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6.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8.xml" ContentType="application/vnd.ms-office.classificationlabels+xml"/>
  <Override PartName="/docMetadata/LabelInfo4.xml" ContentType="application/vnd.ms-office.classificationlabels+xml"/>
  <Override PartName="/docMetadata/LabelInfo20.xml" ContentType="application/vnd.ms-office.classificationlabels+xml"/>
  <Override PartName="/docMetadata/LabelInfo34.xml" ContentType="application/vnd.ms-office.classificationlabels+xml"/>
  <Override PartName="/docMetadata/LabelInfo3.xml" ContentType="application/vnd.ms-office.classificationlabels+xml"/>
  <Override PartName="/docMetadata/LabelInfo15.xml" ContentType="application/vnd.ms-office.classificationlabels+xml"/>
  <Override PartName="/docMetadata/LabelInfo28.xml" ContentType="application/vnd.ms-office.classificationlabels+xml"/>
  <Override PartName="/docMetadata/LabelInfo1.xml" ContentType="application/vnd.ms-office.classificationlabels+xml"/>
  <Override PartName="/docMetadata/LabelInfo7.xml" ContentType="application/vnd.ms-office.classificationlabels+xml"/>
  <Override PartName="/docMetadata/LabelInfo12.xml" ContentType="application/vnd.ms-office.classificationlabels+xml"/>
  <Override PartName="/docMetadata/LabelInfo19.xml" ContentType="application/vnd.ms-office.classificationlabels+xml"/>
  <Override PartName="/docMetadata/LabelInfo27.xml" ContentType="application/vnd.ms-office.classificationlabels+xml"/>
  <Override PartName="/docMetadata/LabelInfo32.xml" ContentType="application/vnd.ms-office.classificationlabels+xml"/>
  <Override PartName="/docMetadata/LabelInfo11.xml" ContentType="application/vnd.ms-office.classificationlabels+xml"/>
  <Override PartName="/docMetadata/LabelInfo14.xml" ContentType="application/vnd.ms-office.classificationlabels+xml"/>
  <Override PartName="/docMetadata/LabelInfo23.xml" ContentType="application/vnd.ms-office.classificationlabels+xml"/>
  <Override PartName="/docMetadata/LabelInfo.xml" ContentType="application/vnd.ms-office.classificationlabels+xml"/>
  <Override PartName="/docMetadata/LabelInfo0.xml" ContentType="application/vnd.ms-office.classificationlabels+xml"/>
  <Override PartName="/docMetadata/LabelInfo6.xml" ContentType="application/vnd.ms-office.classificationlabels+xml"/>
  <Override PartName="/docMetadata/LabelInfo18.xml" ContentType="application/vnd.ms-office.classificationlabels+xml"/>
  <Override PartName="/docMetadata/LabelInfo26.xml" ContentType="application/vnd.ms-office.classificationlabels+xml"/>
  <Override PartName="/docMetadata/LabelInfo31.xml" ContentType="application/vnd.ms-office.classificationlabels+xml"/>
  <Override PartName="/docMetadata/LabelInfo35.xml" ContentType="application/vnd.ms-office.classificationlabels+xml"/>
  <Override PartName="/docMetadata/LabelInfo2.xml" ContentType="application/vnd.ms-office.classificationlabels+xml"/>
  <Override PartName="/docMetadata/LabelInfo10.xml" ContentType="application/vnd.ms-office.classificationlabels+xml"/>
  <Override PartName="/docMetadata/LabelInfo16.xml" ContentType="application/vnd.ms-office.classificationlabels+xml"/>
  <Override PartName="/docMetadata/LabelInfo22.xml" ContentType="application/vnd.ms-office.classificationlabels+xml"/>
  <Override PartName="/docMetadata/LabelInfo29.xml" ContentType="application/vnd.ms-office.classificationlabels+xml"/>
  <Override PartName="/docMetadata/LabelInfo21.xml" ContentType="application/vnd.ms-office.classificationlabels+xml"/>
  <Override PartName="/docMetadata/LabelInfo5.xml" ContentType="application/vnd.ms-office.classificationlabels+xml"/>
  <Override PartName="/docMetadata/LabelInfo24.xml" ContentType="application/vnd.ms-office.classificationlabels+xml"/>
  <Override PartName="/docMetadata/LabelInfo33.xml" ContentType="application/vnd.ms-office.classificationlabels+xml"/>
  <Override PartName="/docMetadata/LabelInfo30.xml" ContentType="application/vnd.ms-office.classificationlabels+xml"/>
  <Override PartName="/docMetadata/LabelInfo25.xml" ContentType="application/vnd.ms-office.classificationlabels+xml"/>
  <Override PartName="/docMetadata/LabelInfo17.xml" ContentType="application/vnd.ms-office.classificationlabels+xml"/>
  <Override PartName="/docMetadata/LabelInfo13.xml" ContentType="application/vnd.ms-office.classificationlabels+xml"/>
  <Override PartName="/docMetadata/LabelInfo9.xml" ContentType="application/vnd.ms-office.classificationlabels+xml"/>
</Types>
</file>

<file path=_rels/.rels><?xml version="1.0" encoding="UTF-8" standalone="yes"?>
<Relationships xmlns="http://schemas.openxmlformats.org/package/2006/relationships"><Relationship Id="rId13" Type="http://schemas.microsoft.com/office/2020/02/relationships/classificationlabels" Target="docMetadata/LabelInfo8.xml"/><Relationship Id="rId18" Type="http://schemas.microsoft.com/office/2020/02/relationships/classificationlabels" Target="docMetadata/LabelInfo4.xml"/><Relationship Id="rId26" Type="http://schemas.microsoft.com/office/2020/02/relationships/classificationlabels" Target="docMetadata/LabelInfo20.xml"/><Relationship Id="rId39" Type="http://schemas.microsoft.com/office/2020/02/relationships/classificationlabels" Target="docMetadata/LabelInfo34.xml"/><Relationship Id="rId8" Type="http://schemas.microsoft.com/office/2020/02/relationships/classificationlabels" Target="docMetadata/LabelInfo3.xml"/><Relationship Id="rId3" Type="http://schemas.openxmlformats.org/officeDocument/2006/relationships/extended-properties" Target="docProps/app.xml"/><Relationship Id="rId21" Type="http://schemas.microsoft.com/office/2020/02/relationships/classificationlabels" Target="docMetadata/LabelInfo15.xml"/><Relationship Id="rId34" Type="http://schemas.microsoft.com/office/2020/02/relationships/classificationlabels" Target="docMetadata/LabelInfo28.xml"/><Relationship Id="rId7" Type="http://schemas.microsoft.com/office/2020/02/relationships/classificationlabels" Target="docMetadata/LabelInfo1.xml"/><Relationship Id="rId12" Type="http://schemas.microsoft.com/office/2020/02/relationships/classificationlabels" Target="docMetadata/LabelInfo7.xml"/><Relationship Id="rId17" Type="http://schemas.microsoft.com/office/2020/02/relationships/classificationlabels" Target="docMetadata/LabelInfo12.xml"/><Relationship Id="rId25" Type="http://schemas.microsoft.com/office/2020/02/relationships/classificationlabels" Target="docMetadata/LabelInfo19.xml"/><Relationship Id="rId33" Type="http://schemas.microsoft.com/office/2020/02/relationships/classificationlabels" Target="docMetadata/LabelInfo27.xml"/><Relationship Id="rId38" Type="http://schemas.microsoft.com/office/2020/02/relationships/classificationlabels" Target="docMetadata/LabelInfo32.xml"/><Relationship Id="rId2" Type="http://schemas.openxmlformats.org/package/2006/relationships/metadata/core-properties" Target="docProps/core.xml"/><Relationship Id="rId16" Type="http://schemas.microsoft.com/office/2020/02/relationships/classificationlabels" Target="docMetadata/LabelInfo11.xml"/><Relationship Id="rId20" Type="http://schemas.microsoft.com/office/2020/02/relationships/classificationlabels" Target="docMetadata/LabelInfo14.xml"/><Relationship Id="rId29" Type="http://schemas.microsoft.com/office/2020/02/relationships/classificationlabels" Target="docMetadata/LabelInfo23.xml"/><Relationship Id="rId41" Type="http://schemas.microsoft.com/office/2020/02/relationships/classificationlabels" Target="docMetadata/LabelInfo.xml"/><Relationship Id="rId1" Type="http://schemas.openxmlformats.org/officeDocument/2006/relationships/officeDocument" Target="word/document.xml"/><Relationship Id="rId6" Type="http://schemas.microsoft.com/office/2020/02/relationships/classificationlabels" Target="docMetadata/LabelInfo0.xml"/><Relationship Id="rId11" Type="http://schemas.microsoft.com/office/2020/02/relationships/classificationlabels" Target="docMetadata/LabelInfo6.xml"/><Relationship Id="rId24" Type="http://schemas.microsoft.com/office/2020/02/relationships/classificationlabels" Target="docMetadata/LabelInfo18.xml"/><Relationship Id="rId32" Type="http://schemas.microsoft.com/office/2020/02/relationships/classificationlabels" Target="docMetadata/LabelInfo26.xml"/><Relationship Id="rId37" Type="http://schemas.microsoft.com/office/2020/02/relationships/classificationlabels" Target="docMetadata/LabelInfo31.xml"/><Relationship Id="rId40" Type="http://schemas.microsoft.com/office/2020/02/relationships/classificationlabels" Target="docMetadata/LabelInfo35.xml"/><Relationship Id="rId5" Type="http://schemas.microsoft.com/office/2020/02/relationships/classificationlabels" Target="docMetadata/LabelInfo2.xml"/><Relationship Id="rId15" Type="http://schemas.microsoft.com/office/2020/02/relationships/classificationlabels" Target="docMetadata/LabelInfo10.xml"/><Relationship Id="rId23" Type="http://schemas.microsoft.com/office/2020/02/relationships/classificationlabels" Target="docMetadata/LabelInfo16.xml"/><Relationship Id="rId28" Type="http://schemas.microsoft.com/office/2020/02/relationships/classificationlabels" Target="docMetadata/LabelInfo22.xml"/><Relationship Id="rId36" Type="http://schemas.microsoft.com/office/2020/02/relationships/classificationlabels" Target="docMetadata/LabelInfo29.xml"/><Relationship Id="rId19" Type="http://schemas.microsoft.com/office/2020/02/relationships/classificationlabels" Target="docMetadata/LabelInfo21.xml"/><Relationship Id="rId10" Type="http://schemas.microsoft.com/office/2020/02/relationships/classificationlabels" Target="docMetadata/LabelInfo5.xml"/><Relationship Id="rId31" Type="http://schemas.microsoft.com/office/2020/02/relationships/classificationlabels" Target="docMetadata/LabelInfo24.xml"/><Relationship Id="rId4" Type="http://schemas.openxmlformats.org/officeDocument/2006/relationships/custom-properties" Target="docProps/custom.xml"/><Relationship Id="rId27" Type="http://schemas.microsoft.com/office/2020/02/relationships/classificationlabels" Target="docMetadata/LabelInfo33.xml"/><Relationship Id="rId35" Type="http://schemas.microsoft.com/office/2020/02/relationships/classificationlabels" Target="docMetadata/LabelInfo30.xml"/><Relationship Id="rId30" Type="http://schemas.microsoft.com/office/2020/02/relationships/classificationlabels" Target="docMetadata/LabelInfo25.xml"/><Relationship Id="rId22" Type="http://schemas.microsoft.com/office/2020/02/relationships/classificationlabels" Target="docMetadata/LabelInfo17.xml"/><Relationship Id="rId14" Type="http://schemas.microsoft.com/office/2020/02/relationships/classificationlabels" Target="docMetadata/LabelInfo13.xml"/><Relationship Id="rId9" Type="http://schemas.microsoft.com/office/2020/02/relationships/classificationlabels" Target="docMetadata/LabelInfo9.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bookmarkStart w:id="0" w:name="_Hlk17960469"/>
    <w:bookmarkStart w:id="1" w:name="_Toc35006349"/>
    <w:bookmarkStart w:id="2" w:name="_Hlk19784699"/>
    <w:p w14:paraId="3B5BCA6D" w14:textId="77777777" w:rsidR="001E5E9E" w:rsidRDefault="001E5E9E" w:rsidP="001E5E9E">
      <w:pPr>
        <w:ind w:left="-426"/>
        <w:outlineLvl w:val="0"/>
        <w:rPr>
          <w:rFonts w:ascii="Calibri Light" w:hAnsi="Calibri Light" w:cs="Calibri Light"/>
        </w:rPr>
      </w:pPr>
      <w:r>
        <w:rPr>
          <w:rFonts w:ascii="Calibri Light" w:hAnsi="Calibri Light" w:cs="Calibri Light"/>
          <w:noProof/>
        </w:rPr>
        <mc:AlternateContent>
          <mc:Choice Requires="wpg">
            <w:drawing>
              <wp:anchor distT="0" distB="0" distL="114300" distR="114300" simplePos="0" relativeHeight="251658269" behindDoc="1" locked="0" layoutInCell="1" allowOverlap="1" wp14:anchorId="7C94BBAA" wp14:editId="48A84780">
                <wp:simplePos x="0" y="0"/>
                <wp:positionH relativeFrom="column">
                  <wp:posOffset>-1392023</wp:posOffset>
                </wp:positionH>
                <wp:positionV relativeFrom="paragraph">
                  <wp:posOffset>-1221902</wp:posOffset>
                </wp:positionV>
                <wp:extent cx="8081645" cy="23547070"/>
                <wp:effectExtent l="0" t="0" r="0" b="0"/>
                <wp:wrapNone/>
                <wp:docPr id="30" name="Group 30"/>
                <wp:cNvGraphicFramePr/>
                <a:graphic xmlns:a="http://schemas.openxmlformats.org/drawingml/2006/main">
                  <a:graphicData uri="http://schemas.microsoft.com/office/word/2010/wordprocessingGroup">
                    <wpg:wgp>
                      <wpg:cNvGrpSpPr/>
                      <wpg:grpSpPr>
                        <a:xfrm>
                          <a:off x="0" y="0"/>
                          <a:ext cx="8081645" cy="23547070"/>
                          <a:chOff x="0" y="0"/>
                          <a:chExt cx="8081645" cy="23547070"/>
                        </a:xfrm>
                      </wpg:grpSpPr>
                      <pic:pic xmlns:pic="http://schemas.openxmlformats.org/drawingml/2006/picture">
                        <pic:nvPicPr>
                          <pic:cNvPr id="68" name="Picture 68"/>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81645" cy="23547070"/>
                          </a:xfrm>
                          <a:prstGeom prst="rect">
                            <a:avLst/>
                          </a:prstGeom>
                          <a:noFill/>
                        </pic:spPr>
                      </pic:pic>
                      <pic:pic xmlns:pic="http://schemas.openxmlformats.org/drawingml/2006/picture">
                        <pic:nvPicPr>
                          <pic:cNvPr id="69" name="Picture 69"/>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190846" y="992372"/>
                            <a:ext cx="1733550" cy="1437640"/>
                          </a:xfrm>
                          <a:prstGeom prst="rect">
                            <a:avLst/>
                          </a:prstGeom>
                        </pic:spPr>
                      </pic:pic>
                    </wpg:wgp>
                  </a:graphicData>
                </a:graphic>
              </wp:anchor>
            </w:drawing>
          </mc:Choice>
          <mc:Fallback xmlns:arto="http://schemas.microsoft.com/office/word/2006/arto">
            <w:pict>
              <v:group w14:anchorId="4225B1B7" id="Group 30" o:spid="_x0000_s1026" style="position:absolute;margin-left:-109.6pt;margin-top:-96.2pt;width:636.35pt;height:1854.1pt;z-index:-251658207" coordsize="80816,235470"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8" o:spid="_x0000_s1027" type="#_x0000_t75" style="position:absolute;width:80816;height:23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">
                  <v:imagedata r:id="rId15" o:title=""/>
                </v:shape>
                <v:shape id="Picture 69" o:spid="_x0000_s1028" type="#_x0000_t75" style="position:absolute;left:11908;top:9923;width:17335;height:14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">
                  <v:imagedata r:id="rId16" o:title=""/>
                </v:shape>
              </v:group>
            </w:pict>
          </mc:Fallback>
        </mc:AlternateContent>
      </w:r>
    </w:p>
    <w:p w14:paraId="4B7183CD" w14:textId="77777777" w:rsidR="001E5E9E" w:rsidRDefault="001E5E9E" w:rsidP="001E5E9E">
      <w:pPr>
        <w:ind w:left="-426"/>
        <w:outlineLvl w:val="0"/>
        <w:rPr>
          <w:rFonts w:ascii="Calibri Light" w:hAnsi="Calibri Light" w:cs="Calibri Light"/>
        </w:rPr>
      </w:pPr>
    </w:p>
    <w:p w14:paraId="5CDA1EE5" w14:textId="77777777" w:rsidR="001E5E9E" w:rsidRDefault="001E5E9E" w:rsidP="001E5E9E">
      <w:pPr>
        <w:ind w:left="-426"/>
        <w:outlineLvl w:val="0"/>
        <w:rPr>
          <w:rFonts w:ascii="Calibri Light" w:hAnsi="Calibri Light" w:cs="Calibri Light"/>
        </w:rPr>
      </w:pPr>
    </w:p>
    <w:p w14:paraId="36E025B6" w14:textId="77777777" w:rsidR="001E5E9E" w:rsidRDefault="001E5E9E" w:rsidP="001E5E9E">
      <w:pPr>
        <w:ind w:left="-426"/>
        <w:outlineLvl w:val="0"/>
        <w:rPr>
          <w:rFonts w:ascii="Calibri Light" w:hAnsi="Calibri Light" w:cs="Calibri Light"/>
        </w:rPr>
      </w:pPr>
    </w:p>
    <w:p w14:paraId="50138DE2" w14:textId="77777777" w:rsidR="001E5E9E" w:rsidRDefault="001E5E9E" w:rsidP="001E5E9E">
      <w:pPr>
        <w:ind w:left="-426"/>
        <w:outlineLvl w:val="0"/>
        <w:rPr>
          <w:rFonts w:ascii="Calibri Light" w:hAnsi="Calibri Light" w:cs="Calibri Light"/>
        </w:rPr>
      </w:pPr>
    </w:p>
    <w:p w14:paraId="1936FDFB" w14:textId="77777777" w:rsidR="001E5E9E" w:rsidRDefault="001E5E9E" w:rsidP="001E5E9E">
      <w:pPr>
        <w:ind w:left="-426" w:right="701"/>
        <w:outlineLvl w:val="0"/>
        <w:rPr>
          <w:rFonts w:asciiTheme="minorHAnsi" w:hAnsiTheme="minorHAnsi" w:cs="@MS PMincho"/>
          <w:color w:val="FFFFFF" w:themeColor="background1"/>
          <w:sz w:val="68"/>
          <w:szCs w:val="68"/>
        </w:rPr>
      </w:pPr>
    </w:p>
    <w:p w14:paraId="6DBA48B8" w14:textId="77777777" w:rsidR="001E5E9E" w:rsidRDefault="001E5E9E" w:rsidP="001E5E9E">
      <w:pPr>
        <w:ind w:left="-426" w:right="701"/>
        <w:outlineLvl w:val="0"/>
        <w:rPr>
          <w:rFonts w:asciiTheme="minorHAnsi" w:hAnsiTheme="minorHAnsi" w:cs="@MS PMincho"/>
          <w:color w:val="FFFFFF" w:themeColor="background1"/>
          <w:sz w:val="68"/>
          <w:szCs w:val="68"/>
        </w:rPr>
      </w:pPr>
    </w:p>
    <w:p w14:paraId="1E84A013" w14:textId="00FEEAD9" w:rsidR="001E5E9E" w:rsidRPr="00143627" w:rsidRDefault="001E5E9E" w:rsidP="001E5E9E">
      <w:pPr>
        <w:ind w:left="-426" w:right="701"/>
        <w:outlineLvl w:val="0"/>
        <w:rPr>
          <w:rFonts w:asciiTheme="minorHAnsi" w:hAnsiTheme="minorHAnsi" w:cs="@MS PMincho"/>
          <w:color w:val="FFFFFF" w:themeColor="background1"/>
          <w:sz w:val="68"/>
          <w:szCs w:val="68"/>
        </w:rPr>
      </w:pPr>
      <w:r w:rsidRPr="00143627">
        <w:rPr>
          <w:rFonts w:asciiTheme="minorHAnsi" w:hAnsiTheme="minorHAnsi" w:cs="@MS PMincho"/>
          <w:color w:val="FFFFFF" w:themeColor="background1"/>
          <w:sz w:val="68"/>
          <w:szCs w:val="68"/>
        </w:rPr>
        <w:t>Remuneration bands for</w:t>
      </w:r>
      <w:r w:rsidRPr="00143627">
        <w:rPr>
          <w:rFonts w:asciiTheme="minorHAnsi" w:hAnsiTheme="minorHAnsi" w:cs="@MS PMincho"/>
          <w:color w:val="FFFFFF" w:themeColor="background1"/>
          <w:sz w:val="68"/>
          <w:szCs w:val="68"/>
        </w:rPr>
        <w:br/>
        <w:t>executives employed in</w:t>
      </w:r>
      <w:r w:rsidRPr="00143627">
        <w:rPr>
          <w:rFonts w:asciiTheme="minorHAnsi" w:hAnsiTheme="minorHAnsi" w:cs="@MS PMincho"/>
          <w:color w:val="FFFFFF" w:themeColor="background1"/>
          <w:sz w:val="68"/>
          <w:szCs w:val="68"/>
        </w:rPr>
        <w:br/>
        <w:t>prescribed public entities</w:t>
      </w:r>
      <w:r w:rsidRPr="00143627">
        <w:rPr>
          <w:rFonts w:asciiTheme="minorHAnsi" w:hAnsiTheme="minorHAnsi" w:cs="@MS PMincho"/>
          <w:color w:val="FFFFFF" w:themeColor="background1"/>
          <w:sz w:val="68"/>
          <w:szCs w:val="68"/>
        </w:rPr>
        <w:br/>
        <w:t xml:space="preserve">(Victoria) </w:t>
      </w:r>
      <w:r w:rsidRPr="00EC3D39">
        <w:rPr>
          <w:rFonts w:asciiTheme="minorHAnsi" w:hAnsiTheme="minorHAnsi" w:cs="@MS PMincho"/>
          <w:color w:val="FFFFFF" w:themeColor="background1"/>
          <w:sz w:val="68"/>
          <w:szCs w:val="68"/>
        </w:rPr>
        <w:t>Determination No.</w:t>
      </w:r>
      <w:r w:rsidR="008F3A6C" w:rsidRPr="00EC3D39">
        <w:rPr>
          <w:rFonts w:asciiTheme="minorHAnsi" w:hAnsiTheme="minorHAnsi" w:cs="@MS PMincho"/>
          <w:color w:val="FFFFFF" w:themeColor="background1"/>
          <w:sz w:val="68"/>
          <w:szCs w:val="68"/>
        </w:rPr>
        <w:t xml:space="preserve"> </w:t>
      </w:r>
      <w:r w:rsidRPr="00EC3D39">
        <w:rPr>
          <w:rFonts w:asciiTheme="minorHAnsi" w:hAnsiTheme="minorHAnsi" w:cs="@MS PMincho"/>
          <w:color w:val="FFFFFF" w:themeColor="background1"/>
          <w:sz w:val="68"/>
          <w:szCs w:val="68"/>
        </w:rPr>
        <w:t>01/2020</w:t>
      </w:r>
    </w:p>
    <w:p w14:paraId="60FDBBA9" w14:textId="77777777" w:rsidR="001E5E9E" w:rsidRPr="00BD24F3" w:rsidRDefault="001E5E9E" w:rsidP="001E5E9E"/>
    <w:p w14:paraId="01153C88" w14:textId="77777777" w:rsidR="001E5E9E" w:rsidRDefault="001E5E9E" w:rsidP="001E5E9E"/>
    <w:p w14:paraId="13E608EA" w14:textId="106D8B09" w:rsidR="00C418D0" w:rsidRDefault="00640CC0" w:rsidP="00DA607A">
      <w:pPr>
        <w:tabs>
          <w:tab w:val="right" w:pos="8498"/>
        </w:tabs>
        <w:spacing w:after="80"/>
        <w:rPr>
          <w:b/>
          <w:bCs/>
        </w:rPr>
      </w:pPr>
      <w:r>
        <w:rPr>
          <w:b/>
          <w:bCs/>
        </w:rPr>
        <w:br w:type="page"/>
      </w:r>
      <w:r w:rsidR="00DA607A">
        <w:rPr>
          <w:b/>
          <w:bCs/>
        </w:rPr>
        <w:lastRenderedPageBreak/>
        <w:tab/>
      </w:r>
    </w:p>
    <w:p w14:paraId="7C1782F5" w14:textId="6D29B2AD" w:rsidR="005C63F6" w:rsidRDefault="005C63F6">
      <w:pPr>
        <w:spacing w:after="80"/>
        <w:rPr>
          <w:b/>
          <w:bCs/>
        </w:rPr>
      </w:pPr>
      <w:r>
        <w:rPr>
          <w:noProof/>
        </w:rPr>
        <w:drawing>
          <wp:anchor distT="0" distB="0" distL="114300" distR="114300" simplePos="0" relativeHeight="251658270" behindDoc="0" locked="0" layoutInCell="1" allowOverlap="0" wp14:anchorId="09E2287D" wp14:editId="7ACBE731">
            <wp:simplePos x="0" y="0"/>
            <wp:positionH relativeFrom="page">
              <wp:posOffset>5537200</wp:posOffset>
            </wp:positionH>
            <wp:positionV relativeFrom="page">
              <wp:posOffset>1159510</wp:posOffset>
            </wp:positionV>
            <wp:extent cx="1540800" cy="9507600"/>
            <wp:effectExtent l="0" t="0" r="2540" b="0"/>
            <wp:wrapSquare wrapText="bothSides"/>
            <wp:docPr id="516" name="Picture 516"/>
            <wp:cNvGraphicFramePr/>
            <a:graphic xmlns:a="http://schemas.openxmlformats.org/drawingml/2006/main">
              <a:graphicData uri="http://schemas.openxmlformats.org/drawingml/2006/picture">
                <pic:pic xmlns:pic="http://schemas.openxmlformats.org/drawingml/2006/picture">
                  <pic:nvPicPr>
                    <pic:cNvPr id="516" name="Picture 516"/>
                    <pic:cNvPicPr/>
                  </pic:nvPicPr>
                  <pic:blipFill>
                    <a:blip r:embed="rId17"/>
                    <a:stretch>
                      <a:fillRect/>
                    </a:stretch>
                  </pic:blipFill>
                  <pic:spPr>
                    <a:xfrm>
                      <a:off x="0" y="0"/>
                      <a:ext cx="1540800" cy="9507600"/>
                    </a:xfrm>
                    <a:prstGeom prst="rect">
                      <a:avLst/>
                    </a:prstGeom>
                  </pic:spPr>
                </pic:pic>
              </a:graphicData>
            </a:graphic>
            <wp14:sizeRelH relativeFrom="margin">
              <wp14:pctWidth>0</wp14:pctWidth>
            </wp14:sizeRelH>
            <wp14:sizeRelV relativeFrom="margin">
              <wp14:pctHeight>0</wp14:pctHeight>
            </wp14:sizeRelV>
          </wp:anchor>
        </w:drawing>
      </w:r>
    </w:p>
    <w:p w14:paraId="26723C58" w14:textId="77777777" w:rsidR="005C63F6" w:rsidRDefault="005C63F6">
      <w:pPr>
        <w:spacing w:after="80"/>
        <w:rPr>
          <w:b/>
          <w:bCs/>
        </w:rPr>
      </w:pPr>
    </w:p>
    <w:p w14:paraId="1A0B6259" w14:textId="77777777" w:rsidR="005C63F6" w:rsidRDefault="005C63F6">
      <w:pPr>
        <w:spacing w:after="80"/>
        <w:rPr>
          <w:b/>
          <w:bCs/>
        </w:rPr>
      </w:pPr>
    </w:p>
    <w:p w14:paraId="4D37C038" w14:textId="77777777" w:rsidR="005C63F6" w:rsidRDefault="005C63F6">
      <w:pPr>
        <w:spacing w:after="80"/>
        <w:rPr>
          <w:b/>
          <w:bCs/>
        </w:rPr>
      </w:pPr>
    </w:p>
    <w:p w14:paraId="22E9BE39" w14:textId="77777777" w:rsidR="005C63F6" w:rsidRDefault="005C63F6">
      <w:pPr>
        <w:spacing w:after="80"/>
        <w:rPr>
          <w:b/>
          <w:bCs/>
        </w:rPr>
      </w:pPr>
    </w:p>
    <w:p w14:paraId="571EC17C" w14:textId="77777777" w:rsidR="005C63F6" w:rsidRDefault="005C63F6">
      <w:pPr>
        <w:spacing w:after="80"/>
        <w:rPr>
          <w:b/>
          <w:bCs/>
        </w:rPr>
      </w:pPr>
    </w:p>
    <w:p w14:paraId="3C5C4072" w14:textId="77777777" w:rsidR="005C63F6" w:rsidRDefault="005C63F6">
      <w:pPr>
        <w:spacing w:after="80"/>
        <w:rPr>
          <w:b/>
          <w:bCs/>
        </w:rPr>
      </w:pPr>
    </w:p>
    <w:p w14:paraId="24F96F7A" w14:textId="77777777" w:rsidR="005C63F6" w:rsidRDefault="005C63F6">
      <w:pPr>
        <w:spacing w:after="80"/>
        <w:rPr>
          <w:b/>
          <w:bCs/>
        </w:rPr>
      </w:pPr>
    </w:p>
    <w:p w14:paraId="13E8FB31" w14:textId="77777777" w:rsidR="005C63F6" w:rsidRDefault="005C63F6">
      <w:pPr>
        <w:spacing w:after="80"/>
        <w:rPr>
          <w:b/>
          <w:bCs/>
        </w:rPr>
      </w:pPr>
    </w:p>
    <w:p w14:paraId="5337C7B9" w14:textId="77777777" w:rsidR="005C63F6" w:rsidRDefault="005C63F6">
      <w:pPr>
        <w:spacing w:after="80"/>
        <w:rPr>
          <w:b/>
          <w:bCs/>
        </w:rPr>
      </w:pPr>
    </w:p>
    <w:p w14:paraId="7D7F3694" w14:textId="77777777" w:rsidR="005C63F6" w:rsidRDefault="005C63F6">
      <w:pPr>
        <w:spacing w:after="80"/>
        <w:rPr>
          <w:b/>
          <w:bCs/>
        </w:rPr>
      </w:pPr>
    </w:p>
    <w:p w14:paraId="6C5886FF" w14:textId="77777777" w:rsidR="005C63F6" w:rsidRDefault="005C63F6">
      <w:pPr>
        <w:spacing w:after="80"/>
        <w:rPr>
          <w:b/>
          <w:bCs/>
        </w:rPr>
      </w:pPr>
    </w:p>
    <w:p w14:paraId="7904EE45" w14:textId="77777777" w:rsidR="005C63F6" w:rsidRDefault="005C63F6">
      <w:pPr>
        <w:spacing w:after="80"/>
        <w:rPr>
          <w:b/>
          <w:bCs/>
        </w:rPr>
      </w:pPr>
    </w:p>
    <w:p w14:paraId="25A02FEA" w14:textId="77777777" w:rsidR="005C63F6" w:rsidRDefault="005C63F6">
      <w:pPr>
        <w:spacing w:after="80"/>
        <w:rPr>
          <w:b/>
          <w:bCs/>
        </w:rPr>
      </w:pPr>
    </w:p>
    <w:p w14:paraId="737385E9" w14:textId="77777777" w:rsidR="005C63F6" w:rsidRDefault="005C63F6">
      <w:pPr>
        <w:spacing w:after="80"/>
        <w:rPr>
          <w:b/>
          <w:bCs/>
        </w:rPr>
      </w:pPr>
    </w:p>
    <w:p w14:paraId="4197AC9E" w14:textId="77777777" w:rsidR="005C63F6" w:rsidRDefault="005C63F6">
      <w:pPr>
        <w:spacing w:after="80"/>
        <w:rPr>
          <w:b/>
          <w:bCs/>
        </w:rPr>
      </w:pPr>
    </w:p>
    <w:p w14:paraId="30DEB3B0" w14:textId="77777777" w:rsidR="005C63F6" w:rsidRDefault="005C63F6">
      <w:pPr>
        <w:spacing w:after="80"/>
        <w:rPr>
          <w:b/>
          <w:bCs/>
        </w:rPr>
      </w:pPr>
    </w:p>
    <w:p w14:paraId="1F1038EB" w14:textId="77777777" w:rsidR="005C63F6" w:rsidRDefault="005C63F6">
      <w:pPr>
        <w:spacing w:after="80"/>
        <w:rPr>
          <w:b/>
          <w:bCs/>
        </w:rPr>
      </w:pPr>
    </w:p>
    <w:p w14:paraId="3FA436A4" w14:textId="77777777" w:rsidR="005C63F6" w:rsidRDefault="005C63F6">
      <w:pPr>
        <w:spacing w:after="80"/>
        <w:rPr>
          <w:b/>
          <w:bCs/>
        </w:rPr>
      </w:pPr>
    </w:p>
    <w:p w14:paraId="00D5BA65" w14:textId="77777777" w:rsidR="005C63F6" w:rsidRDefault="005C63F6">
      <w:pPr>
        <w:spacing w:after="80"/>
        <w:rPr>
          <w:b/>
          <w:bCs/>
        </w:rPr>
      </w:pPr>
    </w:p>
    <w:p w14:paraId="4FA77930" w14:textId="77777777" w:rsidR="005C63F6" w:rsidRDefault="005C63F6">
      <w:pPr>
        <w:spacing w:after="80"/>
        <w:rPr>
          <w:b/>
          <w:bCs/>
        </w:rPr>
      </w:pPr>
    </w:p>
    <w:p w14:paraId="6242F503" w14:textId="77777777" w:rsidR="005C63F6" w:rsidRDefault="005C63F6">
      <w:pPr>
        <w:spacing w:after="80"/>
        <w:rPr>
          <w:b/>
          <w:bCs/>
        </w:rPr>
      </w:pPr>
    </w:p>
    <w:p w14:paraId="4AF3DBC9" w14:textId="77777777" w:rsidR="005C63F6" w:rsidRDefault="005C63F6">
      <w:pPr>
        <w:spacing w:after="80"/>
        <w:rPr>
          <w:b/>
          <w:bCs/>
        </w:rPr>
      </w:pPr>
    </w:p>
    <w:p w14:paraId="215E18FE" w14:textId="77777777" w:rsidR="005C63F6" w:rsidRDefault="005C63F6">
      <w:pPr>
        <w:spacing w:after="80"/>
        <w:rPr>
          <w:b/>
          <w:bCs/>
        </w:rPr>
      </w:pPr>
    </w:p>
    <w:p w14:paraId="1BD41C01" w14:textId="77777777" w:rsidR="005C63F6" w:rsidRDefault="005C63F6">
      <w:pPr>
        <w:spacing w:after="80"/>
        <w:rPr>
          <w:b/>
          <w:bCs/>
        </w:rPr>
      </w:pPr>
    </w:p>
    <w:p w14:paraId="319968DC" w14:textId="77777777" w:rsidR="005C63F6" w:rsidRDefault="005C63F6">
      <w:pPr>
        <w:spacing w:after="80"/>
        <w:rPr>
          <w:b/>
          <w:bCs/>
        </w:rPr>
      </w:pPr>
    </w:p>
    <w:p w14:paraId="10523F12" w14:textId="77777777" w:rsidR="005C63F6" w:rsidRDefault="005C63F6">
      <w:pPr>
        <w:spacing w:after="80"/>
        <w:rPr>
          <w:b/>
          <w:bCs/>
        </w:rPr>
      </w:pPr>
    </w:p>
    <w:p w14:paraId="440522EF" w14:textId="77777777" w:rsidR="005C63F6" w:rsidRDefault="005C63F6">
      <w:pPr>
        <w:spacing w:after="80"/>
        <w:rPr>
          <w:b/>
          <w:bCs/>
        </w:rPr>
      </w:pPr>
    </w:p>
    <w:p w14:paraId="455FBD5C" w14:textId="77777777" w:rsidR="005C63F6" w:rsidRDefault="005C63F6">
      <w:pPr>
        <w:spacing w:after="80"/>
        <w:rPr>
          <w:b/>
          <w:bCs/>
        </w:rPr>
      </w:pPr>
    </w:p>
    <w:p w14:paraId="1337262B" w14:textId="77777777" w:rsidR="005C63F6" w:rsidRDefault="005C63F6">
      <w:pPr>
        <w:spacing w:after="80"/>
        <w:rPr>
          <w:b/>
          <w:bCs/>
        </w:rPr>
      </w:pPr>
    </w:p>
    <w:p w14:paraId="70CF4CE3" w14:textId="77777777" w:rsidR="005C63F6" w:rsidRDefault="005C63F6">
      <w:pPr>
        <w:spacing w:after="80"/>
        <w:rPr>
          <w:b/>
          <w:bCs/>
        </w:rPr>
      </w:pPr>
    </w:p>
    <w:p w14:paraId="477DD432" w14:textId="77777777" w:rsidR="005C63F6" w:rsidRDefault="005C63F6">
      <w:pPr>
        <w:spacing w:after="80"/>
        <w:rPr>
          <w:b/>
          <w:bCs/>
        </w:rPr>
      </w:pPr>
    </w:p>
    <w:p w14:paraId="2A68BD2F" w14:textId="77777777" w:rsidR="005C63F6" w:rsidRDefault="005C63F6">
      <w:pPr>
        <w:spacing w:after="80"/>
        <w:rPr>
          <w:b/>
          <w:bCs/>
        </w:rPr>
      </w:pPr>
    </w:p>
    <w:p w14:paraId="03F96A5F" w14:textId="77777777" w:rsidR="005C63F6" w:rsidRDefault="005C63F6">
      <w:pPr>
        <w:spacing w:after="80"/>
        <w:rPr>
          <w:b/>
          <w:bCs/>
        </w:rPr>
      </w:pPr>
    </w:p>
    <w:p w14:paraId="4A35B7F9" w14:textId="77777777" w:rsidR="005C63F6" w:rsidRDefault="005C63F6">
      <w:pPr>
        <w:spacing w:after="80"/>
        <w:rPr>
          <w:b/>
          <w:bCs/>
        </w:rPr>
      </w:pPr>
    </w:p>
    <w:p w14:paraId="6284D569" w14:textId="77777777" w:rsidR="005C63F6" w:rsidRDefault="005C63F6">
      <w:pPr>
        <w:spacing w:after="80"/>
        <w:rPr>
          <w:b/>
          <w:bCs/>
        </w:rPr>
      </w:pPr>
    </w:p>
    <w:p w14:paraId="0C722E5D" w14:textId="77777777" w:rsidR="005C63F6" w:rsidRDefault="005C63F6">
      <w:pPr>
        <w:spacing w:after="80"/>
        <w:rPr>
          <w:b/>
          <w:bCs/>
        </w:rPr>
      </w:pPr>
    </w:p>
    <w:p w14:paraId="4DB7384F" w14:textId="77777777" w:rsidR="005C63F6" w:rsidRDefault="005C63F6">
      <w:pPr>
        <w:spacing w:after="80"/>
        <w:rPr>
          <w:b/>
          <w:bCs/>
        </w:rPr>
      </w:pPr>
    </w:p>
    <w:p w14:paraId="312128A3" w14:textId="77777777" w:rsidR="005C63F6" w:rsidRDefault="005C63F6">
      <w:pPr>
        <w:spacing w:after="80"/>
        <w:rPr>
          <w:b/>
          <w:bCs/>
        </w:rPr>
      </w:pPr>
    </w:p>
    <w:p w14:paraId="6646B729" w14:textId="77777777" w:rsidR="005C63F6" w:rsidRDefault="005C63F6">
      <w:pPr>
        <w:spacing w:after="80"/>
        <w:rPr>
          <w:b/>
          <w:bCs/>
        </w:rPr>
      </w:pPr>
    </w:p>
    <w:p w14:paraId="547291E3" w14:textId="6020D2E0" w:rsidR="005C63F6" w:rsidRDefault="005C63F6">
      <w:pPr>
        <w:spacing w:after="80"/>
        <w:rPr>
          <w:b/>
          <w:bCs/>
        </w:rPr>
        <w:sectPr w:rsidR="005C63F6" w:rsidSect="008202F4">
          <w:headerReference w:type="even" r:id="rId18"/>
          <w:headerReference w:type="default" r:id="rId19"/>
          <w:footerReference w:type="even" r:id="rId20"/>
          <w:footerReference w:type="default" r:id="rId21"/>
          <w:headerReference w:type="first" r:id="rId22"/>
          <w:footerReference w:type="first" r:id="rId23"/>
          <w:type w:val="continuous"/>
          <w:pgSz w:w="11900" w:h="16840"/>
          <w:pgMar w:top="1701" w:right="1701" w:bottom="1559" w:left="1701" w:header="708" w:footer="708" w:gutter="0"/>
          <w:pgNumType w:start="1"/>
          <w:cols w:space="708"/>
          <w:titlePg/>
          <w:docGrid w:linePitch="286"/>
        </w:sectPr>
      </w:pPr>
    </w:p>
    <w:tbl>
      <w:tblPr>
        <w:tblStyle w:val="ListTable3-Accent2"/>
        <w:tblW w:w="0" w:type="auto"/>
        <w:tblBorders>
          <w:top w:val="none" w:sz="0" w:space="0" w:color="auto"/>
          <w:bottom w:val="none" w:sz="0" w:space="0" w:color="auto"/>
          <w:insideH w:val="none" w:sz="0" w:space="0" w:color="auto"/>
        </w:tblBorders>
        <w:tblLook w:val="04A0" w:firstRow="1" w:lastRow="0" w:firstColumn="1" w:lastColumn="0" w:noHBand="0" w:noVBand="1"/>
      </w:tblPr>
      <w:tblGrid>
        <w:gridCol w:w="4302"/>
        <w:gridCol w:w="4196"/>
      </w:tblGrid>
      <w:tr w:rsidR="00691224" w14:paraId="730E96EA" w14:textId="77777777" w:rsidTr="00F1203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302" w:type="dxa"/>
            <w:shd w:val="clear" w:color="auto" w:fill="auto"/>
            <w:tcMar>
              <w:left w:w="0" w:type="dxa"/>
            </w:tcMar>
          </w:tcPr>
          <w:p w14:paraId="706C6CFE" w14:textId="5BB85499" w:rsidR="00691224" w:rsidRDefault="00691224" w:rsidP="00F12038">
            <w:pPr>
              <w:pStyle w:val="VIRTHeading3"/>
            </w:pPr>
            <w:r w:rsidRPr="00B62251">
              <w:lastRenderedPageBreak/>
              <w:t>DETERMINATION</w:t>
            </w:r>
          </w:p>
        </w:tc>
        <w:tc>
          <w:tcPr>
            <w:tcW w:w="4196" w:type="dxa"/>
            <w:shd w:val="clear" w:color="auto" w:fill="auto"/>
          </w:tcPr>
          <w:p w14:paraId="0A9E3973" w14:textId="77777777" w:rsidR="00691224" w:rsidRPr="00BC0536" w:rsidRDefault="00691224" w:rsidP="00F12038">
            <w:pPr>
              <w:pStyle w:val="Paragraph"/>
              <w:jc w:val="right"/>
              <w:cnfStyle w:val="100000000000" w:firstRow="1" w:lastRow="0" w:firstColumn="0" w:lastColumn="0" w:oddVBand="0" w:evenVBand="0" w:oddHBand="0" w:evenHBand="0" w:firstRowFirstColumn="0" w:firstRowLastColumn="0" w:lastRowFirstColumn="0" w:lastRowLastColumn="0"/>
              <w:rPr>
                <w:b w:val="0"/>
                <w:bCs w:val="0"/>
              </w:rPr>
            </w:pPr>
            <w:r w:rsidRPr="00BC0536">
              <w:rPr>
                <w:b w:val="0"/>
              </w:rPr>
              <w:t>[2020] D</w:t>
            </w:r>
            <w:r>
              <w:rPr>
                <w:b w:val="0"/>
              </w:rPr>
              <w:t>P</w:t>
            </w:r>
            <w:r w:rsidRPr="00BC0536">
              <w:rPr>
                <w:b w:val="0"/>
              </w:rPr>
              <w:t>P</w:t>
            </w:r>
            <w:r>
              <w:rPr>
                <w:b w:val="0"/>
              </w:rPr>
              <w:t>E</w:t>
            </w:r>
            <w:r w:rsidRPr="00BC0536">
              <w:rPr>
                <w:b w:val="0"/>
              </w:rPr>
              <w:t xml:space="preserve"> 01</w:t>
            </w:r>
          </w:p>
        </w:tc>
      </w:tr>
    </w:tbl>
    <w:p w14:paraId="11C07A4F" w14:textId="77777777" w:rsidR="00691224" w:rsidRDefault="00691224" w:rsidP="00691224">
      <w:pPr>
        <w:pStyle w:val="Paragraph"/>
      </w:pPr>
      <w:r w:rsidRPr="00B62251">
        <w:t>Victorian Independent Remuneration Tribunal and Improving Parliamentary Standards Act 2019</w:t>
      </w:r>
      <w:r>
        <w:t xml:space="preserve"> (Vic)</w:t>
      </w:r>
    </w:p>
    <w:p w14:paraId="2020E060" w14:textId="77777777" w:rsidR="00691224" w:rsidRDefault="00691224" w:rsidP="00691224">
      <w:pPr>
        <w:pStyle w:val="Paragraph"/>
      </w:pPr>
      <w:r>
        <w:t>Part 3—Determination of the remuneration bands for executives employed in prescribed public entities.</w:t>
      </w:r>
    </w:p>
    <w:p w14:paraId="284C74C7" w14:textId="6D8A0BCD" w:rsidR="00691224" w:rsidRDefault="00691224" w:rsidP="00691224">
      <w:pPr>
        <w:pStyle w:val="VIRTHeading2"/>
      </w:pPr>
      <w:bookmarkStart w:id="3" w:name="_Toc58927194"/>
      <w:bookmarkStart w:id="4" w:name="_Toc59090116"/>
      <w:r>
        <w:t>Remuneration bands for executives employed in prescribed public entities (Victoria) Determination No.</w:t>
      </w:r>
      <w:r w:rsidR="008F3A6C">
        <w:t xml:space="preserve"> </w:t>
      </w:r>
      <w:r>
        <w:t>01/2020</w:t>
      </w:r>
      <w:bookmarkEnd w:id="3"/>
      <w:bookmarkEnd w:id="4"/>
    </w:p>
    <w:p w14:paraId="1828CF16" w14:textId="77777777" w:rsidR="00691224" w:rsidRDefault="00691224" w:rsidP="00691224">
      <w:pPr>
        <w:pStyle w:val="VIRTHeading3"/>
      </w:pPr>
      <w:r>
        <w:rPr>
          <w:noProof/>
        </w:rPr>
        <w:drawing>
          <wp:inline distT="0" distB="0" distL="0" distR="0" wp14:anchorId="735583AF" wp14:editId="7B714001">
            <wp:extent cx="2218055" cy="2546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24">
                      <a:extLst>
                        <a:ext uri="{28A0092B-C50C-407E-A947-70E740481C1C}">
                          <a14:useLocalDpi xmlns:a14="http://schemas.microsoft.com/office/drawing/2010/main" val="0"/>
                        </a:ext>
                      </a:extLst>
                    </a:blip>
                    <a:stretch>
                      <a:fillRect/>
                    </a:stretch>
                  </pic:blipFill>
                  <pic:spPr>
                    <a:xfrm>
                      <a:off x="0" y="0"/>
                      <a:ext cx="2218055" cy="254635"/>
                    </a:xfrm>
                    <a:prstGeom prst="rect">
                      <a:avLst/>
                    </a:prstGeom>
                  </pic:spPr>
                </pic:pic>
              </a:graphicData>
            </a:graphic>
          </wp:inline>
        </w:drawing>
      </w:r>
    </w:p>
    <w:p w14:paraId="709D3BD5" w14:textId="77777777" w:rsidR="00691224" w:rsidRPr="0014300E" w:rsidRDefault="00691224" w:rsidP="00691224">
      <w:pPr>
        <w:pStyle w:val="VIRTHeading3"/>
      </w:pPr>
      <w:r w:rsidRPr="0014300E">
        <w:t xml:space="preserve">Table of contents </w:t>
      </w:r>
    </w:p>
    <w:p w14:paraId="0CE9EA46" w14:textId="77777777" w:rsidR="000D7C23" w:rsidRPr="000A2B27" w:rsidRDefault="000D7C23" w:rsidP="000D7C23">
      <w:pPr>
        <w:pStyle w:val="Paragraph"/>
        <w:rPr>
          <w:b/>
          <w:bCs/>
        </w:rPr>
      </w:pPr>
      <w:r w:rsidRPr="000A2B27">
        <w:rPr>
          <w:b/>
        </w:rPr>
        <w:t>Part 1 – Legal matters and definitions</w:t>
      </w:r>
    </w:p>
    <w:p w14:paraId="04CD2952" w14:textId="77777777" w:rsidR="000D7C23" w:rsidRDefault="000D7C23" w:rsidP="000D7C23">
      <w:pPr>
        <w:pStyle w:val="Paragraph"/>
        <w:numPr>
          <w:ilvl w:val="0"/>
          <w:numId w:val="43"/>
        </w:numPr>
      </w:pPr>
      <w:r>
        <w:t>Title</w:t>
      </w:r>
    </w:p>
    <w:p w14:paraId="4DB6D082" w14:textId="77777777" w:rsidR="000D7C23" w:rsidRDefault="000D7C23" w:rsidP="000D7C23">
      <w:pPr>
        <w:pStyle w:val="Paragraph"/>
        <w:numPr>
          <w:ilvl w:val="0"/>
          <w:numId w:val="43"/>
        </w:numPr>
      </w:pPr>
      <w:r>
        <w:t>Effective date</w:t>
      </w:r>
    </w:p>
    <w:p w14:paraId="7969DB06" w14:textId="77777777" w:rsidR="000D7C23" w:rsidRDefault="000D7C23" w:rsidP="000D7C23">
      <w:pPr>
        <w:pStyle w:val="Paragraph"/>
        <w:numPr>
          <w:ilvl w:val="0"/>
          <w:numId w:val="43"/>
        </w:numPr>
      </w:pPr>
      <w:r>
        <w:t>Definitions</w:t>
      </w:r>
    </w:p>
    <w:p w14:paraId="6D04602D" w14:textId="77777777" w:rsidR="000D7C23" w:rsidRDefault="000D7C23" w:rsidP="000D7C23">
      <w:pPr>
        <w:pStyle w:val="Paragraph"/>
        <w:numPr>
          <w:ilvl w:val="0"/>
          <w:numId w:val="43"/>
        </w:numPr>
      </w:pPr>
      <w:r>
        <w:t>Coverage and application</w:t>
      </w:r>
    </w:p>
    <w:p w14:paraId="5BEA86DF" w14:textId="3D410768" w:rsidR="000D7C23" w:rsidRPr="000A2B27" w:rsidRDefault="000D7C23" w:rsidP="000D7C23">
      <w:pPr>
        <w:pStyle w:val="Paragraph"/>
        <w:rPr>
          <w:b/>
          <w:bCs/>
        </w:rPr>
      </w:pPr>
      <w:r w:rsidRPr="000A2B27">
        <w:rPr>
          <w:b/>
        </w:rPr>
        <w:t xml:space="preserve">Part 2 – </w:t>
      </w:r>
      <w:r w:rsidRPr="000D7C23">
        <w:rPr>
          <w:b/>
        </w:rPr>
        <w:t>Remuneration bands for executives</w:t>
      </w:r>
    </w:p>
    <w:p w14:paraId="4F4501D6" w14:textId="4F817F2C" w:rsidR="000D7C23" w:rsidRPr="000D7C23" w:rsidRDefault="000D7C23" w:rsidP="000D7C23">
      <w:pPr>
        <w:pStyle w:val="Paragraph"/>
        <w:numPr>
          <w:ilvl w:val="0"/>
          <w:numId w:val="43"/>
        </w:numPr>
      </w:pPr>
      <w:r w:rsidRPr="000D7C23">
        <w:t>Values of the remuneration bands</w:t>
      </w:r>
    </w:p>
    <w:p w14:paraId="4EB3BD54" w14:textId="05D7B817" w:rsidR="00F273ED" w:rsidRPr="00F273ED" w:rsidRDefault="00F273ED" w:rsidP="00F273ED">
      <w:pPr>
        <w:pStyle w:val="Paragraph"/>
        <w:numPr>
          <w:ilvl w:val="0"/>
          <w:numId w:val="43"/>
        </w:numPr>
      </w:pPr>
      <w:r w:rsidRPr="00F273ED">
        <w:t>Executives whose role</w:t>
      </w:r>
      <w:r w:rsidR="00883DAB">
        <w:t>s</w:t>
      </w:r>
      <w:r w:rsidRPr="00F273ED">
        <w:t xml:space="preserve"> ha</w:t>
      </w:r>
      <w:r w:rsidR="00883DAB">
        <w:t>ve</w:t>
      </w:r>
      <w:r w:rsidRPr="00F273ED">
        <w:t xml:space="preserve"> not been determined using the P</w:t>
      </w:r>
      <w:r w:rsidR="00E5300E">
        <w:t>ublic Entity Executive Classification Framework</w:t>
      </w:r>
    </w:p>
    <w:p w14:paraId="160CBBDE" w14:textId="20160FF9" w:rsidR="00F273ED" w:rsidRPr="00F273ED" w:rsidRDefault="00F273ED" w:rsidP="00F273ED">
      <w:pPr>
        <w:pStyle w:val="Paragraph"/>
        <w:numPr>
          <w:ilvl w:val="0"/>
          <w:numId w:val="43"/>
        </w:numPr>
      </w:pPr>
      <w:r w:rsidRPr="00F273ED">
        <w:t>Executives whose role</w:t>
      </w:r>
      <w:r w:rsidR="00883DAB">
        <w:t>s</w:t>
      </w:r>
      <w:r w:rsidRPr="00F273ED">
        <w:t xml:space="preserve"> ha</w:t>
      </w:r>
      <w:r w:rsidR="00883DAB">
        <w:t>ve</w:t>
      </w:r>
      <w:r w:rsidRPr="00F273ED">
        <w:t xml:space="preserve"> been classified using the </w:t>
      </w:r>
      <w:r w:rsidR="00E5300E" w:rsidRPr="00F273ED">
        <w:t>P</w:t>
      </w:r>
      <w:r w:rsidR="00E5300E">
        <w:t>ublic Entity Executive Classification Framework</w:t>
      </w:r>
    </w:p>
    <w:p w14:paraId="08520BEC" w14:textId="4D82465B" w:rsidR="00F273ED" w:rsidRPr="00F273ED" w:rsidRDefault="00F273ED" w:rsidP="00F273ED">
      <w:pPr>
        <w:pStyle w:val="Paragraph"/>
        <w:numPr>
          <w:ilvl w:val="0"/>
          <w:numId w:val="43"/>
        </w:numPr>
      </w:pPr>
      <w:r w:rsidRPr="00F273ED">
        <w:t xml:space="preserve">Relevant bands for executives who are employed under Part 3 of the </w:t>
      </w:r>
      <w:r w:rsidR="00E5300E" w:rsidRPr="00FC02BC">
        <w:rPr>
          <w:i/>
          <w:iCs/>
        </w:rPr>
        <w:t>Public Administration Act 2004</w:t>
      </w:r>
      <w:r w:rsidR="00E5300E">
        <w:t xml:space="preserve"> (Vic)</w:t>
      </w:r>
    </w:p>
    <w:p w14:paraId="276D7981" w14:textId="7B3C8A78" w:rsidR="00691224" w:rsidRDefault="000D7C23" w:rsidP="00F273ED">
      <w:pPr>
        <w:pStyle w:val="Paragraph"/>
        <w:rPr>
          <w:b/>
        </w:rPr>
      </w:pPr>
      <w:r w:rsidRPr="0082408F">
        <w:rPr>
          <w:b/>
        </w:rPr>
        <w:t>Statement of Reasons</w:t>
      </w:r>
      <w:r w:rsidR="00691224">
        <w:rPr>
          <w:b/>
        </w:rPr>
        <w:br w:type="page"/>
      </w:r>
    </w:p>
    <w:p w14:paraId="2DDB0129" w14:textId="77777777" w:rsidR="00691224" w:rsidRDefault="00691224" w:rsidP="00691224">
      <w:pPr>
        <w:pStyle w:val="VIRTHeading3"/>
      </w:pPr>
      <w:r>
        <w:lastRenderedPageBreak/>
        <w:t>Part 1 – Legal matters and definitions</w:t>
      </w:r>
    </w:p>
    <w:p w14:paraId="45C85DAF" w14:textId="5CD03B90" w:rsidR="00691224" w:rsidRDefault="00691224" w:rsidP="00691224">
      <w:pPr>
        <w:pStyle w:val="Paragraph"/>
        <w:numPr>
          <w:ilvl w:val="0"/>
          <w:numId w:val="40"/>
        </w:numPr>
      </w:pPr>
      <w:r w:rsidRPr="00192523">
        <w:rPr>
          <w:b/>
        </w:rPr>
        <w:t>Title:</w:t>
      </w:r>
      <w:r>
        <w:t xml:space="preserve"> This Determination is the </w:t>
      </w:r>
      <w:r w:rsidRPr="00540652">
        <w:t xml:space="preserve">Remuneration </w:t>
      </w:r>
      <w:r w:rsidR="002D514C">
        <w:t>b</w:t>
      </w:r>
      <w:r w:rsidRPr="00540652">
        <w:t xml:space="preserve">ands for </w:t>
      </w:r>
      <w:r w:rsidR="002D514C">
        <w:t>e</w:t>
      </w:r>
      <w:r w:rsidRPr="00540652">
        <w:t xml:space="preserve">xecutives </w:t>
      </w:r>
      <w:r w:rsidR="002D514C">
        <w:t>e</w:t>
      </w:r>
      <w:r w:rsidRPr="00540652">
        <w:t xml:space="preserve">mployed in </w:t>
      </w:r>
      <w:r w:rsidR="002D514C">
        <w:t>p</w:t>
      </w:r>
      <w:r>
        <w:t xml:space="preserve">rescribed </w:t>
      </w:r>
      <w:r w:rsidR="002D514C">
        <w:t>p</w:t>
      </w:r>
      <w:r w:rsidRPr="00540652">
        <w:t xml:space="preserve">ublic </w:t>
      </w:r>
      <w:r w:rsidR="002D514C">
        <w:t>e</w:t>
      </w:r>
      <w:r>
        <w:t>ntities</w:t>
      </w:r>
      <w:r w:rsidRPr="00540652">
        <w:t xml:space="preserve"> (Victoria) Determination No.</w:t>
      </w:r>
      <w:r w:rsidR="008F3A6C">
        <w:t xml:space="preserve"> </w:t>
      </w:r>
      <w:r w:rsidRPr="00540652">
        <w:t>01/2020</w:t>
      </w:r>
      <w:r>
        <w:t xml:space="preserve"> and is made under Part 3 of the </w:t>
      </w:r>
      <w:r w:rsidRPr="006B5729">
        <w:rPr>
          <w:i/>
        </w:rPr>
        <w:t>Victorian Independent Remuneration Tribunal and Improving Parliamentary Standards Act 2019</w:t>
      </w:r>
      <w:r>
        <w:rPr>
          <w:i/>
        </w:rPr>
        <w:t xml:space="preserve"> </w:t>
      </w:r>
      <w:r>
        <w:t xml:space="preserve">(Vic) by the Victorian Independent Remuneration Tribunal. </w:t>
      </w:r>
    </w:p>
    <w:p w14:paraId="32BEC99B" w14:textId="77777777" w:rsidR="00691224" w:rsidRDefault="00691224" w:rsidP="00691224">
      <w:pPr>
        <w:pStyle w:val="Paragraph"/>
        <w:numPr>
          <w:ilvl w:val="0"/>
          <w:numId w:val="40"/>
        </w:numPr>
      </w:pPr>
      <w:r w:rsidRPr="00192523">
        <w:rPr>
          <w:b/>
        </w:rPr>
        <w:t xml:space="preserve">Effective </w:t>
      </w:r>
      <w:r>
        <w:rPr>
          <w:b/>
        </w:rPr>
        <w:t>d</w:t>
      </w:r>
      <w:r w:rsidRPr="00192523">
        <w:rPr>
          <w:b/>
        </w:rPr>
        <w:t>ate:</w:t>
      </w:r>
      <w:r>
        <w:t xml:space="preserve"> This Determination takes effect on 20 March 2020.</w:t>
      </w:r>
    </w:p>
    <w:p w14:paraId="5C4920A4" w14:textId="77777777" w:rsidR="00691224" w:rsidRPr="00192523" w:rsidRDefault="00691224" w:rsidP="00691224">
      <w:pPr>
        <w:pStyle w:val="Paragraph"/>
        <w:numPr>
          <w:ilvl w:val="0"/>
          <w:numId w:val="40"/>
        </w:numPr>
        <w:rPr>
          <w:b/>
        </w:rPr>
      </w:pPr>
      <w:r w:rsidRPr="00192523">
        <w:rPr>
          <w:b/>
        </w:rPr>
        <w:t>Definitions</w:t>
      </w:r>
    </w:p>
    <w:p w14:paraId="7C760B8A" w14:textId="77777777" w:rsidR="00691224" w:rsidRDefault="00691224" w:rsidP="00691224">
      <w:pPr>
        <w:pStyle w:val="Paragraph"/>
        <w:numPr>
          <w:ilvl w:val="1"/>
          <w:numId w:val="40"/>
        </w:numPr>
      </w:pPr>
      <w:r>
        <w:t xml:space="preserve">Terms not defined in this Determination have the same meaning as in the </w:t>
      </w:r>
      <w:r w:rsidRPr="00CA494E">
        <w:rPr>
          <w:i/>
        </w:rPr>
        <w:t>Public Administration Act 2004</w:t>
      </w:r>
      <w:r>
        <w:t xml:space="preserve"> (Vic), unless the contrary intention appears. </w:t>
      </w:r>
    </w:p>
    <w:p w14:paraId="57A5B6C6" w14:textId="77777777" w:rsidR="00691224" w:rsidRDefault="00691224" w:rsidP="00691224">
      <w:pPr>
        <w:pStyle w:val="Paragraph"/>
        <w:numPr>
          <w:ilvl w:val="1"/>
          <w:numId w:val="40"/>
        </w:numPr>
      </w:pPr>
      <w:r>
        <w:t>In this Determination, unless the contrary intention appears:</w:t>
      </w:r>
    </w:p>
    <w:p w14:paraId="0B61BDB3" w14:textId="0693E02B" w:rsidR="00691224" w:rsidRPr="001F5ED0" w:rsidRDefault="00691224" w:rsidP="00691224">
      <w:pPr>
        <w:pStyle w:val="Paragraph"/>
        <w:ind w:left="750"/>
      </w:pPr>
      <w:r w:rsidRPr="001F5ED0">
        <w:rPr>
          <w:b/>
        </w:rPr>
        <w:t>Executive</w:t>
      </w:r>
      <w:r w:rsidRPr="001F5ED0">
        <w:t xml:space="preserve"> </w:t>
      </w:r>
      <w:r>
        <w:t>means</w:t>
      </w:r>
      <w:r w:rsidRPr="001F5ED0">
        <w:t xml:space="preserve"> </w:t>
      </w:r>
      <w:r>
        <w:t>an individual to whom the PEER Policy applies under paragraphs 4.1 and 4.2</w:t>
      </w:r>
      <w:r w:rsidRPr="001F5ED0">
        <w:t xml:space="preserve"> of </w:t>
      </w:r>
      <w:r w:rsidR="00B12D56">
        <w:t>th</w:t>
      </w:r>
      <w:r w:rsidR="00695E17">
        <w:t>e PEER Policy</w:t>
      </w:r>
      <w:r w:rsidRPr="001F5ED0">
        <w:t>;</w:t>
      </w:r>
    </w:p>
    <w:p w14:paraId="3FB7217E" w14:textId="77777777" w:rsidR="00691224" w:rsidRDefault="00691224" w:rsidP="00691224">
      <w:pPr>
        <w:pStyle w:val="Paragraph"/>
        <w:ind w:firstLine="720"/>
        <w:rPr>
          <w:b/>
        </w:rPr>
      </w:pPr>
      <w:r>
        <w:rPr>
          <w:b/>
        </w:rPr>
        <w:t xml:space="preserve">FTE </w:t>
      </w:r>
      <w:r w:rsidRPr="00BE04D4">
        <w:t>means Full Time Equivalent</w:t>
      </w:r>
      <w:r w:rsidRPr="00C82B35">
        <w:t>;</w:t>
      </w:r>
      <w:r>
        <w:rPr>
          <w:b/>
        </w:rPr>
        <w:t xml:space="preserve"> </w:t>
      </w:r>
    </w:p>
    <w:p w14:paraId="6F8CB1B7" w14:textId="77777777" w:rsidR="00691224" w:rsidRDefault="00691224" w:rsidP="00691224">
      <w:pPr>
        <w:pStyle w:val="Paragraph"/>
        <w:ind w:left="720"/>
        <w:rPr>
          <w:bCs/>
        </w:rPr>
      </w:pPr>
      <w:r>
        <w:rPr>
          <w:b/>
        </w:rPr>
        <w:t xml:space="preserve">PAA </w:t>
      </w:r>
      <w:r w:rsidRPr="00860B92">
        <w:t xml:space="preserve">means the </w:t>
      </w:r>
      <w:r w:rsidRPr="00860B92">
        <w:rPr>
          <w:i/>
          <w:iCs/>
        </w:rPr>
        <w:t>Public Administration Act 2004</w:t>
      </w:r>
      <w:r w:rsidRPr="00860B92">
        <w:t xml:space="preserve"> (Vic)</w:t>
      </w:r>
      <w:r>
        <w:t>;</w:t>
      </w:r>
    </w:p>
    <w:p w14:paraId="038ABC9C" w14:textId="75E1BC88" w:rsidR="00691224" w:rsidRDefault="00691224" w:rsidP="00691224">
      <w:pPr>
        <w:pStyle w:val="Paragraph"/>
        <w:ind w:left="720"/>
      </w:pPr>
      <w:r>
        <w:rPr>
          <w:b/>
        </w:rPr>
        <w:t>PE</w:t>
      </w:r>
      <w:r w:rsidR="00AF390F">
        <w:rPr>
          <w:b/>
        </w:rPr>
        <w:t>ECF</w:t>
      </w:r>
      <w:r>
        <w:rPr>
          <w:b/>
        </w:rPr>
        <w:t xml:space="preserve"> </w:t>
      </w:r>
      <w:r w:rsidRPr="00D84D29">
        <w:t xml:space="preserve">means the Victorian Public </w:t>
      </w:r>
      <w:r>
        <w:t xml:space="preserve">Entity </w:t>
      </w:r>
      <w:r w:rsidRPr="00D84D29">
        <w:t xml:space="preserve">Executive Classification Framework </w:t>
      </w:r>
      <w:r w:rsidRPr="00991D50">
        <w:t>in relation to Public Entity Senior Executive Service classifications</w:t>
      </w:r>
      <w:r w:rsidRPr="00D84D29">
        <w:t xml:space="preserve"> issued by the Victorian Public Sector Commission and available on its website, as amended from time to time</w:t>
      </w:r>
      <w:r>
        <w:t>;</w:t>
      </w:r>
    </w:p>
    <w:p w14:paraId="3B7F0B1E" w14:textId="07F679DD" w:rsidR="00BF1291" w:rsidRPr="00BF1291" w:rsidRDefault="00BF1291" w:rsidP="00691224">
      <w:pPr>
        <w:pStyle w:val="Paragraph"/>
        <w:ind w:left="720"/>
        <w:rPr>
          <w:bCs/>
        </w:rPr>
      </w:pPr>
      <w:r>
        <w:rPr>
          <w:b/>
        </w:rPr>
        <w:t xml:space="preserve">PEER Policy </w:t>
      </w:r>
      <w:r w:rsidRPr="00BF1291">
        <w:rPr>
          <w:bCs/>
        </w:rPr>
        <w:t>means the Victorian Government Public Entity Executive Remuneration Policy (which is a Schedule to an Order made by the Governor in Council under section 92 of the PAA) as amended from time to time;</w:t>
      </w:r>
    </w:p>
    <w:p w14:paraId="7C725B59" w14:textId="77777777" w:rsidR="00691224" w:rsidRPr="00D265A4" w:rsidRDefault="00691224" w:rsidP="00691224">
      <w:pPr>
        <w:pStyle w:val="Paragraph"/>
        <w:ind w:firstLine="720"/>
      </w:pPr>
      <w:r w:rsidRPr="00D265A4">
        <w:rPr>
          <w:b/>
        </w:rPr>
        <w:t xml:space="preserve">TRP </w:t>
      </w:r>
      <w:r w:rsidRPr="00D265A4">
        <w:t>means total remuneration package, and is the sum of —</w:t>
      </w:r>
    </w:p>
    <w:p w14:paraId="4A276BC1" w14:textId="77777777" w:rsidR="00691224" w:rsidRPr="00D265A4" w:rsidRDefault="00691224" w:rsidP="00691224">
      <w:pPr>
        <w:pStyle w:val="Paragraph"/>
        <w:numPr>
          <w:ilvl w:val="0"/>
          <w:numId w:val="41"/>
        </w:numPr>
      </w:pPr>
      <w:r w:rsidRPr="00D265A4">
        <w:t xml:space="preserve">base salary; </w:t>
      </w:r>
    </w:p>
    <w:p w14:paraId="655D9FDB" w14:textId="77777777" w:rsidR="00691224" w:rsidRPr="00D265A4" w:rsidRDefault="00691224" w:rsidP="00691224">
      <w:pPr>
        <w:pStyle w:val="Paragraph"/>
        <w:numPr>
          <w:ilvl w:val="0"/>
          <w:numId w:val="41"/>
        </w:numPr>
      </w:pPr>
      <w:r w:rsidRPr="00D265A4">
        <w:t xml:space="preserve">superannuation contributions; </w:t>
      </w:r>
    </w:p>
    <w:p w14:paraId="53CA7F1B" w14:textId="77777777" w:rsidR="00691224" w:rsidRPr="00D265A4" w:rsidRDefault="00691224" w:rsidP="00691224">
      <w:pPr>
        <w:pStyle w:val="Paragraph"/>
        <w:numPr>
          <w:ilvl w:val="0"/>
          <w:numId w:val="41"/>
        </w:numPr>
      </w:pPr>
      <w:r w:rsidRPr="00D265A4">
        <w:t xml:space="preserve">employment benefits (i.e. non-salary) specified in the executive’s contract of employment; and </w:t>
      </w:r>
    </w:p>
    <w:p w14:paraId="1A7B13E4" w14:textId="77777777" w:rsidR="00691224" w:rsidRPr="00D265A4" w:rsidRDefault="00691224" w:rsidP="00691224">
      <w:pPr>
        <w:pStyle w:val="Paragraph"/>
        <w:numPr>
          <w:ilvl w:val="0"/>
          <w:numId w:val="41"/>
        </w:numPr>
      </w:pPr>
      <w:r w:rsidRPr="00D265A4">
        <w:lastRenderedPageBreak/>
        <w:t>the annual cost to the employer of providing the non-monetary benefits, including any fringe benefits tax payable —</w:t>
      </w:r>
    </w:p>
    <w:p w14:paraId="7EB6C693" w14:textId="77777777" w:rsidR="00691224" w:rsidRPr="00D265A4" w:rsidRDefault="00691224" w:rsidP="00691224">
      <w:pPr>
        <w:pStyle w:val="Paragraph"/>
        <w:ind w:left="720"/>
      </w:pPr>
      <w:r w:rsidRPr="00D265A4">
        <w:t>but for the avoidance of doubt, TRP excludes any bonus opportunity specified in the contract of employment;</w:t>
      </w:r>
    </w:p>
    <w:p w14:paraId="2B355FEA" w14:textId="5358CE4D" w:rsidR="00902D2A" w:rsidRDefault="00902D2A" w:rsidP="00691224">
      <w:pPr>
        <w:pStyle w:val="Paragraph"/>
        <w:ind w:left="720"/>
        <w:rPr>
          <w:b/>
        </w:rPr>
      </w:pPr>
      <w:r w:rsidRPr="0031113C">
        <w:rPr>
          <w:sz w:val="22"/>
          <w:szCs w:val="22"/>
        </w:rPr>
        <w:t xml:space="preserve">Note: the </w:t>
      </w:r>
      <w:r w:rsidR="00BF1291">
        <w:rPr>
          <w:sz w:val="22"/>
          <w:szCs w:val="22"/>
        </w:rPr>
        <w:t>PEER Policy</w:t>
      </w:r>
      <w:r w:rsidRPr="0031113C">
        <w:rPr>
          <w:sz w:val="22"/>
          <w:szCs w:val="22"/>
        </w:rPr>
        <w:t xml:space="preserve"> requires that all new or renewed executive contracts entered into from 4 February 2020 must not include a bonus opportunity, subject to an exception for specific roles </w:t>
      </w:r>
      <w:r w:rsidRPr="0031113C">
        <w:rPr>
          <w:rFonts w:eastAsiaTheme="minorEastAsia"/>
          <w:sz w:val="22"/>
          <w:szCs w:val="22"/>
        </w:rPr>
        <w:t xml:space="preserve">at Treasury Corporation of Victoria and the Victorian Funds Management Corporation. Refer to the </w:t>
      </w:r>
      <w:r w:rsidR="000F1D77">
        <w:rPr>
          <w:rFonts w:eastAsiaTheme="minorEastAsia"/>
          <w:sz w:val="22"/>
          <w:szCs w:val="22"/>
        </w:rPr>
        <w:t>PEER</w:t>
      </w:r>
      <w:r w:rsidRPr="0031113C">
        <w:rPr>
          <w:rFonts w:eastAsiaTheme="minorEastAsia"/>
          <w:sz w:val="22"/>
          <w:szCs w:val="22"/>
        </w:rPr>
        <w:t xml:space="preserve"> Policy for further information.</w:t>
      </w:r>
    </w:p>
    <w:p w14:paraId="50DF1555" w14:textId="36F6ABBD" w:rsidR="00691224" w:rsidRPr="00902D2A" w:rsidRDefault="00691224" w:rsidP="00902D2A">
      <w:pPr>
        <w:pStyle w:val="Paragraph"/>
        <w:ind w:left="720"/>
        <w:rPr>
          <w:bCs/>
        </w:rPr>
      </w:pPr>
      <w:r w:rsidRPr="00D265A4">
        <w:rPr>
          <w:b/>
        </w:rPr>
        <w:t>VIRTIPS Act</w:t>
      </w:r>
      <w:r w:rsidRPr="00D265A4">
        <w:t xml:space="preserve"> means the </w:t>
      </w:r>
      <w:r w:rsidRPr="00D265A4">
        <w:rPr>
          <w:i/>
        </w:rPr>
        <w:t>Victorian Independent Remuneration Tribunal and Improving Parliamentary Standards Act 2019</w:t>
      </w:r>
      <w:r w:rsidRPr="00D265A4">
        <w:t xml:space="preserve"> (Vic).</w:t>
      </w:r>
    </w:p>
    <w:p w14:paraId="19423972" w14:textId="77777777" w:rsidR="00691224" w:rsidRPr="00192523" w:rsidRDefault="00691224" w:rsidP="00691224">
      <w:pPr>
        <w:pStyle w:val="Paragraph"/>
        <w:keepNext/>
        <w:numPr>
          <w:ilvl w:val="0"/>
          <w:numId w:val="40"/>
        </w:numPr>
        <w:ind w:left="357"/>
        <w:rPr>
          <w:b/>
          <w:i/>
        </w:rPr>
      </w:pPr>
      <w:r w:rsidRPr="00192523">
        <w:rPr>
          <w:b/>
        </w:rPr>
        <w:t>Coverage and application</w:t>
      </w:r>
    </w:p>
    <w:p w14:paraId="1CA27C8B" w14:textId="77777777" w:rsidR="00691224" w:rsidRPr="00E33125" w:rsidRDefault="00691224" w:rsidP="00691224">
      <w:pPr>
        <w:pStyle w:val="Paragraph"/>
        <w:numPr>
          <w:ilvl w:val="1"/>
          <w:numId w:val="40"/>
        </w:numPr>
        <w:rPr>
          <w:i/>
        </w:rPr>
      </w:pPr>
      <w:r>
        <w:t>This Determination sets the values of the remuneration bands for executives employed in prescribed public entities.</w:t>
      </w:r>
    </w:p>
    <w:p w14:paraId="2090A7D4" w14:textId="77777777" w:rsidR="00691224" w:rsidRDefault="00691224" w:rsidP="00691224">
      <w:pPr>
        <w:pStyle w:val="VIRTHeading3"/>
      </w:pPr>
      <w:r>
        <w:t>Part 2 – Remuneration bands for executives</w:t>
      </w:r>
    </w:p>
    <w:p w14:paraId="688346DB" w14:textId="77777777" w:rsidR="00691224" w:rsidRPr="0014018D" w:rsidRDefault="00691224" w:rsidP="00691224">
      <w:pPr>
        <w:pStyle w:val="Paragraph"/>
        <w:keepNext/>
        <w:numPr>
          <w:ilvl w:val="0"/>
          <w:numId w:val="40"/>
        </w:numPr>
        <w:ind w:left="357"/>
        <w:rPr>
          <w:b/>
        </w:rPr>
      </w:pPr>
      <w:r>
        <w:rPr>
          <w:b/>
        </w:rPr>
        <w:t>Values of the remuneration bands</w:t>
      </w:r>
    </w:p>
    <w:p w14:paraId="0F422D68" w14:textId="40F794C9" w:rsidR="00691224" w:rsidRPr="0031113C" w:rsidRDefault="00691224" w:rsidP="00691224">
      <w:pPr>
        <w:pStyle w:val="Paragraph"/>
        <w:numPr>
          <w:ilvl w:val="1"/>
          <w:numId w:val="40"/>
        </w:numPr>
      </w:pPr>
      <w:r w:rsidRPr="0031113C">
        <w:t xml:space="preserve">Subject to clause 8, the values of the remuneration bands for executives employed in prescribed public entities are the values set </w:t>
      </w:r>
      <w:r w:rsidR="00985FB5">
        <w:t xml:space="preserve">out </w:t>
      </w:r>
      <w:r w:rsidR="006C7168">
        <w:t>in</w:t>
      </w:r>
      <w:r w:rsidRPr="0031113C">
        <w:t xml:space="preserve"> table 1.</w:t>
      </w:r>
    </w:p>
    <w:p w14:paraId="4E5E478E" w14:textId="1976C431" w:rsidR="0032676A" w:rsidRDefault="00691224" w:rsidP="00691224">
      <w:pPr>
        <w:pStyle w:val="Paragraph"/>
        <w:numPr>
          <w:ilvl w:val="1"/>
          <w:numId w:val="40"/>
        </w:numPr>
      </w:pPr>
      <w:r>
        <w:t xml:space="preserve">Clause 6 sets out the relevant band for an executive if the classification of their position </w:t>
      </w:r>
      <w:r w:rsidRPr="00820836">
        <w:rPr>
          <w:b/>
        </w:rPr>
        <w:t>has not</w:t>
      </w:r>
      <w:r>
        <w:t xml:space="preserve"> been determined using the </w:t>
      </w:r>
      <w:r w:rsidR="00C67AC5">
        <w:t>PEECF</w:t>
      </w:r>
      <w:r>
        <w:t xml:space="preserve">, and Clause 7 sets out the relevant band for an executive if the classification of their position </w:t>
      </w:r>
      <w:r w:rsidRPr="00820836">
        <w:rPr>
          <w:b/>
        </w:rPr>
        <w:t>has</w:t>
      </w:r>
      <w:r>
        <w:t xml:space="preserve"> been determined using that Framework.</w:t>
      </w:r>
      <w:r w:rsidR="0032676A">
        <w:br w:type="page"/>
      </w:r>
    </w:p>
    <w:p w14:paraId="12053CC5" w14:textId="0D6616F6" w:rsidR="00691224" w:rsidRDefault="00691224" w:rsidP="00691224">
      <w:pPr>
        <w:pStyle w:val="Tableheading"/>
      </w:pPr>
      <w:bookmarkStart w:id="5" w:name="_Toc58927278"/>
      <w:bookmarkStart w:id="6" w:name="_Toc58927516"/>
      <w:bookmarkStart w:id="7" w:name="_Toc58933124"/>
      <w:bookmarkStart w:id="8" w:name="_Toc59013691"/>
      <w:bookmarkStart w:id="9" w:name="_Toc59090232"/>
      <w:bookmarkStart w:id="10" w:name="_Toc59127457"/>
      <w:r>
        <w:lastRenderedPageBreak/>
        <w:t>Table 1: values of remuneration bands</w:t>
      </w:r>
      <w:bookmarkEnd w:id="5"/>
      <w:bookmarkEnd w:id="6"/>
      <w:bookmarkEnd w:id="7"/>
      <w:r w:rsidR="006D7F13">
        <w:t xml:space="preserve"> for exec</w:t>
      </w:r>
      <w:r w:rsidR="006A2EB9">
        <w:t>utives employed in prescribed public entities</w:t>
      </w:r>
      <w:bookmarkEnd w:id="8"/>
      <w:bookmarkEnd w:id="9"/>
      <w:bookmarkEnd w:id="10"/>
    </w:p>
    <w:tbl>
      <w:tblPr>
        <w:tblStyle w:val="ListTable3-Accent2"/>
        <w:tblW w:w="5171" w:type="pct"/>
        <w:tblLook w:val="04A0" w:firstRow="1" w:lastRow="0" w:firstColumn="1" w:lastColumn="0" w:noHBand="0" w:noVBand="1"/>
      </w:tblPr>
      <w:tblGrid>
        <w:gridCol w:w="3149"/>
        <w:gridCol w:w="2413"/>
        <w:gridCol w:w="3227"/>
      </w:tblGrid>
      <w:tr w:rsidR="00691224" w:rsidRPr="004E25A2" w14:paraId="36928C30" w14:textId="77777777" w:rsidTr="00F12038">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1791" w:type="pct"/>
          </w:tcPr>
          <w:p w14:paraId="6DF910BA" w14:textId="77777777" w:rsidR="00691224" w:rsidRPr="00F23209" w:rsidRDefault="00691224" w:rsidP="00F12038">
            <w:pPr>
              <w:pStyle w:val="Textinthetable"/>
              <w:rPr>
                <w:b/>
                <w:bCs/>
                <w:color w:val="FFFFFF" w:themeColor="background1"/>
              </w:rPr>
            </w:pPr>
            <w:r w:rsidRPr="00F23209">
              <w:rPr>
                <w:b/>
                <w:bCs/>
                <w:color w:val="FFFFFF" w:themeColor="background1"/>
              </w:rPr>
              <w:t>Classification</w:t>
            </w:r>
          </w:p>
        </w:tc>
        <w:tc>
          <w:tcPr>
            <w:tcW w:w="1373" w:type="pct"/>
          </w:tcPr>
          <w:p w14:paraId="0703B47F" w14:textId="77777777" w:rsidR="00691224" w:rsidRPr="00F23209" w:rsidRDefault="00691224" w:rsidP="00F12038">
            <w:pPr>
              <w:pStyle w:val="Textinthetable"/>
              <w:jc w:val="right"/>
              <w:cnfStyle w:val="100000000000" w:firstRow="1" w:lastRow="0" w:firstColumn="0" w:lastColumn="0" w:oddVBand="0" w:evenVBand="0" w:oddHBand="0" w:evenHBand="0" w:firstRowFirstColumn="0" w:firstRowLastColumn="0" w:lastRowFirstColumn="0" w:lastRowLastColumn="0"/>
              <w:rPr>
                <w:b/>
                <w:bCs/>
                <w:color w:val="FFFFFF" w:themeColor="background1"/>
              </w:rPr>
            </w:pPr>
            <w:r w:rsidRPr="00F23209">
              <w:rPr>
                <w:b/>
                <w:bCs/>
                <w:color w:val="FFFFFF" w:themeColor="background1"/>
              </w:rPr>
              <w:t>Base of band TRP</w:t>
            </w:r>
            <w:r w:rsidRPr="00F23209">
              <w:rPr>
                <w:b/>
                <w:bCs/>
                <w:color w:val="FFFFFF" w:themeColor="background1"/>
                <w:vertAlign w:val="superscript"/>
              </w:rPr>
              <w:t>(a)</w:t>
            </w:r>
            <w:r w:rsidRPr="00F23209">
              <w:rPr>
                <w:b/>
                <w:bCs/>
                <w:color w:val="FFFFFF" w:themeColor="background1"/>
              </w:rPr>
              <w:br/>
              <w:t>$ per annum</w:t>
            </w:r>
          </w:p>
        </w:tc>
        <w:tc>
          <w:tcPr>
            <w:tcW w:w="1836" w:type="pct"/>
          </w:tcPr>
          <w:p w14:paraId="3430289B" w14:textId="77777777" w:rsidR="00691224" w:rsidRPr="00F23209" w:rsidRDefault="00691224" w:rsidP="00F12038">
            <w:pPr>
              <w:pStyle w:val="Textinthetable"/>
              <w:jc w:val="right"/>
              <w:cnfStyle w:val="100000000000" w:firstRow="1" w:lastRow="0" w:firstColumn="0" w:lastColumn="0" w:oddVBand="0" w:evenVBand="0" w:oddHBand="0" w:evenHBand="0" w:firstRowFirstColumn="0" w:firstRowLastColumn="0" w:lastRowFirstColumn="0" w:lastRowLastColumn="0"/>
              <w:rPr>
                <w:b/>
                <w:bCs/>
                <w:color w:val="FFFFFF" w:themeColor="background1"/>
              </w:rPr>
            </w:pPr>
            <w:r w:rsidRPr="00F23209">
              <w:rPr>
                <w:b/>
                <w:bCs/>
                <w:color w:val="FFFFFF" w:themeColor="background1"/>
              </w:rPr>
              <w:t>Top of band TRP</w:t>
            </w:r>
            <w:r w:rsidRPr="00F23209">
              <w:rPr>
                <w:b/>
                <w:bCs/>
                <w:color w:val="FFFFFF" w:themeColor="background1"/>
              </w:rPr>
              <w:br/>
              <w:t>$ per annum</w:t>
            </w:r>
          </w:p>
        </w:tc>
      </w:tr>
      <w:tr w:rsidR="00691224" w:rsidRPr="004E25A2" w14:paraId="4EC5E220" w14:textId="77777777" w:rsidTr="00F12038">
        <w:trPr>
          <w:cnfStyle w:val="000000100000" w:firstRow="0" w:lastRow="0" w:firstColumn="0" w:lastColumn="0" w:oddVBand="0" w:evenVBand="0" w:oddHBand="1" w:evenHBand="0" w:firstRowFirstColumn="0" w:firstRowLastColumn="0" w:lastRowFirstColumn="0" w:lastRowLastColumn="0"/>
          <w:cantSplit/>
          <w:trHeight w:val="567"/>
        </w:trPr>
        <w:tc>
          <w:tcPr>
            <w:cnfStyle w:val="001000000000" w:firstRow="0" w:lastRow="0" w:firstColumn="1" w:lastColumn="0" w:oddVBand="0" w:evenVBand="0" w:oddHBand="0" w:evenHBand="0" w:firstRowFirstColumn="0" w:firstRowLastColumn="0" w:lastRowFirstColumn="0" w:lastRowLastColumn="0"/>
            <w:tcW w:w="1791" w:type="pct"/>
          </w:tcPr>
          <w:p w14:paraId="2F18EB06" w14:textId="77777777" w:rsidR="00691224" w:rsidRPr="004337AE" w:rsidRDefault="00691224" w:rsidP="00F12038">
            <w:pPr>
              <w:pStyle w:val="Textinthetable"/>
              <w:rPr>
                <w:b w:val="0"/>
              </w:rPr>
            </w:pPr>
            <w:r w:rsidRPr="004337AE">
              <w:rPr>
                <w:b w:val="0"/>
              </w:rPr>
              <w:t>Public Entity Senior Executive Service-3</w:t>
            </w:r>
          </w:p>
        </w:tc>
        <w:tc>
          <w:tcPr>
            <w:tcW w:w="1373" w:type="pct"/>
            <w:vAlign w:val="center"/>
          </w:tcPr>
          <w:p w14:paraId="69FD19FF" w14:textId="77777777" w:rsidR="00691224" w:rsidRPr="004337AE" w:rsidRDefault="00691224" w:rsidP="00F12038">
            <w:pPr>
              <w:pStyle w:val="Textinthetable"/>
              <w:jc w:val="right"/>
              <w:cnfStyle w:val="000000100000" w:firstRow="0" w:lastRow="0" w:firstColumn="0" w:lastColumn="0" w:oddVBand="0" w:evenVBand="0" w:oddHBand="1" w:evenHBand="0" w:firstRowFirstColumn="0" w:firstRowLastColumn="0" w:lastRowFirstColumn="0" w:lastRowLastColumn="0"/>
              <w:rPr>
                <w:b w:val="0"/>
              </w:rPr>
            </w:pPr>
            <w:r w:rsidRPr="004337AE">
              <w:rPr>
                <w:b w:val="0"/>
              </w:rPr>
              <w:t>360,001</w:t>
            </w:r>
          </w:p>
        </w:tc>
        <w:tc>
          <w:tcPr>
            <w:tcW w:w="1836" w:type="pct"/>
            <w:vAlign w:val="center"/>
          </w:tcPr>
          <w:p w14:paraId="2DDB3D28" w14:textId="77777777" w:rsidR="00691224" w:rsidRPr="004337AE" w:rsidRDefault="00691224" w:rsidP="00F12038">
            <w:pPr>
              <w:pStyle w:val="Textinthetable"/>
              <w:jc w:val="right"/>
              <w:cnfStyle w:val="000000100000" w:firstRow="0" w:lastRow="0" w:firstColumn="0" w:lastColumn="0" w:oddVBand="0" w:evenVBand="0" w:oddHBand="1" w:evenHBand="0" w:firstRowFirstColumn="0" w:firstRowLastColumn="0" w:lastRowFirstColumn="0" w:lastRowLastColumn="0"/>
              <w:rPr>
                <w:b w:val="0"/>
              </w:rPr>
            </w:pPr>
            <w:r w:rsidRPr="004337AE">
              <w:rPr>
                <w:b w:val="0"/>
              </w:rPr>
              <w:t>479,900</w:t>
            </w:r>
          </w:p>
        </w:tc>
      </w:tr>
      <w:tr w:rsidR="00691224" w:rsidRPr="004E25A2" w14:paraId="11E9D563" w14:textId="77777777" w:rsidTr="00F12038">
        <w:trPr>
          <w:cantSplit/>
          <w:trHeight w:val="567"/>
        </w:trPr>
        <w:tc>
          <w:tcPr>
            <w:cnfStyle w:val="001000000000" w:firstRow="0" w:lastRow="0" w:firstColumn="1" w:lastColumn="0" w:oddVBand="0" w:evenVBand="0" w:oddHBand="0" w:evenHBand="0" w:firstRowFirstColumn="0" w:firstRowLastColumn="0" w:lastRowFirstColumn="0" w:lastRowLastColumn="0"/>
            <w:tcW w:w="1791" w:type="pct"/>
          </w:tcPr>
          <w:p w14:paraId="1880C11D" w14:textId="77777777" w:rsidR="00691224" w:rsidRPr="004337AE" w:rsidRDefault="00691224" w:rsidP="00F12038">
            <w:pPr>
              <w:pStyle w:val="Textinthetable"/>
              <w:rPr>
                <w:b w:val="0"/>
              </w:rPr>
            </w:pPr>
            <w:r w:rsidRPr="004337AE">
              <w:rPr>
                <w:b w:val="0"/>
              </w:rPr>
              <w:t>Public Entity Senior Executive Service-2</w:t>
            </w:r>
          </w:p>
        </w:tc>
        <w:tc>
          <w:tcPr>
            <w:tcW w:w="1373" w:type="pct"/>
            <w:vAlign w:val="center"/>
          </w:tcPr>
          <w:p w14:paraId="1E7D470F" w14:textId="77777777" w:rsidR="00691224" w:rsidRPr="004337AE" w:rsidRDefault="00691224" w:rsidP="00F12038">
            <w:pPr>
              <w:pStyle w:val="Textinthetable"/>
              <w:jc w:val="right"/>
              <w:cnfStyle w:val="000000000000" w:firstRow="0" w:lastRow="0" w:firstColumn="0" w:lastColumn="0" w:oddVBand="0" w:evenVBand="0" w:oddHBand="0" w:evenHBand="0" w:firstRowFirstColumn="0" w:firstRowLastColumn="0" w:lastRowFirstColumn="0" w:lastRowLastColumn="0"/>
              <w:rPr>
                <w:b w:val="0"/>
              </w:rPr>
            </w:pPr>
            <w:r w:rsidRPr="004337AE">
              <w:rPr>
                <w:b w:val="0"/>
              </w:rPr>
              <w:t>249,701</w:t>
            </w:r>
          </w:p>
        </w:tc>
        <w:tc>
          <w:tcPr>
            <w:tcW w:w="1836" w:type="pct"/>
            <w:vAlign w:val="center"/>
          </w:tcPr>
          <w:p w14:paraId="471BD5E7" w14:textId="77777777" w:rsidR="00691224" w:rsidRPr="004337AE" w:rsidRDefault="00691224" w:rsidP="00F12038">
            <w:pPr>
              <w:pStyle w:val="Textinthetable"/>
              <w:jc w:val="right"/>
              <w:cnfStyle w:val="000000000000" w:firstRow="0" w:lastRow="0" w:firstColumn="0" w:lastColumn="0" w:oddVBand="0" w:evenVBand="0" w:oddHBand="0" w:evenHBand="0" w:firstRowFirstColumn="0" w:firstRowLastColumn="0" w:lastRowFirstColumn="0" w:lastRowLastColumn="0"/>
              <w:rPr>
                <w:b w:val="0"/>
              </w:rPr>
            </w:pPr>
            <w:r w:rsidRPr="004337AE">
              <w:rPr>
                <w:b w:val="0"/>
              </w:rPr>
              <w:t>360,000</w:t>
            </w:r>
          </w:p>
        </w:tc>
      </w:tr>
      <w:tr w:rsidR="00691224" w:rsidRPr="004E25A2" w14:paraId="556E777A" w14:textId="77777777" w:rsidTr="00F12038">
        <w:trPr>
          <w:cnfStyle w:val="000000100000" w:firstRow="0" w:lastRow="0" w:firstColumn="0" w:lastColumn="0" w:oddVBand="0" w:evenVBand="0" w:oddHBand="1" w:evenHBand="0" w:firstRowFirstColumn="0" w:firstRowLastColumn="0" w:lastRowFirstColumn="0" w:lastRowLastColumn="0"/>
          <w:cantSplit/>
          <w:trHeight w:val="567"/>
        </w:trPr>
        <w:tc>
          <w:tcPr>
            <w:cnfStyle w:val="001000000000" w:firstRow="0" w:lastRow="0" w:firstColumn="1" w:lastColumn="0" w:oddVBand="0" w:evenVBand="0" w:oddHBand="0" w:evenHBand="0" w:firstRowFirstColumn="0" w:firstRowLastColumn="0" w:lastRowFirstColumn="0" w:lastRowLastColumn="0"/>
            <w:tcW w:w="1791" w:type="pct"/>
          </w:tcPr>
          <w:p w14:paraId="52AC01F8" w14:textId="77777777" w:rsidR="00691224" w:rsidRPr="00163812" w:rsidRDefault="00691224" w:rsidP="00F12038">
            <w:pPr>
              <w:pStyle w:val="Textinthetable"/>
              <w:rPr>
                <w:b w:val="0"/>
              </w:rPr>
            </w:pPr>
            <w:r w:rsidRPr="004337AE">
              <w:rPr>
                <w:b w:val="0"/>
              </w:rPr>
              <w:t>Public Entity Senior Executive Service-1</w:t>
            </w:r>
            <w:r w:rsidRPr="004337AE">
              <w:rPr>
                <w:b w:val="0"/>
                <w:vertAlign w:val="superscript"/>
              </w:rPr>
              <w:t>(b)</w:t>
            </w:r>
          </w:p>
        </w:tc>
        <w:tc>
          <w:tcPr>
            <w:tcW w:w="1373" w:type="pct"/>
            <w:vAlign w:val="center"/>
          </w:tcPr>
          <w:p w14:paraId="2BD45A1E" w14:textId="77777777" w:rsidR="00691224" w:rsidRPr="004337AE" w:rsidRDefault="00691224" w:rsidP="00F12038">
            <w:pPr>
              <w:pStyle w:val="Textinthetable"/>
              <w:jc w:val="right"/>
              <w:cnfStyle w:val="000000100000" w:firstRow="0" w:lastRow="0" w:firstColumn="0" w:lastColumn="0" w:oddVBand="0" w:evenVBand="0" w:oddHBand="1" w:evenHBand="0" w:firstRowFirstColumn="0" w:firstRowLastColumn="0" w:lastRowFirstColumn="0" w:lastRowLastColumn="0"/>
              <w:rPr>
                <w:b w:val="0"/>
              </w:rPr>
            </w:pPr>
            <w:r w:rsidRPr="004337AE">
              <w:rPr>
                <w:b w:val="0"/>
              </w:rPr>
              <w:t>135,000</w:t>
            </w:r>
          </w:p>
        </w:tc>
        <w:tc>
          <w:tcPr>
            <w:tcW w:w="1836" w:type="pct"/>
            <w:vAlign w:val="center"/>
          </w:tcPr>
          <w:p w14:paraId="0C91EE45" w14:textId="77777777" w:rsidR="00691224" w:rsidRPr="004337AE" w:rsidRDefault="00691224" w:rsidP="00F12038">
            <w:pPr>
              <w:pStyle w:val="Textinthetable"/>
              <w:jc w:val="right"/>
              <w:cnfStyle w:val="000000100000" w:firstRow="0" w:lastRow="0" w:firstColumn="0" w:lastColumn="0" w:oddVBand="0" w:evenVBand="0" w:oddHBand="1" w:evenHBand="0" w:firstRowFirstColumn="0" w:firstRowLastColumn="0" w:lastRowFirstColumn="0" w:lastRowLastColumn="0"/>
              <w:rPr>
                <w:b w:val="0"/>
              </w:rPr>
            </w:pPr>
            <w:r w:rsidRPr="004337AE">
              <w:rPr>
                <w:b w:val="0"/>
              </w:rPr>
              <w:t>249,700</w:t>
            </w:r>
          </w:p>
        </w:tc>
      </w:tr>
    </w:tbl>
    <w:p w14:paraId="09EA55D2" w14:textId="0EB3D03B" w:rsidR="00691224" w:rsidRDefault="00691224" w:rsidP="00691224">
      <w:pPr>
        <w:pStyle w:val="Notesfortablesfigures"/>
        <w:ind w:left="360"/>
      </w:pPr>
      <w:r w:rsidRPr="00BE04D4">
        <w:t>Note</w:t>
      </w:r>
      <w:r>
        <w:t>s</w:t>
      </w:r>
      <w:r w:rsidRPr="00BE04D4">
        <w:t xml:space="preserve">: </w:t>
      </w:r>
      <w:r>
        <w:t>(a) T</w:t>
      </w:r>
      <w:r w:rsidRPr="00BE04D4">
        <w:t>he values</w:t>
      </w:r>
      <w:r w:rsidR="000D6BF4">
        <w:t xml:space="preserve"> in table 1</w:t>
      </w:r>
      <w:r w:rsidRPr="00BE04D4">
        <w:t xml:space="preserve"> are for executives</w:t>
      </w:r>
      <w:r>
        <w:t xml:space="preserve"> </w:t>
      </w:r>
      <w:r w:rsidRPr="00BE04D4">
        <w:t xml:space="preserve">employed on a 1.0 FTE basis, and apply </w:t>
      </w:r>
      <w:r w:rsidRPr="00540652">
        <w:t>pro rata</w:t>
      </w:r>
      <w:r w:rsidRPr="00BE04D4">
        <w:t xml:space="preserve"> to executives employed on a part-time basis.</w:t>
      </w:r>
      <w:r>
        <w:t xml:space="preserve"> (b) Under clause 7.2, when the work value of an executive’s position has been assessed using the PE</w:t>
      </w:r>
      <w:r w:rsidR="00C67AC5">
        <w:t>ECF</w:t>
      </w:r>
      <w:r>
        <w:t xml:space="preserve"> and the position has a work value score of at least 21 points, the executive’s TRP must be no lower than $192,800 per annum (based on 1.0 FTE). Once the work value of executive roles in prescribed public entities has been obtained using the PE</w:t>
      </w:r>
      <w:r w:rsidR="00C67AC5">
        <w:t>ECF</w:t>
      </w:r>
      <w:r>
        <w:t xml:space="preserve">, the only executives in prescribed public entities with a TRP between $135,000 and $192,799 per annum (based on 1.0 FTE) may be Chief Executive Officers (or equivalent roles) whose position does not meet the minimum work value score required for their classification to be determined under that framework (21 points). </w:t>
      </w:r>
    </w:p>
    <w:p w14:paraId="3D416DC8" w14:textId="7517E4BE" w:rsidR="00691224" w:rsidRPr="003B1992" w:rsidRDefault="00691224" w:rsidP="00691224">
      <w:pPr>
        <w:pStyle w:val="Paragraph"/>
        <w:keepNext/>
        <w:numPr>
          <w:ilvl w:val="0"/>
          <w:numId w:val="40"/>
        </w:numPr>
        <w:ind w:left="357"/>
        <w:rPr>
          <w:b/>
        </w:rPr>
      </w:pPr>
      <w:r>
        <w:rPr>
          <w:b/>
        </w:rPr>
        <w:t>Executives</w:t>
      </w:r>
      <w:r w:rsidRPr="003B1992">
        <w:rPr>
          <w:b/>
        </w:rPr>
        <w:t xml:space="preserve"> whose role</w:t>
      </w:r>
      <w:r w:rsidR="00883DAB">
        <w:rPr>
          <w:b/>
        </w:rPr>
        <w:t>s</w:t>
      </w:r>
      <w:r w:rsidRPr="003B1992">
        <w:rPr>
          <w:b/>
        </w:rPr>
        <w:t xml:space="preserve"> ha</w:t>
      </w:r>
      <w:r w:rsidR="00883DAB">
        <w:rPr>
          <w:b/>
        </w:rPr>
        <w:t>ve</w:t>
      </w:r>
      <w:r w:rsidRPr="003B1992">
        <w:rPr>
          <w:b/>
        </w:rPr>
        <w:t xml:space="preserve"> not been </w:t>
      </w:r>
      <w:r>
        <w:rPr>
          <w:b/>
        </w:rPr>
        <w:t>determined</w:t>
      </w:r>
      <w:r w:rsidRPr="003B1992">
        <w:rPr>
          <w:b/>
        </w:rPr>
        <w:t xml:space="preserve"> using the </w:t>
      </w:r>
      <w:r w:rsidR="00FC02BC" w:rsidRPr="00FC02BC">
        <w:rPr>
          <w:b/>
        </w:rPr>
        <w:t>Public Entity Executive Classification Framework</w:t>
      </w:r>
    </w:p>
    <w:p w14:paraId="121D619C" w14:textId="7C132C8F" w:rsidR="00691224" w:rsidRDefault="00691224" w:rsidP="00691224">
      <w:pPr>
        <w:pStyle w:val="Paragraph"/>
        <w:numPr>
          <w:ilvl w:val="1"/>
          <w:numId w:val="40"/>
        </w:numPr>
      </w:pPr>
      <w:r>
        <w:t xml:space="preserve">This clause applies to an executive if the classification of their position </w:t>
      </w:r>
      <w:r w:rsidRPr="00101773">
        <w:rPr>
          <w:b/>
        </w:rPr>
        <w:t>has not</w:t>
      </w:r>
      <w:r>
        <w:t xml:space="preserve"> been determined using the PE</w:t>
      </w:r>
      <w:r w:rsidR="00C67AC5">
        <w:t>ECF</w:t>
      </w:r>
      <w:r>
        <w:t>. The relevant remuneration band for that executive is:</w:t>
      </w:r>
    </w:p>
    <w:p w14:paraId="0C3649E2" w14:textId="77777777" w:rsidR="00691224" w:rsidRDefault="00691224" w:rsidP="00691224">
      <w:pPr>
        <w:pStyle w:val="Paragraph"/>
        <w:numPr>
          <w:ilvl w:val="0"/>
          <w:numId w:val="42"/>
        </w:numPr>
      </w:pPr>
      <w:r>
        <w:t>if their TRP (based on 1.0 FTE) immediately prior to the making of this Determination was $360,001 per annum or greater, Public Entity Senior Executive Service-3;</w:t>
      </w:r>
    </w:p>
    <w:p w14:paraId="19BD1D06" w14:textId="77777777" w:rsidR="00691224" w:rsidRDefault="00691224" w:rsidP="00691224">
      <w:pPr>
        <w:pStyle w:val="Paragraph"/>
        <w:numPr>
          <w:ilvl w:val="0"/>
          <w:numId w:val="42"/>
        </w:numPr>
      </w:pPr>
      <w:r>
        <w:t>if their TRP (based on 1.0 FTE) immediately prior to the making of this Determination was between $249,701 and $360,000 (inclusive) per annum, Public Entity Senior Executive Service-2;</w:t>
      </w:r>
    </w:p>
    <w:p w14:paraId="070F3252" w14:textId="77777777" w:rsidR="00691224" w:rsidRDefault="00691224" w:rsidP="00691224">
      <w:pPr>
        <w:pStyle w:val="Paragraph"/>
        <w:numPr>
          <w:ilvl w:val="0"/>
          <w:numId w:val="42"/>
        </w:numPr>
      </w:pPr>
      <w:r>
        <w:t xml:space="preserve">if their TRP (based on 1.0 FTE) immediately prior to the making of this Determination was </w:t>
      </w:r>
      <w:r w:rsidRPr="002857A9">
        <w:t>$249,700</w:t>
      </w:r>
      <w:r>
        <w:t xml:space="preserve"> per annum or less, Public Entity Senior Executive Service-1.</w:t>
      </w:r>
    </w:p>
    <w:p w14:paraId="6D0A1DAC" w14:textId="68C7E5C7" w:rsidR="00691224" w:rsidRPr="006661E9" w:rsidRDefault="00691224" w:rsidP="00691224">
      <w:pPr>
        <w:pStyle w:val="Paragraph"/>
        <w:numPr>
          <w:ilvl w:val="0"/>
          <w:numId w:val="40"/>
        </w:numPr>
        <w:rPr>
          <w:b/>
          <w:bCs/>
        </w:rPr>
      </w:pPr>
      <w:r w:rsidRPr="006661E9">
        <w:rPr>
          <w:b/>
        </w:rPr>
        <w:t>Executives whose role</w:t>
      </w:r>
      <w:r w:rsidR="00883DAB">
        <w:rPr>
          <w:b/>
        </w:rPr>
        <w:t>s</w:t>
      </w:r>
      <w:r w:rsidRPr="006661E9">
        <w:rPr>
          <w:b/>
        </w:rPr>
        <w:t xml:space="preserve"> ha</w:t>
      </w:r>
      <w:r w:rsidR="00883DAB">
        <w:rPr>
          <w:b/>
        </w:rPr>
        <w:t>ve</w:t>
      </w:r>
      <w:r w:rsidRPr="006661E9">
        <w:rPr>
          <w:b/>
        </w:rPr>
        <w:t xml:space="preserve"> been classified using the </w:t>
      </w:r>
      <w:r w:rsidR="00FC02BC" w:rsidRPr="00FC02BC">
        <w:rPr>
          <w:b/>
        </w:rPr>
        <w:t>Public Entity Executive Classification Framework</w:t>
      </w:r>
    </w:p>
    <w:p w14:paraId="38213DEE" w14:textId="7741F269" w:rsidR="00691224" w:rsidRDefault="00691224" w:rsidP="00691224">
      <w:pPr>
        <w:pStyle w:val="Paragraph"/>
        <w:numPr>
          <w:ilvl w:val="1"/>
          <w:numId w:val="40"/>
        </w:numPr>
      </w:pPr>
      <w:r>
        <w:t xml:space="preserve">This clause applies to an executive when the classification of their position </w:t>
      </w:r>
      <w:r w:rsidRPr="00101773">
        <w:rPr>
          <w:b/>
        </w:rPr>
        <w:t>has</w:t>
      </w:r>
      <w:r w:rsidRPr="00C7209E">
        <w:t xml:space="preserve"> </w:t>
      </w:r>
      <w:r>
        <w:t>been determined using the P</w:t>
      </w:r>
      <w:r w:rsidR="00C67AC5">
        <w:t>E</w:t>
      </w:r>
      <w:r>
        <w:t>E</w:t>
      </w:r>
      <w:r w:rsidR="00C67AC5">
        <w:t>CF</w:t>
      </w:r>
      <w:r>
        <w:t>. Subject to clause 7.2, the relevant remuneration band for that executive corresponds to the Public Entity Senior Executive Service classification of that position determined under that framework.</w:t>
      </w:r>
    </w:p>
    <w:p w14:paraId="6E51A368" w14:textId="4CA7A0CC" w:rsidR="00691224" w:rsidRDefault="00691224" w:rsidP="00691224">
      <w:pPr>
        <w:pStyle w:val="Paragraph"/>
        <w:numPr>
          <w:ilvl w:val="1"/>
          <w:numId w:val="40"/>
        </w:numPr>
      </w:pPr>
      <w:r>
        <w:lastRenderedPageBreak/>
        <w:t>When the work value of an executive’s position has been assessed using the PE</w:t>
      </w:r>
      <w:r w:rsidR="00C67AC5">
        <w:t>ECF</w:t>
      </w:r>
      <w:r>
        <w:t xml:space="preserve"> and the position has a work value score of at least 21 points, then the executive’s TRP must be no lower than $192,800 per annum (based on 1.0 FTE). </w:t>
      </w:r>
    </w:p>
    <w:bookmarkEnd w:id="0"/>
    <w:p w14:paraId="4CF6C5B7" w14:textId="34776FC1" w:rsidR="00691224" w:rsidRDefault="00691224" w:rsidP="00691224">
      <w:pPr>
        <w:pStyle w:val="Paragraph"/>
        <w:numPr>
          <w:ilvl w:val="1"/>
          <w:numId w:val="40"/>
        </w:numPr>
      </w:pPr>
      <w:r>
        <w:t>This clause applies to a Chief Executive Officer (or equivalent role if not titled as such) if they have been assessed using the PE</w:t>
      </w:r>
      <w:r w:rsidR="00C67AC5">
        <w:t>ECF</w:t>
      </w:r>
      <w:r>
        <w:t>, and their position does not meet the minimum work value score required for their classification to be determined under that framework (21 points). The relevant remuneration band for that executive is Public Entity Senior Executive Service-1.</w:t>
      </w:r>
    </w:p>
    <w:p w14:paraId="0C4D2B15" w14:textId="39DAFF30" w:rsidR="00691224" w:rsidRPr="00427104" w:rsidRDefault="00691224" w:rsidP="00427104">
      <w:pPr>
        <w:pStyle w:val="Notesfortablesfigures"/>
        <w:ind w:left="360"/>
        <w:rPr>
          <w:sz w:val="22"/>
          <w:szCs w:val="22"/>
        </w:rPr>
      </w:pPr>
      <w:r w:rsidRPr="003B1992">
        <w:rPr>
          <w:sz w:val="22"/>
          <w:szCs w:val="22"/>
        </w:rPr>
        <w:t xml:space="preserve">Note: In accordance with </w:t>
      </w:r>
      <w:r w:rsidR="00A87DE1">
        <w:rPr>
          <w:sz w:val="22"/>
          <w:szCs w:val="22"/>
        </w:rPr>
        <w:t>clause 4.1</w:t>
      </w:r>
      <w:r w:rsidR="00BF1291">
        <w:rPr>
          <w:sz w:val="22"/>
          <w:szCs w:val="22"/>
        </w:rPr>
        <w:t xml:space="preserve"> of the PEER Policy</w:t>
      </w:r>
      <w:r w:rsidRPr="003B1992">
        <w:rPr>
          <w:sz w:val="22"/>
          <w:szCs w:val="22"/>
        </w:rPr>
        <w:t>, a role must</w:t>
      </w:r>
      <w:r>
        <w:rPr>
          <w:sz w:val="22"/>
          <w:szCs w:val="22"/>
        </w:rPr>
        <w:t xml:space="preserve"> have a work value score of at least 21 p</w:t>
      </w:r>
      <w:r w:rsidRPr="003B1992">
        <w:rPr>
          <w:sz w:val="22"/>
          <w:szCs w:val="22"/>
        </w:rPr>
        <w:t>oint</w:t>
      </w:r>
      <w:r>
        <w:rPr>
          <w:sz w:val="22"/>
          <w:szCs w:val="22"/>
        </w:rPr>
        <w:t>s under the PE</w:t>
      </w:r>
      <w:r w:rsidR="00C67AC5">
        <w:rPr>
          <w:sz w:val="22"/>
          <w:szCs w:val="22"/>
        </w:rPr>
        <w:t>ECF</w:t>
      </w:r>
      <w:r w:rsidRPr="003B1992">
        <w:rPr>
          <w:sz w:val="22"/>
          <w:szCs w:val="22"/>
        </w:rPr>
        <w:t xml:space="preserve"> </w:t>
      </w:r>
      <w:r>
        <w:rPr>
          <w:sz w:val="22"/>
          <w:szCs w:val="22"/>
        </w:rPr>
        <w:t xml:space="preserve">for the holder of that role to </w:t>
      </w:r>
      <w:r w:rsidRPr="003B1992">
        <w:rPr>
          <w:sz w:val="22"/>
          <w:szCs w:val="22"/>
        </w:rPr>
        <w:t xml:space="preserve">be considered an executive. However, a Chief Executive Officer (or equivalent role if not titled as such) is considered an executive regardless of the work value score of their role. </w:t>
      </w:r>
    </w:p>
    <w:p w14:paraId="077A8CA4" w14:textId="11FCA7DD" w:rsidR="00691224" w:rsidRPr="0031113C" w:rsidRDefault="00691224" w:rsidP="00691224">
      <w:pPr>
        <w:pStyle w:val="Paragraph"/>
        <w:numPr>
          <w:ilvl w:val="0"/>
          <w:numId w:val="40"/>
        </w:numPr>
        <w:rPr>
          <w:b/>
          <w:bCs/>
        </w:rPr>
      </w:pPr>
      <w:r w:rsidRPr="0031113C">
        <w:rPr>
          <w:b/>
        </w:rPr>
        <w:t>Relevant bands for executiv</w:t>
      </w:r>
      <w:r w:rsidRPr="00F60421">
        <w:rPr>
          <w:b/>
        </w:rPr>
        <w:t xml:space="preserve">es who are employed under Part 3 of the </w:t>
      </w:r>
      <w:r w:rsidR="00FC02BC" w:rsidRPr="00FC02BC">
        <w:rPr>
          <w:b/>
          <w:i/>
          <w:iCs/>
        </w:rPr>
        <w:t>Public Administration Act 2004</w:t>
      </w:r>
      <w:r w:rsidR="00FC02BC">
        <w:rPr>
          <w:b/>
        </w:rPr>
        <w:t xml:space="preserve"> (Vic)</w:t>
      </w:r>
    </w:p>
    <w:p w14:paraId="0372120D" w14:textId="1C7312C6" w:rsidR="00691224" w:rsidRPr="0031113C" w:rsidRDefault="00691224" w:rsidP="00691224">
      <w:pPr>
        <w:pStyle w:val="Paragraph"/>
        <w:numPr>
          <w:ilvl w:val="1"/>
          <w:numId w:val="40"/>
        </w:numPr>
        <w:rPr>
          <w:b/>
          <w:bCs/>
        </w:rPr>
      </w:pPr>
      <w:r w:rsidRPr="0031113C">
        <w:t xml:space="preserve">This clause applies to an executive employed in a prescribed public entity under Part 3 of the PAA. For the purposes of </w:t>
      </w:r>
      <w:r w:rsidR="00EA5F8E">
        <w:t xml:space="preserve">this Determination and </w:t>
      </w:r>
      <w:r w:rsidRPr="0031113C">
        <w:t xml:space="preserve">section 25(4) of the PAA, the relevant remuneration band for that executive corresponds to that which applies to an executive with the same Senior Executive Service or Executive Officer classification, under the latest Determination made by the Victorian Independent Remuneration Tribunal under section 21 or 22 of the VIRTIPS Act. </w:t>
      </w:r>
    </w:p>
    <w:p w14:paraId="6F5E38DC" w14:textId="05A4026F" w:rsidR="00B56D34" w:rsidRPr="006F59AA" w:rsidRDefault="00B72F23" w:rsidP="006F59AA">
      <w:pPr>
        <w:pStyle w:val="Footnotes"/>
      </w:pPr>
      <w:r>
        <w:rPr>
          <w:rFonts w:cs="Calibri Light"/>
          <w:noProof/>
          <w:color w:val="26664E" w:themeColor="accent1"/>
        </w:rPr>
        <mc:AlternateContent>
          <mc:Choice Requires="wpg">
            <w:drawing>
              <wp:anchor distT="0" distB="0" distL="114300" distR="114300" simplePos="0" relativeHeight="251658272" behindDoc="0" locked="0" layoutInCell="1" allowOverlap="1" wp14:anchorId="363B3E23" wp14:editId="248F7C7A">
                <wp:simplePos x="0" y="0"/>
                <wp:positionH relativeFrom="column">
                  <wp:posOffset>-79375</wp:posOffset>
                </wp:positionH>
                <wp:positionV relativeFrom="paragraph">
                  <wp:posOffset>149225</wp:posOffset>
                </wp:positionV>
                <wp:extent cx="5414645" cy="554990"/>
                <wp:effectExtent l="0" t="0" r="0" b="0"/>
                <wp:wrapTight wrapText="bothSides">
                  <wp:wrapPolygon edited="0">
                    <wp:start x="6535" y="0"/>
                    <wp:lineTo x="0" y="0"/>
                    <wp:lineTo x="0" y="20760"/>
                    <wp:lineTo x="6535" y="20760"/>
                    <wp:lineTo x="14211" y="20760"/>
                    <wp:lineTo x="21506" y="20760"/>
                    <wp:lineTo x="21506" y="0"/>
                    <wp:lineTo x="14211" y="0"/>
                    <wp:lineTo x="6535" y="0"/>
                  </wp:wrapPolygon>
                </wp:wrapTight>
                <wp:docPr id="199" name="Group 199"/>
                <wp:cNvGraphicFramePr/>
                <a:graphic xmlns:a="http://schemas.openxmlformats.org/drawingml/2006/main">
                  <a:graphicData uri="http://schemas.microsoft.com/office/word/2010/wordprocessingGroup">
                    <wpg:wgp>
                      <wpg:cNvGrpSpPr/>
                      <wpg:grpSpPr>
                        <a:xfrm>
                          <a:off x="0" y="0"/>
                          <a:ext cx="5414645" cy="554990"/>
                          <a:chOff x="0" y="0"/>
                          <a:chExt cx="5415112" cy="554990"/>
                        </a:xfrm>
                      </wpg:grpSpPr>
                      <pic:pic xmlns:pic="http://schemas.openxmlformats.org/drawingml/2006/picture">
                        <pic:nvPicPr>
                          <pic:cNvPr id="198" name="Picture 198"/>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3672672" y="15073"/>
                            <a:ext cx="1742440" cy="514350"/>
                          </a:xfrm>
                          <a:prstGeom prst="rect">
                            <a:avLst/>
                          </a:prstGeom>
                          <a:noFill/>
                          <a:ln>
                            <a:noFill/>
                          </a:ln>
                        </pic:spPr>
                      </pic:pic>
                      <pic:pic xmlns:pic="http://schemas.openxmlformats.org/drawingml/2006/picture">
                        <pic:nvPicPr>
                          <pic:cNvPr id="197" name="Picture 197"/>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1683099" y="0"/>
                            <a:ext cx="1865630" cy="554990"/>
                          </a:xfrm>
                          <a:prstGeom prst="rect">
                            <a:avLst/>
                          </a:prstGeom>
                          <a:noFill/>
                        </pic:spPr>
                      </pic:pic>
                      <pic:pic xmlns:pic="http://schemas.openxmlformats.org/drawingml/2006/picture">
                        <pic:nvPicPr>
                          <pic:cNvPr id="195" name="Picture 195"/>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10049"/>
                            <a:ext cx="1572895" cy="518160"/>
                          </a:xfrm>
                          <a:prstGeom prst="rect">
                            <a:avLst/>
                          </a:prstGeom>
                          <a:noFill/>
                        </pic:spPr>
                      </pic:pic>
                    </wpg:wgp>
                  </a:graphicData>
                </a:graphic>
              </wp:anchor>
            </w:drawing>
          </mc:Choice>
          <mc:Fallback xmlns:arto="http://schemas.microsoft.com/office/word/2006/arto">
            <w:pict>
              <v:group w14:anchorId="5F367AFA" id="Group 199" o:spid="_x0000_s1026" style="position:absolute;margin-left:-6.25pt;margin-top:11.75pt;width:426.35pt;height:43.7pt;z-index:251658272" coordsize="54151,5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">
                <v:shape id="Picture 198" o:spid="_x0000_s1027" type="#_x0000_t75" style="position:absolute;left:36726;top:150;width:17425;height:5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">
                  <v:imagedata r:id="rId28" o:title=""/>
                </v:shape>
                <v:shape id="Picture 197" o:spid="_x0000_s1028" type="#_x0000_t75" style="position:absolute;left:16830;width:18657;height:5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">
                  <v:imagedata r:id="rId29" o:title=""/>
                </v:shape>
                <v:shape id="Picture 195" o:spid="_x0000_s1029" type="#_x0000_t75" style="position:absolute;top:100;width:15728;height:5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">
                  <v:imagedata r:id="rId30" o:title=""/>
                </v:shape>
                <w10:wrap type="tight"/>
              </v:group>
            </w:pict>
          </mc:Fallback>
        </mc:AlternateConten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3"/>
        <w:gridCol w:w="2832"/>
        <w:gridCol w:w="2833"/>
      </w:tblGrid>
      <w:tr w:rsidR="00F36024" w14:paraId="139B1150" w14:textId="77777777" w:rsidTr="0033727F">
        <w:tc>
          <w:tcPr>
            <w:tcW w:w="2833" w:type="dxa"/>
            <w:hideMark/>
          </w:tcPr>
          <w:p w14:paraId="3EF4ED3E" w14:textId="58FC922F" w:rsidR="009A6FBE" w:rsidRPr="009A6FBE" w:rsidRDefault="00F36024" w:rsidP="009A6FBE">
            <w:pPr>
              <w:pStyle w:val="Paragraph"/>
              <w:jc w:val="left"/>
            </w:pPr>
            <w:r>
              <w:t>Warren McCann</w:t>
            </w:r>
          </w:p>
        </w:tc>
        <w:tc>
          <w:tcPr>
            <w:tcW w:w="2832" w:type="dxa"/>
          </w:tcPr>
          <w:p w14:paraId="553E32CC" w14:textId="3B1947F4" w:rsidR="00F36024" w:rsidRDefault="00F36024" w:rsidP="0033727F">
            <w:pPr>
              <w:pStyle w:val="Paragraph"/>
              <w:jc w:val="left"/>
            </w:pPr>
            <w:r>
              <w:t>The Honourable Jennifer Acton</w:t>
            </w:r>
          </w:p>
        </w:tc>
        <w:tc>
          <w:tcPr>
            <w:tcW w:w="2833" w:type="dxa"/>
          </w:tcPr>
          <w:p w14:paraId="4E2F9CB1" w14:textId="2F9956E8" w:rsidR="00F36024" w:rsidRPr="0079658D" w:rsidRDefault="00F36024" w:rsidP="0033727F">
            <w:pPr>
              <w:pStyle w:val="Paragraph"/>
              <w:jc w:val="left"/>
            </w:pPr>
            <w:r>
              <w:t>Barbara Belcher AM</w:t>
            </w:r>
          </w:p>
        </w:tc>
      </w:tr>
      <w:tr w:rsidR="00F36024" w14:paraId="43A5C08D" w14:textId="77777777" w:rsidTr="0033727F">
        <w:tc>
          <w:tcPr>
            <w:tcW w:w="2833" w:type="dxa"/>
          </w:tcPr>
          <w:p w14:paraId="3EF3E9D4" w14:textId="77777777" w:rsidR="00F36024" w:rsidRPr="0079658D" w:rsidRDefault="00F36024" w:rsidP="0033727F">
            <w:pPr>
              <w:pStyle w:val="Paragraph"/>
              <w:jc w:val="left"/>
              <w:rPr>
                <w:i/>
              </w:rPr>
            </w:pPr>
            <w:r w:rsidRPr="0079658D">
              <w:rPr>
                <w:i/>
              </w:rPr>
              <w:t>Chair</w:t>
            </w:r>
          </w:p>
        </w:tc>
        <w:tc>
          <w:tcPr>
            <w:tcW w:w="2832" w:type="dxa"/>
          </w:tcPr>
          <w:p w14:paraId="2E5E3399" w14:textId="77777777" w:rsidR="00F36024" w:rsidRPr="0079658D" w:rsidRDefault="00F36024" w:rsidP="0033727F">
            <w:pPr>
              <w:pStyle w:val="Paragraph"/>
              <w:jc w:val="left"/>
              <w:rPr>
                <w:i/>
              </w:rPr>
            </w:pPr>
            <w:r w:rsidRPr="0079658D">
              <w:rPr>
                <w:i/>
              </w:rPr>
              <w:t>Member</w:t>
            </w:r>
          </w:p>
        </w:tc>
        <w:tc>
          <w:tcPr>
            <w:tcW w:w="2833" w:type="dxa"/>
          </w:tcPr>
          <w:p w14:paraId="6EEE364B" w14:textId="77777777" w:rsidR="00F36024" w:rsidRPr="0079658D" w:rsidRDefault="00F36024" w:rsidP="0033727F">
            <w:pPr>
              <w:pStyle w:val="Paragraph"/>
              <w:jc w:val="left"/>
              <w:rPr>
                <w:i/>
              </w:rPr>
            </w:pPr>
            <w:r w:rsidRPr="0079658D">
              <w:rPr>
                <w:i/>
              </w:rPr>
              <w:t>Member</w:t>
            </w:r>
          </w:p>
        </w:tc>
      </w:tr>
      <w:tr w:rsidR="00F36024" w14:paraId="3A59B71E" w14:textId="77777777" w:rsidTr="0033727F">
        <w:tc>
          <w:tcPr>
            <w:tcW w:w="2833" w:type="dxa"/>
            <w:hideMark/>
          </w:tcPr>
          <w:p w14:paraId="48D8AAE1" w14:textId="77777777" w:rsidR="00F36024" w:rsidRDefault="00F36024" w:rsidP="0033727F">
            <w:pPr>
              <w:pStyle w:val="Paragraph"/>
              <w:jc w:val="left"/>
            </w:pPr>
            <w:r>
              <w:t>Victorian Independent Remuneration Tribunal</w:t>
            </w:r>
          </w:p>
        </w:tc>
        <w:tc>
          <w:tcPr>
            <w:tcW w:w="2832" w:type="dxa"/>
            <w:hideMark/>
          </w:tcPr>
          <w:p w14:paraId="3B20426B" w14:textId="77777777" w:rsidR="00F36024" w:rsidRDefault="00F36024" w:rsidP="0033727F">
            <w:pPr>
              <w:pStyle w:val="Paragraph"/>
              <w:jc w:val="left"/>
            </w:pPr>
            <w:r>
              <w:t>Victorian Independent Remuneration Tribunal</w:t>
            </w:r>
          </w:p>
        </w:tc>
        <w:tc>
          <w:tcPr>
            <w:tcW w:w="2833" w:type="dxa"/>
            <w:hideMark/>
          </w:tcPr>
          <w:p w14:paraId="5FA0E40D" w14:textId="77777777" w:rsidR="00F36024" w:rsidRDefault="00F36024" w:rsidP="0033727F">
            <w:pPr>
              <w:pStyle w:val="Paragraph"/>
              <w:jc w:val="left"/>
            </w:pPr>
            <w:r>
              <w:t>Victorian Independent Remuneration Tribunal</w:t>
            </w:r>
          </w:p>
        </w:tc>
      </w:tr>
    </w:tbl>
    <w:p w14:paraId="047FBA1E" w14:textId="77777777" w:rsidR="008174F8" w:rsidRDefault="00F36024" w:rsidP="0009140E">
      <w:pPr>
        <w:pStyle w:val="Paragraph"/>
        <w:sectPr w:rsidR="008174F8" w:rsidSect="00316B95">
          <w:footerReference w:type="default" r:id="rId31"/>
          <w:pgSz w:w="11900" w:h="16840"/>
          <w:pgMar w:top="1701" w:right="1701" w:bottom="1559" w:left="1701" w:header="708" w:footer="708" w:gutter="0"/>
          <w:pgNumType w:start="1"/>
          <w:cols w:space="708"/>
          <w:docGrid w:linePitch="286"/>
        </w:sectPr>
      </w:pPr>
      <w:r>
        <w:t>Date: 18/12/2020</w:t>
      </w:r>
    </w:p>
    <w:p w14:paraId="73989829" w14:textId="2102D3B0" w:rsidR="0009140E" w:rsidRPr="0009140E" w:rsidRDefault="0009140E" w:rsidP="0009140E">
      <w:pPr>
        <w:pStyle w:val="Paragraph"/>
        <w:sectPr w:rsidR="0009140E" w:rsidRPr="0009140E" w:rsidSect="00316B95">
          <w:footerReference w:type="default" r:id="rId32"/>
          <w:pgSz w:w="11900" w:h="16840"/>
          <w:pgMar w:top="1701" w:right="1701" w:bottom="1559" w:left="1701" w:header="708" w:footer="708" w:gutter="0"/>
          <w:pgNumType w:start="1"/>
          <w:cols w:space="708"/>
          <w:docGrid w:linePitch="286"/>
        </w:sectPr>
      </w:pPr>
    </w:p>
    <w:p w14:paraId="657640C4" w14:textId="56049F3D" w:rsidR="0009140E" w:rsidRDefault="002A77F1" w:rsidP="0009140E">
      <w:pPr>
        <w:outlineLvl w:val="0"/>
        <w:rPr>
          <w:rFonts w:ascii="Calibri Light" w:hAnsi="Calibri Light" w:cs="Calibri Light"/>
          <w:color w:val="26664E" w:themeColor="accent1"/>
        </w:rPr>
      </w:pPr>
      <w:r>
        <w:rPr>
          <w:rFonts w:ascii="Calibri Light" w:hAnsi="Calibri Light" w:cs="Calibri Light"/>
          <w:noProof/>
        </w:rPr>
        <w:lastRenderedPageBreak/>
        <mc:AlternateContent>
          <mc:Choice Requires="wpg">
            <w:drawing>
              <wp:anchor distT="0" distB="0" distL="114300" distR="114300" simplePos="0" relativeHeight="251658241" behindDoc="1" locked="0" layoutInCell="1" allowOverlap="1" wp14:anchorId="6AE0B683" wp14:editId="407195FB">
                <wp:simplePos x="0" y="0"/>
                <wp:positionH relativeFrom="column">
                  <wp:posOffset>-1392957</wp:posOffset>
                </wp:positionH>
                <wp:positionV relativeFrom="paragraph">
                  <wp:posOffset>-1200451</wp:posOffset>
                </wp:positionV>
                <wp:extent cx="8082000" cy="23548104"/>
                <wp:effectExtent l="0" t="0" r="0" b="0"/>
                <wp:wrapNone/>
                <wp:docPr id="12" name="Group 12"/>
                <wp:cNvGraphicFramePr/>
                <a:graphic xmlns:a="http://schemas.openxmlformats.org/drawingml/2006/main">
                  <a:graphicData uri="http://schemas.microsoft.com/office/word/2010/wordprocessingGroup">
                    <wpg:wgp>
                      <wpg:cNvGrpSpPr/>
                      <wpg:grpSpPr>
                        <a:xfrm>
                          <a:off x="0" y="0"/>
                          <a:ext cx="8082000" cy="23548104"/>
                          <a:chOff x="-1" y="0"/>
                          <a:chExt cx="8082000" cy="23548104"/>
                        </a:xfrm>
                      </wpg:grpSpPr>
                      <pic:pic xmlns:pic="http://schemas.openxmlformats.org/drawingml/2006/picture">
                        <pic:nvPicPr>
                          <pic:cNvPr id="26" name="Picture 26"/>
                          <pic:cNvPicPr preferRelativeResize="0">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 y="0"/>
                            <a:ext cx="8082000" cy="23548104"/>
                          </a:xfrm>
                          <a:prstGeom prst="rect">
                            <a:avLst/>
                          </a:prstGeom>
                          <a:noFill/>
                        </pic:spPr>
                      </pic:pic>
                      <pic:pic xmlns:pic="http://schemas.openxmlformats.org/drawingml/2006/picture">
                        <pic:nvPicPr>
                          <pic:cNvPr id="6" name="Picture 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190846" y="992372"/>
                            <a:ext cx="1733550" cy="1437640"/>
                          </a:xfrm>
                          <a:prstGeom prst="rect">
                            <a:avLst/>
                          </a:prstGeom>
                        </pic:spPr>
                      </pic:pic>
                    </wpg:wgp>
                  </a:graphicData>
                </a:graphic>
              </wp:anchor>
            </w:drawing>
          </mc:Choice>
          <mc:Fallback xmlns:arto="http://schemas.microsoft.com/office/word/2006/arto">
            <w:pict>
              <v:group w14:anchorId="0B4880AA" id="Group 12" o:spid="_x0000_s1026" style="position:absolute;margin-left:-109.7pt;margin-top:-94.5pt;width:636.4pt;height:1854.2pt;z-index:-251658239" coordorigin="" coordsize="80820,235481"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7" type="#_x0000_t75" style="position:absolute;width:80819;height:23548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">
                  <v:imagedata r:id="rId33" o:title=""/>
                </v:shape>
                <v:shape id="Picture 6" o:spid="_x0000_s1028" type="#_x0000_t75" style="position:absolute;left:11908;top:9923;width:17335;height:14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">
                  <v:imagedata r:id="rId34" o:title=""/>
                </v:shape>
              </v:group>
            </w:pict>
          </mc:Fallback>
        </mc:AlternateContent>
      </w:r>
    </w:p>
    <w:bookmarkEnd w:id="1"/>
    <w:p w14:paraId="2B568467" w14:textId="3FBEBB2E" w:rsidR="00D05301" w:rsidRDefault="00161E3D" w:rsidP="00161E3D">
      <w:pPr>
        <w:tabs>
          <w:tab w:val="left" w:pos="4547"/>
        </w:tabs>
        <w:ind w:left="-426"/>
        <w:outlineLvl w:val="0"/>
        <w:rPr>
          <w:rFonts w:ascii="Calibri Light" w:hAnsi="Calibri Light" w:cs="Calibri Light"/>
        </w:rPr>
      </w:pPr>
      <w:r>
        <w:rPr>
          <w:rFonts w:ascii="Calibri Light" w:hAnsi="Calibri Light" w:cs="Calibri Light"/>
        </w:rPr>
        <w:tab/>
      </w:r>
    </w:p>
    <w:p w14:paraId="0933230D" w14:textId="79B07D73" w:rsidR="00D05301" w:rsidRDefault="00D05301" w:rsidP="00D05301">
      <w:pPr>
        <w:ind w:left="-426"/>
        <w:outlineLvl w:val="0"/>
        <w:rPr>
          <w:rFonts w:ascii="Calibri Light" w:hAnsi="Calibri Light" w:cs="Calibri Light"/>
        </w:rPr>
      </w:pPr>
    </w:p>
    <w:p w14:paraId="30F756FF" w14:textId="4293E128" w:rsidR="00D05301" w:rsidRDefault="00D05301" w:rsidP="002911B1">
      <w:pPr>
        <w:ind w:left="-426"/>
        <w:jc w:val="center"/>
        <w:outlineLvl w:val="0"/>
        <w:rPr>
          <w:rFonts w:ascii="Calibri Light" w:hAnsi="Calibri Light" w:cs="Calibri Light"/>
        </w:rPr>
      </w:pPr>
    </w:p>
    <w:p w14:paraId="4652404A" w14:textId="324FF034" w:rsidR="00D05301" w:rsidRDefault="00161E3D" w:rsidP="00161E3D">
      <w:pPr>
        <w:tabs>
          <w:tab w:val="left" w:pos="4699"/>
        </w:tabs>
        <w:ind w:left="-426"/>
        <w:outlineLvl w:val="0"/>
        <w:rPr>
          <w:rFonts w:ascii="Calibri Light" w:hAnsi="Calibri Light" w:cs="Calibri Light"/>
        </w:rPr>
      </w:pPr>
      <w:r>
        <w:rPr>
          <w:rFonts w:ascii="Calibri Light" w:hAnsi="Calibri Light" w:cs="Calibri Light"/>
        </w:rPr>
        <w:tab/>
      </w:r>
    </w:p>
    <w:p w14:paraId="0C9106A9" w14:textId="520866BF" w:rsidR="00143627" w:rsidRDefault="00143627" w:rsidP="004F711D">
      <w:pPr>
        <w:ind w:left="-426" w:right="701"/>
        <w:outlineLvl w:val="0"/>
        <w:rPr>
          <w:rFonts w:asciiTheme="minorHAnsi" w:hAnsiTheme="minorHAnsi" w:cs="@MS PMincho"/>
          <w:color w:val="FFFFFF" w:themeColor="background1"/>
          <w:sz w:val="68"/>
          <w:szCs w:val="68"/>
        </w:rPr>
      </w:pPr>
      <w:bookmarkStart w:id="11" w:name="_Hlk8725293"/>
      <w:bookmarkStart w:id="12" w:name="_Toc35006350"/>
      <w:bookmarkEnd w:id="11"/>
    </w:p>
    <w:p w14:paraId="275A8EB8" w14:textId="77777777" w:rsidR="00143627" w:rsidRDefault="00143627" w:rsidP="004F711D">
      <w:pPr>
        <w:ind w:left="-426" w:right="701"/>
        <w:outlineLvl w:val="0"/>
        <w:rPr>
          <w:rFonts w:asciiTheme="minorHAnsi" w:hAnsiTheme="minorHAnsi" w:cs="@MS PMincho"/>
          <w:color w:val="FFFFFF" w:themeColor="background1"/>
          <w:sz w:val="68"/>
          <w:szCs w:val="68"/>
        </w:rPr>
      </w:pPr>
    </w:p>
    <w:p w14:paraId="3E8442E4" w14:textId="11A51A45" w:rsidR="00D05301" w:rsidRPr="00143627" w:rsidRDefault="00BC33D1" w:rsidP="008C5C62">
      <w:pPr>
        <w:ind w:left="-426"/>
        <w:outlineLvl w:val="0"/>
        <w:rPr>
          <w:rFonts w:asciiTheme="minorHAnsi" w:hAnsiTheme="minorHAnsi" w:cs="@MS PMincho"/>
          <w:color w:val="FFFFFF" w:themeColor="background1"/>
          <w:sz w:val="68"/>
          <w:szCs w:val="68"/>
        </w:rPr>
      </w:pPr>
      <w:r w:rsidRPr="00143627">
        <w:rPr>
          <w:rFonts w:asciiTheme="minorHAnsi" w:hAnsiTheme="minorHAnsi" w:cs="@MS PMincho"/>
          <w:color w:val="FFFFFF" w:themeColor="background1"/>
          <w:sz w:val="68"/>
          <w:szCs w:val="68"/>
        </w:rPr>
        <w:t>Remuneration bands for</w:t>
      </w:r>
      <w:r w:rsidRPr="00143627">
        <w:rPr>
          <w:rFonts w:asciiTheme="minorHAnsi" w:hAnsiTheme="minorHAnsi" w:cs="@MS PMincho"/>
          <w:color w:val="FFFFFF" w:themeColor="background1"/>
          <w:sz w:val="68"/>
          <w:szCs w:val="68"/>
        </w:rPr>
        <w:br/>
        <w:t>executives employed in</w:t>
      </w:r>
      <w:r w:rsidRPr="00143627">
        <w:rPr>
          <w:rFonts w:asciiTheme="minorHAnsi" w:hAnsiTheme="minorHAnsi" w:cs="@MS PMincho"/>
          <w:color w:val="FFFFFF" w:themeColor="background1"/>
          <w:sz w:val="68"/>
          <w:szCs w:val="68"/>
        </w:rPr>
        <w:br/>
        <w:t>prescribed public</w:t>
      </w:r>
      <w:r w:rsidR="00063026">
        <w:rPr>
          <w:rFonts w:asciiTheme="minorHAnsi" w:hAnsiTheme="minorHAnsi" w:cs="@MS PMincho"/>
          <w:color w:val="FFFFFF" w:themeColor="background1"/>
          <w:sz w:val="68"/>
          <w:szCs w:val="68"/>
        </w:rPr>
        <w:t xml:space="preserve"> </w:t>
      </w:r>
      <w:r w:rsidRPr="00143627">
        <w:rPr>
          <w:rFonts w:asciiTheme="minorHAnsi" w:hAnsiTheme="minorHAnsi" w:cs="@MS PMincho"/>
          <w:color w:val="FFFFFF" w:themeColor="background1"/>
          <w:sz w:val="68"/>
          <w:szCs w:val="68"/>
        </w:rPr>
        <w:t>entities</w:t>
      </w:r>
      <w:r w:rsidR="00063026">
        <w:rPr>
          <w:rFonts w:asciiTheme="minorHAnsi" w:hAnsiTheme="minorHAnsi" w:cs="@MS PMincho"/>
          <w:color w:val="FFFFFF" w:themeColor="background1"/>
          <w:sz w:val="68"/>
          <w:szCs w:val="68"/>
        </w:rPr>
        <w:br/>
      </w:r>
      <w:r w:rsidR="00D05301" w:rsidRPr="00143627">
        <w:rPr>
          <w:rFonts w:asciiTheme="minorHAnsi" w:hAnsiTheme="minorHAnsi" w:cs="@MS PMincho"/>
          <w:color w:val="FFFFFF" w:themeColor="background1"/>
          <w:sz w:val="68"/>
          <w:szCs w:val="68"/>
        </w:rPr>
        <w:t>(Victoria)</w:t>
      </w:r>
      <w:bookmarkStart w:id="13" w:name="_Toc35006351"/>
      <w:bookmarkEnd w:id="12"/>
      <w:r w:rsidR="00063026">
        <w:rPr>
          <w:rFonts w:asciiTheme="minorHAnsi" w:hAnsiTheme="minorHAnsi" w:cs="@MS PMincho"/>
          <w:color w:val="FFFFFF" w:themeColor="background1"/>
          <w:sz w:val="68"/>
          <w:szCs w:val="68"/>
        </w:rPr>
        <w:t xml:space="preserve"> </w:t>
      </w:r>
      <w:r w:rsidR="00D05301" w:rsidRPr="00EC3D39">
        <w:rPr>
          <w:rFonts w:asciiTheme="minorHAnsi" w:hAnsiTheme="minorHAnsi" w:cs="@MS PMincho"/>
          <w:color w:val="FFFFFF" w:themeColor="background1"/>
          <w:sz w:val="68"/>
          <w:szCs w:val="68"/>
        </w:rPr>
        <w:t>Determination</w:t>
      </w:r>
      <w:r w:rsidR="008C5C62">
        <w:rPr>
          <w:rFonts w:asciiTheme="minorHAnsi" w:hAnsiTheme="minorHAnsi" w:cs="@MS PMincho"/>
          <w:color w:val="FFFFFF" w:themeColor="background1"/>
          <w:sz w:val="68"/>
          <w:szCs w:val="68"/>
        </w:rPr>
        <w:t xml:space="preserve"> </w:t>
      </w:r>
      <w:r w:rsidR="001F7B00">
        <w:rPr>
          <w:rFonts w:asciiTheme="minorHAnsi" w:hAnsiTheme="minorHAnsi" w:cs="@MS PMincho"/>
          <w:color w:val="FFFFFF" w:themeColor="background1"/>
          <w:sz w:val="68"/>
          <w:szCs w:val="68"/>
        </w:rPr>
        <w:br/>
      </w:r>
      <w:r w:rsidR="005C4509" w:rsidRPr="00EC3D39">
        <w:rPr>
          <w:rFonts w:asciiTheme="minorHAnsi" w:hAnsiTheme="minorHAnsi" w:cs="@MS PMincho"/>
          <w:color w:val="FFFFFF" w:themeColor="background1"/>
          <w:sz w:val="68"/>
          <w:szCs w:val="68"/>
        </w:rPr>
        <w:t>No.</w:t>
      </w:r>
      <w:r w:rsidR="008F3A6C" w:rsidRPr="00EC3D39">
        <w:rPr>
          <w:rFonts w:asciiTheme="minorHAnsi" w:hAnsiTheme="minorHAnsi" w:cs="@MS PMincho"/>
          <w:color w:val="FFFFFF" w:themeColor="background1"/>
          <w:sz w:val="68"/>
          <w:szCs w:val="68"/>
        </w:rPr>
        <w:t xml:space="preserve"> </w:t>
      </w:r>
      <w:r w:rsidR="00D05301" w:rsidRPr="00EC3D39">
        <w:rPr>
          <w:rFonts w:asciiTheme="minorHAnsi" w:hAnsiTheme="minorHAnsi" w:cs="@MS PMincho"/>
          <w:color w:val="FFFFFF" w:themeColor="background1"/>
          <w:sz w:val="68"/>
          <w:szCs w:val="68"/>
        </w:rPr>
        <w:t>01/20</w:t>
      </w:r>
      <w:r w:rsidR="007512D1" w:rsidRPr="00EC3D39">
        <w:rPr>
          <w:rFonts w:asciiTheme="minorHAnsi" w:hAnsiTheme="minorHAnsi" w:cs="@MS PMincho"/>
          <w:color w:val="FFFFFF" w:themeColor="background1"/>
          <w:sz w:val="68"/>
          <w:szCs w:val="68"/>
        </w:rPr>
        <w:t>2</w:t>
      </w:r>
      <w:r w:rsidR="00D05301" w:rsidRPr="00EC3D39">
        <w:rPr>
          <w:rFonts w:asciiTheme="minorHAnsi" w:hAnsiTheme="minorHAnsi" w:cs="@MS PMincho"/>
          <w:color w:val="FFFFFF" w:themeColor="background1"/>
          <w:sz w:val="68"/>
          <w:szCs w:val="68"/>
        </w:rPr>
        <w:t>0</w:t>
      </w:r>
      <w:bookmarkEnd w:id="13"/>
    </w:p>
    <w:p w14:paraId="201C8282" w14:textId="69DB051B" w:rsidR="002D4A56" w:rsidRPr="00BD24F3" w:rsidRDefault="002D4A56" w:rsidP="005F5D31"/>
    <w:p w14:paraId="00C76EA0" w14:textId="682F1F95" w:rsidR="002D4A56" w:rsidRDefault="002D4A56" w:rsidP="005F5D31"/>
    <w:p w14:paraId="527F8DB4" w14:textId="77777777" w:rsidR="00143627" w:rsidRPr="00DA607A" w:rsidRDefault="00143627" w:rsidP="00DA607A">
      <w:bookmarkStart w:id="14" w:name="_Toc35006352"/>
    </w:p>
    <w:p w14:paraId="11320D41" w14:textId="296CEAFC" w:rsidR="002D4A56" w:rsidRPr="00143627" w:rsidRDefault="002D4A56" w:rsidP="00D05301">
      <w:pPr>
        <w:ind w:hanging="426"/>
        <w:outlineLvl w:val="0"/>
        <w:rPr>
          <w:rFonts w:asciiTheme="minorHAnsi" w:hAnsiTheme="minorHAnsi" w:cs="@MS PMincho"/>
          <w:color w:val="FFFFFF" w:themeColor="background1"/>
          <w:sz w:val="56"/>
          <w:szCs w:val="72"/>
        </w:rPr>
      </w:pPr>
      <w:r w:rsidRPr="00143627">
        <w:rPr>
          <w:rFonts w:asciiTheme="minorHAnsi" w:hAnsiTheme="minorHAnsi" w:cs="@MS PMincho"/>
          <w:color w:val="FFFFFF" w:themeColor="background1"/>
          <w:sz w:val="56"/>
          <w:szCs w:val="72"/>
        </w:rPr>
        <w:t>Statement of Reasons</w:t>
      </w:r>
      <w:bookmarkEnd w:id="14"/>
    </w:p>
    <w:p w14:paraId="708EA73F" w14:textId="0ADE8700" w:rsidR="002D4A56" w:rsidRDefault="002D4A56" w:rsidP="002D4A56">
      <w:pPr>
        <w:rPr>
          <w:rFonts w:cs="@MS PMincho"/>
          <w:sz w:val="16"/>
          <w:szCs w:val="20"/>
        </w:rPr>
      </w:pPr>
    </w:p>
    <w:p w14:paraId="2BB305E9" w14:textId="77777777" w:rsidR="002D4A56" w:rsidRDefault="002D4A56" w:rsidP="002D4A56">
      <w:pPr>
        <w:rPr>
          <w:rFonts w:cs="@MS PMincho"/>
          <w:sz w:val="16"/>
          <w:szCs w:val="20"/>
        </w:rPr>
      </w:pPr>
    </w:p>
    <w:p w14:paraId="0DF69663" w14:textId="77777777" w:rsidR="002D4A56" w:rsidRDefault="002D4A56" w:rsidP="002D4A56">
      <w:pPr>
        <w:rPr>
          <w:rFonts w:cs="@MS PMincho"/>
          <w:sz w:val="16"/>
          <w:szCs w:val="20"/>
        </w:rPr>
      </w:pPr>
    </w:p>
    <w:p w14:paraId="47F4062B" w14:textId="77777777" w:rsidR="002D4A56" w:rsidRDefault="002D4A56" w:rsidP="002D4A56">
      <w:pPr>
        <w:rPr>
          <w:rFonts w:cs="@MS PMincho"/>
          <w:sz w:val="16"/>
          <w:szCs w:val="20"/>
        </w:rPr>
      </w:pPr>
    </w:p>
    <w:p w14:paraId="779D6DEB" w14:textId="77777777" w:rsidR="002D4A56" w:rsidRDefault="002D4A56" w:rsidP="002D4A56">
      <w:pPr>
        <w:rPr>
          <w:rFonts w:cs="@MS PMincho"/>
          <w:sz w:val="16"/>
          <w:szCs w:val="20"/>
        </w:rPr>
      </w:pPr>
    </w:p>
    <w:p w14:paraId="6D8EC974" w14:textId="77777777" w:rsidR="002D4A56" w:rsidRDefault="002D4A56" w:rsidP="002D4A56">
      <w:pPr>
        <w:rPr>
          <w:rFonts w:cs="@MS PMincho"/>
          <w:sz w:val="16"/>
          <w:szCs w:val="20"/>
        </w:rPr>
      </w:pPr>
    </w:p>
    <w:p w14:paraId="19D3555D" w14:textId="77777777" w:rsidR="002D4A56" w:rsidRDefault="002D4A56" w:rsidP="002D4A56">
      <w:pPr>
        <w:rPr>
          <w:rFonts w:cs="@MS PMincho"/>
          <w:sz w:val="16"/>
          <w:szCs w:val="20"/>
        </w:rPr>
      </w:pPr>
    </w:p>
    <w:p w14:paraId="5B7E8BC1" w14:textId="77777777" w:rsidR="002D4A56" w:rsidRDefault="002D4A56" w:rsidP="002D4A56">
      <w:pPr>
        <w:rPr>
          <w:rFonts w:cs="@MS PMincho"/>
          <w:sz w:val="16"/>
          <w:szCs w:val="20"/>
        </w:rPr>
      </w:pPr>
    </w:p>
    <w:p w14:paraId="20C44315" w14:textId="6EE48520" w:rsidR="002D4A56" w:rsidRDefault="002D4A56" w:rsidP="002D4A56">
      <w:pPr>
        <w:rPr>
          <w:rFonts w:cs="@MS PMincho"/>
          <w:sz w:val="16"/>
          <w:szCs w:val="20"/>
        </w:rPr>
      </w:pPr>
      <w:r w:rsidRPr="007F4324">
        <w:rPr>
          <w:noProof/>
          <w:sz w:val="16"/>
          <w:lang w:eastAsia="en-AU"/>
        </w:rPr>
        <w:drawing>
          <wp:anchor distT="0" distB="0" distL="114300" distR="114300" simplePos="0" relativeHeight="251658240" behindDoc="1" locked="0" layoutInCell="1" allowOverlap="1" wp14:anchorId="719A3B1A" wp14:editId="6BEC1445">
            <wp:simplePos x="0" y="0"/>
            <wp:positionH relativeFrom="column">
              <wp:posOffset>4114800</wp:posOffset>
            </wp:positionH>
            <wp:positionV relativeFrom="paragraph">
              <wp:posOffset>71120</wp:posOffset>
            </wp:positionV>
            <wp:extent cx="2186940" cy="1396492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srcRect/>
                    <a:stretch>
                      <a:fillRect/>
                    </a:stretch>
                  </pic:blipFill>
                  <pic:spPr bwMode="auto">
                    <a:xfrm>
                      <a:off x="0" y="0"/>
                      <a:ext cx="2186940" cy="139649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244E398C" w14:textId="77777777" w:rsidR="002D4A56" w:rsidRDefault="002D4A56" w:rsidP="002D4A56">
      <w:pPr>
        <w:rPr>
          <w:rFonts w:cs="@MS PMincho"/>
          <w:sz w:val="16"/>
          <w:szCs w:val="20"/>
        </w:rPr>
      </w:pPr>
    </w:p>
    <w:p w14:paraId="68027D2F" w14:textId="59F44D6B" w:rsidR="002D4A56" w:rsidRDefault="002D4A56" w:rsidP="002D4A56">
      <w:pPr>
        <w:rPr>
          <w:rFonts w:cs="@MS PMincho"/>
          <w:sz w:val="16"/>
          <w:szCs w:val="20"/>
        </w:rPr>
      </w:pPr>
    </w:p>
    <w:p w14:paraId="42895F4C" w14:textId="77777777" w:rsidR="002D4A56" w:rsidRDefault="002D4A56" w:rsidP="002D4A56">
      <w:pPr>
        <w:rPr>
          <w:rFonts w:cs="@MS PMincho"/>
          <w:sz w:val="16"/>
          <w:szCs w:val="20"/>
        </w:rPr>
      </w:pPr>
    </w:p>
    <w:p w14:paraId="2B19BDAD" w14:textId="23C1905F" w:rsidR="002D4A56" w:rsidRDefault="002D4A56" w:rsidP="002D4A56">
      <w:pPr>
        <w:ind w:right="1077"/>
        <w:rPr>
          <w:rFonts w:cs="@MS PMincho"/>
          <w:sz w:val="16"/>
          <w:szCs w:val="20"/>
        </w:rPr>
      </w:pPr>
    </w:p>
    <w:p w14:paraId="158E723D" w14:textId="060AFEFB" w:rsidR="002D4A56" w:rsidRDefault="002D4A56" w:rsidP="002D4A56">
      <w:pPr>
        <w:ind w:right="1757"/>
        <w:rPr>
          <w:rFonts w:cs="@MS PMincho"/>
          <w:b/>
          <w:sz w:val="16"/>
          <w:szCs w:val="20"/>
        </w:rPr>
      </w:pPr>
    </w:p>
    <w:p w14:paraId="50B252F9" w14:textId="77777777" w:rsidR="002D4A56" w:rsidRDefault="002D4A56" w:rsidP="00F65785"/>
    <w:p w14:paraId="3049DEA2" w14:textId="77777777" w:rsidR="00D12BDE" w:rsidRDefault="00D12BDE" w:rsidP="00F65785"/>
    <w:p w14:paraId="0F3526E2" w14:textId="77777777" w:rsidR="00D12BDE" w:rsidRDefault="00D12BDE" w:rsidP="00F65785"/>
    <w:p w14:paraId="6ADE33A3" w14:textId="77777777" w:rsidR="00D12BDE" w:rsidRDefault="00D12BDE" w:rsidP="00F65785"/>
    <w:p w14:paraId="02D60E87" w14:textId="77777777" w:rsidR="00D12BDE" w:rsidRDefault="00D12BDE" w:rsidP="00F65785"/>
    <w:p w14:paraId="0CE95E78" w14:textId="77777777" w:rsidR="00D12BDE" w:rsidRDefault="00D12BDE" w:rsidP="00F65785"/>
    <w:p w14:paraId="14795213" w14:textId="77777777" w:rsidR="00D12BDE" w:rsidRDefault="00D12BDE" w:rsidP="00F65785"/>
    <w:p w14:paraId="11DE92B5" w14:textId="77777777" w:rsidR="00D12BDE" w:rsidRDefault="00D12BDE" w:rsidP="00F65785"/>
    <w:p w14:paraId="2872BD3B" w14:textId="77777777" w:rsidR="00D12BDE" w:rsidRDefault="00D12BDE" w:rsidP="00F65785"/>
    <w:p w14:paraId="39AE3DCA" w14:textId="6C853736" w:rsidR="00897F53" w:rsidRDefault="00897F53" w:rsidP="00F65785"/>
    <w:p w14:paraId="4DA401BC" w14:textId="27E37186" w:rsidR="00897F53" w:rsidRDefault="00897F53" w:rsidP="00F65785"/>
    <w:p w14:paraId="3D47116A" w14:textId="77777777" w:rsidR="00073096" w:rsidRDefault="00073096" w:rsidP="00F65785"/>
    <w:p w14:paraId="797E8783" w14:textId="2E24CE04" w:rsidR="00073096" w:rsidRDefault="00D74E62" w:rsidP="00F65785">
      <w:r w:rsidRPr="007F4324">
        <w:rPr>
          <w:noProof/>
          <w:sz w:val="16"/>
          <w:lang w:eastAsia="en-AU"/>
        </w:rPr>
        <w:drawing>
          <wp:anchor distT="0" distB="0" distL="114300" distR="114300" simplePos="0" relativeHeight="251660327" behindDoc="1" locked="0" layoutInCell="1" allowOverlap="1" wp14:anchorId="55003104" wp14:editId="4D9C028E">
            <wp:simplePos x="0" y="0"/>
            <wp:positionH relativeFrom="page">
              <wp:posOffset>5195570</wp:posOffset>
            </wp:positionH>
            <wp:positionV relativeFrom="page">
              <wp:posOffset>2999105</wp:posOffset>
            </wp:positionV>
            <wp:extent cx="2188800" cy="13964400"/>
            <wp:effectExtent l="0" t="0" r="2540" b="0"/>
            <wp:wrapNone/>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srcRect/>
                    <a:stretch>
                      <a:fillRect/>
                    </a:stretch>
                  </pic:blipFill>
                  <pic:spPr bwMode="auto">
                    <a:xfrm>
                      <a:off x="0" y="0"/>
                      <a:ext cx="2188800" cy="1396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5B86EE8E" w14:textId="627AA55C" w:rsidR="00897F53" w:rsidRDefault="00897F53" w:rsidP="00F65785"/>
    <w:p w14:paraId="1626AA38" w14:textId="645CDA1E" w:rsidR="00897F53" w:rsidRDefault="00897F53" w:rsidP="00F65785"/>
    <w:p w14:paraId="59289E71" w14:textId="40125832" w:rsidR="00897F53" w:rsidRDefault="00D74E62" w:rsidP="00D74E62">
      <w:pPr>
        <w:tabs>
          <w:tab w:val="left" w:pos="2375"/>
        </w:tabs>
      </w:pPr>
      <w:r>
        <w:tab/>
      </w:r>
    </w:p>
    <w:p w14:paraId="0CAC28B8" w14:textId="77777777" w:rsidR="00073096" w:rsidRDefault="00073096" w:rsidP="00F65785"/>
    <w:p w14:paraId="565C4246" w14:textId="77777777" w:rsidR="00073096" w:rsidRDefault="00073096" w:rsidP="00F65785"/>
    <w:p w14:paraId="166C3A2D" w14:textId="77777777" w:rsidR="00073096" w:rsidRDefault="00073096" w:rsidP="00F65785"/>
    <w:p w14:paraId="14C14037" w14:textId="29E93EA1" w:rsidR="00D12BDE" w:rsidRDefault="00D12BDE" w:rsidP="00F65785">
      <w:pPr>
        <w:sectPr w:rsidR="00D12BDE" w:rsidSect="006C1066">
          <w:headerReference w:type="even" r:id="rId36"/>
          <w:headerReference w:type="default" r:id="rId37"/>
          <w:footerReference w:type="default" r:id="rId38"/>
          <w:headerReference w:type="first" r:id="rId39"/>
          <w:footerReference w:type="first" r:id="rId40"/>
          <w:pgSz w:w="11900" w:h="16840"/>
          <w:pgMar w:top="1701" w:right="1701" w:bottom="1559" w:left="1701" w:header="709" w:footer="709" w:gutter="0"/>
          <w:pgNumType w:start="7"/>
          <w:cols w:space="708"/>
          <w:titlePg/>
          <w:docGrid w:linePitch="354"/>
        </w:sectPr>
      </w:pPr>
    </w:p>
    <w:p w14:paraId="54C93E58" w14:textId="11F28CCA" w:rsidR="00B66117" w:rsidRPr="00B66117" w:rsidRDefault="00B76457" w:rsidP="00B66117">
      <w:pPr>
        <w:pStyle w:val="Chapterheading"/>
      </w:pPr>
      <w:bookmarkStart w:id="15" w:name="_Toc20323584"/>
      <w:bookmarkStart w:id="16" w:name="_Toc33609439"/>
      <w:bookmarkStart w:id="17" w:name="_Toc35006353"/>
      <w:bookmarkStart w:id="18" w:name="_Toc35006519"/>
      <w:bookmarkStart w:id="19" w:name="_Toc59090117"/>
      <w:r>
        <w:lastRenderedPageBreak/>
        <w:t>Contents</w:t>
      </w:r>
      <w:r>
        <w:br/>
      </w:r>
      <w:r w:rsidR="1E9A188D">
        <w:rPr>
          <w:noProof/>
        </w:rPr>
        <w:drawing>
          <wp:inline distT="0" distB="0" distL="0" distR="0" wp14:anchorId="7D61233D" wp14:editId="5AD27CD9">
            <wp:extent cx="2212975" cy="255905"/>
            <wp:effectExtent l="0" t="0" r="0" b="0"/>
            <wp:docPr id="1979996127"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pic:nvPicPr>
                  <pic:blipFill>
                    <a:blip r:embed="rId41">
                      <a:extLst>
                        <a:ext uri="{28A0092B-C50C-407E-A947-70E740481C1C}">
                          <a14:useLocalDpi xmlns:a14="http://schemas.microsoft.com/office/drawing/2010/main" val="0"/>
                        </a:ext>
                      </a:extLst>
                    </a:blip>
                    <a:stretch>
                      <a:fillRect/>
                    </a:stretch>
                  </pic:blipFill>
                  <pic:spPr>
                    <a:xfrm>
                      <a:off x="0" y="0"/>
                      <a:ext cx="2212975" cy="255905"/>
                    </a:xfrm>
                    <a:prstGeom prst="rect">
                      <a:avLst/>
                    </a:prstGeom>
                  </pic:spPr>
                </pic:pic>
              </a:graphicData>
            </a:graphic>
          </wp:inline>
        </w:drawing>
      </w:r>
      <w:bookmarkEnd w:id="15"/>
      <w:bookmarkEnd w:id="16"/>
      <w:bookmarkEnd w:id="17"/>
      <w:bookmarkEnd w:id="18"/>
      <w:bookmarkEnd w:id="19"/>
    </w:p>
    <w:bookmarkStart w:id="20" w:name="_Toc520984126" w:displacedByCustomXml="next"/>
    <w:bookmarkStart w:id="21" w:name="_Toc5783354" w:displacedByCustomXml="next"/>
    <w:bookmarkStart w:id="22" w:name="_Toc20323430" w:displacedByCustomXml="next"/>
    <w:sdt>
      <w:sdtPr>
        <w:rPr>
          <w:rFonts w:ascii="Arial" w:hAnsi="Arial" w:cs="Arial"/>
          <w:b/>
          <w:color w:val="7F7F7F" w:themeColor="text1" w:themeTint="80"/>
          <w:sz w:val="20"/>
          <w:szCs w:val="20"/>
        </w:rPr>
        <w:id w:val="1578161639"/>
        <w:docPartObj>
          <w:docPartGallery w:val="Table of Contents"/>
          <w:docPartUnique/>
        </w:docPartObj>
      </w:sdtPr>
      <w:sdtEndPr>
        <w:rPr>
          <w:rFonts w:ascii="Calibri Light" w:hAnsi="Calibri Light"/>
          <w:noProof/>
          <w:color w:val="4D4D4D" w:themeColor="accent6"/>
          <w:sz w:val="26"/>
        </w:rPr>
      </w:sdtEndPr>
      <w:sdtContent>
        <w:p w14:paraId="20A70FA9" w14:textId="66364DEB" w:rsidR="002363F5" w:rsidRDefault="00B76457">
          <w:pPr>
            <w:pStyle w:val="TOC2"/>
            <w:tabs>
              <w:tab w:val="right" w:leader="dot" w:pos="8488"/>
            </w:tabs>
            <w:rPr>
              <w:rFonts w:asciiTheme="minorHAnsi" w:eastAsiaTheme="minorEastAsia" w:hAnsiTheme="minorHAnsi"/>
              <w:noProof/>
              <w:color w:val="auto"/>
              <w:sz w:val="22"/>
              <w:lang w:eastAsia="en-AU"/>
            </w:rPr>
          </w:pPr>
          <w:r>
            <w:rPr>
              <w:rFonts w:asciiTheme="majorHAnsi" w:eastAsiaTheme="majorEastAsia" w:hAnsiTheme="majorHAnsi" w:cstheme="majorBidi"/>
              <w:b/>
              <w:bCs/>
              <w:color w:val="1C4C3A" w:themeColor="accent1" w:themeShade="BF"/>
              <w:sz w:val="28"/>
              <w:szCs w:val="28"/>
              <w:lang w:val="en-US"/>
            </w:rPr>
            <w:fldChar w:fldCharType="begin"/>
          </w:r>
          <w:r>
            <w:rPr>
              <w:rFonts w:asciiTheme="majorHAnsi" w:eastAsiaTheme="majorEastAsia" w:hAnsiTheme="majorHAnsi" w:cstheme="majorBidi"/>
              <w:b/>
              <w:bCs/>
              <w:color w:val="1C4C3A" w:themeColor="accent1" w:themeShade="BF"/>
              <w:sz w:val="28"/>
              <w:szCs w:val="28"/>
              <w:lang w:val="en-US"/>
            </w:rPr>
            <w:instrText xml:space="preserve"> TOC \h \z \t "VIRT Heading 2,2,Chapter heading,1" </w:instrText>
          </w:r>
          <w:r>
            <w:rPr>
              <w:rFonts w:asciiTheme="majorHAnsi" w:eastAsiaTheme="majorEastAsia" w:hAnsiTheme="majorHAnsi" w:cstheme="majorBidi"/>
              <w:b/>
              <w:bCs/>
              <w:color w:val="1C4C3A" w:themeColor="accent1" w:themeShade="BF"/>
              <w:sz w:val="28"/>
              <w:szCs w:val="28"/>
              <w:lang w:val="en-US"/>
            </w:rPr>
            <w:fldChar w:fldCharType="separate"/>
          </w:r>
        </w:p>
        <w:p w14:paraId="441084F6" w14:textId="4763EE94" w:rsidR="00DC36EF" w:rsidRDefault="008E587C">
          <w:pPr>
            <w:pStyle w:val="TOC1"/>
            <w:tabs>
              <w:tab w:val="right" w:leader="dot" w:pos="8488"/>
            </w:tabs>
            <w:rPr>
              <w:rFonts w:asciiTheme="minorHAnsi" w:eastAsiaTheme="minorEastAsia" w:hAnsiTheme="minorHAnsi" w:cstheme="minorBidi"/>
              <w:b w:val="0"/>
              <w:noProof/>
              <w:color w:val="auto"/>
              <w:sz w:val="22"/>
              <w:szCs w:val="22"/>
              <w:lang w:eastAsia="en-AU"/>
            </w:rPr>
          </w:pPr>
          <w:hyperlink w:anchor="_Toc59090117" w:history="1">
            <w:r w:rsidR="00DC36EF" w:rsidRPr="0039739F">
              <w:rPr>
                <w:rStyle w:val="Hyperlink"/>
                <w:noProof/>
              </w:rPr>
              <w:t xml:space="preserve">Contents </w:t>
            </w:r>
            <w:r w:rsidR="00DC36EF">
              <w:rPr>
                <w:noProof/>
                <w:webHidden/>
              </w:rPr>
              <w:tab/>
            </w:r>
            <w:r w:rsidR="00DC36EF">
              <w:rPr>
                <w:noProof/>
                <w:webHidden/>
              </w:rPr>
              <w:fldChar w:fldCharType="begin"/>
            </w:r>
            <w:r w:rsidR="00DC36EF">
              <w:rPr>
                <w:noProof/>
                <w:webHidden/>
              </w:rPr>
              <w:instrText xml:space="preserve"> PAGEREF _Toc59090117 \h </w:instrText>
            </w:r>
            <w:r w:rsidR="00DC36EF">
              <w:rPr>
                <w:noProof/>
                <w:webHidden/>
              </w:rPr>
            </w:r>
            <w:r w:rsidR="00DC36EF">
              <w:rPr>
                <w:noProof/>
                <w:webHidden/>
              </w:rPr>
              <w:fldChar w:fldCharType="separate"/>
            </w:r>
            <w:r w:rsidR="00DB3600">
              <w:rPr>
                <w:noProof/>
                <w:webHidden/>
              </w:rPr>
              <w:t>9</w:t>
            </w:r>
            <w:r w:rsidR="00DC36EF">
              <w:rPr>
                <w:noProof/>
                <w:webHidden/>
              </w:rPr>
              <w:fldChar w:fldCharType="end"/>
            </w:r>
          </w:hyperlink>
        </w:p>
        <w:p w14:paraId="48C99E8B" w14:textId="16AD46D2" w:rsidR="00DC36EF" w:rsidRDefault="008E587C">
          <w:pPr>
            <w:pStyle w:val="TOC2"/>
            <w:tabs>
              <w:tab w:val="right" w:leader="dot" w:pos="8488"/>
            </w:tabs>
            <w:rPr>
              <w:rFonts w:asciiTheme="minorHAnsi" w:eastAsiaTheme="minorEastAsia" w:hAnsiTheme="minorHAnsi"/>
              <w:noProof/>
              <w:color w:val="auto"/>
              <w:sz w:val="22"/>
              <w:lang w:eastAsia="en-AU"/>
            </w:rPr>
          </w:pPr>
          <w:hyperlink w:anchor="_Toc59090118" w:history="1">
            <w:r w:rsidR="00DC36EF" w:rsidRPr="0039739F">
              <w:rPr>
                <w:rStyle w:val="Hyperlink"/>
                <w:noProof/>
              </w:rPr>
              <w:t>List of figures</w:t>
            </w:r>
            <w:r w:rsidR="00DC36EF">
              <w:rPr>
                <w:noProof/>
                <w:webHidden/>
              </w:rPr>
              <w:tab/>
            </w:r>
            <w:r w:rsidR="00DC36EF">
              <w:rPr>
                <w:noProof/>
                <w:webHidden/>
              </w:rPr>
              <w:fldChar w:fldCharType="begin"/>
            </w:r>
            <w:r w:rsidR="00DC36EF">
              <w:rPr>
                <w:noProof/>
                <w:webHidden/>
              </w:rPr>
              <w:instrText xml:space="preserve"> PAGEREF _Toc59090118 \h </w:instrText>
            </w:r>
            <w:r w:rsidR="00DC36EF">
              <w:rPr>
                <w:noProof/>
                <w:webHidden/>
              </w:rPr>
            </w:r>
            <w:r w:rsidR="00DC36EF">
              <w:rPr>
                <w:noProof/>
                <w:webHidden/>
              </w:rPr>
              <w:fldChar w:fldCharType="separate"/>
            </w:r>
            <w:r w:rsidR="00DB3600">
              <w:rPr>
                <w:noProof/>
                <w:webHidden/>
              </w:rPr>
              <w:t>10</w:t>
            </w:r>
            <w:r w:rsidR="00DC36EF">
              <w:rPr>
                <w:noProof/>
                <w:webHidden/>
              </w:rPr>
              <w:fldChar w:fldCharType="end"/>
            </w:r>
          </w:hyperlink>
        </w:p>
        <w:p w14:paraId="79D417C7" w14:textId="601ECBFA" w:rsidR="00DC36EF" w:rsidRDefault="008E587C">
          <w:pPr>
            <w:pStyle w:val="TOC2"/>
            <w:tabs>
              <w:tab w:val="right" w:leader="dot" w:pos="8488"/>
            </w:tabs>
            <w:rPr>
              <w:rFonts w:asciiTheme="minorHAnsi" w:eastAsiaTheme="minorEastAsia" w:hAnsiTheme="minorHAnsi"/>
              <w:noProof/>
              <w:color w:val="auto"/>
              <w:sz w:val="22"/>
              <w:lang w:eastAsia="en-AU"/>
            </w:rPr>
          </w:pPr>
          <w:hyperlink w:anchor="_Toc59090119" w:history="1">
            <w:r w:rsidR="00DC36EF" w:rsidRPr="0039739F">
              <w:rPr>
                <w:rStyle w:val="Hyperlink"/>
                <w:noProof/>
                <w:lang w:eastAsia="en-AU"/>
              </w:rPr>
              <w:t>List of tables and boxes</w:t>
            </w:r>
            <w:r w:rsidR="00DC36EF">
              <w:rPr>
                <w:noProof/>
                <w:webHidden/>
              </w:rPr>
              <w:tab/>
            </w:r>
            <w:r w:rsidR="00DC36EF">
              <w:rPr>
                <w:noProof/>
                <w:webHidden/>
              </w:rPr>
              <w:fldChar w:fldCharType="begin"/>
            </w:r>
            <w:r w:rsidR="00DC36EF">
              <w:rPr>
                <w:noProof/>
                <w:webHidden/>
              </w:rPr>
              <w:instrText xml:space="preserve"> PAGEREF _Toc59090119 \h </w:instrText>
            </w:r>
            <w:r w:rsidR="00DC36EF">
              <w:rPr>
                <w:noProof/>
                <w:webHidden/>
              </w:rPr>
            </w:r>
            <w:r w:rsidR="00DC36EF">
              <w:rPr>
                <w:noProof/>
                <w:webHidden/>
              </w:rPr>
              <w:fldChar w:fldCharType="separate"/>
            </w:r>
            <w:r w:rsidR="00DB3600">
              <w:rPr>
                <w:noProof/>
                <w:webHidden/>
              </w:rPr>
              <w:t>11</w:t>
            </w:r>
            <w:r w:rsidR="00DC36EF">
              <w:rPr>
                <w:noProof/>
                <w:webHidden/>
              </w:rPr>
              <w:fldChar w:fldCharType="end"/>
            </w:r>
          </w:hyperlink>
        </w:p>
        <w:p w14:paraId="58A132F7" w14:textId="3B8ECDC3" w:rsidR="00DC36EF" w:rsidRDefault="008E587C">
          <w:pPr>
            <w:pStyle w:val="TOC1"/>
            <w:tabs>
              <w:tab w:val="right" w:leader="dot" w:pos="8488"/>
            </w:tabs>
            <w:rPr>
              <w:rFonts w:asciiTheme="minorHAnsi" w:eastAsiaTheme="minorEastAsia" w:hAnsiTheme="minorHAnsi" w:cstheme="minorBidi"/>
              <w:b w:val="0"/>
              <w:noProof/>
              <w:color w:val="auto"/>
              <w:sz w:val="22"/>
              <w:szCs w:val="22"/>
              <w:lang w:eastAsia="en-AU"/>
            </w:rPr>
          </w:pPr>
          <w:hyperlink w:anchor="_Toc59090120" w:history="1">
            <w:r w:rsidR="00DC36EF" w:rsidRPr="0039739F">
              <w:rPr>
                <w:rStyle w:val="Hyperlink"/>
                <w:noProof/>
                <w:lang w:eastAsia="en-AU"/>
              </w:rPr>
              <w:t xml:space="preserve">Glossary </w:t>
            </w:r>
            <w:r w:rsidR="00DC36EF">
              <w:rPr>
                <w:noProof/>
                <w:webHidden/>
              </w:rPr>
              <w:tab/>
            </w:r>
            <w:r w:rsidR="00DC36EF">
              <w:rPr>
                <w:noProof/>
                <w:webHidden/>
              </w:rPr>
              <w:fldChar w:fldCharType="begin"/>
            </w:r>
            <w:r w:rsidR="00DC36EF">
              <w:rPr>
                <w:noProof/>
                <w:webHidden/>
              </w:rPr>
              <w:instrText xml:space="preserve"> PAGEREF _Toc59090120 \h </w:instrText>
            </w:r>
            <w:r w:rsidR="00DC36EF">
              <w:rPr>
                <w:noProof/>
                <w:webHidden/>
              </w:rPr>
            </w:r>
            <w:r w:rsidR="00DC36EF">
              <w:rPr>
                <w:noProof/>
                <w:webHidden/>
              </w:rPr>
              <w:fldChar w:fldCharType="separate"/>
            </w:r>
            <w:r w:rsidR="00DB3600">
              <w:rPr>
                <w:noProof/>
                <w:webHidden/>
              </w:rPr>
              <w:t>13</w:t>
            </w:r>
            <w:r w:rsidR="00DC36EF">
              <w:rPr>
                <w:noProof/>
                <w:webHidden/>
              </w:rPr>
              <w:fldChar w:fldCharType="end"/>
            </w:r>
          </w:hyperlink>
        </w:p>
        <w:p w14:paraId="3B2D095E" w14:textId="1150EFD4" w:rsidR="00DC36EF" w:rsidRDefault="008E587C">
          <w:pPr>
            <w:pStyle w:val="TOC1"/>
            <w:tabs>
              <w:tab w:val="left" w:pos="510"/>
              <w:tab w:val="right" w:leader="dot" w:pos="8488"/>
            </w:tabs>
            <w:rPr>
              <w:rFonts w:asciiTheme="minorHAnsi" w:eastAsiaTheme="minorEastAsia" w:hAnsiTheme="minorHAnsi" w:cstheme="minorBidi"/>
              <w:b w:val="0"/>
              <w:noProof/>
              <w:color w:val="auto"/>
              <w:sz w:val="22"/>
              <w:szCs w:val="22"/>
              <w:lang w:eastAsia="en-AU"/>
            </w:rPr>
          </w:pPr>
          <w:hyperlink w:anchor="_Toc59090121" w:history="1">
            <w:r w:rsidR="00DC36EF" w:rsidRPr="0039739F">
              <w:rPr>
                <w:rStyle w:val="Hyperlink"/>
                <w:noProof/>
              </w:rPr>
              <w:t>1</w:t>
            </w:r>
            <w:r w:rsidR="00DC36EF">
              <w:rPr>
                <w:rFonts w:asciiTheme="minorHAnsi" w:eastAsiaTheme="minorEastAsia" w:hAnsiTheme="minorHAnsi" w:cstheme="minorBidi"/>
                <w:b w:val="0"/>
                <w:noProof/>
                <w:color w:val="auto"/>
                <w:sz w:val="22"/>
                <w:szCs w:val="22"/>
                <w:lang w:eastAsia="en-AU"/>
              </w:rPr>
              <w:tab/>
            </w:r>
            <w:r w:rsidR="00DC36EF" w:rsidRPr="0039739F">
              <w:rPr>
                <w:rStyle w:val="Hyperlink"/>
                <w:noProof/>
              </w:rPr>
              <w:t xml:space="preserve">Introduction </w:t>
            </w:r>
            <w:r w:rsidR="00DC36EF">
              <w:rPr>
                <w:noProof/>
                <w:webHidden/>
              </w:rPr>
              <w:tab/>
            </w:r>
            <w:r w:rsidR="00DC36EF">
              <w:rPr>
                <w:noProof/>
                <w:webHidden/>
              </w:rPr>
              <w:fldChar w:fldCharType="begin"/>
            </w:r>
            <w:r w:rsidR="00DC36EF">
              <w:rPr>
                <w:noProof/>
                <w:webHidden/>
              </w:rPr>
              <w:instrText xml:space="preserve"> PAGEREF _Toc59090121 \h </w:instrText>
            </w:r>
            <w:r w:rsidR="00DC36EF">
              <w:rPr>
                <w:noProof/>
                <w:webHidden/>
              </w:rPr>
            </w:r>
            <w:r w:rsidR="00DC36EF">
              <w:rPr>
                <w:noProof/>
                <w:webHidden/>
              </w:rPr>
              <w:fldChar w:fldCharType="separate"/>
            </w:r>
            <w:r w:rsidR="00DB3600">
              <w:rPr>
                <w:noProof/>
                <w:webHidden/>
              </w:rPr>
              <w:t>15</w:t>
            </w:r>
            <w:r w:rsidR="00DC36EF">
              <w:rPr>
                <w:noProof/>
                <w:webHidden/>
              </w:rPr>
              <w:fldChar w:fldCharType="end"/>
            </w:r>
          </w:hyperlink>
        </w:p>
        <w:p w14:paraId="49CD3A9B" w14:textId="66D7B95A"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22" w:history="1">
            <w:r w:rsidR="00DC36EF" w:rsidRPr="0039739F">
              <w:rPr>
                <w:rStyle w:val="Hyperlink"/>
                <w:noProof/>
              </w:rPr>
              <w:t>1.1</w:t>
            </w:r>
            <w:r w:rsidR="00DC36EF">
              <w:rPr>
                <w:rFonts w:asciiTheme="minorHAnsi" w:eastAsiaTheme="minorEastAsia" w:hAnsiTheme="minorHAnsi"/>
                <w:noProof/>
                <w:color w:val="auto"/>
                <w:sz w:val="22"/>
                <w:lang w:eastAsia="en-AU"/>
              </w:rPr>
              <w:tab/>
            </w:r>
            <w:r w:rsidR="00DC36EF" w:rsidRPr="0039739F">
              <w:rPr>
                <w:rStyle w:val="Hyperlink"/>
                <w:noProof/>
              </w:rPr>
              <w:t>Scope of this Determination</w:t>
            </w:r>
            <w:r w:rsidR="00DC36EF">
              <w:rPr>
                <w:noProof/>
                <w:webHidden/>
              </w:rPr>
              <w:tab/>
            </w:r>
            <w:r w:rsidR="00DC36EF">
              <w:rPr>
                <w:noProof/>
                <w:webHidden/>
              </w:rPr>
              <w:fldChar w:fldCharType="begin"/>
            </w:r>
            <w:r w:rsidR="00DC36EF">
              <w:rPr>
                <w:noProof/>
                <w:webHidden/>
              </w:rPr>
              <w:instrText xml:space="preserve"> PAGEREF _Toc59090122 \h </w:instrText>
            </w:r>
            <w:r w:rsidR="00DC36EF">
              <w:rPr>
                <w:noProof/>
                <w:webHidden/>
              </w:rPr>
            </w:r>
            <w:r w:rsidR="00DC36EF">
              <w:rPr>
                <w:noProof/>
                <w:webHidden/>
              </w:rPr>
              <w:fldChar w:fldCharType="separate"/>
            </w:r>
            <w:r w:rsidR="00DB3600">
              <w:rPr>
                <w:noProof/>
                <w:webHidden/>
              </w:rPr>
              <w:t>16</w:t>
            </w:r>
            <w:r w:rsidR="00DC36EF">
              <w:rPr>
                <w:noProof/>
                <w:webHidden/>
              </w:rPr>
              <w:fldChar w:fldCharType="end"/>
            </w:r>
          </w:hyperlink>
        </w:p>
        <w:p w14:paraId="614E35E1" w14:textId="78E1864B"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23" w:history="1">
            <w:r w:rsidR="00DC36EF" w:rsidRPr="0039739F">
              <w:rPr>
                <w:rStyle w:val="Hyperlink"/>
                <w:noProof/>
              </w:rPr>
              <w:t>1.2</w:t>
            </w:r>
            <w:r w:rsidR="00DC36EF">
              <w:rPr>
                <w:rFonts w:asciiTheme="minorHAnsi" w:eastAsiaTheme="minorEastAsia" w:hAnsiTheme="minorHAnsi"/>
                <w:noProof/>
                <w:color w:val="auto"/>
                <w:sz w:val="22"/>
                <w:lang w:eastAsia="en-AU"/>
              </w:rPr>
              <w:tab/>
            </w:r>
            <w:r w:rsidR="00DC36EF" w:rsidRPr="0039739F">
              <w:rPr>
                <w:rStyle w:val="Hyperlink"/>
                <w:noProof/>
              </w:rPr>
              <w:t>Consultation</w:t>
            </w:r>
            <w:r w:rsidR="00DC36EF">
              <w:rPr>
                <w:noProof/>
                <w:webHidden/>
              </w:rPr>
              <w:tab/>
            </w:r>
            <w:r w:rsidR="00DC36EF">
              <w:rPr>
                <w:noProof/>
                <w:webHidden/>
              </w:rPr>
              <w:fldChar w:fldCharType="begin"/>
            </w:r>
            <w:r w:rsidR="00DC36EF">
              <w:rPr>
                <w:noProof/>
                <w:webHidden/>
              </w:rPr>
              <w:instrText xml:space="preserve"> PAGEREF _Toc59090123 \h </w:instrText>
            </w:r>
            <w:r w:rsidR="00DC36EF">
              <w:rPr>
                <w:noProof/>
                <w:webHidden/>
              </w:rPr>
            </w:r>
            <w:r w:rsidR="00DC36EF">
              <w:rPr>
                <w:noProof/>
                <w:webHidden/>
              </w:rPr>
              <w:fldChar w:fldCharType="separate"/>
            </w:r>
            <w:r w:rsidR="00DB3600">
              <w:rPr>
                <w:noProof/>
                <w:webHidden/>
              </w:rPr>
              <w:t>17</w:t>
            </w:r>
            <w:r w:rsidR="00DC36EF">
              <w:rPr>
                <w:noProof/>
                <w:webHidden/>
              </w:rPr>
              <w:fldChar w:fldCharType="end"/>
            </w:r>
          </w:hyperlink>
        </w:p>
        <w:p w14:paraId="1075F652" w14:textId="616BE20A"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24" w:history="1">
            <w:r w:rsidR="00DC36EF" w:rsidRPr="0039739F">
              <w:rPr>
                <w:rStyle w:val="Hyperlink"/>
                <w:noProof/>
              </w:rPr>
              <w:t>1.3</w:t>
            </w:r>
            <w:r w:rsidR="00DC36EF">
              <w:rPr>
                <w:rFonts w:asciiTheme="minorHAnsi" w:eastAsiaTheme="minorEastAsia" w:hAnsiTheme="minorHAnsi"/>
                <w:noProof/>
                <w:color w:val="auto"/>
                <w:sz w:val="22"/>
                <w:lang w:eastAsia="en-AU"/>
              </w:rPr>
              <w:tab/>
            </w:r>
            <w:r w:rsidR="00DC36EF" w:rsidRPr="0039739F">
              <w:rPr>
                <w:rStyle w:val="Hyperlink"/>
                <w:noProof/>
              </w:rPr>
              <w:t>Data</w:t>
            </w:r>
            <w:r w:rsidR="00DC36EF">
              <w:rPr>
                <w:noProof/>
                <w:webHidden/>
              </w:rPr>
              <w:tab/>
            </w:r>
            <w:r w:rsidR="00DC36EF">
              <w:rPr>
                <w:noProof/>
                <w:webHidden/>
              </w:rPr>
              <w:fldChar w:fldCharType="begin"/>
            </w:r>
            <w:r w:rsidR="00DC36EF">
              <w:rPr>
                <w:noProof/>
                <w:webHidden/>
              </w:rPr>
              <w:instrText xml:space="preserve"> PAGEREF _Toc59090124 \h </w:instrText>
            </w:r>
            <w:r w:rsidR="00DC36EF">
              <w:rPr>
                <w:noProof/>
                <w:webHidden/>
              </w:rPr>
            </w:r>
            <w:r w:rsidR="00DC36EF">
              <w:rPr>
                <w:noProof/>
                <w:webHidden/>
              </w:rPr>
              <w:fldChar w:fldCharType="separate"/>
            </w:r>
            <w:r w:rsidR="00DB3600">
              <w:rPr>
                <w:noProof/>
                <w:webHidden/>
              </w:rPr>
              <w:t>19</w:t>
            </w:r>
            <w:r w:rsidR="00DC36EF">
              <w:rPr>
                <w:noProof/>
                <w:webHidden/>
              </w:rPr>
              <w:fldChar w:fldCharType="end"/>
            </w:r>
          </w:hyperlink>
        </w:p>
        <w:p w14:paraId="18776BC0" w14:textId="5D1D5D44"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25" w:history="1">
            <w:r w:rsidR="00DC36EF" w:rsidRPr="0039739F">
              <w:rPr>
                <w:rStyle w:val="Hyperlink"/>
                <w:noProof/>
              </w:rPr>
              <w:t>1.4</w:t>
            </w:r>
            <w:r w:rsidR="00DC36EF">
              <w:rPr>
                <w:rFonts w:asciiTheme="minorHAnsi" w:eastAsiaTheme="minorEastAsia" w:hAnsiTheme="minorHAnsi"/>
                <w:noProof/>
                <w:color w:val="auto"/>
                <w:sz w:val="22"/>
                <w:lang w:eastAsia="en-AU"/>
              </w:rPr>
              <w:tab/>
            </w:r>
            <w:r w:rsidR="00DC36EF" w:rsidRPr="0039739F">
              <w:rPr>
                <w:rStyle w:val="Hyperlink"/>
                <w:noProof/>
              </w:rPr>
              <w:t>Structure of this Statement of Reasons</w:t>
            </w:r>
            <w:r w:rsidR="00DC36EF">
              <w:rPr>
                <w:noProof/>
                <w:webHidden/>
              </w:rPr>
              <w:tab/>
            </w:r>
            <w:r w:rsidR="00DC36EF">
              <w:rPr>
                <w:noProof/>
                <w:webHidden/>
              </w:rPr>
              <w:fldChar w:fldCharType="begin"/>
            </w:r>
            <w:r w:rsidR="00DC36EF">
              <w:rPr>
                <w:noProof/>
                <w:webHidden/>
              </w:rPr>
              <w:instrText xml:space="preserve"> PAGEREF _Toc59090125 \h </w:instrText>
            </w:r>
            <w:r w:rsidR="00DC36EF">
              <w:rPr>
                <w:noProof/>
                <w:webHidden/>
              </w:rPr>
            </w:r>
            <w:r w:rsidR="00DC36EF">
              <w:rPr>
                <w:noProof/>
                <w:webHidden/>
              </w:rPr>
              <w:fldChar w:fldCharType="separate"/>
            </w:r>
            <w:r w:rsidR="00DB3600">
              <w:rPr>
                <w:noProof/>
                <w:webHidden/>
              </w:rPr>
              <w:t>19</w:t>
            </w:r>
            <w:r w:rsidR="00DC36EF">
              <w:rPr>
                <w:noProof/>
                <w:webHidden/>
              </w:rPr>
              <w:fldChar w:fldCharType="end"/>
            </w:r>
          </w:hyperlink>
        </w:p>
        <w:p w14:paraId="386D74ED" w14:textId="000AE244" w:rsidR="00DC36EF" w:rsidRDefault="008E587C">
          <w:pPr>
            <w:pStyle w:val="TOC1"/>
            <w:tabs>
              <w:tab w:val="left" w:pos="510"/>
              <w:tab w:val="right" w:leader="dot" w:pos="8488"/>
            </w:tabs>
            <w:rPr>
              <w:rFonts w:asciiTheme="minorHAnsi" w:eastAsiaTheme="minorEastAsia" w:hAnsiTheme="minorHAnsi" w:cstheme="minorBidi"/>
              <w:b w:val="0"/>
              <w:noProof/>
              <w:color w:val="auto"/>
              <w:sz w:val="22"/>
              <w:szCs w:val="22"/>
              <w:lang w:eastAsia="en-AU"/>
            </w:rPr>
          </w:pPr>
          <w:hyperlink w:anchor="_Toc59090126" w:history="1">
            <w:r w:rsidR="00DC36EF" w:rsidRPr="0039739F">
              <w:rPr>
                <w:rStyle w:val="Hyperlink"/>
                <w:noProof/>
              </w:rPr>
              <w:t>2</w:t>
            </w:r>
            <w:r w:rsidR="00DC36EF">
              <w:rPr>
                <w:rFonts w:asciiTheme="minorHAnsi" w:eastAsiaTheme="minorEastAsia" w:hAnsiTheme="minorHAnsi" w:cstheme="minorBidi"/>
                <w:b w:val="0"/>
                <w:noProof/>
                <w:color w:val="auto"/>
                <w:sz w:val="22"/>
                <w:szCs w:val="22"/>
                <w:lang w:eastAsia="en-AU"/>
              </w:rPr>
              <w:tab/>
            </w:r>
            <w:r w:rsidR="00DC36EF" w:rsidRPr="0039739F">
              <w:rPr>
                <w:rStyle w:val="Hyperlink"/>
                <w:noProof/>
              </w:rPr>
              <w:t xml:space="preserve">Context </w:t>
            </w:r>
            <w:r w:rsidR="00DC36EF">
              <w:rPr>
                <w:noProof/>
                <w:webHidden/>
              </w:rPr>
              <w:tab/>
            </w:r>
            <w:r w:rsidR="00DC36EF">
              <w:rPr>
                <w:noProof/>
                <w:webHidden/>
              </w:rPr>
              <w:fldChar w:fldCharType="begin"/>
            </w:r>
            <w:r w:rsidR="00DC36EF">
              <w:rPr>
                <w:noProof/>
                <w:webHidden/>
              </w:rPr>
              <w:instrText xml:space="preserve"> PAGEREF _Toc59090126 \h </w:instrText>
            </w:r>
            <w:r w:rsidR="00DC36EF">
              <w:rPr>
                <w:noProof/>
                <w:webHidden/>
              </w:rPr>
            </w:r>
            <w:r w:rsidR="00DC36EF">
              <w:rPr>
                <w:noProof/>
                <w:webHidden/>
              </w:rPr>
              <w:fldChar w:fldCharType="separate"/>
            </w:r>
            <w:r w:rsidR="00DB3600">
              <w:rPr>
                <w:noProof/>
                <w:webHidden/>
              </w:rPr>
              <w:t>20</w:t>
            </w:r>
            <w:r w:rsidR="00DC36EF">
              <w:rPr>
                <w:noProof/>
                <w:webHidden/>
              </w:rPr>
              <w:fldChar w:fldCharType="end"/>
            </w:r>
          </w:hyperlink>
        </w:p>
        <w:p w14:paraId="5A2B6936" w14:textId="1DBB1CD5"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27" w:history="1">
            <w:r w:rsidR="00DC36EF" w:rsidRPr="0039739F">
              <w:rPr>
                <w:rStyle w:val="Hyperlink"/>
                <w:noProof/>
              </w:rPr>
              <w:t>2.1</w:t>
            </w:r>
            <w:r w:rsidR="00DC36EF">
              <w:rPr>
                <w:rFonts w:asciiTheme="minorHAnsi" w:eastAsiaTheme="minorEastAsia" w:hAnsiTheme="minorHAnsi"/>
                <w:noProof/>
                <w:color w:val="auto"/>
                <w:sz w:val="22"/>
                <w:lang w:eastAsia="en-AU"/>
              </w:rPr>
              <w:tab/>
            </w:r>
            <w:r w:rsidR="00DC36EF" w:rsidRPr="0039739F">
              <w:rPr>
                <w:rStyle w:val="Hyperlink"/>
                <w:noProof/>
              </w:rPr>
              <w:t>The Victorian public sector</w:t>
            </w:r>
            <w:r w:rsidR="00DC36EF">
              <w:rPr>
                <w:noProof/>
                <w:webHidden/>
              </w:rPr>
              <w:tab/>
            </w:r>
            <w:r w:rsidR="00DC36EF">
              <w:rPr>
                <w:noProof/>
                <w:webHidden/>
              </w:rPr>
              <w:fldChar w:fldCharType="begin"/>
            </w:r>
            <w:r w:rsidR="00DC36EF">
              <w:rPr>
                <w:noProof/>
                <w:webHidden/>
              </w:rPr>
              <w:instrText xml:space="preserve"> PAGEREF _Toc59090127 \h </w:instrText>
            </w:r>
            <w:r w:rsidR="00DC36EF">
              <w:rPr>
                <w:noProof/>
                <w:webHidden/>
              </w:rPr>
            </w:r>
            <w:r w:rsidR="00DC36EF">
              <w:rPr>
                <w:noProof/>
                <w:webHidden/>
              </w:rPr>
              <w:fldChar w:fldCharType="separate"/>
            </w:r>
            <w:r w:rsidR="00DB3600">
              <w:rPr>
                <w:noProof/>
                <w:webHidden/>
              </w:rPr>
              <w:t>20</w:t>
            </w:r>
            <w:r w:rsidR="00DC36EF">
              <w:rPr>
                <w:noProof/>
                <w:webHidden/>
              </w:rPr>
              <w:fldChar w:fldCharType="end"/>
            </w:r>
          </w:hyperlink>
        </w:p>
        <w:p w14:paraId="4E701089" w14:textId="6B5E7882"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28" w:history="1">
            <w:r w:rsidR="00DC36EF" w:rsidRPr="0039739F">
              <w:rPr>
                <w:rStyle w:val="Hyperlink"/>
                <w:noProof/>
              </w:rPr>
              <w:t>2.2</w:t>
            </w:r>
            <w:r w:rsidR="00DC36EF">
              <w:rPr>
                <w:rFonts w:asciiTheme="minorHAnsi" w:eastAsiaTheme="minorEastAsia" w:hAnsiTheme="minorHAnsi"/>
                <w:noProof/>
                <w:color w:val="auto"/>
                <w:sz w:val="22"/>
                <w:lang w:eastAsia="en-AU"/>
              </w:rPr>
              <w:tab/>
            </w:r>
            <w:r w:rsidR="00DC36EF" w:rsidRPr="0039739F">
              <w:rPr>
                <w:rStyle w:val="Hyperlink"/>
                <w:noProof/>
              </w:rPr>
              <w:t>Types of public entities</w:t>
            </w:r>
            <w:r w:rsidR="00DC36EF">
              <w:rPr>
                <w:noProof/>
                <w:webHidden/>
              </w:rPr>
              <w:tab/>
            </w:r>
            <w:r w:rsidR="00DC36EF">
              <w:rPr>
                <w:noProof/>
                <w:webHidden/>
              </w:rPr>
              <w:fldChar w:fldCharType="begin"/>
            </w:r>
            <w:r w:rsidR="00DC36EF">
              <w:rPr>
                <w:noProof/>
                <w:webHidden/>
              </w:rPr>
              <w:instrText xml:space="preserve"> PAGEREF _Toc59090128 \h </w:instrText>
            </w:r>
            <w:r w:rsidR="00DC36EF">
              <w:rPr>
                <w:noProof/>
                <w:webHidden/>
              </w:rPr>
            </w:r>
            <w:r w:rsidR="00DC36EF">
              <w:rPr>
                <w:noProof/>
                <w:webHidden/>
              </w:rPr>
              <w:fldChar w:fldCharType="separate"/>
            </w:r>
            <w:r w:rsidR="00DB3600">
              <w:rPr>
                <w:noProof/>
                <w:webHidden/>
              </w:rPr>
              <w:t>24</w:t>
            </w:r>
            <w:r w:rsidR="00DC36EF">
              <w:rPr>
                <w:noProof/>
                <w:webHidden/>
              </w:rPr>
              <w:fldChar w:fldCharType="end"/>
            </w:r>
          </w:hyperlink>
        </w:p>
        <w:p w14:paraId="3C374265" w14:textId="2B480264"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29" w:history="1">
            <w:r w:rsidR="00DC36EF" w:rsidRPr="0039739F">
              <w:rPr>
                <w:rStyle w:val="Hyperlink"/>
                <w:noProof/>
              </w:rPr>
              <w:t>2.3</w:t>
            </w:r>
            <w:r w:rsidR="00DC36EF">
              <w:rPr>
                <w:rFonts w:asciiTheme="minorHAnsi" w:eastAsiaTheme="minorEastAsia" w:hAnsiTheme="minorHAnsi"/>
                <w:noProof/>
                <w:color w:val="auto"/>
                <w:sz w:val="22"/>
                <w:lang w:eastAsia="en-AU"/>
              </w:rPr>
              <w:tab/>
            </w:r>
            <w:r w:rsidR="00DC36EF" w:rsidRPr="0039739F">
              <w:rPr>
                <w:rStyle w:val="Hyperlink"/>
                <w:noProof/>
              </w:rPr>
              <w:t>Other executive workforce reforms</w:t>
            </w:r>
            <w:r w:rsidR="00DC36EF">
              <w:rPr>
                <w:noProof/>
                <w:webHidden/>
              </w:rPr>
              <w:tab/>
            </w:r>
            <w:r w:rsidR="00DC36EF">
              <w:rPr>
                <w:noProof/>
                <w:webHidden/>
              </w:rPr>
              <w:fldChar w:fldCharType="begin"/>
            </w:r>
            <w:r w:rsidR="00DC36EF">
              <w:rPr>
                <w:noProof/>
                <w:webHidden/>
              </w:rPr>
              <w:instrText xml:space="preserve"> PAGEREF _Toc59090129 \h </w:instrText>
            </w:r>
            <w:r w:rsidR="00DC36EF">
              <w:rPr>
                <w:noProof/>
                <w:webHidden/>
              </w:rPr>
            </w:r>
            <w:r w:rsidR="00DC36EF">
              <w:rPr>
                <w:noProof/>
                <w:webHidden/>
              </w:rPr>
              <w:fldChar w:fldCharType="separate"/>
            </w:r>
            <w:r w:rsidR="00DB3600">
              <w:rPr>
                <w:noProof/>
                <w:webHidden/>
              </w:rPr>
              <w:t>29</w:t>
            </w:r>
            <w:r w:rsidR="00DC36EF">
              <w:rPr>
                <w:noProof/>
                <w:webHidden/>
              </w:rPr>
              <w:fldChar w:fldCharType="end"/>
            </w:r>
          </w:hyperlink>
        </w:p>
        <w:p w14:paraId="2EFAE260" w14:textId="2EA50001" w:rsidR="00DC36EF" w:rsidRDefault="008E587C">
          <w:pPr>
            <w:pStyle w:val="TOC1"/>
            <w:tabs>
              <w:tab w:val="left" w:pos="510"/>
              <w:tab w:val="right" w:leader="dot" w:pos="8488"/>
            </w:tabs>
            <w:rPr>
              <w:rFonts w:asciiTheme="minorHAnsi" w:eastAsiaTheme="minorEastAsia" w:hAnsiTheme="minorHAnsi" w:cstheme="minorBidi"/>
              <w:b w:val="0"/>
              <w:noProof/>
              <w:color w:val="auto"/>
              <w:sz w:val="22"/>
              <w:szCs w:val="22"/>
              <w:lang w:eastAsia="en-AU"/>
            </w:rPr>
          </w:pPr>
          <w:hyperlink w:anchor="_Toc59090130" w:history="1">
            <w:r w:rsidR="00DC36EF" w:rsidRPr="0039739F">
              <w:rPr>
                <w:rStyle w:val="Hyperlink"/>
                <w:noProof/>
              </w:rPr>
              <w:t>3</w:t>
            </w:r>
            <w:r w:rsidR="00DC36EF">
              <w:rPr>
                <w:rFonts w:asciiTheme="minorHAnsi" w:eastAsiaTheme="minorEastAsia" w:hAnsiTheme="minorHAnsi" w:cstheme="minorBidi"/>
                <w:b w:val="0"/>
                <w:noProof/>
                <w:color w:val="auto"/>
                <w:sz w:val="22"/>
                <w:szCs w:val="22"/>
                <w:lang w:eastAsia="en-AU"/>
              </w:rPr>
              <w:tab/>
            </w:r>
            <w:r w:rsidR="00DC36EF" w:rsidRPr="0039739F">
              <w:rPr>
                <w:rStyle w:val="Hyperlink"/>
                <w:noProof/>
              </w:rPr>
              <w:t xml:space="preserve">Roles of executives </w:t>
            </w:r>
            <w:r w:rsidR="00DC36EF">
              <w:rPr>
                <w:noProof/>
                <w:webHidden/>
              </w:rPr>
              <w:tab/>
            </w:r>
            <w:r w:rsidR="00DC36EF">
              <w:rPr>
                <w:noProof/>
                <w:webHidden/>
              </w:rPr>
              <w:fldChar w:fldCharType="begin"/>
            </w:r>
            <w:r w:rsidR="00DC36EF">
              <w:rPr>
                <w:noProof/>
                <w:webHidden/>
              </w:rPr>
              <w:instrText xml:space="preserve"> PAGEREF _Toc59090130 \h </w:instrText>
            </w:r>
            <w:r w:rsidR="00DC36EF">
              <w:rPr>
                <w:noProof/>
                <w:webHidden/>
              </w:rPr>
            </w:r>
            <w:r w:rsidR="00DC36EF">
              <w:rPr>
                <w:noProof/>
                <w:webHidden/>
              </w:rPr>
              <w:fldChar w:fldCharType="separate"/>
            </w:r>
            <w:r w:rsidR="00DB3600">
              <w:rPr>
                <w:noProof/>
                <w:webHidden/>
              </w:rPr>
              <w:t>33</w:t>
            </w:r>
            <w:r w:rsidR="00DC36EF">
              <w:rPr>
                <w:noProof/>
                <w:webHidden/>
              </w:rPr>
              <w:fldChar w:fldCharType="end"/>
            </w:r>
          </w:hyperlink>
        </w:p>
        <w:p w14:paraId="69CB53DD" w14:textId="262F1888"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31" w:history="1">
            <w:r w:rsidR="00DC36EF" w:rsidRPr="0039739F">
              <w:rPr>
                <w:rStyle w:val="Hyperlink"/>
                <w:noProof/>
              </w:rPr>
              <w:t>3.1</w:t>
            </w:r>
            <w:r w:rsidR="00DC36EF">
              <w:rPr>
                <w:rFonts w:asciiTheme="minorHAnsi" w:eastAsiaTheme="minorEastAsia" w:hAnsiTheme="minorHAnsi"/>
                <w:noProof/>
                <w:color w:val="auto"/>
                <w:sz w:val="22"/>
                <w:lang w:eastAsia="en-AU"/>
              </w:rPr>
              <w:tab/>
            </w:r>
            <w:r w:rsidR="00DC36EF" w:rsidRPr="0039739F">
              <w:rPr>
                <w:rStyle w:val="Hyperlink"/>
                <w:noProof/>
              </w:rPr>
              <w:t>Role of Chief Executive Officers</w:t>
            </w:r>
            <w:r w:rsidR="00DC36EF">
              <w:rPr>
                <w:noProof/>
                <w:webHidden/>
              </w:rPr>
              <w:tab/>
            </w:r>
            <w:r w:rsidR="00DC36EF">
              <w:rPr>
                <w:noProof/>
                <w:webHidden/>
              </w:rPr>
              <w:fldChar w:fldCharType="begin"/>
            </w:r>
            <w:r w:rsidR="00DC36EF">
              <w:rPr>
                <w:noProof/>
                <w:webHidden/>
              </w:rPr>
              <w:instrText xml:space="preserve"> PAGEREF _Toc59090131 \h </w:instrText>
            </w:r>
            <w:r w:rsidR="00DC36EF">
              <w:rPr>
                <w:noProof/>
                <w:webHidden/>
              </w:rPr>
            </w:r>
            <w:r w:rsidR="00DC36EF">
              <w:rPr>
                <w:noProof/>
                <w:webHidden/>
              </w:rPr>
              <w:fldChar w:fldCharType="separate"/>
            </w:r>
            <w:r w:rsidR="00DB3600">
              <w:rPr>
                <w:noProof/>
                <w:webHidden/>
              </w:rPr>
              <w:t>34</w:t>
            </w:r>
            <w:r w:rsidR="00DC36EF">
              <w:rPr>
                <w:noProof/>
                <w:webHidden/>
              </w:rPr>
              <w:fldChar w:fldCharType="end"/>
            </w:r>
          </w:hyperlink>
        </w:p>
        <w:p w14:paraId="385D4111" w14:textId="1D95E96F"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32" w:history="1">
            <w:r w:rsidR="00DC36EF" w:rsidRPr="0039739F">
              <w:rPr>
                <w:rStyle w:val="Hyperlink"/>
                <w:noProof/>
              </w:rPr>
              <w:t>3.2</w:t>
            </w:r>
            <w:r w:rsidR="00DC36EF">
              <w:rPr>
                <w:rFonts w:asciiTheme="minorHAnsi" w:eastAsiaTheme="minorEastAsia" w:hAnsiTheme="minorHAnsi"/>
                <w:noProof/>
                <w:color w:val="auto"/>
                <w:sz w:val="22"/>
                <w:lang w:eastAsia="en-AU"/>
              </w:rPr>
              <w:tab/>
            </w:r>
            <w:r w:rsidR="00DC36EF" w:rsidRPr="0039739F">
              <w:rPr>
                <w:rStyle w:val="Hyperlink"/>
                <w:noProof/>
              </w:rPr>
              <w:t>Roles of subordinate executives</w:t>
            </w:r>
            <w:r w:rsidR="00DC36EF">
              <w:rPr>
                <w:noProof/>
                <w:webHidden/>
              </w:rPr>
              <w:tab/>
            </w:r>
            <w:r w:rsidR="00DC36EF">
              <w:rPr>
                <w:noProof/>
                <w:webHidden/>
              </w:rPr>
              <w:fldChar w:fldCharType="begin"/>
            </w:r>
            <w:r w:rsidR="00DC36EF">
              <w:rPr>
                <w:noProof/>
                <w:webHidden/>
              </w:rPr>
              <w:instrText xml:space="preserve"> PAGEREF _Toc59090132 \h </w:instrText>
            </w:r>
            <w:r w:rsidR="00DC36EF">
              <w:rPr>
                <w:noProof/>
                <w:webHidden/>
              </w:rPr>
            </w:r>
            <w:r w:rsidR="00DC36EF">
              <w:rPr>
                <w:noProof/>
                <w:webHidden/>
              </w:rPr>
              <w:fldChar w:fldCharType="separate"/>
            </w:r>
            <w:r w:rsidR="00DB3600">
              <w:rPr>
                <w:noProof/>
                <w:webHidden/>
              </w:rPr>
              <w:t>38</w:t>
            </w:r>
            <w:r w:rsidR="00DC36EF">
              <w:rPr>
                <w:noProof/>
                <w:webHidden/>
              </w:rPr>
              <w:fldChar w:fldCharType="end"/>
            </w:r>
          </w:hyperlink>
        </w:p>
        <w:p w14:paraId="6C9605B6" w14:textId="488ECD44"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33" w:history="1">
            <w:r w:rsidR="00DC36EF" w:rsidRPr="0039739F">
              <w:rPr>
                <w:rStyle w:val="Hyperlink"/>
                <w:noProof/>
              </w:rPr>
              <w:t>3.3</w:t>
            </w:r>
            <w:r w:rsidR="00DC36EF">
              <w:rPr>
                <w:rFonts w:asciiTheme="minorHAnsi" w:eastAsiaTheme="minorEastAsia" w:hAnsiTheme="minorHAnsi"/>
                <w:noProof/>
                <w:color w:val="auto"/>
                <w:sz w:val="22"/>
                <w:lang w:eastAsia="en-AU"/>
              </w:rPr>
              <w:tab/>
            </w:r>
            <w:r w:rsidR="00DC36EF" w:rsidRPr="0039739F">
              <w:rPr>
                <w:rStyle w:val="Hyperlink"/>
                <w:noProof/>
              </w:rPr>
              <w:t>Changing role of executives</w:t>
            </w:r>
            <w:r w:rsidR="00DC36EF">
              <w:rPr>
                <w:noProof/>
                <w:webHidden/>
              </w:rPr>
              <w:tab/>
            </w:r>
            <w:r w:rsidR="00DC36EF">
              <w:rPr>
                <w:noProof/>
                <w:webHidden/>
              </w:rPr>
              <w:fldChar w:fldCharType="begin"/>
            </w:r>
            <w:r w:rsidR="00DC36EF">
              <w:rPr>
                <w:noProof/>
                <w:webHidden/>
              </w:rPr>
              <w:instrText xml:space="preserve"> PAGEREF _Toc59090133 \h </w:instrText>
            </w:r>
            <w:r w:rsidR="00DC36EF">
              <w:rPr>
                <w:noProof/>
                <w:webHidden/>
              </w:rPr>
            </w:r>
            <w:r w:rsidR="00DC36EF">
              <w:rPr>
                <w:noProof/>
                <w:webHidden/>
              </w:rPr>
              <w:fldChar w:fldCharType="separate"/>
            </w:r>
            <w:r w:rsidR="00DB3600">
              <w:rPr>
                <w:noProof/>
                <w:webHidden/>
              </w:rPr>
              <w:t>40</w:t>
            </w:r>
            <w:r w:rsidR="00DC36EF">
              <w:rPr>
                <w:noProof/>
                <w:webHidden/>
              </w:rPr>
              <w:fldChar w:fldCharType="end"/>
            </w:r>
          </w:hyperlink>
        </w:p>
        <w:p w14:paraId="5265FD78" w14:textId="7172ED10" w:rsidR="00DC36EF" w:rsidRDefault="008E587C">
          <w:pPr>
            <w:pStyle w:val="TOC2"/>
            <w:tabs>
              <w:tab w:val="right" w:leader="dot" w:pos="8488"/>
            </w:tabs>
            <w:rPr>
              <w:rFonts w:asciiTheme="minorHAnsi" w:eastAsiaTheme="minorEastAsia" w:hAnsiTheme="minorHAnsi"/>
              <w:noProof/>
              <w:color w:val="auto"/>
              <w:sz w:val="22"/>
              <w:lang w:eastAsia="en-AU"/>
            </w:rPr>
          </w:pPr>
          <w:hyperlink w:anchor="_Toc59090134" w:history="1">
            <w:r w:rsidR="00DC36EF" w:rsidRPr="0039739F">
              <w:rPr>
                <w:rStyle w:val="Hyperlink"/>
                <w:noProof/>
              </w:rPr>
              <w:t>Summary</w:t>
            </w:r>
            <w:r w:rsidR="00DC36EF">
              <w:rPr>
                <w:noProof/>
                <w:webHidden/>
              </w:rPr>
              <w:tab/>
            </w:r>
            <w:r w:rsidR="00DC36EF">
              <w:rPr>
                <w:noProof/>
                <w:webHidden/>
              </w:rPr>
              <w:fldChar w:fldCharType="begin"/>
            </w:r>
            <w:r w:rsidR="00DC36EF">
              <w:rPr>
                <w:noProof/>
                <w:webHidden/>
              </w:rPr>
              <w:instrText xml:space="preserve"> PAGEREF _Toc59090134 \h </w:instrText>
            </w:r>
            <w:r w:rsidR="00DC36EF">
              <w:rPr>
                <w:noProof/>
                <w:webHidden/>
              </w:rPr>
            </w:r>
            <w:r w:rsidR="00DC36EF">
              <w:rPr>
                <w:noProof/>
                <w:webHidden/>
              </w:rPr>
              <w:fldChar w:fldCharType="separate"/>
            </w:r>
            <w:r w:rsidR="00DB3600">
              <w:rPr>
                <w:noProof/>
                <w:webHidden/>
              </w:rPr>
              <w:t>44</w:t>
            </w:r>
            <w:r w:rsidR="00DC36EF">
              <w:rPr>
                <w:noProof/>
                <w:webHidden/>
              </w:rPr>
              <w:fldChar w:fldCharType="end"/>
            </w:r>
          </w:hyperlink>
        </w:p>
        <w:p w14:paraId="2DB9C33B" w14:textId="521A0B48" w:rsidR="00DC36EF" w:rsidRDefault="008E587C">
          <w:pPr>
            <w:pStyle w:val="TOC1"/>
            <w:tabs>
              <w:tab w:val="left" w:pos="510"/>
              <w:tab w:val="right" w:leader="dot" w:pos="8488"/>
            </w:tabs>
            <w:rPr>
              <w:rFonts w:asciiTheme="minorHAnsi" w:eastAsiaTheme="minorEastAsia" w:hAnsiTheme="minorHAnsi" w:cstheme="minorBidi"/>
              <w:b w:val="0"/>
              <w:noProof/>
              <w:color w:val="auto"/>
              <w:sz w:val="22"/>
              <w:szCs w:val="22"/>
              <w:lang w:eastAsia="en-AU"/>
            </w:rPr>
          </w:pPr>
          <w:hyperlink w:anchor="_Toc59090135" w:history="1">
            <w:r w:rsidR="00DC36EF" w:rsidRPr="0039739F">
              <w:rPr>
                <w:rStyle w:val="Hyperlink"/>
                <w:noProof/>
              </w:rPr>
              <w:t>4</w:t>
            </w:r>
            <w:r w:rsidR="00DC36EF">
              <w:rPr>
                <w:rFonts w:asciiTheme="minorHAnsi" w:eastAsiaTheme="minorEastAsia" w:hAnsiTheme="minorHAnsi" w:cstheme="minorBidi"/>
                <w:b w:val="0"/>
                <w:noProof/>
                <w:color w:val="auto"/>
                <w:sz w:val="22"/>
                <w:szCs w:val="22"/>
                <w:lang w:eastAsia="en-AU"/>
              </w:rPr>
              <w:tab/>
            </w:r>
            <w:r w:rsidR="00DC36EF" w:rsidRPr="0039739F">
              <w:rPr>
                <w:rStyle w:val="Hyperlink"/>
                <w:noProof/>
              </w:rPr>
              <w:t xml:space="preserve">Existing employment and remuneration arrangements </w:t>
            </w:r>
            <w:r w:rsidR="00DC36EF">
              <w:rPr>
                <w:noProof/>
                <w:webHidden/>
              </w:rPr>
              <w:tab/>
            </w:r>
            <w:r w:rsidR="00DC36EF">
              <w:rPr>
                <w:noProof/>
                <w:webHidden/>
              </w:rPr>
              <w:fldChar w:fldCharType="begin"/>
            </w:r>
            <w:r w:rsidR="00DC36EF">
              <w:rPr>
                <w:noProof/>
                <w:webHidden/>
              </w:rPr>
              <w:instrText xml:space="preserve"> PAGEREF _Toc59090135 \h </w:instrText>
            </w:r>
            <w:r w:rsidR="00DC36EF">
              <w:rPr>
                <w:noProof/>
                <w:webHidden/>
              </w:rPr>
            </w:r>
            <w:r w:rsidR="00DC36EF">
              <w:rPr>
                <w:noProof/>
                <w:webHidden/>
              </w:rPr>
              <w:fldChar w:fldCharType="separate"/>
            </w:r>
            <w:r w:rsidR="00DB3600">
              <w:rPr>
                <w:noProof/>
                <w:webHidden/>
              </w:rPr>
              <w:t>45</w:t>
            </w:r>
            <w:r w:rsidR="00DC36EF">
              <w:rPr>
                <w:noProof/>
                <w:webHidden/>
              </w:rPr>
              <w:fldChar w:fldCharType="end"/>
            </w:r>
          </w:hyperlink>
        </w:p>
        <w:p w14:paraId="4A8371B8" w14:textId="3223922A"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36" w:history="1">
            <w:r w:rsidR="00DC36EF" w:rsidRPr="0039739F">
              <w:rPr>
                <w:rStyle w:val="Hyperlink"/>
                <w:noProof/>
              </w:rPr>
              <w:t>4.1</w:t>
            </w:r>
            <w:r w:rsidR="00DC36EF">
              <w:rPr>
                <w:rFonts w:asciiTheme="minorHAnsi" w:eastAsiaTheme="minorEastAsia" w:hAnsiTheme="minorHAnsi"/>
                <w:noProof/>
                <w:color w:val="auto"/>
                <w:sz w:val="22"/>
                <w:lang w:eastAsia="en-AU"/>
              </w:rPr>
              <w:tab/>
            </w:r>
            <w:r w:rsidR="00DC36EF" w:rsidRPr="0039739F">
              <w:rPr>
                <w:rStyle w:val="Hyperlink"/>
                <w:noProof/>
              </w:rPr>
              <w:t>Employment policy</w:t>
            </w:r>
            <w:r w:rsidR="00DC36EF">
              <w:rPr>
                <w:noProof/>
                <w:webHidden/>
              </w:rPr>
              <w:tab/>
            </w:r>
            <w:r w:rsidR="00DC36EF">
              <w:rPr>
                <w:noProof/>
                <w:webHidden/>
              </w:rPr>
              <w:fldChar w:fldCharType="begin"/>
            </w:r>
            <w:r w:rsidR="00DC36EF">
              <w:rPr>
                <w:noProof/>
                <w:webHidden/>
              </w:rPr>
              <w:instrText xml:space="preserve"> PAGEREF _Toc59090136 \h </w:instrText>
            </w:r>
            <w:r w:rsidR="00DC36EF">
              <w:rPr>
                <w:noProof/>
                <w:webHidden/>
              </w:rPr>
            </w:r>
            <w:r w:rsidR="00DC36EF">
              <w:rPr>
                <w:noProof/>
                <w:webHidden/>
              </w:rPr>
              <w:fldChar w:fldCharType="separate"/>
            </w:r>
            <w:r w:rsidR="00DB3600">
              <w:rPr>
                <w:noProof/>
                <w:webHidden/>
              </w:rPr>
              <w:t>45</w:t>
            </w:r>
            <w:r w:rsidR="00DC36EF">
              <w:rPr>
                <w:noProof/>
                <w:webHidden/>
              </w:rPr>
              <w:fldChar w:fldCharType="end"/>
            </w:r>
          </w:hyperlink>
        </w:p>
        <w:p w14:paraId="2FAE7E08" w14:textId="7E1F6FC2"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37" w:history="1">
            <w:r w:rsidR="00DC36EF" w:rsidRPr="0039739F">
              <w:rPr>
                <w:rStyle w:val="Hyperlink"/>
                <w:noProof/>
              </w:rPr>
              <w:t>4.2</w:t>
            </w:r>
            <w:r w:rsidR="00DC36EF">
              <w:rPr>
                <w:rFonts w:asciiTheme="minorHAnsi" w:eastAsiaTheme="minorEastAsia" w:hAnsiTheme="minorHAnsi"/>
                <w:noProof/>
                <w:color w:val="auto"/>
                <w:sz w:val="22"/>
                <w:lang w:eastAsia="en-AU"/>
              </w:rPr>
              <w:tab/>
            </w:r>
            <w:r w:rsidR="00DC36EF" w:rsidRPr="0039739F">
              <w:rPr>
                <w:rStyle w:val="Hyperlink"/>
                <w:noProof/>
              </w:rPr>
              <w:t>Remuneration policy</w:t>
            </w:r>
            <w:r w:rsidR="00DC36EF">
              <w:rPr>
                <w:noProof/>
                <w:webHidden/>
              </w:rPr>
              <w:tab/>
            </w:r>
            <w:r w:rsidR="00DC36EF">
              <w:rPr>
                <w:noProof/>
                <w:webHidden/>
              </w:rPr>
              <w:fldChar w:fldCharType="begin"/>
            </w:r>
            <w:r w:rsidR="00DC36EF">
              <w:rPr>
                <w:noProof/>
                <w:webHidden/>
              </w:rPr>
              <w:instrText xml:space="preserve"> PAGEREF _Toc59090137 \h </w:instrText>
            </w:r>
            <w:r w:rsidR="00DC36EF">
              <w:rPr>
                <w:noProof/>
                <w:webHidden/>
              </w:rPr>
            </w:r>
            <w:r w:rsidR="00DC36EF">
              <w:rPr>
                <w:noProof/>
                <w:webHidden/>
              </w:rPr>
              <w:fldChar w:fldCharType="separate"/>
            </w:r>
            <w:r w:rsidR="00DB3600">
              <w:rPr>
                <w:noProof/>
                <w:webHidden/>
              </w:rPr>
              <w:t>46</w:t>
            </w:r>
            <w:r w:rsidR="00DC36EF">
              <w:rPr>
                <w:noProof/>
                <w:webHidden/>
              </w:rPr>
              <w:fldChar w:fldCharType="end"/>
            </w:r>
          </w:hyperlink>
        </w:p>
        <w:p w14:paraId="5425B8BF" w14:textId="5F276BA1"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38" w:history="1">
            <w:r w:rsidR="00DC36EF" w:rsidRPr="0039739F">
              <w:rPr>
                <w:rStyle w:val="Hyperlink"/>
                <w:noProof/>
              </w:rPr>
              <w:t>4.3</w:t>
            </w:r>
            <w:r w:rsidR="00DC36EF">
              <w:rPr>
                <w:rFonts w:asciiTheme="minorHAnsi" w:eastAsiaTheme="minorEastAsia" w:hAnsiTheme="minorHAnsi"/>
                <w:noProof/>
                <w:color w:val="auto"/>
                <w:sz w:val="22"/>
                <w:lang w:eastAsia="en-AU"/>
              </w:rPr>
              <w:tab/>
            </w:r>
            <w:r w:rsidR="00DC36EF" w:rsidRPr="0039739F">
              <w:rPr>
                <w:rStyle w:val="Hyperlink"/>
                <w:noProof/>
              </w:rPr>
              <w:t>Trends in executive remuneration</w:t>
            </w:r>
            <w:r w:rsidR="00DC36EF">
              <w:rPr>
                <w:noProof/>
                <w:webHidden/>
              </w:rPr>
              <w:tab/>
            </w:r>
            <w:r w:rsidR="00DC36EF">
              <w:rPr>
                <w:noProof/>
                <w:webHidden/>
              </w:rPr>
              <w:fldChar w:fldCharType="begin"/>
            </w:r>
            <w:r w:rsidR="00DC36EF">
              <w:rPr>
                <w:noProof/>
                <w:webHidden/>
              </w:rPr>
              <w:instrText xml:space="preserve"> PAGEREF _Toc59090138 \h </w:instrText>
            </w:r>
            <w:r w:rsidR="00DC36EF">
              <w:rPr>
                <w:noProof/>
                <w:webHidden/>
              </w:rPr>
            </w:r>
            <w:r w:rsidR="00DC36EF">
              <w:rPr>
                <w:noProof/>
                <w:webHidden/>
              </w:rPr>
              <w:fldChar w:fldCharType="separate"/>
            </w:r>
            <w:r w:rsidR="00DB3600">
              <w:rPr>
                <w:noProof/>
                <w:webHidden/>
              </w:rPr>
              <w:t>52</w:t>
            </w:r>
            <w:r w:rsidR="00DC36EF">
              <w:rPr>
                <w:noProof/>
                <w:webHidden/>
              </w:rPr>
              <w:fldChar w:fldCharType="end"/>
            </w:r>
          </w:hyperlink>
        </w:p>
        <w:p w14:paraId="462D47EF" w14:textId="73EEF737" w:rsidR="00DC36EF" w:rsidRDefault="008E587C">
          <w:pPr>
            <w:pStyle w:val="TOC2"/>
            <w:tabs>
              <w:tab w:val="right" w:leader="dot" w:pos="8488"/>
            </w:tabs>
            <w:rPr>
              <w:rFonts w:asciiTheme="minorHAnsi" w:eastAsiaTheme="minorEastAsia" w:hAnsiTheme="minorHAnsi"/>
              <w:noProof/>
              <w:color w:val="auto"/>
              <w:sz w:val="22"/>
              <w:lang w:eastAsia="en-AU"/>
            </w:rPr>
          </w:pPr>
          <w:hyperlink w:anchor="_Toc59090139" w:history="1">
            <w:r w:rsidR="00DC36EF" w:rsidRPr="0039739F">
              <w:rPr>
                <w:rStyle w:val="Hyperlink"/>
                <w:noProof/>
              </w:rPr>
              <w:t>Summary</w:t>
            </w:r>
            <w:r w:rsidR="00DC36EF">
              <w:rPr>
                <w:noProof/>
                <w:webHidden/>
              </w:rPr>
              <w:tab/>
            </w:r>
            <w:r w:rsidR="00DC36EF">
              <w:rPr>
                <w:noProof/>
                <w:webHidden/>
              </w:rPr>
              <w:fldChar w:fldCharType="begin"/>
            </w:r>
            <w:r w:rsidR="00DC36EF">
              <w:rPr>
                <w:noProof/>
                <w:webHidden/>
              </w:rPr>
              <w:instrText xml:space="preserve"> PAGEREF _Toc59090139 \h </w:instrText>
            </w:r>
            <w:r w:rsidR="00DC36EF">
              <w:rPr>
                <w:noProof/>
                <w:webHidden/>
              </w:rPr>
            </w:r>
            <w:r w:rsidR="00DC36EF">
              <w:rPr>
                <w:noProof/>
                <w:webHidden/>
              </w:rPr>
              <w:fldChar w:fldCharType="separate"/>
            </w:r>
            <w:r w:rsidR="00DB3600">
              <w:rPr>
                <w:noProof/>
                <w:webHidden/>
              </w:rPr>
              <w:t>59</w:t>
            </w:r>
            <w:r w:rsidR="00DC36EF">
              <w:rPr>
                <w:noProof/>
                <w:webHidden/>
              </w:rPr>
              <w:fldChar w:fldCharType="end"/>
            </w:r>
          </w:hyperlink>
        </w:p>
        <w:p w14:paraId="522D7FC7" w14:textId="6B497999" w:rsidR="00DC36EF" w:rsidRDefault="008E587C">
          <w:pPr>
            <w:pStyle w:val="TOC1"/>
            <w:tabs>
              <w:tab w:val="left" w:pos="510"/>
              <w:tab w:val="right" w:leader="dot" w:pos="8488"/>
            </w:tabs>
            <w:rPr>
              <w:rFonts w:asciiTheme="minorHAnsi" w:eastAsiaTheme="minorEastAsia" w:hAnsiTheme="minorHAnsi" w:cstheme="minorBidi"/>
              <w:b w:val="0"/>
              <w:noProof/>
              <w:color w:val="auto"/>
              <w:sz w:val="22"/>
              <w:szCs w:val="22"/>
              <w:lang w:eastAsia="en-AU"/>
            </w:rPr>
          </w:pPr>
          <w:hyperlink w:anchor="_Toc59090140" w:history="1">
            <w:r w:rsidR="00DC36EF" w:rsidRPr="0039739F">
              <w:rPr>
                <w:rStyle w:val="Hyperlink"/>
                <w:noProof/>
              </w:rPr>
              <w:t>5</w:t>
            </w:r>
            <w:r w:rsidR="00DC36EF">
              <w:rPr>
                <w:rFonts w:asciiTheme="minorHAnsi" w:eastAsiaTheme="minorEastAsia" w:hAnsiTheme="minorHAnsi" w:cstheme="minorBidi"/>
                <w:b w:val="0"/>
                <w:noProof/>
                <w:color w:val="auto"/>
                <w:sz w:val="22"/>
                <w:szCs w:val="22"/>
                <w:lang w:eastAsia="en-AU"/>
              </w:rPr>
              <w:tab/>
            </w:r>
            <w:r w:rsidR="00DC36EF" w:rsidRPr="0039739F">
              <w:rPr>
                <w:rStyle w:val="Hyperlink"/>
                <w:noProof/>
              </w:rPr>
              <w:t xml:space="preserve">Labour market considerations </w:t>
            </w:r>
            <w:r w:rsidR="00DC36EF">
              <w:rPr>
                <w:noProof/>
                <w:webHidden/>
              </w:rPr>
              <w:tab/>
            </w:r>
            <w:r w:rsidR="00DC36EF">
              <w:rPr>
                <w:noProof/>
                <w:webHidden/>
              </w:rPr>
              <w:fldChar w:fldCharType="begin"/>
            </w:r>
            <w:r w:rsidR="00DC36EF">
              <w:rPr>
                <w:noProof/>
                <w:webHidden/>
              </w:rPr>
              <w:instrText xml:space="preserve"> PAGEREF _Toc59090140 \h </w:instrText>
            </w:r>
            <w:r w:rsidR="00DC36EF">
              <w:rPr>
                <w:noProof/>
                <w:webHidden/>
              </w:rPr>
            </w:r>
            <w:r w:rsidR="00DC36EF">
              <w:rPr>
                <w:noProof/>
                <w:webHidden/>
              </w:rPr>
              <w:fldChar w:fldCharType="separate"/>
            </w:r>
            <w:r w:rsidR="00DB3600">
              <w:rPr>
                <w:noProof/>
                <w:webHidden/>
              </w:rPr>
              <w:t>61</w:t>
            </w:r>
            <w:r w:rsidR="00DC36EF">
              <w:rPr>
                <w:noProof/>
                <w:webHidden/>
              </w:rPr>
              <w:fldChar w:fldCharType="end"/>
            </w:r>
          </w:hyperlink>
        </w:p>
        <w:p w14:paraId="368BDAF9" w14:textId="718F6FB6"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41" w:history="1">
            <w:r w:rsidR="00DC36EF" w:rsidRPr="0039739F">
              <w:rPr>
                <w:rStyle w:val="Hyperlink"/>
                <w:noProof/>
              </w:rPr>
              <w:t>5.1</w:t>
            </w:r>
            <w:r w:rsidR="00DC36EF">
              <w:rPr>
                <w:rFonts w:asciiTheme="minorHAnsi" w:eastAsiaTheme="minorEastAsia" w:hAnsiTheme="minorHAnsi"/>
                <w:noProof/>
                <w:color w:val="auto"/>
                <w:sz w:val="22"/>
                <w:lang w:eastAsia="en-AU"/>
              </w:rPr>
              <w:tab/>
            </w:r>
            <w:r w:rsidR="00DC36EF" w:rsidRPr="0039739F">
              <w:rPr>
                <w:rStyle w:val="Hyperlink"/>
                <w:noProof/>
              </w:rPr>
              <w:t>Impact of regulation</w:t>
            </w:r>
            <w:r w:rsidR="00DC36EF">
              <w:rPr>
                <w:noProof/>
                <w:webHidden/>
              </w:rPr>
              <w:tab/>
            </w:r>
            <w:r w:rsidR="00DC36EF">
              <w:rPr>
                <w:noProof/>
                <w:webHidden/>
              </w:rPr>
              <w:fldChar w:fldCharType="begin"/>
            </w:r>
            <w:r w:rsidR="00DC36EF">
              <w:rPr>
                <w:noProof/>
                <w:webHidden/>
              </w:rPr>
              <w:instrText xml:space="preserve"> PAGEREF _Toc59090141 \h </w:instrText>
            </w:r>
            <w:r w:rsidR="00DC36EF">
              <w:rPr>
                <w:noProof/>
                <w:webHidden/>
              </w:rPr>
            </w:r>
            <w:r w:rsidR="00DC36EF">
              <w:rPr>
                <w:noProof/>
                <w:webHidden/>
              </w:rPr>
              <w:fldChar w:fldCharType="separate"/>
            </w:r>
            <w:r w:rsidR="00DB3600">
              <w:rPr>
                <w:noProof/>
                <w:webHidden/>
              </w:rPr>
              <w:t>61</w:t>
            </w:r>
            <w:r w:rsidR="00DC36EF">
              <w:rPr>
                <w:noProof/>
                <w:webHidden/>
              </w:rPr>
              <w:fldChar w:fldCharType="end"/>
            </w:r>
          </w:hyperlink>
        </w:p>
        <w:p w14:paraId="2E5C4897" w14:textId="1452F983"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42" w:history="1">
            <w:r w:rsidR="00DC36EF" w:rsidRPr="0039739F">
              <w:rPr>
                <w:rStyle w:val="Hyperlink"/>
                <w:noProof/>
              </w:rPr>
              <w:t>5.2</w:t>
            </w:r>
            <w:r w:rsidR="00DC36EF">
              <w:rPr>
                <w:rFonts w:asciiTheme="minorHAnsi" w:eastAsiaTheme="minorEastAsia" w:hAnsiTheme="minorHAnsi"/>
                <w:noProof/>
                <w:color w:val="auto"/>
                <w:sz w:val="22"/>
                <w:lang w:eastAsia="en-AU"/>
              </w:rPr>
              <w:tab/>
            </w:r>
            <w:r w:rsidR="00DC36EF" w:rsidRPr="0039739F">
              <w:rPr>
                <w:rStyle w:val="Hyperlink"/>
                <w:noProof/>
              </w:rPr>
              <w:t>Target skills and experience</w:t>
            </w:r>
            <w:r w:rsidR="00DC36EF">
              <w:rPr>
                <w:noProof/>
                <w:webHidden/>
              </w:rPr>
              <w:tab/>
            </w:r>
            <w:r w:rsidR="00DC36EF">
              <w:rPr>
                <w:noProof/>
                <w:webHidden/>
              </w:rPr>
              <w:fldChar w:fldCharType="begin"/>
            </w:r>
            <w:r w:rsidR="00DC36EF">
              <w:rPr>
                <w:noProof/>
                <w:webHidden/>
              </w:rPr>
              <w:instrText xml:space="preserve"> PAGEREF _Toc59090142 \h </w:instrText>
            </w:r>
            <w:r w:rsidR="00DC36EF">
              <w:rPr>
                <w:noProof/>
                <w:webHidden/>
              </w:rPr>
            </w:r>
            <w:r w:rsidR="00DC36EF">
              <w:rPr>
                <w:noProof/>
                <w:webHidden/>
              </w:rPr>
              <w:fldChar w:fldCharType="separate"/>
            </w:r>
            <w:r w:rsidR="00DB3600">
              <w:rPr>
                <w:noProof/>
                <w:webHidden/>
              </w:rPr>
              <w:t>62</w:t>
            </w:r>
            <w:r w:rsidR="00DC36EF">
              <w:rPr>
                <w:noProof/>
                <w:webHidden/>
              </w:rPr>
              <w:fldChar w:fldCharType="end"/>
            </w:r>
          </w:hyperlink>
        </w:p>
        <w:p w14:paraId="2559A34C" w14:textId="77CF4A81"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43" w:history="1">
            <w:r w:rsidR="00DC36EF" w:rsidRPr="0039739F">
              <w:rPr>
                <w:rStyle w:val="Hyperlink"/>
                <w:noProof/>
              </w:rPr>
              <w:t>5.3</w:t>
            </w:r>
            <w:r w:rsidR="00DC36EF">
              <w:rPr>
                <w:rFonts w:asciiTheme="minorHAnsi" w:eastAsiaTheme="minorEastAsia" w:hAnsiTheme="minorHAnsi"/>
                <w:noProof/>
                <w:color w:val="auto"/>
                <w:sz w:val="22"/>
                <w:lang w:eastAsia="en-AU"/>
              </w:rPr>
              <w:tab/>
            </w:r>
            <w:r w:rsidR="00DC36EF" w:rsidRPr="0039739F">
              <w:rPr>
                <w:rStyle w:val="Hyperlink"/>
                <w:noProof/>
              </w:rPr>
              <w:t>Sources of public entity executives</w:t>
            </w:r>
            <w:r w:rsidR="00DC36EF">
              <w:rPr>
                <w:noProof/>
                <w:webHidden/>
              </w:rPr>
              <w:tab/>
            </w:r>
            <w:r w:rsidR="00DC36EF">
              <w:rPr>
                <w:noProof/>
                <w:webHidden/>
              </w:rPr>
              <w:fldChar w:fldCharType="begin"/>
            </w:r>
            <w:r w:rsidR="00DC36EF">
              <w:rPr>
                <w:noProof/>
                <w:webHidden/>
              </w:rPr>
              <w:instrText xml:space="preserve"> PAGEREF _Toc59090143 \h </w:instrText>
            </w:r>
            <w:r w:rsidR="00DC36EF">
              <w:rPr>
                <w:noProof/>
                <w:webHidden/>
              </w:rPr>
            </w:r>
            <w:r w:rsidR="00DC36EF">
              <w:rPr>
                <w:noProof/>
                <w:webHidden/>
              </w:rPr>
              <w:fldChar w:fldCharType="separate"/>
            </w:r>
            <w:r w:rsidR="00DB3600">
              <w:rPr>
                <w:noProof/>
                <w:webHidden/>
              </w:rPr>
              <w:t>63</w:t>
            </w:r>
            <w:r w:rsidR="00DC36EF">
              <w:rPr>
                <w:noProof/>
                <w:webHidden/>
              </w:rPr>
              <w:fldChar w:fldCharType="end"/>
            </w:r>
          </w:hyperlink>
        </w:p>
        <w:p w14:paraId="7ADA574C" w14:textId="55E6DF50"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44" w:history="1">
            <w:r w:rsidR="00DC36EF" w:rsidRPr="0039739F">
              <w:rPr>
                <w:rStyle w:val="Hyperlink"/>
                <w:noProof/>
              </w:rPr>
              <w:t>5.4</w:t>
            </w:r>
            <w:r w:rsidR="00DC36EF">
              <w:rPr>
                <w:rFonts w:asciiTheme="minorHAnsi" w:eastAsiaTheme="minorEastAsia" w:hAnsiTheme="minorHAnsi"/>
                <w:noProof/>
                <w:color w:val="auto"/>
                <w:sz w:val="22"/>
                <w:lang w:eastAsia="en-AU"/>
              </w:rPr>
              <w:tab/>
            </w:r>
            <w:r w:rsidR="00DC36EF" w:rsidRPr="0039739F">
              <w:rPr>
                <w:rStyle w:val="Hyperlink"/>
                <w:noProof/>
              </w:rPr>
              <w:t>High demand in particular industries</w:t>
            </w:r>
            <w:r w:rsidR="00DC36EF">
              <w:rPr>
                <w:noProof/>
                <w:webHidden/>
              </w:rPr>
              <w:tab/>
            </w:r>
            <w:r w:rsidR="00DC36EF">
              <w:rPr>
                <w:noProof/>
                <w:webHidden/>
              </w:rPr>
              <w:fldChar w:fldCharType="begin"/>
            </w:r>
            <w:r w:rsidR="00DC36EF">
              <w:rPr>
                <w:noProof/>
                <w:webHidden/>
              </w:rPr>
              <w:instrText xml:space="preserve"> PAGEREF _Toc59090144 \h </w:instrText>
            </w:r>
            <w:r w:rsidR="00DC36EF">
              <w:rPr>
                <w:noProof/>
                <w:webHidden/>
              </w:rPr>
            </w:r>
            <w:r w:rsidR="00DC36EF">
              <w:rPr>
                <w:noProof/>
                <w:webHidden/>
              </w:rPr>
              <w:fldChar w:fldCharType="separate"/>
            </w:r>
            <w:r w:rsidR="00DB3600">
              <w:rPr>
                <w:noProof/>
                <w:webHidden/>
              </w:rPr>
              <w:t>65</w:t>
            </w:r>
            <w:r w:rsidR="00DC36EF">
              <w:rPr>
                <w:noProof/>
                <w:webHidden/>
              </w:rPr>
              <w:fldChar w:fldCharType="end"/>
            </w:r>
          </w:hyperlink>
        </w:p>
        <w:p w14:paraId="255403C2" w14:textId="6B3CD80A"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45" w:history="1">
            <w:r w:rsidR="00DC36EF" w:rsidRPr="0039739F">
              <w:rPr>
                <w:rStyle w:val="Hyperlink"/>
                <w:noProof/>
              </w:rPr>
              <w:t>5.5</w:t>
            </w:r>
            <w:r w:rsidR="00DC36EF">
              <w:rPr>
                <w:rFonts w:asciiTheme="minorHAnsi" w:eastAsiaTheme="minorEastAsia" w:hAnsiTheme="minorHAnsi"/>
                <w:noProof/>
                <w:color w:val="auto"/>
                <w:sz w:val="22"/>
                <w:lang w:eastAsia="en-AU"/>
              </w:rPr>
              <w:tab/>
            </w:r>
            <w:r w:rsidR="00DC36EF" w:rsidRPr="0039739F">
              <w:rPr>
                <w:rStyle w:val="Hyperlink"/>
                <w:noProof/>
              </w:rPr>
              <w:t>Attraction of executive talent</w:t>
            </w:r>
            <w:r w:rsidR="00DC36EF">
              <w:rPr>
                <w:noProof/>
                <w:webHidden/>
              </w:rPr>
              <w:tab/>
            </w:r>
            <w:r w:rsidR="00DC36EF">
              <w:rPr>
                <w:noProof/>
                <w:webHidden/>
              </w:rPr>
              <w:fldChar w:fldCharType="begin"/>
            </w:r>
            <w:r w:rsidR="00DC36EF">
              <w:rPr>
                <w:noProof/>
                <w:webHidden/>
              </w:rPr>
              <w:instrText xml:space="preserve"> PAGEREF _Toc59090145 \h </w:instrText>
            </w:r>
            <w:r w:rsidR="00DC36EF">
              <w:rPr>
                <w:noProof/>
                <w:webHidden/>
              </w:rPr>
            </w:r>
            <w:r w:rsidR="00DC36EF">
              <w:rPr>
                <w:noProof/>
                <w:webHidden/>
              </w:rPr>
              <w:fldChar w:fldCharType="separate"/>
            </w:r>
            <w:r w:rsidR="00DB3600">
              <w:rPr>
                <w:noProof/>
                <w:webHidden/>
              </w:rPr>
              <w:t>67</w:t>
            </w:r>
            <w:r w:rsidR="00DC36EF">
              <w:rPr>
                <w:noProof/>
                <w:webHidden/>
              </w:rPr>
              <w:fldChar w:fldCharType="end"/>
            </w:r>
          </w:hyperlink>
        </w:p>
        <w:p w14:paraId="2320FAC7" w14:textId="55647F82"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46" w:history="1">
            <w:r w:rsidR="00DC36EF" w:rsidRPr="0039739F">
              <w:rPr>
                <w:rStyle w:val="Hyperlink"/>
                <w:noProof/>
              </w:rPr>
              <w:t>5.6</w:t>
            </w:r>
            <w:r w:rsidR="00DC36EF">
              <w:rPr>
                <w:rFonts w:asciiTheme="minorHAnsi" w:eastAsiaTheme="minorEastAsia" w:hAnsiTheme="minorHAnsi"/>
                <w:noProof/>
                <w:color w:val="auto"/>
                <w:sz w:val="22"/>
                <w:lang w:eastAsia="en-AU"/>
              </w:rPr>
              <w:tab/>
            </w:r>
            <w:r w:rsidR="00DC36EF" w:rsidRPr="0039739F">
              <w:rPr>
                <w:rStyle w:val="Hyperlink"/>
                <w:noProof/>
              </w:rPr>
              <w:t>Retention of executive talent and career intentions</w:t>
            </w:r>
            <w:r w:rsidR="00DC36EF">
              <w:rPr>
                <w:noProof/>
                <w:webHidden/>
              </w:rPr>
              <w:tab/>
            </w:r>
            <w:r w:rsidR="00DC36EF">
              <w:rPr>
                <w:noProof/>
                <w:webHidden/>
              </w:rPr>
              <w:fldChar w:fldCharType="begin"/>
            </w:r>
            <w:r w:rsidR="00DC36EF">
              <w:rPr>
                <w:noProof/>
                <w:webHidden/>
              </w:rPr>
              <w:instrText xml:space="preserve"> PAGEREF _Toc59090146 \h </w:instrText>
            </w:r>
            <w:r w:rsidR="00DC36EF">
              <w:rPr>
                <w:noProof/>
                <w:webHidden/>
              </w:rPr>
            </w:r>
            <w:r w:rsidR="00DC36EF">
              <w:rPr>
                <w:noProof/>
                <w:webHidden/>
              </w:rPr>
              <w:fldChar w:fldCharType="separate"/>
            </w:r>
            <w:r w:rsidR="00DB3600">
              <w:rPr>
                <w:noProof/>
                <w:webHidden/>
              </w:rPr>
              <w:t>72</w:t>
            </w:r>
            <w:r w:rsidR="00DC36EF">
              <w:rPr>
                <w:noProof/>
                <w:webHidden/>
              </w:rPr>
              <w:fldChar w:fldCharType="end"/>
            </w:r>
          </w:hyperlink>
        </w:p>
        <w:p w14:paraId="43415AD7" w14:textId="03884EF1"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47" w:history="1">
            <w:r w:rsidR="00DC36EF" w:rsidRPr="0039739F">
              <w:rPr>
                <w:rStyle w:val="Hyperlink"/>
                <w:noProof/>
              </w:rPr>
              <w:t>5.7</w:t>
            </w:r>
            <w:r w:rsidR="00DC36EF">
              <w:rPr>
                <w:rFonts w:asciiTheme="minorHAnsi" w:eastAsiaTheme="minorEastAsia" w:hAnsiTheme="minorHAnsi"/>
                <w:noProof/>
                <w:color w:val="auto"/>
                <w:sz w:val="22"/>
                <w:lang w:eastAsia="en-AU"/>
              </w:rPr>
              <w:tab/>
            </w:r>
            <w:r w:rsidR="00DC36EF" w:rsidRPr="0039739F">
              <w:rPr>
                <w:rStyle w:val="Hyperlink"/>
                <w:noProof/>
              </w:rPr>
              <w:t>Limitations</w:t>
            </w:r>
            <w:r w:rsidR="00DC36EF">
              <w:rPr>
                <w:noProof/>
                <w:webHidden/>
              </w:rPr>
              <w:tab/>
            </w:r>
            <w:r w:rsidR="00DC36EF">
              <w:rPr>
                <w:noProof/>
                <w:webHidden/>
              </w:rPr>
              <w:fldChar w:fldCharType="begin"/>
            </w:r>
            <w:r w:rsidR="00DC36EF">
              <w:rPr>
                <w:noProof/>
                <w:webHidden/>
              </w:rPr>
              <w:instrText xml:space="preserve"> PAGEREF _Toc59090147 \h </w:instrText>
            </w:r>
            <w:r w:rsidR="00DC36EF">
              <w:rPr>
                <w:noProof/>
                <w:webHidden/>
              </w:rPr>
            </w:r>
            <w:r w:rsidR="00DC36EF">
              <w:rPr>
                <w:noProof/>
                <w:webHidden/>
              </w:rPr>
              <w:fldChar w:fldCharType="separate"/>
            </w:r>
            <w:r w:rsidR="00DB3600">
              <w:rPr>
                <w:noProof/>
                <w:webHidden/>
              </w:rPr>
              <w:t>73</w:t>
            </w:r>
            <w:r w:rsidR="00DC36EF">
              <w:rPr>
                <w:noProof/>
                <w:webHidden/>
              </w:rPr>
              <w:fldChar w:fldCharType="end"/>
            </w:r>
          </w:hyperlink>
        </w:p>
        <w:p w14:paraId="3D46CCF0" w14:textId="36BCB5ED" w:rsidR="00DC36EF" w:rsidRDefault="008E587C">
          <w:pPr>
            <w:pStyle w:val="TOC2"/>
            <w:tabs>
              <w:tab w:val="right" w:leader="dot" w:pos="8488"/>
            </w:tabs>
            <w:rPr>
              <w:rFonts w:asciiTheme="minorHAnsi" w:eastAsiaTheme="minorEastAsia" w:hAnsiTheme="minorHAnsi"/>
              <w:noProof/>
              <w:color w:val="auto"/>
              <w:sz w:val="22"/>
              <w:lang w:eastAsia="en-AU"/>
            </w:rPr>
          </w:pPr>
          <w:hyperlink w:anchor="_Toc59090148" w:history="1">
            <w:r w:rsidR="00DC36EF" w:rsidRPr="0039739F">
              <w:rPr>
                <w:rStyle w:val="Hyperlink"/>
                <w:noProof/>
              </w:rPr>
              <w:t>Summary</w:t>
            </w:r>
            <w:r w:rsidR="00DC36EF">
              <w:rPr>
                <w:noProof/>
                <w:webHidden/>
              </w:rPr>
              <w:tab/>
            </w:r>
            <w:r w:rsidR="00DC36EF">
              <w:rPr>
                <w:noProof/>
                <w:webHidden/>
              </w:rPr>
              <w:fldChar w:fldCharType="begin"/>
            </w:r>
            <w:r w:rsidR="00DC36EF">
              <w:rPr>
                <w:noProof/>
                <w:webHidden/>
              </w:rPr>
              <w:instrText xml:space="preserve"> PAGEREF _Toc59090148 \h </w:instrText>
            </w:r>
            <w:r w:rsidR="00DC36EF">
              <w:rPr>
                <w:noProof/>
                <w:webHidden/>
              </w:rPr>
            </w:r>
            <w:r w:rsidR="00DC36EF">
              <w:rPr>
                <w:noProof/>
                <w:webHidden/>
              </w:rPr>
              <w:fldChar w:fldCharType="separate"/>
            </w:r>
            <w:r w:rsidR="00DB3600">
              <w:rPr>
                <w:noProof/>
                <w:webHidden/>
              </w:rPr>
              <w:t>74</w:t>
            </w:r>
            <w:r w:rsidR="00DC36EF">
              <w:rPr>
                <w:noProof/>
                <w:webHidden/>
              </w:rPr>
              <w:fldChar w:fldCharType="end"/>
            </w:r>
          </w:hyperlink>
        </w:p>
        <w:p w14:paraId="6030DD11" w14:textId="3D3319FE" w:rsidR="00DC36EF" w:rsidRDefault="008E587C">
          <w:pPr>
            <w:pStyle w:val="TOC1"/>
            <w:tabs>
              <w:tab w:val="left" w:pos="510"/>
              <w:tab w:val="right" w:leader="dot" w:pos="8488"/>
            </w:tabs>
            <w:rPr>
              <w:rFonts w:asciiTheme="minorHAnsi" w:eastAsiaTheme="minorEastAsia" w:hAnsiTheme="minorHAnsi" w:cstheme="minorBidi"/>
              <w:b w:val="0"/>
              <w:noProof/>
              <w:color w:val="auto"/>
              <w:sz w:val="22"/>
              <w:szCs w:val="22"/>
              <w:lang w:eastAsia="en-AU"/>
            </w:rPr>
          </w:pPr>
          <w:hyperlink w:anchor="_Toc59090149" w:history="1">
            <w:r w:rsidR="00DC36EF" w:rsidRPr="0039739F">
              <w:rPr>
                <w:rStyle w:val="Hyperlink"/>
                <w:noProof/>
              </w:rPr>
              <w:t>6</w:t>
            </w:r>
            <w:r w:rsidR="00DC36EF">
              <w:rPr>
                <w:rFonts w:asciiTheme="minorHAnsi" w:eastAsiaTheme="minorEastAsia" w:hAnsiTheme="minorHAnsi" w:cstheme="minorBidi"/>
                <w:b w:val="0"/>
                <w:noProof/>
                <w:color w:val="auto"/>
                <w:sz w:val="22"/>
                <w:szCs w:val="22"/>
                <w:lang w:eastAsia="en-AU"/>
              </w:rPr>
              <w:tab/>
            </w:r>
            <w:r w:rsidR="00DC36EF" w:rsidRPr="0039739F">
              <w:rPr>
                <w:rStyle w:val="Hyperlink"/>
                <w:noProof/>
              </w:rPr>
              <w:t xml:space="preserve">Economic factors </w:t>
            </w:r>
            <w:r w:rsidR="00DC36EF">
              <w:rPr>
                <w:noProof/>
                <w:webHidden/>
              </w:rPr>
              <w:tab/>
            </w:r>
            <w:r w:rsidR="00DC36EF">
              <w:rPr>
                <w:noProof/>
                <w:webHidden/>
              </w:rPr>
              <w:fldChar w:fldCharType="begin"/>
            </w:r>
            <w:r w:rsidR="00DC36EF">
              <w:rPr>
                <w:noProof/>
                <w:webHidden/>
              </w:rPr>
              <w:instrText xml:space="preserve"> PAGEREF _Toc59090149 \h </w:instrText>
            </w:r>
            <w:r w:rsidR="00DC36EF">
              <w:rPr>
                <w:noProof/>
                <w:webHidden/>
              </w:rPr>
            </w:r>
            <w:r w:rsidR="00DC36EF">
              <w:rPr>
                <w:noProof/>
                <w:webHidden/>
              </w:rPr>
              <w:fldChar w:fldCharType="separate"/>
            </w:r>
            <w:r w:rsidR="00DB3600">
              <w:rPr>
                <w:noProof/>
                <w:webHidden/>
              </w:rPr>
              <w:t>75</w:t>
            </w:r>
            <w:r w:rsidR="00DC36EF">
              <w:rPr>
                <w:noProof/>
                <w:webHidden/>
              </w:rPr>
              <w:fldChar w:fldCharType="end"/>
            </w:r>
          </w:hyperlink>
        </w:p>
        <w:p w14:paraId="4D9DB2C3" w14:textId="4EE73139"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50" w:history="1">
            <w:r w:rsidR="00DC36EF" w:rsidRPr="0039739F">
              <w:rPr>
                <w:rStyle w:val="Hyperlink"/>
                <w:noProof/>
              </w:rPr>
              <w:t>6.1</w:t>
            </w:r>
            <w:r w:rsidR="00DC36EF">
              <w:rPr>
                <w:rFonts w:asciiTheme="minorHAnsi" w:eastAsiaTheme="minorEastAsia" w:hAnsiTheme="minorHAnsi"/>
                <w:noProof/>
                <w:color w:val="auto"/>
                <w:sz w:val="22"/>
                <w:lang w:eastAsia="en-AU"/>
              </w:rPr>
              <w:tab/>
            </w:r>
            <w:r w:rsidR="00DC36EF" w:rsidRPr="0039739F">
              <w:rPr>
                <w:rStyle w:val="Hyperlink"/>
                <w:noProof/>
              </w:rPr>
              <w:t>Current and projected economic conditions and trends</w:t>
            </w:r>
            <w:r w:rsidR="00DC36EF">
              <w:rPr>
                <w:noProof/>
                <w:webHidden/>
              </w:rPr>
              <w:tab/>
            </w:r>
            <w:r w:rsidR="00DC36EF">
              <w:rPr>
                <w:noProof/>
                <w:webHidden/>
              </w:rPr>
              <w:fldChar w:fldCharType="begin"/>
            </w:r>
            <w:r w:rsidR="00DC36EF">
              <w:rPr>
                <w:noProof/>
                <w:webHidden/>
              </w:rPr>
              <w:instrText xml:space="preserve"> PAGEREF _Toc59090150 \h </w:instrText>
            </w:r>
            <w:r w:rsidR="00DC36EF">
              <w:rPr>
                <w:noProof/>
                <w:webHidden/>
              </w:rPr>
            </w:r>
            <w:r w:rsidR="00DC36EF">
              <w:rPr>
                <w:noProof/>
                <w:webHidden/>
              </w:rPr>
              <w:fldChar w:fldCharType="separate"/>
            </w:r>
            <w:r w:rsidR="00DB3600">
              <w:rPr>
                <w:noProof/>
                <w:webHidden/>
              </w:rPr>
              <w:t>75</w:t>
            </w:r>
            <w:r w:rsidR="00DC36EF">
              <w:rPr>
                <w:noProof/>
                <w:webHidden/>
              </w:rPr>
              <w:fldChar w:fldCharType="end"/>
            </w:r>
          </w:hyperlink>
        </w:p>
        <w:p w14:paraId="35DFB7A9" w14:textId="6E033F7C"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51" w:history="1">
            <w:r w:rsidR="00DC36EF" w:rsidRPr="0039739F">
              <w:rPr>
                <w:rStyle w:val="Hyperlink"/>
                <w:noProof/>
              </w:rPr>
              <w:t>6.2</w:t>
            </w:r>
            <w:r w:rsidR="00DC36EF">
              <w:rPr>
                <w:rFonts w:asciiTheme="minorHAnsi" w:eastAsiaTheme="minorEastAsia" w:hAnsiTheme="minorHAnsi"/>
                <w:noProof/>
                <w:color w:val="auto"/>
                <w:sz w:val="22"/>
                <w:lang w:eastAsia="en-AU"/>
              </w:rPr>
              <w:tab/>
            </w:r>
            <w:r w:rsidR="00DC36EF" w:rsidRPr="0039739F">
              <w:rPr>
                <w:rStyle w:val="Hyperlink"/>
                <w:noProof/>
              </w:rPr>
              <w:t>Financial position and fiscal strategy of the State of Victoria</w:t>
            </w:r>
            <w:r w:rsidR="00DC36EF">
              <w:rPr>
                <w:noProof/>
                <w:webHidden/>
              </w:rPr>
              <w:tab/>
            </w:r>
            <w:r w:rsidR="00DC36EF">
              <w:rPr>
                <w:noProof/>
                <w:webHidden/>
              </w:rPr>
              <w:fldChar w:fldCharType="begin"/>
            </w:r>
            <w:r w:rsidR="00DC36EF">
              <w:rPr>
                <w:noProof/>
                <w:webHidden/>
              </w:rPr>
              <w:instrText xml:space="preserve"> PAGEREF _Toc59090151 \h </w:instrText>
            </w:r>
            <w:r w:rsidR="00DC36EF">
              <w:rPr>
                <w:noProof/>
                <w:webHidden/>
              </w:rPr>
            </w:r>
            <w:r w:rsidR="00DC36EF">
              <w:rPr>
                <w:noProof/>
                <w:webHidden/>
              </w:rPr>
              <w:fldChar w:fldCharType="separate"/>
            </w:r>
            <w:r w:rsidR="00DB3600">
              <w:rPr>
                <w:noProof/>
                <w:webHidden/>
              </w:rPr>
              <w:t>78</w:t>
            </w:r>
            <w:r w:rsidR="00DC36EF">
              <w:rPr>
                <w:noProof/>
                <w:webHidden/>
              </w:rPr>
              <w:fldChar w:fldCharType="end"/>
            </w:r>
          </w:hyperlink>
        </w:p>
        <w:p w14:paraId="6295998C" w14:textId="08E88082"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52" w:history="1">
            <w:r w:rsidR="00DC36EF" w:rsidRPr="0039739F">
              <w:rPr>
                <w:rStyle w:val="Hyperlink"/>
                <w:noProof/>
              </w:rPr>
              <w:t>6.3</w:t>
            </w:r>
            <w:r w:rsidR="00DC36EF">
              <w:rPr>
                <w:rFonts w:asciiTheme="minorHAnsi" w:eastAsiaTheme="minorEastAsia" w:hAnsiTheme="minorHAnsi"/>
                <w:noProof/>
                <w:color w:val="auto"/>
                <w:sz w:val="22"/>
                <w:lang w:eastAsia="en-AU"/>
              </w:rPr>
              <w:tab/>
            </w:r>
            <w:r w:rsidR="00DC36EF" w:rsidRPr="0039739F">
              <w:rPr>
                <w:rStyle w:val="Hyperlink"/>
                <w:noProof/>
              </w:rPr>
              <w:t>Victorian Government remuneration policies</w:t>
            </w:r>
            <w:r w:rsidR="00DC36EF">
              <w:rPr>
                <w:noProof/>
                <w:webHidden/>
              </w:rPr>
              <w:tab/>
            </w:r>
            <w:r w:rsidR="00DC36EF">
              <w:rPr>
                <w:noProof/>
                <w:webHidden/>
              </w:rPr>
              <w:fldChar w:fldCharType="begin"/>
            </w:r>
            <w:r w:rsidR="00DC36EF">
              <w:rPr>
                <w:noProof/>
                <w:webHidden/>
              </w:rPr>
              <w:instrText xml:space="preserve"> PAGEREF _Toc59090152 \h </w:instrText>
            </w:r>
            <w:r w:rsidR="00DC36EF">
              <w:rPr>
                <w:noProof/>
                <w:webHidden/>
              </w:rPr>
            </w:r>
            <w:r w:rsidR="00DC36EF">
              <w:rPr>
                <w:noProof/>
                <w:webHidden/>
              </w:rPr>
              <w:fldChar w:fldCharType="separate"/>
            </w:r>
            <w:r w:rsidR="00DB3600">
              <w:rPr>
                <w:noProof/>
                <w:webHidden/>
              </w:rPr>
              <w:t>79</w:t>
            </w:r>
            <w:r w:rsidR="00DC36EF">
              <w:rPr>
                <w:noProof/>
                <w:webHidden/>
              </w:rPr>
              <w:fldChar w:fldCharType="end"/>
            </w:r>
          </w:hyperlink>
        </w:p>
        <w:p w14:paraId="203070D2" w14:textId="4E90461B" w:rsidR="00DC36EF" w:rsidRDefault="008E587C">
          <w:pPr>
            <w:pStyle w:val="TOC1"/>
            <w:tabs>
              <w:tab w:val="left" w:pos="510"/>
              <w:tab w:val="right" w:leader="dot" w:pos="8488"/>
            </w:tabs>
            <w:rPr>
              <w:rFonts w:asciiTheme="minorHAnsi" w:eastAsiaTheme="minorEastAsia" w:hAnsiTheme="minorHAnsi" w:cstheme="minorBidi"/>
              <w:b w:val="0"/>
              <w:noProof/>
              <w:color w:val="auto"/>
              <w:sz w:val="22"/>
              <w:szCs w:val="22"/>
              <w:lang w:eastAsia="en-AU"/>
            </w:rPr>
          </w:pPr>
          <w:hyperlink w:anchor="_Toc59090153" w:history="1">
            <w:r w:rsidR="00DC36EF" w:rsidRPr="0039739F">
              <w:rPr>
                <w:rStyle w:val="Hyperlink"/>
                <w:noProof/>
              </w:rPr>
              <w:t>7</w:t>
            </w:r>
            <w:r w:rsidR="00DC36EF">
              <w:rPr>
                <w:rFonts w:asciiTheme="minorHAnsi" w:eastAsiaTheme="minorEastAsia" w:hAnsiTheme="minorHAnsi" w:cstheme="minorBidi"/>
                <w:b w:val="0"/>
                <w:noProof/>
                <w:color w:val="auto"/>
                <w:sz w:val="22"/>
                <w:szCs w:val="22"/>
                <w:lang w:eastAsia="en-AU"/>
              </w:rPr>
              <w:tab/>
            </w:r>
            <w:r w:rsidR="00DC36EF" w:rsidRPr="0039739F">
              <w:rPr>
                <w:rStyle w:val="Hyperlink"/>
                <w:noProof/>
              </w:rPr>
              <w:t xml:space="preserve">Tribunal’s considerations  </w:t>
            </w:r>
            <w:r w:rsidR="00DC36EF">
              <w:rPr>
                <w:noProof/>
                <w:webHidden/>
              </w:rPr>
              <w:tab/>
            </w:r>
            <w:r w:rsidR="00DC36EF">
              <w:rPr>
                <w:noProof/>
                <w:webHidden/>
              </w:rPr>
              <w:fldChar w:fldCharType="begin"/>
            </w:r>
            <w:r w:rsidR="00DC36EF">
              <w:rPr>
                <w:noProof/>
                <w:webHidden/>
              </w:rPr>
              <w:instrText xml:space="preserve"> PAGEREF _Toc59090153 \h </w:instrText>
            </w:r>
            <w:r w:rsidR="00DC36EF">
              <w:rPr>
                <w:noProof/>
                <w:webHidden/>
              </w:rPr>
            </w:r>
            <w:r w:rsidR="00DC36EF">
              <w:rPr>
                <w:noProof/>
                <w:webHidden/>
              </w:rPr>
              <w:fldChar w:fldCharType="separate"/>
            </w:r>
            <w:r w:rsidR="00DB3600">
              <w:rPr>
                <w:noProof/>
                <w:webHidden/>
              </w:rPr>
              <w:t>81</w:t>
            </w:r>
            <w:r w:rsidR="00DC36EF">
              <w:rPr>
                <w:noProof/>
                <w:webHidden/>
              </w:rPr>
              <w:fldChar w:fldCharType="end"/>
            </w:r>
          </w:hyperlink>
        </w:p>
        <w:p w14:paraId="7D64DD69" w14:textId="0FEDC4B3"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54" w:history="1">
            <w:r w:rsidR="00DC36EF" w:rsidRPr="0039739F">
              <w:rPr>
                <w:rStyle w:val="Hyperlink"/>
                <w:noProof/>
              </w:rPr>
              <w:t>7.1</w:t>
            </w:r>
            <w:r w:rsidR="00DC36EF">
              <w:rPr>
                <w:rFonts w:asciiTheme="minorHAnsi" w:eastAsiaTheme="minorEastAsia" w:hAnsiTheme="minorHAnsi"/>
                <w:noProof/>
                <w:color w:val="auto"/>
                <w:sz w:val="22"/>
                <w:lang w:eastAsia="en-AU"/>
              </w:rPr>
              <w:tab/>
            </w:r>
            <w:r w:rsidR="00DC36EF" w:rsidRPr="0039739F">
              <w:rPr>
                <w:rStyle w:val="Hyperlink"/>
                <w:noProof/>
              </w:rPr>
              <w:t>Concurrent executive employment reforms</w:t>
            </w:r>
            <w:r w:rsidR="00DC36EF">
              <w:rPr>
                <w:noProof/>
                <w:webHidden/>
              </w:rPr>
              <w:tab/>
            </w:r>
            <w:r w:rsidR="00DC36EF">
              <w:rPr>
                <w:noProof/>
                <w:webHidden/>
              </w:rPr>
              <w:fldChar w:fldCharType="begin"/>
            </w:r>
            <w:r w:rsidR="00DC36EF">
              <w:rPr>
                <w:noProof/>
                <w:webHidden/>
              </w:rPr>
              <w:instrText xml:space="preserve"> PAGEREF _Toc59090154 \h </w:instrText>
            </w:r>
            <w:r w:rsidR="00DC36EF">
              <w:rPr>
                <w:noProof/>
                <w:webHidden/>
              </w:rPr>
            </w:r>
            <w:r w:rsidR="00DC36EF">
              <w:rPr>
                <w:noProof/>
                <w:webHidden/>
              </w:rPr>
              <w:fldChar w:fldCharType="separate"/>
            </w:r>
            <w:r w:rsidR="00DB3600">
              <w:rPr>
                <w:noProof/>
                <w:webHidden/>
              </w:rPr>
              <w:t>82</w:t>
            </w:r>
            <w:r w:rsidR="00DC36EF">
              <w:rPr>
                <w:noProof/>
                <w:webHidden/>
              </w:rPr>
              <w:fldChar w:fldCharType="end"/>
            </w:r>
          </w:hyperlink>
        </w:p>
        <w:p w14:paraId="218EFD08" w14:textId="6F320A8B"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55" w:history="1">
            <w:r w:rsidR="00DC36EF" w:rsidRPr="0039739F">
              <w:rPr>
                <w:rStyle w:val="Hyperlink"/>
                <w:noProof/>
              </w:rPr>
              <w:t>7.2</w:t>
            </w:r>
            <w:r w:rsidR="00DC36EF">
              <w:rPr>
                <w:rFonts w:asciiTheme="minorHAnsi" w:eastAsiaTheme="minorEastAsia" w:hAnsiTheme="minorHAnsi"/>
                <w:noProof/>
                <w:color w:val="auto"/>
                <w:sz w:val="22"/>
                <w:lang w:eastAsia="en-AU"/>
              </w:rPr>
              <w:tab/>
            </w:r>
            <w:r w:rsidR="00DC36EF" w:rsidRPr="0039739F">
              <w:rPr>
                <w:rStyle w:val="Hyperlink"/>
                <w:noProof/>
              </w:rPr>
              <w:t>Structure of remuneration bands</w:t>
            </w:r>
            <w:r w:rsidR="00DC36EF">
              <w:rPr>
                <w:noProof/>
                <w:webHidden/>
              </w:rPr>
              <w:tab/>
            </w:r>
            <w:r w:rsidR="00DC36EF">
              <w:rPr>
                <w:noProof/>
                <w:webHidden/>
              </w:rPr>
              <w:fldChar w:fldCharType="begin"/>
            </w:r>
            <w:r w:rsidR="00DC36EF">
              <w:rPr>
                <w:noProof/>
                <w:webHidden/>
              </w:rPr>
              <w:instrText xml:space="preserve"> PAGEREF _Toc59090155 \h </w:instrText>
            </w:r>
            <w:r w:rsidR="00DC36EF">
              <w:rPr>
                <w:noProof/>
                <w:webHidden/>
              </w:rPr>
            </w:r>
            <w:r w:rsidR="00DC36EF">
              <w:rPr>
                <w:noProof/>
                <w:webHidden/>
              </w:rPr>
              <w:fldChar w:fldCharType="separate"/>
            </w:r>
            <w:r w:rsidR="00DB3600">
              <w:rPr>
                <w:noProof/>
                <w:webHidden/>
              </w:rPr>
              <w:t>85</w:t>
            </w:r>
            <w:r w:rsidR="00DC36EF">
              <w:rPr>
                <w:noProof/>
                <w:webHidden/>
              </w:rPr>
              <w:fldChar w:fldCharType="end"/>
            </w:r>
          </w:hyperlink>
        </w:p>
        <w:p w14:paraId="058DE75D" w14:textId="75B9884E"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56" w:history="1">
            <w:r w:rsidR="00DC36EF" w:rsidRPr="0039739F">
              <w:rPr>
                <w:rStyle w:val="Hyperlink"/>
                <w:noProof/>
              </w:rPr>
              <w:t>7.3</w:t>
            </w:r>
            <w:r w:rsidR="00DC36EF">
              <w:rPr>
                <w:rFonts w:asciiTheme="minorHAnsi" w:eastAsiaTheme="minorEastAsia" w:hAnsiTheme="minorHAnsi"/>
                <w:noProof/>
                <w:color w:val="auto"/>
                <w:sz w:val="22"/>
                <w:lang w:eastAsia="en-AU"/>
              </w:rPr>
              <w:tab/>
            </w:r>
            <w:r w:rsidR="00DC36EF" w:rsidRPr="0039739F">
              <w:rPr>
                <w:rStyle w:val="Hyperlink"/>
                <w:noProof/>
              </w:rPr>
              <w:t>Values of the remuneration bands</w:t>
            </w:r>
            <w:r w:rsidR="00DC36EF">
              <w:rPr>
                <w:noProof/>
                <w:webHidden/>
              </w:rPr>
              <w:tab/>
            </w:r>
            <w:r w:rsidR="00DC36EF">
              <w:rPr>
                <w:noProof/>
                <w:webHidden/>
              </w:rPr>
              <w:fldChar w:fldCharType="begin"/>
            </w:r>
            <w:r w:rsidR="00DC36EF">
              <w:rPr>
                <w:noProof/>
                <w:webHidden/>
              </w:rPr>
              <w:instrText xml:space="preserve"> PAGEREF _Toc59090156 \h </w:instrText>
            </w:r>
            <w:r w:rsidR="00DC36EF">
              <w:rPr>
                <w:noProof/>
                <w:webHidden/>
              </w:rPr>
            </w:r>
            <w:r w:rsidR="00DC36EF">
              <w:rPr>
                <w:noProof/>
                <w:webHidden/>
              </w:rPr>
              <w:fldChar w:fldCharType="separate"/>
            </w:r>
            <w:r w:rsidR="00DB3600">
              <w:rPr>
                <w:noProof/>
                <w:webHidden/>
              </w:rPr>
              <w:t>91</w:t>
            </w:r>
            <w:r w:rsidR="00DC36EF">
              <w:rPr>
                <w:noProof/>
                <w:webHidden/>
              </w:rPr>
              <w:fldChar w:fldCharType="end"/>
            </w:r>
          </w:hyperlink>
        </w:p>
        <w:p w14:paraId="2FF18AE4" w14:textId="45A24EE4"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57" w:history="1">
            <w:r w:rsidR="00DC36EF" w:rsidRPr="0039739F">
              <w:rPr>
                <w:rStyle w:val="Hyperlink"/>
                <w:noProof/>
              </w:rPr>
              <w:t>7.4</w:t>
            </w:r>
            <w:r w:rsidR="00DC36EF">
              <w:rPr>
                <w:rFonts w:asciiTheme="minorHAnsi" w:eastAsiaTheme="minorEastAsia" w:hAnsiTheme="minorHAnsi"/>
                <w:noProof/>
                <w:color w:val="auto"/>
                <w:sz w:val="22"/>
                <w:lang w:eastAsia="en-AU"/>
              </w:rPr>
              <w:tab/>
            </w:r>
            <w:r w:rsidR="00DC36EF" w:rsidRPr="0039739F">
              <w:rPr>
                <w:rStyle w:val="Hyperlink"/>
                <w:noProof/>
              </w:rPr>
              <w:t>The new executive remuneration framework</w:t>
            </w:r>
            <w:r w:rsidR="00DC36EF">
              <w:rPr>
                <w:noProof/>
                <w:webHidden/>
              </w:rPr>
              <w:tab/>
            </w:r>
            <w:r w:rsidR="00DC36EF">
              <w:rPr>
                <w:noProof/>
                <w:webHidden/>
              </w:rPr>
              <w:fldChar w:fldCharType="begin"/>
            </w:r>
            <w:r w:rsidR="00DC36EF">
              <w:rPr>
                <w:noProof/>
                <w:webHidden/>
              </w:rPr>
              <w:instrText xml:space="preserve"> PAGEREF _Toc59090157 \h </w:instrText>
            </w:r>
            <w:r w:rsidR="00DC36EF">
              <w:rPr>
                <w:noProof/>
                <w:webHidden/>
              </w:rPr>
            </w:r>
            <w:r w:rsidR="00DC36EF">
              <w:rPr>
                <w:noProof/>
                <w:webHidden/>
              </w:rPr>
              <w:fldChar w:fldCharType="separate"/>
            </w:r>
            <w:r w:rsidR="00DB3600">
              <w:rPr>
                <w:noProof/>
                <w:webHidden/>
              </w:rPr>
              <w:t>99</w:t>
            </w:r>
            <w:r w:rsidR="00DC36EF">
              <w:rPr>
                <w:noProof/>
                <w:webHidden/>
              </w:rPr>
              <w:fldChar w:fldCharType="end"/>
            </w:r>
          </w:hyperlink>
        </w:p>
        <w:p w14:paraId="606A17D4" w14:textId="4BAC7EA7"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58" w:history="1">
            <w:r w:rsidR="00DC36EF" w:rsidRPr="0039739F">
              <w:rPr>
                <w:rStyle w:val="Hyperlink"/>
                <w:noProof/>
              </w:rPr>
              <w:t>7.5</w:t>
            </w:r>
            <w:r w:rsidR="00DC36EF">
              <w:rPr>
                <w:rFonts w:asciiTheme="minorHAnsi" w:eastAsiaTheme="minorEastAsia" w:hAnsiTheme="minorHAnsi"/>
                <w:noProof/>
                <w:color w:val="auto"/>
                <w:sz w:val="22"/>
                <w:lang w:eastAsia="en-AU"/>
              </w:rPr>
              <w:tab/>
            </w:r>
            <w:r w:rsidR="00DC36EF" w:rsidRPr="0039739F">
              <w:rPr>
                <w:rStyle w:val="Hyperlink"/>
                <w:noProof/>
              </w:rPr>
              <w:t>Conclusion</w:t>
            </w:r>
            <w:r w:rsidR="00DC36EF">
              <w:rPr>
                <w:noProof/>
                <w:webHidden/>
              </w:rPr>
              <w:tab/>
            </w:r>
            <w:r w:rsidR="00DC36EF">
              <w:rPr>
                <w:noProof/>
                <w:webHidden/>
              </w:rPr>
              <w:fldChar w:fldCharType="begin"/>
            </w:r>
            <w:r w:rsidR="00DC36EF">
              <w:rPr>
                <w:noProof/>
                <w:webHidden/>
              </w:rPr>
              <w:instrText xml:space="preserve"> PAGEREF _Toc59090158 \h </w:instrText>
            </w:r>
            <w:r w:rsidR="00DC36EF">
              <w:rPr>
                <w:noProof/>
                <w:webHidden/>
              </w:rPr>
            </w:r>
            <w:r w:rsidR="00DC36EF">
              <w:rPr>
                <w:noProof/>
                <w:webHidden/>
              </w:rPr>
              <w:fldChar w:fldCharType="separate"/>
            </w:r>
            <w:r w:rsidR="00DB3600">
              <w:rPr>
                <w:noProof/>
                <w:webHidden/>
              </w:rPr>
              <w:t>102</w:t>
            </w:r>
            <w:r w:rsidR="00DC36EF">
              <w:rPr>
                <w:noProof/>
                <w:webHidden/>
              </w:rPr>
              <w:fldChar w:fldCharType="end"/>
            </w:r>
          </w:hyperlink>
        </w:p>
        <w:p w14:paraId="61211966" w14:textId="5C41316F" w:rsidR="00DC36EF" w:rsidRDefault="008E587C">
          <w:pPr>
            <w:pStyle w:val="TOC1"/>
            <w:tabs>
              <w:tab w:val="right" w:leader="dot" w:pos="8488"/>
            </w:tabs>
            <w:rPr>
              <w:rFonts w:asciiTheme="minorHAnsi" w:eastAsiaTheme="minorEastAsia" w:hAnsiTheme="minorHAnsi" w:cstheme="minorBidi"/>
              <w:b w:val="0"/>
              <w:noProof/>
              <w:color w:val="auto"/>
              <w:sz w:val="22"/>
              <w:szCs w:val="22"/>
              <w:lang w:eastAsia="en-AU"/>
            </w:rPr>
          </w:pPr>
          <w:hyperlink w:anchor="_Toc59090159" w:history="1">
            <w:r w:rsidR="00DC36EF" w:rsidRPr="0039739F">
              <w:rPr>
                <w:rStyle w:val="Hyperlink"/>
                <w:noProof/>
              </w:rPr>
              <w:t xml:space="preserve">Reference list </w:t>
            </w:r>
            <w:r w:rsidR="00DC36EF">
              <w:rPr>
                <w:noProof/>
                <w:webHidden/>
              </w:rPr>
              <w:tab/>
            </w:r>
            <w:r w:rsidR="00DC36EF">
              <w:rPr>
                <w:noProof/>
                <w:webHidden/>
              </w:rPr>
              <w:fldChar w:fldCharType="begin"/>
            </w:r>
            <w:r w:rsidR="00DC36EF">
              <w:rPr>
                <w:noProof/>
                <w:webHidden/>
              </w:rPr>
              <w:instrText xml:space="preserve"> PAGEREF _Toc59090159 \h </w:instrText>
            </w:r>
            <w:r w:rsidR="00DC36EF">
              <w:rPr>
                <w:noProof/>
                <w:webHidden/>
              </w:rPr>
            </w:r>
            <w:r w:rsidR="00DC36EF">
              <w:rPr>
                <w:noProof/>
                <w:webHidden/>
              </w:rPr>
              <w:fldChar w:fldCharType="separate"/>
            </w:r>
            <w:r w:rsidR="00DB3600">
              <w:rPr>
                <w:noProof/>
                <w:webHidden/>
              </w:rPr>
              <w:t>105</w:t>
            </w:r>
            <w:r w:rsidR="00DC36EF">
              <w:rPr>
                <w:noProof/>
                <w:webHidden/>
              </w:rPr>
              <w:fldChar w:fldCharType="end"/>
            </w:r>
          </w:hyperlink>
        </w:p>
        <w:p w14:paraId="4DD841C9" w14:textId="38C2C43E" w:rsidR="00DC36EF" w:rsidRDefault="008E587C">
          <w:pPr>
            <w:pStyle w:val="TOC1"/>
            <w:tabs>
              <w:tab w:val="right" w:leader="dot" w:pos="8488"/>
            </w:tabs>
            <w:rPr>
              <w:rFonts w:asciiTheme="minorHAnsi" w:eastAsiaTheme="minorEastAsia" w:hAnsiTheme="minorHAnsi" w:cstheme="minorBidi"/>
              <w:b w:val="0"/>
              <w:noProof/>
              <w:color w:val="auto"/>
              <w:sz w:val="22"/>
              <w:szCs w:val="22"/>
              <w:lang w:eastAsia="en-AU"/>
            </w:rPr>
          </w:pPr>
          <w:hyperlink w:anchor="_Toc59090160" w:history="1">
            <w:r w:rsidR="00DC36EF" w:rsidRPr="0039739F">
              <w:rPr>
                <w:rStyle w:val="Hyperlink"/>
                <w:noProof/>
              </w:rPr>
              <w:t>Appendix A – prescribed public entities by industry segment</w:t>
            </w:r>
            <w:r w:rsidR="00DC36EF">
              <w:rPr>
                <w:noProof/>
                <w:webHidden/>
              </w:rPr>
              <w:tab/>
            </w:r>
            <w:r w:rsidR="00DC36EF">
              <w:rPr>
                <w:noProof/>
                <w:webHidden/>
              </w:rPr>
              <w:fldChar w:fldCharType="begin"/>
            </w:r>
            <w:r w:rsidR="00DC36EF">
              <w:rPr>
                <w:noProof/>
                <w:webHidden/>
              </w:rPr>
              <w:instrText xml:space="preserve"> PAGEREF _Toc59090160 \h </w:instrText>
            </w:r>
            <w:r w:rsidR="00DC36EF">
              <w:rPr>
                <w:noProof/>
                <w:webHidden/>
              </w:rPr>
            </w:r>
            <w:r w:rsidR="00DC36EF">
              <w:rPr>
                <w:noProof/>
                <w:webHidden/>
              </w:rPr>
              <w:fldChar w:fldCharType="separate"/>
            </w:r>
            <w:r w:rsidR="00DB3600">
              <w:rPr>
                <w:noProof/>
                <w:webHidden/>
              </w:rPr>
              <w:t>107</w:t>
            </w:r>
            <w:r w:rsidR="00DC36EF">
              <w:rPr>
                <w:noProof/>
                <w:webHidden/>
              </w:rPr>
              <w:fldChar w:fldCharType="end"/>
            </w:r>
          </w:hyperlink>
        </w:p>
        <w:p w14:paraId="7C608CCA" w14:textId="6DD1949A" w:rsidR="00DC36EF" w:rsidRDefault="008E587C">
          <w:pPr>
            <w:pStyle w:val="TOC1"/>
            <w:tabs>
              <w:tab w:val="right" w:leader="dot" w:pos="8488"/>
            </w:tabs>
            <w:rPr>
              <w:rFonts w:asciiTheme="minorHAnsi" w:eastAsiaTheme="minorEastAsia" w:hAnsiTheme="minorHAnsi" w:cstheme="minorBidi"/>
              <w:b w:val="0"/>
              <w:noProof/>
              <w:color w:val="auto"/>
              <w:sz w:val="22"/>
              <w:szCs w:val="22"/>
              <w:lang w:eastAsia="en-AU"/>
            </w:rPr>
          </w:pPr>
          <w:hyperlink w:anchor="_Toc59090161" w:history="1">
            <w:r w:rsidR="00DC36EF" w:rsidRPr="0039739F">
              <w:rPr>
                <w:rStyle w:val="Hyperlink"/>
                <w:noProof/>
              </w:rPr>
              <w:t>Appendix B – consultation summary</w:t>
            </w:r>
            <w:r w:rsidR="00DC36EF">
              <w:rPr>
                <w:noProof/>
                <w:webHidden/>
              </w:rPr>
              <w:tab/>
            </w:r>
            <w:r w:rsidR="00DC36EF">
              <w:rPr>
                <w:noProof/>
                <w:webHidden/>
              </w:rPr>
              <w:fldChar w:fldCharType="begin"/>
            </w:r>
            <w:r w:rsidR="00DC36EF">
              <w:rPr>
                <w:noProof/>
                <w:webHidden/>
              </w:rPr>
              <w:instrText xml:space="preserve"> PAGEREF _Toc59090161 \h </w:instrText>
            </w:r>
            <w:r w:rsidR="00DC36EF">
              <w:rPr>
                <w:noProof/>
                <w:webHidden/>
              </w:rPr>
            </w:r>
            <w:r w:rsidR="00DC36EF">
              <w:rPr>
                <w:noProof/>
                <w:webHidden/>
              </w:rPr>
              <w:fldChar w:fldCharType="separate"/>
            </w:r>
            <w:r w:rsidR="00DB3600">
              <w:rPr>
                <w:noProof/>
                <w:webHidden/>
              </w:rPr>
              <w:t>113</w:t>
            </w:r>
            <w:r w:rsidR="00DC36EF">
              <w:rPr>
                <w:noProof/>
                <w:webHidden/>
              </w:rPr>
              <w:fldChar w:fldCharType="end"/>
            </w:r>
          </w:hyperlink>
        </w:p>
        <w:p w14:paraId="1F061A3F" w14:textId="555A7800"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62" w:history="1">
            <w:r w:rsidR="00DC36EF" w:rsidRPr="0039739F">
              <w:rPr>
                <w:rStyle w:val="Hyperlink"/>
                <w:noProof/>
              </w:rPr>
              <w:t>B.1</w:t>
            </w:r>
            <w:r w:rsidR="00DC36EF">
              <w:rPr>
                <w:rFonts w:asciiTheme="minorHAnsi" w:eastAsiaTheme="minorEastAsia" w:hAnsiTheme="minorHAnsi"/>
                <w:noProof/>
                <w:color w:val="auto"/>
                <w:sz w:val="22"/>
                <w:lang w:eastAsia="en-AU"/>
              </w:rPr>
              <w:tab/>
            </w:r>
            <w:r w:rsidR="00DC36EF" w:rsidRPr="0039739F">
              <w:rPr>
                <w:rStyle w:val="Hyperlink"/>
                <w:noProof/>
              </w:rPr>
              <w:t>Chief Executive Officer questionnaire</w:t>
            </w:r>
            <w:r w:rsidR="00DC36EF">
              <w:rPr>
                <w:noProof/>
                <w:webHidden/>
              </w:rPr>
              <w:tab/>
            </w:r>
            <w:r w:rsidR="00DC36EF">
              <w:rPr>
                <w:noProof/>
                <w:webHidden/>
              </w:rPr>
              <w:fldChar w:fldCharType="begin"/>
            </w:r>
            <w:r w:rsidR="00DC36EF">
              <w:rPr>
                <w:noProof/>
                <w:webHidden/>
              </w:rPr>
              <w:instrText xml:space="preserve"> PAGEREF _Toc59090162 \h </w:instrText>
            </w:r>
            <w:r w:rsidR="00DC36EF">
              <w:rPr>
                <w:noProof/>
                <w:webHidden/>
              </w:rPr>
            </w:r>
            <w:r w:rsidR="00DC36EF">
              <w:rPr>
                <w:noProof/>
                <w:webHidden/>
              </w:rPr>
              <w:fldChar w:fldCharType="separate"/>
            </w:r>
            <w:r w:rsidR="00DB3600">
              <w:rPr>
                <w:noProof/>
                <w:webHidden/>
              </w:rPr>
              <w:t>114</w:t>
            </w:r>
            <w:r w:rsidR="00DC36EF">
              <w:rPr>
                <w:noProof/>
                <w:webHidden/>
              </w:rPr>
              <w:fldChar w:fldCharType="end"/>
            </w:r>
          </w:hyperlink>
        </w:p>
        <w:p w14:paraId="482995EA" w14:textId="76ED1266" w:rsidR="00DC36EF" w:rsidRDefault="008E587C">
          <w:pPr>
            <w:pStyle w:val="TOC2"/>
            <w:tabs>
              <w:tab w:val="left" w:pos="1200"/>
              <w:tab w:val="right" w:leader="dot" w:pos="8488"/>
            </w:tabs>
            <w:rPr>
              <w:rFonts w:asciiTheme="minorHAnsi" w:eastAsiaTheme="minorEastAsia" w:hAnsiTheme="minorHAnsi"/>
              <w:noProof/>
              <w:color w:val="auto"/>
              <w:sz w:val="22"/>
              <w:lang w:eastAsia="en-AU"/>
            </w:rPr>
          </w:pPr>
          <w:hyperlink w:anchor="_Toc59090163" w:history="1">
            <w:r w:rsidR="00DC36EF" w:rsidRPr="0039739F">
              <w:rPr>
                <w:rStyle w:val="Hyperlink"/>
                <w:noProof/>
              </w:rPr>
              <w:t>B.2</w:t>
            </w:r>
            <w:r w:rsidR="00DC36EF">
              <w:rPr>
                <w:rFonts w:asciiTheme="minorHAnsi" w:eastAsiaTheme="minorEastAsia" w:hAnsiTheme="minorHAnsi"/>
                <w:noProof/>
                <w:color w:val="auto"/>
                <w:sz w:val="22"/>
                <w:lang w:eastAsia="en-AU"/>
              </w:rPr>
              <w:tab/>
            </w:r>
            <w:r w:rsidR="00DC36EF" w:rsidRPr="0039739F">
              <w:rPr>
                <w:rStyle w:val="Hyperlink"/>
                <w:noProof/>
              </w:rPr>
              <w:t>Subordinate executive questionnaire</w:t>
            </w:r>
            <w:r w:rsidR="00DC36EF">
              <w:rPr>
                <w:noProof/>
                <w:webHidden/>
              </w:rPr>
              <w:tab/>
            </w:r>
            <w:r w:rsidR="00DC36EF">
              <w:rPr>
                <w:noProof/>
                <w:webHidden/>
              </w:rPr>
              <w:fldChar w:fldCharType="begin"/>
            </w:r>
            <w:r w:rsidR="00DC36EF">
              <w:rPr>
                <w:noProof/>
                <w:webHidden/>
              </w:rPr>
              <w:instrText xml:space="preserve"> PAGEREF _Toc59090163 \h </w:instrText>
            </w:r>
            <w:r w:rsidR="00DC36EF">
              <w:rPr>
                <w:noProof/>
                <w:webHidden/>
              </w:rPr>
            </w:r>
            <w:r w:rsidR="00DC36EF">
              <w:rPr>
                <w:noProof/>
                <w:webHidden/>
              </w:rPr>
              <w:fldChar w:fldCharType="separate"/>
            </w:r>
            <w:r w:rsidR="00DB3600">
              <w:rPr>
                <w:noProof/>
                <w:webHidden/>
              </w:rPr>
              <w:t>129</w:t>
            </w:r>
            <w:r w:rsidR="00DC36EF">
              <w:rPr>
                <w:noProof/>
                <w:webHidden/>
              </w:rPr>
              <w:fldChar w:fldCharType="end"/>
            </w:r>
          </w:hyperlink>
        </w:p>
        <w:p w14:paraId="5CE13129" w14:textId="7E69003B" w:rsidR="007512D1" w:rsidRDefault="00B76457" w:rsidP="00AF59B6">
          <w:pPr>
            <w:pStyle w:val="TOC1"/>
            <w:tabs>
              <w:tab w:val="right" w:leader="dot" w:pos="8488"/>
            </w:tabs>
          </w:pPr>
          <w:r>
            <w:rPr>
              <w:rFonts w:asciiTheme="majorHAnsi" w:eastAsiaTheme="majorEastAsia" w:hAnsiTheme="majorHAnsi" w:cstheme="majorBidi"/>
              <w:b w:val="0"/>
              <w:bCs/>
              <w:color w:val="1C4C3A" w:themeColor="accent1" w:themeShade="BF"/>
              <w:sz w:val="28"/>
              <w:szCs w:val="28"/>
              <w:lang w:val="en-US"/>
            </w:rPr>
            <w:fldChar w:fldCharType="end"/>
          </w:r>
        </w:p>
      </w:sdtContent>
    </w:sdt>
    <w:p w14:paraId="52B30FA8" w14:textId="36011BD1" w:rsidR="007512D1" w:rsidRDefault="00AF59B6" w:rsidP="0072519C">
      <w:pPr>
        <w:pStyle w:val="VIRTHeading2"/>
      </w:pPr>
      <w:bookmarkStart w:id="23" w:name="_Toc59090118"/>
      <w:r>
        <w:t>List of figures</w:t>
      </w:r>
      <w:bookmarkEnd w:id="23"/>
    </w:p>
    <w:p w14:paraId="1BFD8755" w14:textId="2AB4D40F" w:rsidR="007E1B7E" w:rsidRDefault="00096FB8">
      <w:pPr>
        <w:pStyle w:val="TableofFigures"/>
        <w:tabs>
          <w:tab w:val="right" w:leader="dot" w:pos="8488"/>
        </w:tabs>
        <w:rPr>
          <w:rFonts w:asciiTheme="minorHAnsi" w:eastAsiaTheme="minorEastAsia" w:hAnsiTheme="minorHAnsi"/>
          <w:noProof/>
          <w:color w:val="auto"/>
          <w:sz w:val="22"/>
          <w:lang w:eastAsia="en-AU"/>
        </w:rPr>
      </w:pPr>
      <w:r>
        <w:rPr>
          <w:lang w:eastAsia="en-AU"/>
        </w:rPr>
        <w:fldChar w:fldCharType="begin"/>
      </w:r>
      <w:r>
        <w:rPr>
          <w:lang w:eastAsia="en-AU"/>
        </w:rPr>
        <w:instrText xml:space="preserve"> TOC \h \z \t "Figure heading" \c "Figure" </w:instrText>
      </w:r>
      <w:r>
        <w:rPr>
          <w:lang w:eastAsia="en-AU"/>
        </w:rPr>
        <w:fldChar w:fldCharType="separate"/>
      </w:r>
      <w:hyperlink w:anchor="_Toc59090198" w:history="1">
        <w:r w:rsidR="007E1B7E" w:rsidRPr="004E07B5">
          <w:rPr>
            <w:rStyle w:val="Hyperlink"/>
            <w:noProof/>
          </w:rPr>
          <w:t>Figure 2.1: overview of the structure of the Victorian public sector</w:t>
        </w:r>
        <w:r w:rsidR="007E1B7E">
          <w:rPr>
            <w:noProof/>
            <w:webHidden/>
          </w:rPr>
          <w:tab/>
        </w:r>
        <w:r w:rsidR="007E1B7E">
          <w:rPr>
            <w:noProof/>
            <w:webHidden/>
          </w:rPr>
          <w:fldChar w:fldCharType="begin"/>
        </w:r>
        <w:r w:rsidR="007E1B7E">
          <w:rPr>
            <w:noProof/>
            <w:webHidden/>
          </w:rPr>
          <w:instrText xml:space="preserve"> PAGEREF _Toc59090198 \h </w:instrText>
        </w:r>
        <w:r w:rsidR="007E1B7E">
          <w:rPr>
            <w:noProof/>
            <w:webHidden/>
          </w:rPr>
        </w:r>
        <w:r w:rsidR="007E1B7E">
          <w:rPr>
            <w:noProof/>
            <w:webHidden/>
          </w:rPr>
          <w:fldChar w:fldCharType="separate"/>
        </w:r>
        <w:r w:rsidR="00DB3600">
          <w:rPr>
            <w:noProof/>
            <w:webHidden/>
          </w:rPr>
          <w:t>21</w:t>
        </w:r>
        <w:r w:rsidR="007E1B7E">
          <w:rPr>
            <w:noProof/>
            <w:webHidden/>
          </w:rPr>
          <w:fldChar w:fldCharType="end"/>
        </w:r>
      </w:hyperlink>
    </w:p>
    <w:p w14:paraId="683D87DE" w14:textId="73D01B8D" w:rsidR="007E1B7E" w:rsidRDefault="008E587C">
      <w:pPr>
        <w:pStyle w:val="TableofFigures"/>
        <w:tabs>
          <w:tab w:val="right" w:leader="dot" w:pos="8488"/>
        </w:tabs>
        <w:rPr>
          <w:rFonts w:asciiTheme="minorHAnsi" w:eastAsiaTheme="minorEastAsia" w:hAnsiTheme="minorHAnsi"/>
          <w:noProof/>
          <w:color w:val="auto"/>
          <w:sz w:val="22"/>
          <w:lang w:eastAsia="en-AU"/>
        </w:rPr>
      </w:pPr>
      <w:hyperlink w:anchor="_Toc59090199" w:history="1">
        <w:r w:rsidR="007E1B7E" w:rsidRPr="004E07B5">
          <w:rPr>
            <w:rStyle w:val="Hyperlink"/>
            <w:noProof/>
          </w:rPr>
          <w:t>Figure 2.2: number of staff (headcount) employed in prescribed public entities across industry segments, as at June 2019</w:t>
        </w:r>
        <w:r w:rsidR="007E1B7E">
          <w:rPr>
            <w:noProof/>
            <w:webHidden/>
          </w:rPr>
          <w:tab/>
        </w:r>
        <w:r w:rsidR="007E1B7E">
          <w:rPr>
            <w:noProof/>
            <w:webHidden/>
          </w:rPr>
          <w:fldChar w:fldCharType="begin"/>
        </w:r>
        <w:r w:rsidR="007E1B7E">
          <w:rPr>
            <w:noProof/>
            <w:webHidden/>
          </w:rPr>
          <w:instrText xml:space="preserve"> PAGEREF _Toc59090199 \h </w:instrText>
        </w:r>
        <w:r w:rsidR="007E1B7E">
          <w:rPr>
            <w:noProof/>
            <w:webHidden/>
          </w:rPr>
        </w:r>
        <w:r w:rsidR="007E1B7E">
          <w:rPr>
            <w:noProof/>
            <w:webHidden/>
          </w:rPr>
          <w:fldChar w:fldCharType="separate"/>
        </w:r>
        <w:r w:rsidR="00DB3600">
          <w:rPr>
            <w:noProof/>
            <w:webHidden/>
          </w:rPr>
          <w:t>26</w:t>
        </w:r>
        <w:r w:rsidR="007E1B7E">
          <w:rPr>
            <w:noProof/>
            <w:webHidden/>
          </w:rPr>
          <w:fldChar w:fldCharType="end"/>
        </w:r>
      </w:hyperlink>
    </w:p>
    <w:p w14:paraId="1B922E23" w14:textId="4F7090FF" w:rsidR="007E1B7E" w:rsidRDefault="008E587C">
      <w:pPr>
        <w:pStyle w:val="TableofFigures"/>
        <w:tabs>
          <w:tab w:val="right" w:leader="dot" w:pos="8488"/>
        </w:tabs>
        <w:rPr>
          <w:rFonts w:asciiTheme="minorHAnsi" w:eastAsiaTheme="minorEastAsia" w:hAnsiTheme="minorHAnsi"/>
          <w:noProof/>
          <w:color w:val="auto"/>
          <w:sz w:val="22"/>
          <w:lang w:eastAsia="en-AU"/>
        </w:rPr>
      </w:pPr>
      <w:hyperlink w:anchor="_Toc59090200" w:history="1">
        <w:r w:rsidR="007E1B7E" w:rsidRPr="004E07B5">
          <w:rPr>
            <w:rStyle w:val="Hyperlink"/>
            <w:noProof/>
          </w:rPr>
          <w:t>Figure 2.3: remuneration bands for executives employed in public service bodies, as at 1 July 2020</w:t>
        </w:r>
        <w:r w:rsidR="007E1B7E">
          <w:rPr>
            <w:noProof/>
            <w:webHidden/>
          </w:rPr>
          <w:tab/>
        </w:r>
        <w:r w:rsidR="007E1B7E">
          <w:rPr>
            <w:noProof/>
            <w:webHidden/>
          </w:rPr>
          <w:fldChar w:fldCharType="begin"/>
        </w:r>
        <w:r w:rsidR="007E1B7E">
          <w:rPr>
            <w:noProof/>
            <w:webHidden/>
          </w:rPr>
          <w:instrText xml:space="preserve"> PAGEREF _Toc59090200 \h </w:instrText>
        </w:r>
        <w:r w:rsidR="007E1B7E">
          <w:rPr>
            <w:noProof/>
            <w:webHidden/>
          </w:rPr>
        </w:r>
        <w:r w:rsidR="007E1B7E">
          <w:rPr>
            <w:noProof/>
            <w:webHidden/>
          </w:rPr>
          <w:fldChar w:fldCharType="separate"/>
        </w:r>
        <w:r w:rsidR="00DB3600">
          <w:rPr>
            <w:noProof/>
            <w:webHidden/>
          </w:rPr>
          <w:t>32</w:t>
        </w:r>
        <w:r w:rsidR="007E1B7E">
          <w:rPr>
            <w:noProof/>
            <w:webHidden/>
          </w:rPr>
          <w:fldChar w:fldCharType="end"/>
        </w:r>
      </w:hyperlink>
    </w:p>
    <w:p w14:paraId="5200AA10" w14:textId="2110DEA3" w:rsidR="007E1B7E" w:rsidRDefault="008E587C">
      <w:pPr>
        <w:pStyle w:val="TableofFigures"/>
        <w:tabs>
          <w:tab w:val="right" w:leader="dot" w:pos="8488"/>
        </w:tabs>
        <w:rPr>
          <w:rFonts w:asciiTheme="minorHAnsi" w:eastAsiaTheme="minorEastAsia" w:hAnsiTheme="minorHAnsi"/>
          <w:noProof/>
          <w:color w:val="auto"/>
          <w:sz w:val="22"/>
          <w:lang w:eastAsia="en-AU"/>
        </w:rPr>
      </w:pPr>
      <w:hyperlink w:anchor="_Toc59090201" w:history="1">
        <w:r w:rsidR="007E1B7E" w:rsidRPr="004E07B5">
          <w:rPr>
            <w:rStyle w:val="Hyperlink"/>
            <w:noProof/>
          </w:rPr>
          <w:t>Figure 3.1: principles supporting public entity CEOs to deliver legislative responsibilities</w:t>
        </w:r>
        <w:r w:rsidR="007E1B7E">
          <w:rPr>
            <w:noProof/>
            <w:webHidden/>
          </w:rPr>
          <w:tab/>
        </w:r>
        <w:r w:rsidR="007E1B7E">
          <w:rPr>
            <w:noProof/>
            <w:webHidden/>
          </w:rPr>
          <w:fldChar w:fldCharType="begin"/>
        </w:r>
        <w:r w:rsidR="007E1B7E">
          <w:rPr>
            <w:noProof/>
            <w:webHidden/>
          </w:rPr>
          <w:instrText xml:space="preserve"> PAGEREF _Toc59090201 \h </w:instrText>
        </w:r>
        <w:r w:rsidR="007E1B7E">
          <w:rPr>
            <w:noProof/>
            <w:webHidden/>
          </w:rPr>
        </w:r>
        <w:r w:rsidR="007E1B7E">
          <w:rPr>
            <w:noProof/>
            <w:webHidden/>
          </w:rPr>
          <w:fldChar w:fldCharType="separate"/>
        </w:r>
        <w:r w:rsidR="00DB3600">
          <w:rPr>
            <w:noProof/>
            <w:webHidden/>
          </w:rPr>
          <w:t>35</w:t>
        </w:r>
        <w:r w:rsidR="007E1B7E">
          <w:rPr>
            <w:noProof/>
            <w:webHidden/>
          </w:rPr>
          <w:fldChar w:fldCharType="end"/>
        </w:r>
      </w:hyperlink>
    </w:p>
    <w:p w14:paraId="7E890E3C" w14:textId="49DD078C" w:rsidR="007E1B7E" w:rsidRDefault="008E587C">
      <w:pPr>
        <w:pStyle w:val="TableofFigures"/>
        <w:tabs>
          <w:tab w:val="right" w:leader="dot" w:pos="8488"/>
        </w:tabs>
        <w:rPr>
          <w:rFonts w:asciiTheme="minorHAnsi" w:eastAsiaTheme="minorEastAsia" w:hAnsiTheme="minorHAnsi"/>
          <w:noProof/>
          <w:color w:val="auto"/>
          <w:sz w:val="22"/>
          <w:lang w:eastAsia="en-AU"/>
        </w:rPr>
      </w:pPr>
      <w:hyperlink w:anchor="_Toc59090202" w:history="1">
        <w:r w:rsidR="007E1B7E" w:rsidRPr="004E07B5">
          <w:rPr>
            <w:rStyle w:val="Hyperlink"/>
            <w:noProof/>
          </w:rPr>
          <w:t>Figure 3.2: general responsibilities of CEOs (or equivalent) in public entities</w:t>
        </w:r>
        <w:r w:rsidR="007E1B7E">
          <w:rPr>
            <w:noProof/>
            <w:webHidden/>
          </w:rPr>
          <w:tab/>
        </w:r>
        <w:r w:rsidR="007E1B7E">
          <w:rPr>
            <w:noProof/>
            <w:webHidden/>
          </w:rPr>
          <w:fldChar w:fldCharType="begin"/>
        </w:r>
        <w:r w:rsidR="007E1B7E">
          <w:rPr>
            <w:noProof/>
            <w:webHidden/>
          </w:rPr>
          <w:instrText xml:space="preserve"> PAGEREF _Toc59090202 \h </w:instrText>
        </w:r>
        <w:r w:rsidR="007E1B7E">
          <w:rPr>
            <w:noProof/>
            <w:webHidden/>
          </w:rPr>
        </w:r>
        <w:r w:rsidR="007E1B7E">
          <w:rPr>
            <w:noProof/>
            <w:webHidden/>
          </w:rPr>
          <w:fldChar w:fldCharType="separate"/>
        </w:r>
        <w:r w:rsidR="00DB3600">
          <w:rPr>
            <w:noProof/>
            <w:webHidden/>
          </w:rPr>
          <w:t>36</w:t>
        </w:r>
        <w:r w:rsidR="007E1B7E">
          <w:rPr>
            <w:noProof/>
            <w:webHidden/>
          </w:rPr>
          <w:fldChar w:fldCharType="end"/>
        </w:r>
      </w:hyperlink>
    </w:p>
    <w:p w14:paraId="6AF41F9C" w14:textId="2F4061D2" w:rsidR="007E1B7E" w:rsidRDefault="008E587C">
      <w:pPr>
        <w:pStyle w:val="TableofFigures"/>
        <w:tabs>
          <w:tab w:val="right" w:leader="dot" w:pos="8488"/>
        </w:tabs>
        <w:rPr>
          <w:rFonts w:asciiTheme="minorHAnsi" w:eastAsiaTheme="minorEastAsia" w:hAnsiTheme="minorHAnsi"/>
          <w:noProof/>
          <w:color w:val="auto"/>
          <w:sz w:val="22"/>
          <w:lang w:eastAsia="en-AU"/>
        </w:rPr>
      </w:pPr>
      <w:hyperlink w:anchor="_Toc59090203" w:history="1">
        <w:r w:rsidR="007E1B7E" w:rsidRPr="004E07B5">
          <w:rPr>
            <w:rStyle w:val="Hyperlink"/>
            <w:noProof/>
          </w:rPr>
          <w:t>Figure 4.1: principles to guide public entity boards in preparing submissions under the PEER Policy</w:t>
        </w:r>
        <w:r w:rsidR="007E1B7E">
          <w:rPr>
            <w:noProof/>
            <w:webHidden/>
          </w:rPr>
          <w:tab/>
        </w:r>
        <w:r w:rsidR="007E1B7E">
          <w:rPr>
            <w:noProof/>
            <w:webHidden/>
          </w:rPr>
          <w:fldChar w:fldCharType="begin"/>
        </w:r>
        <w:r w:rsidR="007E1B7E">
          <w:rPr>
            <w:noProof/>
            <w:webHidden/>
          </w:rPr>
          <w:instrText xml:space="preserve"> PAGEREF _Toc59090203 \h </w:instrText>
        </w:r>
        <w:r w:rsidR="007E1B7E">
          <w:rPr>
            <w:noProof/>
            <w:webHidden/>
          </w:rPr>
        </w:r>
        <w:r w:rsidR="007E1B7E">
          <w:rPr>
            <w:noProof/>
            <w:webHidden/>
          </w:rPr>
          <w:fldChar w:fldCharType="separate"/>
        </w:r>
        <w:r w:rsidR="00DB3600">
          <w:rPr>
            <w:noProof/>
            <w:webHidden/>
          </w:rPr>
          <w:t>47</w:t>
        </w:r>
        <w:r w:rsidR="007E1B7E">
          <w:rPr>
            <w:noProof/>
            <w:webHidden/>
          </w:rPr>
          <w:fldChar w:fldCharType="end"/>
        </w:r>
      </w:hyperlink>
    </w:p>
    <w:p w14:paraId="326DA1C7" w14:textId="034289AF" w:rsidR="007E1B7E" w:rsidRDefault="008E587C">
      <w:pPr>
        <w:pStyle w:val="TableofFigures"/>
        <w:tabs>
          <w:tab w:val="right" w:leader="dot" w:pos="8488"/>
        </w:tabs>
        <w:rPr>
          <w:rFonts w:asciiTheme="minorHAnsi" w:eastAsiaTheme="minorEastAsia" w:hAnsiTheme="minorHAnsi"/>
          <w:noProof/>
          <w:color w:val="auto"/>
          <w:sz w:val="22"/>
          <w:lang w:eastAsia="en-AU"/>
        </w:rPr>
      </w:pPr>
      <w:hyperlink w:anchor="_Toc59090204" w:history="1">
        <w:r w:rsidR="007E1B7E" w:rsidRPr="004E07B5">
          <w:rPr>
            <w:rStyle w:val="Hyperlink"/>
            <w:noProof/>
          </w:rPr>
          <w:t>Figure 4.2: distribution of public entity executive TRPs across the new VPS subordinate executive remuneration bands effective 1 July 2020</w:t>
        </w:r>
        <w:r w:rsidR="007E1B7E">
          <w:rPr>
            <w:noProof/>
            <w:webHidden/>
          </w:rPr>
          <w:tab/>
        </w:r>
        <w:r w:rsidR="007E1B7E">
          <w:rPr>
            <w:noProof/>
            <w:webHidden/>
          </w:rPr>
          <w:fldChar w:fldCharType="begin"/>
        </w:r>
        <w:r w:rsidR="007E1B7E">
          <w:rPr>
            <w:noProof/>
            <w:webHidden/>
          </w:rPr>
          <w:instrText xml:space="preserve"> PAGEREF _Toc59090204 \h </w:instrText>
        </w:r>
        <w:r w:rsidR="007E1B7E">
          <w:rPr>
            <w:noProof/>
            <w:webHidden/>
          </w:rPr>
        </w:r>
        <w:r w:rsidR="007E1B7E">
          <w:rPr>
            <w:noProof/>
            <w:webHidden/>
          </w:rPr>
          <w:fldChar w:fldCharType="separate"/>
        </w:r>
        <w:r w:rsidR="00DB3600">
          <w:rPr>
            <w:noProof/>
            <w:webHidden/>
          </w:rPr>
          <w:t>55</w:t>
        </w:r>
        <w:r w:rsidR="007E1B7E">
          <w:rPr>
            <w:noProof/>
            <w:webHidden/>
          </w:rPr>
          <w:fldChar w:fldCharType="end"/>
        </w:r>
      </w:hyperlink>
    </w:p>
    <w:p w14:paraId="32E41DBE" w14:textId="03F77E94" w:rsidR="007E1B7E" w:rsidRDefault="008E587C">
      <w:pPr>
        <w:pStyle w:val="TableofFigures"/>
        <w:tabs>
          <w:tab w:val="right" w:leader="dot" w:pos="8488"/>
        </w:tabs>
        <w:rPr>
          <w:rFonts w:asciiTheme="minorHAnsi" w:eastAsiaTheme="minorEastAsia" w:hAnsiTheme="minorHAnsi"/>
          <w:noProof/>
          <w:color w:val="auto"/>
          <w:sz w:val="22"/>
          <w:lang w:eastAsia="en-AU"/>
        </w:rPr>
      </w:pPr>
      <w:hyperlink w:anchor="_Toc59090205" w:history="1">
        <w:r w:rsidR="007E1B7E" w:rsidRPr="004E07B5">
          <w:rPr>
            <w:rStyle w:val="Hyperlink"/>
            <w:noProof/>
          </w:rPr>
          <w:t>Figure 5.1: prior roles of CEOs and subordinate executives employed in prescribed public entities</w:t>
        </w:r>
        <w:r w:rsidR="007E1B7E">
          <w:rPr>
            <w:noProof/>
            <w:webHidden/>
          </w:rPr>
          <w:tab/>
        </w:r>
        <w:r w:rsidR="007E1B7E">
          <w:rPr>
            <w:noProof/>
            <w:webHidden/>
          </w:rPr>
          <w:fldChar w:fldCharType="begin"/>
        </w:r>
        <w:r w:rsidR="007E1B7E">
          <w:rPr>
            <w:noProof/>
            <w:webHidden/>
          </w:rPr>
          <w:instrText xml:space="preserve"> PAGEREF _Toc59090205 \h </w:instrText>
        </w:r>
        <w:r w:rsidR="007E1B7E">
          <w:rPr>
            <w:noProof/>
            <w:webHidden/>
          </w:rPr>
        </w:r>
        <w:r w:rsidR="007E1B7E">
          <w:rPr>
            <w:noProof/>
            <w:webHidden/>
          </w:rPr>
          <w:fldChar w:fldCharType="separate"/>
        </w:r>
        <w:r w:rsidR="00DB3600">
          <w:rPr>
            <w:noProof/>
            <w:webHidden/>
          </w:rPr>
          <w:t>64</w:t>
        </w:r>
        <w:r w:rsidR="007E1B7E">
          <w:rPr>
            <w:noProof/>
            <w:webHidden/>
          </w:rPr>
          <w:fldChar w:fldCharType="end"/>
        </w:r>
      </w:hyperlink>
    </w:p>
    <w:p w14:paraId="1DE61331" w14:textId="38F5FC2A" w:rsidR="007E1B7E" w:rsidRDefault="008E587C">
      <w:pPr>
        <w:pStyle w:val="TableofFigures"/>
        <w:tabs>
          <w:tab w:val="right" w:leader="dot" w:pos="8488"/>
        </w:tabs>
        <w:rPr>
          <w:rFonts w:asciiTheme="minorHAnsi" w:eastAsiaTheme="minorEastAsia" w:hAnsiTheme="minorHAnsi"/>
          <w:noProof/>
          <w:color w:val="auto"/>
          <w:sz w:val="22"/>
          <w:lang w:eastAsia="en-AU"/>
        </w:rPr>
      </w:pPr>
      <w:hyperlink w:anchor="_Toc59090207" w:history="1">
        <w:r w:rsidR="007E1B7E" w:rsidRPr="004E07B5">
          <w:rPr>
            <w:rStyle w:val="Hyperlink"/>
            <w:noProof/>
          </w:rPr>
          <w:t>Figure 5.2: prior roles of CEOs and subordinate executives employed in prescribed public entities by industry segment</w:t>
        </w:r>
        <w:r w:rsidR="007E1B7E">
          <w:rPr>
            <w:noProof/>
            <w:webHidden/>
          </w:rPr>
          <w:tab/>
        </w:r>
        <w:r w:rsidR="007E1B7E">
          <w:rPr>
            <w:noProof/>
            <w:webHidden/>
          </w:rPr>
          <w:fldChar w:fldCharType="begin"/>
        </w:r>
        <w:r w:rsidR="007E1B7E">
          <w:rPr>
            <w:noProof/>
            <w:webHidden/>
          </w:rPr>
          <w:instrText xml:space="preserve"> PAGEREF _Toc59090207 \h </w:instrText>
        </w:r>
        <w:r w:rsidR="007E1B7E">
          <w:rPr>
            <w:noProof/>
            <w:webHidden/>
          </w:rPr>
        </w:r>
        <w:r w:rsidR="007E1B7E">
          <w:rPr>
            <w:noProof/>
            <w:webHidden/>
          </w:rPr>
          <w:fldChar w:fldCharType="separate"/>
        </w:r>
        <w:r w:rsidR="00DB3600">
          <w:rPr>
            <w:noProof/>
            <w:webHidden/>
          </w:rPr>
          <w:t>65</w:t>
        </w:r>
        <w:r w:rsidR="007E1B7E">
          <w:rPr>
            <w:noProof/>
            <w:webHidden/>
          </w:rPr>
          <w:fldChar w:fldCharType="end"/>
        </w:r>
      </w:hyperlink>
    </w:p>
    <w:p w14:paraId="1E7AFA85" w14:textId="0A90B17E" w:rsidR="007E1B7E" w:rsidRDefault="008E587C">
      <w:pPr>
        <w:pStyle w:val="TableofFigures"/>
        <w:tabs>
          <w:tab w:val="right" w:leader="dot" w:pos="8488"/>
        </w:tabs>
        <w:rPr>
          <w:rFonts w:asciiTheme="minorHAnsi" w:eastAsiaTheme="minorEastAsia" w:hAnsiTheme="minorHAnsi"/>
          <w:noProof/>
          <w:color w:val="auto"/>
          <w:sz w:val="22"/>
          <w:lang w:eastAsia="en-AU"/>
        </w:rPr>
      </w:pPr>
      <w:hyperlink w:anchor="_Toc59090208" w:history="1">
        <w:r w:rsidR="007E1B7E" w:rsidRPr="004E07B5">
          <w:rPr>
            <w:rStyle w:val="Hyperlink"/>
            <w:noProof/>
          </w:rPr>
          <w:t>Figure 5.3: importance of remuneration to decision of executives to apply for their current role</w:t>
        </w:r>
        <w:r w:rsidR="007E1B7E">
          <w:rPr>
            <w:noProof/>
            <w:webHidden/>
          </w:rPr>
          <w:tab/>
        </w:r>
        <w:r w:rsidR="007E1B7E">
          <w:rPr>
            <w:noProof/>
            <w:webHidden/>
          </w:rPr>
          <w:fldChar w:fldCharType="begin"/>
        </w:r>
        <w:r w:rsidR="007E1B7E">
          <w:rPr>
            <w:noProof/>
            <w:webHidden/>
          </w:rPr>
          <w:instrText xml:space="preserve"> PAGEREF _Toc59090208 \h </w:instrText>
        </w:r>
        <w:r w:rsidR="007E1B7E">
          <w:rPr>
            <w:noProof/>
            <w:webHidden/>
          </w:rPr>
        </w:r>
        <w:r w:rsidR="007E1B7E">
          <w:rPr>
            <w:noProof/>
            <w:webHidden/>
          </w:rPr>
          <w:fldChar w:fldCharType="separate"/>
        </w:r>
        <w:r w:rsidR="00DB3600">
          <w:rPr>
            <w:noProof/>
            <w:webHidden/>
          </w:rPr>
          <w:t>67</w:t>
        </w:r>
        <w:r w:rsidR="007E1B7E">
          <w:rPr>
            <w:noProof/>
            <w:webHidden/>
          </w:rPr>
          <w:fldChar w:fldCharType="end"/>
        </w:r>
      </w:hyperlink>
    </w:p>
    <w:p w14:paraId="6EE9913D" w14:textId="6643A329" w:rsidR="007E1B7E" w:rsidRDefault="008E587C">
      <w:pPr>
        <w:pStyle w:val="TableofFigures"/>
        <w:tabs>
          <w:tab w:val="right" w:leader="dot" w:pos="8488"/>
        </w:tabs>
        <w:rPr>
          <w:rFonts w:asciiTheme="minorHAnsi" w:eastAsiaTheme="minorEastAsia" w:hAnsiTheme="minorHAnsi"/>
          <w:noProof/>
          <w:color w:val="auto"/>
          <w:sz w:val="22"/>
          <w:lang w:eastAsia="en-AU"/>
        </w:rPr>
      </w:pPr>
      <w:hyperlink w:anchor="_Toc59090209" w:history="1">
        <w:r w:rsidR="007E1B7E" w:rsidRPr="004E07B5">
          <w:rPr>
            <w:rStyle w:val="Hyperlink"/>
            <w:noProof/>
          </w:rPr>
          <w:t>Figure 7.1: new remuneration structure for executives employed in prescribed public entities</w:t>
        </w:r>
        <w:r w:rsidR="007E1B7E">
          <w:rPr>
            <w:noProof/>
            <w:webHidden/>
          </w:rPr>
          <w:tab/>
        </w:r>
        <w:r w:rsidR="007E1B7E">
          <w:rPr>
            <w:noProof/>
            <w:webHidden/>
          </w:rPr>
          <w:fldChar w:fldCharType="begin"/>
        </w:r>
        <w:r w:rsidR="007E1B7E">
          <w:rPr>
            <w:noProof/>
            <w:webHidden/>
          </w:rPr>
          <w:instrText xml:space="preserve"> PAGEREF _Toc59090209 \h </w:instrText>
        </w:r>
        <w:r w:rsidR="007E1B7E">
          <w:rPr>
            <w:noProof/>
            <w:webHidden/>
          </w:rPr>
        </w:r>
        <w:r w:rsidR="007E1B7E">
          <w:rPr>
            <w:noProof/>
            <w:webHidden/>
          </w:rPr>
          <w:fldChar w:fldCharType="separate"/>
        </w:r>
        <w:r w:rsidR="00DB3600">
          <w:rPr>
            <w:noProof/>
            <w:webHidden/>
          </w:rPr>
          <w:t>91</w:t>
        </w:r>
        <w:r w:rsidR="007E1B7E">
          <w:rPr>
            <w:noProof/>
            <w:webHidden/>
          </w:rPr>
          <w:fldChar w:fldCharType="end"/>
        </w:r>
      </w:hyperlink>
    </w:p>
    <w:p w14:paraId="1175B199" w14:textId="49FC4E0B" w:rsidR="007E1B7E" w:rsidRDefault="008E587C">
      <w:pPr>
        <w:pStyle w:val="TableofFigures"/>
        <w:tabs>
          <w:tab w:val="right" w:leader="dot" w:pos="8488"/>
        </w:tabs>
        <w:rPr>
          <w:rFonts w:asciiTheme="minorHAnsi" w:eastAsiaTheme="minorEastAsia" w:hAnsiTheme="minorHAnsi"/>
          <w:noProof/>
          <w:color w:val="auto"/>
          <w:sz w:val="22"/>
          <w:lang w:eastAsia="en-AU"/>
        </w:rPr>
      </w:pPr>
      <w:hyperlink w:anchor="_Toc59090210" w:history="1">
        <w:r w:rsidR="007E1B7E" w:rsidRPr="004E07B5">
          <w:rPr>
            <w:rStyle w:val="Hyperlink"/>
            <w:noProof/>
          </w:rPr>
          <w:t>Figure 7.2: remuneration bands for subordinate executives in public service bodies</w:t>
        </w:r>
        <w:r w:rsidR="007E1B7E">
          <w:rPr>
            <w:noProof/>
            <w:webHidden/>
          </w:rPr>
          <w:tab/>
        </w:r>
        <w:r w:rsidR="007E1B7E">
          <w:rPr>
            <w:noProof/>
            <w:webHidden/>
          </w:rPr>
          <w:fldChar w:fldCharType="begin"/>
        </w:r>
        <w:r w:rsidR="007E1B7E">
          <w:rPr>
            <w:noProof/>
            <w:webHidden/>
          </w:rPr>
          <w:instrText xml:space="preserve"> PAGEREF _Toc59090210 \h </w:instrText>
        </w:r>
        <w:r w:rsidR="007E1B7E">
          <w:rPr>
            <w:noProof/>
            <w:webHidden/>
          </w:rPr>
        </w:r>
        <w:r w:rsidR="007E1B7E">
          <w:rPr>
            <w:noProof/>
            <w:webHidden/>
          </w:rPr>
          <w:fldChar w:fldCharType="separate"/>
        </w:r>
        <w:r w:rsidR="00DB3600">
          <w:rPr>
            <w:noProof/>
            <w:webHidden/>
          </w:rPr>
          <w:t>94</w:t>
        </w:r>
        <w:r w:rsidR="007E1B7E">
          <w:rPr>
            <w:noProof/>
            <w:webHidden/>
          </w:rPr>
          <w:fldChar w:fldCharType="end"/>
        </w:r>
      </w:hyperlink>
    </w:p>
    <w:p w14:paraId="6B2AE55D" w14:textId="103BD1BF" w:rsidR="007E1B7E" w:rsidRDefault="008E587C">
      <w:pPr>
        <w:pStyle w:val="TableofFigures"/>
        <w:tabs>
          <w:tab w:val="right" w:leader="dot" w:pos="8488"/>
        </w:tabs>
        <w:rPr>
          <w:rFonts w:asciiTheme="minorHAnsi" w:eastAsiaTheme="minorEastAsia" w:hAnsiTheme="minorHAnsi"/>
          <w:noProof/>
          <w:color w:val="auto"/>
          <w:sz w:val="22"/>
          <w:lang w:eastAsia="en-AU"/>
        </w:rPr>
      </w:pPr>
      <w:hyperlink w:anchor="_Toc59090211" w:history="1">
        <w:r w:rsidR="007E1B7E" w:rsidRPr="004E07B5">
          <w:rPr>
            <w:rStyle w:val="Hyperlink"/>
            <w:noProof/>
          </w:rPr>
          <w:t>Figure 7.3: summary of the Tribunal’s Determination of remuneration bands for executives employed in prescribed public entities</w:t>
        </w:r>
        <w:r w:rsidR="007E1B7E">
          <w:rPr>
            <w:noProof/>
            <w:webHidden/>
          </w:rPr>
          <w:tab/>
        </w:r>
        <w:r w:rsidR="007E1B7E">
          <w:rPr>
            <w:noProof/>
            <w:webHidden/>
          </w:rPr>
          <w:fldChar w:fldCharType="begin"/>
        </w:r>
        <w:r w:rsidR="007E1B7E">
          <w:rPr>
            <w:noProof/>
            <w:webHidden/>
          </w:rPr>
          <w:instrText xml:space="preserve"> PAGEREF _Toc59090211 \h </w:instrText>
        </w:r>
        <w:r w:rsidR="007E1B7E">
          <w:rPr>
            <w:noProof/>
            <w:webHidden/>
          </w:rPr>
        </w:r>
        <w:r w:rsidR="007E1B7E">
          <w:rPr>
            <w:noProof/>
            <w:webHidden/>
          </w:rPr>
          <w:fldChar w:fldCharType="separate"/>
        </w:r>
        <w:r w:rsidR="00DB3600">
          <w:rPr>
            <w:noProof/>
            <w:webHidden/>
          </w:rPr>
          <w:t>100</w:t>
        </w:r>
        <w:r w:rsidR="007E1B7E">
          <w:rPr>
            <w:noProof/>
            <w:webHidden/>
          </w:rPr>
          <w:fldChar w:fldCharType="end"/>
        </w:r>
      </w:hyperlink>
    </w:p>
    <w:p w14:paraId="67AE161F" w14:textId="40370571" w:rsidR="007E1B7E" w:rsidRDefault="008E587C">
      <w:pPr>
        <w:pStyle w:val="TableofFigures"/>
        <w:tabs>
          <w:tab w:val="right" w:leader="dot" w:pos="8488"/>
        </w:tabs>
        <w:rPr>
          <w:rFonts w:asciiTheme="minorHAnsi" w:eastAsiaTheme="minorEastAsia" w:hAnsiTheme="minorHAnsi"/>
          <w:noProof/>
          <w:color w:val="auto"/>
          <w:sz w:val="22"/>
          <w:lang w:eastAsia="en-AU"/>
        </w:rPr>
      </w:pPr>
      <w:hyperlink w:anchor="_Toc59090212" w:history="1">
        <w:r w:rsidR="007E1B7E" w:rsidRPr="004E07B5">
          <w:rPr>
            <w:rStyle w:val="Hyperlink"/>
            <w:noProof/>
          </w:rPr>
          <w:t>Figure 7.4: summary of how executives will be assigned to remuneration bands under this Determination</w:t>
        </w:r>
        <w:r w:rsidR="007E1B7E">
          <w:rPr>
            <w:noProof/>
            <w:webHidden/>
          </w:rPr>
          <w:tab/>
        </w:r>
        <w:r w:rsidR="007E1B7E">
          <w:rPr>
            <w:noProof/>
            <w:webHidden/>
          </w:rPr>
          <w:fldChar w:fldCharType="begin"/>
        </w:r>
        <w:r w:rsidR="007E1B7E">
          <w:rPr>
            <w:noProof/>
            <w:webHidden/>
          </w:rPr>
          <w:instrText xml:space="preserve"> PAGEREF _Toc59090212 \h </w:instrText>
        </w:r>
        <w:r w:rsidR="007E1B7E">
          <w:rPr>
            <w:noProof/>
            <w:webHidden/>
          </w:rPr>
        </w:r>
        <w:r w:rsidR="007E1B7E">
          <w:rPr>
            <w:noProof/>
            <w:webHidden/>
          </w:rPr>
          <w:fldChar w:fldCharType="separate"/>
        </w:r>
        <w:r w:rsidR="00DB3600">
          <w:rPr>
            <w:noProof/>
            <w:webHidden/>
          </w:rPr>
          <w:t>101</w:t>
        </w:r>
        <w:r w:rsidR="007E1B7E">
          <w:rPr>
            <w:noProof/>
            <w:webHidden/>
          </w:rPr>
          <w:fldChar w:fldCharType="end"/>
        </w:r>
      </w:hyperlink>
    </w:p>
    <w:p w14:paraId="067149D1" w14:textId="3149D683" w:rsidR="00FC6393" w:rsidRPr="00FC6393" w:rsidRDefault="00096FB8" w:rsidP="00FC6393">
      <w:pPr>
        <w:pStyle w:val="VIRTHeading2"/>
        <w:rPr>
          <w:lang w:eastAsia="en-AU"/>
        </w:rPr>
      </w:pPr>
      <w:r>
        <w:rPr>
          <w:lang w:eastAsia="en-AU"/>
        </w:rPr>
        <w:fldChar w:fldCharType="end"/>
      </w:r>
      <w:bookmarkStart w:id="24" w:name="_Toc59090119"/>
      <w:r w:rsidR="00AF59B6">
        <w:rPr>
          <w:lang w:eastAsia="en-AU"/>
        </w:rPr>
        <w:t>List of</w:t>
      </w:r>
      <w:r w:rsidR="00462E33">
        <w:rPr>
          <w:lang w:eastAsia="en-AU"/>
        </w:rPr>
        <w:t xml:space="preserve"> tables and boxes</w:t>
      </w:r>
      <w:bookmarkEnd w:id="24"/>
      <w:r w:rsidR="00073D5A">
        <w:rPr>
          <w:lang w:eastAsia="en-AU"/>
        </w:rPr>
        <w:fldChar w:fldCharType="begin"/>
      </w:r>
      <w:r w:rsidR="00073D5A">
        <w:rPr>
          <w:lang w:eastAsia="en-AU"/>
        </w:rPr>
        <w:instrText xml:space="preserve"> TOC \h \z \t "Table heading" \c </w:instrText>
      </w:r>
      <w:r w:rsidR="00073D5A">
        <w:rPr>
          <w:lang w:eastAsia="en-AU"/>
        </w:rPr>
        <w:fldChar w:fldCharType="separate"/>
      </w:r>
      <w:hyperlink w:anchor="_Toc59127457" w:history="1"/>
    </w:p>
    <w:p w14:paraId="43299292" w14:textId="373A4C77"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58" w:history="1">
        <w:r w:rsidR="00FC6393" w:rsidRPr="00F31630">
          <w:rPr>
            <w:rStyle w:val="Hyperlink"/>
            <w:noProof/>
          </w:rPr>
          <w:t>Box 2.1: extract of the definition of ‘public entity’ under section 5 of the PAA</w:t>
        </w:r>
        <w:r w:rsidR="00FC6393">
          <w:rPr>
            <w:noProof/>
            <w:webHidden/>
          </w:rPr>
          <w:tab/>
        </w:r>
        <w:r w:rsidR="00FC6393">
          <w:rPr>
            <w:noProof/>
            <w:webHidden/>
          </w:rPr>
          <w:fldChar w:fldCharType="begin"/>
        </w:r>
        <w:r w:rsidR="00FC6393">
          <w:rPr>
            <w:noProof/>
            <w:webHidden/>
          </w:rPr>
          <w:instrText xml:space="preserve"> PAGEREF _Toc59127458 \h </w:instrText>
        </w:r>
        <w:r w:rsidR="00FC6393">
          <w:rPr>
            <w:noProof/>
            <w:webHidden/>
          </w:rPr>
        </w:r>
        <w:r w:rsidR="00FC6393">
          <w:rPr>
            <w:noProof/>
            <w:webHidden/>
          </w:rPr>
          <w:fldChar w:fldCharType="separate"/>
        </w:r>
        <w:r w:rsidR="00FC6393">
          <w:rPr>
            <w:noProof/>
            <w:webHidden/>
          </w:rPr>
          <w:t>22</w:t>
        </w:r>
        <w:r w:rsidR="00FC6393">
          <w:rPr>
            <w:noProof/>
            <w:webHidden/>
          </w:rPr>
          <w:fldChar w:fldCharType="end"/>
        </w:r>
      </w:hyperlink>
    </w:p>
    <w:p w14:paraId="2CE8B4FF" w14:textId="25B263FD"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59" w:history="1">
        <w:r w:rsidR="00FC6393" w:rsidRPr="00F31630">
          <w:rPr>
            <w:rStyle w:val="Hyperlink"/>
            <w:noProof/>
          </w:rPr>
          <w:t>Table 2.1: comparison of key features - public entities and departments</w:t>
        </w:r>
        <w:r w:rsidR="00FC6393">
          <w:rPr>
            <w:noProof/>
            <w:webHidden/>
          </w:rPr>
          <w:tab/>
        </w:r>
        <w:r w:rsidR="00FC6393">
          <w:rPr>
            <w:noProof/>
            <w:webHidden/>
          </w:rPr>
          <w:fldChar w:fldCharType="begin"/>
        </w:r>
        <w:r w:rsidR="00FC6393">
          <w:rPr>
            <w:noProof/>
            <w:webHidden/>
          </w:rPr>
          <w:instrText xml:space="preserve"> PAGEREF _Toc59127459 \h </w:instrText>
        </w:r>
        <w:r w:rsidR="00FC6393">
          <w:rPr>
            <w:noProof/>
            <w:webHidden/>
          </w:rPr>
        </w:r>
        <w:r w:rsidR="00FC6393">
          <w:rPr>
            <w:noProof/>
            <w:webHidden/>
          </w:rPr>
          <w:fldChar w:fldCharType="separate"/>
        </w:r>
        <w:r w:rsidR="00FC6393">
          <w:rPr>
            <w:noProof/>
            <w:webHidden/>
          </w:rPr>
          <w:t>24</w:t>
        </w:r>
        <w:r w:rsidR="00FC6393">
          <w:rPr>
            <w:noProof/>
            <w:webHidden/>
          </w:rPr>
          <w:fldChar w:fldCharType="end"/>
        </w:r>
      </w:hyperlink>
    </w:p>
    <w:p w14:paraId="767458D3" w14:textId="1665C2AA"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60" w:history="1">
        <w:r w:rsidR="00FC6393" w:rsidRPr="00F31630">
          <w:rPr>
            <w:rStyle w:val="Hyperlink"/>
            <w:noProof/>
          </w:rPr>
          <w:t>Table 2.2: number of prescribed public entities and employed executives in each industry segment, as at 30 June 2020</w:t>
        </w:r>
        <w:r w:rsidR="00FC6393">
          <w:rPr>
            <w:noProof/>
            <w:webHidden/>
          </w:rPr>
          <w:tab/>
        </w:r>
        <w:r w:rsidR="00FC6393">
          <w:rPr>
            <w:noProof/>
            <w:webHidden/>
          </w:rPr>
          <w:fldChar w:fldCharType="begin"/>
        </w:r>
        <w:r w:rsidR="00FC6393">
          <w:rPr>
            <w:noProof/>
            <w:webHidden/>
          </w:rPr>
          <w:instrText xml:space="preserve"> PAGEREF _Toc59127460 \h </w:instrText>
        </w:r>
        <w:r w:rsidR="00FC6393">
          <w:rPr>
            <w:noProof/>
            <w:webHidden/>
          </w:rPr>
        </w:r>
        <w:r w:rsidR="00FC6393">
          <w:rPr>
            <w:noProof/>
            <w:webHidden/>
          </w:rPr>
          <w:fldChar w:fldCharType="separate"/>
        </w:r>
        <w:r w:rsidR="00FC6393">
          <w:rPr>
            <w:noProof/>
            <w:webHidden/>
          </w:rPr>
          <w:t>29</w:t>
        </w:r>
        <w:r w:rsidR="00FC6393">
          <w:rPr>
            <w:noProof/>
            <w:webHidden/>
          </w:rPr>
          <w:fldChar w:fldCharType="end"/>
        </w:r>
      </w:hyperlink>
    </w:p>
    <w:p w14:paraId="68808DB6" w14:textId="5C1154E8"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61" w:history="1">
        <w:r w:rsidR="00FC6393" w:rsidRPr="00F31630">
          <w:rPr>
            <w:rStyle w:val="Hyperlink"/>
            <w:noProof/>
          </w:rPr>
          <w:t>Table 2.3: VPSC ISR Final Report recommendations relevant to this Determination</w:t>
        </w:r>
        <w:r w:rsidR="00FC6393">
          <w:rPr>
            <w:noProof/>
            <w:webHidden/>
          </w:rPr>
          <w:tab/>
        </w:r>
        <w:r w:rsidR="00FC6393">
          <w:rPr>
            <w:noProof/>
            <w:webHidden/>
          </w:rPr>
          <w:fldChar w:fldCharType="begin"/>
        </w:r>
        <w:r w:rsidR="00FC6393">
          <w:rPr>
            <w:noProof/>
            <w:webHidden/>
          </w:rPr>
          <w:instrText xml:space="preserve"> PAGEREF _Toc59127461 \h </w:instrText>
        </w:r>
        <w:r w:rsidR="00FC6393">
          <w:rPr>
            <w:noProof/>
            <w:webHidden/>
          </w:rPr>
        </w:r>
        <w:r w:rsidR="00FC6393">
          <w:rPr>
            <w:noProof/>
            <w:webHidden/>
          </w:rPr>
          <w:fldChar w:fldCharType="separate"/>
        </w:r>
        <w:r w:rsidR="00FC6393">
          <w:rPr>
            <w:noProof/>
            <w:webHidden/>
          </w:rPr>
          <w:t>30</w:t>
        </w:r>
        <w:r w:rsidR="00FC6393">
          <w:rPr>
            <w:noProof/>
            <w:webHidden/>
          </w:rPr>
          <w:fldChar w:fldCharType="end"/>
        </w:r>
      </w:hyperlink>
    </w:p>
    <w:p w14:paraId="26C97116" w14:textId="04BAC922"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62" w:history="1">
        <w:r w:rsidR="00FC6393" w:rsidRPr="00F31630">
          <w:rPr>
            <w:rStyle w:val="Hyperlink"/>
            <w:noProof/>
          </w:rPr>
          <w:t>Table 2.4: PEECF classification framework for public entity executives and associated work value scores</w:t>
        </w:r>
        <w:r w:rsidR="00FC6393">
          <w:rPr>
            <w:noProof/>
            <w:webHidden/>
          </w:rPr>
          <w:tab/>
        </w:r>
        <w:r w:rsidR="00FC6393">
          <w:rPr>
            <w:noProof/>
            <w:webHidden/>
          </w:rPr>
          <w:fldChar w:fldCharType="begin"/>
        </w:r>
        <w:r w:rsidR="00FC6393">
          <w:rPr>
            <w:noProof/>
            <w:webHidden/>
          </w:rPr>
          <w:instrText xml:space="preserve"> PAGEREF _Toc59127462 \h </w:instrText>
        </w:r>
        <w:r w:rsidR="00FC6393">
          <w:rPr>
            <w:noProof/>
            <w:webHidden/>
          </w:rPr>
        </w:r>
        <w:r w:rsidR="00FC6393">
          <w:rPr>
            <w:noProof/>
            <w:webHidden/>
          </w:rPr>
          <w:fldChar w:fldCharType="separate"/>
        </w:r>
        <w:r w:rsidR="00FC6393">
          <w:rPr>
            <w:noProof/>
            <w:webHidden/>
          </w:rPr>
          <w:t>31</w:t>
        </w:r>
        <w:r w:rsidR="00FC6393">
          <w:rPr>
            <w:noProof/>
            <w:webHidden/>
          </w:rPr>
          <w:fldChar w:fldCharType="end"/>
        </w:r>
      </w:hyperlink>
    </w:p>
    <w:p w14:paraId="19041709" w14:textId="11ADB214"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63" w:history="1">
        <w:r w:rsidR="00FC6393" w:rsidRPr="00F31630">
          <w:rPr>
            <w:rStyle w:val="Hyperlink"/>
            <w:noProof/>
          </w:rPr>
          <w:t>Table 3.1: summary of core competencies of public entity executives</w:t>
        </w:r>
        <w:r w:rsidR="00FC6393">
          <w:rPr>
            <w:noProof/>
            <w:webHidden/>
          </w:rPr>
          <w:tab/>
        </w:r>
        <w:r w:rsidR="00FC6393">
          <w:rPr>
            <w:noProof/>
            <w:webHidden/>
          </w:rPr>
          <w:fldChar w:fldCharType="begin"/>
        </w:r>
        <w:r w:rsidR="00FC6393">
          <w:rPr>
            <w:noProof/>
            <w:webHidden/>
          </w:rPr>
          <w:instrText xml:space="preserve"> PAGEREF _Toc59127463 \h </w:instrText>
        </w:r>
        <w:r w:rsidR="00FC6393">
          <w:rPr>
            <w:noProof/>
            <w:webHidden/>
          </w:rPr>
        </w:r>
        <w:r w:rsidR="00FC6393">
          <w:rPr>
            <w:noProof/>
            <w:webHidden/>
          </w:rPr>
          <w:fldChar w:fldCharType="separate"/>
        </w:r>
        <w:r w:rsidR="00FC6393">
          <w:rPr>
            <w:noProof/>
            <w:webHidden/>
          </w:rPr>
          <w:t>34</w:t>
        </w:r>
        <w:r w:rsidR="00FC6393">
          <w:rPr>
            <w:noProof/>
            <w:webHidden/>
          </w:rPr>
          <w:fldChar w:fldCharType="end"/>
        </w:r>
      </w:hyperlink>
    </w:p>
    <w:p w14:paraId="4CF47708" w14:textId="5EB3B124"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64" w:history="1">
        <w:r w:rsidR="00FC6393" w:rsidRPr="00F31630">
          <w:rPr>
            <w:rStyle w:val="Hyperlink"/>
            <w:noProof/>
          </w:rPr>
          <w:t>Box 3.1: stakeholder views on the role of a CEO</w:t>
        </w:r>
        <w:r w:rsidR="00FC6393">
          <w:rPr>
            <w:noProof/>
            <w:webHidden/>
          </w:rPr>
          <w:tab/>
        </w:r>
        <w:r w:rsidR="00FC6393">
          <w:rPr>
            <w:noProof/>
            <w:webHidden/>
          </w:rPr>
          <w:fldChar w:fldCharType="begin"/>
        </w:r>
        <w:r w:rsidR="00FC6393">
          <w:rPr>
            <w:noProof/>
            <w:webHidden/>
          </w:rPr>
          <w:instrText xml:space="preserve"> PAGEREF _Toc59127464 \h </w:instrText>
        </w:r>
        <w:r w:rsidR="00FC6393">
          <w:rPr>
            <w:noProof/>
            <w:webHidden/>
          </w:rPr>
        </w:r>
        <w:r w:rsidR="00FC6393">
          <w:rPr>
            <w:noProof/>
            <w:webHidden/>
          </w:rPr>
          <w:fldChar w:fldCharType="separate"/>
        </w:r>
        <w:r w:rsidR="00FC6393">
          <w:rPr>
            <w:noProof/>
            <w:webHidden/>
          </w:rPr>
          <w:t>37</w:t>
        </w:r>
        <w:r w:rsidR="00FC6393">
          <w:rPr>
            <w:noProof/>
            <w:webHidden/>
          </w:rPr>
          <w:fldChar w:fldCharType="end"/>
        </w:r>
      </w:hyperlink>
    </w:p>
    <w:p w14:paraId="598741AD" w14:textId="41F0E2B2"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65" w:history="1">
        <w:r w:rsidR="00FC6393" w:rsidRPr="00F31630">
          <w:rPr>
            <w:rStyle w:val="Hyperlink"/>
            <w:noProof/>
          </w:rPr>
          <w:t>Box 3.2: stakeholder views on the roles of subordinate executives</w:t>
        </w:r>
        <w:r w:rsidR="00FC6393">
          <w:rPr>
            <w:noProof/>
            <w:webHidden/>
          </w:rPr>
          <w:tab/>
        </w:r>
        <w:r w:rsidR="00FC6393">
          <w:rPr>
            <w:noProof/>
            <w:webHidden/>
          </w:rPr>
          <w:fldChar w:fldCharType="begin"/>
        </w:r>
        <w:r w:rsidR="00FC6393">
          <w:rPr>
            <w:noProof/>
            <w:webHidden/>
          </w:rPr>
          <w:instrText xml:space="preserve"> PAGEREF _Toc59127465 \h </w:instrText>
        </w:r>
        <w:r w:rsidR="00FC6393">
          <w:rPr>
            <w:noProof/>
            <w:webHidden/>
          </w:rPr>
        </w:r>
        <w:r w:rsidR="00FC6393">
          <w:rPr>
            <w:noProof/>
            <w:webHidden/>
          </w:rPr>
          <w:fldChar w:fldCharType="separate"/>
        </w:r>
        <w:r w:rsidR="00FC6393">
          <w:rPr>
            <w:noProof/>
            <w:webHidden/>
          </w:rPr>
          <w:t>39</w:t>
        </w:r>
        <w:r w:rsidR="00FC6393">
          <w:rPr>
            <w:noProof/>
            <w:webHidden/>
          </w:rPr>
          <w:fldChar w:fldCharType="end"/>
        </w:r>
      </w:hyperlink>
    </w:p>
    <w:p w14:paraId="34EF6689" w14:textId="0C847800"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66" w:history="1">
        <w:r w:rsidR="00FC6393" w:rsidRPr="00F31630">
          <w:rPr>
            <w:rStyle w:val="Hyperlink"/>
            <w:noProof/>
          </w:rPr>
          <w:t>Table 4.1: summary of mandatory contract terms for public entity executives</w:t>
        </w:r>
        <w:r w:rsidR="00FC6393">
          <w:rPr>
            <w:noProof/>
            <w:webHidden/>
          </w:rPr>
          <w:tab/>
        </w:r>
        <w:r w:rsidR="00FC6393">
          <w:rPr>
            <w:noProof/>
            <w:webHidden/>
          </w:rPr>
          <w:fldChar w:fldCharType="begin"/>
        </w:r>
        <w:r w:rsidR="00FC6393">
          <w:rPr>
            <w:noProof/>
            <w:webHidden/>
          </w:rPr>
          <w:instrText xml:space="preserve"> PAGEREF _Toc59127466 \h </w:instrText>
        </w:r>
        <w:r w:rsidR="00FC6393">
          <w:rPr>
            <w:noProof/>
            <w:webHidden/>
          </w:rPr>
        </w:r>
        <w:r w:rsidR="00FC6393">
          <w:rPr>
            <w:noProof/>
            <w:webHidden/>
          </w:rPr>
          <w:fldChar w:fldCharType="separate"/>
        </w:r>
        <w:r w:rsidR="00FC6393">
          <w:rPr>
            <w:noProof/>
            <w:webHidden/>
          </w:rPr>
          <w:t>46</w:t>
        </w:r>
        <w:r w:rsidR="00FC6393">
          <w:rPr>
            <w:noProof/>
            <w:webHidden/>
          </w:rPr>
          <w:fldChar w:fldCharType="end"/>
        </w:r>
      </w:hyperlink>
    </w:p>
    <w:p w14:paraId="5F3D63B2" w14:textId="4D505A0F"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67" w:history="1">
        <w:r w:rsidR="00FC6393" w:rsidRPr="00F31630">
          <w:rPr>
            <w:rStyle w:val="Hyperlink"/>
            <w:noProof/>
          </w:rPr>
          <w:t>Table 4.2: pre-approved remuneration band structure for CEOs of certain public entities, as at 1 July 2020</w:t>
        </w:r>
        <w:r w:rsidR="00FC6393">
          <w:rPr>
            <w:noProof/>
            <w:webHidden/>
          </w:rPr>
          <w:tab/>
        </w:r>
        <w:r w:rsidR="00FC6393">
          <w:rPr>
            <w:noProof/>
            <w:webHidden/>
          </w:rPr>
          <w:fldChar w:fldCharType="begin"/>
        </w:r>
        <w:r w:rsidR="00FC6393">
          <w:rPr>
            <w:noProof/>
            <w:webHidden/>
          </w:rPr>
          <w:instrText xml:space="preserve"> PAGEREF _Toc59127467 \h </w:instrText>
        </w:r>
        <w:r w:rsidR="00FC6393">
          <w:rPr>
            <w:noProof/>
            <w:webHidden/>
          </w:rPr>
        </w:r>
        <w:r w:rsidR="00FC6393">
          <w:rPr>
            <w:noProof/>
            <w:webHidden/>
          </w:rPr>
          <w:fldChar w:fldCharType="separate"/>
        </w:r>
        <w:r w:rsidR="00FC6393">
          <w:rPr>
            <w:noProof/>
            <w:webHidden/>
          </w:rPr>
          <w:t>48</w:t>
        </w:r>
        <w:r w:rsidR="00FC6393">
          <w:rPr>
            <w:noProof/>
            <w:webHidden/>
          </w:rPr>
          <w:fldChar w:fldCharType="end"/>
        </w:r>
      </w:hyperlink>
    </w:p>
    <w:p w14:paraId="512679E8" w14:textId="0F0C6ED0"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68" w:history="1">
        <w:r w:rsidR="00FC6393" w:rsidRPr="00F31630">
          <w:rPr>
            <w:rStyle w:val="Hyperlink"/>
            <w:noProof/>
          </w:rPr>
          <w:t>Table 4.3: cost-sharing arrangement for executive vehicle scheme managed by VicFleet</w:t>
        </w:r>
        <w:r w:rsidR="00FC6393">
          <w:rPr>
            <w:noProof/>
            <w:webHidden/>
          </w:rPr>
          <w:tab/>
        </w:r>
        <w:r w:rsidR="00FC6393">
          <w:rPr>
            <w:noProof/>
            <w:webHidden/>
          </w:rPr>
          <w:fldChar w:fldCharType="begin"/>
        </w:r>
        <w:r w:rsidR="00FC6393">
          <w:rPr>
            <w:noProof/>
            <w:webHidden/>
          </w:rPr>
          <w:instrText xml:space="preserve"> PAGEREF _Toc59127468 \h </w:instrText>
        </w:r>
        <w:r w:rsidR="00FC6393">
          <w:rPr>
            <w:noProof/>
            <w:webHidden/>
          </w:rPr>
        </w:r>
        <w:r w:rsidR="00FC6393">
          <w:rPr>
            <w:noProof/>
            <w:webHidden/>
          </w:rPr>
          <w:fldChar w:fldCharType="separate"/>
        </w:r>
        <w:r w:rsidR="00FC6393">
          <w:rPr>
            <w:noProof/>
            <w:webHidden/>
          </w:rPr>
          <w:t>51</w:t>
        </w:r>
        <w:r w:rsidR="00FC6393">
          <w:rPr>
            <w:noProof/>
            <w:webHidden/>
          </w:rPr>
          <w:fldChar w:fldCharType="end"/>
        </w:r>
      </w:hyperlink>
    </w:p>
    <w:p w14:paraId="4C1F95BE" w14:textId="426C9053"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69" w:history="1">
        <w:r w:rsidR="00FC6393" w:rsidRPr="00F31630">
          <w:rPr>
            <w:rStyle w:val="Hyperlink"/>
            <w:noProof/>
          </w:rPr>
          <w:t>Table 4.4: TRP ranges and average TRP for all reported executives in each industry segment, as at June 2020</w:t>
        </w:r>
        <w:r w:rsidR="00FC6393">
          <w:rPr>
            <w:noProof/>
            <w:webHidden/>
          </w:rPr>
          <w:tab/>
        </w:r>
        <w:r w:rsidR="00FC6393">
          <w:rPr>
            <w:noProof/>
            <w:webHidden/>
          </w:rPr>
          <w:fldChar w:fldCharType="begin"/>
        </w:r>
        <w:r w:rsidR="00FC6393">
          <w:rPr>
            <w:noProof/>
            <w:webHidden/>
          </w:rPr>
          <w:instrText xml:space="preserve"> PAGEREF _Toc59127469 \h </w:instrText>
        </w:r>
        <w:r w:rsidR="00FC6393">
          <w:rPr>
            <w:noProof/>
            <w:webHidden/>
          </w:rPr>
        </w:r>
        <w:r w:rsidR="00FC6393">
          <w:rPr>
            <w:noProof/>
            <w:webHidden/>
          </w:rPr>
          <w:fldChar w:fldCharType="separate"/>
        </w:r>
        <w:r w:rsidR="00FC6393">
          <w:rPr>
            <w:noProof/>
            <w:webHidden/>
          </w:rPr>
          <w:t>52</w:t>
        </w:r>
        <w:r w:rsidR="00FC6393">
          <w:rPr>
            <w:noProof/>
            <w:webHidden/>
          </w:rPr>
          <w:fldChar w:fldCharType="end"/>
        </w:r>
      </w:hyperlink>
    </w:p>
    <w:p w14:paraId="72C07968" w14:textId="70D8D69C"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70" w:history="1">
        <w:r w:rsidR="00FC6393" w:rsidRPr="00F31630">
          <w:rPr>
            <w:rStyle w:val="Hyperlink"/>
            <w:noProof/>
          </w:rPr>
          <w:t>Table 4.5: changes to the Premier’s guideline rate, all groups CPI Melbourne and all sectors WPI Victoria, 2015-2020</w:t>
        </w:r>
        <w:r w:rsidR="00FC6393">
          <w:rPr>
            <w:noProof/>
            <w:webHidden/>
          </w:rPr>
          <w:tab/>
        </w:r>
        <w:r w:rsidR="00FC6393">
          <w:rPr>
            <w:noProof/>
            <w:webHidden/>
          </w:rPr>
          <w:fldChar w:fldCharType="begin"/>
        </w:r>
        <w:r w:rsidR="00FC6393">
          <w:rPr>
            <w:noProof/>
            <w:webHidden/>
          </w:rPr>
          <w:instrText xml:space="preserve"> PAGEREF _Toc59127470 \h </w:instrText>
        </w:r>
        <w:r w:rsidR="00FC6393">
          <w:rPr>
            <w:noProof/>
            <w:webHidden/>
          </w:rPr>
        </w:r>
        <w:r w:rsidR="00FC6393">
          <w:rPr>
            <w:noProof/>
            <w:webHidden/>
          </w:rPr>
          <w:fldChar w:fldCharType="separate"/>
        </w:r>
        <w:r w:rsidR="00FC6393">
          <w:rPr>
            <w:noProof/>
            <w:webHidden/>
          </w:rPr>
          <w:t>53</w:t>
        </w:r>
        <w:r w:rsidR="00FC6393">
          <w:rPr>
            <w:noProof/>
            <w:webHidden/>
          </w:rPr>
          <w:fldChar w:fldCharType="end"/>
        </w:r>
      </w:hyperlink>
    </w:p>
    <w:p w14:paraId="5CFE6D63" w14:textId="43D7593B"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71" w:history="1">
        <w:r w:rsidR="00FC6393" w:rsidRPr="00F31630">
          <w:rPr>
            <w:rStyle w:val="Hyperlink"/>
            <w:noProof/>
          </w:rPr>
          <w:t>Table 4.6: average growth in TRP for same reported roles in 2015 and 2020</w:t>
        </w:r>
        <w:r w:rsidR="00FC6393">
          <w:rPr>
            <w:noProof/>
            <w:webHidden/>
          </w:rPr>
          <w:tab/>
        </w:r>
        <w:r w:rsidR="00FC6393">
          <w:rPr>
            <w:noProof/>
            <w:webHidden/>
          </w:rPr>
          <w:fldChar w:fldCharType="begin"/>
        </w:r>
        <w:r w:rsidR="00FC6393">
          <w:rPr>
            <w:noProof/>
            <w:webHidden/>
          </w:rPr>
          <w:instrText xml:space="preserve"> PAGEREF _Toc59127471 \h </w:instrText>
        </w:r>
        <w:r w:rsidR="00FC6393">
          <w:rPr>
            <w:noProof/>
            <w:webHidden/>
          </w:rPr>
        </w:r>
        <w:r w:rsidR="00FC6393">
          <w:rPr>
            <w:noProof/>
            <w:webHidden/>
          </w:rPr>
          <w:fldChar w:fldCharType="separate"/>
        </w:r>
        <w:r w:rsidR="00FC6393">
          <w:rPr>
            <w:noProof/>
            <w:webHidden/>
          </w:rPr>
          <w:t>54</w:t>
        </w:r>
        <w:r w:rsidR="00FC6393">
          <w:rPr>
            <w:noProof/>
            <w:webHidden/>
          </w:rPr>
          <w:fldChar w:fldCharType="end"/>
        </w:r>
      </w:hyperlink>
    </w:p>
    <w:p w14:paraId="27B74A4E" w14:textId="33E5AC88"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72" w:history="1">
        <w:r w:rsidR="00FC6393" w:rsidRPr="00F31630">
          <w:rPr>
            <w:rStyle w:val="Hyperlink"/>
            <w:noProof/>
          </w:rPr>
          <w:t>Box 4.1: stakeholder views on remuneration compression</w:t>
        </w:r>
        <w:r w:rsidR="00FC6393">
          <w:rPr>
            <w:noProof/>
            <w:webHidden/>
          </w:rPr>
          <w:tab/>
        </w:r>
        <w:r w:rsidR="00FC6393">
          <w:rPr>
            <w:noProof/>
            <w:webHidden/>
          </w:rPr>
          <w:fldChar w:fldCharType="begin"/>
        </w:r>
        <w:r w:rsidR="00FC6393">
          <w:rPr>
            <w:noProof/>
            <w:webHidden/>
          </w:rPr>
          <w:instrText xml:space="preserve"> PAGEREF _Toc59127472 \h </w:instrText>
        </w:r>
        <w:r w:rsidR="00FC6393">
          <w:rPr>
            <w:noProof/>
            <w:webHidden/>
          </w:rPr>
        </w:r>
        <w:r w:rsidR="00FC6393">
          <w:rPr>
            <w:noProof/>
            <w:webHidden/>
          </w:rPr>
          <w:fldChar w:fldCharType="separate"/>
        </w:r>
        <w:r w:rsidR="00FC6393">
          <w:rPr>
            <w:noProof/>
            <w:webHidden/>
          </w:rPr>
          <w:t>57</w:t>
        </w:r>
        <w:r w:rsidR="00FC6393">
          <w:rPr>
            <w:noProof/>
            <w:webHidden/>
          </w:rPr>
          <w:fldChar w:fldCharType="end"/>
        </w:r>
      </w:hyperlink>
    </w:p>
    <w:p w14:paraId="3DAA55EC" w14:textId="30FD099F"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73" w:history="1">
        <w:r w:rsidR="00FC6393" w:rsidRPr="00F31630">
          <w:rPr>
            <w:rStyle w:val="Hyperlink"/>
            <w:noProof/>
          </w:rPr>
          <w:t>Box 5.1: stakeholder views about the 70/80% rules</w:t>
        </w:r>
        <w:r w:rsidR="00FC6393">
          <w:rPr>
            <w:noProof/>
            <w:webHidden/>
          </w:rPr>
          <w:tab/>
        </w:r>
        <w:r w:rsidR="00FC6393">
          <w:rPr>
            <w:noProof/>
            <w:webHidden/>
          </w:rPr>
          <w:fldChar w:fldCharType="begin"/>
        </w:r>
        <w:r w:rsidR="00FC6393">
          <w:rPr>
            <w:noProof/>
            <w:webHidden/>
          </w:rPr>
          <w:instrText xml:space="preserve"> PAGEREF _Toc59127473 \h </w:instrText>
        </w:r>
        <w:r w:rsidR="00FC6393">
          <w:rPr>
            <w:noProof/>
            <w:webHidden/>
          </w:rPr>
        </w:r>
        <w:r w:rsidR="00FC6393">
          <w:rPr>
            <w:noProof/>
            <w:webHidden/>
          </w:rPr>
          <w:fldChar w:fldCharType="separate"/>
        </w:r>
        <w:r w:rsidR="00FC6393">
          <w:rPr>
            <w:noProof/>
            <w:webHidden/>
          </w:rPr>
          <w:t>62</w:t>
        </w:r>
        <w:r w:rsidR="00FC6393">
          <w:rPr>
            <w:noProof/>
            <w:webHidden/>
          </w:rPr>
          <w:fldChar w:fldCharType="end"/>
        </w:r>
      </w:hyperlink>
    </w:p>
    <w:p w14:paraId="4AAF126E" w14:textId="15BB63D8"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74" w:history="1">
        <w:r w:rsidR="00FC6393" w:rsidRPr="00F31630">
          <w:rPr>
            <w:rStyle w:val="Hyperlink"/>
            <w:noProof/>
          </w:rPr>
          <w:t>Box 5.2: stakeholder views about the importance of remuneration to attracting executive talent</w:t>
        </w:r>
        <w:r w:rsidR="00FC6393">
          <w:rPr>
            <w:noProof/>
            <w:webHidden/>
          </w:rPr>
          <w:tab/>
        </w:r>
        <w:r w:rsidR="00FC6393">
          <w:rPr>
            <w:noProof/>
            <w:webHidden/>
          </w:rPr>
          <w:fldChar w:fldCharType="begin"/>
        </w:r>
        <w:r w:rsidR="00FC6393">
          <w:rPr>
            <w:noProof/>
            <w:webHidden/>
          </w:rPr>
          <w:instrText xml:space="preserve"> PAGEREF _Toc59127474 \h </w:instrText>
        </w:r>
        <w:r w:rsidR="00FC6393">
          <w:rPr>
            <w:noProof/>
            <w:webHidden/>
          </w:rPr>
        </w:r>
        <w:r w:rsidR="00FC6393">
          <w:rPr>
            <w:noProof/>
            <w:webHidden/>
          </w:rPr>
          <w:fldChar w:fldCharType="separate"/>
        </w:r>
        <w:r w:rsidR="00FC6393">
          <w:rPr>
            <w:noProof/>
            <w:webHidden/>
          </w:rPr>
          <w:t>69</w:t>
        </w:r>
        <w:r w:rsidR="00FC6393">
          <w:rPr>
            <w:noProof/>
            <w:webHidden/>
          </w:rPr>
          <w:fldChar w:fldCharType="end"/>
        </w:r>
      </w:hyperlink>
    </w:p>
    <w:p w14:paraId="3962DBAE" w14:textId="0E84FFE0"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75" w:history="1">
        <w:r w:rsidR="00FC6393" w:rsidRPr="00F31630">
          <w:rPr>
            <w:rStyle w:val="Hyperlink"/>
            <w:noProof/>
          </w:rPr>
          <w:t>Box 5.3: stakeholder views about the attraction and retention of staff in regional areas</w:t>
        </w:r>
        <w:r w:rsidR="00FC6393">
          <w:rPr>
            <w:noProof/>
            <w:webHidden/>
          </w:rPr>
          <w:tab/>
        </w:r>
        <w:r w:rsidR="00FC6393">
          <w:rPr>
            <w:noProof/>
            <w:webHidden/>
          </w:rPr>
          <w:fldChar w:fldCharType="begin"/>
        </w:r>
        <w:r w:rsidR="00FC6393">
          <w:rPr>
            <w:noProof/>
            <w:webHidden/>
          </w:rPr>
          <w:instrText xml:space="preserve"> PAGEREF _Toc59127475 \h </w:instrText>
        </w:r>
        <w:r w:rsidR="00FC6393">
          <w:rPr>
            <w:noProof/>
            <w:webHidden/>
          </w:rPr>
        </w:r>
        <w:r w:rsidR="00FC6393">
          <w:rPr>
            <w:noProof/>
            <w:webHidden/>
          </w:rPr>
          <w:fldChar w:fldCharType="separate"/>
        </w:r>
        <w:r w:rsidR="00FC6393">
          <w:rPr>
            <w:noProof/>
            <w:webHidden/>
          </w:rPr>
          <w:t>70</w:t>
        </w:r>
        <w:r w:rsidR="00FC6393">
          <w:rPr>
            <w:noProof/>
            <w:webHidden/>
          </w:rPr>
          <w:fldChar w:fldCharType="end"/>
        </w:r>
      </w:hyperlink>
    </w:p>
    <w:p w14:paraId="20927442" w14:textId="7C79B81A"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76" w:history="1">
        <w:r w:rsidR="00FC6393" w:rsidRPr="00F31630">
          <w:rPr>
            <w:rStyle w:val="Hyperlink"/>
            <w:noProof/>
          </w:rPr>
          <w:t>Box 6.1: Victorian Government Wages Policy and Enterprise Bargaining Framework</w:t>
        </w:r>
        <w:r w:rsidR="00FC6393">
          <w:rPr>
            <w:noProof/>
            <w:webHidden/>
          </w:rPr>
          <w:tab/>
        </w:r>
        <w:r w:rsidR="00FC6393">
          <w:rPr>
            <w:noProof/>
            <w:webHidden/>
          </w:rPr>
          <w:fldChar w:fldCharType="begin"/>
        </w:r>
        <w:r w:rsidR="00FC6393">
          <w:rPr>
            <w:noProof/>
            <w:webHidden/>
          </w:rPr>
          <w:instrText xml:space="preserve"> PAGEREF _Toc59127476 \h </w:instrText>
        </w:r>
        <w:r w:rsidR="00FC6393">
          <w:rPr>
            <w:noProof/>
            <w:webHidden/>
          </w:rPr>
        </w:r>
        <w:r w:rsidR="00FC6393">
          <w:rPr>
            <w:noProof/>
            <w:webHidden/>
          </w:rPr>
          <w:fldChar w:fldCharType="separate"/>
        </w:r>
        <w:r w:rsidR="00FC6393">
          <w:rPr>
            <w:noProof/>
            <w:webHidden/>
          </w:rPr>
          <w:t>80</w:t>
        </w:r>
        <w:r w:rsidR="00FC6393">
          <w:rPr>
            <w:noProof/>
            <w:webHidden/>
          </w:rPr>
          <w:fldChar w:fldCharType="end"/>
        </w:r>
      </w:hyperlink>
    </w:p>
    <w:p w14:paraId="2D82DDD9" w14:textId="0D373CEF"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77" w:history="1">
        <w:r w:rsidR="00FC6393" w:rsidRPr="00F31630">
          <w:rPr>
            <w:rStyle w:val="Hyperlink"/>
            <w:noProof/>
          </w:rPr>
          <w:t>Table 7.1: classification framework for public entity executives and associated work value scores</w:t>
        </w:r>
        <w:r w:rsidR="00FC6393">
          <w:rPr>
            <w:noProof/>
            <w:webHidden/>
          </w:rPr>
          <w:tab/>
        </w:r>
        <w:r w:rsidR="00FC6393">
          <w:rPr>
            <w:noProof/>
            <w:webHidden/>
          </w:rPr>
          <w:fldChar w:fldCharType="begin"/>
        </w:r>
        <w:r w:rsidR="00FC6393">
          <w:rPr>
            <w:noProof/>
            <w:webHidden/>
          </w:rPr>
          <w:instrText xml:space="preserve"> PAGEREF _Toc59127477 \h </w:instrText>
        </w:r>
        <w:r w:rsidR="00FC6393">
          <w:rPr>
            <w:noProof/>
            <w:webHidden/>
          </w:rPr>
        </w:r>
        <w:r w:rsidR="00FC6393">
          <w:rPr>
            <w:noProof/>
            <w:webHidden/>
          </w:rPr>
          <w:fldChar w:fldCharType="separate"/>
        </w:r>
        <w:r w:rsidR="00FC6393">
          <w:rPr>
            <w:noProof/>
            <w:webHidden/>
          </w:rPr>
          <w:t>83</w:t>
        </w:r>
        <w:r w:rsidR="00FC6393">
          <w:rPr>
            <w:noProof/>
            <w:webHidden/>
          </w:rPr>
          <w:fldChar w:fldCharType="end"/>
        </w:r>
      </w:hyperlink>
    </w:p>
    <w:p w14:paraId="10858775" w14:textId="481DC0A0" w:rsidR="00FC6393" w:rsidRDefault="008E587C">
      <w:pPr>
        <w:pStyle w:val="TableofFigures"/>
        <w:tabs>
          <w:tab w:val="right" w:leader="dot" w:pos="8488"/>
        </w:tabs>
        <w:rPr>
          <w:rFonts w:asciiTheme="minorHAnsi" w:eastAsiaTheme="minorEastAsia" w:hAnsiTheme="minorHAnsi"/>
          <w:noProof/>
          <w:color w:val="auto"/>
          <w:sz w:val="22"/>
          <w:lang w:eastAsia="en-AU"/>
        </w:rPr>
      </w:pPr>
      <w:hyperlink w:anchor="_Toc59127478" w:history="1">
        <w:r w:rsidR="00FC6393" w:rsidRPr="00F31630">
          <w:rPr>
            <w:rStyle w:val="Hyperlink"/>
            <w:noProof/>
          </w:rPr>
          <w:t>Box 7.1: executives covered by the updated PEER Policy</w:t>
        </w:r>
        <w:r w:rsidR="00FC6393">
          <w:rPr>
            <w:noProof/>
            <w:webHidden/>
          </w:rPr>
          <w:tab/>
        </w:r>
        <w:r w:rsidR="00FC6393">
          <w:rPr>
            <w:noProof/>
            <w:webHidden/>
          </w:rPr>
          <w:fldChar w:fldCharType="begin"/>
        </w:r>
        <w:r w:rsidR="00FC6393">
          <w:rPr>
            <w:noProof/>
            <w:webHidden/>
          </w:rPr>
          <w:instrText xml:space="preserve"> PAGEREF _Toc59127478 \h </w:instrText>
        </w:r>
        <w:r w:rsidR="00FC6393">
          <w:rPr>
            <w:noProof/>
            <w:webHidden/>
          </w:rPr>
        </w:r>
        <w:r w:rsidR="00FC6393">
          <w:rPr>
            <w:noProof/>
            <w:webHidden/>
          </w:rPr>
          <w:fldChar w:fldCharType="separate"/>
        </w:r>
        <w:r w:rsidR="00FC6393">
          <w:rPr>
            <w:noProof/>
            <w:webHidden/>
          </w:rPr>
          <w:t>84</w:t>
        </w:r>
        <w:r w:rsidR="00FC6393">
          <w:rPr>
            <w:noProof/>
            <w:webHidden/>
          </w:rPr>
          <w:fldChar w:fldCharType="end"/>
        </w:r>
      </w:hyperlink>
    </w:p>
    <w:p w14:paraId="265BF692" w14:textId="369D51F0" w:rsidR="0072519C" w:rsidRDefault="00073D5A" w:rsidP="0066110F">
      <w:pPr>
        <w:rPr>
          <w:lang w:eastAsia="en-AU"/>
        </w:rPr>
        <w:sectPr w:rsidR="0072519C" w:rsidSect="000442D9">
          <w:headerReference w:type="even" r:id="rId42"/>
          <w:headerReference w:type="default" r:id="rId43"/>
          <w:headerReference w:type="first" r:id="rId44"/>
          <w:pgSz w:w="11900" w:h="16840"/>
          <w:pgMar w:top="1701" w:right="1701" w:bottom="1559" w:left="1701" w:header="709" w:footer="709" w:gutter="0"/>
          <w:cols w:space="708"/>
          <w:titlePg/>
          <w:docGrid w:linePitch="299"/>
        </w:sectPr>
      </w:pPr>
      <w:r>
        <w:rPr>
          <w:lang w:eastAsia="en-AU"/>
        </w:rPr>
        <w:fldChar w:fldCharType="end"/>
      </w:r>
      <w:bookmarkStart w:id="25" w:name="_Toc33609440"/>
      <w:bookmarkStart w:id="26" w:name="_Toc35006354"/>
      <w:bookmarkEnd w:id="20"/>
    </w:p>
    <w:p w14:paraId="3498615E" w14:textId="16BE875F" w:rsidR="002D4A56" w:rsidRDefault="002D4A56" w:rsidP="0072519C">
      <w:pPr>
        <w:pStyle w:val="Chapterheading"/>
        <w:rPr>
          <w:lang w:eastAsia="en-AU"/>
        </w:rPr>
      </w:pPr>
      <w:bookmarkStart w:id="27" w:name="_Toc59090120"/>
      <w:r w:rsidRPr="00F60981">
        <w:rPr>
          <w:lang w:eastAsia="en-AU"/>
        </w:rPr>
        <w:lastRenderedPageBreak/>
        <w:t>Glossary</w:t>
      </w:r>
      <w:bookmarkEnd w:id="22"/>
      <w:bookmarkEnd w:id="21"/>
      <w:r>
        <w:rPr>
          <w:lang w:eastAsia="en-AU"/>
        </w:rPr>
        <w:br/>
      </w:r>
      <w:r w:rsidRPr="00F46558">
        <w:rPr>
          <w:noProof/>
          <w:lang w:eastAsia="en-AU"/>
        </w:rPr>
        <w:drawing>
          <wp:inline distT="0" distB="0" distL="0" distR="0" wp14:anchorId="087CDAA3" wp14:editId="580C6C51">
            <wp:extent cx="2218055" cy="2546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25"/>
      <w:bookmarkEnd w:id="26"/>
      <w:bookmarkEnd w:id="27"/>
    </w:p>
    <w:tbl>
      <w:tblPr>
        <w:tblStyle w:val="ListTable3-Accent2"/>
        <w:tblW w:w="8647" w:type="dxa"/>
        <w:tblLayout w:type="fixed"/>
        <w:tblLook w:val="04A0" w:firstRow="1" w:lastRow="0" w:firstColumn="1" w:lastColumn="0" w:noHBand="0" w:noVBand="1"/>
      </w:tblPr>
      <w:tblGrid>
        <w:gridCol w:w="2581"/>
        <w:gridCol w:w="6066"/>
      </w:tblGrid>
      <w:tr w:rsidR="007411CA" w:rsidRPr="00BD24F3" w14:paraId="5F1CDCFF" w14:textId="77777777" w:rsidTr="00B76457">
        <w:trPr>
          <w:cnfStyle w:val="100000000000" w:firstRow="1" w:lastRow="0" w:firstColumn="0" w:lastColumn="0" w:oddVBand="0" w:evenVBand="0" w:oddHBand="0" w:evenHBand="0" w:firstRowFirstColumn="0" w:firstRowLastColumn="0" w:lastRowFirstColumn="0" w:lastRowLastColumn="0"/>
          <w:trHeight w:val="244"/>
        </w:trPr>
        <w:tc>
          <w:tcPr>
            <w:cnfStyle w:val="001000000100" w:firstRow="0" w:lastRow="0" w:firstColumn="1" w:lastColumn="0" w:oddVBand="0" w:evenVBand="0" w:oddHBand="0" w:evenHBand="0" w:firstRowFirstColumn="1" w:firstRowLastColumn="0" w:lastRowFirstColumn="0" w:lastRowLastColumn="0"/>
            <w:tcW w:w="2581" w:type="dxa"/>
          </w:tcPr>
          <w:p w14:paraId="334BF5AD" w14:textId="77777777" w:rsidR="007411CA" w:rsidRPr="00B76457" w:rsidRDefault="007411CA" w:rsidP="00B76457">
            <w:pPr>
              <w:pStyle w:val="Tabletext"/>
              <w:rPr>
                <w:b w:val="0"/>
                <w:color w:val="FFFFFF" w:themeColor="background1"/>
              </w:rPr>
            </w:pPr>
            <w:r w:rsidRPr="00B76457">
              <w:rPr>
                <w:color w:val="FFFFFF" w:themeColor="background1"/>
              </w:rPr>
              <w:t xml:space="preserve">Term or abbreviation </w:t>
            </w:r>
          </w:p>
        </w:tc>
        <w:tc>
          <w:tcPr>
            <w:tcW w:w="6066" w:type="dxa"/>
          </w:tcPr>
          <w:p w14:paraId="041CC777" w14:textId="77777777" w:rsidR="007411CA" w:rsidRPr="00B76457" w:rsidRDefault="007411CA" w:rsidP="00B76457">
            <w:pPr>
              <w:pStyle w:val="Tabletext"/>
              <w:cnfStyle w:val="100000000000" w:firstRow="1" w:lastRow="0" w:firstColumn="0" w:lastColumn="0" w:oddVBand="0" w:evenVBand="0" w:oddHBand="0" w:evenHBand="0" w:firstRowFirstColumn="0" w:firstRowLastColumn="0" w:lastRowFirstColumn="0" w:lastRowLastColumn="0"/>
              <w:rPr>
                <w:rFonts w:eastAsia="@MS PMincho"/>
                <w:b w:val="0"/>
                <w:color w:val="FFFFFF" w:themeColor="background1"/>
              </w:rPr>
            </w:pPr>
            <w:r w:rsidRPr="00B76457">
              <w:rPr>
                <w:color w:val="FFFFFF" w:themeColor="background1"/>
              </w:rPr>
              <w:t xml:space="preserve">Definition </w:t>
            </w:r>
          </w:p>
        </w:tc>
      </w:tr>
      <w:tr w:rsidR="00A0137A" w:rsidRPr="00BD24F3" w14:paraId="2459F948" w14:textId="77777777" w:rsidTr="00B764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Pr>
          <w:p w14:paraId="093B0322" w14:textId="2ABD078A" w:rsidR="00A0137A" w:rsidRDefault="00A0137A" w:rsidP="00B76457">
            <w:pPr>
              <w:pStyle w:val="Tabletext"/>
            </w:pPr>
            <w:r>
              <w:t>70/80% rules</w:t>
            </w:r>
          </w:p>
        </w:tc>
        <w:tc>
          <w:tcPr>
            <w:tcW w:w="6066" w:type="dxa"/>
          </w:tcPr>
          <w:p w14:paraId="36845E0A" w14:textId="47F7289C" w:rsidR="00A37257" w:rsidRDefault="00A0137A" w:rsidP="00A37257">
            <w:pPr>
              <w:pStyle w:val="Tabletext"/>
              <w:cnfStyle w:val="000000100000" w:firstRow="0" w:lastRow="0" w:firstColumn="0" w:lastColumn="0" w:oddVBand="0" w:evenVBand="0" w:oddHBand="1" w:evenHBand="0" w:firstRowFirstColumn="0" w:firstRowLastColumn="0" w:lastRowFirstColumn="0" w:lastRowLastColumn="0"/>
            </w:pPr>
            <w:r>
              <w:t>R</w:t>
            </w:r>
            <w:r w:rsidR="00913A58">
              <w:t xml:space="preserve">ules </w:t>
            </w:r>
            <w:r w:rsidR="00A37257">
              <w:t>in</w:t>
            </w:r>
            <w:r w:rsidR="00913A58">
              <w:t xml:space="preserve"> the PEER Policy (as it was prior to the making </w:t>
            </w:r>
            <w:r w:rsidR="000013F4">
              <w:t>of this Determination)</w:t>
            </w:r>
            <w:r w:rsidR="00A37257">
              <w:t xml:space="preserve"> </w:t>
            </w:r>
            <w:r w:rsidR="00C06C60">
              <w:t>requiring</w:t>
            </w:r>
            <w:r w:rsidR="004915A5">
              <w:t xml:space="preserve"> that</w:t>
            </w:r>
            <w:r w:rsidR="00A37257">
              <w:t xml:space="preserve"> the TRP of a subordinate executive in a specified public entity should not:</w:t>
            </w:r>
          </w:p>
          <w:p w14:paraId="0F187A74" w14:textId="2FC1E325" w:rsidR="00A37257" w:rsidRDefault="00A37257" w:rsidP="00A37257">
            <w:pPr>
              <w:pStyle w:val="Bulletsinatable"/>
              <w:cnfStyle w:val="000000100000" w:firstRow="0" w:lastRow="0" w:firstColumn="0" w:lastColumn="0" w:oddVBand="0" w:evenVBand="0" w:oddHBand="1" w:evenHBand="0" w:firstRowFirstColumn="0" w:firstRowLastColumn="0" w:lastRowFirstColumn="0" w:lastRowLastColumn="0"/>
            </w:pPr>
            <w:r>
              <w:t>exceed 80 per cent of the approved TRP for the CEO of the same public entity, or</w:t>
            </w:r>
          </w:p>
          <w:p w14:paraId="37F3F064" w14:textId="295D8CF2" w:rsidR="00A0137A" w:rsidRPr="00805C9D" w:rsidRDefault="00A37257" w:rsidP="00A37257">
            <w:pPr>
              <w:pStyle w:val="Bulletsinatable"/>
              <w:cnfStyle w:val="000000100000" w:firstRow="0" w:lastRow="0" w:firstColumn="0" w:lastColumn="0" w:oddVBand="0" w:evenVBand="0" w:oddHBand="1" w:evenHBand="0" w:firstRowFirstColumn="0" w:firstRowLastColumn="0" w:lastRowFirstColumn="0" w:lastRowLastColumn="0"/>
            </w:pPr>
            <w:r>
              <w:t>result in the average TRP of all the CEO’s direct reports exceeding 70 percent of the CEO’s TRP.</w:t>
            </w:r>
          </w:p>
        </w:tc>
      </w:tr>
      <w:tr w:rsidR="00805C9D" w:rsidRPr="00BD24F3" w14:paraId="70137EF7" w14:textId="77777777" w:rsidTr="00B76457">
        <w:trPr>
          <w:trHeight w:val="397"/>
        </w:trPr>
        <w:tc>
          <w:tcPr>
            <w:cnfStyle w:val="001000000000" w:firstRow="0" w:lastRow="0" w:firstColumn="1" w:lastColumn="0" w:oddVBand="0" w:evenVBand="0" w:oddHBand="0" w:evenHBand="0" w:firstRowFirstColumn="0" w:firstRowLastColumn="0" w:lastRowFirstColumn="0" w:lastRowLastColumn="0"/>
            <w:tcW w:w="2581" w:type="dxa"/>
          </w:tcPr>
          <w:p w14:paraId="4B508766" w14:textId="0A6B8BF7" w:rsidR="00805C9D" w:rsidRDefault="00805C9D" w:rsidP="00B76457">
            <w:pPr>
              <w:pStyle w:val="Tabletext"/>
            </w:pPr>
            <w:r>
              <w:t>AAWI</w:t>
            </w:r>
          </w:p>
        </w:tc>
        <w:tc>
          <w:tcPr>
            <w:tcW w:w="6066" w:type="dxa"/>
          </w:tcPr>
          <w:p w14:paraId="6B672C18" w14:textId="3F82E0F6" w:rsidR="00805C9D" w:rsidRDefault="00805C9D" w:rsidP="00B76457">
            <w:pPr>
              <w:pStyle w:val="Tabletext"/>
              <w:cnfStyle w:val="000000000000" w:firstRow="0" w:lastRow="0" w:firstColumn="0" w:lastColumn="0" w:oddVBand="0" w:evenVBand="0" w:oddHBand="0" w:evenHBand="0" w:firstRowFirstColumn="0" w:firstRowLastColumn="0" w:lastRowFirstColumn="0" w:lastRowLastColumn="0"/>
            </w:pPr>
            <w:r w:rsidRPr="00805C9D">
              <w:t>Average Annualised Wage Increase</w:t>
            </w:r>
          </w:p>
        </w:tc>
      </w:tr>
      <w:tr w:rsidR="00E10F30" w:rsidRPr="00BD24F3" w14:paraId="56F6105F" w14:textId="77777777" w:rsidTr="00B764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Pr>
          <w:p w14:paraId="01213589" w14:textId="20BA870D" w:rsidR="00E10F30" w:rsidRPr="006037DE" w:rsidRDefault="00E10F30" w:rsidP="00B76457">
            <w:pPr>
              <w:pStyle w:val="Tabletext"/>
            </w:pPr>
            <w:r>
              <w:t>AO</w:t>
            </w:r>
          </w:p>
        </w:tc>
        <w:tc>
          <w:tcPr>
            <w:tcW w:w="6066" w:type="dxa"/>
          </w:tcPr>
          <w:p w14:paraId="720F7B32" w14:textId="3F926D34" w:rsidR="00E10F30" w:rsidRPr="00F92F4D" w:rsidRDefault="00E10F30" w:rsidP="00B76457">
            <w:pPr>
              <w:pStyle w:val="Tabletext"/>
              <w:cnfStyle w:val="000000100000" w:firstRow="0" w:lastRow="0" w:firstColumn="0" w:lastColumn="0" w:oddVBand="0" w:evenVBand="0" w:oddHBand="1" w:evenHBand="0" w:firstRowFirstColumn="0" w:firstRowLastColumn="0" w:lastRowFirstColumn="0" w:lastRowLastColumn="0"/>
            </w:pPr>
            <w:r>
              <w:t xml:space="preserve">Administrative Office </w:t>
            </w:r>
            <w:r w:rsidR="00E044AB">
              <w:t xml:space="preserve">– </w:t>
            </w:r>
            <w:r>
              <w:t>a</w:t>
            </w:r>
            <w:r w:rsidR="00E044AB">
              <w:t xml:space="preserve"> type of Victorian public service</w:t>
            </w:r>
            <w:r w:rsidRPr="00F92F4D">
              <w:t xml:space="preserve"> body</w:t>
            </w:r>
            <w:r w:rsidRPr="00F92F4D">
              <w:rPr>
                <w:spacing w:val="-5"/>
              </w:rPr>
              <w:t xml:space="preserve"> </w:t>
            </w:r>
            <w:r w:rsidR="00E044AB">
              <w:t xml:space="preserve">established by the Governor in Council </w:t>
            </w:r>
            <w:r w:rsidRPr="00F92F4D">
              <w:t>under</w:t>
            </w:r>
            <w:r w:rsidRPr="00F92F4D">
              <w:rPr>
                <w:spacing w:val="-5"/>
              </w:rPr>
              <w:t xml:space="preserve"> </w:t>
            </w:r>
            <w:r>
              <w:t>s</w:t>
            </w:r>
            <w:r w:rsidRPr="00F92F4D">
              <w:t>ection</w:t>
            </w:r>
            <w:r w:rsidRPr="00F92F4D">
              <w:rPr>
                <w:spacing w:val="-3"/>
              </w:rPr>
              <w:t xml:space="preserve"> </w:t>
            </w:r>
            <w:r w:rsidRPr="00F92F4D">
              <w:t>11</w:t>
            </w:r>
            <w:r w:rsidRPr="00F92F4D">
              <w:rPr>
                <w:spacing w:val="-5"/>
              </w:rPr>
              <w:t xml:space="preserve"> </w:t>
            </w:r>
            <w:r w:rsidRPr="00F92F4D">
              <w:t>of</w:t>
            </w:r>
            <w:r w:rsidRPr="00F92F4D">
              <w:rPr>
                <w:spacing w:val="-5"/>
              </w:rPr>
              <w:t xml:space="preserve"> </w:t>
            </w:r>
            <w:r w:rsidRPr="00F92F4D">
              <w:t>the</w:t>
            </w:r>
            <w:r w:rsidRPr="00F92F4D">
              <w:rPr>
                <w:spacing w:val="-3"/>
              </w:rPr>
              <w:t xml:space="preserve"> </w:t>
            </w:r>
            <w:r w:rsidRPr="00F92F4D">
              <w:t>PAA</w:t>
            </w:r>
            <w:r w:rsidR="00E044AB">
              <w:rPr>
                <w:spacing w:val="-5"/>
              </w:rPr>
              <w:t xml:space="preserve">. </w:t>
            </w:r>
          </w:p>
        </w:tc>
      </w:tr>
      <w:tr w:rsidR="00E10F30" w:rsidRPr="00BD24F3" w14:paraId="1E650185" w14:textId="77777777" w:rsidTr="00B76457">
        <w:trPr>
          <w:trHeight w:val="397"/>
        </w:trPr>
        <w:tc>
          <w:tcPr>
            <w:cnfStyle w:val="001000000000" w:firstRow="0" w:lastRow="0" w:firstColumn="1" w:lastColumn="0" w:oddVBand="0" w:evenVBand="0" w:oddHBand="0" w:evenHBand="0" w:firstRowFirstColumn="0" w:firstRowLastColumn="0" w:lastRowFirstColumn="0" w:lastRowLastColumn="0"/>
            <w:tcW w:w="2581" w:type="dxa"/>
          </w:tcPr>
          <w:p w14:paraId="322DA2D7" w14:textId="55FB2C5E" w:rsidR="00E10F30" w:rsidRPr="006037DE" w:rsidRDefault="00E10F30" w:rsidP="00B76457">
            <w:pPr>
              <w:pStyle w:val="Tabletext"/>
            </w:pPr>
            <w:r>
              <w:t>ABS</w:t>
            </w:r>
          </w:p>
        </w:tc>
        <w:tc>
          <w:tcPr>
            <w:tcW w:w="6066" w:type="dxa"/>
          </w:tcPr>
          <w:p w14:paraId="1BCCE474" w14:textId="552472BF" w:rsidR="00E10F30" w:rsidRPr="00F92F4D" w:rsidRDefault="00E10F30" w:rsidP="00B76457">
            <w:pPr>
              <w:pStyle w:val="Tabletext"/>
              <w:cnfStyle w:val="000000000000" w:firstRow="0" w:lastRow="0" w:firstColumn="0" w:lastColumn="0" w:oddVBand="0" w:evenVBand="0" w:oddHBand="0" w:evenHBand="0" w:firstRowFirstColumn="0" w:firstRowLastColumn="0" w:lastRowFirstColumn="0" w:lastRowLastColumn="0"/>
            </w:pPr>
            <w:r>
              <w:t>Australian Bureau of Statistics</w:t>
            </w:r>
          </w:p>
        </w:tc>
      </w:tr>
      <w:tr w:rsidR="00E044AB" w:rsidRPr="00BD24F3" w14:paraId="1977F10E" w14:textId="77777777" w:rsidTr="00B764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Pr>
          <w:p w14:paraId="606C451C" w14:textId="59FCCFB3" w:rsidR="00E044AB" w:rsidRDefault="00E044AB" w:rsidP="00B76457">
            <w:pPr>
              <w:pStyle w:val="Tabletext"/>
            </w:pPr>
            <w:r>
              <w:t>AWOTE</w:t>
            </w:r>
          </w:p>
        </w:tc>
        <w:tc>
          <w:tcPr>
            <w:tcW w:w="6066" w:type="dxa"/>
          </w:tcPr>
          <w:p w14:paraId="34A42DA5" w14:textId="70236268" w:rsidR="00E044AB" w:rsidRDefault="00E044AB" w:rsidP="00B76457">
            <w:pPr>
              <w:pStyle w:val="Tabletext"/>
              <w:cnfStyle w:val="000000100000" w:firstRow="0" w:lastRow="0" w:firstColumn="0" w:lastColumn="0" w:oddVBand="0" w:evenVBand="0" w:oddHBand="1" w:evenHBand="0" w:firstRowFirstColumn="0" w:firstRowLastColumn="0" w:lastRowFirstColumn="0" w:lastRowLastColumn="0"/>
            </w:pPr>
            <w:r>
              <w:t>Average Weekly Ordinary Time Earnings</w:t>
            </w:r>
          </w:p>
        </w:tc>
      </w:tr>
      <w:tr w:rsidR="005E305E" w:rsidRPr="00BD24F3" w14:paraId="30633E96" w14:textId="77777777" w:rsidTr="00B76457">
        <w:trPr>
          <w:trHeight w:val="397"/>
        </w:trPr>
        <w:tc>
          <w:tcPr>
            <w:cnfStyle w:val="001000000000" w:firstRow="0" w:lastRow="0" w:firstColumn="1" w:lastColumn="0" w:oddVBand="0" w:evenVBand="0" w:oddHBand="0" w:evenHBand="0" w:firstRowFirstColumn="0" w:firstRowLastColumn="0" w:lastRowFirstColumn="0" w:lastRowLastColumn="0"/>
            <w:tcW w:w="2581" w:type="dxa"/>
          </w:tcPr>
          <w:p w14:paraId="4BC26B43" w14:textId="00DAAF12" w:rsidR="005E305E" w:rsidRDefault="005E305E" w:rsidP="00B76457">
            <w:pPr>
              <w:pStyle w:val="Tabletext"/>
            </w:pPr>
            <w:r>
              <w:t>CEO</w:t>
            </w:r>
          </w:p>
        </w:tc>
        <w:tc>
          <w:tcPr>
            <w:tcW w:w="6066" w:type="dxa"/>
          </w:tcPr>
          <w:p w14:paraId="7C99B936" w14:textId="47212CA2" w:rsidR="005E305E" w:rsidRDefault="005E305E" w:rsidP="00B76457">
            <w:pPr>
              <w:pStyle w:val="Tabletext"/>
              <w:cnfStyle w:val="000000000000" w:firstRow="0" w:lastRow="0" w:firstColumn="0" w:lastColumn="0" w:oddVBand="0" w:evenVBand="0" w:oddHBand="0" w:evenHBand="0" w:firstRowFirstColumn="0" w:firstRowLastColumn="0" w:lastRowFirstColumn="0" w:lastRowLastColumn="0"/>
            </w:pPr>
            <w:r>
              <w:t>Chief Executive Officer</w:t>
            </w:r>
          </w:p>
        </w:tc>
      </w:tr>
      <w:tr w:rsidR="00A379EA" w:rsidRPr="00BD24F3" w14:paraId="31AA3F09" w14:textId="77777777" w:rsidTr="00B764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Pr>
          <w:p w14:paraId="5E142BC9" w14:textId="502BA21D" w:rsidR="00A379EA" w:rsidRPr="006037DE" w:rsidRDefault="00A379EA" w:rsidP="00B76457">
            <w:pPr>
              <w:pStyle w:val="Tabletext"/>
            </w:pPr>
            <w:r>
              <w:t xml:space="preserve">CPI </w:t>
            </w:r>
          </w:p>
        </w:tc>
        <w:tc>
          <w:tcPr>
            <w:tcW w:w="6066" w:type="dxa"/>
          </w:tcPr>
          <w:p w14:paraId="46E09B15" w14:textId="6F0D4FC4" w:rsidR="00A379EA" w:rsidRPr="00F92F4D" w:rsidRDefault="00A379EA" w:rsidP="00B76457">
            <w:pPr>
              <w:pStyle w:val="Tabletext"/>
              <w:cnfStyle w:val="000000100000" w:firstRow="0" w:lastRow="0" w:firstColumn="0" w:lastColumn="0" w:oddVBand="0" w:evenVBand="0" w:oddHBand="1" w:evenHBand="0" w:firstRowFirstColumn="0" w:firstRowLastColumn="0" w:lastRowFirstColumn="0" w:lastRowLastColumn="0"/>
            </w:pPr>
            <w:r>
              <w:t>Consumer Price Index</w:t>
            </w:r>
          </w:p>
        </w:tc>
      </w:tr>
      <w:tr w:rsidR="00A379EA" w:rsidRPr="00BD24F3" w14:paraId="3C092847" w14:textId="77777777" w:rsidTr="00B76457">
        <w:trPr>
          <w:trHeight w:val="397"/>
        </w:trPr>
        <w:tc>
          <w:tcPr>
            <w:cnfStyle w:val="001000000000" w:firstRow="0" w:lastRow="0" w:firstColumn="1" w:lastColumn="0" w:oddVBand="0" w:evenVBand="0" w:oddHBand="0" w:evenHBand="0" w:firstRowFirstColumn="0" w:firstRowLastColumn="0" w:lastRowFirstColumn="0" w:lastRowLastColumn="0"/>
            <w:tcW w:w="2581" w:type="dxa"/>
          </w:tcPr>
          <w:p w14:paraId="5F162A18" w14:textId="77777777" w:rsidR="00A379EA" w:rsidRPr="006037DE" w:rsidRDefault="00A379EA" w:rsidP="00B76457">
            <w:pPr>
              <w:pStyle w:val="Tabletext"/>
              <w:rPr>
                <w:rFonts w:eastAsia="@MS PMincho"/>
              </w:rPr>
            </w:pPr>
            <w:r w:rsidRPr="006037DE">
              <w:t>Department</w:t>
            </w:r>
          </w:p>
        </w:tc>
        <w:tc>
          <w:tcPr>
            <w:tcW w:w="6066" w:type="dxa"/>
          </w:tcPr>
          <w:p w14:paraId="7059B1DC" w14:textId="0BA3DDCA" w:rsidR="00A379EA" w:rsidRPr="00F92F4D" w:rsidRDefault="00A379EA" w:rsidP="00B76457">
            <w:pPr>
              <w:pStyle w:val="Tabletext"/>
              <w:cnfStyle w:val="000000000000" w:firstRow="0" w:lastRow="0" w:firstColumn="0" w:lastColumn="0" w:oddVBand="0" w:evenVBand="0" w:oddHBand="0" w:evenHBand="0" w:firstRowFirstColumn="0" w:firstRowLastColumn="0" w:lastRowFirstColumn="0" w:lastRowLastColumn="0"/>
              <w:rPr>
                <w:rFonts w:eastAsia="@MS PMincho"/>
              </w:rPr>
            </w:pPr>
            <w:r w:rsidRPr="00F92F4D">
              <w:t>A type</w:t>
            </w:r>
            <w:r w:rsidRPr="00F92F4D">
              <w:rPr>
                <w:spacing w:val="-3"/>
              </w:rPr>
              <w:t xml:space="preserve"> </w:t>
            </w:r>
            <w:r w:rsidRPr="00F92F4D">
              <w:t>of</w:t>
            </w:r>
            <w:r w:rsidRPr="00F92F4D">
              <w:rPr>
                <w:spacing w:val="-3"/>
              </w:rPr>
              <w:t xml:space="preserve"> </w:t>
            </w:r>
            <w:r w:rsidRPr="00F92F4D">
              <w:t>Victorian public service body</w:t>
            </w:r>
            <w:r w:rsidRPr="00F92F4D">
              <w:rPr>
                <w:spacing w:val="-5"/>
              </w:rPr>
              <w:t xml:space="preserve"> </w:t>
            </w:r>
            <w:r w:rsidRPr="00F92F4D">
              <w:t>established</w:t>
            </w:r>
            <w:r w:rsidRPr="00F92F4D">
              <w:rPr>
                <w:spacing w:val="-5"/>
              </w:rPr>
              <w:t xml:space="preserve"> </w:t>
            </w:r>
            <w:r w:rsidRPr="00F92F4D">
              <w:t>by</w:t>
            </w:r>
            <w:r w:rsidRPr="00F92F4D">
              <w:rPr>
                <w:spacing w:val="-5"/>
              </w:rPr>
              <w:t xml:space="preserve"> </w:t>
            </w:r>
            <w:r>
              <w:rPr>
                <w:spacing w:val="-5"/>
              </w:rPr>
              <w:t xml:space="preserve">the </w:t>
            </w:r>
            <w:r w:rsidRPr="00F92F4D">
              <w:t>Governor in Council under section 10 of the</w:t>
            </w:r>
            <w:r>
              <w:t xml:space="preserve"> PAA. </w:t>
            </w:r>
          </w:p>
        </w:tc>
      </w:tr>
      <w:tr w:rsidR="00333748" w:rsidRPr="00BD24F3" w14:paraId="218BB9C1" w14:textId="77777777" w:rsidTr="00B764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Pr>
          <w:p w14:paraId="6D3202A2" w14:textId="5E5F9BAF" w:rsidR="00333748" w:rsidRPr="006037DE" w:rsidRDefault="00333748" w:rsidP="00B76457">
            <w:pPr>
              <w:pStyle w:val="Tabletext"/>
            </w:pPr>
            <w:r>
              <w:t>Handbook</w:t>
            </w:r>
          </w:p>
        </w:tc>
        <w:tc>
          <w:tcPr>
            <w:tcW w:w="6066" w:type="dxa"/>
          </w:tcPr>
          <w:p w14:paraId="329BE422" w14:textId="0861ECF2" w:rsidR="00333748" w:rsidRPr="00F92F4D" w:rsidRDefault="00333748" w:rsidP="00B76457">
            <w:pPr>
              <w:pStyle w:val="Tabletext"/>
              <w:cnfStyle w:val="000000100000" w:firstRow="0" w:lastRow="0" w:firstColumn="0" w:lastColumn="0" w:oddVBand="0" w:evenVBand="0" w:oddHBand="1" w:evenHBand="0" w:firstRowFirstColumn="0" w:firstRowLastColumn="0" w:lastRowFirstColumn="0" w:lastRowLastColumn="0"/>
            </w:pPr>
            <w:r>
              <w:t xml:space="preserve">Victorian Public Entity Executive Employment </w:t>
            </w:r>
            <w:r w:rsidRPr="00326BEE">
              <w:t>Handbook</w:t>
            </w:r>
          </w:p>
        </w:tc>
      </w:tr>
      <w:tr w:rsidR="00A379EA" w:rsidRPr="00BD24F3" w14:paraId="711C52B7" w14:textId="77777777" w:rsidTr="00B76457">
        <w:trPr>
          <w:trHeight w:val="397"/>
        </w:trPr>
        <w:tc>
          <w:tcPr>
            <w:cnfStyle w:val="001000000000" w:firstRow="0" w:lastRow="0" w:firstColumn="1" w:lastColumn="0" w:oddVBand="0" w:evenVBand="0" w:oddHBand="0" w:evenHBand="0" w:firstRowFirstColumn="0" w:firstRowLastColumn="0" w:lastRowFirstColumn="0" w:lastRowLastColumn="0"/>
            <w:tcW w:w="2581" w:type="dxa"/>
          </w:tcPr>
          <w:p w14:paraId="216A592B" w14:textId="77777777" w:rsidR="00A379EA" w:rsidRPr="006037DE" w:rsidRDefault="00A379EA" w:rsidP="00B76457">
            <w:pPr>
              <w:pStyle w:val="Tabletext"/>
              <w:rPr>
                <w:rFonts w:eastAsia="@MS PMincho"/>
              </w:rPr>
            </w:pPr>
            <w:r w:rsidRPr="006037DE">
              <w:t>Headcount</w:t>
            </w:r>
          </w:p>
        </w:tc>
        <w:tc>
          <w:tcPr>
            <w:tcW w:w="6066" w:type="dxa"/>
          </w:tcPr>
          <w:p w14:paraId="07EB8364" w14:textId="22E8E12D" w:rsidR="00A379EA" w:rsidRPr="00F92F4D" w:rsidRDefault="00A379EA" w:rsidP="00B76457">
            <w:pPr>
              <w:pStyle w:val="Tabletext"/>
              <w:cnfStyle w:val="000000000000" w:firstRow="0" w:lastRow="0" w:firstColumn="0" w:lastColumn="0" w:oddVBand="0" w:evenVBand="0" w:oddHBand="0" w:evenHBand="0" w:firstRowFirstColumn="0" w:firstRowLastColumn="0" w:lastRowFirstColumn="0" w:lastRowLastColumn="0"/>
              <w:rPr>
                <w:rFonts w:eastAsia="@MS PMincho"/>
              </w:rPr>
            </w:pPr>
            <w:r w:rsidRPr="00F92F4D">
              <w:t>The</w:t>
            </w:r>
            <w:r w:rsidRPr="00F92F4D">
              <w:rPr>
                <w:spacing w:val="-5"/>
              </w:rPr>
              <w:t xml:space="preserve"> </w:t>
            </w:r>
            <w:r w:rsidRPr="00F92F4D">
              <w:t>number</w:t>
            </w:r>
            <w:r w:rsidRPr="00F92F4D">
              <w:rPr>
                <w:spacing w:val="-5"/>
              </w:rPr>
              <w:t xml:space="preserve"> </w:t>
            </w:r>
            <w:r w:rsidRPr="00F92F4D">
              <w:t>of</w:t>
            </w:r>
            <w:r w:rsidRPr="00F92F4D">
              <w:rPr>
                <w:spacing w:val="-5"/>
              </w:rPr>
              <w:t xml:space="preserve"> </w:t>
            </w:r>
            <w:r w:rsidRPr="00F92F4D">
              <w:t>people</w:t>
            </w:r>
            <w:r w:rsidRPr="00F92F4D">
              <w:rPr>
                <w:spacing w:val="-4"/>
              </w:rPr>
              <w:t xml:space="preserve"> </w:t>
            </w:r>
            <w:r w:rsidRPr="00F92F4D">
              <w:t>employed</w:t>
            </w:r>
            <w:r w:rsidRPr="00F92F4D">
              <w:rPr>
                <w:spacing w:val="-5"/>
              </w:rPr>
              <w:t xml:space="preserve"> </w:t>
            </w:r>
            <w:r w:rsidRPr="00F92F4D">
              <w:t>in</w:t>
            </w:r>
            <w:r w:rsidRPr="00F92F4D">
              <w:rPr>
                <w:spacing w:val="-4"/>
              </w:rPr>
              <w:t xml:space="preserve"> </w:t>
            </w:r>
            <w:r w:rsidRPr="00F92F4D">
              <w:t>an organisation,</w:t>
            </w:r>
            <w:r w:rsidRPr="00F92F4D">
              <w:rPr>
                <w:spacing w:val="-4"/>
              </w:rPr>
              <w:t xml:space="preserve"> </w:t>
            </w:r>
            <w:r w:rsidRPr="00F92F4D">
              <w:t>whether</w:t>
            </w:r>
            <w:r w:rsidRPr="00F92F4D">
              <w:rPr>
                <w:spacing w:val="-5"/>
              </w:rPr>
              <w:t xml:space="preserve"> </w:t>
            </w:r>
            <w:r w:rsidRPr="00F92F4D">
              <w:t>employed</w:t>
            </w:r>
            <w:r w:rsidR="00E621DE">
              <w:t xml:space="preserve"> on a</w:t>
            </w:r>
            <w:r w:rsidRPr="00F92F4D">
              <w:rPr>
                <w:spacing w:val="-3"/>
              </w:rPr>
              <w:t xml:space="preserve"> </w:t>
            </w:r>
            <w:r w:rsidRPr="00F92F4D">
              <w:t>full</w:t>
            </w:r>
            <w:r w:rsidRPr="00F92F4D">
              <w:rPr>
                <w:spacing w:val="-4"/>
              </w:rPr>
              <w:t>-</w:t>
            </w:r>
            <w:r w:rsidRPr="00F92F4D">
              <w:t>time,</w:t>
            </w:r>
            <w:r w:rsidRPr="00F92F4D">
              <w:rPr>
                <w:spacing w:val="-7"/>
              </w:rPr>
              <w:t xml:space="preserve"> </w:t>
            </w:r>
            <w:r w:rsidRPr="00F92F4D">
              <w:t>part-time</w:t>
            </w:r>
            <w:r w:rsidRPr="00F92F4D">
              <w:rPr>
                <w:spacing w:val="-5"/>
              </w:rPr>
              <w:t xml:space="preserve"> </w:t>
            </w:r>
            <w:r w:rsidRPr="00F92F4D">
              <w:t>or</w:t>
            </w:r>
            <w:r w:rsidRPr="00F92F4D">
              <w:rPr>
                <w:spacing w:val="-5"/>
              </w:rPr>
              <w:t xml:space="preserve"> </w:t>
            </w:r>
            <w:r w:rsidRPr="00F92F4D">
              <w:t>casual</w:t>
            </w:r>
            <w:r w:rsidR="00E621DE">
              <w:t xml:space="preserve"> basis</w:t>
            </w:r>
            <w:r w:rsidR="008801EA">
              <w:t>.</w:t>
            </w:r>
          </w:p>
        </w:tc>
      </w:tr>
      <w:tr w:rsidR="00A379EA" w:rsidRPr="00BD24F3" w14:paraId="25A3EBFF" w14:textId="77777777" w:rsidTr="00B764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Pr>
          <w:p w14:paraId="432278B7" w14:textId="0D326177" w:rsidR="00A379EA" w:rsidRPr="006037DE" w:rsidRDefault="00A379EA" w:rsidP="00B76457">
            <w:pPr>
              <w:pStyle w:val="Tabletext"/>
            </w:pPr>
            <w:r>
              <w:t xml:space="preserve">GDP </w:t>
            </w:r>
          </w:p>
        </w:tc>
        <w:tc>
          <w:tcPr>
            <w:tcW w:w="6066" w:type="dxa"/>
          </w:tcPr>
          <w:p w14:paraId="1C7DEAC3" w14:textId="4730F5F3" w:rsidR="00A379EA" w:rsidRPr="00F92F4D" w:rsidRDefault="00A379EA" w:rsidP="00B76457">
            <w:pPr>
              <w:pStyle w:val="Tabletext"/>
              <w:cnfStyle w:val="000000100000" w:firstRow="0" w:lastRow="0" w:firstColumn="0" w:lastColumn="0" w:oddVBand="0" w:evenVBand="0" w:oddHBand="1" w:evenHBand="0" w:firstRowFirstColumn="0" w:firstRowLastColumn="0" w:lastRowFirstColumn="0" w:lastRowLastColumn="0"/>
            </w:pPr>
            <w:r>
              <w:t>Gross Domestic Product</w:t>
            </w:r>
          </w:p>
        </w:tc>
      </w:tr>
      <w:tr w:rsidR="00A60136" w:rsidRPr="00BD24F3" w14:paraId="0C041880" w14:textId="77777777" w:rsidTr="00B76457">
        <w:trPr>
          <w:trHeight w:val="397"/>
        </w:trPr>
        <w:tc>
          <w:tcPr>
            <w:cnfStyle w:val="001000000000" w:firstRow="0" w:lastRow="0" w:firstColumn="1" w:lastColumn="0" w:oddVBand="0" w:evenVBand="0" w:oddHBand="0" w:evenHBand="0" w:firstRowFirstColumn="0" w:firstRowLastColumn="0" w:lastRowFirstColumn="0" w:lastRowLastColumn="0"/>
            <w:tcW w:w="2581" w:type="dxa"/>
          </w:tcPr>
          <w:p w14:paraId="71FF2FA6" w14:textId="5DF9043A" w:rsidR="00A60136" w:rsidRDefault="00A60136" w:rsidP="00B76457">
            <w:pPr>
              <w:pStyle w:val="Tabletext"/>
            </w:pPr>
            <w:r>
              <w:t>GSERP</w:t>
            </w:r>
          </w:p>
        </w:tc>
        <w:tc>
          <w:tcPr>
            <w:tcW w:w="6066" w:type="dxa"/>
          </w:tcPr>
          <w:p w14:paraId="65D3DE4D" w14:textId="35241BD5" w:rsidR="00A60136" w:rsidRDefault="00A60136" w:rsidP="00B76457">
            <w:pPr>
              <w:pStyle w:val="Tabletext"/>
              <w:cnfStyle w:val="000000000000" w:firstRow="0" w:lastRow="0" w:firstColumn="0" w:lastColumn="0" w:oddVBand="0" w:evenVBand="0" w:oddHBand="0" w:evenHBand="0" w:firstRowFirstColumn="0" w:firstRowLastColumn="0" w:lastRowFirstColumn="0" w:lastRowLastColumn="0"/>
            </w:pPr>
            <w:r>
              <w:t>Government Sector Executive Remuneration Panel</w:t>
            </w:r>
          </w:p>
        </w:tc>
      </w:tr>
      <w:tr w:rsidR="00A379EA" w:rsidRPr="00BD24F3" w14:paraId="24E4AEFB" w14:textId="77777777" w:rsidTr="00B764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Pr>
          <w:p w14:paraId="0AFA8622" w14:textId="1F2ED4D8" w:rsidR="00A379EA" w:rsidRPr="006037DE" w:rsidRDefault="00A379EA" w:rsidP="00B76457">
            <w:pPr>
              <w:pStyle w:val="Tabletext"/>
            </w:pPr>
            <w:r>
              <w:t>GSP</w:t>
            </w:r>
          </w:p>
        </w:tc>
        <w:tc>
          <w:tcPr>
            <w:tcW w:w="6066" w:type="dxa"/>
          </w:tcPr>
          <w:p w14:paraId="47F88A76" w14:textId="3C58433E" w:rsidR="00A379EA" w:rsidRPr="00F92F4D" w:rsidRDefault="00A379EA" w:rsidP="00B76457">
            <w:pPr>
              <w:pStyle w:val="Tabletext"/>
              <w:cnfStyle w:val="000000100000" w:firstRow="0" w:lastRow="0" w:firstColumn="0" w:lastColumn="0" w:oddVBand="0" w:evenVBand="0" w:oddHBand="1" w:evenHBand="0" w:firstRowFirstColumn="0" w:firstRowLastColumn="0" w:lastRowFirstColumn="0" w:lastRowLastColumn="0"/>
            </w:pPr>
            <w:r>
              <w:t>Gross State Product</w:t>
            </w:r>
          </w:p>
        </w:tc>
      </w:tr>
      <w:tr w:rsidR="00A379EA" w:rsidRPr="00BD24F3" w14:paraId="333E3DBC" w14:textId="77777777" w:rsidTr="00B76457">
        <w:trPr>
          <w:trHeight w:val="397"/>
        </w:trPr>
        <w:tc>
          <w:tcPr>
            <w:cnfStyle w:val="001000000000" w:firstRow="0" w:lastRow="0" w:firstColumn="1" w:lastColumn="0" w:oddVBand="0" w:evenVBand="0" w:oddHBand="0" w:evenHBand="0" w:firstRowFirstColumn="0" w:firstRowLastColumn="0" w:lastRowFirstColumn="0" w:lastRowLastColumn="0"/>
            <w:tcW w:w="2581" w:type="dxa"/>
          </w:tcPr>
          <w:p w14:paraId="669E29F1" w14:textId="77777777" w:rsidR="00A379EA" w:rsidRPr="006037DE" w:rsidRDefault="00A379EA" w:rsidP="00B76457">
            <w:pPr>
              <w:pStyle w:val="Tabletext"/>
              <w:rPr>
                <w:rFonts w:eastAsia="@MS PMincho"/>
              </w:rPr>
            </w:pPr>
            <w:r w:rsidRPr="006037DE">
              <w:t>PAA</w:t>
            </w:r>
          </w:p>
        </w:tc>
        <w:tc>
          <w:tcPr>
            <w:tcW w:w="6066" w:type="dxa"/>
          </w:tcPr>
          <w:p w14:paraId="5CBBFF4E" w14:textId="44ABA029" w:rsidR="00A379EA" w:rsidRPr="00F92F4D" w:rsidRDefault="00A379EA" w:rsidP="00B76457">
            <w:pPr>
              <w:pStyle w:val="Tabletext"/>
              <w:cnfStyle w:val="000000000000" w:firstRow="0" w:lastRow="0" w:firstColumn="0" w:lastColumn="0" w:oddVBand="0" w:evenVBand="0" w:oddHBand="0" w:evenHBand="0" w:firstRowFirstColumn="0" w:firstRowLastColumn="0" w:lastRowFirstColumn="0" w:lastRowLastColumn="0"/>
              <w:rPr>
                <w:rFonts w:eastAsia="@MS PMincho"/>
              </w:rPr>
            </w:pPr>
            <w:r w:rsidRPr="00A022D0">
              <w:rPr>
                <w:i/>
              </w:rPr>
              <w:t>Public</w:t>
            </w:r>
            <w:r w:rsidRPr="00A022D0">
              <w:rPr>
                <w:i/>
                <w:spacing w:val="-7"/>
              </w:rPr>
              <w:t xml:space="preserve"> </w:t>
            </w:r>
            <w:r w:rsidRPr="00A022D0">
              <w:rPr>
                <w:i/>
              </w:rPr>
              <w:t>Administration</w:t>
            </w:r>
            <w:r w:rsidRPr="00A022D0">
              <w:rPr>
                <w:i/>
                <w:spacing w:val="-7"/>
              </w:rPr>
              <w:t xml:space="preserve"> </w:t>
            </w:r>
            <w:r w:rsidRPr="00A022D0">
              <w:rPr>
                <w:i/>
              </w:rPr>
              <w:t>Act</w:t>
            </w:r>
            <w:r w:rsidRPr="00A022D0">
              <w:rPr>
                <w:i/>
                <w:spacing w:val="-9"/>
              </w:rPr>
              <w:t xml:space="preserve"> </w:t>
            </w:r>
            <w:r w:rsidRPr="00A022D0">
              <w:rPr>
                <w:i/>
              </w:rPr>
              <w:t>2004</w:t>
            </w:r>
            <w:r>
              <w:t xml:space="preserve"> (Vic)</w:t>
            </w:r>
          </w:p>
        </w:tc>
      </w:tr>
      <w:tr w:rsidR="007E5479" w:rsidRPr="00BD24F3" w14:paraId="7827CA99" w14:textId="77777777" w:rsidTr="00B764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Pr>
          <w:p w14:paraId="3795DC8F" w14:textId="55889193" w:rsidR="007E5479" w:rsidRDefault="007E5479" w:rsidP="00B76457">
            <w:pPr>
              <w:pStyle w:val="Tabletext"/>
            </w:pPr>
            <w:r>
              <w:t>PEECF</w:t>
            </w:r>
          </w:p>
        </w:tc>
        <w:tc>
          <w:tcPr>
            <w:tcW w:w="6066" w:type="dxa"/>
          </w:tcPr>
          <w:p w14:paraId="0B3B2C86" w14:textId="32DCD37B" w:rsidR="007E5479" w:rsidRPr="00BA41F2" w:rsidRDefault="007E5479" w:rsidP="00B76457">
            <w:pPr>
              <w:pStyle w:val="Tabletext"/>
              <w:cnfStyle w:val="000000100000" w:firstRow="0" w:lastRow="0" w:firstColumn="0" w:lastColumn="0" w:oddVBand="0" w:evenVBand="0" w:oddHBand="1" w:evenHBand="0" w:firstRowFirstColumn="0" w:firstRowLastColumn="0" w:lastRowFirstColumn="0" w:lastRowLastColumn="0"/>
              <w:rPr>
                <w:iCs/>
              </w:rPr>
            </w:pPr>
            <w:r w:rsidRPr="003F7EA6">
              <w:t>Public Entity Executive Classification Framework</w:t>
            </w:r>
          </w:p>
        </w:tc>
      </w:tr>
      <w:tr w:rsidR="00BA41F2" w:rsidRPr="00BD24F3" w14:paraId="2BF864D9" w14:textId="77777777" w:rsidTr="00B76457">
        <w:trPr>
          <w:trHeight w:val="397"/>
        </w:trPr>
        <w:tc>
          <w:tcPr>
            <w:cnfStyle w:val="001000000000" w:firstRow="0" w:lastRow="0" w:firstColumn="1" w:lastColumn="0" w:oddVBand="0" w:evenVBand="0" w:oddHBand="0" w:evenHBand="0" w:firstRowFirstColumn="0" w:firstRowLastColumn="0" w:lastRowFirstColumn="0" w:lastRowLastColumn="0"/>
            <w:tcW w:w="2581" w:type="dxa"/>
          </w:tcPr>
          <w:p w14:paraId="76D60339" w14:textId="670DA9DD" w:rsidR="00BA41F2" w:rsidRPr="006037DE" w:rsidRDefault="00BA41F2" w:rsidP="00B76457">
            <w:pPr>
              <w:pStyle w:val="Tabletext"/>
            </w:pPr>
            <w:r>
              <w:t>PEER Policy</w:t>
            </w:r>
          </w:p>
        </w:tc>
        <w:tc>
          <w:tcPr>
            <w:tcW w:w="6066" w:type="dxa"/>
          </w:tcPr>
          <w:p w14:paraId="0B4688BD" w14:textId="3215D792" w:rsidR="00BA41F2" w:rsidRPr="00BA41F2" w:rsidRDefault="00BA41F2" w:rsidP="00B76457">
            <w:pPr>
              <w:pStyle w:val="Tabletext"/>
              <w:cnfStyle w:val="000000000000" w:firstRow="0" w:lastRow="0" w:firstColumn="0" w:lastColumn="0" w:oddVBand="0" w:evenVBand="0" w:oddHBand="0" w:evenHBand="0" w:firstRowFirstColumn="0" w:firstRowLastColumn="0" w:lastRowFirstColumn="0" w:lastRowLastColumn="0"/>
              <w:rPr>
                <w:iCs/>
              </w:rPr>
            </w:pPr>
            <w:r w:rsidRPr="00BA41F2">
              <w:rPr>
                <w:iCs/>
              </w:rPr>
              <w:t>Victorian Government Public Entity Executive Remuneration Policy</w:t>
            </w:r>
          </w:p>
        </w:tc>
      </w:tr>
      <w:tr w:rsidR="00A379EA" w:rsidRPr="00BD24F3" w14:paraId="60E52105" w14:textId="77777777" w:rsidTr="00B764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Pr>
          <w:p w14:paraId="2743F7BA" w14:textId="77777777" w:rsidR="00A379EA" w:rsidRPr="006037DE" w:rsidRDefault="00A379EA" w:rsidP="00B76457">
            <w:pPr>
              <w:pStyle w:val="Tabletext"/>
            </w:pPr>
            <w:r w:rsidRPr="006037DE">
              <w:t>Public service bodies</w:t>
            </w:r>
          </w:p>
        </w:tc>
        <w:tc>
          <w:tcPr>
            <w:tcW w:w="6066" w:type="dxa"/>
          </w:tcPr>
          <w:p w14:paraId="758369C4" w14:textId="5E72EFBB" w:rsidR="00A379EA" w:rsidRPr="00F92F4D" w:rsidRDefault="00A379EA" w:rsidP="00B76457">
            <w:pPr>
              <w:pStyle w:val="Tabletext"/>
              <w:cnfStyle w:val="000000100000" w:firstRow="0" w:lastRow="0" w:firstColumn="0" w:lastColumn="0" w:oddVBand="0" w:evenVBand="0" w:oddHBand="1" w:evenHBand="0" w:firstRowFirstColumn="0" w:firstRowLastColumn="0" w:lastRowFirstColumn="0" w:lastRowLastColumn="0"/>
              <w:rPr>
                <w:rFonts w:eastAsia="@MS PMincho"/>
              </w:rPr>
            </w:pPr>
            <w:r w:rsidRPr="00F92F4D">
              <w:t>As</w:t>
            </w:r>
            <w:r w:rsidRPr="00F92F4D">
              <w:rPr>
                <w:spacing w:val="-5"/>
              </w:rPr>
              <w:t xml:space="preserve"> </w:t>
            </w:r>
            <w:r w:rsidRPr="00F92F4D">
              <w:t>defined</w:t>
            </w:r>
            <w:r w:rsidRPr="00F92F4D">
              <w:rPr>
                <w:spacing w:val="-5"/>
              </w:rPr>
              <w:t xml:space="preserve"> </w:t>
            </w:r>
            <w:r w:rsidRPr="00F92F4D">
              <w:t>in</w:t>
            </w:r>
            <w:r w:rsidRPr="00F92F4D">
              <w:rPr>
                <w:spacing w:val="-4"/>
              </w:rPr>
              <w:t xml:space="preserve"> </w:t>
            </w:r>
            <w:r w:rsidRPr="00F92F4D">
              <w:t xml:space="preserve">Part </w:t>
            </w:r>
            <w:r>
              <w:t xml:space="preserve">1 </w:t>
            </w:r>
            <w:r w:rsidRPr="00F92F4D">
              <w:t>of</w:t>
            </w:r>
            <w:r w:rsidRPr="00F92F4D">
              <w:rPr>
                <w:spacing w:val="-3"/>
              </w:rPr>
              <w:t xml:space="preserve"> </w:t>
            </w:r>
            <w:r w:rsidRPr="00F92F4D">
              <w:t>the</w:t>
            </w:r>
            <w:r w:rsidRPr="00F92F4D">
              <w:rPr>
                <w:spacing w:val="-4"/>
              </w:rPr>
              <w:t xml:space="preserve"> </w:t>
            </w:r>
            <w:r w:rsidRPr="00F92F4D">
              <w:t>PAA</w:t>
            </w:r>
            <w:r w:rsidRPr="00F92F4D">
              <w:rPr>
                <w:i/>
              </w:rPr>
              <w:t>,</w:t>
            </w:r>
            <w:r w:rsidRPr="00F92F4D">
              <w:rPr>
                <w:i/>
                <w:spacing w:val="-5"/>
              </w:rPr>
              <w:t xml:space="preserve"> </w:t>
            </w:r>
            <w:r w:rsidRPr="00F92F4D">
              <w:t>public service bodies</w:t>
            </w:r>
            <w:r>
              <w:t xml:space="preserve"> are</w:t>
            </w:r>
            <w:r w:rsidRPr="00F92F4D">
              <w:t>:</w:t>
            </w:r>
          </w:p>
          <w:p w14:paraId="4D7D842E" w14:textId="77777777" w:rsidR="00A379EA" w:rsidRPr="00F92F4D" w:rsidRDefault="00A379EA" w:rsidP="00D24530">
            <w:pPr>
              <w:pStyle w:val="Bulletsinatable"/>
              <w:cnfStyle w:val="000000100000" w:firstRow="0" w:lastRow="0" w:firstColumn="0" w:lastColumn="0" w:oddVBand="0" w:evenVBand="0" w:oddHBand="1" w:evenHBand="0" w:firstRowFirstColumn="0" w:firstRowLastColumn="0" w:lastRowFirstColumn="0" w:lastRowLastColumn="0"/>
              <w:rPr>
                <w:rFonts w:eastAsia="@MS PMincho"/>
              </w:rPr>
            </w:pPr>
            <w:r w:rsidRPr="00F92F4D">
              <w:t>Departments</w:t>
            </w:r>
          </w:p>
          <w:p w14:paraId="6344BBD7" w14:textId="5F19EB6C" w:rsidR="00A379EA" w:rsidRPr="00F92F4D" w:rsidRDefault="00A379EA" w:rsidP="00D24530">
            <w:pPr>
              <w:pStyle w:val="Bulletsinatable"/>
              <w:cnfStyle w:val="000000100000" w:firstRow="0" w:lastRow="0" w:firstColumn="0" w:lastColumn="0" w:oddVBand="0" w:evenVBand="0" w:oddHBand="1" w:evenHBand="0" w:firstRowFirstColumn="0" w:firstRowLastColumn="0" w:lastRowFirstColumn="0" w:lastRowLastColumn="0"/>
              <w:rPr>
                <w:rFonts w:eastAsia="@MS PMincho"/>
              </w:rPr>
            </w:pPr>
            <w:r w:rsidRPr="00F92F4D">
              <w:t>A</w:t>
            </w:r>
            <w:r>
              <w:t>Os</w:t>
            </w:r>
          </w:p>
          <w:p w14:paraId="5EE70CDB" w14:textId="77777777" w:rsidR="00A379EA" w:rsidRPr="00F92F4D" w:rsidRDefault="00A379EA" w:rsidP="00D24530">
            <w:pPr>
              <w:pStyle w:val="Bulletsinatable"/>
              <w:cnfStyle w:val="000000100000" w:firstRow="0" w:lastRow="0" w:firstColumn="0" w:lastColumn="0" w:oddVBand="0" w:evenVBand="0" w:oddHBand="1" w:evenHBand="0" w:firstRowFirstColumn="0" w:firstRowLastColumn="0" w:lastRowFirstColumn="0" w:lastRowLastColumn="0"/>
            </w:pPr>
            <w:r w:rsidRPr="00F92F4D">
              <w:t>the</w:t>
            </w:r>
            <w:r w:rsidRPr="00F92F4D">
              <w:rPr>
                <w:spacing w:val="-5"/>
              </w:rPr>
              <w:t xml:space="preserve"> </w:t>
            </w:r>
            <w:r w:rsidRPr="00F92F4D">
              <w:t>VPSC.</w:t>
            </w:r>
          </w:p>
        </w:tc>
      </w:tr>
      <w:tr w:rsidR="00A379EA" w:rsidRPr="00BD24F3" w14:paraId="45ED35FA" w14:textId="77777777" w:rsidTr="008B5039">
        <w:trPr>
          <w:cantSplit/>
          <w:trHeight w:val="397"/>
        </w:trPr>
        <w:tc>
          <w:tcPr>
            <w:cnfStyle w:val="001000000000" w:firstRow="0" w:lastRow="0" w:firstColumn="1" w:lastColumn="0" w:oddVBand="0" w:evenVBand="0" w:oddHBand="0" w:evenHBand="0" w:firstRowFirstColumn="0" w:firstRowLastColumn="0" w:lastRowFirstColumn="0" w:lastRowLastColumn="0"/>
            <w:tcW w:w="2581" w:type="dxa"/>
          </w:tcPr>
          <w:p w14:paraId="5130B97F" w14:textId="5341A20F" w:rsidR="00A379EA" w:rsidRPr="006037DE" w:rsidRDefault="00A379EA" w:rsidP="00B76457">
            <w:pPr>
              <w:pStyle w:val="Tabletext"/>
              <w:rPr>
                <w:rFonts w:eastAsia="@MS PMincho"/>
              </w:rPr>
            </w:pPr>
            <w:r w:rsidRPr="006037DE">
              <w:lastRenderedPageBreak/>
              <w:t>Public</w:t>
            </w:r>
            <w:r w:rsidRPr="006037DE">
              <w:rPr>
                <w:spacing w:val="-8"/>
              </w:rPr>
              <w:t xml:space="preserve"> </w:t>
            </w:r>
            <w:r w:rsidRPr="006037DE">
              <w:t>service</w:t>
            </w:r>
            <w:r w:rsidRPr="006037DE">
              <w:rPr>
                <w:spacing w:val="-8"/>
              </w:rPr>
              <w:t xml:space="preserve"> </w:t>
            </w:r>
            <w:r w:rsidRPr="006037DE">
              <w:t>body</w:t>
            </w:r>
            <w:r>
              <w:t xml:space="preserve"> </w:t>
            </w:r>
            <w:r w:rsidRPr="006037DE">
              <w:t>Head</w:t>
            </w:r>
          </w:p>
        </w:tc>
        <w:tc>
          <w:tcPr>
            <w:tcW w:w="6066" w:type="dxa"/>
          </w:tcPr>
          <w:p w14:paraId="55492091" w14:textId="77777777" w:rsidR="00A379EA" w:rsidRPr="00F92F4D" w:rsidRDefault="00A379EA" w:rsidP="00B76457">
            <w:pPr>
              <w:pStyle w:val="Tabletext"/>
              <w:cnfStyle w:val="000000000000" w:firstRow="0" w:lastRow="0" w:firstColumn="0" w:lastColumn="0" w:oddVBand="0" w:evenVBand="0" w:oddHBand="0" w:evenHBand="0" w:firstRowFirstColumn="0" w:firstRowLastColumn="0" w:lastRowFirstColumn="0" w:lastRowLastColumn="0"/>
              <w:rPr>
                <w:rFonts w:eastAsia="@MS PMincho"/>
              </w:rPr>
            </w:pPr>
            <w:r w:rsidRPr="00F92F4D">
              <w:t>As defined</w:t>
            </w:r>
            <w:r w:rsidRPr="00F92F4D">
              <w:rPr>
                <w:spacing w:val="-4"/>
              </w:rPr>
              <w:t xml:space="preserve"> </w:t>
            </w:r>
            <w:r w:rsidRPr="00F92F4D">
              <w:t>in</w:t>
            </w:r>
            <w:r w:rsidRPr="00F92F4D">
              <w:rPr>
                <w:spacing w:val="-3"/>
              </w:rPr>
              <w:t xml:space="preserve"> </w:t>
            </w:r>
            <w:r w:rsidRPr="00F92F4D">
              <w:t>Part</w:t>
            </w:r>
            <w:r w:rsidRPr="00F92F4D">
              <w:rPr>
                <w:spacing w:val="-3"/>
              </w:rPr>
              <w:t xml:space="preserve"> </w:t>
            </w:r>
            <w:r w:rsidRPr="00F92F4D">
              <w:t>1</w:t>
            </w:r>
            <w:r w:rsidRPr="00F92F4D">
              <w:rPr>
                <w:spacing w:val="-4"/>
              </w:rPr>
              <w:t xml:space="preserve"> </w:t>
            </w:r>
            <w:r w:rsidRPr="00F92F4D">
              <w:t>of</w:t>
            </w:r>
            <w:r w:rsidRPr="00F92F4D">
              <w:rPr>
                <w:spacing w:val="-5"/>
              </w:rPr>
              <w:t xml:space="preserve"> </w:t>
            </w:r>
            <w:r w:rsidRPr="00F92F4D">
              <w:t>the</w:t>
            </w:r>
            <w:r w:rsidRPr="00F92F4D">
              <w:rPr>
                <w:spacing w:val="-3"/>
              </w:rPr>
              <w:t xml:space="preserve"> </w:t>
            </w:r>
            <w:r w:rsidRPr="00F92F4D">
              <w:t>PAA</w:t>
            </w:r>
            <w:r w:rsidRPr="00F92F4D">
              <w:rPr>
                <w:i/>
              </w:rPr>
              <w:t>,</w:t>
            </w:r>
            <w:r w:rsidRPr="00F92F4D">
              <w:rPr>
                <w:i/>
                <w:spacing w:val="-5"/>
              </w:rPr>
              <w:t xml:space="preserve"> </w:t>
            </w:r>
            <w:r w:rsidRPr="00F92F4D">
              <w:t>a</w:t>
            </w:r>
            <w:r w:rsidRPr="00F92F4D">
              <w:rPr>
                <w:spacing w:val="-5"/>
              </w:rPr>
              <w:t xml:space="preserve"> </w:t>
            </w:r>
            <w:r w:rsidRPr="00F92F4D">
              <w:t>public</w:t>
            </w:r>
            <w:r w:rsidRPr="00F92F4D">
              <w:rPr>
                <w:spacing w:val="-3"/>
              </w:rPr>
              <w:t xml:space="preserve"> </w:t>
            </w:r>
            <w:r w:rsidRPr="00F92F4D">
              <w:t>service</w:t>
            </w:r>
            <w:r w:rsidRPr="00F92F4D">
              <w:rPr>
                <w:spacing w:val="-5"/>
              </w:rPr>
              <w:t xml:space="preserve"> </w:t>
            </w:r>
            <w:r w:rsidRPr="00F92F4D">
              <w:t>body</w:t>
            </w:r>
            <w:r w:rsidRPr="00F92F4D">
              <w:rPr>
                <w:spacing w:val="-3"/>
              </w:rPr>
              <w:t xml:space="preserve"> </w:t>
            </w:r>
            <w:r w:rsidRPr="00F92F4D">
              <w:t>Head</w:t>
            </w:r>
            <w:r w:rsidRPr="00F92F4D">
              <w:rPr>
                <w:spacing w:val="-2"/>
              </w:rPr>
              <w:t xml:space="preserve"> </w:t>
            </w:r>
            <w:r w:rsidRPr="00F92F4D">
              <w:t>means:</w:t>
            </w:r>
          </w:p>
          <w:p w14:paraId="717335F0" w14:textId="77777777" w:rsidR="00A379EA" w:rsidRPr="00F92F4D" w:rsidRDefault="00A379EA" w:rsidP="004915A5">
            <w:pPr>
              <w:pStyle w:val="Bulletsinatable"/>
              <w:cnfStyle w:val="000000000000" w:firstRow="0" w:lastRow="0" w:firstColumn="0" w:lastColumn="0" w:oddVBand="0" w:evenVBand="0" w:oddHBand="0" w:evenHBand="0" w:firstRowFirstColumn="0" w:firstRowLastColumn="0" w:lastRowFirstColumn="0" w:lastRowLastColumn="0"/>
            </w:pPr>
            <w:r w:rsidRPr="00F92F4D">
              <w:t>in</w:t>
            </w:r>
            <w:r w:rsidRPr="00D24530">
              <w:t xml:space="preserve"> </w:t>
            </w:r>
            <w:r w:rsidRPr="00F92F4D">
              <w:t>relation</w:t>
            </w:r>
            <w:r w:rsidRPr="00D24530">
              <w:t xml:space="preserve"> </w:t>
            </w:r>
            <w:r w:rsidRPr="00F92F4D">
              <w:t>to</w:t>
            </w:r>
            <w:r w:rsidRPr="00D24530">
              <w:t xml:space="preserve"> </w:t>
            </w:r>
            <w:r w:rsidRPr="00F92F4D">
              <w:t>a</w:t>
            </w:r>
            <w:r w:rsidRPr="00D24530">
              <w:t xml:space="preserve"> </w:t>
            </w:r>
            <w:r w:rsidRPr="00F92F4D">
              <w:t>Department</w:t>
            </w:r>
            <w:r w:rsidRPr="00D24530">
              <w:t xml:space="preserve"> </w:t>
            </w:r>
            <w:r w:rsidRPr="00F92F4D">
              <w:t>–</w:t>
            </w:r>
            <w:r w:rsidRPr="00D24530">
              <w:t xml:space="preserve"> </w:t>
            </w:r>
            <w:r w:rsidRPr="00F92F4D">
              <w:t>the</w:t>
            </w:r>
            <w:r w:rsidRPr="00D24530">
              <w:t xml:space="preserve"> </w:t>
            </w:r>
            <w:r w:rsidRPr="00F92F4D">
              <w:t>Head</w:t>
            </w:r>
            <w:r w:rsidRPr="00D24530">
              <w:t xml:space="preserve"> </w:t>
            </w:r>
            <w:r w:rsidRPr="00F92F4D">
              <w:t>of</w:t>
            </w:r>
            <w:r w:rsidRPr="00D24530">
              <w:t xml:space="preserve"> </w:t>
            </w:r>
            <w:r w:rsidRPr="00F92F4D">
              <w:t>that</w:t>
            </w:r>
            <w:r w:rsidRPr="00D24530">
              <w:t xml:space="preserve"> </w:t>
            </w:r>
            <w:r w:rsidRPr="00F92F4D">
              <w:t>Department</w:t>
            </w:r>
          </w:p>
          <w:p w14:paraId="6BE91B2A" w14:textId="27BA582C" w:rsidR="00A379EA" w:rsidRPr="00F92F4D" w:rsidRDefault="00A379EA" w:rsidP="004915A5">
            <w:pPr>
              <w:pStyle w:val="Bulletsinatable"/>
              <w:cnfStyle w:val="000000000000" w:firstRow="0" w:lastRow="0" w:firstColumn="0" w:lastColumn="0" w:oddVBand="0" w:evenVBand="0" w:oddHBand="0" w:evenHBand="0" w:firstRowFirstColumn="0" w:firstRowLastColumn="0" w:lastRowFirstColumn="0" w:lastRowLastColumn="0"/>
            </w:pPr>
            <w:r w:rsidRPr="00F92F4D">
              <w:t>in</w:t>
            </w:r>
            <w:r w:rsidRPr="00D24530">
              <w:t xml:space="preserve"> </w:t>
            </w:r>
            <w:r w:rsidRPr="00F92F4D">
              <w:t>relation</w:t>
            </w:r>
            <w:r w:rsidRPr="00D24530">
              <w:t xml:space="preserve"> </w:t>
            </w:r>
            <w:r w:rsidRPr="00F92F4D">
              <w:t>to</w:t>
            </w:r>
            <w:r w:rsidRPr="00D24530">
              <w:t xml:space="preserve"> </w:t>
            </w:r>
            <w:r w:rsidRPr="00F92F4D">
              <w:t>an</w:t>
            </w:r>
            <w:r w:rsidRPr="00D24530">
              <w:t xml:space="preserve"> </w:t>
            </w:r>
            <w:r w:rsidRPr="00F92F4D">
              <w:t>A</w:t>
            </w:r>
            <w:r>
              <w:t>O</w:t>
            </w:r>
            <w:r w:rsidRPr="00D24530">
              <w:t xml:space="preserve"> </w:t>
            </w:r>
            <w:r w:rsidRPr="00F92F4D">
              <w:t>–</w:t>
            </w:r>
            <w:r w:rsidRPr="00D24530">
              <w:t xml:space="preserve"> </w:t>
            </w:r>
            <w:r w:rsidRPr="00F92F4D">
              <w:t>the</w:t>
            </w:r>
            <w:r w:rsidRPr="00D24530">
              <w:t xml:space="preserve"> </w:t>
            </w:r>
            <w:r w:rsidRPr="00F92F4D">
              <w:t>Head</w:t>
            </w:r>
            <w:r w:rsidRPr="00D24530">
              <w:t xml:space="preserve"> </w:t>
            </w:r>
            <w:r w:rsidRPr="00F92F4D">
              <w:t>of that</w:t>
            </w:r>
            <w:r w:rsidRPr="00D24530">
              <w:t xml:space="preserve"> </w:t>
            </w:r>
            <w:r>
              <w:t>AO</w:t>
            </w:r>
          </w:p>
          <w:p w14:paraId="68C41883" w14:textId="3E5CD771" w:rsidR="00A379EA" w:rsidRPr="00F92F4D" w:rsidRDefault="00A379EA" w:rsidP="004915A5">
            <w:pPr>
              <w:pStyle w:val="Bulletsinatable"/>
              <w:cnfStyle w:val="000000000000" w:firstRow="0" w:lastRow="0" w:firstColumn="0" w:lastColumn="0" w:oddVBand="0" w:evenVBand="0" w:oddHBand="0" w:evenHBand="0" w:firstRowFirstColumn="0" w:firstRowLastColumn="0" w:lastRowFirstColumn="0" w:lastRowLastColumn="0"/>
            </w:pPr>
            <w:r w:rsidRPr="00F92F4D">
              <w:t>in</w:t>
            </w:r>
            <w:r w:rsidRPr="00D24530">
              <w:t xml:space="preserve"> </w:t>
            </w:r>
            <w:r w:rsidRPr="00F92F4D">
              <w:t>relation</w:t>
            </w:r>
            <w:r w:rsidRPr="00D24530">
              <w:t xml:space="preserve"> </w:t>
            </w:r>
            <w:r w:rsidRPr="00F92F4D">
              <w:t>to</w:t>
            </w:r>
            <w:r w:rsidRPr="00D24530">
              <w:t xml:space="preserve"> </w:t>
            </w:r>
            <w:r w:rsidRPr="00F92F4D">
              <w:t>the V</w:t>
            </w:r>
            <w:r>
              <w:t>PSC</w:t>
            </w:r>
            <w:r w:rsidRPr="00F92F4D">
              <w:t xml:space="preserve"> –</w:t>
            </w:r>
            <w:r w:rsidRPr="00D24530">
              <w:t xml:space="preserve"> </w:t>
            </w:r>
            <w:r w:rsidRPr="00F92F4D">
              <w:t>the</w:t>
            </w:r>
            <w:r w:rsidRPr="00D24530">
              <w:t xml:space="preserve"> </w:t>
            </w:r>
            <w:r w:rsidRPr="00F92F4D">
              <w:t>Victorian</w:t>
            </w:r>
            <w:r w:rsidRPr="00D24530">
              <w:t xml:space="preserve"> </w:t>
            </w:r>
            <w:r w:rsidRPr="00F92F4D">
              <w:t>Public</w:t>
            </w:r>
            <w:r w:rsidRPr="00D24530">
              <w:t xml:space="preserve"> </w:t>
            </w:r>
            <w:r w:rsidRPr="00F92F4D">
              <w:t>Sector</w:t>
            </w:r>
            <w:r w:rsidRPr="00D24530">
              <w:t xml:space="preserve"> </w:t>
            </w:r>
            <w:r w:rsidRPr="00F92F4D">
              <w:t>Commissioner.</w:t>
            </w:r>
          </w:p>
        </w:tc>
      </w:tr>
      <w:tr w:rsidR="00E518DB" w:rsidRPr="00BD24F3" w14:paraId="6706E9E4" w14:textId="77777777" w:rsidTr="00B764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Pr>
          <w:p w14:paraId="554A6ECB" w14:textId="614FDA39" w:rsidR="00E518DB" w:rsidRDefault="00E518DB" w:rsidP="00B76457">
            <w:pPr>
              <w:pStyle w:val="Tabletext"/>
            </w:pPr>
            <w:r>
              <w:t>RBA</w:t>
            </w:r>
          </w:p>
        </w:tc>
        <w:tc>
          <w:tcPr>
            <w:tcW w:w="6066" w:type="dxa"/>
          </w:tcPr>
          <w:p w14:paraId="23895823" w14:textId="0F47ABFE" w:rsidR="00E518DB" w:rsidRDefault="00E518DB" w:rsidP="00B76457">
            <w:pPr>
              <w:pStyle w:val="Tabletext"/>
              <w:cnfStyle w:val="000000100000" w:firstRow="0" w:lastRow="0" w:firstColumn="0" w:lastColumn="0" w:oddVBand="0" w:evenVBand="0" w:oddHBand="1" w:evenHBand="0" w:firstRowFirstColumn="0" w:firstRowLastColumn="0" w:lastRowFirstColumn="0" w:lastRowLastColumn="0"/>
            </w:pPr>
            <w:r w:rsidRPr="00C9563C">
              <w:t>Reserve Bank of Australia</w:t>
            </w:r>
          </w:p>
        </w:tc>
      </w:tr>
      <w:tr w:rsidR="00333748" w:rsidRPr="00BD24F3" w14:paraId="5683D106" w14:textId="77777777" w:rsidTr="00B76457">
        <w:trPr>
          <w:trHeight w:val="397"/>
        </w:trPr>
        <w:tc>
          <w:tcPr>
            <w:cnfStyle w:val="001000000000" w:firstRow="0" w:lastRow="0" w:firstColumn="1" w:lastColumn="0" w:oddVBand="0" w:evenVBand="0" w:oddHBand="0" w:evenHBand="0" w:firstRowFirstColumn="0" w:firstRowLastColumn="0" w:lastRowFirstColumn="0" w:lastRowLastColumn="0"/>
            <w:tcW w:w="2581" w:type="dxa"/>
          </w:tcPr>
          <w:p w14:paraId="79939781" w14:textId="61F426EC" w:rsidR="00333748" w:rsidRPr="00625A2A" w:rsidRDefault="00333748" w:rsidP="00B76457">
            <w:pPr>
              <w:pStyle w:val="Tabletext"/>
            </w:pPr>
            <w:r>
              <w:t>S</w:t>
            </w:r>
            <w:r w:rsidRPr="00326BEE">
              <w:t>tandard contract</w:t>
            </w:r>
          </w:p>
        </w:tc>
        <w:tc>
          <w:tcPr>
            <w:tcW w:w="6066" w:type="dxa"/>
          </w:tcPr>
          <w:p w14:paraId="2E282E45" w14:textId="29770805" w:rsidR="00333748" w:rsidRPr="00625A2A" w:rsidRDefault="00333748" w:rsidP="00B76457">
            <w:pPr>
              <w:pStyle w:val="Tabletext"/>
              <w:cnfStyle w:val="000000000000" w:firstRow="0" w:lastRow="0" w:firstColumn="0" w:lastColumn="0" w:oddVBand="0" w:evenVBand="0" w:oddHBand="0" w:evenHBand="0" w:firstRowFirstColumn="0" w:firstRowLastColumn="0" w:lastRowFirstColumn="0" w:lastRowLastColumn="0"/>
            </w:pPr>
            <w:r>
              <w:t>Standard Contract for Public Entity Executives</w:t>
            </w:r>
            <w:r w:rsidR="00A52815">
              <w:t xml:space="preserve">, </w:t>
            </w:r>
            <w:r w:rsidR="00DB65B9">
              <w:t>published</w:t>
            </w:r>
            <w:r w:rsidR="00A52815">
              <w:t xml:space="preserve"> by </w:t>
            </w:r>
            <w:r w:rsidR="00C01F71">
              <w:t>the VPSC.</w:t>
            </w:r>
          </w:p>
        </w:tc>
      </w:tr>
      <w:tr w:rsidR="00A379EA" w:rsidRPr="00BD24F3" w14:paraId="7FC9D3A4" w14:textId="77777777" w:rsidTr="00B764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Pr>
          <w:p w14:paraId="383C903D" w14:textId="77777777" w:rsidR="00A379EA" w:rsidRPr="00625A2A" w:rsidRDefault="00A379EA" w:rsidP="00B76457">
            <w:pPr>
              <w:pStyle w:val="Tabletext"/>
              <w:rPr>
                <w:rFonts w:eastAsia="@MS PMincho"/>
              </w:rPr>
            </w:pPr>
            <w:r w:rsidRPr="00625A2A">
              <w:t>Subordinate</w:t>
            </w:r>
            <w:r w:rsidRPr="00625A2A">
              <w:rPr>
                <w:spacing w:val="-13"/>
              </w:rPr>
              <w:t xml:space="preserve"> </w:t>
            </w:r>
            <w:r w:rsidRPr="00625A2A">
              <w:t>executive</w:t>
            </w:r>
          </w:p>
        </w:tc>
        <w:tc>
          <w:tcPr>
            <w:tcW w:w="6066" w:type="dxa"/>
          </w:tcPr>
          <w:p w14:paraId="06763487" w14:textId="1B3EFDE4" w:rsidR="00A379EA" w:rsidRPr="00625A2A" w:rsidRDefault="00A379EA" w:rsidP="00B76457">
            <w:pPr>
              <w:pStyle w:val="Tabletext"/>
              <w:cnfStyle w:val="000000100000" w:firstRow="0" w:lastRow="0" w:firstColumn="0" w:lastColumn="0" w:oddVBand="0" w:evenVBand="0" w:oddHBand="1" w:evenHBand="0" w:firstRowFirstColumn="0" w:firstRowLastColumn="0" w:lastRowFirstColumn="0" w:lastRowLastColumn="0"/>
              <w:rPr>
                <w:rFonts w:eastAsia="@MS PMincho"/>
              </w:rPr>
            </w:pPr>
            <w:r w:rsidRPr="00625A2A">
              <w:t>A</w:t>
            </w:r>
            <w:r w:rsidRPr="00625A2A">
              <w:rPr>
                <w:spacing w:val="-5"/>
              </w:rPr>
              <w:t xml:space="preserve"> </w:t>
            </w:r>
            <w:r w:rsidRPr="00625A2A">
              <w:t>term</w:t>
            </w:r>
            <w:r w:rsidRPr="00625A2A">
              <w:rPr>
                <w:spacing w:val="-5"/>
              </w:rPr>
              <w:t xml:space="preserve"> </w:t>
            </w:r>
            <w:r w:rsidRPr="00625A2A">
              <w:t>used</w:t>
            </w:r>
            <w:r w:rsidRPr="00625A2A">
              <w:rPr>
                <w:spacing w:val="-4"/>
              </w:rPr>
              <w:t xml:space="preserve"> </w:t>
            </w:r>
            <w:r w:rsidRPr="00625A2A">
              <w:t>in</w:t>
            </w:r>
            <w:r w:rsidRPr="00625A2A">
              <w:rPr>
                <w:spacing w:val="-3"/>
              </w:rPr>
              <w:t xml:space="preserve"> </w:t>
            </w:r>
            <w:r w:rsidRPr="00625A2A">
              <w:t xml:space="preserve">this Statement of Reasons </w:t>
            </w:r>
            <w:r w:rsidRPr="00625A2A">
              <w:rPr>
                <w:spacing w:val="-2"/>
              </w:rPr>
              <w:t>to</w:t>
            </w:r>
            <w:r w:rsidRPr="00625A2A">
              <w:rPr>
                <w:spacing w:val="-3"/>
              </w:rPr>
              <w:t xml:space="preserve"> </w:t>
            </w:r>
            <w:r w:rsidRPr="00625A2A">
              <w:t>refer</w:t>
            </w:r>
            <w:r w:rsidRPr="00625A2A">
              <w:rPr>
                <w:spacing w:val="-3"/>
              </w:rPr>
              <w:t xml:space="preserve"> </w:t>
            </w:r>
            <w:r w:rsidRPr="00625A2A">
              <w:t>to</w:t>
            </w:r>
            <w:r>
              <w:t xml:space="preserve"> </w:t>
            </w:r>
            <w:r w:rsidR="00947DE1">
              <w:t>an</w:t>
            </w:r>
            <w:r w:rsidRPr="00625A2A">
              <w:rPr>
                <w:spacing w:val="-3"/>
              </w:rPr>
              <w:t xml:space="preserve"> </w:t>
            </w:r>
            <w:r w:rsidRPr="00625A2A">
              <w:t>executive</w:t>
            </w:r>
            <w:r w:rsidRPr="00625A2A">
              <w:rPr>
                <w:spacing w:val="-3"/>
              </w:rPr>
              <w:t xml:space="preserve"> </w:t>
            </w:r>
            <w:r w:rsidRPr="00625A2A">
              <w:t>who</w:t>
            </w:r>
            <w:r w:rsidRPr="00625A2A">
              <w:rPr>
                <w:spacing w:val="-3"/>
              </w:rPr>
              <w:t xml:space="preserve"> </w:t>
            </w:r>
            <w:r w:rsidR="00947DE1">
              <w:t>is</w:t>
            </w:r>
            <w:r w:rsidRPr="00625A2A">
              <w:rPr>
                <w:spacing w:val="-5"/>
              </w:rPr>
              <w:t xml:space="preserve"> </w:t>
            </w:r>
            <w:r w:rsidRPr="00625A2A">
              <w:t>not</w:t>
            </w:r>
            <w:r w:rsidRPr="00625A2A">
              <w:rPr>
                <w:spacing w:val="-5"/>
              </w:rPr>
              <w:t xml:space="preserve"> </w:t>
            </w:r>
            <w:r w:rsidR="00947DE1">
              <w:rPr>
                <w:spacing w:val="-5"/>
              </w:rPr>
              <w:t xml:space="preserve">a </w:t>
            </w:r>
            <w:r w:rsidR="004622C6">
              <w:t>CEO</w:t>
            </w:r>
            <w:r w:rsidR="005E305E" w:rsidRPr="00625A2A">
              <w:t xml:space="preserve"> (or equivalent)</w:t>
            </w:r>
            <w:r w:rsidRPr="00625A2A">
              <w:t>.</w:t>
            </w:r>
          </w:p>
        </w:tc>
      </w:tr>
      <w:tr w:rsidR="00A379EA" w:rsidRPr="00BD24F3" w14:paraId="72B0D32F" w14:textId="77777777" w:rsidTr="00B76457">
        <w:trPr>
          <w:trHeight w:val="397"/>
        </w:trPr>
        <w:tc>
          <w:tcPr>
            <w:cnfStyle w:val="001000000000" w:firstRow="0" w:lastRow="0" w:firstColumn="1" w:lastColumn="0" w:oddVBand="0" w:evenVBand="0" w:oddHBand="0" w:evenHBand="0" w:firstRowFirstColumn="0" w:firstRowLastColumn="0" w:lastRowFirstColumn="0" w:lastRowLastColumn="0"/>
            <w:tcW w:w="2581" w:type="dxa"/>
          </w:tcPr>
          <w:p w14:paraId="7CC9280C" w14:textId="77777777" w:rsidR="00A379EA" w:rsidRPr="006037DE" w:rsidRDefault="00A379EA" w:rsidP="00B76457">
            <w:pPr>
              <w:pStyle w:val="Tabletext"/>
              <w:rPr>
                <w:rFonts w:eastAsia="@MS PMincho"/>
              </w:rPr>
            </w:pPr>
            <w:r w:rsidRPr="006037DE">
              <w:t>TRP</w:t>
            </w:r>
          </w:p>
        </w:tc>
        <w:tc>
          <w:tcPr>
            <w:tcW w:w="6066" w:type="dxa"/>
          </w:tcPr>
          <w:p w14:paraId="4C123CBC" w14:textId="42421BE9" w:rsidR="00A379EA" w:rsidRPr="00F92F4D" w:rsidRDefault="00A379EA" w:rsidP="00B76457">
            <w:pPr>
              <w:pStyle w:val="Tabletext"/>
              <w:cnfStyle w:val="000000000000" w:firstRow="0" w:lastRow="0" w:firstColumn="0" w:lastColumn="0" w:oddVBand="0" w:evenVBand="0" w:oddHBand="0" w:evenHBand="0" w:firstRowFirstColumn="0" w:firstRowLastColumn="0" w:lastRowFirstColumn="0" w:lastRowLastColumn="0"/>
            </w:pPr>
            <w:r w:rsidRPr="00F92F4D">
              <w:t>Total Remuneration</w:t>
            </w:r>
            <w:r w:rsidRPr="00F92F4D">
              <w:rPr>
                <w:spacing w:val="-4"/>
              </w:rPr>
              <w:t xml:space="preserve"> </w:t>
            </w:r>
            <w:r w:rsidRPr="00F92F4D">
              <w:t>Package</w:t>
            </w:r>
          </w:p>
        </w:tc>
      </w:tr>
      <w:tr w:rsidR="00A379EA" w:rsidRPr="00BD24F3" w14:paraId="7F85A498" w14:textId="77777777" w:rsidTr="00B764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Pr>
          <w:p w14:paraId="4FA2D27A" w14:textId="16CE3ECC" w:rsidR="00A379EA" w:rsidRPr="006037DE" w:rsidRDefault="00A379EA" w:rsidP="00B76457">
            <w:pPr>
              <w:pStyle w:val="Tabletext"/>
            </w:pPr>
            <w:r>
              <w:t>VIRTIPS Act</w:t>
            </w:r>
          </w:p>
        </w:tc>
        <w:tc>
          <w:tcPr>
            <w:tcW w:w="6066" w:type="dxa"/>
          </w:tcPr>
          <w:p w14:paraId="34717441" w14:textId="3649A4C0" w:rsidR="00A379EA" w:rsidRPr="00E10F30" w:rsidRDefault="00A379EA" w:rsidP="00B76457">
            <w:pPr>
              <w:pStyle w:val="Tabletext"/>
              <w:cnfStyle w:val="000000100000" w:firstRow="0" w:lastRow="0" w:firstColumn="0" w:lastColumn="0" w:oddVBand="0" w:evenVBand="0" w:oddHBand="1" w:evenHBand="0" w:firstRowFirstColumn="0" w:firstRowLastColumn="0" w:lastRowFirstColumn="0" w:lastRowLastColumn="0"/>
            </w:pPr>
            <w:r w:rsidRPr="00A022D0">
              <w:rPr>
                <w:i/>
              </w:rPr>
              <w:t>Victorian Independent Remuneration Tribunal and Improving Parliamentary Standards Act 2019</w:t>
            </w:r>
            <w:r>
              <w:t xml:space="preserve"> (Vic)</w:t>
            </w:r>
          </w:p>
        </w:tc>
      </w:tr>
      <w:tr w:rsidR="005F6EB4" w:rsidRPr="00BD24F3" w14:paraId="35B6A47D" w14:textId="77777777" w:rsidTr="00B76457">
        <w:trPr>
          <w:trHeight w:val="397"/>
        </w:trPr>
        <w:tc>
          <w:tcPr>
            <w:cnfStyle w:val="001000000000" w:firstRow="0" w:lastRow="0" w:firstColumn="1" w:lastColumn="0" w:oddVBand="0" w:evenVBand="0" w:oddHBand="0" w:evenHBand="0" w:firstRowFirstColumn="0" w:firstRowLastColumn="0" w:lastRowFirstColumn="0" w:lastRowLastColumn="0"/>
            <w:tcW w:w="2581" w:type="dxa"/>
          </w:tcPr>
          <w:p w14:paraId="2CAF839B" w14:textId="3AD13277" w:rsidR="005F6EB4" w:rsidRDefault="005F6EB4" w:rsidP="00B76457">
            <w:pPr>
              <w:pStyle w:val="Tabletext"/>
            </w:pPr>
            <w:r>
              <w:t>VIRTIPS Regulations</w:t>
            </w:r>
          </w:p>
        </w:tc>
        <w:tc>
          <w:tcPr>
            <w:tcW w:w="6066" w:type="dxa"/>
          </w:tcPr>
          <w:p w14:paraId="64589771" w14:textId="2D36020C" w:rsidR="005F6EB4" w:rsidRPr="00A022D0" w:rsidRDefault="005F6EB4" w:rsidP="00B76457">
            <w:pPr>
              <w:pStyle w:val="Tabletext"/>
              <w:cnfStyle w:val="000000000000" w:firstRow="0" w:lastRow="0" w:firstColumn="0" w:lastColumn="0" w:oddVBand="0" w:evenVBand="0" w:oddHBand="0" w:evenHBand="0" w:firstRowFirstColumn="0" w:firstRowLastColumn="0" w:lastRowFirstColumn="0" w:lastRowLastColumn="0"/>
              <w:rPr>
                <w:i/>
              </w:rPr>
            </w:pPr>
            <w:r w:rsidRPr="005F6EB4">
              <w:rPr>
                <w:i/>
              </w:rPr>
              <w:t xml:space="preserve">Victorian Independent Remuneration Tribunal and Improving Parliamentary Standards (Prescribed Public Entities) Regulations 2019 </w:t>
            </w:r>
            <w:r w:rsidRPr="005F6EB4">
              <w:rPr>
                <w:iCs/>
              </w:rPr>
              <w:t>(Vic)</w:t>
            </w:r>
          </w:p>
        </w:tc>
      </w:tr>
      <w:tr w:rsidR="00A379EA" w:rsidRPr="00BD24F3" w14:paraId="31B2539C" w14:textId="77777777" w:rsidTr="00B764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Pr>
          <w:p w14:paraId="61E7B996" w14:textId="77777777" w:rsidR="00A379EA" w:rsidRPr="006037DE" w:rsidRDefault="00A379EA" w:rsidP="00B76457">
            <w:pPr>
              <w:pStyle w:val="Tabletext"/>
            </w:pPr>
            <w:r>
              <w:t>VPSC</w:t>
            </w:r>
          </w:p>
        </w:tc>
        <w:tc>
          <w:tcPr>
            <w:tcW w:w="6066" w:type="dxa"/>
          </w:tcPr>
          <w:p w14:paraId="11C79BD7" w14:textId="3F7ED184" w:rsidR="00A379EA" w:rsidRPr="00F92F4D" w:rsidRDefault="00A379EA" w:rsidP="00B76457">
            <w:pPr>
              <w:pStyle w:val="Tabletext"/>
              <w:cnfStyle w:val="000000100000" w:firstRow="0" w:lastRow="0" w:firstColumn="0" w:lastColumn="0" w:oddVBand="0" w:evenVBand="0" w:oddHBand="1" w:evenHBand="0" w:firstRowFirstColumn="0" w:firstRowLastColumn="0" w:lastRowFirstColumn="0" w:lastRowLastColumn="0"/>
            </w:pPr>
            <w:r>
              <w:t>Victorian Public Sector Commission</w:t>
            </w:r>
          </w:p>
        </w:tc>
      </w:tr>
      <w:tr w:rsidR="008A7498" w:rsidRPr="00BD24F3" w14:paraId="34693665" w14:textId="77777777" w:rsidTr="00B76457">
        <w:trPr>
          <w:trHeight w:val="397"/>
        </w:trPr>
        <w:tc>
          <w:tcPr>
            <w:cnfStyle w:val="001000000000" w:firstRow="0" w:lastRow="0" w:firstColumn="1" w:lastColumn="0" w:oddVBand="0" w:evenVBand="0" w:oddHBand="0" w:evenHBand="0" w:firstRowFirstColumn="0" w:firstRowLastColumn="0" w:lastRowFirstColumn="0" w:lastRowLastColumn="0"/>
            <w:tcW w:w="2581" w:type="dxa"/>
          </w:tcPr>
          <w:p w14:paraId="72F07939" w14:textId="3AF991B0" w:rsidR="008A7498" w:rsidRPr="00B26236" w:rsidRDefault="00123E32" w:rsidP="00B76457">
            <w:pPr>
              <w:pStyle w:val="Tabletext"/>
            </w:pPr>
            <w:r w:rsidRPr="00B26236">
              <w:t>VPS Determination</w:t>
            </w:r>
          </w:p>
        </w:tc>
        <w:tc>
          <w:tcPr>
            <w:tcW w:w="6066" w:type="dxa"/>
          </w:tcPr>
          <w:p w14:paraId="0E678515" w14:textId="0EC65067" w:rsidR="008A7498" w:rsidRPr="00B26236" w:rsidRDefault="00056111" w:rsidP="00B76457">
            <w:pPr>
              <w:pStyle w:val="Tabletext"/>
              <w:cnfStyle w:val="000000000000" w:firstRow="0" w:lastRow="0" w:firstColumn="0" w:lastColumn="0" w:oddVBand="0" w:evenVBand="0" w:oddHBand="0" w:evenHBand="0" w:firstRowFirstColumn="0" w:firstRowLastColumn="0" w:lastRowFirstColumn="0" w:lastRowLastColumn="0"/>
            </w:pPr>
            <w:r w:rsidRPr="00B26236">
              <w:rPr>
                <w:i/>
              </w:rPr>
              <w:t xml:space="preserve">Remuneration bands for executives employed in public service bodies (Victoria) Determination </w:t>
            </w:r>
            <w:r w:rsidR="002D514C">
              <w:rPr>
                <w:i/>
              </w:rPr>
              <w:t>No.</w:t>
            </w:r>
            <w:r w:rsidRPr="00B26236">
              <w:rPr>
                <w:i/>
              </w:rPr>
              <w:t xml:space="preserve"> 01/2020</w:t>
            </w:r>
            <w:r w:rsidRPr="00B26236">
              <w:t>, made by the Tribunal in May 2020</w:t>
            </w:r>
          </w:p>
        </w:tc>
      </w:tr>
      <w:tr w:rsidR="00A379EA" w:rsidRPr="00DA0509" w14:paraId="1ECC6C3D" w14:textId="77777777" w:rsidTr="00B764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81" w:type="dxa"/>
          </w:tcPr>
          <w:p w14:paraId="213E4C9C" w14:textId="77777777" w:rsidR="00A379EA" w:rsidRPr="00DA0509" w:rsidRDefault="00A379EA" w:rsidP="00B76457">
            <w:pPr>
              <w:pStyle w:val="Tabletext"/>
            </w:pPr>
            <w:r w:rsidRPr="00DA0509">
              <w:t>VPS</w:t>
            </w:r>
          </w:p>
        </w:tc>
        <w:tc>
          <w:tcPr>
            <w:tcW w:w="6066" w:type="dxa"/>
          </w:tcPr>
          <w:p w14:paraId="6E0DB457" w14:textId="77ACE94B" w:rsidR="00A379EA" w:rsidRPr="00F92F4D" w:rsidRDefault="00A379EA" w:rsidP="00B76457">
            <w:pPr>
              <w:pStyle w:val="Tabletext"/>
              <w:cnfStyle w:val="000000100000" w:firstRow="0" w:lastRow="0" w:firstColumn="0" w:lastColumn="0" w:oddVBand="0" w:evenVBand="0" w:oddHBand="1" w:evenHBand="0" w:firstRowFirstColumn="0" w:firstRowLastColumn="0" w:lastRowFirstColumn="0" w:lastRowLastColumn="0"/>
            </w:pPr>
            <w:r w:rsidRPr="00F92F4D">
              <w:t>Victorian Public Service</w:t>
            </w:r>
          </w:p>
        </w:tc>
      </w:tr>
      <w:tr w:rsidR="00A379EA" w:rsidRPr="00DA0509" w14:paraId="0A988D9F" w14:textId="77777777" w:rsidTr="00B76457">
        <w:trPr>
          <w:trHeight w:val="397"/>
        </w:trPr>
        <w:tc>
          <w:tcPr>
            <w:cnfStyle w:val="001000000000" w:firstRow="0" w:lastRow="0" w:firstColumn="1" w:lastColumn="0" w:oddVBand="0" w:evenVBand="0" w:oddHBand="0" w:evenHBand="0" w:firstRowFirstColumn="0" w:firstRowLastColumn="0" w:lastRowFirstColumn="0" w:lastRowLastColumn="0"/>
            <w:tcW w:w="2581" w:type="dxa"/>
          </w:tcPr>
          <w:p w14:paraId="1202CAD6" w14:textId="3CF294D3" w:rsidR="00A379EA" w:rsidRPr="00DA0509" w:rsidRDefault="00A379EA" w:rsidP="00B76457">
            <w:pPr>
              <w:pStyle w:val="Tabletext"/>
            </w:pPr>
            <w:r>
              <w:t xml:space="preserve">WPI </w:t>
            </w:r>
          </w:p>
        </w:tc>
        <w:tc>
          <w:tcPr>
            <w:tcW w:w="6066" w:type="dxa"/>
          </w:tcPr>
          <w:p w14:paraId="102C3276" w14:textId="6CB9F34F" w:rsidR="00A379EA" w:rsidRPr="00F92F4D" w:rsidRDefault="00A379EA" w:rsidP="00B76457">
            <w:pPr>
              <w:pStyle w:val="Tabletext"/>
              <w:cnfStyle w:val="000000000000" w:firstRow="0" w:lastRow="0" w:firstColumn="0" w:lastColumn="0" w:oddVBand="0" w:evenVBand="0" w:oddHBand="0" w:evenHBand="0" w:firstRowFirstColumn="0" w:firstRowLastColumn="0" w:lastRowFirstColumn="0" w:lastRowLastColumn="0"/>
            </w:pPr>
            <w:r>
              <w:t>Wage Price Index</w:t>
            </w:r>
          </w:p>
        </w:tc>
      </w:tr>
    </w:tbl>
    <w:p w14:paraId="7195EB50" w14:textId="77777777" w:rsidR="007411CA" w:rsidRDefault="007411CA" w:rsidP="009F5DBB">
      <w:pPr>
        <w:sectPr w:rsidR="007411CA" w:rsidSect="0072519C">
          <w:type w:val="oddPage"/>
          <w:pgSz w:w="11900" w:h="16840"/>
          <w:pgMar w:top="1701" w:right="1701" w:bottom="1559" w:left="1701" w:header="709" w:footer="709" w:gutter="0"/>
          <w:cols w:space="708"/>
          <w:titlePg/>
          <w:docGrid w:linePitch="299"/>
        </w:sectPr>
      </w:pPr>
    </w:p>
    <w:p w14:paraId="5E668115" w14:textId="44D8873D" w:rsidR="002D4A56" w:rsidRDefault="00BB0137" w:rsidP="008829E5">
      <w:pPr>
        <w:pStyle w:val="Chapterheading"/>
      </w:pPr>
      <w:bookmarkStart w:id="28" w:name="_Toc33609441"/>
      <w:bookmarkStart w:id="29" w:name="_Toc35006355"/>
      <w:bookmarkStart w:id="30" w:name="_Toc45015310"/>
      <w:bookmarkStart w:id="31" w:name="_Toc59090121"/>
      <w:r>
        <w:lastRenderedPageBreak/>
        <w:t>1</w:t>
      </w:r>
      <w:r>
        <w:tab/>
      </w:r>
      <w:r w:rsidR="002D4A56">
        <w:t>Introduction</w:t>
      </w:r>
      <w:r w:rsidR="002D4A56">
        <w:br/>
      </w:r>
      <w:r w:rsidR="336BCEF6">
        <w:rPr>
          <w:noProof/>
        </w:rPr>
        <w:drawing>
          <wp:inline distT="0" distB="0" distL="0" distR="0" wp14:anchorId="785456D9" wp14:editId="6FA4574F">
            <wp:extent cx="2212975" cy="255905"/>
            <wp:effectExtent l="0" t="0" r="0" b="0"/>
            <wp:docPr id="1761793384"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pic:nvPicPr>
                  <pic:blipFill>
                    <a:blip r:embed="rId41">
                      <a:extLst>
                        <a:ext uri="{28A0092B-C50C-407E-A947-70E740481C1C}">
                          <a14:useLocalDpi xmlns:a14="http://schemas.microsoft.com/office/drawing/2010/main" val="0"/>
                        </a:ext>
                      </a:extLst>
                    </a:blip>
                    <a:stretch>
                      <a:fillRect/>
                    </a:stretch>
                  </pic:blipFill>
                  <pic:spPr>
                    <a:xfrm>
                      <a:off x="0" y="0"/>
                      <a:ext cx="2212975" cy="255905"/>
                    </a:xfrm>
                    <a:prstGeom prst="rect">
                      <a:avLst/>
                    </a:prstGeom>
                  </pic:spPr>
                </pic:pic>
              </a:graphicData>
            </a:graphic>
          </wp:inline>
        </w:drawing>
      </w:r>
      <w:bookmarkEnd w:id="28"/>
      <w:bookmarkEnd w:id="29"/>
      <w:bookmarkEnd w:id="30"/>
      <w:bookmarkEnd w:id="31"/>
    </w:p>
    <w:p w14:paraId="3F92C4EA" w14:textId="768DF4BF" w:rsidR="00EF41D6" w:rsidRPr="008E4BB8" w:rsidRDefault="005E6AA4" w:rsidP="00352AC6">
      <w:pPr>
        <w:pStyle w:val="Parabeforeabulletlist"/>
      </w:pPr>
      <w:bookmarkStart w:id="32" w:name="_Toc344541"/>
      <w:bookmarkStart w:id="33" w:name="_Toc5783357"/>
      <w:r w:rsidRPr="00D61A2A">
        <w:t>T</w:t>
      </w:r>
      <w:r w:rsidR="002D4A56" w:rsidRPr="00D61A2A">
        <w:t xml:space="preserve">he </w:t>
      </w:r>
      <w:r w:rsidR="002D4A56" w:rsidRPr="00D61A2A">
        <w:rPr>
          <w:i/>
        </w:rPr>
        <w:t xml:space="preserve">Victorian Independent Remuneration Tribunal and Improving Parliamentary Standards Act 2019 </w:t>
      </w:r>
      <w:r w:rsidR="002D4A56" w:rsidRPr="00D61A2A">
        <w:t>(Vic)</w:t>
      </w:r>
      <w:r w:rsidR="002D4A56" w:rsidRPr="00D61A2A">
        <w:rPr>
          <w:i/>
        </w:rPr>
        <w:t xml:space="preserve"> </w:t>
      </w:r>
      <w:r w:rsidR="002D4A56" w:rsidRPr="00D61A2A">
        <w:t xml:space="preserve">(VIRTIPS Act) </w:t>
      </w:r>
      <w:r w:rsidR="00EF41D6" w:rsidRPr="008E4BB8">
        <w:t xml:space="preserve">requires the Tribunal to inquire into and make Determinations in relation to: </w:t>
      </w:r>
    </w:p>
    <w:p w14:paraId="7C991913" w14:textId="1EAE1BB9" w:rsidR="00EF41D6" w:rsidRPr="008E4BB8" w:rsidRDefault="00EF41D6" w:rsidP="00EF41D6">
      <w:pPr>
        <w:pStyle w:val="VIRTBulletpoints"/>
      </w:pPr>
      <w:r w:rsidRPr="008E4BB8">
        <w:t xml:space="preserve">salaries and allowances for Members of the Parliament of Victoria </w:t>
      </w:r>
    </w:p>
    <w:p w14:paraId="1863E677" w14:textId="77777777" w:rsidR="00EF41D6" w:rsidRPr="008E4BB8" w:rsidRDefault="00EF41D6" w:rsidP="00EF41D6">
      <w:pPr>
        <w:pStyle w:val="VIRTBulletpoints"/>
      </w:pPr>
      <w:r w:rsidRPr="008E4BB8">
        <w:t xml:space="preserve">remuneration bands for executives employed in public service bodies </w:t>
      </w:r>
    </w:p>
    <w:p w14:paraId="4B8D20BF" w14:textId="77777777" w:rsidR="00EF41D6" w:rsidRPr="008E4BB8" w:rsidRDefault="00EF41D6" w:rsidP="00EF41D6">
      <w:pPr>
        <w:pStyle w:val="VIRTBulletpoints"/>
      </w:pPr>
      <w:r w:rsidRPr="008E4BB8">
        <w:t>remuneration bands for executives employed in prescribed public entities</w:t>
      </w:r>
    </w:p>
    <w:p w14:paraId="002E1E1A" w14:textId="77777777" w:rsidR="00EF41D6" w:rsidRPr="008E4BB8" w:rsidRDefault="00EF41D6" w:rsidP="00EF41D6">
      <w:pPr>
        <w:pStyle w:val="VIRTBulletpoints"/>
      </w:pPr>
      <w:r w:rsidRPr="008E4BB8">
        <w:t xml:space="preserve">allowances provided to Mayors, Deputy Mayors and Councillors in local government. </w:t>
      </w:r>
    </w:p>
    <w:p w14:paraId="7360431C" w14:textId="41D00584" w:rsidR="0073670F" w:rsidRDefault="00EF41D6" w:rsidP="0073670F">
      <w:pPr>
        <w:pStyle w:val="Paragraph"/>
      </w:pPr>
      <w:r>
        <w:t>In performing its functions and the exercise of its powers, the Tribunal must act independently and impartially and is not subject to the control or direction of any person, including the Minister (s5).</w:t>
      </w:r>
    </w:p>
    <w:p w14:paraId="216A6F8A" w14:textId="43011EB9" w:rsidR="002D7051" w:rsidRDefault="004443CB" w:rsidP="00711EA5">
      <w:pPr>
        <w:pStyle w:val="Paragraph"/>
      </w:pPr>
      <w:r w:rsidRPr="004443CB">
        <w:t>The Tribunal is required to include in a Determination, a Statement of Reasons for the making of th</w:t>
      </w:r>
      <w:r w:rsidR="00827D1D">
        <w:t>is</w:t>
      </w:r>
      <w:r w:rsidRPr="004443CB">
        <w:t xml:space="preserve"> Determination. This Statement of Reasons relates to the Tribunal’s first Determination </w:t>
      </w:r>
      <w:r w:rsidR="009A24BB">
        <w:t>of</w:t>
      </w:r>
      <w:r w:rsidRPr="004443CB">
        <w:t xml:space="preserve"> remuneration bands for executives </w:t>
      </w:r>
      <w:r>
        <w:t>employed in prescribed public entities</w:t>
      </w:r>
      <w:r w:rsidRPr="004443CB">
        <w:t>.</w:t>
      </w:r>
    </w:p>
    <w:p w14:paraId="0CE8E0F0" w14:textId="215D8F52" w:rsidR="002D7051" w:rsidRDefault="002D7051" w:rsidP="006B709E">
      <w:pPr>
        <w:pStyle w:val="Parabeforeabulletlist"/>
      </w:pPr>
      <w:r>
        <w:t xml:space="preserve">The VIRTIPS Act also provides the Tribunal with other functions and powers in relation to public entities: </w:t>
      </w:r>
    </w:p>
    <w:p w14:paraId="5D09FFDF" w14:textId="35A02C0B" w:rsidR="002D7051" w:rsidRDefault="002D7051" w:rsidP="002D7051">
      <w:pPr>
        <w:pStyle w:val="VIRTBulletpoints"/>
      </w:pPr>
      <w:r>
        <w:t>issu</w:t>
      </w:r>
      <w:r w:rsidR="00957F02">
        <w:t>ing</w:t>
      </w:r>
      <w:r>
        <w:t xml:space="preserve"> guidelines with respect to the placement of executives within the relevant remuneration bands (s6(1)(e))</w:t>
      </w:r>
    </w:p>
    <w:p w14:paraId="63AA000D" w14:textId="6F5A4C54" w:rsidR="002D7051" w:rsidRDefault="002D7051" w:rsidP="002D7051">
      <w:pPr>
        <w:pStyle w:val="VIRTBulletpoints"/>
      </w:pPr>
      <w:r>
        <w:t>at the request of the Minister, inquir</w:t>
      </w:r>
      <w:r w:rsidR="00957F02">
        <w:t>ing</w:t>
      </w:r>
      <w:r>
        <w:t xml:space="preserve"> into and determin</w:t>
      </w:r>
      <w:r w:rsidR="00957F02">
        <w:t>ing</w:t>
      </w:r>
      <w:r>
        <w:t xml:space="preserve"> the remuneration package for a Chief Executive Officer </w:t>
      </w:r>
      <w:r w:rsidR="6229D387">
        <w:t xml:space="preserve">(CEO) </w:t>
      </w:r>
      <w:r>
        <w:t>employed in a prescribed public entity (s6(1)(f))</w:t>
      </w:r>
    </w:p>
    <w:p w14:paraId="0BD0DE19" w14:textId="34C1F831" w:rsidR="002D7051" w:rsidRDefault="002D7051" w:rsidP="002D7051">
      <w:pPr>
        <w:pStyle w:val="VIRTBulletpoints"/>
      </w:pPr>
      <w:r>
        <w:t>provid</w:t>
      </w:r>
      <w:r w:rsidR="0007356B">
        <w:t>ing</w:t>
      </w:r>
      <w:r>
        <w:t xml:space="preserve"> advice about requests to approve remuneration for executives which is above the relevant remuneration band (s6(1)(i)).</w:t>
      </w:r>
    </w:p>
    <w:p w14:paraId="317D3BD4" w14:textId="77777777" w:rsidR="002D7051" w:rsidRPr="004443CB" w:rsidRDefault="002D7051" w:rsidP="004443CB">
      <w:pPr>
        <w:spacing w:before="180" w:line="276" w:lineRule="auto"/>
        <w:jc w:val="both"/>
        <w:rPr>
          <w:rFonts w:ascii="Calibri Light" w:hAnsi="Calibri Light" w:cs="Arial"/>
          <w:bCs/>
          <w:color w:val="4D4D4D" w:themeColor="accent6"/>
          <w:sz w:val="26"/>
          <w:szCs w:val="20"/>
        </w:rPr>
      </w:pPr>
    </w:p>
    <w:p w14:paraId="69B1FE20" w14:textId="77777777" w:rsidR="00323F83" w:rsidRDefault="00323F83" w:rsidP="008D3065">
      <w:pPr>
        <w:spacing w:before="180" w:line="276" w:lineRule="auto"/>
        <w:jc w:val="both"/>
      </w:pPr>
    </w:p>
    <w:p w14:paraId="1A9B7091" w14:textId="21B06419" w:rsidR="002D4A56" w:rsidRPr="003961B8" w:rsidRDefault="00BB0137" w:rsidP="00F27432">
      <w:pPr>
        <w:pStyle w:val="VIRTHeading2"/>
      </w:pPr>
      <w:bookmarkStart w:id="34" w:name="_Toc59090122"/>
      <w:r>
        <w:lastRenderedPageBreak/>
        <w:t>1.1</w:t>
      </w:r>
      <w:r>
        <w:tab/>
      </w:r>
      <w:r w:rsidR="002D4A56">
        <w:t>Scope of th</w:t>
      </w:r>
      <w:r w:rsidR="00FE3603">
        <w:t>is</w:t>
      </w:r>
      <w:r w:rsidR="002D4A56">
        <w:t xml:space="preserve"> Determination</w:t>
      </w:r>
      <w:bookmarkStart w:id="35" w:name="_Toc19554264"/>
      <w:bookmarkStart w:id="36" w:name="_Toc20323433"/>
      <w:bookmarkStart w:id="37" w:name="_Toc33609444"/>
      <w:bookmarkStart w:id="38" w:name="_Toc35006359"/>
      <w:bookmarkStart w:id="39" w:name="_Toc45015313"/>
      <w:bookmarkEnd w:id="34"/>
      <w:bookmarkEnd w:id="35"/>
      <w:bookmarkEnd w:id="36"/>
      <w:bookmarkEnd w:id="37"/>
      <w:bookmarkEnd w:id="38"/>
      <w:bookmarkEnd w:id="39"/>
    </w:p>
    <w:p w14:paraId="2CE5EF32" w14:textId="304FB769" w:rsidR="00031EEB" w:rsidRDefault="008D3065" w:rsidP="008D5EFA">
      <w:pPr>
        <w:pStyle w:val="Parabeforeabulletlist"/>
      </w:pPr>
      <w:bookmarkStart w:id="40" w:name="_Toc19554265"/>
      <w:r>
        <w:t>S</w:t>
      </w:r>
      <w:r w:rsidR="00351D47">
        <w:t>ection 19</w:t>
      </w:r>
      <w:r w:rsidR="001A0814">
        <w:t>(1) of the VIRTIPS Act</w:t>
      </w:r>
      <w:r>
        <w:t xml:space="preserve"> requires</w:t>
      </w:r>
      <w:r w:rsidR="001A0814">
        <w:t xml:space="preserve"> the Tribunal</w:t>
      </w:r>
      <w:r w:rsidR="001A0814" w:rsidDel="008D3065">
        <w:t xml:space="preserve"> </w:t>
      </w:r>
      <w:r w:rsidR="001A0814">
        <w:t xml:space="preserve">to make a Determination setting the values of the remuneration bands for executives </w:t>
      </w:r>
      <w:r w:rsidR="00031EEB">
        <w:t xml:space="preserve">employed in prescribed public entities. </w:t>
      </w:r>
      <w:r w:rsidR="00417A21">
        <w:t xml:space="preserve">The </w:t>
      </w:r>
      <w:r w:rsidR="00417A21" w:rsidRPr="486DB402">
        <w:rPr>
          <w:i/>
          <w:iCs/>
        </w:rPr>
        <w:t xml:space="preserve">Remuneration bands for executives employed in prescribed public entities (Victoria) Determination </w:t>
      </w:r>
      <w:r w:rsidR="005C4509">
        <w:rPr>
          <w:i/>
          <w:iCs/>
        </w:rPr>
        <w:t>No.</w:t>
      </w:r>
      <w:r w:rsidR="008F3A6C">
        <w:rPr>
          <w:i/>
          <w:iCs/>
        </w:rPr>
        <w:t xml:space="preserve"> </w:t>
      </w:r>
      <w:r w:rsidR="00417A21" w:rsidRPr="486DB402">
        <w:rPr>
          <w:i/>
          <w:iCs/>
        </w:rPr>
        <w:t>01/2020</w:t>
      </w:r>
      <w:r w:rsidR="00417A21">
        <w:t xml:space="preserve"> is the first Determination to be made under this section of the Act.</w:t>
      </w:r>
    </w:p>
    <w:p w14:paraId="6013CFD4" w14:textId="637D0415" w:rsidR="00031EEB" w:rsidRDefault="7E963256" w:rsidP="008D5EFA">
      <w:pPr>
        <w:pStyle w:val="Parabeforeabulletlist"/>
      </w:pPr>
      <w:r w:rsidDel="002563E0">
        <w:t xml:space="preserve">The VIRTIPS Act </w:t>
      </w:r>
      <w:r w:rsidR="00031EEB">
        <w:t>specifies the matters the Tribunal is required to take into account in making its Determination:</w:t>
      </w:r>
    </w:p>
    <w:p w14:paraId="7318E88E" w14:textId="77777777" w:rsidR="00031EEB" w:rsidRPr="00E97582" w:rsidRDefault="00031EEB" w:rsidP="00031EEB">
      <w:pPr>
        <w:pStyle w:val="VIRTBulletpoints"/>
      </w:pPr>
      <w:r>
        <w:t>the roles of executives employed in prescribed public entities and the existing remuneration provided to executives (s19(1)(a))</w:t>
      </w:r>
    </w:p>
    <w:p w14:paraId="1D9E890C" w14:textId="77777777" w:rsidR="00031EEB" w:rsidRPr="00E97582" w:rsidRDefault="00031EEB" w:rsidP="00031EEB">
      <w:pPr>
        <w:pStyle w:val="VIRTBulletpoints"/>
      </w:pPr>
      <w:r>
        <w:t>any statement or policy issued by the Government of Victoria which is in force with respect to its Wages Policy (or equivalent) and the remuneration and allowances of any specified occupational group (s24(2)(a))</w:t>
      </w:r>
    </w:p>
    <w:p w14:paraId="65FC55C4" w14:textId="77777777" w:rsidR="00031EEB" w:rsidRPr="00E97582" w:rsidRDefault="00031EEB" w:rsidP="00031EEB">
      <w:pPr>
        <w:pStyle w:val="VIRTBulletpoints"/>
      </w:pPr>
      <w:r>
        <w:t xml:space="preserve">the financial position and fiscal strategy of the State of Victoria (s24(2)(b)) </w:t>
      </w:r>
    </w:p>
    <w:p w14:paraId="1C733A30" w14:textId="77777777" w:rsidR="00031EEB" w:rsidRPr="00E97582" w:rsidRDefault="00031EEB" w:rsidP="00031EEB">
      <w:pPr>
        <w:pStyle w:val="VIRTBulletpoints"/>
      </w:pPr>
      <w:r>
        <w:t>current and projected economic conditions and trends (s24(2)(c))</w:t>
      </w:r>
    </w:p>
    <w:p w14:paraId="0B8C1231" w14:textId="77777777" w:rsidR="00031EEB" w:rsidRDefault="00031EEB" w:rsidP="00031EEB">
      <w:pPr>
        <w:pStyle w:val="VIRTBulletpoints"/>
      </w:pPr>
      <w:r>
        <w:t>submissions received in relation to the proposed Determination (s24(2)(d)).</w:t>
      </w:r>
    </w:p>
    <w:p w14:paraId="0B72F819" w14:textId="54E51832" w:rsidR="009477CD" w:rsidRDefault="00FF71DF" w:rsidP="00F27432">
      <w:pPr>
        <w:pStyle w:val="Paragraph"/>
      </w:pPr>
      <w:r>
        <w:t xml:space="preserve">Prescribed public entities are listed in the </w:t>
      </w:r>
      <w:r w:rsidRPr="003D7333">
        <w:rPr>
          <w:i/>
          <w:iCs/>
        </w:rPr>
        <w:t xml:space="preserve">Victorian Independent Remuneration Tribunal and Improving Parliamentary Standards (Prescribed Public Entities) Regulations </w:t>
      </w:r>
      <w:r w:rsidR="007C59DB" w:rsidRPr="003D7333">
        <w:rPr>
          <w:i/>
          <w:iCs/>
        </w:rPr>
        <w:t>2019</w:t>
      </w:r>
      <w:r w:rsidR="007C59DB" w:rsidRPr="0016239D">
        <w:t xml:space="preserve"> </w:t>
      </w:r>
      <w:r>
        <w:t>(Vic) (VIRTIPS Regulations</w:t>
      </w:r>
      <w:r w:rsidR="000E5F84" w:rsidRPr="003A2AF1">
        <w:t>)</w:t>
      </w:r>
      <w:r>
        <w:t xml:space="preserve">. </w:t>
      </w:r>
    </w:p>
    <w:p w14:paraId="583A2678" w14:textId="1378AE2C" w:rsidR="002D4A56" w:rsidRPr="003961B8" w:rsidRDefault="004B0804" w:rsidP="00F27432">
      <w:pPr>
        <w:pStyle w:val="Paragraph"/>
      </w:pPr>
      <w:r>
        <w:t xml:space="preserve">At the time of making this Determination, there </w:t>
      </w:r>
      <w:r w:rsidR="00A90265">
        <w:t>are</w:t>
      </w:r>
      <w:r>
        <w:t xml:space="preserve"> 139</w:t>
      </w:r>
      <w:r w:rsidR="00FF71DF">
        <w:t xml:space="preserve"> entities prescribed, including water corporations, catchment management authorities, TAFE institutes, sports and facilities management entities and regulators.</w:t>
      </w:r>
      <w:r w:rsidR="0016239D">
        <w:t xml:space="preserve"> </w:t>
      </w:r>
      <w:r w:rsidR="00F22E4B">
        <w:t>Based on the latest available data</w:t>
      </w:r>
      <w:r w:rsidR="00826EA7">
        <w:t xml:space="preserve"> as at 30</w:t>
      </w:r>
      <w:r w:rsidR="00E218B9">
        <w:t xml:space="preserve"> </w:t>
      </w:r>
      <w:r w:rsidR="00826EA7">
        <w:t>June</w:t>
      </w:r>
      <w:r w:rsidR="00E218B9">
        <w:t xml:space="preserve"> </w:t>
      </w:r>
      <w:r w:rsidR="00826EA7">
        <w:t>2020</w:t>
      </w:r>
      <w:r w:rsidR="00F22E4B">
        <w:t>, t</w:t>
      </w:r>
      <w:r w:rsidR="001D2A49">
        <w:t xml:space="preserve">hese entities employ around </w:t>
      </w:r>
      <w:r w:rsidR="0042081F" w:rsidRPr="00B81851">
        <w:t>7</w:t>
      </w:r>
      <w:r w:rsidR="008E3C0C" w:rsidRPr="00B81851">
        <w:t>50</w:t>
      </w:r>
      <w:r w:rsidR="004729CB">
        <w:t> </w:t>
      </w:r>
      <w:r w:rsidR="001D2A49">
        <w:t>executives</w:t>
      </w:r>
      <w:r w:rsidR="008E3C0C">
        <w:t xml:space="preserve"> who will be in scope of th</w:t>
      </w:r>
      <w:r w:rsidR="003B3BC7">
        <w:t>is</w:t>
      </w:r>
      <w:r w:rsidR="008E3C0C">
        <w:t xml:space="preserve"> Determination</w:t>
      </w:r>
      <w:r w:rsidR="004729CB">
        <w:t>, including CEOs (or equivalent).</w:t>
      </w:r>
      <w:r w:rsidR="007A4F80">
        <w:rPr>
          <w:rFonts w:ascii="ZWAdobeF" w:hAnsi="ZWAdobeF" w:cs="ZWAdobeF"/>
          <w:color w:val="auto"/>
          <w:sz w:val="2"/>
          <w:szCs w:val="2"/>
        </w:rPr>
        <w:t>0F</w:t>
      </w:r>
      <w:r w:rsidR="0082405A">
        <w:rPr>
          <w:rStyle w:val="FootnoteReference"/>
        </w:rPr>
        <w:footnoteReference w:id="2"/>
      </w:r>
      <w:r w:rsidR="004729CB">
        <w:t xml:space="preserve"> </w:t>
      </w:r>
      <w:r w:rsidR="00451B29">
        <w:t xml:space="preserve">Appendix A </w:t>
      </w:r>
      <w:r w:rsidR="002B4EE5">
        <w:t>lists</w:t>
      </w:r>
      <w:r w:rsidR="00451B29">
        <w:t xml:space="preserve"> these prescribed public entities organised by industry segment. </w:t>
      </w:r>
    </w:p>
    <w:p w14:paraId="062FF58F" w14:textId="7D9A1130" w:rsidR="008760F6" w:rsidRDefault="002D4A56" w:rsidP="003D3F34">
      <w:pPr>
        <w:pStyle w:val="Parabeforeabulletlist"/>
      </w:pPr>
      <w:r>
        <w:t>Th</w:t>
      </w:r>
      <w:r w:rsidR="000974E2">
        <w:t>is</w:t>
      </w:r>
      <w:r>
        <w:t xml:space="preserve"> Determination sets the </w:t>
      </w:r>
      <w:r w:rsidR="00882CCC">
        <w:t>framework</w:t>
      </w:r>
      <w:r>
        <w:t xml:space="preserve"> for an executive’s remuneration</w:t>
      </w:r>
      <w:r w:rsidR="00297E40">
        <w:t xml:space="preserve"> based on their relevant band</w:t>
      </w:r>
      <w:r w:rsidR="005F1D11">
        <w:t xml:space="preserve">. </w:t>
      </w:r>
      <w:r w:rsidR="00BF6EA7">
        <w:t>T</w:t>
      </w:r>
      <w:r w:rsidR="008760F6" w:rsidRPr="003F7EA6">
        <w:t>h</w:t>
      </w:r>
      <w:r w:rsidR="000974E2">
        <w:t>is</w:t>
      </w:r>
      <w:r w:rsidR="008760F6" w:rsidRPr="00E56511">
        <w:t xml:space="preserve"> Determination </w:t>
      </w:r>
      <w:r w:rsidR="00AE10AB" w:rsidRPr="003F7EA6">
        <w:t>works in conjunction with</w:t>
      </w:r>
      <w:r w:rsidR="00616610" w:rsidRPr="003F7EA6">
        <w:t xml:space="preserve"> the</w:t>
      </w:r>
      <w:r w:rsidR="00C0155F" w:rsidRPr="003F7EA6">
        <w:t xml:space="preserve"> Public Entity Executive Classification Framework</w:t>
      </w:r>
      <w:r w:rsidR="00311C21" w:rsidRPr="003F7EA6">
        <w:t xml:space="preserve"> (PEECF) developed by the Victorian Public Sector Commission</w:t>
      </w:r>
      <w:r w:rsidR="0052056E" w:rsidRPr="003F7EA6">
        <w:t xml:space="preserve"> (VPSC)</w:t>
      </w:r>
      <w:r w:rsidR="00311C21" w:rsidRPr="003F7EA6">
        <w:t>, and</w:t>
      </w:r>
      <w:r w:rsidR="008760F6" w:rsidRPr="00E56511">
        <w:t xml:space="preserve"> the Victorian Government’s Public Entity Executive Remuneration Policy (PEER Policy). The P</w:t>
      </w:r>
      <w:r w:rsidR="008760F6">
        <w:t xml:space="preserve">EER Policy </w:t>
      </w:r>
      <w:r w:rsidR="701FF358" w:rsidRPr="003F7EA6">
        <w:t>defines</w:t>
      </w:r>
      <w:r w:rsidR="008760F6">
        <w:t xml:space="preserve"> which individuals </w:t>
      </w:r>
      <w:r w:rsidR="008760F6">
        <w:lastRenderedPageBreak/>
        <w:t xml:space="preserve">employed in prescribed public entities are considered to be executives and are in scope of </w:t>
      </w:r>
      <w:r w:rsidR="008760F6" w:rsidRPr="003F7EA6">
        <w:t>th</w:t>
      </w:r>
      <w:r w:rsidR="000974E2">
        <w:t>is</w:t>
      </w:r>
      <w:r w:rsidR="008760F6">
        <w:t xml:space="preserve"> Determination. In addition, the PEER Policy stipulates that:</w:t>
      </w:r>
    </w:p>
    <w:p w14:paraId="78EC2784" w14:textId="59667E90" w:rsidR="008760F6" w:rsidRDefault="008760F6" w:rsidP="008760F6">
      <w:pPr>
        <w:pStyle w:val="VIRTBulletpoints"/>
      </w:pPr>
      <w:r>
        <w:t xml:space="preserve">executives in prescribed public entities must be paid within the relevant remuneration band set in </w:t>
      </w:r>
      <w:r w:rsidRPr="003F7EA6">
        <w:t>th</w:t>
      </w:r>
      <w:r w:rsidR="000974E2">
        <w:t>is</w:t>
      </w:r>
      <w:r>
        <w:t xml:space="preserve"> Determination</w:t>
      </w:r>
    </w:p>
    <w:p w14:paraId="04DE9759" w14:textId="7828A2F8" w:rsidR="008760F6" w:rsidRDefault="008760F6" w:rsidP="008760F6">
      <w:pPr>
        <w:pStyle w:val="VIRTBulletpoints"/>
      </w:pPr>
      <w:r>
        <w:t>the remuneration paid to an executive may exceed the maximum of the relevant remuneration band only if the employer of the executive has obtained the advice of the Tribunal under section 37 of the VIRTIPS Act.</w:t>
      </w:r>
    </w:p>
    <w:p w14:paraId="2C2E14E7" w14:textId="2E6DC420" w:rsidR="00526766" w:rsidRDefault="00526766" w:rsidP="00F27432">
      <w:pPr>
        <w:pStyle w:val="Paragraph"/>
      </w:pPr>
      <w:r>
        <w:t xml:space="preserve">There are some executives in prescribed public entities who are employed under Part 3 of the </w:t>
      </w:r>
      <w:r w:rsidRPr="00E13F3F">
        <w:rPr>
          <w:i/>
          <w:iCs/>
        </w:rPr>
        <w:t>Public Administration Act</w:t>
      </w:r>
      <w:r>
        <w:t xml:space="preserve"> </w:t>
      </w:r>
      <w:r w:rsidRPr="00E13F3F">
        <w:rPr>
          <w:i/>
          <w:iCs/>
        </w:rPr>
        <w:t>2004</w:t>
      </w:r>
      <w:r>
        <w:t xml:space="preserve"> (Vic</w:t>
      </w:r>
      <w:r w:rsidR="644B0E51">
        <w:t>)</w:t>
      </w:r>
      <w:r w:rsidR="57D32269">
        <w:t xml:space="preserve"> (PAA</w:t>
      </w:r>
      <w:r>
        <w:t xml:space="preserve">), which means that they </w:t>
      </w:r>
      <w:r w:rsidR="00C91E35" w:rsidRPr="00214AA4">
        <w:t>have historically been</w:t>
      </w:r>
      <w:r w:rsidR="0042131D">
        <w:t xml:space="preserve"> covered by</w:t>
      </w:r>
      <w:r>
        <w:t xml:space="preserve"> Victorian public service employment and </w:t>
      </w:r>
      <w:r w:rsidR="00EB2D99">
        <w:t>remuneration</w:t>
      </w:r>
      <w:r>
        <w:t xml:space="preserve"> policies.</w:t>
      </w:r>
    </w:p>
    <w:p w14:paraId="6C1356C9" w14:textId="7FAC10E2" w:rsidR="002D4A56" w:rsidRPr="00614795" w:rsidRDefault="0094595C" w:rsidP="0052056E">
      <w:pPr>
        <w:pStyle w:val="Paragraph"/>
      </w:pPr>
      <w:r>
        <w:t>T</w:t>
      </w:r>
      <w:r w:rsidR="002D4A56">
        <w:t xml:space="preserve">he Tribunal </w:t>
      </w:r>
      <w:r w:rsidR="02F3BB72" w:rsidRPr="002F5123">
        <w:t>has made</w:t>
      </w:r>
      <w:r w:rsidR="002D4A56">
        <w:t xml:space="preserve"> </w:t>
      </w:r>
      <w:r w:rsidR="0078164B" w:rsidRPr="0078164B">
        <w:t xml:space="preserve">Prescribed </w:t>
      </w:r>
      <w:r w:rsidR="004B62AD">
        <w:t xml:space="preserve">Public Entity </w:t>
      </w:r>
      <w:r w:rsidR="0078164B" w:rsidRPr="0078164B">
        <w:t>Executive Remuneration Guidelines</w:t>
      </w:r>
      <w:r w:rsidR="002D4A56">
        <w:t xml:space="preserve"> </w:t>
      </w:r>
      <w:r w:rsidR="0096575E">
        <w:t>with respect to</w:t>
      </w:r>
      <w:r w:rsidR="002D4A56">
        <w:t xml:space="preserve"> the placement of executives within the remuneration bands </w:t>
      </w:r>
      <w:r w:rsidR="00297E40">
        <w:t>(s36(6)</w:t>
      </w:r>
      <w:r w:rsidR="0093144A">
        <w:t>(a)</w:t>
      </w:r>
      <w:r w:rsidR="00297E40">
        <w:t xml:space="preserve"> of the VIRTIPS Act)</w:t>
      </w:r>
      <w:r w:rsidR="002D4A56">
        <w:t>.</w:t>
      </w:r>
      <w:r w:rsidR="00526766">
        <w:t xml:space="preserve"> </w:t>
      </w:r>
      <w:r w:rsidR="00A11E68" w:rsidRPr="00A11E68">
        <w:t>Th</w:t>
      </w:r>
      <w:r w:rsidR="00930777">
        <w:t xml:space="preserve">is Determination </w:t>
      </w:r>
      <w:r w:rsidR="00A11E68" w:rsidRPr="00A11E68">
        <w:t xml:space="preserve">should be read together with </w:t>
      </w:r>
      <w:r w:rsidR="00930777">
        <w:t>th</w:t>
      </w:r>
      <w:r w:rsidR="00A11E68" w:rsidRPr="00A11E68">
        <w:t>ese Guidelines</w:t>
      </w:r>
      <w:r w:rsidR="00FF2CB6">
        <w:t xml:space="preserve"> which are</w:t>
      </w:r>
      <w:r w:rsidR="00526766">
        <w:t xml:space="preserve"> available on the Tribunal’s website.</w:t>
      </w:r>
    </w:p>
    <w:p w14:paraId="3551826D" w14:textId="2D1D2867" w:rsidR="002D4A56" w:rsidRDefault="00BB0137" w:rsidP="00F10851">
      <w:pPr>
        <w:pStyle w:val="VIRTHeading2"/>
      </w:pPr>
      <w:bookmarkStart w:id="41" w:name="_Toc20323438"/>
      <w:bookmarkStart w:id="42" w:name="_Toc33609445"/>
      <w:bookmarkStart w:id="43" w:name="_Toc35006363"/>
      <w:bookmarkStart w:id="44" w:name="_Toc45015314"/>
      <w:bookmarkStart w:id="45" w:name="_Toc59090123"/>
      <w:r>
        <w:t>1.2</w:t>
      </w:r>
      <w:r>
        <w:tab/>
      </w:r>
      <w:r w:rsidR="002D4A56">
        <w:t>Consultation</w:t>
      </w:r>
      <w:bookmarkEnd w:id="40"/>
      <w:bookmarkEnd w:id="41"/>
      <w:bookmarkEnd w:id="42"/>
      <w:bookmarkEnd w:id="43"/>
      <w:bookmarkEnd w:id="44"/>
      <w:bookmarkEnd w:id="45"/>
    </w:p>
    <w:p w14:paraId="1305726E" w14:textId="377DE6D8" w:rsidR="002D4A56" w:rsidRDefault="000D4FAB" w:rsidP="005714B7">
      <w:pPr>
        <w:pStyle w:val="Parabeforeabulletlist"/>
        <w:rPr>
          <w:rFonts w:ascii="Calibri" w:hAnsi="Calibri"/>
          <w:color w:val="auto"/>
          <w:sz w:val="22"/>
        </w:rPr>
      </w:pPr>
      <w:r>
        <w:t xml:space="preserve">Pursuant to </w:t>
      </w:r>
      <w:r w:rsidR="002D4A56">
        <w:t>section 24(1) of the VIRTIPS Act, and before making th</w:t>
      </w:r>
      <w:r w:rsidR="003B3BC7">
        <w:t>is</w:t>
      </w:r>
      <w:r w:rsidR="002D4A56">
        <w:t xml:space="preserve"> Determination, </w:t>
      </w:r>
      <w:r w:rsidR="002D4A56" w:rsidRPr="0014700E">
        <w:t>the</w:t>
      </w:r>
      <w:r w:rsidR="002D4A56">
        <w:t xml:space="preserve"> Tribunal:</w:t>
      </w:r>
    </w:p>
    <w:p w14:paraId="5303AFD7" w14:textId="367D3257" w:rsidR="002D4A56" w:rsidRPr="00E97582" w:rsidRDefault="002D4A56" w:rsidP="009E6983">
      <w:pPr>
        <w:pStyle w:val="VIRTBulletpoints"/>
      </w:pPr>
      <w:r w:rsidRPr="00E97582">
        <w:t>published</w:t>
      </w:r>
      <w:r w:rsidR="000D4FAB">
        <w:t xml:space="preserve"> a</w:t>
      </w:r>
      <w:r w:rsidRPr="00E97582">
        <w:t xml:space="preserve"> notice of its intention to make a Determination on its website, including details about the proposed Determination</w:t>
      </w:r>
      <w:r w:rsidR="005935FA">
        <w:t xml:space="preserve"> </w:t>
      </w:r>
    </w:p>
    <w:p w14:paraId="4F7DA8B1" w14:textId="77777777" w:rsidR="002D4A56" w:rsidRPr="006A38F3" w:rsidRDefault="002D4A56" w:rsidP="009E6983">
      <w:pPr>
        <w:pStyle w:val="VIRTBulletpoints"/>
      </w:pPr>
      <w:r w:rsidRPr="00E97582">
        <w:t>gave any affected person or a class of affected persons a reasonable opportunity to make a submission in relation to the proposed Determination.</w:t>
      </w:r>
      <w:r w:rsidRPr="006A38F3">
        <w:t xml:space="preserve"> </w:t>
      </w:r>
    </w:p>
    <w:p w14:paraId="1F9CE371" w14:textId="3743AC0F" w:rsidR="005E01A1" w:rsidRDefault="001674F1" w:rsidP="009E6983">
      <w:pPr>
        <w:pStyle w:val="Paragraph"/>
      </w:pPr>
      <w:bookmarkStart w:id="46" w:name="_Toc344543"/>
      <w:bookmarkStart w:id="47" w:name="_Toc5783359"/>
      <w:bookmarkStart w:id="48" w:name="_Toc344547"/>
      <w:bookmarkStart w:id="49" w:name="_Toc5783368"/>
      <w:bookmarkEnd w:id="32"/>
      <w:bookmarkEnd w:id="33"/>
      <w:r>
        <w:t>T</w:t>
      </w:r>
      <w:r w:rsidR="005E01A1" w:rsidRPr="00144CA8">
        <w:t>he Tribunal</w:t>
      </w:r>
      <w:r w:rsidR="005E01A1">
        <w:t xml:space="preserve"> also published</w:t>
      </w:r>
      <w:r w:rsidR="005E01A1" w:rsidRPr="00144CA8">
        <w:t xml:space="preserve"> </w:t>
      </w:r>
      <w:r w:rsidR="005E01A1" w:rsidRPr="00E97582">
        <w:t>a summary of the matters being considered by the Tribunal</w:t>
      </w:r>
      <w:r w:rsidR="005E01A1">
        <w:t xml:space="preserve"> on its website to assist interested parties in making a submission.</w:t>
      </w:r>
    </w:p>
    <w:p w14:paraId="5139225F" w14:textId="5D243DCE" w:rsidR="00B067C8" w:rsidRDefault="00E24F35" w:rsidP="005C69FD">
      <w:pPr>
        <w:pStyle w:val="Parabeforeabulletlist"/>
      </w:pPr>
      <w:r>
        <w:t>To inform th</w:t>
      </w:r>
      <w:r w:rsidR="003B3BC7">
        <w:t>is</w:t>
      </w:r>
      <w:r>
        <w:t xml:space="preserve"> Determination, the Tribunal</w:t>
      </w:r>
      <w:r w:rsidR="00B067C8">
        <w:t>:</w:t>
      </w:r>
    </w:p>
    <w:p w14:paraId="4FA95650" w14:textId="2E947021" w:rsidR="00B067C8" w:rsidRDefault="00B067C8" w:rsidP="00B067C8">
      <w:pPr>
        <w:pStyle w:val="VIRTBulletpoints"/>
      </w:pPr>
      <w:r>
        <w:t xml:space="preserve">distributed </w:t>
      </w:r>
      <w:r w:rsidR="00BD7724" w:rsidRPr="00D61A2A">
        <w:t>a</w:t>
      </w:r>
      <w:r w:rsidR="00907984">
        <w:t>n online</w:t>
      </w:r>
      <w:r w:rsidR="0056359E" w:rsidRPr="00D61A2A">
        <w:t xml:space="preserve"> questionnaire </w:t>
      </w:r>
      <w:r w:rsidR="00C715EC">
        <w:t>to</w:t>
      </w:r>
      <w:r w:rsidR="0056359E" w:rsidRPr="00D61A2A">
        <w:t xml:space="preserve"> executives employed in public entities</w:t>
      </w:r>
      <w:r w:rsidR="00C715EC">
        <w:t>, with responses anonymised</w:t>
      </w:r>
    </w:p>
    <w:p w14:paraId="5DC1EFB5" w14:textId="48BF1E14" w:rsidR="00B067C8" w:rsidRDefault="00B067C8" w:rsidP="00B067C8">
      <w:pPr>
        <w:pStyle w:val="VIRTBulletpoints"/>
      </w:pPr>
      <w:r>
        <w:t xml:space="preserve">invited </w:t>
      </w:r>
      <w:r w:rsidR="0056359E">
        <w:t>written and oral submissions from affected</w:t>
      </w:r>
      <w:r>
        <w:t xml:space="preserve"> and interested</w:t>
      </w:r>
      <w:r w:rsidR="0056359E">
        <w:t xml:space="preserve"> </w:t>
      </w:r>
      <w:r w:rsidR="6C7A6892">
        <w:t>part</w:t>
      </w:r>
      <w:r w:rsidR="2BB9EA0E">
        <w:t>ies</w:t>
      </w:r>
    </w:p>
    <w:p w14:paraId="08938D6B" w14:textId="66F1BA9B" w:rsidR="00B067C8" w:rsidRDefault="00B067C8" w:rsidP="00B067C8">
      <w:pPr>
        <w:pStyle w:val="VIRTBulletpoints"/>
      </w:pPr>
      <w:r>
        <w:t>held</w:t>
      </w:r>
      <w:r w:rsidR="0056359E">
        <w:t xml:space="preserve"> round table discussions with nominated representatives of prescribed public entities.</w:t>
      </w:r>
      <w:r w:rsidR="00EC3CD1">
        <w:t xml:space="preserve"> </w:t>
      </w:r>
    </w:p>
    <w:p w14:paraId="437B4F9E" w14:textId="4F026A9B" w:rsidR="00CD094B" w:rsidRDefault="003F010A" w:rsidP="009E6983">
      <w:pPr>
        <w:pStyle w:val="Paragraph"/>
      </w:pPr>
      <w:r w:rsidRPr="00614795">
        <w:t xml:space="preserve">A summary of questionnaire responses </w:t>
      </w:r>
      <w:r w:rsidR="003C12C7" w:rsidRPr="005A1C5D">
        <w:t>is</w:t>
      </w:r>
      <w:r w:rsidRPr="00614795">
        <w:t xml:space="preserve"> available at appendix </w:t>
      </w:r>
      <w:r w:rsidR="002D110A">
        <w:t>B.</w:t>
      </w:r>
      <w:r w:rsidR="00CD094B">
        <w:t xml:space="preserve"> </w:t>
      </w:r>
    </w:p>
    <w:p w14:paraId="749817E8" w14:textId="747B911F" w:rsidR="000D1856" w:rsidRDefault="000D1856" w:rsidP="009E6983">
      <w:pPr>
        <w:pStyle w:val="Paragraph"/>
      </w:pPr>
      <w:r>
        <w:lastRenderedPageBreak/>
        <w:t>The Tribunal expresses its appreciation to all those who made submissions and assisted the Tribunal in the performance of its functions.</w:t>
      </w:r>
    </w:p>
    <w:p w14:paraId="133073F2" w14:textId="15A564A0" w:rsidR="00EC3CD1" w:rsidRDefault="58F34BB4" w:rsidP="00882CCC">
      <w:pPr>
        <w:pStyle w:val="VIRTHeading3"/>
        <w:keepNext/>
      </w:pPr>
      <w:r>
        <w:t>Q</w:t>
      </w:r>
      <w:r w:rsidR="00EC3CD1">
        <w:t xml:space="preserve">uestionnaire </w:t>
      </w:r>
    </w:p>
    <w:p w14:paraId="47674117" w14:textId="7A96E2AD" w:rsidR="00E33E30" w:rsidRDefault="00D03B7A" w:rsidP="009E6983">
      <w:pPr>
        <w:pStyle w:val="Paragraph"/>
      </w:pPr>
      <w:r w:rsidRPr="00B7042D">
        <w:t>Early in 2020, t</w:t>
      </w:r>
      <w:r w:rsidR="002D4A56" w:rsidRPr="00B7042D">
        <w:t xml:space="preserve">he Tribunal invited </w:t>
      </w:r>
      <w:r w:rsidR="002D4A56">
        <w:t xml:space="preserve">executives </w:t>
      </w:r>
      <w:r w:rsidR="00B87423" w:rsidRPr="00B7042D">
        <w:t>employed in</w:t>
      </w:r>
      <w:r w:rsidR="00B87423">
        <w:t xml:space="preserve"> </w:t>
      </w:r>
      <w:r w:rsidR="00AE000E">
        <w:t xml:space="preserve">prescribed public entities </w:t>
      </w:r>
      <w:r w:rsidR="002D4A56">
        <w:t>to make a</w:t>
      </w:r>
      <w:r w:rsidR="31489DC2">
        <w:t>n anonymous</w:t>
      </w:r>
      <w:r w:rsidR="002D4A56">
        <w:t xml:space="preserve"> submission via an online questionnaire</w:t>
      </w:r>
      <w:r w:rsidR="006E672A">
        <w:t xml:space="preserve">. The questionnaire helped the Tribunal understand the </w:t>
      </w:r>
      <w:r w:rsidR="00BB2632">
        <w:t>nature of</w:t>
      </w:r>
      <w:r w:rsidR="006E672A">
        <w:t xml:space="preserve"> </w:t>
      </w:r>
      <w:r w:rsidR="00BB2632">
        <w:t xml:space="preserve">executive </w:t>
      </w:r>
      <w:r w:rsidR="006E672A">
        <w:t>roles, the motivations of executives moving into executive employment and how current</w:t>
      </w:r>
      <w:r w:rsidR="00BB2632">
        <w:t xml:space="preserve"> remuneration</w:t>
      </w:r>
      <w:r w:rsidR="006E672A">
        <w:t xml:space="preserve"> arrangements could be improved</w:t>
      </w:r>
      <w:r w:rsidR="002D4A56">
        <w:t xml:space="preserve">. The Tribunal received </w:t>
      </w:r>
      <w:r w:rsidR="009E24B8">
        <w:t xml:space="preserve">around </w:t>
      </w:r>
      <w:r w:rsidR="00440941">
        <w:t>1</w:t>
      </w:r>
      <w:r w:rsidR="00946235">
        <w:t>70</w:t>
      </w:r>
      <w:r w:rsidR="009E24B8">
        <w:t xml:space="preserve"> </w:t>
      </w:r>
      <w:r w:rsidR="002D4A56">
        <w:t xml:space="preserve">responses to the questionnaire. </w:t>
      </w:r>
    </w:p>
    <w:p w14:paraId="1EA89BFD" w14:textId="28E4B5E8" w:rsidR="00EC3CD1" w:rsidRDefault="00EC3CD1" w:rsidP="00334209">
      <w:pPr>
        <w:pStyle w:val="VIRTHeading3"/>
        <w:keepNext/>
      </w:pPr>
      <w:bookmarkStart w:id="50" w:name="_Toc20323439"/>
      <w:r>
        <w:t>Written and oral submissions</w:t>
      </w:r>
    </w:p>
    <w:p w14:paraId="273CBEFB" w14:textId="0A4899E1" w:rsidR="00E33E30" w:rsidRDefault="00410E39" w:rsidP="009E6983">
      <w:pPr>
        <w:pStyle w:val="Paragraph"/>
      </w:pPr>
      <w:r>
        <w:t xml:space="preserve">The Tribunal also invited </w:t>
      </w:r>
      <w:r w:rsidR="005807E3">
        <w:t>Board</w:t>
      </w:r>
      <w:r w:rsidR="00AE000E">
        <w:t xml:space="preserve"> Chairs (or equivalent) of all prescribed public entities to make a submission with respect to the proposed Determination on behalf of their organisation.</w:t>
      </w:r>
      <w:r>
        <w:t xml:space="preserve"> </w:t>
      </w:r>
      <w:r w:rsidR="005E01A1">
        <w:t>The Tribunal received 31 written submissions</w:t>
      </w:r>
      <w:r w:rsidR="006E1331">
        <w:t xml:space="preserve"> from Board Chairs</w:t>
      </w:r>
      <w:r w:rsidR="001F05FF">
        <w:t>, Managing Directors and CEOs</w:t>
      </w:r>
      <w:r w:rsidR="005E01A1">
        <w:t xml:space="preserve"> and heard three oral submissions from </w:t>
      </w:r>
      <w:r w:rsidR="006E1331">
        <w:t xml:space="preserve">representatives of </w:t>
      </w:r>
      <w:r w:rsidR="005E01A1">
        <w:t>public entities.</w:t>
      </w:r>
    </w:p>
    <w:p w14:paraId="63367CD4" w14:textId="3467F13B" w:rsidR="00410E39" w:rsidRDefault="005A05FF" w:rsidP="009E6983">
      <w:pPr>
        <w:pStyle w:val="Paragraph"/>
      </w:pPr>
      <w:r>
        <w:t>W</w:t>
      </w:r>
      <w:r w:rsidR="005E01A1">
        <w:t>ritten submissions</w:t>
      </w:r>
      <w:r w:rsidR="00156FF5">
        <w:t xml:space="preserve">, where </w:t>
      </w:r>
      <w:r w:rsidR="1D352856">
        <w:t>permission</w:t>
      </w:r>
      <w:r w:rsidR="154C1FA5">
        <w:t xml:space="preserve"> wa</w:t>
      </w:r>
      <w:r w:rsidR="1D352856">
        <w:t>s</w:t>
      </w:r>
      <w:r w:rsidR="00156FF5">
        <w:t xml:space="preserve"> granted to publish,</w:t>
      </w:r>
      <w:r w:rsidR="005E01A1">
        <w:t xml:space="preserve"> and </w:t>
      </w:r>
      <w:r w:rsidR="00156FF5">
        <w:t xml:space="preserve">agreed </w:t>
      </w:r>
      <w:r w:rsidR="005E01A1">
        <w:t>summaries of the oral submissions</w:t>
      </w:r>
      <w:r w:rsidR="00156FF5">
        <w:t>,</w:t>
      </w:r>
      <w:r w:rsidR="005E01A1">
        <w:t xml:space="preserve"> are available on the Tribunal’s website.</w:t>
      </w:r>
    </w:p>
    <w:p w14:paraId="129E441F" w14:textId="3BF7836E" w:rsidR="00CD094B" w:rsidRDefault="00CD094B" w:rsidP="009E6983">
      <w:pPr>
        <w:pStyle w:val="Paragraph"/>
      </w:pPr>
      <w:r>
        <w:t>Submissions cited by the Tribunal in this Statement of Reasons have not been corrected for publication, other than to make the meaning clear, and do not necessarily represent the views of the Tribunal.</w:t>
      </w:r>
    </w:p>
    <w:p w14:paraId="0408BA4F" w14:textId="0053F428" w:rsidR="00EC3CD1" w:rsidRDefault="00760C19" w:rsidP="00ED6119">
      <w:pPr>
        <w:pStyle w:val="VIRTHeading3"/>
      </w:pPr>
      <w:r>
        <w:t xml:space="preserve">Round table discussions </w:t>
      </w:r>
    </w:p>
    <w:p w14:paraId="1A9A0AF1" w14:textId="0530E7C8" w:rsidR="00B52376" w:rsidRDefault="79E55330" w:rsidP="00B52376">
      <w:pPr>
        <w:pStyle w:val="Paragraph"/>
      </w:pPr>
      <w:r>
        <w:t>In June 2020, the</w:t>
      </w:r>
      <w:r w:rsidR="7BCEC34F">
        <w:t xml:space="preserve"> </w:t>
      </w:r>
      <w:r>
        <w:t xml:space="preserve">Tribunal held a series of </w:t>
      </w:r>
      <w:r w:rsidR="7BCF2121" w:rsidRPr="00401912">
        <w:t>virtual</w:t>
      </w:r>
      <w:r>
        <w:t xml:space="preserve"> round table discussions with </w:t>
      </w:r>
      <w:r w:rsidR="00B37F4D">
        <w:t>B</w:t>
      </w:r>
      <w:r>
        <w:t>oard Chairs and CEOs of public entities</w:t>
      </w:r>
      <w:r w:rsidR="3228F3A2">
        <w:t xml:space="preserve"> nominated by </w:t>
      </w:r>
      <w:r w:rsidR="0027782A">
        <w:t>their</w:t>
      </w:r>
      <w:r w:rsidR="008A5F48">
        <w:t xml:space="preserve"> relevant </w:t>
      </w:r>
      <w:r w:rsidR="0027782A">
        <w:t>portfolio departmental Secretary.</w:t>
      </w:r>
      <w:r>
        <w:t xml:space="preserve"> </w:t>
      </w:r>
    </w:p>
    <w:p w14:paraId="5286A262" w14:textId="6C0432F6" w:rsidR="00AF22C2" w:rsidRDefault="79E55330" w:rsidP="00AF22C2">
      <w:pPr>
        <w:pStyle w:val="Paragraph"/>
      </w:pPr>
      <w:r>
        <w:t xml:space="preserve">The round tables </w:t>
      </w:r>
      <w:r w:rsidR="00911A5A">
        <w:t>sought</w:t>
      </w:r>
      <w:r>
        <w:t xml:space="preserve"> feedback from entities regarding options for the remuneration structure for executives employed in prescribed public entities. Around 45 representatives from a range of public entities across industry segments attended the round tables, which were held over six sessions.</w:t>
      </w:r>
    </w:p>
    <w:p w14:paraId="2B4E1E8E" w14:textId="1FFC942E" w:rsidR="00EB636C" w:rsidRDefault="00BB0137" w:rsidP="009E6983">
      <w:pPr>
        <w:pStyle w:val="VIRTHeading2"/>
      </w:pPr>
      <w:bookmarkStart w:id="51" w:name="_Toc59090124"/>
      <w:bookmarkStart w:id="52" w:name="_Toc33609446"/>
      <w:bookmarkStart w:id="53" w:name="_Toc35006364"/>
      <w:bookmarkStart w:id="54" w:name="_Toc45015315"/>
      <w:r>
        <w:lastRenderedPageBreak/>
        <w:t>1.3</w:t>
      </w:r>
      <w:r>
        <w:tab/>
      </w:r>
      <w:r w:rsidR="00EB636C">
        <w:t>Data</w:t>
      </w:r>
      <w:bookmarkEnd w:id="51"/>
      <w:r w:rsidR="00EB636C">
        <w:t xml:space="preserve"> </w:t>
      </w:r>
      <w:bookmarkEnd w:id="52"/>
      <w:bookmarkEnd w:id="53"/>
      <w:bookmarkEnd w:id="54"/>
    </w:p>
    <w:p w14:paraId="32837265" w14:textId="00F352B7" w:rsidR="00EB636C" w:rsidRDefault="00EB636C" w:rsidP="009E6983">
      <w:pPr>
        <w:pStyle w:val="Paragraph"/>
      </w:pPr>
      <w:r>
        <w:t>Th</w:t>
      </w:r>
      <w:r w:rsidR="00963507">
        <w:t>is</w:t>
      </w:r>
      <w:r w:rsidR="0042080C">
        <w:t xml:space="preserve"> Determination and</w:t>
      </w:r>
      <w:r w:rsidR="00F54554">
        <w:t xml:space="preserve"> </w:t>
      </w:r>
      <w:r>
        <w:t xml:space="preserve">Statement of Reasons draws extensively on the VPSC’s public </w:t>
      </w:r>
      <w:r w:rsidR="00FC599C">
        <w:t>sector</w:t>
      </w:r>
      <w:r w:rsidR="00321FCB">
        <w:t xml:space="preserve"> workforce</w:t>
      </w:r>
      <w:r>
        <w:t xml:space="preserve"> data collection. </w:t>
      </w:r>
      <w:r w:rsidR="0064051F">
        <w:t>T</w:t>
      </w:r>
      <w:r>
        <w:t>h</w:t>
      </w:r>
      <w:r w:rsidR="003B3BC7">
        <w:t>is</w:t>
      </w:r>
      <w:r>
        <w:t xml:space="preserve"> </w:t>
      </w:r>
      <w:r w:rsidR="0042080C">
        <w:t xml:space="preserve">Determination and </w:t>
      </w:r>
      <w:r>
        <w:t xml:space="preserve">Statement of Reasons </w:t>
      </w:r>
      <w:r w:rsidR="0064051F">
        <w:t>refer to</w:t>
      </w:r>
      <w:r w:rsidR="00113F01">
        <w:t xml:space="preserve"> </w:t>
      </w:r>
      <w:r w:rsidR="00321FCB">
        <w:t xml:space="preserve">workforce </w:t>
      </w:r>
      <w:r>
        <w:t xml:space="preserve">data </w:t>
      </w:r>
      <w:r w:rsidR="006B2EE4">
        <w:t>for executives employed in prescribed public entities</w:t>
      </w:r>
      <w:r>
        <w:t xml:space="preserve"> </w:t>
      </w:r>
      <w:r w:rsidR="00004AFF">
        <w:t xml:space="preserve">collected as at </w:t>
      </w:r>
      <w:r w:rsidR="00004AFF" w:rsidRPr="00B7042D">
        <w:t xml:space="preserve">30 June </w:t>
      </w:r>
      <w:r w:rsidR="00416898" w:rsidRPr="00B7042D">
        <w:t>2020</w:t>
      </w:r>
      <w:r w:rsidR="00004AFF" w:rsidRPr="00B7042D">
        <w:t>.</w:t>
      </w:r>
      <w:r w:rsidR="006B2EE4">
        <w:t xml:space="preserve"> </w:t>
      </w:r>
      <w:r w:rsidR="007D00AF">
        <w:t>Other workforce data</w:t>
      </w:r>
      <w:r w:rsidR="00162681">
        <w:t xml:space="preserve">, such as </w:t>
      </w:r>
      <w:r w:rsidR="00A560B4">
        <w:t>employee numbers i</w:t>
      </w:r>
      <w:r w:rsidR="007E2036">
        <w:t xml:space="preserve">n </w:t>
      </w:r>
      <w:r w:rsidR="00A560B4">
        <w:t>public entities,</w:t>
      </w:r>
      <w:r w:rsidR="007D00AF">
        <w:t xml:space="preserve"> </w:t>
      </w:r>
      <w:r w:rsidR="007E2036">
        <w:t>was reported as at 30</w:t>
      </w:r>
      <w:r w:rsidR="00A560B4">
        <w:t xml:space="preserve"> June</w:t>
      </w:r>
      <w:r w:rsidR="007D00AF">
        <w:t xml:space="preserve"> 2019</w:t>
      </w:r>
      <w:r w:rsidR="00A560B4">
        <w:t>.</w:t>
      </w:r>
    </w:p>
    <w:p w14:paraId="08A09C50" w14:textId="0C524F51" w:rsidR="004100EC" w:rsidRDefault="004F3783" w:rsidP="00B7042D">
      <w:pPr>
        <w:pStyle w:val="Parabeforeabulletlist"/>
        <w:keepNext/>
      </w:pPr>
      <w:r>
        <w:t>Historic d</w:t>
      </w:r>
      <w:r w:rsidR="00FF43B0" w:rsidRPr="002E6A60">
        <w:t xml:space="preserve">ata referring to public entity </w:t>
      </w:r>
      <w:r w:rsidR="008746E7">
        <w:t>executives</w:t>
      </w:r>
      <w:r w:rsidR="00FF43B0" w:rsidRPr="002E6A60">
        <w:t xml:space="preserve"> should be treated with caution as</w:t>
      </w:r>
      <w:r w:rsidR="00D04938">
        <w:t>:</w:t>
      </w:r>
    </w:p>
    <w:p w14:paraId="6B295BE7" w14:textId="264B0D83" w:rsidR="004100EC" w:rsidRDefault="00FF43B0" w:rsidP="004100EC">
      <w:pPr>
        <w:pStyle w:val="VIRTBulletpoints"/>
      </w:pPr>
      <w:r w:rsidRPr="00700BD3">
        <w:t xml:space="preserve">the definition of who is </w:t>
      </w:r>
      <w:r w:rsidRPr="009D41BD">
        <w:t>considered</w:t>
      </w:r>
      <w:r w:rsidRPr="00700BD3">
        <w:t xml:space="preserve"> a public entity executive</w:t>
      </w:r>
      <w:r>
        <w:t xml:space="preserve"> for reporting purposes</w:t>
      </w:r>
      <w:r w:rsidRPr="00700BD3">
        <w:t xml:space="preserve"> has changed over time</w:t>
      </w:r>
      <w:r w:rsidR="007A4F80">
        <w:rPr>
          <w:rFonts w:ascii="ZWAdobeF" w:hAnsi="ZWAdobeF" w:cs="ZWAdobeF"/>
          <w:color w:val="auto"/>
          <w:sz w:val="2"/>
          <w:szCs w:val="2"/>
        </w:rPr>
        <w:t>1F</w:t>
      </w:r>
      <w:r w:rsidR="00883651">
        <w:rPr>
          <w:rStyle w:val="FootnoteReference"/>
        </w:rPr>
        <w:footnoteReference w:id="3"/>
      </w:r>
    </w:p>
    <w:p w14:paraId="2CB79BB3" w14:textId="70A6A6FF" w:rsidR="004100EC" w:rsidRDefault="004100EC" w:rsidP="004100EC">
      <w:pPr>
        <w:pStyle w:val="VIRTBulletpoints"/>
      </w:pPr>
      <w:r>
        <w:t>public entities have discretion in reporting to the VPSC on which of their staff have significant management responsibility</w:t>
      </w:r>
      <w:r w:rsidR="00E81F09">
        <w:t xml:space="preserve">, </w:t>
      </w:r>
      <w:r w:rsidR="7030C905">
        <w:t>and this a</w:t>
      </w:r>
      <w:r w:rsidR="00B36C8C">
        <w:t xml:space="preserve">ffects whether they </w:t>
      </w:r>
      <w:r w:rsidR="25F75889">
        <w:t xml:space="preserve">may </w:t>
      </w:r>
      <w:r w:rsidR="00B36C8C">
        <w:t>have been considered to be an executive for data collection purposes</w:t>
      </w:r>
      <w:r>
        <w:t>.</w:t>
      </w:r>
      <w:r w:rsidR="00440E9B">
        <w:rPr>
          <w:rStyle w:val="FootnoteReference"/>
        </w:rPr>
        <w:footnoteReference w:id="4"/>
      </w:r>
    </w:p>
    <w:p w14:paraId="0A247E51" w14:textId="1509F83C" w:rsidR="00B64A42" w:rsidRDefault="00B64A42" w:rsidP="009E6983">
      <w:pPr>
        <w:pStyle w:val="Paragraph"/>
      </w:pPr>
      <w:r w:rsidRPr="001D65EC">
        <w:t>The Tribunal has also drawn on</w:t>
      </w:r>
      <w:r w:rsidR="00AA7E2F" w:rsidRPr="001D65EC">
        <w:t xml:space="preserve"> Victorian public sector enterprise agreements</w:t>
      </w:r>
      <w:r w:rsidR="00953FAD" w:rsidRPr="00057059">
        <w:t>, and data provided by the</w:t>
      </w:r>
      <w:r w:rsidR="00F403B8" w:rsidRPr="00057059">
        <w:t xml:space="preserve"> Commonwealth Attorney-General’s Department </w:t>
      </w:r>
      <w:r w:rsidR="000C6B6C" w:rsidRPr="00057059">
        <w:t>from</w:t>
      </w:r>
      <w:r w:rsidR="00F403B8" w:rsidRPr="00057059">
        <w:t xml:space="preserve"> the Workplace Agreements Database,</w:t>
      </w:r>
      <w:r w:rsidR="00AA7E2F" w:rsidRPr="001D65EC">
        <w:t xml:space="preserve"> </w:t>
      </w:r>
      <w:r w:rsidR="000C123D" w:rsidRPr="001D65EC">
        <w:t>to inform its analysis relating to non-executive remuneration in public entities</w:t>
      </w:r>
      <w:r w:rsidR="00BA05E5" w:rsidRPr="001D65EC">
        <w:t xml:space="preserve">. </w:t>
      </w:r>
    </w:p>
    <w:p w14:paraId="36B85EA0" w14:textId="2EF30116" w:rsidR="007072DE" w:rsidRDefault="00C73237" w:rsidP="00071E95">
      <w:pPr>
        <w:pStyle w:val="VIRTHeading2"/>
      </w:pPr>
      <w:bookmarkStart w:id="55" w:name="_Toc59090125"/>
      <w:r>
        <w:t>1.4</w:t>
      </w:r>
      <w:r w:rsidR="00B66117">
        <w:tab/>
      </w:r>
      <w:r w:rsidR="007072DE">
        <w:t>Structure of this Statement of Reasons</w:t>
      </w:r>
      <w:bookmarkEnd w:id="55"/>
    </w:p>
    <w:p w14:paraId="06FC203F" w14:textId="2A7EFFA9" w:rsidR="00031EEB" w:rsidRDefault="00031EEB" w:rsidP="00031EEB">
      <w:pPr>
        <w:pStyle w:val="Paragraph"/>
      </w:pPr>
      <w:r>
        <w:t xml:space="preserve">The </w:t>
      </w:r>
      <w:r w:rsidR="00C73237">
        <w:t>remainder</w:t>
      </w:r>
      <w:r>
        <w:t xml:space="preserve"> of th</w:t>
      </w:r>
      <w:r w:rsidR="3CB60E79">
        <w:t>is</w:t>
      </w:r>
      <w:r>
        <w:t xml:space="preserve"> Statement of Reasons reflects the requirements of the VIRTIPS Act. </w:t>
      </w:r>
      <w:r w:rsidRPr="004701D7">
        <w:t xml:space="preserve">Chapter </w:t>
      </w:r>
      <w:r w:rsidR="00C96858" w:rsidRPr="004701D7">
        <w:t>2</w:t>
      </w:r>
      <w:r w:rsidR="005C475D">
        <w:t xml:space="preserve"> </w:t>
      </w:r>
      <w:r w:rsidR="00DD0B3F">
        <w:t>provides an overview of the structure of the Victorian public sector and places th</w:t>
      </w:r>
      <w:r w:rsidR="00621811">
        <w:t>is</w:t>
      </w:r>
      <w:r w:rsidR="00DD0B3F">
        <w:t xml:space="preserve"> Determination within the context of broader public entity executive workforce reforms recently completed or underway</w:t>
      </w:r>
      <w:r>
        <w:t xml:space="preserve">. Chapters </w:t>
      </w:r>
      <w:r w:rsidR="00267E8D">
        <w:t>3</w:t>
      </w:r>
      <w:r>
        <w:t xml:space="preserve"> to </w:t>
      </w:r>
      <w:r w:rsidR="00267E8D">
        <w:t>5</w:t>
      </w:r>
      <w:r w:rsidR="00062D70">
        <w:t> </w:t>
      </w:r>
      <w:r>
        <w:t>provide contextual information about the roles and responsibilities of executives, trends in prescribed public entity executive remuneration and the employment and remuneration framework in place prior to th</w:t>
      </w:r>
      <w:r w:rsidR="00D96F1E">
        <w:t>is</w:t>
      </w:r>
      <w:r>
        <w:t xml:space="preserve"> Determination. Chapter </w:t>
      </w:r>
      <w:r w:rsidR="00267E8D">
        <w:t>6</w:t>
      </w:r>
      <w:r>
        <w:t xml:space="preserve"> details the economic considerations relevant to th</w:t>
      </w:r>
      <w:r w:rsidR="00D96F1E">
        <w:t>is</w:t>
      </w:r>
      <w:r>
        <w:t xml:space="preserve"> Determination. Chapter </w:t>
      </w:r>
      <w:r w:rsidR="00267E8D">
        <w:t>7</w:t>
      </w:r>
      <w:r>
        <w:t xml:space="preserve"> details the Tribunal’s considerations in determining the structure and values of the remuneration bands.</w:t>
      </w:r>
    </w:p>
    <w:p w14:paraId="75C9B899" w14:textId="6A41D343" w:rsidR="00A10F25" w:rsidRDefault="00A10F25" w:rsidP="00A10F25">
      <w:pPr>
        <w:pStyle w:val="Paragraph"/>
        <w:sectPr w:rsidR="00A10F25" w:rsidSect="003606E7">
          <w:headerReference w:type="even" r:id="rId45"/>
          <w:headerReference w:type="default" r:id="rId46"/>
          <w:headerReference w:type="first" r:id="rId47"/>
          <w:type w:val="oddPage"/>
          <w:pgSz w:w="11900" w:h="16840"/>
          <w:pgMar w:top="1701" w:right="1701" w:bottom="1559" w:left="1701" w:header="709" w:footer="709" w:gutter="0"/>
          <w:cols w:space="708"/>
          <w:titlePg/>
          <w:docGrid w:linePitch="299"/>
        </w:sectPr>
      </w:pPr>
      <w:bookmarkStart w:id="56" w:name="_Toc344544"/>
      <w:bookmarkStart w:id="57" w:name="_Toc5783360"/>
      <w:bookmarkEnd w:id="46"/>
      <w:bookmarkEnd w:id="47"/>
      <w:bookmarkEnd w:id="48"/>
      <w:bookmarkEnd w:id="49"/>
      <w:bookmarkEnd w:id="50"/>
    </w:p>
    <w:p w14:paraId="3DCE6328" w14:textId="3B7D65FC" w:rsidR="00DB6E06" w:rsidRDefault="00BB0137" w:rsidP="00FA3C9C">
      <w:pPr>
        <w:pStyle w:val="Chapterheading"/>
      </w:pPr>
      <w:bookmarkStart w:id="58" w:name="_Toc59090126"/>
      <w:bookmarkStart w:id="59" w:name="_Toc33609448"/>
      <w:bookmarkStart w:id="60" w:name="_Toc35006369"/>
      <w:bookmarkStart w:id="61" w:name="_Toc45015317"/>
      <w:bookmarkEnd w:id="56"/>
      <w:bookmarkEnd w:id="57"/>
      <w:r>
        <w:lastRenderedPageBreak/>
        <w:t>2</w:t>
      </w:r>
      <w:r w:rsidR="00530FF6">
        <w:tab/>
      </w:r>
      <w:r w:rsidR="00BE637C">
        <w:t>C</w:t>
      </w:r>
      <w:r w:rsidR="00DB6E06">
        <w:t>ontext</w:t>
      </w:r>
      <w:r w:rsidR="00DB6E06">
        <w:br/>
      </w:r>
      <w:r w:rsidR="00DB6E06">
        <w:rPr>
          <w:noProof/>
        </w:rPr>
        <w:drawing>
          <wp:inline distT="0" distB="0" distL="0" distR="0" wp14:anchorId="202B1C09" wp14:editId="0EB66385">
            <wp:extent cx="2212975" cy="255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12975" cy="255905"/>
                    </a:xfrm>
                    <a:prstGeom prst="rect">
                      <a:avLst/>
                    </a:prstGeom>
                    <a:noFill/>
                  </pic:spPr>
                </pic:pic>
              </a:graphicData>
            </a:graphic>
          </wp:inline>
        </w:drawing>
      </w:r>
      <w:bookmarkEnd w:id="58"/>
    </w:p>
    <w:p w14:paraId="024250E7" w14:textId="7433B752" w:rsidR="00AE6987" w:rsidRDefault="00FD4FD6" w:rsidP="000B2EAF">
      <w:pPr>
        <w:pStyle w:val="Paragraph"/>
      </w:pPr>
      <w:r>
        <w:t xml:space="preserve">The State of </w:t>
      </w:r>
      <w:r w:rsidR="2372C77F">
        <w:t xml:space="preserve">Victoria has a highly devolved system of public administration, relying on </w:t>
      </w:r>
      <w:r w:rsidR="007D6975" w:rsidRPr="004701D7">
        <w:t>many</w:t>
      </w:r>
      <w:r w:rsidR="2372C77F" w:rsidRPr="004701D7">
        <w:t xml:space="preserve"> public entities</w:t>
      </w:r>
      <w:r w:rsidR="2372C77F">
        <w:t xml:space="preserve"> to deliver essential services and functions.</w:t>
      </w:r>
      <w:r w:rsidR="007A4F80">
        <w:rPr>
          <w:rFonts w:ascii="ZWAdobeF" w:hAnsi="ZWAdobeF" w:cs="ZWAdobeF"/>
          <w:color w:val="auto"/>
          <w:sz w:val="2"/>
          <w:szCs w:val="2"/>
        </w:rPr>
        <w:t>3F</w:t>
      </w:r>
      <w:r w:rsidR="00E413A3" w:rsidRPr="00CF4FD5">
        <w:rPr>
          <w:vertAlign w:val="superscript"/>
        </w:rPr>
        <w:footnoteReference w:id="5"/>
      </w:r>
      <w:r w:rsidR="00FB1A66">
        <w:t xml:space="preserve"> </w:t>
      </w:r>
    </w:p>
    <w:p w14:paraId="33587635" w14:textId="0C732B1E" w:rsidR="002F4E4E" w:rsidRDefault="00F53209" w:rsidP="00702F2F">
      <w:pPr>
        <w:pStyle w:val="Parabeforeabulletlist"/>
      </w:pPr>
      <w:r>
        <w:t xml:space="preserve">This chapter </w:t>
      </w:r>
      <w:r w:rsidR="00BE0F7D">
        <w:t>provides</w:t>
      </w:r>
      <w:r w:rsidR="002F4E4E">
        <w:t xml:space="preserve"> </w:t>
      </w:r>
      <w:r w:rsidR="00A60F94">
        <w:t>contextual</w:t>
      </w:r>
      <w:r w:rsidR="002F4E4E">
        <w:t xml:space="preserve"> </w:t>
      </w:r>
      <w:r w:rsidR="136F2DDD">
        <w:t>information</w:t>
      </w:r>
      <w:r w:rsidR="00F66FA9">
        <w:t xml:space="preserve"> relevant to th</w:t>
      </w:r>
      <w:r w:rsidR="00963507">
        <w:t>is</w:t>
      </w:r>
      <w:r w:rsidR="00F66FA9">
        <w:t xml:space="preserve"> </w:t>
      </w:r>
      <w:r w:rsidR="00523DCC">
        <w:t>Determination</w:t>
      </w:r>
      <w:r w:rsidR="00BE0F7D">
        <w:t>, focusing on</w:t>
      </w:r>
      <w:r w:rsidR="002F4E4E">
        <w:t>:</w:t>
      </w:r>
    </w:p>
    <w:p w14:paraId="03E43851" w14:textId="11DF45CC" w:rsidR="002F4E4E" w:rsidRDefault="002F4E4E" w:rsidP="009067EE">
      <w:pPr>
        <w:pStyle w:val="VIRTBulletpoints"/>
      </w:pPr>
      <w:r>
        <w:t xml:space="preserve">an overview of </w:t>
      </w:r>
      <w:r w:rsidDel="00143464">
        <w:t xml:space="preserve">the </w:t>
      </w:r>
      <w:r>
        <w:t>Victorian public sector</w:t>
      </w:r>
      <w:r w:rsidR="009067EE">
        <w:t xml:space="preserve">, and </w:t>
      </w:r>
      <w:r>
        <w:t xml:space="preserve">the role of public entities within the </w:t>
      </w:r>
      <w:r w:rsidDel="009067EE">
        <w:t>sector</w:t>
      </w:r>
    </w:p>
    <w:p w14:paraId="3371889A" w14:textId="59F7DB93" w:rsidR="00E958F0" w:rsidRDefault="00FA2B2D" w:rsidP="002F4E4E">
      <w:pPr>
        <w:pStyle w:val="VIRTBulletpoints"/>
      </w:pPr>
      <w:r>
        <w:t>the types of public entities covered by th</w:t>
      </w:r>
      <w:r w:rsidR="00D96F1E">
        <w:t>is</w:t>
      </w:r>
      <w:r>
        <w:t xml:space="preserve"> Determination</w:t>
      </w:r>
    </w:p>
    <w:p w14:paraId="70545A63" w14:textId="5C559009" w:rsidR="00F53209" w:rsidRDefault="007F3A8F" w:rsidP="002F4E4E">
      <w:pPr>
        <w:pStyle w:val="VIRTBulletpoints"/>
      </w:pPr>
      <w:r>
        <w:t xml:space="preserve">other </w:t>
      </w:r>
      <w:r w:rsidR="00AF543A">
        <w:t xml:space="preserve">executive workforce reforms across the public sector. </w:t>
      </w:r>
    </w:p>
    <w:p w14:paraId="2852F66A" w14:textId="2179383C" w:rsidR="003E47EA" w:rsidRDefault="003E47EA" w:rsidP="003E47EA">
      <w:pPr>
        <w:pStyle w:val="VIRTHeading2"/>
      </w:pPr>
      <w:bookmarkStart w:id="62" w:name="_Toc59090127"/>
      <w:r>
        <w:t>2.1</w:t>
      </w:r>
      <w:r>
        <w:tab/>
      </w:r>
      <w:r w:rsidR="000B2EAF">
        <w:t xml:space="preserve">The </w:t>
      </w:r>
      <w:r w:rsidR="00FD4FD6">
        <w:t>Victorian</w:t>
      </w:r>
      <w:r w:rsidR="000B2EAF">
        <w:t xml:space="preserve"> public sector</w:t>
      </w:r>
      <w:bookmarkEnd w:id="62"/>
      <w:r w:rsidDel="000B2EAF">
        <w:t xml:space="preserve"> </w:t>
      </w:r>
    </w:p>
    <w:p w14:paraId="11C419D3" w14:textId="070C4527" w:rsidR="003E47EA" w:rsidRDefault="003E47EA" w:rsidP="003E47EA">
      <w:pPr>
        <w:pStyle w:val="Paragraph"/>
      </w:pPr>
      <w:r w:rsidRPr="00A24F20">
        <w:t xml:space="preserve">Victoria has experienced </w:t>
      </w:r>
      <w:r w:rsidR="00E368B0">
        <w:t>significant</w:t>
      </w:r>
      <w:r w:rsidRPr="00A24F20">
        <w:t xml:space="preserve"> population growth over the last four years.</w:t>
      </w:r>
      <w:r>
        <w:rPr>
          <w:vertAlign w:val="superscript"/>
        </w:rPr>
        <w:footnoteReference w:id="6"/>
      </w:r>
      <w:r>
        <w:t xml:space="preserve"> </w:t>
      </w:r>
      <w:bookmarkStart w:id="63" w:name="_Hlk57802451"/>
      <w:r w:rsidR="6D058B82" w:rsidRPr="00A24F20">
        <w:t>Over this same period,</w:t>
      </w:r>
      <w:r>
        <w:t xml:space="preserve"> government expenditure on service delivery and infrastructure</w:t>
      </w:r>
      <w:r w:rsidR="0EB57835">
        <w:t xml:space="preserve"> has increased</w:t>
      </w:r>
      <w:r>
        <w:t xml:space="preserve">. The government’s budgeted output expenditure, which relates to the delivery of services such as education, health, public order and transport, </w:t>
      </w:r>
      <w:r w:rsidRPr="00057059">
        <w:t>was approximately $</w:t>
      </w:r>
      <w:r w:rsidR="00281758" w:rsidRPr="00057059">
        <w:t>9</w:t>
      </w:r>
      <w:r w:rsidRPr="00057059">
        <w:t>0 billion for the 20</w:t>
      </w:r>
      <w:r w:rsidR="00281758" w:rsidRPr="00057059">
        <w:t>20</w:t>
      </w:r>
      <w:r w:rsidR="00E739C5">
        <w:t>-</w:t>
      </w:r>
      <w:r w:rsidRPr="00057059">
        <w:t>2</w:t>
      </w:r>
      <w:r w:rsidR="00281758" w:rsidRPr="00057059">
        <w:t>1</w:t>
      </w:r>
      <w:r w:rsidRPr="00057059">
        <w:t xml:space="preserve"> financial year.</w:t>
      </w:r>
      <w:r w:rsidR="007A4F80">
        <w:rPr>
          <w:rFonts w:ascii="ZWAdobeF" w:hAnsi="ZWAdobeF" w:cs="ZWAdobeF"/>
          <w:color w:val="auto"/>
          <w:sz w:val="2"/>
          <w:szCs w:val="2"/>
        </w:rPr>
        <w:t>5F</w:t>
      </w:r>
      <w:r w:rsidRPr="00057059">
        <w:rPr>
          <w:vertAlign w:val="superscript"/>
        </w:rPr>
        <w:footnoteReference w:id="7"/>
      </w:r>
      <w:r w:rsidRPr="00057059">
        <w:t xml:space="preserve"> This is </w:t>
      </w:r>
      <w:r w:rsidR="00F64068" w:rsidRPr="00057059">
        <w:t>around</w:t>
      </w:r>
      <w:r w:rsidRPr="00057059">
        <w:t xml:space="preserve"> </w:t>
      </w:r>
      <w:r w:rsidR="00F64068" w:rsidRPr="00057059">
        <w:t>67</w:t>
      </w:r>
      <w:r w:rsidRPr="00057059">
        <w:t xml:space="preserve"> per cent higher than for the 201</w:t>
      </w:r>
      <w:r w:rsidR="005D051E" w:rsidRPr="00057059">
        <w:t>5</w:t>
      </w:r>
      <w:r w:rsidR="00E739C5">
        <w:t>-</w:t>
      </w:r>
      <w:r w:rsidRPr="00057059">
        <w:t>1</w:t>
      </w:r>
      <w:r w:rsidR="005D051E" w:rsidRPr="00057059">
        <w:t>6</w:t>
      </w:r>
      <w:r w:rsidRPr="00057059">
        <w:t xml:space="preserve"> financial year.</w:t>
      </w:r>
      <w:r w:rsidR="007A4F80">
        <w:rPr>
          <w:rFonts w:ascii="ZWAdobeF" w:hAnsi="ZWAdobeF" w:cs="ZWAdobeF"/>
          <w:color w:val="auto"/>
          <w:sz w:val="2"/>
          <w:szCs w:val="2"/>
        </w:rPr>
        <w:t>6F</w:t>
      </w:r>
      <w:r w:rsidRPr="00057059">
        <w:rPr>
          <w:vertAlign w:val="superscript"/>
        </w:rPr>
        <w:footnoteReference w:id="8"/>
      </w:r>
      <w:bookmarkEnd w:id="63"/>
    </w:p>
    <w:p w14:paraId="6A097260" w14:textId="1B41BF10" w:rsidR="007A3A09" w:rsidRDefault="007A3A09" w:rsidP="007A3A09">
      <w:pPr>
        <w:pStyle w:val="Parabeforeabulletlist"/>
      </w:pPr>
      <w:r>
        <w:t xml:space="preserve">The Victorian public sector </w:t>
      </w:r>
      <w:r w:rsidR="00F05C13">
        <w:t xml:space="preserve">supports the government of the day to serve the Victorian community and </w:t>
      </w:r>
      <w:r>
        <w:t xml:space="preserve">is divided into two </w:t>
      </w:r>
      <w:r w:rsidR="00455E21">
        <w:t>core</w:t>
      </w:r>
      <w:r>
        <w:t xml:space="preserve"> groups</w:t>
      </w:r>
      <w:r w:rsidR="00F05C13">
        <w:t>,</w:t>
      </w:r>
      <w:r>
        <w:t xml:space="preserve"> the Victorian public service (VPS) and public entities</w:t>
      </w:r>
      <w:r w:rsidR="006624EB">
        <w:t xml:space="preserve"> (figure 2.</w:t>
      </w:r>
      <w:r w:rsidR="006F4164">
        <w:t>1</w:t>
      </w:r>
      <w:r w:rsidR="006624EB">
        <w:t>)</w:t>
      </w:r>
      <w:r>
        <w:t xml:space="preserve">. </w:t>
      </w:r>
    </w:p>
    <w:p w14:paraId="1038BE03" w14:textId="77777777" w:rsidR="006624EB" w:rsidRDefault="006624EB">
      <w:pPr>
        <w:spacing w:after="80"/>
        <w:rPr>
          <w:rFonts w:ascii="Calibri Light" w:hAnsi="Calibri Light" w:cs="Arial"/>
          <w:b/>
          <w:color w:val="26664E" w:themeColor="accent1"/>
          <w:sz w:val="24"/>
          <w:szCs w:val="20"/>
        </w:rPr>
      </w:pPr>
      <w:r>
        <w:br w:type="page"/>
      </w:r>
    </w:p>
    <w:p w14:paraId="63EAAE40" w14:textId="0B88C8DC" w:rsidR="006624EB" w:rsidRPr="006624EB" w:rsidRDefault="006624EB" w:rsidP="006B3E9B">
      <w:pPr>
        <w:pStyle w:val="Figureheading"/>
      </w:pPr>
      <w:bookmarkStart w:id="64" w:name="_Toc59090198"/>
      <w:r w:rsidRPr="006624EB">
        <w:lastRenderedPageBreak/>
        <w:t>Figure 2.</w:t>
      </w:r>
      <w:r w:rsidR="006F4164">
        <w:t>1</w:t>
      </w:r>
      <w:r w:rsidRPr="006624EB">
        <w:t>: overview of the structure of the Victorian public sector</w:t>
      </w:r>
      <w:bookmarkEnd w:id="64"/>
      <w:r w:rsidRPr="006624EB">
        <w:t xml:space="preserve"> </w:t>
      </w:r>
    </w:p>
    <w:p w14:paraId="28115DEF" w14:textId="025CA9C5" w:rsidR="007152BB" w:rsidRPr="007152BB" w:rsidRDefault="009F44B7" w:rsidP="007A3A09">
      <w:pPr>
        <w:pStyle w:val="Parabeforeabulletlist"/>
        <w:rPr>
          <w:sz w:val="18"/>
          <w:szCs w:val="18"/>
        </w:rPr>
      </w:pPr>
      <w:r>
        <w:rPr>
          <w:noProof/>
        </w:rPr>
        <w:drawing>
          <wp:inline distT="0" distB="0" distL="0" distR="0" wp14:anchorId="184B2674" wp14:editId="06149580">
            <wp:extent cx="5380074" cy="3116658"/>
            <wp:effectExtent l="0" t="0" r="0" b="7620"/>
            <wp:docPr id="1761793379" name="Picture 1761793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1793379"/>
                    <pic:cNvPicPr/>
                  </pic:nvPicPr>
                  <pic:blipFill>
                    <a:blip r:embed="rId48">
                      <a:extLst>
                        <a:ext uri="{28A0092B-C50C-407E-A947-70E740481C1C}">
                          <a14:useLocalDpi xmlns:a14="http://schemas.microsoft.com/office/drawing/2010/main" val="0"/>
                        </a:ext>
                      </a:extLst>
                    </a:blip>
                    <a:stretch>
                      <a:fillRect/>
                    </a:stretch>
                  </pic:blipFill>
                  <pic:spPr>
                    <a:xfrm>
                      <a:off x="0" y="0"/>
                      <a:ext cx="5380074" cy="3116658"/>
                    </a:xfrm>
                    <a:prstGeom prst="rect">
                      <a:avLst/>
                    </a:prstGeom>
                  </pic:spPr>
                </pic:pic>
              </a:graphicData>
            </a:graphic>
          </wp:inline>
        </w:drawing>
      </w:r>
      <w:r w:rsidR="007152BB" w:rsidRPr="007152BB">
        <w:rPr>
          <w:sz w:val="18"/>
          <w:szCs w:val="18"/>
        </w:rPr>
        <w:t xml:space="preserve">Source: adapted from VPSC, ‘The Victorian Public Sector’, </w:t>
      </w:r>
      <w:hyperlink r:id="rId49">
        <w:r w:rsidR="007152BB" w:rsidRPr="007152BB">
          <w:rPr>
            <w:rStyle w:val="Hyperlink"/>
            <w:sz w:val="18"/>
            <w:szCs w:val="18"/>
          </w:rPr>
          <w:t>https://vpsc.vic.gov.au/about-public-sector/the-victorian-public-sector/</w:t>
        </w:r>
      </w:hyperlink>
      <w:r w:rsidR="00727002">
        <w:rPr>
          <w:rStyle w:val="Hyperlink"/>
          <w:sz w:val="18"/>
          <w:szCs w:val="18"/>
        </w:rPr>
        <w:t>.</w:t>
      </w:r>
    </w:p>
    <w:p w14:paraId="0775B82D" w14:textId="788B2911" w:rsidR="007A3A09" w:rsidRDefault="007A3A09" w:rsidP="007A3A09">
      <w:pPr>
        <w:pStyle w:val="Parabeforeabulletlist"/>
      </w:pPr>
      <w:r w:rsidRPr="00B7042D">
        <w:t xml:space="preserve">The VPS comprises </w:t>
      </w:r>
      <w:r w:rsidR="00662B90">
        <w:t>d</w:t>
      </w:r>
      <w:r w:rsidRPr="00B7042D">
        <w:t xml:space="preserve">epartments, Administrative Offices (AOs), the VPSC and other public service employers. Departments are the primary policy advisers and program administrators for Ministers of the Crown, including advice in relation to public entities in their portfolio. </w:t>
      </w:r>
      <w:r w:rsidR="00F05C13" w:rsidRPr="00B7042D">
        <w:t>As at 30 June 20</w:t>
      </w:r>
      <w:r w:rsidR="00D63EA7" w:rsidRPr="00B7042D">
        <w:t>19</w:t>
      </w:r>
      <w:r w:rsidR="00F05C13" w:rsidRPr="00B7042D">
        <w:t xml:space="preserve">, </w:t>
      </w:r>
      <w:r w:rsidR="00F82E50" w:rsidRPr="00B7042D">
        <w:t xml:space="preserve">the VPS employed around </w:t>
      </w:r>
      <w:r w:rsidR="009C37C4" w:rsidRPr="00B7042D">
        <w:t>50,400</w:t>
      </w:r>
      <w:r w:rsidR="00F82E50" w:rsidRPr="00B7042D">
        <w:t xml:space="preserve"> staff, including approximately </w:t>
      </w:r>
      <w:r w:rsidR="00132CD5" w:rsidRPr="00B7042D">
        <w:t>1,300</w:t>
      </w:r>
      <w:r w:rsidR="00F82E50" w:rsidRPr="00B7042D">
        <w:t xml:space="preserve"> executives.</w:t>
      </w:r>
    </w:p>
    <w:p w14:paraId="61C0EDC9" w14:textId="63BC6D27" w:rsidR="00E21FBB" w:rsidRDefault="007152BB" w:rsidP="00E21FBB">
      <w:pPr>
        <w:pStyle w:val="Parabeforeabulletlist"/>
      </w:pPr>
      <w:r>
        <w:t>P</w:t>
      </w:r>
      <w:r w:rsidR="00E21FBB">
        <w:t>ublic entities a</w:t>
      </w:r>
      <w:r w:rsidR="007F3A8F">
        <w:t>re</w:t>
      </w:r>
      <w:r w:rsidR="00E21FBB">
        <w:t xml:space="preserve"> statutory authorities, state owned corporations and advisory bodies established outside the public service in order to perform defined public functions such as:</w:t>
      </w:r>
    </w:p>
    <w:p w14:paraId="416F2C89" w14:textId="2C2A1BC6" w:rsidR="00E21FBB" w:rsidRDefault="00E21FBB" w:rsidP="00E21FBB">
      <w:pPr>
        <w:pStyle w:val="VIRTBulletpoints"/>
      </w:pPr>
      <w:r>
        <w:t>providing essential services such as health, education and water</w:t>
      </w:r>
    </w:p>
    <w:p w14:paraId="610C488D" w14:textId="5FD4DA26" w:rsidR="00E21FBB" w:rsidRDefault="00E21FBB" w:rsidP="00E21FBB">
      <w:pPr>
        <w:pStyle w:val="VIRTBulletpoints"/>
      </w:pPr>
      <w:r>
        <w:t xml:space="preserve">managing significant public assets </w:t>
      </w:r>
    </w:p>
    <w:p w14:paraId="01BFFD16" w14:textId="3864F229" w:rsidR="00E21FBB" w:rsidRDefault="00E21FBB" w:rsidP="00E21FBB">
      <w:pPr>
        <w:pStyle w:val="VIRTBulletpoints"/>
      </w:pPr>
      <w:r>
        <w:t>regulating industries and professional groups</w:t>
      </w:r>
    </w:p>
    <w:p w14:paraId="6216F8B5" w14:textId="6878CC66" w:rsidR="00E21FBB" w:rsidRDefault="00E21FBB" w:rsidP="009A027A">
      <w:pPr>
        <w:pStyle w:val="VIRTBulletpoints"/>
      </w:pPr>
      <w:r>
        <w:t>providing specialist advice to the government of the day.</w:t>
      </w:r>
      <w:r w:rsidR="00172E9F">
        <w:rPr>
          <w:rStyle w:val="FootnoteReference"/>
        </w:rPr>
        <w:footnoteReference w:id="9"/>
      </w:r>
      <w:r>
        <w:t xml:space="preserve"> </w:t>
      </w:r>
    </w:p>
    <w:p w14:paraId="16E4B821" w14:textId="049A3777" w:rsidR="00B8259C" w:rsidRDefault="00326CBC" w:rsidP="0044256B">
      <w:pPr>
        <w:pStyle w:val="Parabeforeabulletlist"/>
      </w:pPr>
      <w:r>
        <w:t xml:space="preserve">The </w:t>
      </w:r>
      <w:r w:rsidR="007F3A8F">
        <w:t xml:space="preserve">legal </w:t>
      </w:r>
      <w:r>
        <w:t>definition of a ‘public entity’ under the PAA is</w:t>
      </w:r>
      <w:r w:rsidDel="0085220E">
        <w:t xml:space="preserve"> </w:t>
      </w:r>
      <w:r>
        <w:t>complex</w:t>
      </w:r>
      <w:r w:rsidR="006734C6">
        <w:t xml:space="preserve">. </w:t>
      </w:r>
      <w:r w:rsidR="001E6558">
        <w:t xml:space="preserve">A key threshold for </w:t>
      </w:r>
      <w:r w:rsidR="00B90B88">
        <w:t xml:space="preserve">determining </w:t>
      </w:r>
      <w:r w:rsidR="00F47176">
        <w:t>if</w:t>
      </w:r>
      <w:r w:rsidR="00B90B88">
        <w:t xml:space="preserve"> an organisation</w:t>
      </w:r>
      <w:r>
        <w:t xml:space="preserve"> is </w:t>
      </w:r>
      <w:r w:rsidR="00B90B88">
        <w:t>a</w:t>
      </w:r>
      <w:r>
        <w:t xml:space="preserve"> public entity </w:t>
      </w:r>
      <w:r w:rsidR="00B90B88">
        <w:t>is</w:t>
      </w:r>
      <w:r w:rsidR="00B8259C">
        <w:t xml:space="preserve"> whether it satisfie</w:t>
      </w:r>
      <w:r w:rsidR="00F47176">
        <w:t>s</w:t>
      </w:r>
      <w:r w:rsidR="00B8259C">
        <w:t xml:space="preserve"> at least one of the following:</w:t>
      </w:r>
    </w:p>
    <w:p w14:paraId="67695543" w14:textId="15B73B1C" w:rsidR="007319EA" w:rsidRDefault="00326CBC" w:rsidP="007319EA">
      <w:pPr>
        <w:pStyle w:val="VIRTBulletpoints"/>
      </w:pPr>
      <w:r>
        <w:t xml:space="preserve">has a public function to exercise on behalf of the State </w:t>
      </w:r>
    </w:p>
    <w:p w14:paraId="66296E45" w14:textId="4B684DD4" w:rsidR="007319EA" w:rsidRDefault="00326CBC" w:rsidP="007319EA">
      <w:pPr>
        <w:pStyle w:val="VIRTBulletpoints"/>
      </w:pPr>
      <w:r>
        <w:lastRenderedPageBreak/>
        <w:t>is wholly owned by the State</w:t>
      </w:r>
      <w:r w:rsidR="006734C6">
        <w:t xml:space="preserve">. </w:t>
      </w:r>
    </w:p>
    <w:p w14:paraId="3DD2ABB3" w14:textId="06C67756" w:rsidR="005D70C9" w:rsidRDefault="0098601C" w:rsidP="005D70C9">
      <w:pPr>
        <w:pStyle w:val="Paragraph"/>
      </w:pPr>
      <w:r>
        <w:t>S</w:t>
      </w:r>
      <w:r w:rsidR="006734C6">
        <w:t>everal types of bodies</w:t>
      </w:r>
      <w:r>
        <w:t xml:space="preserve"> are excluded from being categorised as public entities</w:t>
      </w:r>
      <w:r w:rsidR="006734C6">
        <w:t>, for example, a Royal Commission</w:t>
      </w:r>
      <w:r w:rsidR="00326CBC">
        <w:t xml:space="preserve"> </w:t>
      </w:r>
      <w:r w:rsidR="00326CBC" w:rsidRPr="007F3A8F">
        <w:t>(box 2.</w:t>
      </w:r>
      <w:r w:rsidR="00CF7D71">
        <w:t>1</w:t>
      </w:r>
      <w:r w:rsidR="00326CBC" w:rsidRPr="007F3A8F">
        <w:t>).</w:t>
      </w:r>
    </w:p>
    <w:p w14:paraId="47EF37B9" w14:textId="15348EB8" w:rsidR="00855405" w:rsidRDefault="00855405" w:rsidP="00F35DE0">
      <w:pPr>
        <w:pStyle w:val="Tableheading"/>
        <w:keepNext/>
      </w:pPr>
      <w:bookmarkStart w:id="65" w:name="_Toc59127458"/>
      <w:r w:rsidRPr="004223C1">
        <w:t>Box 2.1: extract of the definition of ‘public entity’ under section 5 of the PAA</w:t>
      </w:r>
      <w:bookmarkEnd w:id="65"/>
    </w:p>
    <w:p w14:paraId="3350240E" w14:textId="77777777" w:rsidR="00326CBC" w:rsidRDefault="00326CBC" w:rsidP="00326CBC">
      <w:pPr>
        <w:pStyle w:val="Notesfortablesfigures"/>
      </w:pPr>
      <w:r>
        <w:rPr>
          <w:rFonts w:cs="Times New Roman (Body CS)"/>
          <w:noProof/>
          <w:sz w:val="26"/>
          <w:szCs w:val="44"/>
        </w:rPr>
        <mc:AlternateContent>
          <mc:Choice Requires="wps">
            <w:drawing>
              <wp:inline distT="0" distB="0" distL="0" distR="0" wp14:anchorId="248407FA" wp14:editId="5EB7FB1B">
                <wp:extent cx="5429250" cy="6838950"/>
                <wp:effectExtent l="0" t="0" r="19050" b="19050"/>
                <wp:docPr id="89" name="Text Box 89"/>
                <wp:cNvGraphicFramePr/>
                <a:graphic xmlns:a="http://schemas.openxmlformats.org/drawingml/2006/main">
                  <a:graphicData uri="http://schemas.microsoft.com/office/word/2010/wordprocessingShape">
                    <wps:wsp>
                      <wps:cNvSpPr txBox="1"/>
                      <wps:spPr>
                        <a:xfrm>
                          <a:off x="0" y="0"/>
                          <a:ext cx="5429250" cy="6838950"/>
                        </a:xfrm>
                        <a:prstGeom prst="rect">
                          <a:avLst/>
                        </a:prstGeom>
                        <a:solidFill>
                          <a:schemeClr val="lt1"/>
                        </a:solidFill>
                        <a:ln w="6350">
                          <a:solidFill>
                            <a:schemeClr val="accent6"/>
                          </a:solidFill>
                        </a:ln>
                      </wps:spPr>
                      <wps:txbx>
                        <w:txbxContent>
                          <w:p w14:paraId="5CFBE1E0" w14:textId="77777777" w:rsidR="00326CBC" w:rsidRPr="004F3DD7" w:rsidRDefault="00326CBC" w:rsidP="00326CBC">
                            <w:pPr>
                              <w:pStyle w:val="Tabletext"/>
                            </w:pPr>
                            <w:r w:rsidRPr="004F3DD7">
                              <w:t>(1) For the purposes of this Act a public entity is a body, whether corporate or unincorporated—</w:t>
                            </w:r>
                          </w:p>
                          <w:p w14:paraId="46153148" w14:textId="77777777" w:rsidR="00326CBC" w:rsidRPr="004F3DD7" w:rsidRDefault="00326CBC" w:rsidP="00326CBC">
                            <w:pPr>
                              <w:pStyle w:val="Tabletext"/>
                              <w:ind w:firstLine="720"/>
                            </w:pPr>
                            <w:r w:rsidRPr="004F3DD7">
                              <w:t>(a) that is established—</w:t>
                            </w:r>
                          </w:p>
                          <w:p w14:paraId="36106801" w14:textId="77777777" w:rsidR="00326CBC" w:rsidRDefault="00326CBC" w:rsidP="00326CBC">
                            <w:pPr>
                              <w:pStyle w:val="Tabletext"/>
                              <w:ind w:left="720" w:firstLine="720"/>
                            </w:pPr>
                            <w:r w:rsidRPr="004F3DD7">
                              <w:t>(i) by or under an Act (other than a private</w:t>
                            </w:r>
                            <w:r>
                              <w:t xml:space="preserve"> </w:t>
                            </w:r>
                            <w:r w:rsidRPr="004F3DD7">
                              <w:t>Act) or the Corporations Act; or</w:t>
                            </w:r>
                          </w:p>
                          <w:p w14:paraId="2E72C7D4" w14:textId="77777777" w:rsidR="00326CBC" w:rsidRPr="004F3DD7" w:rsidRDefault="00326CBC" w:rsidP="00326CBC">
                            <w:pPr>
                              <w:pStyle w:val="Tabletext"/>
                              <w:ind w:left="720" w:firstLine="720"/>
                            </w:pPr>
                            <w:r w:rsidRPr="004F3DD7">
                              <w:t>(ii) by the Governor in Council; or</w:t>
                            </w:r>
                          </w:p>
                          <w:p w14:paraId="0468E537" w14:textId="77777777" w:rsidR="00326CBC" w:rsidRPr="004F3DD7" w:rsidRDefault="00326CBC" w:rsidP="00326CBC">
                            <w:pPr>
                              <w:pStyle w:val="Tabletext"/>
                              <w:ind w:left="720" w:firstLine="720"/>
                            </w:pPr>
                            <w:r w:rsidRPr="004F3DD7">
                              <w:t>(iii) by a Minister; and</w:t>
                            </w:r>
                          </w:p>
                          <w:p w14:paraId="472E1040" w14:textId="77777777" w:rsidR="00326CBC" w:rsidRPr="004F3DD7" w:rsidRDefault="00326CBC" w:rsidP="00326CBC">
                            <w:pPr>
                              <w:pStyle w:val="Tabletext"/>
                              <w:ind w:left="1004" w:hanging="284"/>
                            </w:pPr>
                            <w:r w:rsidRPr="004F3DD7">
                              <w:t>(b) in the case of a body corporate, the right to appoint at least one half of the directors of which is vested in the Governor in Council or a Minister or could have been so vested in the case of a body corporate established by an Order made by the Governor in Council or a Minister under the power given by the Act under which the Order is made; and</w:t>
                            </w:r>
                          </w:p>
                          <w:p w14:paraId="4D32339A" w14:textId="77777777" w:rsidR="00326CBC" w:rsidRPr="004F3DD7" w:rsidRDefault="00326CBC" w:rsidP="00326CBC">
                            <w:pPr>
                              <w:pStyle w:val="Tabletext"/>
                              <w:ind w:left="1004" w:hanging="284"/>
                            </w:pPr>
                            <w:r w:rsidRPr="004F3DD7">
                              <w:t>(c) that has a public function to exercise on behalf of the State or is wholly owned by the State; and</w:t>
                            </w:r>
                          </w:p>
                          <w:p w14:paraId="19F2784F" w14:textId="77777777" w:rsidR="00326CBC" w:rsidRPr="004F3DD7" w:rsidRDefault="00326CBC" w:rsidP="00326CBC">
                            <w:pPr>
                              <w:pStyle w:val="Tabletext"/>
                              <w:ind w:left="1004" w:hanging="284"/>
                            </w:pPr>
                            <w:r w:rsidRPr="004F3DD7">
                              <w:t>(d) in the case of a body that does not have any function to exercise other than the provision of advice or a report to any person or body—</w:t>
                            </w:r>
                          </w:p>
                          <w:p w14:paraId="05FE2E9E" w14:textId="77777777" w:rsidR="00326CBC" w:rsidRPr="004F3DD7" w:rsidRDefault="00326CBC" w:rsidP="00326CBC">
                            <w:pPr>
                              <w:pStyle w:val="Tabletext"/>
                              <w:ind w:left="720" w:firstLine="720"/>
                            </w:pPr>
                            <w:r w:rsidRPr="004F3DD7">
                              <w:t>(i) has written terms of reference guiding its operation; and</w:t>
                            </w:r>
                          </w:p>
                          <w:p w14:paraId="034F148E" w14:textId="55DCEF79" w:rsidR="00326CBC" w:rsidRPr="004F3DD7" w:rsidRDefault="00326CBC" w:rsidP="00326CBC">
                            <w:pPr>
                              <w:pStyle w:val="Tabletext"/>
                              <w:ind w:left="1701" w:hanging="261"/>
                            </w:pPr>
                            <w:r>
                              <w:t>(</w:t>
                            </w:r>
                            <w:r w:rsidRPr="004F3DD7">
                              <w:t>ii) is required to provide the advice or report to a Minister or the</w:t>
                            </w:r>
                            <w:r w:rsidR="00256346">
                              <w:t xml:space="preserve"> </w:t>
                            </w:r>
                            <w:r>
                              <w:t>G</w:t>
                            </w:r>
                            <w:r w:rsidRPr="004F3DD7">
                              <w:t>overnment; and</w:t>
                            </w:r>
                          </w:p>
                          <w:p w14:paraId="0BD4450F" w14:textId="77777777" w:rsidR="00326CBC" w:rsidRPr="004F3DD7" w:rsidRDefault="00326CBC" w:rsidP="00326CBC">
                            <w:pPr>
                              <w:pStyle w:val="Tabletext"/>
                              <w:ind w:left="720" w:firstLine="720"/>
                            </w:pPr>
                            <w:r w:rsidRPr="004F3DD7">
                              <w:t>(iii) is declared to be a public entity for the purposes of this Act—</w:t>
                            </w:r>
                          </w:p>
                          <w:p w14:paraId="696A1023" w14:textId="77777777" w:rsidR="00326CBC" w:rsidRPr="004F3DD7" w:rsidRDefault="00326CBC" w:rsidP="00326CBC">
                            <w:pPr>
                              <w:pStyle w:val="Tabletext"/>
                              <w:ind w:left="2552" w:hanging="425"/>
                            </w:pPr>
                            <w:r w:rsidRPr="004F3DD7">
                              <w:t>(A) by the Act or subordinate instrument or other document under which it is established; or</w:t>
                            </w:r>
                          </w:p>
                          <w:p w14:paraId="24FA0EAF" w14:textId="77777777" w:rsidR="00326CBC" w:rsidRPr="004F3DD7" w:rsidRDefault="00326CBC" w:rsidP="00326CBC">
                            <w:pPr>
                              <w:pStyle w:val="Tabletext"/>
                              <w:ind w:left="1440" w:firstLine="720"/>
                            </w:pPr>
                            <w:r w:rsidRPr="004F3DD7">
                              <w:t>(B) by an Order under subsection (3)—</w:t>
                            </w:r>
                            <w:r w:rsidRPr="004F3DD7">
                              <w:tab/>
                            </w:r>
                          </w:p>
                          <w:p w14:paraId="2812236C" w14:textId="77777777" w:rsidR="00326CBC" w:rsidRPr="004F3DD7" w:rsidRDefault="00326CBC" w:rsidP="00326CBC">
                            <w:pPr>
                              <w:pStyle w:val="Tabletext"/>
                              <w:ind w:left="720" w:firstLine="720"/>
                            </w:pPr>
                            <w:r w:rsidRPr="004F3DD7">
                              <w:t>but does not include—</w:t>
                            </w:r>
                          </w:p>
                          <w:p w14:paraId="5AE5A386" w14:textId="77777777" w:rsidR="00326CBC" w:rsidRPr="004F3DD7" w:rsidRDefault="00326CBC" w:rsidP="00326CBC">
                            <w:pPr>
                              <w:pStyle w:val="Tabletext"/>
                              <w:ind w:left="1440" w:firstLine="720"/>
                            </w:pPr>
                            <w:r w:rsidRPr="004F3DD7">
                              <w:t>(da) a Department or an Administrative Office; or</w:t>
                            </w:r>
                          </w:p>
                          <w:p w14:paraId="36BF3BD9" w14:textId="77777777" w:rsidR="00326CBC" w:rsidRPr="004F3DD7" w:rsidRDefault="00326CBC" w:rsidP="00326CBC">
                            <w:pPr>
                              <w:pStyle w:val="Tabletext"/>
                              <w:ind w:left="1440" w:firstLine="720"/>
                            </w:pPr>
                            <w:r w:rsidRPr="004F3DD7">
                              <w:t>(e) an exempt body; or</w:t>
                            </w:r>
                          </w:p>
                          <w:p w14:paraId="6167CA73" w14:textId="77777777" w:rsidR="00326CBC" w:rsidRPr="004F3DD7" w:rsidRDefault="00326CBC" w:rsidP="00326CBC">
                            <w:pPr>
                              <w:pStyle w:val="Tabletext"/>
                              <w:ind w:left="1440" w:firstLine="720"/>
                            </w:pPr>
                            <w:r w:rsidRPr="004F3DD7">
                              <w:t>(f) a special body in its capacity as a special body; or</w:t>
                            </w:r>
                          </w:p>
                          <w:p w14:paraId="65CE76B7" w14:textId="77777777" w:rsidR="00326CBC" w:rsidRPr="004F3DD7" w:rsidRDefault="00326CBC" w:rsidP="00326CBC">
                            <w:pPr>
                              <w:pStyle w:val="Tabletext"/>
                              <w:ind w:left="1440" w:firstLine="720"/>
                            </w:pPr>
                            <w:r w:rsidRPr="004F3DD7">
                              <w:t>(fa) a Royal Commission, Board of Inquiry or Formal Review; or</w:t>
                            </w:r>
                          </w:p>
                          <w:p w14:paraId="3CAD3B9F" w14:textId="46C00214" w:rsidR="00326CBC" w:rsidRPr="004F3DD7" w:rsidRDefault="00326CBC" w:rsidP="00326CBC">
                            <w:pPr>
                              <w:pStyle w:val="Tabletext"/>
                              <w:ind w:left="2410" w:hanging="250"/>
                            </w:pPr>
                            <w:r w:rsidRPr="004F3DD7">
                              <w:t xml:space="preserve">(g) a registered community health centre within the meaning of the Health Services Act 1988 or a body that provides aged care services that is, or is capable of being, registered under that Act; or </w:t>
                            </w:r>
                          </w:p>
                          <w:p w14:paraId="5CD5273D" w14:textId="77777777" w:rsidR="00326CBC" w:rsidRPr="004F3DD7" w:rsidRDefault="00326CBC" w:rsidP="00326CBC">
                            <w:pPr>
                              <w:pStyle w:val="Tabletext"/>
                              <w:ind w:left="2410" w:hanging="250"/>
                            </w:pPr>
                            <w:r w:rsidRPr="004F3DD7">
                              <w:t>(h) a body, or a class of body, that is declared by an Order under subsection (2) not to be a public entity for the purposes of this Act.</w:t>
                            </w:r>
                          </w:p>
                          <w:p w14:paraId="784F3F40" w14:textId="77777777" w:rsidR="00326CBC" w:rsidRPr="004F3DD7" w:rsidRDefault="00326CBC" w:rsidP="00326CBC">
                            <w:pPr>
                              <w:pStyle w:val="Tabletext"/>
                            </w:pPr>
                            <w:r w:rsidRPr="004F3DD7">
                              <w:t>(1A) To avoid doubt and without limiting subsection (1), the following are public entities for the purposes of this Act—</w:t>
                            </w:r>
                          </w:p>
                          <w:p w14:paraId="133A7044" w14:textId="77777777" w:rsidR="00326CBC" w:rsidRPr="004F3DD7" w:rsidRDefault="00326CBC" w:rsidP="00326CBC">
                            <w:pPr>
                              <w:pStyle w:val="Tabletext"/>
                              <w:ind w:left="993" w:hanging="273"/>
                            </w:pPr>
                            <w:r w:rsidRPr="004F3DD7">
                              <w:t>(a) a TAFE institute within the meaning of the Education and Training Reform Act 2006;</w:t>
                            </w:r>
                          </w:p>
                          <w:p w14:paraId="43F1977A" w14:textId="77777777" w:rsidR="00326CBC" w:rsidRPr="004F3DD7" w:rsidRDefault="00326CBC" w:rsidP="00326CBC">
                            <w:pPr>
                              <w:pStyle w:val="Tabletext"/>
                              <w:ind w:firstLine="720"/>
                            </w:pPr>
                            <w:r w:rsidRPr="004F3DD7">
                              <w:t>(b) AMES within the meaning of the Education and Training Reform Act 2006.</w:t>
                            </w:r>
                          </w:p>
                          <w:p w14:paraId="264CF4B2" w14:textId="77777777" w:rsidR="00326CBC" w:rsidRDefault="00326CBC" w:rsidP="00326CBC">
                            <w:pPr>
                              <w:pStyle w:val="Tabletex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48407FA" id="_x0000_t202" coordsize="21600,21600" o:spt="202" path="m,l,21600r21600,l21600,xe">
                <v:stroke joinstyle="miter"/>
                <v:path gradientshapeok="t" o:connecttype="rect"/>
              </v:shapetype>
              <v:shape id="Text Box 89" o:spid="_x0000_s1026" type="#_x0000_t202" style="width:427.5pt;height:5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" fillcolor="white [3201]" strokecolor="#4d4d4d [3209]" strokeweight=".5pt">
                <v:textbox>
                  <w:txbxContent>
                    <w:p w14:paraId="5CFBE1E0" w14:textId="77777777" w:rsidR="00326CBC" w:rsidRPr="004F3DD7" w:rsidRDefault="00326CBC" w:rsidP="00326CBC">
                      <w:pPr>
                        <w:pStyle w:val="Tabletext"/>
                      </w:pPr>
                      <w:r w:rsidRPr="004F3DD7">
                        <w:t>(1) For the purposes of this Act a public entity is a body, whether corporate or unincorporated—</w:t>
                      </w:r>
                    </w:p>
                    <w:p w14:paraId="46153148" w14:textId="77777777" w:rsidR="00326CBC" w:rsidRPr="004F3DD7" w:rsidRDefault="00326CBC" w:rsidP="00326CBC">
                      <w:pPr>
                        <w:pStyle w:val="Tabletext"/>
                        <w:ind w:firstLine="720"/>
                      </w:pPr>
                      <w:r w:rsidRPr="004F3DD7">
                        <w:t>(a) that is established—</w:t>
                      </w:r>
                    </w:p>
                    <w:p w14:paraId="36106801" w14:textId="77777777" w:rsidR="00326CBC" w:rsidRDefault="00326CBC" w:rsidP="00326CBC">
                      <w:pPr>
                        <w:pStyle w:val="Tabletext"/>
                        <w:ind w:left="720" w:firstLine="720"/>
                      </w:pPr>
                      <w:r w:rsidRPr="004F3DD7">
                        <w:t>(i) by or under an Act (other than a private</w:t>
                      </w:r>
                      <w:r>
                        <w:t xml:space="preserve"> </w:t>
                      </w:r>
                      <w:r w:rsidRPr="004F3DD7">
                        <w:t>Act) or the Corporations Act; or</w:t>
                      </w:r>
                    </w:p>
                    <w:p w14:paraId="2E72C7D4" w14:textId="77777777" w:rsidR="00326CBC" w:rsidRPr="004F3DD7" w:rsidRDefault="00326CBC" w:rsidP="00326CBC">
                      <w:pPr>
                        <w:pStyle w:val="Tabletext"/>
                        <w:ind w:left="720" w:firstLine="720"/>
                      </w:pPr>
                      <w:r w:rsidRPr="004F3DD7">
                        <w:t>(ii) by the Governor in Council; or</w:t>
                      </w:r>
                    </w:p>
                    <w:p w14:paraId="0468E537" w14:textId="77777777" w:rsidR="00326CBC" w:rsidRPr="004F3DD7" w:rsidRDefault="00326CBC" w:rsidP="00326CBC">
                      <w:pPr>
                        <w:pStyle w:val="Tabletext"/>
                        <w:ind w:left="720" w:firstLine="720"/>
                      </w:pPr>
                      <w:r w:rsidRPr="004F3DD7">
                        <w:t>(iii) by a Minister; and</w:t>
                      </w:r>
                    </w:p>
                    <w:p w14:paraId="472E1040" w14:textId="77777777" w:rsidR="00326CBC" w:rsidRPr="004F3DD7" w:rsidRDefault="00326CBC" w:rsidP="00326CBC">
                      <w:pPr>
                        <w:pStyle w:val="Tabletext"/>
                        <w:ind w:left="1004" w:hanging="284"/>
                      </w:pPr>
                      <w:r w:rsidRPr="004F3DD7">
                        <w:t>(b) in the case of a body corporate, the right to appoint at least one half of the directors of which is vested in the Governor in Council or a Minister or could have been so vested in the case of a body corporate established by an Order made by the Governor in Council or a Minister under the power given by the Act under which the Order is made; and</w:t>
                      </w:r>
                    </w:p>
                    <w:p w14:paraId="4D32339A" w14:textId="77777777" w:rsidR="00326CBC" w:rsidRPr="004F3DD7" w:rsidRDefault="00326CBC" w:rsidP="00326CBC">
                      <w:pPr>
                        <w:pStyle w:val="Tabletext"/>
                        <w:ind w:left="1004" w:hanging="284"/>
                      </w:pPr>
                      <w:r w:rsidRPr="004F3DD7">
                        <w:t>(c) that has a public function to exercise on behalf of the State or is wholly owned by the State; and</w:t>
                      </w:r>
                    </w:p>
                    <w:p w14:paraId="19F2784F" w14:textId="77777777" w:rsidR="00326CBC" w:rsidRPr="004F3DD7" w:rsidRDefault="00326CBC" w:rsidP="00326CBC">
                      <w:pPr>
                        <w:pStyle w:val="Tabletext"/>
                        <w:ind w:left="1004" w:hanging="284"/>
                      </w:pPr>
                      <w:r w:rsidRPr="004F3DD7">
                        <w:t>(d) in the case of a body that does not have any function to exercise other than the provision of advice or a report to any person or body—</w:t>
                      </w:r>
                    </w:p>
                    <w:p w14:paraId="05FE2E9E" w14:textId="77777777" w:rsidR="00326CBC" w:rsidRPr="004F3DD7" w:rsidRDefault="00326CBC" w:rsidP="00326CBC">
                      <w:pPr>
                        <w:pStyle w:val="Tabletext"/>
                        <w:ind w:left="720" w:firstLine="720"/>
                      </w:pPr>
                      <w:r w:rsidRPr="004F3DD7">
                        <w:t>(i) has written terms of reference guiding its operation; and</w:t>
                      </w:r>
                    </w:p>
                    <w:p w14:paraId="034F148E" w14:textId="55DCEF79" w:rsidR="00326CBC" w:rsidRPr="004F3DD7" w:rsidRDefault="00326CBC" w:rsidP="00326CBC">
                      <w:pPr>
                        <w:pStyle w:val="Tabletext"/>
                        <w:ind w:left="1701" w:hanging="261"/>
                      </w:pPr>
                      <w:r>
                        <w:t>(</w:t>
                      </w:r>
                      <w:r w:rsidRPr="004F3DD7">
                        <w:t>ii) is required to provide the advice or report to a Minister or the</w:t>
                      </w:r>
                      <w:r w:rsidR="00256346">
                        <w:t xml:space="preserve"> </w:t>
                      </w:r>
                      <w:r>
                        <w:t>G</w:t>
                      </w:r>
                      <w:r w:rsidRPr="004F3DD7">
                        <w:t>overnment; and</w:t>
                      </w:r>
                    </w:p>
                    <w:p w14:paraId="0BD4450F" w14:textId="77777777" w:rsidR="00326CBC" w:rsidRPr="004F3DD7" w:rsidRDefault="00326CBC" w:rsidP="00326CBC">
                      <w:pPr>
                        <w:pStyle w:val="Tabletext"/>
                        <w:ind w:left="720" w:firstLine="720"/>
                      </w:pPr>
                      <w:r w:rsidRPr="004F3DD7">
                        <w:t>(iii) is declared to be a public entity for the purposes of this Act—</w:t>
                      </w:r>
                    </w:p>
                    <w:p w14:paraId="696A1023" w14:textId="77777777" w:rsidR="00326CBC" w:rsidRPr="004F3DD7" w:rsidRDefault="00326CBC" w:rsidP="00326CBC">
                      <w:pPr>
                        <w:pStyle w:val="Tabletext"/>
                        <w:ind w:left="2552" w:hanging="425"/>
                      </w:pPr>
                      <w:r w:rsidRPr="004F3DD7">
                        <w:t xml:space="preserve">(A) by the Act or subordinate instrument or </w:t>
                      </w:r>
                      <w:proofErr w:type="gramStart"/>
                      <w:r w:rsidRPr="004F3DD7">
                        <w:t>other</w:t>
                      </w:r>
                      <w:proofErr w:type="gramEnd"/>
                      <w:r w:rsidRPr="004F3DD7">
                        <w:t xml:space="preserve"> document under which it is established; or</w:t>
                      </w:r>
                    </w:p>
                    <w:p w14:paraId="24FA0EAF" w14:textId="77777777" w:rsidR="00326CBC" w:rsidRPr="004F3DD7" w:rsidRDefault="00326CBC" w:rsidP="00326CBC">
                      <w:pPr>
                        <w:pStyle w:val="Tabletext"/>
                        <w:ind w:left="1440" w:firstLine="720"/>
                      </w:pPr>
                      <w:r w:rsidRPr="004F3DD7">
                        <w:t>(B) by an Order under subsection (3)—</w:t>
                      </w:r>
                      <w:r w:rsidRPr="004F3DD7">
                        <w:tab/>
                      </w:r>
                    </w:p>
                    <w:p w14:paraId="2812236C" w14:textId="77777777" w:rsidR="00326CBC" w:rsidRPr="004F3DD7" w:rsidRDefault="00326CBC" w:rsidP="00326CBC">
                      <w:pPr>
                        <w:pStyle w:val="Tabletext"/>
                        <w:ind w:left="720" w:firstLine="720"/>
                      </w:pPr>
                      <w:r w:rsidRPr="004F3DD7">
                        <w:t>but does not include—</w:t>
                      </w:r>
                    </w:p>
                    <w:p w14:paraId="5AE5A386" w14:textId="77777777" w:rsidR="00326CBC" w:rsidRPr="004F3DD7" w:rsidRDefault="00326CBC" w:rsidP="00326CBC">
                      <w:pPr>
                        <w:pStyle w:val="Tabletext"/>
                        <w:ind w:left="1440" w:firstLine="720"/>
                      </w:pPr>
                      <w:r w:rsidRPr="004F3DD7">
                        <w:t>(da) a Department or an Administrative Office; or</w:t>
                      </w:r>
                    </w:p>
                    <w:p w14:paraId="36BF3BD9" w14:textId="77777777" w:rsidR="00326CBC" w:rsidRPr="004F3DD7" w:rsidRDefault="00326CBC" w:rsidP="00326CBC">
                      <w:pPr>
                        <w:pStyle w:val="Tabletext"/>
                        <w:ind w:left="1440" w:firstLine="720"/>
                      </w:pPr>
                      <w:r w:rsidRPr="004F3DD7">
                        <w:t>(e) an exempt body; or</w:t>
                      </w:r>
                    </w:p>
                    <w:p w14:paraId="6167CA73" w14:textId="77777777" w:rsidR="00326CBC" w:rsidRPr="004F3DD7" w:rsidRDefault="00326CBC" w:rsidP="00326CBC">
                      <w:pPr>
                        <w:pStyle w:val="Tabletext"/>
                        <w:ind w:left="1440" w:firstLine="720"/>
                      </w:pPr>
                      <w:r w:rsidRPr="004F3DD7">
                        <w:t>(f) a special body in its capacity as a special body; or</w:t>
                      </w:r>
                    </w:p>
                    <w:p w14:paraId="65CE76B7" w14:textId="77777777" w:rsidR="00326CBC" w:rsidRPr="004F3DD7" w:rsidRDefault="00326CBC" w:rsidP="00326CBC">
                      <w:pPr>
                        <w:pStyle w:val="Tabletext"/>
                        <w:ind w:left="1440" w:firstLine="720"/>
                      </w:pPr>
                      <w:r w:rsidRPr="004F3DD7">
                        <w:t>(fa) a Royal Commission, Board of Inquiry or Formal Review; or</w:t>
                      </w:r>
                    </w:p>
                    <w:p w14:paraId="3CAD3B9F" w14:textId="46C00214" w:rsidR="00326CBC" w:rsidRPr="004F3DD7" w:rsidRDefault="00326CBC" w:rsidP="00326CBC">
                      <w:pPr>
                        <w:pStyle w:val="Tabletext"/>
                        <w:ind w:left="2410" w:hanging="250"/>
                      </w:pPr>
                      <w:r w:rsidRPr="004F3DD7">
                        <w:t xml:space="preserve">(g) a registered community health centre within the meaning of the Health Services Act 1988 or a body that provides aged care services that is, or is capable of being, registered under that Act; or </w:t>
                      </w:r>
                    </w:p>
                    <w:p w14:paraId="5CD5273D" w14:textId="77777777" w:rsidR="00326CBC" w:rsidRPr="004F3DD7" w:rsidRDefault="00326CBC" w:rsidP="00326CBC">
                      <w:pPr>
                        <w:pStyle w:val="Tabletext"/>
                        <w:ind w:left="2410" w:hanging="250"/>
                      </w:pPr>
                      <w:r w:rsidRPr="004F3DD7">
                        <w:t>(h) a body, or a class of body, that is declared by an Order under subsection (2) not to be a public entity for the purposes of this Act.</w:t>
                      </w:r>
                    </w:p>
                    <w:p w14:paraId="784F3F40" w14:textId="77777777" w:rsidR="00326CBC" w:rsidRPr="004F3DD7" w:rsidRDefault="00326CBC" w:rsidP="00326CBC">
                      <w:pPr>
                        <w:pStyle w:val="Tabletext"/>
                      </w:pPr>
                      <w:r w:rsidRPr="004F3DD7">
                        <w:t>(1A) To avoid doubt and without limiting subsection (1), the following are public entities for the purposes of this Act—</w:t>
                      </w:r>
                    </w:p>
                    <w:p w14:paraId="133A7044" w14:textId="77777777" w:rsidR="00326CBC" w:rsidRPr="004F3DD7" w:rsidRDefault="00326CBC" w:rsidP="00326CBC">
                      <w:pPr>
                        <w:pStyle w:val="Tabletext"/>
                        <w:ind w:left="993" w:hanging="273"/>
                      </w:pPr>
                      <w:r w:rsidRPr="004F3DD7">
                        <w:t xml:space="preserve">(a) a TAFE institute within the meaning of the Education and Training Reform Act </w:t>
                      </w:r>
                      <w:proofErr w:type="gramStart"/>
                      <w:r w:rsidRPr="004F3DD7">
                        <w:t>2006;</w:t>
                      </w:r>
                      <w:proofErr w:type="gramEnd"/>
                    </w:p>
                    <w:p w14:paraId="43F1977A" w14:textId="77777777" w:rsidR="00326CBC" w:rsidRPr="004F3DD7" w:rsidRDefault="00326CBC" w:rsidP="00326CBC">
                      <w:pPr>
                        <w:pStyle w:val="Tabletext"/>
                        <w:ind w:firstLine="720"/>
                      </w:pPr>
                      <w:r w:rsidRPr="004F3DD7">
                        <w:t>(b) AMES within the meaning of the Education and Training Reform Act 2006.</w:t>
                      </w:r>
                    </w:p>
                    <w:p w14:paraId="264CF4B2" w14:textId="77777777" w:rsidR="00326CBC" w:rsidRDefault="00326CBC" w:rsidP="00326CBC">
                      <w:pPr>
                        <w:pStyle w:val="Tabletext"/>
                      </w:pPr>
                    </w:p>
                  </w:txbxContent>
                </v:textbox>
                <w10:anchorlock/>
              </v:shape>
            </w:pict>
          </mc:Fallback>
        </mc:AlternateContent>
      </w:r>
      <w:r>
        <w:t xml:space="preserve">Source: PAA, s5. </w:t>
      </w:r>
    </w:p>
    <w:p w14:paraId="716FA07C" w14:textId="096EFC68" w:rsidR="00B57841" w:rsidRPr="00B57841" w:rsidRDefault="00F838AB" w:rsidP="0092477D">
      <w:pPr>
        <w:pStyle w:val="Parabeforeabulletlist"/>
      </w:pPr>
      <w:r>
        <w:lastRenderedPageBreak/>
        <w:t>P</w:t>
      </w:r>
      <w:r w:rsidR="00B57841" w:rsidRPr="00B57841">
        <w:t>ublic entities may be established using a number of legal forms, depending on factors such as the functions of the entity and the degree of ministerial control required.</w:t>
      </w:r>
      <w:r w:rsidR="007A4F80">
        <w:rPr>
          <w:rFonts w:ascii="ZWAdobeF" w:hAnsi="ZWAdobeF" w:cs="ZWAdobeF"/>
          <w:color w:val="auto"/>
          <w:sz w:val="2"/>
          <w:szCs w:val="2"/>
        </w:rPr>
        <w:t>8F</w:t>
      </w:r>
      <w:r w:rsidR="00B57841" w:rsidRPr="00B57841">
        <w:rPr>
          <w:vertAlign w:val="superscript"/>
        </w:rPr>
        <w:footnoteReference w:id="10"/>
      </w:r>
      <w:r w:rsidR="00B57841" w:rsidRPr="00B57841">
        <w:t xml:space="preserve"> For example, some public entities are:</w:t>
      </w:r>
    </w:p>
    <w:p w14:paraId="626C9B9F" w14:textId="77777777" w:rsidR="00B57841" w:rsidRPr="00B57841" w:rsidRDefault="00B57841" w:rsidP="00B57841">
      <w:pPr>
        <w:pStyle w:val="VIRTBulletpoints"/>
      </w:pPr>
      <w:r w:rsidRPr="00B57841">
        <w:t>established under their own bespoke legislation (e.g. Dairy Food Safety Victoria), or under sector specific legislation (e.g. water corporations)</w:t>
      </w:r>
    </w:p>
    <w:p w14:paraId="7B9B1639" w14:textId="77777777" w:rsidR="00B57841" w:rsidRPr="00B57841" w:rsidRDefault="00B57841" w:rsidP="00B57841">
      <w:pPr>
        <w:pStyle w:val="VIRTBulletpoints"/>
      </w:pPr>
      <w:r w:rsidRPr="00B57841">
        <w:t xml:space="preserve">incorporated under legislation that is not sector specific, such as the </w:t>
      </w:r>
      <w:r w:rsidRPr="00B57841">
        <w:rPr>
          <w:i/>
          <w:iCs/>
        </w:rPr>
        <w:t>State Owned Enterprises Act 1992</w:t>
      </w:r>
      <w:r w:rsidRPr="00B57841">
        <w:t xml:space="preserve"> (Vic) (e.g. the Victorian Asbestos Eradication Agency) or the </w:t>
      </w:r>
      <w:r w:rsidRPr="00B57841">
        <w:rPr>
          <w:i/>
          <w:iCs/>
        </w:rPr>
        <w:t>Corporations Act 2001</w:t>
      </w:r>
      <w:r w:rsidRPr="00B57841">
        <w:t xml:space="preserve"> (Cth) (e.g. Melbourne Recital Centre)</w:t>
      </w:r>
    </w:p>
    <w:p w14:paraId="07B08564" w14:textId="77777777" w:rsidR="00B57841" w:rsidRPr="00B57841" w:rsidRDefault="00B57841" w:rsidP="00B57841">
      <w:pPr>
        <w:pStyle w:val="VIRTBulletpoints"/>
      </w:pPr>
      <w:r w:rsidRPr="00B57841">
        <w:t>non-statutory advisory bodies that are established by a Minister or the Governor in Council (in general, these public entities do not employ staff).</w:t>
      </w:r>
    </w:p>
    <w:p w14:paraId="492269E2" w14:textId="11720AFB" w:rsidR="00143464" w:rsidRPr="00143464" w:rsidRDefault="00143464" w:rsidP="00143464">
      <w:pPr>
        <w:spacing w:before="240" w:after="120" w:line="276" w:lineRule="auto"/>
        <w:jc w:val="both"/>
        <w:rPr>
          <w:rFonts w:ascii="Calibri Light" w:hAnsi="Calibri Light" w:cs="Times New Roman (Body CS)"/>
          <w:color w:val="4D4D4D" w:themeColor="accent6"/>
          <w:sz w:val="26"/>
          <w:szCs w:val="26"/>
        </w:rPr>
      </w:pPr>
      <w:r w:rsidRPr="00143464">
        <w:rPr>
          <w:rFonts w:ascii="Calibri Light" w:hAnsi="Calibri Light" w:cs="Times New Roman (Body CS)"/>
          <w:color w:val="4D4D4D" w:themeColor="accent6"/>
          <w:sz w:val="26"/>
          <w:szCs w:val="26"/>
        </w:rPr>
        <w:t xml:space="preserve">Unlike departments, public entities operate at an </w:t>
      </w:r>
      <w:r w:rsidR="002A6C99">
        <w:rPr>
          <w:rFonts w:ascii="Calibri Light" w:hAnsi="Calibri Light" w:cs="Times New Roman (Body CS)"/>
          <w:color w:val="4D4D4D" w:themeColor="accent6"/>
          <w:sz w:val="26"/>
          <w:szCs w:val="26"/>
        </w:rPr>
        <w:t>‘</w:t>
      </w:r>
      <w:r w:rsidRPr="00143464">
        <w:rPr>
          <w:rFonts w:ascii="Calibri Light" w:hAnsi="Calibri Light" w:cs="Times New Roman (Body CS)"/>
          <w:color w:val="4D4D4D" w:themeColor="accent6"/>
          <w:sz w:val="26"/>
          <w:szCs w:val="26"/>
        </w:rPr>
        <w:t>arm’s length</w:t>
      </w:r>
      <w:r w:rsidR="002A6C99">
        <w:rPr>
          <w:rFonts w:ascii="Calibri Light" w:hAnsi="Calibri Light" w:cs="Times New Roman (Body CS)"/>
          <w:color w:val="4D4D4D" w:themeColor="accent6"/>
          <w:sz w:val="26"/>
          <w:szCs w:val="26"/>
        </w:rPr>
        <w:t>’</w:t>
      </w:r>
      <w:r w:rsidRPr="00143464">
        <w:rPr>
          <w:rFonts w:ascii="Calibri Light" w:hAnsi="Calibri Light" w:cs="Times New Roman (Body CS)"/>
          <w:color w:val="4D4D4D" w:themeColor="accent6"/>
          <w:sz w:val="26"/>
          <w:szCs w:val="26"/>
        </w:rPr>
        <w:t xml:space="preserve"> from government and perform their functions with varying degrees of autonomy. This may be desirable where it is determined that a particular function (e.g. delivery of a service) does not require a high degree of oversight by the relevant Minister, where the government will be bound by the decisions of the organisation, or because the organisation is established to scrutinise government actions.</w:t>
      </w:r>
      <w:r w:rsidRPr="00143464">
        <w:rPr>
          <w:rFonts w:ascii="Calibri Light" w:hAnsi="Calibri Light" w:cs="Times New Roman (Body CS)"/>
          <w:color w:val="4D4D4D" w:themeColor="accent6"/>
          <w:sz w:val="26"/>
          <w:szCs w:val="26"/>
          <w:vertAlign w:val="superscript"/>
        </w:rPr>
        <w:footnoteReference w:id="11"/>
      </w:r>
      <w:r w:rsidRPr="00143464">
        <w:rPr>
          <w:rFonts w:ascii="Calibri Light" w:hAnsi="Calibri Light" w:cs="Times New Roman (Body CS)"/>
          <w:color w:val="4D4D4D" w:themeColor="accent6"/>
          <w:sz w:val="26"/>
          <w:szCs w:val="26"/>
        </w:rPr>
        <w:t xml:space="preserve"> In some cases, this independence provides scope for enhanced local involvement in decision</w:t>
      </w:r>
      <w:r w:rsidR="001C319B">
        <w:rPr>
          <w:rFonts w:ascii="Calibri Light" w:hAnsi="Calibri Light" w:cs="Times New Roman (Body CS)"/>
          <w:color w:val="4D4D4D" w:themeColor="accent6"/>
          <w:sz w:val="26"/>
          <w:szCs w:val="26"/>
        </w:rPr>
        <w:t>-</w:t>
      </w:r>
      <w:r w:rsidRPr="00143464">
        <w:rPr>
          <w:rFonts w:ascii="Calibri Light" w:hAnsi="Calibri Light" w:cs="Times New Roman (Body CS)"/>
          <w:color w:val="4D4D4D" w:themeColor="accent6"/>
          <w:sz w:val="26"/>
          <w:szCs w:val="26"/>
        </w:rPr>
        <w:t>making and responsiveness to the local community and instil</w:t>
      </w:r>
      <w:r w:rsidR="000E4CCA">
        <w:rPr>
          <w:rFonts w:ascii="Calibri Light" w:hAnsi="Calibri Light" w:cs="Times New Roman (Body CS)"/>
          <w:color w:val="4D4D4D" w:themeColor="accent6"/>
          <w:sz w:val="26"/>
          <w:szCs w:val="26"/>
        </w:rPr>
        <w:t>s</w:t>
      </w:r>
      <w:r w:rsidRPr="00143464">
        <w:rPr>
          <w:rFonts w:ascii="Calibri Light" w:hAnsi="Calibri Light" w:cs="Times New Roman (Body CS)"/>
          <w:color w:val="4D4D4D" w:themeColor="accent6"/>
          <w:sz w:val="26"/>
          <w:szCs w:val="26"/>
        </w:rPr>
        <w:t xml:space="preserve"> greater public confidence (especially for integrity, regulatory or quasi-judicial functions).</w:t>
      </w:r>
      <w:r w:rsidRPr="00143464">
        <w:rPr>
          <w:rFonts w:ascii="Calibri Light" w:hAnsi="Calibri Light" w:cs="Times New Roman (Body CS)"/>
          <w:color w:val="4D4D4D" w:themeColor="accent6"/>
          <w:sz w:val="26"/>
          <w:szCs w:val="26"/>
          <w:vertAlign w:val="superscript"/>
        </w:rPr>
        <w:footnoteReference w:id="12"/>
      </w:r>
      <w:r w:rsidRPr="00143464">
        <w:rPr>
          <w:rFonts w:ascii="Calibri Light" w:hAnsi="Calibri Light" w:cs="Times New Roman (Body CS)"/>
          <w:color w:val="4D4D4D" w:themeColor="accent6"/>
          <w:sz w:val="26"/>
          <w:szCs w:val="26"/>
        </w:rPr>
        <w:t xml:space="preserve"> </w:t>
      </w:r>
    </w:p>
    <w:p w14:paraId="13175330" w14:textId="0A3360B6" w:rsidR="00143464" w:rsidRPr="00143464" w:rsidRDefault="00143464" w:rsidP="1DC1292B">
      <w:pPr>
        <w:spacing w:before="180" w:line="276" w:lineRule="auto"/>
        <w:jc w:val="both"/>
        <w:rPr>
          <w:rFonts w:ascii="Calibri Light" w:hAnsi="Calibri Light" w:cs="Arial"/>
          <w:color w:val="4D4D4D" w:themeColor="accent6"/>
          <w:sz w:val="26"/>
          <w:szCs w:val="26"/>
        </w:rPr>
      </w:pPr>
      <w:r w:rsidRPr="1DC1292B">
        <w:rPr>
          <w:rFonts w:ascii="Calibri Light" w:hAnsi="Calibri Light" w:cs="Arial"/>
          <w:color w:val="4D4D4D" w:themeColor="accent6"/>
          <w:sz w:val="26"/>
          <w:szCs w:val="26"/>
        </w:rPr>
        <w:t>A significant difference between public service bodies and public entities can be their source of funding. Some</w:t>
      </w:r>
      <w:r w:rsidRPr="1DC1292B" w:rsidDel="00C94DF5">
        <w:rPr>
          <w:rFonts w:ascii="Calibri Light" w:hAnsi="Calibri Light" w:cs="Arial"/>
          <w:color w:val="4D4D4D" w:themeColor="accent6"/>
          <w:sz w:val="26"/>
          <w:szCs w:val="26"/>
        </w:rPr>
        <w:t xml:space="preserve"> </w:t>
      </w:r>
      <w:r w:rsidRPr="1DC1292B">
        <w:rPr>
          <w:rFonts w:ascii="Calibri Light" w:hAnsi="Calibri Light" w:cs="Arial"/>
          <w:color w:val="4D4D4D" w:themeColor="accent6"/>
          <w:sz w:val="26"/>
          <w:szCs w:val="26"/>
        </w:rPr>
        <w:t xml:space="preserve">Victorian public entities do not receive any government funding or receive only minimal funding. These entities may therefore rely on the commercial acumen of their workforce to meet their objectives. </w:t>
      </w:r>
    </w:p>
    <w:p w14:paraId="4844DDFD" w14:textId="43E93DF0" w:rsidR="00143464" w:rsidRPr="00143464" w:rsidRDefault="00143464" w:rsidP="00143464">
      <w:pPr>
        <w:spacing w:before="180" w:line="276" w:lineRule="auto"/>
        <w:jc w:val="both"/>
        <w:rPr>
          <w:rFonts w:ascii="Calibri Light" w:hAnsi="Calibri Light" w:cs="Arial"/>
          <w:color w:val="4D4D4D" w:themeColor="accent6"/>
          <w:sz w:val="26"/>
          <w:szCs w:val="26"/>
        </w:rPr>
      </w:pPr>
      <w:r w:rsidRPr="1DC1292B">
        <w:rPr>
          <w:rFonts w:ascii="Calibri Light" w:hAnsi="Calibri Light" w:cs="Arial"/>
          <w:color w:val="4D4D4D" w:themeColor="accent6"/>
          <w:sz w:val="26"/>
          <w:szCs w:val="26"/>
        </w:rPr>
        <w:t>Table 2.</w:t>
      </w:r>
      <w:r w:rsidR="00676396" w:rsidRPr="1DC1292B">
        <w:rPr>
          <w:rFonts w:ascii="Calibri Light" w:hAnsi="Calibri Light" w:cs="Arial"/>
          <w:color w:val="4D4D4D" w:themeColor="accent6"/>
          <w:sz w:val="26"/>
          <w:szCs w:val="26"/>
        </w:rPr>
        <w:t>1</w:t>
      </w:r>
      <w:r w:rsidRPr="1DC1292B">
        <w:rPr>
          <w:rFonts w:ascii="Calibri Light" w:hAnsi="Calibri Light" w:cs="Arial"/>
          <w:color w:val="4D4D4D" w:themeColor="accent6"/>
          <w:sz w:val="26"/>
          <w:szCs w:val="26"/>
        </w:rPr>
        <w:t xml:space="preserve"> </w:t>
      </w:r>
      <w:r w:rsidR="006E6A60" w:rsidRPr="1DC1292B">
        <w:rPr>
          <w:rFonts w:ascii="Calibri Light" w:hAnsi="Calibri Light" w:cs="Arial"/>
          <w:color w:val="4D4D4D" w:themeColor="accent6"/>
          <w:sz w:val="26"/>
          <w:szCs w:val="26"/>
        </w:rPr>
        <w:t>summarises</w:t>
      </w:r>
      <w:r w:rsidRPr="1DC1292B">
        <w:rPr>
          <w:rFonts w:ascii="Calibri Light" w:hAnsi="Calibri Light" w:cs="Arial"/>
          <w:color w:val="4D4D4D" w:themeColor="accent6"/>
          <w:sz w:val="26"/>
          <w:szCs w:val="26"/>
        </w:rPr>
        <w:t xml:space="preserve"> how departments and public entities differ across a range of key attributes.</w:t>
      </w:r>
    </w:p>
    <w:p w14:paraId="21C39699" w14:textId="41D94883" w:rsidR="00143464" w:rsidRPr="00143464" w:rsidRDefault="00143464" w:rsidP="00662B90">
      <w:pPr>
        <w:pStyle w:val="Tableheading"/>
        <w:keepNext/>
        <w:rPr>
          <w:b w:val="0"/>
        </w:rPr>
      </w:pPr>
      <w:bookmarkStart w:id="66" w:name="_Toc59127459"/>
      <w:r>
        <w:lastRenderedPageBreak/>
        <w:t>T</w:t>
      </w:r>
      <w:r w:rsidRPr="00143464">
        <w:t>able 2.</w:t>
      </w:r>
      <w:r w:rsidR="00676396">
        <w:t>1</w:t>
      </w:r>
      <w:r w:rsidRPr="00143464">
        <w:t xml:space="preserve">: </w:t>
      </w:r>
      <w:r w:rsidR="00FF6171">
        <w:t>c</w:t>
      </w:r>
      <w:r w:rsidR="0045453A">
        <w:t>omparison of k</w:t>
      </w:r>
      <w:r w:rsidRPr="00143464">
        <w:t xml:space="preserve">ey features </w:t>
      </w:r>
      <w:r w:rsidR="0045453A">
        <w:t>-</w:t>
      </w:r>
      <w:r w:rsidRPr="00143464">
        <w:t xml:space="preserve"> public entities and departments</w:t>
      </w:r>
      <w:bookmarkEnd w:id="66"/>
    </w:p>
    <w:tbl>
      <w:tblPr>
        <w:tblStyle w:val="Style1"/>
        <w:tblW w:w="8505" w:type="dxa"/>
        <w:tblLook w:val="04A0" w:firstRow="1" w:lastRow="0" w:firstColumn="1" w:lastColumn="0" w:noHBand="0" w:noVBand="1"/>
      </w:tblPr>
      <w:tblGrid>
        <w:gridCol w:w="1843"/>
        <w:gridCol w:w="3402"/>
        <w:gridCol w:w="3260"/>
      </w:tblGrid>
      <w:tr w:rsidR="00821095" w:rsidRPr="00143464" w14:paraId="7DC55805" w14:textId="77777777" w:rsidTr="001B42F2">
        <w:trPr>
          <w:cnfStyle w:val="100000000000" w:firstRow="1" w:lastRow="0" w:firstColumn="0" w:lastColumn="0" w:oddVBand="0" w:evenVBand="0" w:oddHBand="0" w:evenHBand="0" w:firstRowFirstColumn="0" w:firstRowLastColumn="0" w:lastRowFirstColumn="0" w:lastRowLastColumn="0"/>
          <w:trHeight w:val="355"/>
          <w:tblHeader/>
        </w:trPr>
        <w:tc>
          <w:tcPr>
            <w:tcW w:w="1843" w:type="dxa"/>
          </w:tcPr>
          <w:p w14:paraId="363AD8D2" w14:textId="08D00371" w:rsidR="00821095" w:rsidRPr="000E4F1F" w:rsidRDefault="00821095" w:rsidP="00821095">
            <w:pPr>
              <w:keepNext/>
              <w:spacing w:after="0"/>
              <w:rPr>
                <w:rFonts w:ascii="Calibri Light" w:hAnsi="Calibri Light"/>
                <w:bCs/>
                <w:color w:val="FFFFFF" w:themeColor="background1"/>
                <w:sz w:val="22"/>
              </w:rPr>
            </w:pPr>
            <w:r w:rsidRPr="000E4F1F">
              <w:rPr>
                <w:rFonts w:ascii="Calibri Light" w:hAnsi="Calibri Light"/>
                <w:bCs/>
                <w:color w:val="FFFFFF" w:themeColor="background1"/>
                <w:sz w:val="22"/>
              </w:rPr>
              <w:t>Feature</w:t>
            </w:r>
          </w:p>
        </w:tc>
        <w:tc>
          <w:tcPr>
            <w:tcW w:w="3402" w:type="dxa"/>
          </w:tcPr>
          <w:p w14:paraId="0A9CB826" w14:textId="2F20C511" w:rsidR="00821095" w:rsidRPr="000E4F1F" w:rsidRDefault="00821095" w:rsidP="00821095">
            <w:pPr>
              <w:keepNext/>
              <w:spacing w:after="0"/>
              <w:rPr>
                <w:rFonts w:ascii="Calibri Light" w:hAnsi="Calibri Light"/>
                <w:bCs/>
                <w:color w:val="FFFFFF" w:themeColor="background1"/>
                <w:sz w:val="22"/>
              </w:rPr>
            </w:pPr>
            <w:r w:rsidRPr="000E4F1F">
              <w:rPr>
                <w:rFonts w:ascii="Calibri Light" w:hAnsi="Calibri Light"/>
                <w:bCs/>
                <w:color w:val="FFFFFF" w:themeColor="background1"/>
                <w:sz w:val="22"/>
              </w:rPr>
              <w:t>Public entity</w:t>
            </w:r>
          </w:p>
        </w:tc>
        <w:tc>
          <w:tcPr>
            <w:tcW w:w="3260" w:type="dxa"/>
          </w:tcPr>
          <w:p w14:paraId="395144B3" w14:textId="1734EDCD" w:rsidR="00821095" w:rsidRPr="000E4F1F" w:rsidRDefault="00821095" w:rsidP="00821095">
            <w:pPr>
              <w:keepNext/>
              <w:spacing w:after="0"/>
              <w:rPr>
                <w:rFonts w:ascii="Calibri Light" w:hAnsi="Calibri Light"/>
                <w:bCs/>
                <w:color w:val="FFFFFF" w:themeColor="background1"/>
                <w:sz w:val="22"/>
              </w:rPr>
            </w:pPr>
            <w:r w:rsidRPr="000E4F1F">
              <w:rPr>
                <w:rFonts w:ascii="Calibri Light" w:hAnsi="Calibri Light"/>
                <w:bCs/>
                <w:color w:val="FFFFFF" w:themeColor="background1"/>
                <w:sz w:val="22"/>
              </w:rPr>
              <w:t>Department</w:t>
            </w:r>
          </w:p>
        </w:tc>
      </w:tr>
      <w:tr w:rsidR="00143464" w:rsidRPr="00143464" w14:paraId="3DDA02D2" w14:textId="77777777" w:rsidTr="009A027A">
        <w:tc>
          <w:tcPr>
            <w:tcW w:w="1843" w:type="dxa"/>
          </w:tcPr>
          <w:p w14:paraId="1AF4C1BA" w14:textId="77777777" w:rsidR="00143464" w:rsidRPr="00143464" w:rsidRDefault="00143464" w:rsidP="00143464">
            <w:pPr>
              <w:keepNext/>
              <w:spacing w:after="0"/>
              <w:rPr>
                <w:rFonts w:ascii="Calibri Light" w:hAnsi="Calibri Light"/>
                <w:color w:val="4D4D4D" w:themeColor="accent6"/>
                <w:sz w:val="22"/>
              </w:rPr>
            </w:pPr>
            <w:r w:rsidRPr="00143464">
              <w:rPr>
                <w:rFonts w:ascii="Calibri Light" w:hAnsi="Calibri Light"/>
                <w:color w:val="4D4D4D" w:themeColor="accent6"/>
                <w:sz w:val="22"/>
              </w:rPr>
              <w:t>Legal form</w:t>
            </w:r>
          </w:p>
        </w:tc>
        <w:tc>
          <w:tcPr>
            <w:tcW w:w="3402" w:type="dxa"/>
          </w:tcPr>
          <w:p w14:paraId="3AB8C181" w14:textId="77777777" w:rsidR="00143464" w:rsidRPr="00143464" w:rsidRDefault="00143464" w:rsidP="00143464">
            <w:pPr>
              <w:keepNext/>
              <w:spacing w:after="0"/>
              <w:rPr>
                <w:rFonts w:ascii="Calibri Light" w:hAnsi="Calibri Light"/>
                <w:color w:val="4D4D4D" w:themeColor="accent6"/>
                <w:sz w:val="22"/>
              </w:rPr>
            </w:pPr>
            <w:r w:rsidRPr="00143464">
              <w:rPr>
                <w:rFonts w:ascii="Calibri Light" w:hAnsi="Calibri Light"/>
                <w:color w:val="4D4D4D" w:themeColor="accent6"/>
                <w:sz w:val="22"/>
              </w:rPr>
              <w:t>Many possible forms, including both unincorporated and incorporated bodies. Generally have separate legal status to the Crown.</w:t>
            </w:r>
          </w:p>
        </w:tc>
        <w:tc>
          <w:tcPr>
            <w:tcW w:w="3260" w:type="dxa"/>
          </w:tcPr>
          <w:p w14:paraId="5CE44FE6" w14:textId="77777777" w:rsidR="00143464" w:rsidRPr="00143464" w:rsidRDefault="00143464" w:rsidP="00143464">
            <w:pPr>
              <w:keepNext/>
              <w:spacing w:after="0"/>
              <w:rPr>
                <w:rFonts w:ascii="Calibri Light" w:hAnsi="Calibri Light"/>
                <w:color w:val="4D4D4D" w:themeColor="accent6"/>
                <w:sz w:val="22"/>
              </w:rPr>
            </w:pPr>
            <w:r w:rsidRPr="00143464">
              <w:rPr>
                <w:rFonts w:ascii="Calibri Light" w:hAnsi="Calibri Light"/>
                <w:color w:val="4D4D4D" w:themeColor="accent6"/>
                <w:sz w:val="22"/>
              </w:rPr>
              <w:t>Part of Crown. No separate legal identity.</w:t>
            </w:r>
          </w:p>
        </w:tc>
      </w:tr>
      <w:tr w:rsidR="00143464" w:rsidRPr="00143464" w14:paraId="0304DD69" w14:textId="77777777" w:rsidTr="009A027A">
        <w:tc>
          <w:tcPr>
            <w:tcW w:w="1843" w:type="dxa"/>
          </w:tcPr>
          <w:p w14:paraId="6FAB0B14" w14:textId="77777777" w:rsidR="00143464" w:rsidRPr="00143464" w:rsidRDefault="00143464" w:rsidP="00143464">
            <w:pPr>
              <w:spacing w:after="0"/>
              <w:rPr>
                <w:rFonts w:ascii="Calibri Light" w:hAnsi="Calibri Light"/>
                <w:color w:val="4D4D4D" w:themeColor="accent6"/>
                <w:sz w:val="22"/>
              </w:rPr>
            </w:pPr>
            <w:r w:rsidRPr="00143464">
              <w:rPr>
                <w:rFonts w:ascii="Calibri Light" w:hAnsi="Calibri Light"/>
                <w:color w:val="4D4D4D" w:themeColor="accent6"/>
                <w:sz w:val="22"/>
              </w:rPr>
              <w:t>Establishment mechanisms</w:t>
            </w:r>
          </w:p>
        </w:tc>
        <w:tc>
          <w:tcPr>
            <w:tcW w:w="3402" w:type="dxa"/>
          </w:tcPr>
          <w:p w14:paraId="0FD4E179" w14:textId="77777777" w:rsidR="00143464" w:rsidRPr="00143464" w:rsidRDefault="00143464" w:rsidP="00143464">
            <w:pPr>
              <w:spacing w:after="0"/>
              <w:rPr>
                <w:rFonts w:ascii="Calibri Light" w:hAnsi="Calibri Light"/>
                <w:color w:val="4D4D4D" w:themeColor="accent6"/>
                <w:sz w:val="22"/>
              </w:rPr>
            </w:pPr>
            <w:r w:rsidRPr="00143464">
              <w:rPr>
                <w:rFonts w:ascii="Calibri Light" w:hAnsi="Calibri Light"/>
                <w:color w:val="4D4D4D" w:themeColor="accent6"/>
                <w:sz w:val="22"/>
              </w:rPr>
              <w:t xml:space="preserve">Many possible mechanisms, including ministerial direction, specific legislation, </w:t>
            </w:r>
            <w:r w:rsidRPr="00143464">
              <w:rPr>
                <w:rFonts w:ascii="Calibri Light" w:hAnsi="Calibri Light"/>
                <w:i/>
                <w:iCs/>
                <w:color w:val="4D4D4D" w:themeColor="accent6"/>
                <w:sz w:val="22"/>
              </w:rPr>
              <w:t xml:space="preserve">State Owned Enterprises Act 1992 </w:t>
            </w:r>
            <w:r w:rsidRPr="00143464">
              <w:rPr>
                <w:rFonts w:ascii="Calibri Light" w:hAnsi="Calibri Light"/>
                <w:color w:val="4D4D4D" w:themeColor="accent6"/>
                <w:sz w:val="22"/>
              </w:rPr>
              <w:t>(Vic).</w:t>
            </w:r>
          </w:p>
        </w:tc>
        <w:tc>
          <w:tcPr>
            <w:tcW w:w="3260" w:type="dxa"/>
          </w:tcPr>
          <w:p w14:paraId="74DAA550" w14:textId="77777777" w:rsidR="00143464" w:rsidRPr="00143464" w:rsidRDefault="00143464" w:rsidP="00143464">
            <w:pPr>
              <w:spacing w:after="0"/>
              <w:rPr>
                <w:rFonts w:ascii="Calibri Light" w:hAnsi="Calibri Light"/>
                <w:color w:val="4D4D4D" w:themeColor="accent6"/>
                <w:sz w:val="22"/>
              </w:rPr>
            </w:pPr>
            <w:r w:rsidRPr="00143464">
              <w:rPr>
                <w:rFonts w:ascii="Calibri Light" w:hAnsi="Calibri Light"/>
                <w:color w:val="4D4D4D" w:themeColor="accent6"/>
                <w:sz w:val="22"/>
              </w:rPr>
              <w:t xml:space="preserve">Order in Council under s10 of the </w:t>
            </w:r>
            <w:r w:rsidRPr="00143464">
              <w:rPr>
                <w:rFonts w:ascii="Calibri Light" w:hAnsi="Calibri Light"/>
                <w:i/>
                <w:iCs/>
                <w:color w:val="4D4D4D" w:themeColor="accent6"/>
                <w:sz w:val="22"/>
              </w:rPr>
              <w:t xml:space="preserve">Public Administration Act 2004 </w:t>
            </w:r>
            <w:r w:rsidRPr="00143464">
              <w:rPr>
                <w:rFonts w:ascii="Calibri Light" w:hAnsi="Calibri Light"/>
                <w:color w:val="4D4D4D" w:themeColor="accent6"/>
                <w:sz w:val="22"/>
              </w:rPr>
              <w:t>(Vic).</w:t>
            </w:r>
          </w:p>
        </w:tc>
      </w:tr>
      <w:tr w:rsidR="00143464" w:rsidRPr="00143464" w14:paraId="1468DEC4" w14:textId="77777777" w:rsidTr="009A027A">
        <w:tc>
          <w:tcPr>
            <w:tcW w:w="1843" w:type="dxa"/>
          </w:tcPr>
          <w:p w14:paraId="6CAEB59F" w14:textId="77777777" w:rsidR="00143464" w:rsidRPr="00143464" w:rsidRDefault="00143464" w:rsidP="00143464">
            <w:pPr>
              <w:spacing w:after="0"/>
              <w:rPr>
                <w:rFonts w:ascii="Calibri Light" w:hAnsi="Calibri Light"/>
                <w:color w:val="4D4D4D" w:themeColor="accent6"/>
                <w:sz w:val="22"/>
              </w:rPr>
            </w:pPr>
            <w:r w:rsidRPr="00143464">
              <w:rPr>
                <w:rFonts w:ascii="Calibri Light" w:hAnsi="Calibri Light"/>
                <w:color w:val="4D4D4D" w:themeColor="accent6"/>
                <w:sz w:val="22"/>
              </w:rPr>
              <w:t>Governance structure and relationship with Minister</w:t>
            </w:r>
          </w:p>
        </w:tc>
        <w:tc>
          <w:tcPr>
            <w:tcW w:w="3402" w:type="dxa"/>
          </w:tcPr>
          <w:p w14:paraId="057A829D" w14:textId="77777777" w:rsidR="00143464" w:rsidRPr="00143464" w:rsidRDefault="00143464" w:rsidP="00143464">
            <w:pPr>
              <w:spacing w:after="0"/>
              <w:rPr>
                <w:rFonts w:ascii="Calibri Light" w:hAnsi="Calibri Light"/>
                <w:color w:val="4D4D4D" w:themeColor="accent6"/>
                <w:sz w:val="22"/>
              </w:rPr>
            </w:pPr>
            <w:r w:rsidRPr="00143464">
              <w:rPr>
                <w:rFonts w:ascii="Calibri Light" w:hAnsi="Calibri Light"/>
                <w:color w:val="4D4D4D" w:themeColor="accent6"/>
                <w:sz w:val="22"/>
              </w:rPr>
              <w:t>Typically has a governing Board appointed by the Minister. Degree of ministerial control varies. Minister’s powers of direction usually identified in enabling or umbrella legislation.</w:t>
            </w:r>
          </w:p>
        </w:tc>
        <w:tc>
          <w:tcPr>
            <w:tcW w:w="3260" w:type="dxa"/>
          </w:tcPr>
          <w:p w14:paraId="47F1702A" w14:textId="77777777" w:rsidR="00143464" w:rsidRPr="00143464" w:rsidRDefault="00143464" w:rsidP="00143464">
            <w:pPr>
              <w:spacing w:after="0"/>
              <w:rPr>
                <w:rFonts w:ascii="Calibri Light" w:hAnsi="Calibri Light"/>
                <w:color w:val="4D4D4D" w:themeColor="accent6"/>
                <w:sz w:val="22"/>
              </w:rPr>
            </w:pPr>
            <w:r w:rsidRPr="00143464">
              <w:rPr>
                <w:rFonts w:ascii="Calibri Light" w:hAnsi="Calibri Light"/>
                <w:color w:val="4D4D4D" w:themeColor="accent6"/>
                <w:sz w:val="22"/>
              </w:rPr>
              <w:t>Secretary appointed by the Premier and responsible to their Minister(s). Minister has high level of direction and control.</w:t>
            </w:r>
          </w:p>
        </w:tc>
      </w:tr>
      <w:tr w:rsidR="00143464" w:rsidRPr="00143464" w14:paraId="5653DDB5" w14:textId="77777777" w:rsidTr="009A027A">
        <w:tc>
          <w:tcPr>
            <w:tcW w:w="1843" w:type="dxa"/>
          </w:tcPr>
          <w:p w14:paraId="1636C113" w14:textId="77777777" w:rsidR="00143464" w:rsidRPr="00143464" w:rsidRDefault="00143464" w:rsidP="00143464">
            <w:pPr>
              <w:spacing w:after="0"/>
              <w:rPr>
                <w:rFonts w:ascii="Calibri Light" w:hAnsi="Calibri Light"/>
                <w:color w:val="4D4D4D" w:themeColor="accent6"/>
                <w:sz w:val="22"/>
              </w:rPr>
            </w:pPr>
            <w:r w:rsidRPr="00143464">
              <w:rPr>
                <w:rFonts w:ascii="Calibri Light" w:hAnsi="Calibri Light"/>
                <w:color w:val="4D4D4D" w:themeColor="accent6"/>
                <w:sz w:val="22"/>
              </w:rPr>
              <w:t>Financial arrangements</w:t>
            </w:r>
          </w:p>
        </w:tc>
        <w:tc>
          <w:tcPr>
            <w:tcW w:w="3402" w:type="dxa"/>
          </w:tcPr>
          <w:p w14:paraId="4D99AE66" w14:textId="77777777" w:rsidR="00143464" w:rsidRPr="00143464" w:rsidRDefault="00143464" w:rsidP="00143464">
            <w:pPr>
              <w:spacing w:after="0"/>
              <w:rPr>
                <w:rFonts w:ascii="Calibri Light" w:hAnsi="Calibri Light"/>
                <w:color w:val="4D4D4D" w:themeColor="accent6"/>
                <w:sz w:val="22"/>
              </w:rPr>
            </w:pPr>
            <w:r w:rsidRPr="00143464">
              <w:rPr>
                <w:rFonts w:ascii="Calibri Light" w:hAnsi="Calibri Light"/>
                <w:color w:val="4D4D4D" w:themeColor="accent6"/>
                <w:sz w:val="22"/>
              </w:rPr>
              <w:t>Various sources of funding, including appropriation by the monitoring department, commercial revenue, fees, fines and levies.</w:t>
            </w:r>
          </w:p>
        </w:tc>
        <w:tc>
          <w:tcPr>
            <w:tcW w:w="3260" w:type="dxa"/>
          </w:tcPr>
          <w:p w14:paraId="1BC4573F" w14:textId="77777777" w:rsidR="00143464" w:rsidRPr="00143464" w:rsidRDefault="00143464" w:rsidP="00143464">
            <w:pPr>
              <w:spacing w:after="0"/>
              <w:rPr>
                <w:rFonts w:ascii="Calibri Light" w:hAnsi="Calibri Light"/>
                <w:color w:val="4D4D4D" w:themeColor="accent6"/>
                <w:sz w:val="22"/>
              </w:rPr>
            </w:pPr>
            <w:r w:rsidRPr="00143464">
              <w:rPr>
                <w:rFonts w:ascii="Calibri Light" w:hAnsi="Calibri Light"/>
                <w:color w:val="4D4D4D" w:themeColor="accent6"/>
                <w:sz w:val="22"/>
              </w:rPr>
              <w:t>Direct appropriation from Parliament.</w:t>
            </w:r>
          </w:p>
        </w:tc>
      </w:tr>
      <w:tr w:rsidR="00143464" w:rsidRPr="00143464" w14:paraId="1B46AD25" w14:textId="77777777" w:rsidTr="009A027A">
        <w:tc>
          <w:tcPr>
            <w:tcW w:w="1843" w:type="dxa"/>
          </w:tcPr>
          <w:p w14:paraId="6A6D5014" w14:textId="77777777" w:rsidR="00143464" w:rsidRPr="00143464" w:rsidRDefault="00143464" w:rsidP="00143464">
            <w:pPr>
              <w:spacing w:after="0"/>
              <w:rPr>
                <w:rFonts w:ascii="Calibri Light" w:hAnsi="Calibri Light"/>
                <w:color w:val="4D4D4D" w:themeColor="accent6"/>
                <w:sz w:val="22"/>
              </w:rPr>
            </w:pPr>
            <w:r w:rsidRPr="00143464">
              <w:rPr>
                <w:rFonts w:ascii="Calibri Light" w:hAnsi="Calibri Light"/>
                <w:color w:val="4D4D4D" w:themeColor="accent6"/>
                <w:sz w:val="22"/>
              </w:rPr>
              <w:t>Employment arrangements</w:t>
            </w:r>
          </w:p>
        </w:tc>
        <w:tc>
          <w:tcPr>
            <w:tcW w:w="3402" w:type="dxa"/>
          </w:tcPr>
          <w:p w14:paraId="7EA5FB9C" w14:textId="537412AC" w:rsidR="00143464" w:rsidRPr="00143464" w:rsidRDefault="00143464" w:rsidP="00143464">
            <w:pPr>
              <w:spacing w:after="0"/>
              <w:rPr>
                <w:rFonts w:ascii="Calibri Light" w:hAnsi="Calibri Light"/>
                <w:color w:val="4D4D4D" w:themeColor="accent6"/>
                <w:sz w:val="22"/>
              </w:rPr>
            </w:pPr>
            <w:r w:rsidRPr="00143464">
              <w:rPr>
                <w:rFonts w:ascii="Calibri Light" w:hAnsi="Calibri Light"/>
                <w:color w:val="4D4D4D" w:themeColor="accent6"/>
                <w:sz w:val="22"/>
              </w:rPr>
              <w:t>Typically</w:t>
            </w:r>
            <w:r w:rsidR="00421F44">
              <w:rPr>
                <w:rFonts w:ascii="Calibri Light" w:hAnsi="Calibri Light"/>
                <w:color w:val="4D4D4D" w:themeColor="accent6"/>
                <w:sz w:val="22"/>
              </w:rPr>
              <w:t>, executives employed under contracts and</w:t>
            </w:r>
            <w:r w:rsidR="00E90035">
              <w:rPr>
                <w:rFonts w:ascii="Calibri Light" w:hAnsi="Calibri Light"/>
                <w:color w:val="4D4D4D" w:themeColor="accent6"/>
                <w:sz w:val="22"/>
              </w:rPr>
              <w:t xml:space="preserve"> other</w:t>
            </w:r>
            <w:r w:rsidRPr="00143464">
              <w:rPr>
                <w:rFonts w:ascii="Calibri Light" w:hAnsi="Calibri Light"/>
                <w:color w:val="4D4D4D" w:themeColor="accent6"/>
                <w:sz w:val="22"/>
              </w:rPr>
              <w:t xml:space="preserve"> public sector staff employed under various public sector awards and agreements</w:t>
            </w:r>
            <w:r w:rsidR="006C38D1">
              <w:rPr>
                <w:rFonts w:ascii="Calibri Light" w:hAnsi="Calibri Light"/>
                <w:color w:val="4D4D4D" w:themeColor="accent6"/>
                <w:sz w:val="22"/>
              </w:rPr>
              <w:t>.</w:t>
            </w:r>
          </w:p>
        </w:tc>
        <w:tc>
          <w:tcPr>
            <w:tcW w:w="3260" w:type="dxa"/>
          </w:tcPr>
          <w:p w14:paraId="40B2828A" w14:textId="05A73C96" w:rsidR="00143464" w:rsidRPr="00143464" w:rsidRDefault="00544196" w:rsidP="00143464">
            <w:pPr>
              <w:spacing w:after="0"/>
              <w:rPr>
                <w:rFonts w:ascii="Calibri Light" w:hAnsi="Calibri Light"/>
                <w:color w:val="4D4D4D" w:themeColor="accent6"/>
                <w:sz w:val="22"/>
              </w:rPr>
            </w:pPr>
            <w:r>
              <w:rPr>
                <w:rFonts w:ascii="Calibri Light" w:hAnsi="Calibri Light"/>
                <w:color w:val="4D4D4D" w:themeColor="accent6"/>
                <w:sz w:val="22"/>
              </w:rPr>
              <w:t xml:space="preserve">Executives </w:t>
            </w:r>
            <w:r w:rsidR="006C38D1">
              <w:rPr>
                <w:rFonts w:ascii="Calibri Light" w:hAnsi="Calibri Light"/>
                <w:color w:val="4D4D4D" w:themeColor="accent6"/>
                <w:sz w:val="22"/>
              </w:rPr>
              <w:t xml:space="preserve">employed under contracts </w:t>
            </w:r>
            <w:r>
              <w:rPr>
                <w:rFonts w:ascii="Calibri Light" w:hAnsi="Calibri Light"/>
                <w:color w:val="4D4D4D" w:themeColor="accent6"/>
                <w:sz w:val="22"/>
              </w:rPr>
              <w:t>and other p</w:t>
            </w:r>
            <w:r w:rsidR="00143464" w:rsidRPr="00143464">
              <w:rPr>
                <w:rFonts w:ascii="Calibri Light" w:hAnsi="Calibri Light"/>
                <w:color w:val="4D4D4D" w:themeColor="accent6"/>
                <w:sz w:val="22"/>
              </w:rPr>
              <w:t xml:space="preserve">ublic service staff employed under </w:t>
            </w:r>
            <w:r>
              <w:rPr>
                <w:rFonts w:ascii="Calibri Light" w:hAnsi="Calibri Light"/>
                <w:color w:val="4D4D4D" w:themeColor="accent6"/>
                <w:sz w:val="22"/>
              </w:rPr>
              <w:br/>
            </w:r>
            <w:r w:rsidR="006C38D1">
              <w:rPr>
                <w:rFonts w:ascii="Calibri Light" w:hAnsi="Calibri Light"/>
                <w:color w:val="4D4D4D" w:themeColor="accent6"/>
                <w:sz w:val="22"/>
              </w:rPr>
              <w:t>an enterprise agreement</w:t>
            </w:r>
            <w:r w:rsidR="00143464" w:rsidRPr="00143464">
              <w:rPr>
                <w:rFonts w:ascii="Calibri Light" w:hAnsi="Calibri Light"/>
                <w:color w:val="4D4D4D" w:themeColor="accent6"/>
                <w:sz w:val="22"/>
              </w:rPr>
              <w:t>.</w:t>
            </w:r>
          </w:p>
        </w:tc>
      </w:tr>
      <w:tr w:rsidR="00143464" w:rsidRPr="00143464" w14:paraId="3E1A04DE" w14:textId="77777777" w:rsidTr="009C32DD">
        <w:trPr>
          <w:cantSplit/>
        </w:trPr>
        <w:tc>
          <w:tcPr>
            <w:tcW w:w="1843" w:type="dxa"/>
          </w:tcPr>
          <w:p w14:paraId="016D2316" w14:textId="77777777" w:rsidR="00143464" w:rsidRPr="00143464" w:rsidRDefault="00143464" w:rsidP="00143464">
            <w:pPr>
              <w:spacing w:after="0"/>
              <w:rPr>
                <w:rFonts w:ascii="Calibri Light" w:hAnsi="Calibri Light"/>
                <w:color w:val="4D4D4D" w:themeColor="accent6"/>
                <w:sz w:val="22"/>
              </w:rPr>
            </w:pPr>
            <w:r w:rsidRPr="00143464">
              <w:rPr>
                <w:rFonts w:ascii="Calibri Light" w:hAnsi="Calibri Light"/>
                <w:color w:val="4D4D4D" w:themeColor="accent6"/>
                <w:sz w:val="22"/>
              </w:rPr>
              <w:t>Functions</w:t>
            </w:r>
          </w:p>
        </w:tc>
        <w:tc>
          <w:tcPr>
            <w:tcW w:w="3402" w:type="dxa"/>
          </w:tcPr>
          <w:p w14:paraId="52E7B0C6" w14:textId="77777777" w:rsidR="00143464" w:rsidRPr="00143464" w:rsidRDefault="00143464" w:rsidP="00143464">
            <w:pPr>
              <w:spacing w:after="0"/>
              <w:rPr>
                <w:rFonts w:ascii="Calibri Light" w:hAnsi="Calibri Light"/>
                <w:color w:val="4D4D4D" w:themeColor="accent6"/>
                <w:sz w:val="22"/>
              </w:rPr>
            </w:pPr>
            <w:r w:rsidRPr="00143464">
              <w:rPr>
                <w:rFonts w:ascii="Calibri Light" w:hAnsi="Calibri Light"/>
                <w:color w:val="4D4D4D" w:themeColor="accent6"/>
                <w:sz w:val="22"/>
              </w:rPr>
              <w:t>Provide a wide range of functions at arm’s length from Ministers, including service delivery, commercial activities and stewardship of public assets.</w:t>
            </w:r>
          </w:p>
        </w:tc>
        <w:tc>
          <w:tcPr>
            <w:tcW w:w="3260" w:type="dxa"/>
          </w:tcPr>
          <w:p w14:paraId="1D757519" w14:textId="77777777" w:rsidR="00143464" w:rsidRPr="00143464" w:rsidRDefault="00143464" w:rsidP="00143464">
            <w:pPr>
              <w:spacing w:after="0"/>
              <w:rPr>
                <w:rFonts w:ascii="Calibri Light" w:hAnsi="Calibri Light"/>
                <w:color w:val="4D4D4D" w:themeColor="accent6"/>
                <w:sz w:val="22"/>
              </w:rPr>
            </w:pPr>
            <w:r w:rsidRPr="00143464">
              <w:rPr>
                <w:rFonts w:ascii="Calibri Light" w:hAnsi="Calibri Light"/>
                <w:color w:val="4D4D4D" w:themeColor="accent6"/>
                <w:sz w:val="22"/>
              </w:rPr>
              <w:t>Provide strategic policy advice to Ministers. Implement government policy. Provide a range of service delivery, regulatory and other functions.</w:t>
            </w:r>
          </w:p>
        </w:tc>
      </w:tr>
    </w:tbl>
    <w:p w14:paraId="073988C0" w14:textId="6302EFF4" w:rsidR="00143464" w:rsidRPr="00143464" w:rsidRDefault="00143464" w:rsidP="00143464">
      <w:pPr>
        <w:spacing w:after="240"/>
        <w:ind w:right="-149"/>
        <w:contextualSpacing/>
        <w:rPr>
          <w:rFonts w:ascii="Calibri Light" w:hAnsi="Calibri Light"/>
          <w:color w:val="4D4D4D" w:themeColor="accent6"/>
          <w:sz w:val="18"/>
          <w:szCs w:val="20"/>
        </w:rPr>
      </w:pPr>
      <w:r w:rsidRPr="00143464">
        <w:rPr>
          <w:rFonts w:ascii="Calibri Light" w:hAnsi="Calibri Light"/>
          <w:color w:val="4D4D4D" w:themeColor="accent6"/>
          <w:sz w:val="18"/>
          <w:szCs w:val="20"/>
        </w:rPr>
        <w:t xml:space="preserve">Source: </w:t>
      </w:r>
      <w:r w:rsidR="000B3AB0">
        <w:rPr>
          <w:rFonts w:ascii="Calibri Light" w:hAnsi="Calibri Light"/>
          <w:color w:val="4D4D4D" w:themeColor="accent6"/>
          <w:sz w:val="18"/>
          <w:szCs w:val="20"/>
        </w:rPr>
        <w:t>adapted from</w:t>
      </w:r>
      <w:r w:rsidRPr="00143464">
        <w:rPr>
          <w:rFonts w:ascii="Calibri Light" w:hAnsi="Calibri Light"/>
          <w:color w:val="4D4D4D" w:themeColor="accent6"/>
          <w:sz w:val="18"/>
          <w:szCs w:val="20"/>
        </w:rPr>
        <w:t xml:space="preserve"> VPSC, </w:t>
      </w:r>
      <w:r w:rsidRPr="00143464">
        <w:rPr>
          <w:rFonts w:ascii="Calibri Light" w:hAnsi="Calibri Light"/>
          <w:i/>
          <w:iCs/>
          <w:color w:val="4D4D4D" w:themeColor="accent6"/>
          <w:sz w:val="18"/>
          <w:szCs w:val="20"/>
        </w:rPr>
        <w:t>Legal Form and Governance Arrangements for Public Entities</w:t>
      </w:r>
      <w:r w:rsidRPr="00143464">
        <w:rPr>
          <w:rFonts w:ascii="Calibri Light" w:hAnsi="Calibri Light"/>
          <w:color w:val="4D4D4D" w:themeColor="accent6"/>
          <w:sz w:val="18"/>
          <w:szCs w:val="20"/>
        </w:rPr>
        <w:t xml:space="preserve"> (State Government of Victoria: Melbourne, Victoria, May 2013).</w:t>
      </w:r>
    </w:p>
    <w:p w14:paraId="41EAE6D0" w14:textId="6F925454" w:rsidR="00DB6E06" w:rsidRDefault="001D7C81" w:rsidP="00071E95">
      <w:pPr>
        <w:pStyle w:val="VIRTHeading2"/>
      </w:pPr>
      <w:bookmarkStart w:id="67" w:name="_Toc59090128"/>
      <w:r>
        <w:t>2.</w:t>
      </w:r>
      <w:r w:rsidR="00151DFD">
        <w:t>2</w:t>
      </w:r>
      <w:r w:rsidR="00660875">
        <w:tab/>
      </w:r>
      <w:r>
        <w:t>Types of public entities</w:t>
      </w:r>
      <w:bookmarkEnd w:id="67"/>
    </w:p>
    <w:p w14:paraId="4DAFC3F9" w14:textId="1EC2C83C" w:rsidR="00E958F0" w:rsidRDefault="00B77808" w:rsidP="002509F9">
      <w:pPr>
        <w:pStyle w:val="Parabeforeabulletlist"/>
      </w:pPr>
      <w:r>
        <w:t xml:space="preserve">At </w:t>
      </w:r>
      <w:r w:rsidRPr="00E15B2E">
        <w:t>30 June 2019</w:t>
      </w:r>
      <w:r w:rsidR="000275DE">
        <w:t>,</w:t>
      </w:r>
      <w:r w:rsidR="000E47D8">
        <w:t xml:space="preserve"> there </w:t>
      </w:r>
      <w:r>
        <w:t>were</w:t>
      </w:r>
      <w:r w:rsidR="000E47D8">
        <w:t xml:space="preserve"> </w:t>
      </w:r>
      <w:r w:rsidR="000275DE">
        <w:t xml:space="preserve">around 1,680 public entities across Victoria, employing </w:t>
      </w:r>
      <w:r w:rsidR="00475C54">
        <w:t>nearly 273,000 people.</w:t>
      </w:r>
      <w:r w:rsidR="00487209">
        <w:rPr>
          <w:rStyle w:val="FootnoteReference"/>
        </w:rPr>
        <w:footnoteReference w:id="13"/>
      </w:r>
      <w:r w:rsidR="00475C54">
        <w:t xml:space="preserve"> Public entit</w:t>
      </w:r>
      <w:r w:rsidR="0014349B">
        <w:t>y employees</w:t>
      </w:r>
      <w:r w:rsidR="00475C54">
        <w:t xml:space="preserve"> account for around 84</w:t>
      </w:r>
      <w:r w:rsidR="00E958F0">
        <w:t> </w:t>
      </w:r>
      <w:r w:rsidR="00475C54">
        <w:t xml:space="preserve">per cent of the </w:t>
      </w:r>
      <w:r w:rsidR="0014349B">
        <w:t>public sector workforce</w:t>
      </w:r>
      <w:r w:rsidR="72F5118B">
        <w:t xml:space="preserve"> (with VPS employees making up the remaining 16 per cent)</w:t>
      </w:r>
      <w:r w:rsidR="44B7ACAE">
        <w:t>.</w:t>
      </w:r>
      <w:r w:rsidR="0014349B">
        <w:t xml:space="preserve"> </w:t>
      </w:r>
    </w:p>
    <w:p w14:paraId="3A289AAB" w14:textId="104CEB58" w:rsidR="00FC5800" w:rsidRPr="00B7042D" w:rsidRDefault="005649F9" w:rsidP="00CB02F6">
      <w:pPr>
        <w:pStyle w:val="Parabeforeabulletlist"/>
      </w:pPr>
      <w:r>
        <w:lastRenderedPageBreak/>
        <w:t>At the time of</w:t>
      </w:r>
      <w:r w:rsidR="00CE5B2B">
        <w:t xml:space="preserve"> making this Determination, there </w:t>
      </w:r>
      <w:r w:rsidR="00111A40">
        <w:t>are</w:t>
      </w:r>
      <w:r w:rsidR="00CE5B2B">
        <w:t xml:space="preserve"> 139</w:t>
      </w:r>
      <w:r w:rsidR="7E34F75B">
        <w:t xml:space="preserve"> public entities</w:t>
      </w:r>
      <w:r w:rsidR="00FC5800" w:rsidDel="00E958F0">
        <w:t xml:space="preserve"> </w:t>
      </w:r>
      <w:r w:rsidR="7E34F75B">
        <w:t>prescribed in the VIRTIPS Regulations</w:t>
      </w:r>
      <w:r w:rsidR="00E958F0">
        <w:t>.</w:t>
      </w:r>
      <w:r w:rsidR="00D11ED2">
        <w:t xml:space="preserve"> </w:t>
      </w:r>
      <w:r w:rsidR="7FBC18D0">
        <w:t>Non-prescribed</w:t>
      </w:r>
      <w:r w:rsidR="00E958F0">
        <w:t xml:space="preserve"> entities</w:t>
      </w:r>
      <w:r w:rsidR="00D11ED2">
        <w:t xml:space="preserve"> </w:t>
      </w:r>
      <w:r w:rsidR="00E958F0">
        <w:t>include significant employers such as</w:t>
      </w:r>
      <w:r w:rsidR="00D11ED2">
        <w:t xml:space="preserve"> public schools, </w:t>
      </w:r>
      <w:r w:rsidR="0090033E">
        <w:t xml:space="preserve">public </w:t>
      </w:r>
      <w:r w:rsidR="00D11ED2">
        <w:t>hospitals and Ambulance Victoria</w:t>
      </w:r>
      <w:r w:rsidR="00175984">
        <w:t>.</w:t>
      </w:r>
      <w:r w:rsidR="00EA19E1">
        <w:rPr>
          <w:rStyle w:val="FootnoteReference"/>
        </w:rPr>
        <w:footnoteReference w:id="14"/>
      </w:r>
      <w:r w:rsidR="003404AA" w:rsidRPr="00B7042D">
        <w:t xml:space="preserve"> </w:t>
      </w:r>
    </w:p>
    <w:p w14:paraId="24F42BBD" w14:textId="3AC336A2" w:rsidR="00D1113E" w:rsidRDefault="00B76EF9" w:rsidP="00D1113E">
      <w:pPr>
        <w:pStyle w:val="Parabeforeabulletlist"/>
      </w:pPr>
      <w:r w:rsidRPr="00D1113E">
        <w:t>As at 30 June 201</w:t>
      </w:r>
      <w:r w:rsidRPr="00F30A76">
        <w:t xml:space="preserve">9, around </w:t>
      </w:r>
      <w:r w:rsidRPr="00B7042D">
        <w:t>3</w:t>
      </w:r>
      <w:r w:rsidR="00330B95">
        <w:t>8</w:t>
      </w:r>
      <w:r w:rsidRPr="00B7042D">
        <w:t>,</w:t>
      </w:r>
      <w:r w:rsidR="00180488" w:rsidRPr="00B7042D">
        <w:t>000</w:t>
      </w:r>
      <w:r w:rsidRPr="00B7042D">
        <w:t xml:space="preserve"> employees were employed in prescribed public entities</w:t>
      </w:r>
      <w:r w:rsidR="00180488" w:rsidRPr="00B7042D">
        <w:t xml:space="preserve"> (</w:t>
      </w:r>
      <w:r w:rsidR="00330B95">
        <w:t>excluding employees</w:t>
      </w:r>
      <w:r w:rsidR="00180488" w:rsidRPr="00B7042D">
        <w:t xml:space="preserve"> employed under Part 3 of the PAA)</w:t>
      </w:r>
      <w:r w:rsidRPr="00F30A76">
        <w:t>.</w:t>
      </w:r>
      <w:r w:rsidR="007A4F80">
        <w:rPr>
          <w:rFonts w:ascii="ZWAdobeF" w:hAnsi="ZWAdobeF" w:cs="ZWAdobeF"/>
          <w:color w:val="auto"/>
          <w:sz w:val="2"/>
          <w:szCs w:val="2"/>
        </w:rPr>
        <w:t>12F</w:t>
      </w:r>
      <w:r w:rsidR="0071614A" w:rsidRPr="00D1113E">
        <w:rPr>
          <w:vertAlign w:val="superscript"/>
        </w:rPr>
        <w:footnoteReference w:id="15"/>
      </w:r>
      <w:r w:rsidR="00117E63">
        <w:t xml:space="preserve"> </w:t>
      </w:r>
    </w:p>
    <w:p w14:paraId="56B975FF" w14:textId="6E10D7D2" w:rsidR="00D1113E" w:rsidRDefault="00735479" w:rsidP="00D1113E">
      <w:pPr>
        <w:pStyle w:val="Paragraph"/>
      </w:pPr>
      <w:r>
        <w:t xml:space="preserve">Based on the latest data available </w:t>
      </w:r>
      <w:r w:rsidR="002447DC">
        <w:t>from</w:t>
      </w:r>
      <w:r>
        <w:t xml:space="preserve"> the VPSC, prescribed public entities employed approximately</w:t>
      </w:r>
      <w:r w:rsidR="008D288D">
        <w:t xml:space="preserve"> 750 executives as at 30 June 2020 (excluding executives employe</w:t>
      </w:r>
      <w:r w:rsidR="008479B4">
        <w:t>d under Part 3 of the PAA).</w:t>
      </w:r>
    </w:p>
    <w:p w14:paraId="6BA5853D" w14:textId="31342907" w:rsidR="00DB6E06" w:rsidRDefault="7E34F75B" w:rsidP="00CB02F6">
      <w:pPr>
        <w:pStyle w:val="Parabeforeabulletlist"/>
      </w:pPr>
      <w:r>
        <w:t xml:space="preserve">In 2018, the VPSC </w:t>
      </w:r>
      <w:r w:rsidR="00985C19">
        <w:t>released</w:t>
      </w:r>
      <w:r w:rsidR="00B726F4">
        <w:t xml:space="preserve"> its</w:t>
      </w:r>
      <w:r w:rsidR="00985C19">
        <w:t xml:space="preserve"> </w:t>
      </w:r>
      <w:r w:rsidR="00B726F4" w:rsidRPr="00B726F4">
        <w:rPr>
          <w:i/>
          <w:iCs/>
        </w:rPr>
        <w:t>Executive Workforce Reform – Industry Segment Reviews: Final Report</w:t>
      </w:r>
      <w:r w:rsidR="00B726F4" w:rsidRPr="00B726F4">
        <w:t xml:space="preserve"> (ISR Final Report)</w:t>
      </w:r>
      <w:r w:rsidR="00B726F4">
        <w:t xml:space="preserve">, </w:t>
      </w:r>
      <w:r w:rsidR="00283DD3">
        <w:t>summarising a program of</w:t>
      </w:r>
      <w:r>
        <w:t xml:space="preserve"> review</w:t>
      </w:r>
      <w:r w:rsidR="00283DD3">
        <w:t>s</w:t>
      </w:r>
      <w:r>
        <w:t xml:space="preserve"> into executive employment and remuneration arrangements in public entities</w:t>
      </w:r>
      <w:r w:rsidR="00E84721">
        <w:t>. The VPSC</w:t>
      </w:r>
      <w:r w:rsidR="00837AB3">
        <w:t>’s</w:t>
      </w:r>
      <w:r w:rsidR="00E84721">
        <w:t xml:space="preserve"> review grouped </w:t>
      </w:r>
      <w:r w:rsidR="00E210A9">
        <w:t>public entities</w:t>
      </w:r>
      <w:r w:rsidDel="00E210A9">
        <w:t xml:space="preserve"> </w:t>
      </w:r>
      <w:r>
        <w:t xml:space="preserve">by </w:t>
      </w:r>
      <w:r w:rsidR="47E26DE3">
        <w:t>the following</w:t>
      </w:r>
      <w:r w:rsidR="47E26DE3" w:rsidDel="00837AB3">
        <w:t xml:space="preserve"> </w:t>
      </w:r>
      <w:r>
        <w:t>‘industry segment</w:t>
      </w:r>
      <w:r w:rsidR="1596B3A0">
        <w:t>s</w:t>
      </w:r>
      <w:r w:rsidR="00E210A9">
        <w:t>’</w:t>
      </w:r>
      <w:r>
        <w:t>:</w:t>
      </w:r>
    </w:p>
    <w:p w14:paraId="47F56088" w14:textId="77777777" w:rsidR="00DB6E06" w:rsidRDefault="00DB6E06" w:rsidP="00DB6E06">
      <w:pPr>
        <w:pStyle w:val="VIRTBulletpoints"/>
      </w:pPr>
      <w:r>
        <w:t>emergency services</w:t>
      </w:r>
    </w:p>
    <w:p w14:paraId="2B85267C" w14:textId="77777777" w:rsidR="00DB6E06" w:rsidRDefault="00DB6E06" w:rsidP="00DB6E06">
      <w:pPr>
        <w:pStyle w:val="VIRTBulletpoints"/>
      </w:pPr>
      <w:r>
        <w:t>finance and insurance</w:t>
      </w:r>
    </w:p>
    <w:p w14:paraId="2E223E29" w14:textId="0B629CFA" w:rsidR="00DB6E06" w:rsidRPr="00911CF6" w:rsidRDefault="00DB6E06" w:rsidP="00DB6E06">
      <w:pPr>
        <w:pStyle w:val="VIRTBulletpoints"/>
      </w:pPr>
      <w:r w:rsidRPr="00911CF6">
        <w:t>public healthcare</w:t>
      </w:r>
    </w:p>
    <w:p w14:paraId="72B77FEF" w14:textId="77777777" w:rsidR="00DB6E06" w:rsidRDefault="00DB6E06" w:rsidP="00DB6E06">
      <w:pPr>
        <w:pStyle w:val="VIRTBulletpoints"/>
      </w:pPr>
      <w:r>
        <w:t xml:space="preserve">regulators and other agencies </w:t>
      </w:r>
    </w:p>
    <w:p w14:paraId="04B3FA40" w14:textId="77777777" w:rsidR="00DB6E06" w:rsidRDefault="00DB6E06" w:rsidP="00DB6E06">
      <w:pPr>
        <w:pStyle w:val="VIRTBulletpoints"/>
      </w:pPr>
      <w:r>
        <w:t>sport, recreation, arts and facilities management</w:t>
      </w:r>
    </w:p>
    <w:p w14:paraId="079417A2" w14:textId="77777777" w:rsidR="00DB6E06" w:rsidRDefault="00DB6E06" w:rsidP="00DB6E06">
      <w:pPr>
        <w:pStyle w:val="VIRTBulletpoints"/>
      </w:pPr>
      <w:r>
        <w:t>TAFE and other education</w:t>
      </w:r>
    </w:p>
    <w:p w14:paraId="575B6609" w14:textId="77777777" w:rsidR="00DB6E06" w:rsidRDefault="00DB6E06" w:rsidP="00DB6E06">
      <w:pPr>
        <w:pStyle w:val="VIRTBulletpoints"/>
      </w:pPr>
      <w:r>
        <w:t>transport, construction and infrastructure</w:t>
      </w:r>
    </w:p>
    <w:p w14:paraId="68664C58" w14:textId="77777777" w:rsidR="00DB6E06" w:rsidRDefault="7E34F75B" w:rsidP="00DB6E06">
      <w:pPr>
        <w:pStyle w:val="VIRTBulletpoints"/>
      </w:pPr>
      <w:r>
        <w:t>water and land management.</w:t>
      </w:r>
    </w:p>
    <w:p w14:paraId="6D0E9551" w14:textId="17444130" w:rsidR="008416A0" w:rsidRDefault="00003E65" w:rsidP="00DB6E06">
      <w:pPr>
        <w:pStyle w:val="Paragraph"/>
      </w:pPr>
      <w:r>
        <w:rPr>
          <w:rFonts w:eastAsia="Calibri Light" w:cs="Calibri Light"/>
          <w:szCs w:val="26"/>
        </w:rPr>
        <w:t xml:space="preserve">For </w:t>
      </w:r>
      <w:r w:rsidR="00986FBE">
        <w:rPr>
          <w:rFonts w:eastAsia="Calibri Light" w:cs="Calibri Light"/>
          <w:szCs w:val="26"/>
        </w:rPr>
        <w:t>ease of reference</w:t>
      </w:r>
      <w:r>
        <w:rPr>
          <w:rFonts w:eastAsia="Calibri Light" w:cs="Calibri Light"/>
          <w:szCs w:val="26"/>
        </w:rPr>
        <w:t xml:space="preserve">, </w:t>
      </w:r>
      <w:r w:rsidR="7F633043" w:rsidRPr="787258E7" w:rsidDel="00837AB3">
        <w:rPr>
          <w:rFonts w:eastAsia="Calibri Light" w:cs="Calibri Light"/>
          <w:szCs w:val="26"/>
        </w:rPr>
        <w:t>t</w:t>
      </w:r>
      <w:r w:rsidR="7F633043" w:rsidRPr="787258E7">
        <w:rPr>
          <w:rFonts w:eastAsia="Calibri Light" w:cs="Calibri Light"/>
          <w:szCs w:val="26"/>
        </w:rPr>
        <w:t>he Tribunal has u</w:t>
      </w:r>
      <w:r w:rsidR="00475E6D">
        <w:rPr>
          <w:rFonts w:eastAsia="Calibri Light" w:cs="Calibri Light"/>
          <w:szCs w:val="26"/>
        </w:rPr>
        <w:t xml:space="preserve">sed </w:t>
      </w:r>
      <w:r w:rsidR="7F633043" w:rsidRPr="787258E7">
        <w:rPr>
          <w:rFonts w:eastAsia="Calibri Light" w:cs="Calibri Light"/>
          <w:szCs w:val="26"/>
        </w:rPr>
        <w:t>the same categorisation of industry segments</w:t>
      </w:r>
      <w:r w:rsidR="00837AB3">
        <w:rPr>
          <w:rFonts w:eastAsia="Calibri Light" w:cs="Calibri Light"/>
          <w:szCs w:val="26"/>
        </w:rPr>
        <w:t xml:space="preserve"> for the purposes of this </w:t>
      </w:r>
      <w:r w:rsidR="00E85011">
        <w:rPr>
          <w:rFonts w:eastAsia="Calibri Light" w:cs="Calibri Light"/>
          <w:szCs w:val="26"/>
        </w:rPr>
        <w:t>Statement of Reasons</w:t>
      </w:r>
      <w:r w:rsidR="7F633043" w:rsidRPr="787258E7">
        <w:rPr>
          <w:rFonts w:eastAsia="Calibri Light" w:cs="Calibri Light"/>
          <w:szCs w:val="26"/>
        </w:rPr>
        <w:t xml:space="preserve">. </w:t>
      </w:r>
      <w:r w:rsidR="00DB6E06" w:rsidRPr="001B42F2">
        <w:rPr>
          <w:rFonts w:eastAsia="Calibri Light" w:cs="Calibri Light"/>
          <w:szCs w:val="26"/>
        </w:rPr>
        <w:t xml:space="preserve">A list of entities categorised in these industry segments is at </w:t>
      </w:r>
      <w:r w:rsidR="009B75EE" w:rsidRPr="001B42F2">
        <w:rPr>
          <w:rFonts w:eastAsia="Calibri Light" w:cs="Calibri Light"/>
          <w:szCs w:val="26"/>
        </w:rPr>
        <w:t>a</w:t>
      </w:r>
      <w:r w:rsidR="00757255" w:rsidRPr="001B42F2">
        <w:rPr>
          <w:rFonts w:eastAsia="Calibri Light" w:cs="Calibri Light"/>
          <w:szCs w:val="26"/>
        </w:rPr>
        <w:t>ppendix</w:t>
      </w:r>
      <w:r w:rsidR="00DB6E06" w:rsidRPr="001B42F2">
        <w:rPr>
          <w:rFonts w:eastAsia="Calibri Light" w:cs="Calibri Light"/>
          <w:szCs w:val="26"/>
        </w:rPr>
        <w:t xml:space="preserve"> </w:t>
      </w:r>
      <w:r w:rsidR="001B42F2" w:rsidRPr="001B42F2">
        <w:rPr>
          <w:rFonts w:eastAsia="Calibri Light" w:cs="Calibri Light"/>
          <w:szCs w:val="26"/>
        </w:rPr>
        <w:t>A</w:t>
      </w:r>
      <w:r w:rsidR="00DB6E06" w:rsidRPr="001B42F2">
        <w:rPr>
          <w:rFonts w:eastAsia="Calibri Light" w:cs="Calibri Light"/>
          <w:szCs w:val="26"/>
        </w:rPr>
        <w:t>.</w:t>
      </w:r>
    </w:p>
    <w:p w14:paraId="4214B8ED" w14:textId="6E13B3E6" w:rsidR="00B125A3" w:rsidRDefault="00B125A3" w:rsidP="00B125A3">
      <w:pPr>
        <w:pStyle w:val="Paragraph"/>
      </w:pPr>
      <w:r>
        <w:t xml:space="preserve">The largest industry segments are ‘TAFE and other education’ and ‘water and land management’, which employ </w:t>
      </w:r>
      <w:r w:rsidRPr="00FC4A66">
        <w:t>2</w:t>
      </w:r>
      <w:r w:rsidR="00FF3FF6">
        <w:t>8</w:t>
      </w:r>
      <w:r>
        <w:t xml:space="preserve"> and </w:t>
      </w:r>
      <w:r w:rsidRPr="00FC4A66">
        <w:t>2</w:t>
      </w:r>
      <w:r w:rsidR="00FF3FF6">
        <w:t>5</w:t>
      </w:r>
      <w:r>
        <w:t> per cent of prescribed public entity employees, respectively (</w:t>
      </w:r>
      <w:r w:rsidRPr="00FC4A66">
        <w:t>figure 2.</w:t>
      </w:r>
      <w:r w:rsidR="00FC4A66" w:rsidRPr="00FC4A66">
        <w:t>2</w:t>
      </w:r>
      <w:r>
        <w:t>).</w:t>
      </w:r>
      <w:r w:rsidR="007A4F80">
        <w:rPr>
          <w:rFonts w:ascii="ZWAdobeF" w:hAnsi="ZWAdobeF" w:cs="ZWAdobeF"/>
          <w:color w:val="auto"/>
          <w:sz w:val="2"/>
          <w:szCs w:val="2"/>
        </w:rPr>
        <w:t>13F</w:t>
      </w:r>
      <w:r w:rsidRPr="007B3168">
        <w:rPr>
          <w:vertAlign w:val="superscript"/>
        </w:rPr>
        <w:footnoteReference w:id="16"/>
      </w:r>
    </w:p>
    <w:p w14:paraId="30073A6F" w14:textId="1E1D77D6" w:rsidR="00B125A3" w:rsidRPr="005804CC" w:rsidRDefault="00B125A3" w:rsidP="006B3E9B">
      <w:pPr>
        <w:pStyle w:val="Figureheading"/>
      </w:pPr>
      <w:bookmarkStart w:id="68" w:name="_Toc59090199"/>
      <w:r w:rsidRPr="005804CC">
        <w:lastRenderedPageBreak/>
        <w:t>Figure 2.</w:t>
      </w:r>
      <w:r w:rsidR="00FC4A66" w:rsidRPr="005804CC">
        <w:t>2</w:t>
      </w:r>
      <w:r w:rsidRPr="005804CC">
        <w:t xml:space="preserve">: number of staff (headcount) employed in </w:t>
      </w:r>
      <w:r w:rsidR="006F4164" w:rsidRPr="005804CC">
        <w:t xml:space="preserve">prescribed </w:t>
      </w:r>
      <w:r w:rsidRPr="005804CC">
        <w:t xml:space="preserve">public entities across industry segments, </w:t>
      </w:r>
      <w:r w:rsidR="00BA5627">
        <w:t xml:space="preserve">as at </w:t>
      </w:r>
      <w:r w:rsidRPr="005804CC">
        <w:t>June 2019</w:t>
      </w:r>
      <w:bookmarkEnd w:id="68"/>
    </w:p>
    <w:p w14:paraId="2059821A" w14:textId="27E1A243" w:rsidR="00B125A3" w:rsidRPr="005804CC" w:rsidRDefault="005804CC" w:rsidP="00B125A3">
      <w:pPr>
        <w:pStyle w:val="Paragraph"/>
        <w:spacing w:before="0" w:after="0"/>
      </w:pPr>
      <w:r w:rsidRPr="005804CC">
        <w:rPr>
          <w:noProof/>
        </w:rPr>
        <w:drawing>
          <wp:inline distT="0" distB="0" distL="0" distR="0" wp14:anchorId="6C7D8898" wp14:editId="53293012">
            <wp:extent cx="5509425" cy="2930630"/>
            <wp:effectExtent l="19050" t="19050" r="15240" b="22225"/>
            <wp:docPr id="543345074" name="Picture 543345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30618" cy="2941903"/>
                    </a:xfrm>
                    <a:prstGeom prst="rect">
                      <a:avLst/>
                    </a:prstGeom>
                    <a:noFill/>
                    <a:ln>
                      <a:solidFill>
                        <a:schemeClr val="accent6">
                          <a:lumMod val="20000"/>
                          <a:lumOff val="80000"/>
                        </a:schemeClr>
                      </a:solidFill>
                    </a:ln>
                  </pic:spPr>
                </pic:pic>
              </a:graphicData>
            </a:graphic>
          </wp:inline>
        </w:drawing>
      </w:r>
    </w:p>
    <w:p w14:paraId="7B657F5F" w14:textId="4EB79AFA" w:rsidR="006F2BB6" w:rsidRPr="005804CC" w:rsidRDefault="006F2BB6" w:rsidP="00B125A3">
      <w:pPr>
        <w:pStyle w:val="Footnotes"/>
      </w:pPr>
      <w:r w:rsidRPr="005804CC">
        <w:t>Note: excludes employees employed under Part 3 of the PAA.</w:t>
      </w:r>
    </w:p>
    <w:p w14:paraId="24E0E7C1" w14:textId="308863B2" w:rsidR="00B125A3" w:rsidRPr="005804CC" w:rsidRDefault="00B125A3" w:rsidP="00B125A3">
      <w:pPr>
        <w:pStyle w:val="Footnotes"/>
      </w:pPr>
      <w:r w:rsidRPr="005804CC">
        <w:t xml:space="preserve">Source: VPSC, </w:t>
      </w:r>
      <w:r w:rsidRPr="005804CC">
        <w:rPr>
          <w:i/>
          <w:iCs/>
        </w:rPr>
        <w:t>The State of the Public Sector in Victoria 2018-2019</w:t>
      </w:r>
      <w:r w:rsidRPr="005804CC">
        <w:t xml:space="preserve">. </w:t>
      </w:r>
    </w:p>
    <w:p w14:paraId="378BCD72" w14:textId="66C6E10C" w:rsidR="00DB6E06" w:rsidRDefault="00382D74" w:rsidP="00DB6E06">
      <w:pPr>
        <w:pStyle w:val="Paragraph"/>
      </w:pPr>
      <w:r w:rsidRPr="005804CC">
        <w:t>Prescribed public en</w:t>
      </w:r>
      <w:r>
        <w:t>tities range from</w:t>
      </w:r>
      <w:r w:rsidDel="00475E6D">
        <w:t xml:space="preserve"> </w:t>
      </w:r>
      <w:r>
        <w:t xml:space="preserve">small waste management </w:t>
      </w:r>
      <w:r w:rsidR="00A05715">
        <w:t xml:space="preserve">agencies </w:t>
      </w:r>
      <w:r>
        <w:t xml:space="preserve">and cemetery trusts </w:t>
      </w:r>
      <w:r w:rsidR="00A05715">
        <w:t>with few employees</w:t>
      </w:r>
      <w:r w:rsidR="00475E6D">
        <w:t>,</w:t>
      </w:r>
      <w:r w:rsidR="00A05715">
        <w:t xml:space="preserve"> </w:t>
      </w:r>
      <w:r>
        <w:t>to large</w:t>
      </w:r>
      <w:r w:rsidR="00A05715">
        <w:t xml:space="preserve"> financial and event management organisations responsible</w:t>
      </w:r>
      <w:r w:rsidR="00475E6D">
        <w:t xml:space="preserve"> for</w:t>
      </w:r>
      <w:r w:rsidR="00A05715" w:rsidDel="00475E6D">
        <w:t xml:space="preserve"> </w:t>
      </w:r>
      <w:r w:rsidR="00A05715">
        <w:t>billions of dollars in assets an</w:t>
      </w:r>
      <w:r w:rsidR="0023421A">
        <w:t>d hundreds of employees.</w:t>
      </w:r>
      <w:r w:rsidR="00A05715">
        <w:t xml:space="preserve"> </w:t>
      </w:r>
      <w:r w:rsidR="00DB6E06">
        <w:t>A brief description of each industry segment</w:t>
      </w:r>
      <w:r w:rsidR="00B726F4">
        <w:t xml:space="preserve"> </w:t>
      </w:r>
      <w:r w:rsidR="00DB6E06">
        <w:t xml:space="preserve">is set out below. </w:t>
      </w:r>
    </w:p>
    <w:p w14:paraId="09556376" w14:textId="77777777" w:rsidR="00DB6E06" w:rsidRDefault="00DB6E06" w:rsidP="00071E95">
      <w:pPr>
        <w:pStyle w:val="VIRTheading4"/>
      </w:pPr>
      <w:r>
        <w:t>Emergency services</w:t>
      </w:r>
    </w:p>
    <w:p w14:paraId="354146A2" w14:textId="72C1EAB8" w:rsidR="00EA4740" w:rsidRPr="00473F4F" w:rsidRDefault="00EA4740" w:rsidP="000E4F1F">
      <w:pPr>
        <w:pStyle w:val="Parabeforeabulletlist"/>
      </w:pPr>
      <w:r w:rsidRPr="00473F4F">
        <w:t xml:space="preserve">The following emergency service entities are </w:t>
      </w:r>
      <w:r w:rsidR="005C52D8">
        <w:t>within the</w:t>
      </w:r>
      <w:r w:rsidRPr="00473F4F">
        <w:t xml:space="preserve"> scope of th</w:t>
      </w:r>
      <w:r w:rsidR="00D96F1E">
        <w:t>is</w:t>
      </w:r>
      <w:r w:rsidRPr="00473F4F">
        <w:t xml:space="preserve"> Determination:</w:t>
      </w:r>
    </w:p>
    <w:p w14:paraId="3415BC33" w14:textId="7EA53828" w:rsidR="00EA4740" w:rsidRPr="00473F4F" w:rsidRDefault="00D56400" w:rsidP="00473F4F">
      <w:pPr>
        <w:pStyle w:val="VIRTBulletpoints"/>
      </w:pPr>
      <w:r w:rsidRPr="00473F4F">
        <w:t>Country Fire Authority</w:t>
      </w:r>
    </w:p>
    <w:p w14:paraId="34507720" w14:textId="04E97099" w:rsidR="00D56400" w:rsidRPr="00473F4F" w:rsidRDefault="00D56400" w:rsidP="00473F4F">
      <w:pPr>
        <w:pStyle w:val="VIRTBulletpoints"/>
      </w:pPr>
      <w:r w:rsidRPr="00473F4F">
        <w:t>Fire Rescue Victoria</w:t>
      </w:r>
      <w:r w:rsidR="007A4F80">
        <w:rPr>
          <w:rFonts w:ascii="ZWAdobeF" w:hAnsi="ZWAdobeF" w:cs="ZWAdobeF"/>
          <w:color w:val="auto"/>
          <w:sz w:val="2"/>
          <w:szCs w:val="2"/>
        </w:rPr>
        <w:t>14F</w:t>
      </w:r>
      <w:r w:rsidR="00C32E05">
        <w:rPr>
          <w:rStyle w:val="FootnoteReference"/>
        </w:rPr>
        <w:footnoteReference w:id="17"/>
      </w:r>
    </w:p>
    <w:p w14:paraId="141EB4F1" w14:textId="7C9C2BA3" w:rsidR="00D56400" w:rsidRPr="00000892" w:rsidRDefault="00D56400" w:rsidP="00473F4F">
      <w:pPr>
        <w:pStyle w:val="VIRTBulletpoints"/>
      </w:pPr>
      <w:r w:rsidRPr="00000892">
        <w:t>Victoria State Emergency Service</w:t>
      </w:r>
    </w:p>
    <w:p w14:paraId="1A58DA36" w14:textId="7C9C2BA3" w:rsidR="00D56400" w:rsidRPr="00000892" w:rsidRDefault="5D91DF33" w:rsidP="00473F4F">
      <w:pPr>
        <w:pStyle w:val="VIRTBulletpoints"/>
        <w:rPr>
          <w:rFonts w:asciiTheme="minorHAnsi" w:eastAsiaTheme="minorEastAsia" w:hAnsiTheme="minorHAnsi" w:cstheme="minorBidi"/>
        </w:rPr>
      </w:pPr>
      <w:r>
        <w:t>Emergency Services Telecommunications Authority</w:t>
      </w:r>
      <w:r w:rsidR="003255ED">
        <w:t>.</w:t>
      </w:r>
    </w:p>
    <w:p w14:paraId="5036FC9D" w14:textId="37742441" w:rsidR="000B1F55" w:rsidRPr="00000892" w:rsidRDefault="007067D7" w:rsidP="00DB6E06">
      <w:pPr>
        <w:pStyle w:val="Paragraph"/>
      </w:pPr>
      <w:r w:rsidRPr="00000892">
        <w:t>The Country Fire Authority</w:t>
      </w:r>
      <w:r w:rsidR="003274CB">
        <w:t>,</w:t>
      </w:r>
      <w:r w:rsidRPr="00000892">
        <w:t xml:space="preserve"> Fire Rescue Victo</w:t>
      </w:r>
      <w:r w:rsidR="00AC4830" w:rsidRPr="00000892">
        <w:t>ria</w:t>
      </w:r>
      <w:r w:rsidR="003274CB">
        <w:t xml:space="preserve"> and Victoria State Emergency Service</w:t>
      </w:r>
      <w:r w:rsidR="00AC4830" w:rsidRPr="00000892">
        <w:t xml:space="preserve"> provide fire</w:t>
      </w:r>
      <w:r w:rsidR="000A672D">
        <w:t>, rescue</w:t>
      </w:r>
      <w:r w:rsidR="00AC4830" w:rsidRPr="00000892">
        <w:t xml:space="preserve"> and emergency response services</w:t>
      </w:r>
      <w:r w:rsidR="00B957EC" w:rsidRPr="00000892">
        <w:t xml:space="preserve"> for Victorians. </w:t>
      </w:r>
    </w:p>
    <w:p w14:paraId="3FF9E9A9" w14:textId="6E2B4ABD" w:rsidR="00B957EC" w:rsidRPr="00000892" w:rsidRDefault="007F523A" w:rsidP="00DB6E06">
      <w:pPr>
        <w:pStyle w:val="Paragraph"/>
      </w:pPr>
      <w:r w:rsidRPr="00000892">
        <w:t xml:space="preserve">The Emergency Services Telecommunications Authority provides </w:t>
      </w:r>
      <w:r w:rsidR="001A3611" w:rsidRPr="00000892">
        <w:t xml:space="preserve">24-hour </w:t>
      </w:r>
      <w:r w:rsidRPr="00000892">
        <w:t>emergency call-taking and dispatch</w:t>
      </w:r>
      <w:r w:rsidR="001A3611" w:rsidRPr="00000892">
        <w:t xml:space="preserve"> services for police, fire, ambulance and </w:t>
      </w:r>
      <w:r w:rsidR="009B1CD3">
        <w:t xml:space="preserve">the </w:t>
      </w:r>
      <w:r w:rsidR="00C949AD">
        <w:lastRenderedPageBreak/>
        <w:t xml:space="preserve">Victoria </w:t>
      </w:r>
      <w:r w:rsidR="009B1CD3">
        <w:t>State Emergency Service</w:t>
      </w:r>
      <w:r w:rsidR="001A3611" w:rsidRPr="00000892">
        <w:t xml:space="preserve">. </w:t>
      </w:r>
      <w:r w:rsidR="000B1F55" w:rsidRPr="00000892">
        <w:t xml:space="preserve">It also manages the provision of advanced, operational communications for Victoria’s emergency services. </w:t>
      </w:r>
    </w:p>
    <w:p w14:paraId="64C9FFE4" w14:textId="77777777" w:rsidR="00DB6E06" w:rsidRDefault="7E34F75B" w:rsidP="00DB6E06">
      <w:pPr>
        <w:pStyle w:val="VIRTheading4"/>
      </w:pPr>
      <w:r>
        <w:t>Finance and insurance</w:t>
      </w:r>
    </w:p>
    <w:p w14:paraId="718053C7" w14:textId="3D454D1F" w:rsidR="000D117B" w:rsidRDefault="0018340D" w:rsidP="005E57B9">
      <w:pPr>
        <w:pStyle w:val="Parabeforeabulletlist"/>
      </w:pPr>
      <w:r w:rsidRPr="00A31986">
        <w:t>Ther</w:t>
      </w:r>
      <w:r w:rsidR="008B697D" w:rsidRPr="00A31986">
        <w:t>e are</w:t>
      </w:r>
      <w:r w:rsidRPr="00A31986">
        <w:t xml:space="preserve"> </w:t>
      </w:r>
      <w:r w:rsidR="003966B4">
        <w:t>seven</w:t>
      </w:r>
      <w:r w:rsidRPr="00A31986">
        <w:t xml:space="preserve"> entities </w:t>
      </w:r>
      <w:r w:rsidR="002C5288" w:rsidRPr="00A31986">
        <w:t>in</w:t>
      </w:r>
      <w:r w:rsidRPr="00A31986">
        <w:t xml:space="preserve"> this industry segment</w:t>
      </w:r>
      <w:r w:rsidR="008B697D" w:rsidRPr="00A31986">
        <w:t>:</w:t>
      </w:r>
    </w:p>
    <w:p w14:paraId="78A94145" w14:textId="7E650825" w:rsidR="00A31986" w:rsidRDefault="00BC11AD" w:rsidP="005F15C5">
      <w:pPr>
        <w:pStyle w:val="VIRTBulletpoints"/>
      </w:pPr>
      <w:r w:rsidRPr="00A31986">
        <w:rPr>
          <w:lang w:eastAsia="en-AU"/>
        </w:rPr>
        <w:t xml:space="preserve">The Emergency Services Superannuation Board is a not-for-profit superannuation fund serving Victorian emergency services and </w:t>
      </w:r>
      <w:r w:rsidR="00DA630F">
        <w:rPr>
          <w:lang w:eastAsia="en-AU"/>
        </w:rPr>
        <w:t>S</w:t>
      </w:r>
      <w:r w:rsidRPr="00A31986">
        <w:rPr>
          <w:lang w:eastAsia="en-AU"/>
        </w:rPr>
        <w:t>tate employees.</w:t>
      </w:r>
      <w:r w:rsidRPr="00A31986" w:rsidDel="00BC11AD">
        <w:rPr>
          <w:lang w:eastAsia="en-AU"/>
        </w:rPr>
        <w:t xml:space="preserve"> </w:t>
      </w:r>
    </w:p>
    <w:p w14:paraId="6118688C" w14:textId="16DEB3ED" w:rsidR="005F15C5" w:rsidRPr="00A31986" w:rsidRDefault="005F15C5" w:rsidP="005F15C5">
      <w:pPr>
        <w:pStyle w:val="VIRTBulletpoints"/>
      </w:pPr>
      <w:r w:rsidRPr="00A31986">
        <w:t xml:space="preserve">State Trustees Limited serves as the State's public trustee, providing administration, trustee and estate related services. </w:t>
      </w:r>
    </w:p>
    <w:p w14:paraId="427D0382" w14:textId="64B2856B" w:rsidR="000D117B" w:rsidRDefault="000D117B" w:rsidP="000D117B">
      <w:pPr>
        <w:pStyle w:val="VIRTBulletpoints"/>
      </w:pPr>
      <w:r>
        <w:t>The Transport Accident Commission provides insurance for those who have been injured on Victoria's roads.</w:t>
      </w:r>
    </w:p>
    <w:p w14:paraId="0D47C76E" w14:textId="77777777" w:rsidR="005F15C5" w:rsidRPr="00A31986" w:rsidRDefault="005F15C5" w:rsidP="000D117B">
      <w:pPr>
        <w:pStyle w:val="VIRTBulletpoints"/>
      </w:pPr>
      <w:r w:rsidRPr="00A31986">
        <w:t>The Treasury Corporation of Victoria is the central financing authority and financial adviser for the State, serving as the interface between the State and wholesale financial markets.</w:t>
      </w:r>
    </w:p>
    <w:p w14:paraId="1F1C4320" w14:textId="6C093D62" w:rsidR="00DA5AE8" w:rsidRPr="00A31986" w:rsidRDefault="00245E51" w:rsidP="000D117B">
      <w:pPr>
        <w:pStyle w:val="VIRTBulletpoints"/>
      </w:pPr>
      <w:r w:rsidRPr="00A31986">
        <w:t>The Victorian Funds Management Corporation provide</w:t>
      </w:r>
      <w:r w:rsidR="00DF552A">
        <w:t>s</w:t>
      </w:r>
      <w:r w:rsidRPr="00A31986">
        <w:t xml:space="preserve"> asset management and investment services to Victorian public authorities.</w:t>
      </w:r>
      <w:r w:rsidRPr="00A31986" w:rsidDel="001A61ED">
        <w:t xml:space="preserve"> </w:t>
      </w:r>
    </w:p>
    <w:p w14:paraId="50FC6A0B" w14:textId="3273CA15" w:rsidR="000D117B" w:rsidRDefault="000D117B" w:rsidP="000D117B">
      <w:pPr>
        <w:pStyle w:val="VIRTBulletpoints"/>
      </w:pPr>
      <w:r>
        <w:t>The Victorian Managed Insurance Authority is the Victorian Government's insurer and risk adviser.</w:t>
      </w:r>
    </w:p>
    <w:p w14:paraId="7E7CFD56" w14:textId="6C265D85" w:rsidR="000D117B" w:rsidRDefault="000D117B" w:rsidP="000D117B">
      <w:pPr>
        <w:pStyle w:val="VIRTBulletpoints"/>
      </w:pPr>
      <w:r>
        <w:t xml:space="preserve">The Victorian WorkCover Authority is the </w:t>
      </w:r>
      <w:r w:rsidR="00C35557" w:rsidRPr="00A31986">
        <w:t>S</w:t>
      </w:r>
      <w:r w:rsidRPr="00A31986">
        <w:t>tate’s</w:t>
      </w:r>
      <w:r>
        <w:t xml:space="preserve"> health and safety regulator and </w:t>
      </w:r>
      <w:r w:rsidR="00534287" w:rsidRPr="00A31986">
        <w:t>manages</w:t>
      </w:r>
      <w:r>
        <w:t xml:space="preserve"> Victoria’s workers compensation scheme.</w:t>
      </w:r>
    </w:p>
    <w:p w14:paraId="631A9A1C" w14:textId="641A0B3F" w:rsidR="00DB6E06" w:rsidRDefault="00DB6E06" w:rsidP="00B66A12">
      <w:pPr>
        <w:pStyle w:val="VIRTheading4"/>
      </w:pPr>
      <w:r>
        <w:t>Public healthcare</w:t>
      </w:r>
    </w:p>
    <w:p w14:paraId="0E971FE2" w14:textId="04F67765" w:rsidR="00DB6E06" w:rsidRDefault="001E65EA" w:rsidP="00DB6E06">
      <w:pPr>
        <w:pStyle w:val="Paragraph"/>
      </w:pPr>
      <w:r>
        <w:t>P</w:t>
      </w:r>
      <w:r w:rsidR="00DB6E06">
        <w:t xml:space="preserve">ublic healthcare </w:t>
      </w:r>
      <w:r>
        <w:t>entities</w:t>
      </w:r>
      <w:r w:rsidR="00DB6E06">
        <w:t xml:space="preserve"> within the scope of th</w:t>
      </w:r>
      <w:r w:rsidR="00D96F1E">
        <w:t>is</w:t>
      </w:r>
      <w:r w:rsidR="00DB6E06">
        <w:t xml:space="preserve"> Determination provide coordinated, state-wide monitoring and regulation services</w:t>
      </w:r>
      <w:r w:rsidR="00CC570E">
        <w:t>.</w:t>
      </w:r>
      <w:r w:rsidR="00A63759">
        <w:t xml:space="preserve"> For example, BreastScreen Victoria is a central point of information regarding breast health in Victoria</w:t>
      </w:r>
      <w:r w:rsidR="00184016">
        <w:t>, while</w:t>
      </w:r>
      <w:r w:rsidR="00A63759">
        <w:t xml:space="preserve"> </w:t>
      </w:r>
      <w:r w:rsidR="002A3531" w:rsidRPr="00CE6440">
        <w:rPr>
          <w:lang w:eastAsia="en-AU"/>
        </w:rPr>
        <w:t>Health Purchasing Victoria</w:t>
      </w:r>
      <w:r w:rsidR="002A3531">
        <w:t xml:space="preserve"> </w:t>
      </w:r>
      <w:r w:rsidR="00A63759" w:rsidRPr="00005B9A">
        <w:t>partners with Victoria’s public health services to procure best-value goods and services</w:t>
      </w:r>
      <w:r w:rsidR="00A63759">
        <w:t xml:space="preserve">. </w:t>
      </w:r>
    </w:p>
    <w:p w14:paraId="442246D6" w14:textId="1141AD4C" w:rsidR="0023421A" w:rsidRDefault="0023421A" w:rsidP="00DB6E06">
      <w:pPr>
        <w:pStyle w:val="Paragraph"/>
      </w:pPr>
      <w:r w:rsidRPr="00B7042D">
        <w:t xml:space="preserve">The majority of </w:t>
      </w:r>
      <w:r w:rsidR="002E0586" w:rsidRPr="00B7042D">
        <w:t xml:space="preserve">executives employed </w:t>
      </w:r>
      <w:r w:rsidR="00207737">
        <w:t>in public</w:t>
      </w:r>
      <w:r w:rsidR="003D3BEF" w:rsidRPr="00B7042D">
        <w:t xml:space="preserve"> </w:t>
      </w:r>
      <w:r w:rsidRPr="00B7042D">
        <w:t xml:space="preserve">healthcare </w:t>
      </w:r>
      <w:r w:rsidR="002E0586" w:rsidRPr="00B7042D">
        <w:t>entities</w:t>
      </w:r>
      <w:r w:rsidRPr="00B7042D">
        <w:t xml:space="preserve"> in Victoria</w:t>
      </w:r>
      <w:r w:rsidR="00A1223D" w:rsidRPr="00B7042D">
        <w:t xml:space="preserve">, </w:t>
      </w:r>
      <w:r w:rsidR="00207737">
        <w:t>in particular, public</w:t>
      </w:r>
      <w:r w:rsidR="00A1223D" w:rsidRPr="00B7042D">
        <w:t xml:space="preserve"> hospitals, are </w:t>
      </w:r>
      <w:r w:rsidR="004E37F1" w:rsidRPr="00B7042D">
        <w:t xml:space="preserve">not covered by </w:t>
      </w:r>
      <w:r w:rsidR="004E37F1">
        <w:t>th</w:t>
      </w:r>
      <w:r w:rsidR="00D96F1E">
        <w:t>is</w:t>
      </w:r>
      <w:r w:rsidR="004E37F1" w:rsidRPr="00B7042D">
        <w:t xml:space="preserve"> Determination. These executives are covered by </w:t>
      </w:r>
      <w:r w:rsidR="00152E67" w:rsidRPr="00B7042D">
        <w:t xml:space="preserve">other arrangements in place </w:t>
      </w:r>
      <w:r w:rsidR="004E37F1" w:rsidRPr="00B7042D">
        <w:t xml:space="preserve">under the </w:t>
      </w:r>
      <w:r w:rsidR="004E37F1" w:rsidRPr="00B7042D">
        <w:rPr>
          <w:i/>
          <w:iCs/>
        </w:rPr>
        <w:t>Health Services Act</w:t>
      </w:r>
      <w:r w:rsidR="00CB5C17" w:rsidRPr="00B7042D">
        <w:rPr>
          <w:i/>
          <w:iCs/>
        </w:rPr>
        <w:t xml:space="preserve"> 1988 </w:t>
      </w:r>
      <w:r w:rsidR="00CB5C17" w:rsidRPr="00B7042D">
        <w:t>(Vic)</w:t>
      </w:r>
      <w:r w:rsidR="00D535AF" w:rsidRPr="00B7042D">
        <w:t>.</w:t>
      </w:r>
    </w:p>
    <w:p w14:paraId="56AED04E" w14:textId="77777777" w:rsidR="00DB6E06" w:rsidRDefault="00DB6E06" w:rsidP="00071E95">
      <w:pPr>
        <w:pStyle w:val="VIRTheading4"/>
      </w:pPr>
      <w:r>
        <w:t xml:space="preserve">Regulators and other agencies </w:t>
      </w:r>
    </w:p>
    <w:p w14:paraId="0B7A2AD0" w14:textId="1671E6EF" w:rsidR="00DB6E06" w:rsidRDefault="71268806" w:rsidP="00DB6E06">
      <w:pPr>
        <w:pStyle w:val="Paragraph"/>
      </w:pPr>
      <w:r>
        <w:t>Th</w:t>
      </w:r>
      <w:r w:rsidR="61294074">
        <w:t>is</w:t>
      </w:r>
      <w:r w:rsidR="7E34F75B">
        <w:t xml:space="preserve"> industry segment co</w:t>
      </w:r>
      <w:r w:rsidR="005971E4">
        <w:t xml:space="preserve">mprises </w:t>
      </w:r>
      <w:r w:rsidR="000D646C">
        <w:t xml:space="preserve">regulators (e.g. </w:t>
      </w:r>
      <w:r w:rsidR="00D46C2F">
        <w:t>PrimeSafe</w:t>
      </w:r>
      <w:r w:rsidR="7E34F75B">
        <w:t xml:space="preserve">), cemetery trusts </w:t>
      </w:r>
      <w:r w:rsidR="000D646C">
        <w:t xml:space="preserve">and </w:t>
      </w:r>
      <w:r w:rsidR="005971E4">
        <w:t>several</w:t>
      </w:r>
      <w:r w:rsidR="7E34F75B">
        <w:t xml:space="preserve"> </w:t>
      </w:r>
      <w:r w:rsidR="00FA1C7D">
        <w:t xml:space="preserve">other </w:t>
      </w:r>
      <w:r w:rsidR="7E34F75B">
        <w:t>specialised agencies</w:t>
      </w:r>
      <w:r w:rsidR="00976841">
        <w:t xml:space="preserve"> </w:t>
      </w:r>
      <w:r w:rsidR="7E34F75B">
        <w:t>(e.g. VITS LanguageLoop</w:t>
      </w:r>
      <w:r w:rsidR="2AD31077">
        <w:t xml:space="preserve"> and</w:t>
      </w:r>
      <w:r w:rsidR="00B529A9">
        <w:t xml:space="preserve"> </w:t>
      </w:r>
      <w:r w:rsidR="00D77370">
        <w:t xml:space="preserve">the </w:t>
      </w:r>
      <w:r w:rsidR="00B529A9">
        <w:t xml:space="preserve">Accident Compensation Conciliation </w:t>
      </w:r>
      <w:r w:rsidR="00D77370">
        <w:t>Service</w:t>
      </w:r>
      <w:r w:rsidR="000A17F9">
        <w:t>).</w:t>
      </w:r>
      <w:r w:rsidR="7E34F75B">
        <w:t xml:space="preserve"> </w:t>
      </w:r>
    </w:p>
    <w:p w14:paraId="68C9254F" w14:textId="02C1A180" w:rsidR="00DB6E06" w:rsidRDefault="00DB6E06" w:rsidP="00DB6E06">
      <w:pPr>
        <w:pStyle w:val="VIRTheading4"/>
      </w:pPr>
      <w:r>
        <w:lastRenderedPageBreak/>
        <w:t>Sport, recreation, arts and facilities management</w:t>
      </w:r>
    </w:p>
    <w:p w14:paraId="07A926F0" w14:textId="6CAAC3ED" w:rsidR="00DB6E06" w:rsidRDefault="00DB6E06" w:rsidP="00DB6E06">
      <w:pPr>
        <w:pStyle w:val="Paragraph"/>
      </w:pPr>
      <w:r>
        <w:t xml:space="preserve">Entities in this industry segment manage and maintain government owned cultural, tourism, sporting and entertainment facilities and/or administer events. </w:t>
      </w:r>
      <w:r w:rsidR="003E684C">
        <w:t xml:space="preserve">For example, Kardinia Park Stadium Trust is responsible for the maintenance and management of the Kardinia Park precinct in Geelong, </w:t>
      </w:r>
      <w:r w:rsidR="007471AD">
        <w:t>while</w:t>
      </w:r>
      <w:r w:rsidR="003E684C">
        <w:t xml:space="preserve"> the Australian Grand Prix Corporation is responsible for staging the Formula 1 Australian Grand Prix and Australian Motorcycle Grand Prix. </w:t>
      </w:r>
    </w:p>
    <w:p w14:paraId="7F47737D" w14:textId="77777777" w:rsidR="00DB6E06" w:rsidRDefault="00DB6E06" w:rsidP="00DB6E06">
      <w:pPr>
        <w:pStyle w:val="VIRTheading4"/>
      </w:pPr>
      <w:r>
        <w:t>TAFE and other education</w:t>
      </w:r>
    </w:p>
    <w:p w14:paraId="73268C5A" w14:textId="5FDCDC11" w:rsidR="00DB6E06" w:rsidRDefault="00DB6E06" w:rsidP="00DB6E06">
      <w:pPr>
        <w:pStyle w:val="Paragraph"/>
      </w:pPr>
      <w:r>
        <w:t>Entities in the TAFE and other education segment are responsible for delivering a wide range of education, migrant support, regulatory and sector development functions.</w:t>
      </w:r>
    </w:p>
    <w:p w14:paraId="28E341F9" w14:textId="77777777" w:rsidR="00DB6E06" w:rsidRDefault="00DB6E06" w:rsidP="00DB6E06">
      <w:pPr>
        <w:pStyle w:val="VIRTheading4"/>
      </w:pPr>
      <w:r>
        <w:t xml:space="preserve">Transport, construction and infrastructure </w:t>
      </w:r>
    </w:p>
    <w:p w14:paraId="3166A8E0" w14:textId="6D98EDFB" w:rsidR="00DB6E06" w:rsidRDefault="0004343D" w:rsidP="00DB6E06">
      <w:pPr>
        <w:pStyle w:val="Paragraph"/>
      </w:pPr>
      <w:r>
        <w:t xml:space="preserve">Entities in the </w:t>
      </w:r>
      <w:r w:rsidR="00DB6E06">
        <w:t>transport, construction and infrastructure industry segment</w:t>
      </w:r>
      <w:r w:rsidR="00B15B63">
        <w:t>s</w:t>
      </w:r>
      <w:r w:rsidR="0FE317A0">
        <w:t xml:space="preserve"> </w:t>
      </w:r>
      <w:r>
        <w:t>are</w:t>
      </w:r>
      <w:r w:rsidR="00DB6E06">
        <w:t xml:space="preserve"> responsible for the management, maintenance and delivery of transport and infrastructure projects across Victoria. </w:t>
      </w:r>
      <w:r w:rsidR="00B15B63">
        <w:t xml:space="preserve">Entities covered by this segment include the Victorian Rail Track </w:t>
      </w:r>
      <w:r w:rsidR="00B31035">
        <w:t>Corporation</w:t>
      </w:r>
      <w:r w:rsidR="798A9990">
        <w:t xml:space="preserve"> </w:t>
      </w:r>
      <w:r w:rsidR="00B15B63">
        <w:t>which owns Victoria’s transport land, assets and infrastructure</w:t>
      </w:r>
      <w:r w:rsidR="38F99946">
        <w:t>,</w:t>
      </w:r>
      <w:r w:rsidR="00B15B63">
        <w:t xml:space="preserve"> and the Victorian Regional Channels Authority which is responsible for </w:t>
      </w:r>
      <w:r w:rsidR="0447AE12">
        <w:t xml:space="preserve">aspects of channel </w:t>
      </w:r>
      <w:r w:rsidR="00B15B63">
        <w:t>management in Geelong</w:t>
      </w:r>
      <w:r w:rsidR="00400AC2">
        <w:t xml:space="preserve"> (among other </w:t>
      </w:r>
      <w:r w:rsidR="003D15BF">
        <w:t>functions</w:t>
      </w:r>
      <w:r w:rsidR="00400AC2">
        <w:t>)</w:t>
      </w:r>
      <w:r w:rsidR="00B15B63">
        <w:t>.</w:t>
      </w:r>
    </w:p>
    <w:p w14:paraId="4A6974CA" w14:textId="77777777" w:rsidR="00DB6E06" w:rsidRDefault="00DB6E06" w:rsidP="00DB6E06">
      <w:pPr>
        <w:pStyle w:val="VIRTheading4"/>
      </w:pPr>
      <w:r>
        <w:t>Water and land management</w:t>
      </w:r>
    </w:p>
    <w:p w14:paraId="4AB233F0" w14:textId="7E7F09E7" w:rsidR="00DB6E06" w:rsidRDefault="00DB6E06" w:rsidP="00DB6E06">
      <w:pPr>
        <w:pStyle w:val="Paragraph"/>
      </w:pPr>
      <w:r>
        <w:t xml:space="preserve">Entities in the water and land management industry segment are responsible for delivering a range of services related to water, waste recovery and land. Entities range in size from state-wide management of parks and forests </w:t>
      </w:r>
      <w:r w:rsidR="00105341">
        <w:t xml:space="preserve">(such as </w:t>
      </w:r>
      <w:r w:rsidR="00BA14AF">
        <w:t>Parks Victoria</w:t>
      </w:r>
      <w:r w:rsidR="00105341">
        <w:t xml:space="preserve">) </w:t>
      </w:r>
      <w:r>
        <w:t>to</w:t>
      </w:r>
      <w:r w:rsidR="00A332D7">
        <w:t xml:space="preserve"> water providers</w:t>
      </w:r>
      <w:r>
        <w:t xml:space="preserve"> </w:t>
      </w:r>
      <w:r w:rsidR="00105341">
        <w:t xml:space="preserve">(e.g. Barwon </w:t>
      </w:r>
      <w:r w:rsidR="007C7889">
        <w:t>Region Water Corporation</w:t>
      </w:r>
      <w:r w:rsidR="00A332D7">
        <w:t xml:space="preserve"> and South East Water Corporation</w:t>
      </w:r>
      <w:r w:rsidR="007C7889">
        <w:t xml:space="preserve">), </w:t>
      </w:r>
      <w:r w:rsidR="00400E6E">
        <w:t xml:space="preserve">local, regional </w:t>
      </w:r>
      <w:r>
        <w:t>waste services</w:t>
      </w:r>
      <w:r w:rsidR="007C7889">
        <w:t xml:space="preserve"> (e.g. </w:t>
      </w:r>
      <w:r w:rsidR="007F3BEE">
        <w:t xml:space="preserve">Gippsland Waste and </w:t>
      </w:r>
      <w:r w:rsidR="00A332D7">
        <w:t xml:space="preserve">Resource </w:t>
      </w:r>
      <w:r w:rsidR="007F3BEE">
        <w:t>Recovery</w:t>
      </w:r>
      <w:r w:rsidR="00A332D7">
        <w:t xml:space="preserve"> Group)</w:t>
      </w:r>
      <w:r>
        <w:t xml:space="preserve"> and alpine resort management. </w:t>
      </w:r>
    </w:p>
    <w:p w14:paraId="2FE5BF1A" w14:textId="764DA2EE" w:rsidR="00B726F4" w:rsidRDefault="00B726F4" w:rsidP="00DB6E06">
      <w:pPr>
        <w:pStyle w:val="Paragraph"/>
      </w:pPr>
      <w:r>
        <w:t>Table 2.</w:t>
      </w:r>
      <w:r w:rsidR="001D5BF1">
        <w:t>2</w:t>
      </w:r>
      <w:r>
        <w:t xml:space="preserve"> summarises the number of prescribed entities, and the number of executives</w:t>
      </w:r>
      <w:r w:rsidR="0C1736FB">
        <w:t xml:space="preserve"> they employ</w:t>
      </w:r>
      <w:r>
        <w:t>, in each segment, as at 30 June 2020.</w:t>
      </w:r>
      <w:r w:rsidR="00D76F03">
        <w:t xml:space="preserve"> </w:t>
      </w:r>
      <w:r w:rsidR="00D039A6">
        <w:t>The water and land</w:t>
      </w:r>
      <w:r w:rsidR="00D60D55">
        <w:t xml:space="preserve"> management</w:t>
      </w:r>
      <w:r w:rsidR="00D039A6">
        <w:t xml:space="preserve"> industry segment employs t</w:t>
      </w:r>
      <w:r w:rsidR="00D76F03">
        <w:t xml:space="preserve">he greatest number of executives within scope of this Determination. </w:t>
      </w:r>
    </w:p>
    <w:p w14:paraId="6B2CAE4D" w14:textId="2B591813" w:rsidR="001D5BF1" w:rsidRDefault="00FF6171" w:rsidP="001702AB">
      <w:pPr>
        <w:pStyle w:val="Tableheading"/>
        <w:keepNext/>
      </w:pPr>
      <w:bookmarkStart w:id="69" w:name="_Toc59127460"/>
      <w:r>
        <w:lastRenderedPageBreak/>
        <w:t>Table 2.2: number of prescribed public entities and employed executives in each industry segment, as at 30 June 2020</w:t>
      </w:r>
      <w:bookmarkEnd w:id="69"/>
    </w:p>
    <w:tbl>
      <w:tblPr>
        <w:tblStyle w:val="Style1"/>
        <w:tblW w:w="8505" w:type="dxa"/>
        <w:tblLook w:val="04A0" w:firstRow="1" w:lastRow="0" w:firstColumn="1" w:lastColumn="0" w:noHBand="0" w:noVBand="1"/>
      </w:tblPr>
      <w:tblGrid>
        <w:gridCol w:w="3081"/>
        <w:gridCol w:w="1902"/>
        <w:gridCol w:w="3522"/>
      </w:tblGrid>
      <w:tr w:rsidR="00F4116F" w:rsidRPr="00143464" w14:paraId="190A33FB" w14:textId="77777777" w:rsidTr="00F32110">
        <w:trPr>
          <w:cnfStyle w:val="100000000000" w:firstRow="1" w:lastRow="0" w:firstColumn="0" w:lastColumn="0" w:oddVBand="0" w:evenVBand="0" w:oddHBand="0" w:evenHBand="0" w:firstRowFirstColumn="0" w:firstRowLastColumn="0" w:lastRowFirstColumn="0" w:lastRowLastColumn="0"/>
          <w:trHeight w:val="355"/>
        </w:trPr>
        <w:tc>
          <w:tcPr>
            <w:tcW w:w="3081" w:type="dxa"/>
          </w:tcPr>
          <w:p w14:paraId="14572AA8" w14:textId="5BC83A5E" w:rsidR="00F4116F" w:rsidRPr="00D75E3A" w:rsidRDefault="00F4116F" w:rsidP="001702AB">
            <w:pPr>
              <w:keepNext/>
              <w:spacing w:after="0"/>
              <w:rPr>
                <w:rFonts w:ascii="Calibri Light" w:hAnsi="Calibri Light"/>
                <w:bCs/>
                <w:color w:val="FFFFFF" w:themeColor="background1"/>
                <w:sz w:val="22"/>
              </w:rPr>
            </w:pPr>
            <w:r w:rsidRPr="00D75E3A">
              <w:rPr>
                <w:rFonts w:ascii="Calibri Light" w:hAnsi="Calibri Light"/>
                <w:bCs/>
                <w:color w:val="FFFFFF" w:themeColor="background1"/>
                <w:sz w:val="22"/>
              </w:rPr>
              <w:t>Industry segment</w:t>
            </w:r>
          </w:p>
        </w:tc>
        <w:tc>
          <w:tcPr>
            <w:tcW w:w="1902" w:type="dxa"/>
          </w:tcPr>
          <w:p w14:paraId="6F0C3516" w14:textId="28F47442" w:rsidR="00F4116F" w:rsidRPr="00D75E3A" w:rsidRDefault="00F4116F" w:rsidP="001702AB">
            <w:pPr>
              <w:keepNext/>
              <w:spacing w:after="0"/>
              <w:jc w:val="right"/>
              <w:rPr>
                <w:rFonts w:ascii="Calibri Light" w:hAnsi="Calibri Light"/>
                <w:bCs/>
                <w:color w:val="FFFFFF" w:themeColor="background1"/>
                <w:sz w:val="22"/>
              </w:rPr>
            </w:pPr>
            <w:r w:rsidRPr="00D75E3A">
              <w:rPr>
                <w:rFonts w:ascii="Calibri Light" w:hAnsi="Calibri Light"/>
                <w:bCs/>
                <w:color w:val="FFFFFF" w:themeColor="background1"/>
                <w:sz w:val="22"/>
              </w:rPr>
              <w:t>Number of prescribed entities</w:t>
            </w:r>
          </w:p>
        </w:tc>
        <w:tc>
          <w:tcPr>
            <w:tcW w:w="3522" w:type="dxa"/>
          </w:tcPr>
          <w:p w14:paraId="425D86D3" w14:textId="4F27D07C" w:rsidR="00F4116F" w:rsidRPr="00D75E3A" w:rsidRDefault="00F4116F" w:rsidP="001702AB">
            <w:pPr>
              <w:keepNext/>
              <w:spacing w:after="0"/>
              <w:jc w:val="right"/>
              <w:rPr>
                <w:rFonts w:ascii="Calibri Light" w:hAnsi="Calibri Light"/>
                <w:bCs/>
                <w:color w:val="FFFFFF" w:themeColor="background1"/>
                <w:sz w:val="22"/>
              </w:rPr>
            </w:pPr>
            <w:r w:rsidRPr="00D75E3A">
              <w:rPr>
                <w:rFonts w:ascii="Calibri Light" w:hAnsi="Calibri Light"/>
                <w:bCs/>
                <w:color w:val="FFFFFF" w:themeColor="background1"/>
                <w:sz w:val="22"/>
              </w:rPr>
              <w:t>Number of executives, as at 30 June 2020</w:t>
            </w:r>
          </w:p>
        </w:tc>
      </w:tr>
      <w:tr w:rsidR="00F32110" w:rsidRPr="00143464" w14:paraId="2EF1DBFC" w14:textId="77777777" w:rsidTr="00472D53">
        <w:tc>
          <w:tcPr>
            <w:tcW w:w="3081" w:type="dxa"/>
          </w:tcPr>
          <w:p w14:paraId="3778EA2B" w14:textId="38A5EFDC" w:rsidR="00F32110" w:rsidRPr="00143464" w:rsidRDefault="00F32110" w:rsidP="001702AB">
            <w:pPr>
              <w:keepNext/>
              <w:spacing w:after="0"/>
              <w:rPr>
                <w:rFonts w:ascii="Calibri Light" w:hAnsi="Calibri Light"/>
                <w:color w:val="4D4D4D" w:themeColor="accent6"/>
                <w:sz w:val="22"/>
              </w:rPr>
            </w:pPr>
            <w:r w:rsidRPr="00F4116F">
              <w:rPr>
                <w:rFonts w:ascii="Calibri Light" w:hAnsi="Calibri Light"/>
                <w:color w:val="4D4D4D" w:themeColor="accent6"/>
                <w:sz w:val="22"/>
              </w:rPr>
              <w:t>Emergency services</w:t>
            </w:r>
          </w:p>
        </w:tc>
        <w:tc>
          <w:tcPr>
            <w:tcW w:w="1902" w:type="dxa"/>
          </w:tcPr>
          <w:p w14:paraId="5759BE2A" w14:textId="77777777" w:rsidR="00F32110" w:rsidRPr="001F611B" w:rsidRDefault="00F32110" w:rsidP="001702AB">
            <w:pPr>
              <w:keepNext/>
              <w:spacing w:after="0"/>
              <w:jc w:val="right"/>
              <w:rPr>
                <w:rFonts w:ascii="Calibri Light" w:hAnsi="Calibri Light"/>
                <w:color w:val="4D4D4D" w:themeColor="accent6"/>
                <w:sz w:val="22"/>
              </w:rPr>
            </w:pPr>
            <w:r w:rsidRPr="001F611B">
              <w:rPr>
                <w:rFonts w:ascii="Calibri Light" w:hAnsi="Calibri Light"/>
                <w:color w:val="4D4D4D" w:themeColor="accent6"/>
                <w:sz w:val="22"/>
              </w:rPr>
              <w:t>4</w:t>
            </w:r>
          </w:p>
          <w:p w14:paraId="34BC4020" w14:textId="3622EBC1" w:rsidR="00F32110" w:rsidRPr="00143464" w:rsidRDefault="00F32110" w:rsidP="001702AB">
            <w:pPr>
              <w:keepNext/>
              <w:spacing w:after="0"/>
              <w:jc w:val="right"/>
              <w:rPr>
                <w:rFonts w:ascii="Calibri Light" w:hAnsi="Calibri Light"/>
                <w:color w:val="4D4D4D" w:themeColor="accent6"/>
                <w:sz w:val="22"/>
              </w:rPr>
            </w:pPr>
          </w:p>
        </w:tc>
        <w:tc>
          <w:tcPr>
            <w:tcW w:w="3522" w:type="dxa"/>
          </w:tcPr>
          <w:p w14:paraId="34F4D08F" w14:textId="451DF58E" w:rsidR="00F32110" w:rsidRPr="00143464" w:rsidRDefault="00F32110" w:rsidP="001702AB">
            <w:pPr>
              <w:keepNext/>
              <w:spacing w:after="0"/>
              <w:jc w:val="right"/>
              <w:rPr>
                <w:rFonts w:ascii="Calibri Light" w:hAnsi="Calibri Light"/>
                <w:color w:val="4D4D4D" w:themeColor="accent6"/>
                <w:sz w:val="22"/>
              </w:rPr>
            </w:pPr>
            <w:r>
              <w:rPr>
                <w:rFonts w:ascii="Calibri Light" w:hAnsi="Calibri Light"/>
                <w:color w:val="4D4D4D" w:themeColor="accent6"/>
                <w:sz w:val="22"/>
              </w:rPr>
              <w:t>67</w:t>
            </w:r>
          </w:p>
        </w:tc>
      </w:tr>
      <w:tr w:rsidR="00F32110" w:rsidRPr="00143464" w14:paraId="0306DD48" w14:textId="77777777" w:rsidTr="00472D53">
        <w:tc>
          <w:tcPr>
            <w:tcW w:w="3081" w:type="dxa"/>
          </w:tcPr>
          <w:p w14:paraId="0F912AD1" w14:textId="6E5F6A6F" w:rsidR="00F32110" w:rsidRPr="00143464" w:rsidRDefault="00F32110" w:rsidP="001702AB">
            <w:pPr>
              <w:keepNext/>
              <w:spacing w:after="0"/>
              <w:rPr>
                <w:rFonts w:ascii="Calibri Light" w:hAnsi="Calibri Light"/>
                <w:color w:val="4D4D4D" w:themeColor="accent6"/>
                <w:sz w:val="22"/>
              </w:rPr>
            </w:pPr>
            <w:r w:rsidRPr="00F4116F">
              <w:rPr>
                <w:rFonts w:ascii="Calibri Light" w:hAnsi="Calibri Light"/>
                <w:color w:val="4D4D4D" w:themeColor="accent6"/>
                <w:sz w:val="22"/>
              </w:rPr>
              <w:t>Finance and insurance</w:t>
            </w:r>
          </w:p>
        </w:tc>
        <w:tc>
          <w:tcPr>
            <w:tcW w:w="1902" w:type="dxa"/>
          </w:tcPr>
          <w:p w14:paraId="462E0117" w14:textId="77777777" w:rsidR="00F32110" w:rsidRPr="001F611B" w:rsidRDefault="00F32110" w:rsidP="001702AB">
            <w:pPr>
              <w:keepNext/>
              <w:spacing w:after="0"/>
              <w:jc w:val="right"/>
              <w:rPr>
                <w:rFonts w:ascii="Calibri Light" w:hAnsi="Calibri Light"/>
                <w:color w:val="4D4D4D" w:themeColor="accent6"/>
                <w:sz w:val="22"/>
              </w:rPr>
            </w:pPr>
            <w:r w:rsidRPr="001F611B">
              <w:rPr>
                <w:rFonts w:ascii="Calibri Light" w:hAnsi="Calibri Light"/>
                <w:color w:val="4D4D4D" w:themeColor="accent6"/>
                <w:sz w:val="22"/>
              </w:rPr>
              <w:t>7</w:t>
            </w:r>
          </w:p>
          <w:p w14:paraId="4F24465A" w14:textId="74B2C819" w:rsidR="00F32110" w:rsidRPr="00143464" w:rsidRDefault="00F32110" w:rsidP="001702AB">
            <w:pPr>
              <w:keepNext/>
              <w:spacing w:after="0"/>
              <w:jc w:val="right"/>
              <w:rPr>
                <w:rFonts w:ascii="Calibri Light" w:hAnsi="Calibri Light"/>
                <w:color w:val="4D4D4D" w:themeColor="accent6"/>
                <w:sz w:val="22"/>
              </w:rPr>
            </w:pPr>
          </w:p>
        </w:tc>
        <w:tc>
          <w:tcPr>
            <w:tcW w:w="3522" w:type="dxa"/>
          </w:tcPr>
          <w:p w14:paraId="3DABCDE7" w14:textId="51F7DBFD" w:rsidR="00F32110" w:rsidRPr="00143464" w:rsidRDefault="00F32110" w:rsidP="001702AB">
            <w:pPr>
              <w:keepNext/>
              <w:spacing w:after="0"/>
              <w:jc w:val="right"/>
              <w:rPr>
                <w:rFonts w:ascii="Calibri Light" w:hAnsi="Calibri Light"/>
                <w:color w:val="4D4D4D" w:themeColor="accent6"/>
                <w:sz w:val="22"/>
              </w:rPr>
            </w:pPr>
            <w:r w:rsidRPr="005C67A8">
              <w:rPr>
                <w:rFonts w:ascii="Calibri Light" w:hAnsi="Calibri Light"/>
                <w:color w:val="4D4D4D" w:themeColor="accent6"/>
                <w:sz w:val="22"/>
              </w:rPr>
              <w:t>109</w:t>
            </w:r>
          </w:p>
        </w:tc>
      </w:tr>
      <w:tr w:rsidR="00F32110" w:rsidRPr="00143464" w14:paraId="5534A770" w14:textId="77777777" w:rsidTr="00472D53">
        <w:tc>
          <w:tcPr>
            <w:tcW w:w="3081" w:type="dxa"/>
          </w:tcPr>
          <w:p w14:paraId="3963B5C6" w14:textId="106E2594" w:rsidR="00F32110" w:rsidRPr="00143464" w:rsidRDefault="00F32110" w:rsidP="001702AB">
            <w:pPr>
              <w:keepNext/>
              <w:spacing w:after="0"/>
              <w:rPr>
                <w:rFonts w:ascii="Calibri Light" w:hAnsi="Calibri Light"/>
                <w:color w:val="4D4D4D" w:themeColor="accent6"/>
                <w:sz w:val="22"/>
              </w:rPr>
            </w:pPr>
            <w:r w:rsidRPr="00F4116F">
              <w:rPr>
                <w:rFonts w:ascii="Calibri Light" w:hAnsi="Calibri Light"/>
                <w:color w:val="4D4D4D" w:themeColor="accent6"/>
                <w:sz w:val="22"/>
              </w:rPr>
              <w:t>Public healthcare</w:t>
            </w:r>
          </w:p>
        </w:tc>
        <w:tc>
          <w:tcPr>
            <w:tcW w:w="1902" w:type="dxa"/>
          </w:tcPr>
          <w:p w14:paraId="0F5C524D" w14:textId="77777777" w:rsidR="00F32110" w:rsidRPr="001F611B" w:rsidRDefault="00F32110" w:rsidP="001702AB">
            <w:pPr>
              <w:keepNext/>
              <w:spacing w:after="0"/>
              <w:jc w:val="right"/>
              <w:rPr>
                <w:rFonts w:ascii="Calibri Light" w:hAnsi="Calibri Light"/>
                <w:color w:val="4D4D4D" w:themeColor="accent6"/>
                <w:sz w:val="22"/>
              </w:rPr>
            </w:pPr>
            <w:r w:rsidRPr="001F611B">
              <w:rPr>
                <w:rFonts w:ascii="Calibri Light" w:hAnsi="Calibri Light"/>
                <w:color w:val="4D4D4D" w:themeColor="accent6"/>
                <w:sz w:val="22"/>
              </w:rPr>
              <w:t>4</w:t>
            </w:r>
          </w:p>
          <w:p w14:paraId="414143A0" w14:textId="1A9E2D90" w:rsidR="00F32110" w:rsidRPr="00143464" w:rsidRDefault="00F32110" w:rsidP="001702AB">
            <w:pPr>
              <w:keepNext/>
              <w:spacing w:after="0"/>
              <w:jc w:val="right"/>
              <w:rPr>
                <w:rFonts w:ascii="Calibri Light" w:hAnsi="Calibri Light"/>
                <w:color w:val="4D4D4D" w:themeColor="accent6"/>
                <w:sz w:val="22"/>
              </w:rPr>
            </w:pPr>
          </w:p>
        </w:tc>
        <w:tc>
          <w:tcPr>
            <w:tcW w:w="3522" w:type="dxa"/>
          </w:tcPr>
          <w:p w14:paraId="7FCC21AB" w14:textId="353BF1A6" w:rsidR="00F32110" w:rsidRPr="00143464" w:rsidRDefault="00F32110" w:rsidP="001702AB">
            <w:pPr>
              <w:keepNext/>
              <w:spacing w:after="0"/>
              <w:jc w:val="right"/>
              <w:rPr>
                <w:rFonts w:ascii="Calibri Light" w:hAnsi="Calibri Light"/>
                <w:color w:val="4D4D4D" w:themeColor="accent6"/>
                <w:sz w:val="22"/>
              </w:rPr>
            </w:pPr>
            <w:r w:rsidRPr="005C67A8">
              <w:rPr>
                <w:rFonts w:ascii="Calibri Light" w:hAnsi="Calibri Light"/>
                <w:color w:val="4D4D4D" w:themeColor="accent6"/>
                <w:sz w:val="22"/>
              </w:rPr>
              <w:t>13</w:t>
            </w:r>
          </w:p>
        </w:tc>
      </w:tr>
      <w:tr w:rsidR="00F32110" w:rsidRPr="00143464" w14:paraId="7CDF57AD" w14:textId="77777777" w:rsidTr="00472D53">
        <w:tc>
          <w:tcPr>
            <w:tcW w:w="3081" w:type="dxa"/>
          </w:tcPr>
          <w:p w14:paraId="60085983" w14:textId="50BCDAE0" w:rsidR="00F32110" w:rsidRPr="00143464" w:rsidRDefault="00F32110" w:rsidP="001702AB">
            <w:pPr>
              <w:keepNext/>
              <w:spacing w:after="0"/>
              <w:rPr>
                <w:rFonts w:ascii="Calibri Light" w:hAnsi="Calibri Light"/>
                <w:color w:val="4D4D4D" w:themeColor="accent6"/>
                <w:sz w:val="22"/>
              </w:rPr>
            </w:pPr>
            <w:r w:rsidRPr="00F4116F">
              <w:rPr>
                <w:rFonts w:ascii="Calibri Light" w:hAnsi="Calibri Light"/>
                <w:color w:val="4D4D4D" w:themeColor="accent6"/>
                <w:sz w:val="22"/>
              </w:rPr>
              <w:t>Regulators and other agencies</w:t>
            </w:r>
          </w:p>
        </w:tc>
        <w:tc>
          <w:tcPr>
            <w:tcW w:w="1902" w:type="dxa"/>
          </w:tcPr>
          <w:p w14:paraId="4EC10B70" w14:textId="77777777" w:rsidR="00F32110" w:rsidRPr="001F611B" w:rsidRDefault="00F32110" w:rsidP="001702AB">
            <w:pPr>
              <w:keepNext/>
              <w:spacing w:after="0"/>
              <w:jc w:val="right"/>
              <w:rPr>
                <w:rFonts w:ascii="Calibri Light" w:hAnsi="Calibri Light"/>
                <w:color w:val="4D4D4D" w:themeColor="accent6"/>
                <w:sz w:val="22"/>
              </w:rPr>
            </w:pPr>
            <w:r w:rsidRPr="001F611B">
              <w:rPr>
                <w:rFonts w:ascii="Calibri Light" w:hAnsi="Calibri Light"/>
                <w:color w:val="4D4D4D" w:themeColor="accent6"/>
                <w:sz w:val="22"/>
              </w:rPr>
              <w:t>28</w:t>
            </w:r>
          </w:p>
          <w:p w14:paraId="3B5EF106" w14:textId="4EC2A9F3" w:rsidR="00F32110" w:rsidRPr="00143464" w:rsidRDefault="00F32110" w:rsidP="001702AB">
            <w:pPr>
              <w:keepNext/>
              <w:spacing w:after="0"/>
              <w:jc w:val="right"/>
              <w:rPr>
                <w:rFonts w:ascii="Calibri Light" w:hAnsi="Calibri Light"/>
                <w:color w:val="4D4D4D" w:themeColor="accent6"/>
                <w:sz w:val="22"/>
              </w:rPr>
            </w:pPr>
          </w:p>
        </w:tc>
        <w:tc>
          <w:tcPr>
            <w:tcW w:w="3522" w:type="dxa"/>
          </w:tcPr>
          <w:p w14:paraId="44514560" w14:textId="57B249D7" w:rsidR="00F32110" w:rsidRPr="00143464" w:rsidRDefault="00F32110" w:rsidP="001702AB">
            <w:pPr>
              <w:keepNext/>
              <w:spacing w:after="0"/>
              <w:jc w:val="right"/>
              <w:rPr>
                <w:rFonts w:ascii="Calibri Light" w:hAnsi="Calibri Light"/>
                <w:color w:val="4D4D4D" w:themeColor="accent6"/>
                <w:sz w:val="22"/>
              </w:rPr>
            </w:pPr>
            <w:r w:rsidRPr="005C67A8">
              <w:rPr>
                <w:rFonts w:ascii="Calibri Light" w:hAnsi="Calibri Light"/>
                <w:color w:val="4D4D4D" w:themeColor="accent6"/>
                <w:sz w:val="22"/>
              </w:rPr>
              <w:t>52</w:t>
            </w:r>
          </w:p>
        </w:tc>
      </w:tr>
      <w:tr w:rsidR="00F32110" w:rsidRPr="00143464" w14:paraId="051DB012" w14:textId="77777777" w:rsidTr="00472D53">
        <w:tc>
          <w:tcPr>
            <w:tcW w:w="3081" w:type="dxa"/>
          </w:tcPr>
          <w:p w14:paraId="1F3385F4" w14:textId="595D6C03" w:rsidR="00F32110" w:rsidRPr="00143464" w:rsidRDefault="00F32110" w:rsidP="001702AB">
            <w:pPr>
              <w:keepNext/>
              <w:spacing w:after="0"/>
              <w:rPr>
                <w:rFonts w:ascii="Calibri Light" w:hAnsi="Calibri Light"/>
                <w:color w:val="4D4D4D" w:themeColor="accent6"/>
                <w:sz w:val="22"/>
              </w:rPr>
            </w:pPr>
            <w:r w:rsidRPr="00F4116F">
              <w:rPr>
                <w:rFonts w:ascii="Calibri Light" w:hAnsi="Calibri Light"/>
                <w:color w:val="4D4D4D" w:themeColor="accent6"/>
                <w:sz w:val="22"/>
              </w:rPr>
              <w:t>Sport, recreation, arts and facilities management</w:t>
            </w:r>
          </w:p>
        </w:tc>
        <w:tc>
          <w:tcPr>
            <w:tcW w:w="1902" w:type="dxa"/>
          </w:tcPr>
          <w:p w14:paraId="04DE5403" w14:textId="48E5D218" w:rsidR="00F32110" w:rsidRPr="001F611B" w:rsidRDefault="00F32110" w:rsidP="001702AB">
            <w:pPr>
              <w:keepNext/>
              <w:spacing w:after="0"/>
              <w:jc w:val="right"/>
              <w:rPr>
                <w:rFonts w:ascii="Calibri Light" w:hAnsi="Calibri Light"/>
                <w:color w:val="4D4D4D" w:themeColor="accent6"/>
                <w:sz w:val="22"/>
              </w:rPr>
            </w:pPr>
            <w:r w:rsidRPr="001F611B">
              <w:rPr>
                <w:rFonts w:ascii="Calibri Light" w:hAnsi="Calibri Light"/>
                <w:color w:val="4D4D4D" w:themeColor="accent6"/>
                <w:sz w:val="22"/>
              </w:rPr>
              <w:t>2</w:t>
            </w:r>
            <w:r w:rsidR="00292DB7">
              <w:rPr>
                <w:rFonts w:ascii="Calibri Light" w:hAnsi="Calibri Light"/>
                <w:color w:val="4D4D4D" w:themeColor="accent6"/>
                <w:sz w:val="22"/>
              </w:rPr>
              <w:t>3</w:t>
            </w:r>
          </w:p>
          <w:p w14:paraId="16A6B018" w14:textId="65D844BA" w:rsidR="00F32110" w:rsidRPr="00143464" w:rsidRDefault="00F32110" w:rsidP="001702AB">
            <w:pPr>
              <w:keepNext/>
              <w:spacing w:after="0"/>
              <w:jc w:val="right"/>
              <w:rPr>
                <w:rFonts w:ascii="Calibri Light" w:hAnsi="Calibri Light"/>
                <w:color w:val="4D4D4D" w:themeColor="accent6"/>
                <w:sz w:val="22"/>
              </w:rPr>
            </w:pPr>
          </w:p>
        </w:tc>
        <w:tc>
          <w:tcPr>
            <w:tcW w:w="3522" w:type="dxa"/>
          </w:tcPr>
          <w:p w14:paraId="13BE4304" w14:textId="4D837EC8" w:rsidR="00F32110" w:rsidRPr="00143464" w:rsidRDefault="00F32110" w:rsidP="001702AB">
            <w:pPr>
              <w:keepNext/>
              <w:spacing w:after="0"/>
              <w:jc w:val="right"/>
              <w:rPr>
                <w:rFonts w:ascii="Calibri Light" w:hAnsi="Calibri Light"/>
                <w:color w:val="4D4D4D" w:themeColor="accent6"/>
                <w:sz w:val="22"/>
              </w:rPr>
            </w:pPr>
            <w:r w:rsidRPr="005C67A8">
              <w:rPr>
                <w:rFonts w:ascii="Calibri Light" w:hAnsi="Calibri Light"/>
                <w:color w:val="4D4D4D" w:themeColor="accent6"/>
                <w:sz w:val="22"/>
              </w:rPr>
              <w:t>8</w:t>
            </w:r>
            <w:r w:rsidR="00292DB7">
              <w:rPr>
                <w:rFonts w:ascii="Calibri Light" w:hAnsi="Calibri Light"/>
                <w:color w:val="4D4D4D" w:themeColor="accent6"/>
                <w:sz w:val="22"/>
              </w:rPr>
              <w:t>2</w:t>
            </w:r>
          </w:p>
        </w:tc>
      </w:tr>
      <w:tr w:rsidR="00F32110" w:rsidRPr="00143464" w14:paraId="31042FEE" w14:textId="77777777" w:rsidTr="00472D53">
        <w:tc>
          <w:tcPr>
            <w:tcW w:w="3081" w:type="dxa"/>
          </w:tcPr>
          <w:p w14:paraId="5EF85E2E" w14:textId="05622F21" w:rsidR="00F32110" w:rsidRPr="00143464" w:rsidRDefault="00F32110" w:rsidP="001702AB">
            <w:pPr>
              <w:keepNext/>
              <w:spacing w:after="0"/>
              <w:rPr>
                <w:rFonts w:ascii="Calibri Light" w:hAnsi="Calibri Light"/>
                <w:color w:val="4D4D4D" w:themeColor="accent6"/>
                <w:sz w:val="22"/>
              </w:rPr>
            </w:pPr>
            <w:r w:rsidRPr="000D5EBB">
              <w:rPr>
                <w:rFonts w:ascii="Calibri Light" w:hAnsi="Calibri Light"/>
                <w:color w:val="4D4D4D" w:themeColor="accent6"/>
                <w:sz w:val="22"/>
              </w:rPr>
              <w:t>TAFE and other education</w:t>
            </w:r>
          </w:p>
        </w:tc>
        <w:tc>
          <w:tcPr>
            <w:tcW w:w="1902" w:type="dxa"/>
          </w:tcPr>
          <w:p w14:paraId="161B48C9" w14:textId="77777777" w:rsidR="00F32110" w:rsidRPr="001F611B" w:rsidRDefault="00F32110" w:rsidP="001702AB">
            <w:pPr>
              <w:keepNext/>
              <w:spacing w:after="0"/>
              <w:jc w:val="right"/>
              <w:rPr>
                <w:rFonts w:ascii="Calibri Light" w:hAnsi="Calibri Light"/>
                <w:color w:val="4D4D4D" w:themeColor="accent6"/>
                <w:sz w:val="22"/>
              </w:rPr>
            </w:pPr>
            <w:r w:rsidRPr="001F611B">
              <w:rPr>
                <w:rFonts w:ascii="Calibri Light" w:hAnsi="Calibri Light"/>
                <w:color w:val="4D4D4D" w:themeColor="accent6"/>
                <w:sz w:val="22"/>
              </w:rPr>
              <w:t>15</w:t>
            </w:r>
          </w:p>
          <w:p w14:paraId="7941FB06" w14:textId="72E1CAC1" w:rsidR="00F32110" w:rsidRPr="00143464" w:rsidRDefault="00F32110" w:rsidP="001702AB">
            <w:pPr>
              <w:keepNext/>
              <w:spacing w:after="0"/>
              <w:jc w:val="right"/>
              <w:rPr>
                <w:rFonts w:ascii="Calibri Light" w:hAnsi="Calibri Light"/>
                <w:color w:val="4D4D4D" w:themeColor="accent6"/>
                <w:sz w:val="22"/>
              </w:rPr>
            </w:pPr>
          </w:p>
        </w:tc>
        <w:tc>
          <w:tcPr>
            <w:tcW w:w="3522" w:type="dxa"/>
          </w:tcPr>
          <w:p w14:paraId="73482018" w14:textId="1ED69DFE" w:rsidR="00F32110" w:rsidRPr="00143464" w:rsidRDefault="00F32110" w:rsidP="001702AB">
            <w:pPr>
              <w:keepNext/>
              <w:spacing w:after="0"/>
              <w:jc w:val="right"/>
              <w:rPr>
                <w:rFonts w:ascii="Calibri Light" w:hAnsi="Calibri Light"/>
                <w:color w:val="4D4D4D" w:themeColor="accent6"/>
                <w:sz w:val="22"/>
              </w:rPr>
            </w:pPr>
            <w:r w:rsidRPr="005C67A8">
              <w:rPr>
                <w:rFonts w:ascii="Calibri Light" w:hAnsi="Calibri Light"/>
                <w:color w:val="4D4D4D" w:themeColor="accent6"/>
                <w:sz w:val="22"/>
              </w:rPr>
              <w:t>83</w:t>
            </w:r>
          </w:p>
        </w:tc>
      </w:tr>
      <w:tr w:rsidR="00F32110" w:rsidRPr="00143464" w14:paraId="6B26561F" w14:textId="77777777" w:rsidTr="00472D53">
        <w:tc>
          <w:tcPr>
            <w:tcW w:w="3081" w:type="dxa"/>
          </w:tcPr>
          <w:p w14:paraId="129E1066" w14:textId="757047CB" w:rsidR="00F32110" w:rsidRPr="000D5EBB" w:rsidRDefault="00F32110" w:rsidP="001702AB">
            <w:pPr>
              <w:keepNext/>
              <w:spacing w:after="0"/>
              <w:rPr>
                <w:rFonts w:ascii="Calibri Light" w:hAnsi="Calibri Light"/>
                <w:color w:val="4D4D4D" w:themeColor="accent6"/>
                <w:sz w:val="22"/>
              </w:rPr>
            </w:pPr>
            <w:r w:rsidRPr="000D5EBB">
              <w:rPr>
                <w:rFonts w:ascii="Calibri Light" w:hAnsi="Calibri Light"/>
                <w:color w:val="4D4D4D" w:themeColor="accent6"/>
                <w:sz w:val="22"/>
              </w:rPr>
              <w:t>Transport, construction and infrastructure</w:t>
            </w:r>
          </w:p>
        </w:tc>
        <w:tc>
          <w:tcPr>
            <w:tcW w:w="1902" w:type="dxa"/>
          </w:tcPr>
          <w:p w14:paraId="76A111A7" w14:textId="77777777" w:rsidR="00F32110" w:rsidRPr="001F611B" w:rsidRDefault="00F32110" w:rsidP="001702AB">
            <w:pPr>
              <w:keepNext/>
              <w:spacing w:after="0"/>
              <w:jc w:val="right"/>
              <w:rPr>
                <w:rFonts w:ascii="Calibri Light" w:hAnsi="Calibri Light"/>
                <w:color w:val="4D4D4D" w:themeColor="accent6"/>
                <w:sz w:val="22"/>
              </w:rPr>
            </w:pPr>
            <w:r w:rsidRPr="001F611B">
              <w:rPr>
                <w:rFonts w:ascii="Calibri Light" w:hAnsi="Calibri Light"/>
                <w:color w:val="4D4D4D" w:themeColor="accent6"/>
                <w:sz w:val="22"/>
              </w:rPr>
              <w:t>7</w:t>
            </w:r>
          </w:p>
          <w:p w14:paraId="54E7CD94" w14:textId="77777777" w:rsidR="00F32110" w:rsidRPr="00143464" w:rsidRDefault="00F32110" w:rsidP="001702AB">
            <w:pPr>
              <w:keepNext/>
              <w:spacing w:after="0"/>
              <w:jc w:val="right"/>
              <w:rPr>
                <w:rFonts w:ascii="Calibri Light" w:hAnsi="Calibri Light"/>
                <w:color w:val="4D4D4D" w:themeColor="accent6"/>
                <w:sz w:val="22"/>
              </w:rPr>
            </w:pPr>
          </w:p>
        </w:tc>
        <w:tc>
          <w:tcPr>
            <w:tcW w:w="3522" w:type="dxa"/>
          </w:tcPr>
          <w:p w14:paraId="5BC68D44" w14:textId="2A77CEB3" w:rsidR="00F32110" w:rsidRPr="00143464" w:rsidRDefault="00F32110" w:rsidP="001702AB">
            <w:pPr>
              <w:keepNext/>
              <w:spacing w:after="0"/>
              <w:jc w:val="right"/>
              <w:rPr>
                <w:rFonts w:ascii="Calibri Light" w:hAnsi="Calibri Light"/>
                <w:color w:val="4D4D4D" w:themeColor="accent6"/>
                <w:sz w:val="22"/>
              </w:rPr>
            </w:pPr>
            <w:r w:rsidRPr="005C67A8">
              <w:rPr>
                <w:rFonts w:ascii="Calibri Light" w:hAnsi="Calibri Light"/>
                <w:color w:val="4D4D4D" w:themeColor="accent6"/>
                <w:sz w:val="22"/>
              </w:rPr>
              <w:t>115</w:t>
            </w:r>
          </w:p>
        </w:tc>
      </w:tr>
      <w:tr w:rsidR="00F32110" w:rsidRPr="00143464" w14:paraId="773A97FC" w14:textId="77777777" w:rsidTr="00472D53">
        <w:tc>
          <w:tcPr>
            <w:tcW w:w="3081" w:type="dxa"/>
          </w:tcPr>
          <w:p w14:paraId="230F5B0F" w14:textId="24F61152" w:rsidR="00F32110" w:rsidRPr="000D5EBB" w:rsidRDefault="00F32110" w:rsidP="00F32110">
            <w:pPr>
              <w:spacing w:after="0"/>
              <w:rPr>
                <w:rFonts w:ascii="Calibri Light" w:hAnsi="Calibri Light"/>
                <w:color w:val="4D4D4D" w:themeColor="accent6"/>
                <w:sz w:val="22"/>
              </w:rPr>
            </w:pPr>
            <w:r w:rsidRPr="000D5EBB">
              <w:rPr>
                <w:rFonts w:ascii="Calibri Light" w:hAnsi="Calibri Light"/>
                <w:color w:val="4D4D4D" w:themeColor="accent6"/>
                <w:sz w:val="22"/>
              </w:rPr>
              <w:t>Water and land management</w:t>
            </w:r>
          </w:p>
        </w:tc>
        <w:tc>
          <w:tcPr>
            <w:tcW w:w="1902" w:type="dxa"/>
          </w:tcPr>
          <w:p w14:paraId="07500163" w14:textId="7589A261" w:rsidR="00F32110" w:rsidRDefault="00F32110" w:rsidP="00F32110">
            <w:pPr>
              <w:spacing w:after="0"/>
              <w:jc w:val="right"/>
              <w:rPr>
                <w:rFonts w:ascii="Calibri Light" w:hAnsi="Calibri Light"/>
                <w:color w:val="4D4D4D" w:themeColor="accent6"/>
                <w:sz w:val="22"/>
              </w:rPr>
            </w:pPr>
            <w:r w:rsidRPr="001F611B">
              <w:rPr>
                <w:rFonts w:ascii="Calibri Light" w:hAnsi="Calibri Light"/>
                <w:color w:val="4D4D4D" w:themeColor="accent6"/>
                <w:sz w:val="22"/>
              </w:rPr>
              <w:t>5</w:t>
            </w:r>
            <w:r w:rsidR="00292DB7">
              <w:rPr>
                <w:rFonts w:ascii="Calibri Light" w:hAnsi="Calibri Light"/>
                <w:color w:val="4D4D4D" w:themeColor="accent6"/>
                <w:sz w:val="22"/>
              </w:rPr>
              <w:t>1</w:t>
            </w:r>
          </w:p>
          <w:p w14:paraId="1F251F60" w14:textId="3D447BD9" w:rsidR="00FF41D8" w:rsidRPr="00143464" w:rsidRDefault="00FF41D8" w:rsidP="00F32110">
            <w:pPr>
              <w:spacing w:after="0"/>
              <w:jc w:val="right"/>
              <w:rPr>
                <w:rFonts w:ascii="Calibri Light" w:hAnsi="Calibri Light"/>
                <w:color w:val="4D4D4D" w:themeColor="accent6"/>
                <w:sz w:val="22"/>
              </w:rPr>
            </w:pPr>
          </w:p>
        </w:tc>
        <w:tc>
          <w:tcPr>
            <w:tcW w:w="3522" w:type="dxa"/>
          </w:tcPr>
          <w:p w14:paraId="6E315FF1" w14:textId="46F2F3C0" w:rsidR="00F32110" w:rsidRPr="00143464" w:rsidRDefault="00F32110" w:rsidP="00F32110">
            <w:pPr>
              <w:keepNext/>
              <w:spacing w:after="0"/>
              <w:jc w:val="right"/>
              <w:rPr>
                <w:rFonts w:ascii="Calibri Light" w:hAnsi="Calibri Light"/>
                <w:color w:val="4D4D4D" w:themeColor="accent6"/>
                <w:sz w:val="22"/>
              </w:rPr>
            </w:pPr>
            <w:r w:rsidRPr="005C67A8">
              <w:rPr>
                <w:rFonts w:ascii="Calibri Light" w:hAnsi="Calibri Light"/>
                <w:color w:val="4D4D4D" w:themeColor="accent6"/>
                <w:sz w:val="22"/>
              </w:rPr>
              <w:t>22</w:t>
            </w:r>
            <w:r w:rsidR="00292DB7">
              <w:rPr>
                <w:rFonts w:ascii="Calibri Light" w:hAnsi="Calibri Light"/>
                <w:color w:val="4D4D4D" w:themeColor="accent6"/>
                <w:sz w:val="22"/>
              </w:rPr>
              <w:t>5</w:t>
            </w:r>
          </w:p>
        </w:tc>
      </w:tr>
    </w:tbl>
    <w:p w14:paraId="7C3D025B" w14:textId="398593DC" w:rsidR="00F4116F" w:rsidRDefault="00087046" w:rsidP="00087046">
      <w:pPr>
        <w:pStyle w:val="Notesfortablesfigures"/>
        <w:rPr>
          <w:highlight w:val="yellow"/>
        </w:rPr>
      </w:pPr>
      <w:r w:rsidRPr="00087046">
        <w:t>Source: VPSC, public entity executive workforce data collection, 2020</w:t>
      </w:r>
      <w:r w:rsidR="000463CE">
        <w:t xml:space="preserve">; </w:t>
      </w:r>
      <w:r w:rsidR="005E42FA" w:rsidRPr="000F5077">
        <w:t xml:space="preserve">VPSC, </w:t>
      </w:r>
      <w:r w:rsidR="005E42FA" w:rsidRPr="000F5077">
        <w:rPr>
          <w:i/>
          <w:iCs/>
        </w:rPr>
        <w:t>Executive Workforce Reform – Industry Segment Reviews:</w:t>
      </w:r>
      <w:r w:rsidR="000463CE" w:rsidRPr="000F5077">
        <w:rPr>
          <w:i/>
        </w:rPr>
        <w:t xml:space="preserve"> Final Report</w:t>
      </w:r>
      <w:r w:rsidRPr="00087046">
        <w:t>.</w:t>
      </w:r>
    </w:p>
    <w:p w14:paraId="15AC49F5" w14:textId="2275C51E" w:rsidR="00AB6CAD" w:rsidRDefault="00BB0137" w:rsidP="00AB6CAD">
      <w:pPr>
        <w:pStyle w:val="VIRTHeading2"/>
      </w:pPr>
      <w:bookmarkStart w:id="70" w:name="_Toc59090129"/>
      <w:r>
        <w:t>2.</w:t>
      </w:r>
      <w:r w:rsidR="009C1A2E">
        <w:t>3</w:t>
      </w:r>
      <w:r>
        <w:tab/>
      </w:r>
      <w:r w:rsidR="00AB6CAD">
        <w:t>Other executive workforce reforms</w:t>
      </w:r>
      <w:bookmarkEnd w:id="70"/>
      <w:r w:rsidR="00AB6CAD">
        <w:t xml:space="preserve"> </w:t>
      </w:r>
    </w:p>
    <w:p w14:paraId="0D9DE67E" w14:textId="1DBDDB96" w:rsidR="00AB6CAD" w:rsidRDefault="00AB6CAD" w:rsidP="00AB6CAD">
      <w:pPr>
        <w:pStyle w:val="Paragraph"/>
      </w:pPr>
      <w:r>
        <w:t>Th</w:t>
      </w:r>
      <w:r w:rsidR="00963507">
        <w:t>is</w:t>
      </w:r>
      <w:r>
        <w:t xml:space="preserve"> Determination </w:t>
      </w:r>
      <w:r w:rsidR="00101F49">
        <w:t>takes into account</w:t>
      </w:r>
      <w:r>
        <w:t xml:space="preserve"> broader public sector executive workforce reforms recommended in the </w:t>
      </w:r>
      <w:r w:rsidR="00283DD3">
        <w:t xml:space="preserve">VPSC’s </w:t>
      </w:r>
      <w:bookmarkStart w:id="71" w:name="_Hlk55675710"/>
      <w:r w:rsidR="006B0B0A">
        <w:t>ISR Final Report</w:t>
      </w:r>
      <w:r>
        <w:t>.</w:t>
      </w:r>
      <w:bookmarkEnd w:id="71"/>
      <w:r>
        <w:t xml:space="preserve"> </w:t>
      </w:r>
    </w:p>
    <w:p w14:paraId="7DA022DF" w14:textId="3DFA7569" w:rsidR="00AB6CAD" w:rsidRDefault="00AB6CAD" w:rsidP="00AB6CAD">
      <w:pPr>
        <w:pStyle w:val="Paragraph"/>
      </w:pPr>
      <w:r>
        <w:t xml:space="preserve">In </w:t>
      </w:r>
      <w:r w:rsidR="00D16AAC">
        <w:t>its</w:t>
      </w:r>
      <w:r>
        <w:t xml:space="preserve"> </w:t>
      </w:r>
      <w:r w:rsidR="006B0B0A">
        <w:t>ISR F</w:t>
      </w:r>
      <w:r>
        <w:t xml:space="preserve">inal </w:t>
      </w:r>
      <w:r w:rsidR="006B0B0A">
        <w:t>R</w:t>
      </w:r>
      <w:r>
        <w:t>eport, the VPSC noted that:</w:t>
      </w:r>
      <w:r w:rsidR="007A4F80">
        <w:rPr>
          <w:rFonts w:ascii="ZWAdobeF" w:hAnsi="ZWAdobeF" w:cs="ZWAdobeF"/>
          <w:color w:val="auto"/>
          <w:sz w:val="2"/>
          <w:szCs w:val="2"/>
        </w:rPr>
        <w:t>15F</w:t>
      </w:r>
      <w:r w:rsidRPr="006F66B2">
        <w:rPr>
          <w:vertAlign w:val="superscript"/>
        </w:rPr>
        <w:footnoteReference w:id="18"/>
      </w:r>
    </w:p>
    <w:p w14:paraId="0366C093" w14:textId="77777777" w:rsidR="00AB6CAD" w:rsidRPr="00A85588" w:rsidRDefault="00AB6CAD" w:rsidP="00AB6CAD">
      <w:pPr>
        <w:pStyle w:val="VIRTBreakouttext"/>
      </w:pPr>
      <w:r>
        <w:t>… governance arrangements for executive employment and remuneration in public entities are distributed, inconsistent, and confusing.</w:t>
      </w:r>
    </w:p>
    <w:p w14:paraId="17F668C0" w14:textId="2FDF8FC5" w:rsidR="00AB6CAD" w:rsidRDefault="7BCFE2AD" w:rsidP="00AB6CAD">
      <w:pPr>
        <w:pStyle w:val="Paragraph"/>
      </w:pPr>
      <w:r>
        <w:t>Furthermore,</w:t>
      </w:r>
      <w:r w:rsidDel="00101F49">
        <w:t xml:space="preserve"> </w:t>
      </w:r>
      <w:r w:rsidR="00101F49">
        <w:t xml:space="preserve">the report </w:t>
      </w:r>
      <w:r>
        <w:t xml:space="preserve">found that the existing arrangements exposed the </w:t>
      </w:r>
      <w:r w:rsidR="6EDCA610">
        <w:t xml:space="preserve">Victorian </w:t>
      </w:r>
      <w:r>
        <w:t>Government and employers to financial, integrity and employment risks.</w:t>
      </w:r>
      <w:r w:rsidR="00AB6CAD" w:rsidRPr="00083A36">
        <w:rPr>
          <w:vertAlign w:val="superscript"/>
        </w:rPr>
        <w:footnoteReference w:id="19"/>
      </w:r>
      <w:r>
        <w:t xml:space="preserve"> </w:t>
      </w:r>
      <w:r w:rsidRPr="00FF6171">
        <w:t>Table </w:t>
      </w:r>
      <w:r w:rsidR="00173101" w:rsidRPr="00FF6171">
        <w:t>2</w:t>
      </w:r>
      <w:r w:rsidRPr="00FF6171">
        <w:t>.</w:t>
      </w:r>
      <w:r w:rsidR="0088545E">
        <w:t>3</w:t>
      </w:r>
      <w:r>
        <w:t xml:space="preserve"> summarises the recommendations of the review that were considered by the Tribunal as part of making th</w:t>
      </w:r>
      <w:r w:rsidR="00D96F1E">
        <w:t>is</w:t>
      </w:r>
      <w:r>
        <w:t xml:space="preserve"> Determination.</w:t>
      </w:r>
      <w:r w:rsidR="004D0BED">
        <w:br w:type="page"/>
      </w:r>
    </w:p>
    <w:p w14:paraId="631D3AB5" w14:textId="5ED8E537" w:rsidR="00AB6CAD" w:rsidRDefault="00AB6CAD" w:rsidP="00AB6CAD">
      <w:pPr>
        <w:pStyle w:val="Tableheading"/>
      </w:pPr>
      <w:bookmarkStart w:id="72" w:name="_Toc52892286"/>
      <w:bookmarkStart w:id="73" w:name="_Toc59127461"/>
      <w:r>
        <w:lastRenderedPageBreak/>
        <w:t xml:space="preserve">Table </w:t>
      </w:r>
      <w:r w:rsidR="00173101">
        <w:t>2</w:t>
      </w:r>
      <w:r>
        <w:t>.</w:t>
      </w:r>
      <w:r w:rsidR="0088545E">
        <w:t>3</w:t>
      </w:r>
      <w:r>
        <w:t xml:space="preserve">: VPSC ISR </w:t>
      </w:r>
      <w:r w:rsidR="00B37F4D">
        <w:t xml:space="preserve">Final Report </w:t>
      </w:r>
      <w:r>
        <w:t>recommendations relevant to th</w:t>
      </w:r>
      <w:r w:rsidR="00481E62">
        <w:t>is</w:t>
      </w:r>
      <w:r>
        <w:t xml:space="preserve"> Determination</w:t>
      </w:r>
      <w:bookmarkEnd w:id="72"/>
      <w:bookmarkEnd w:id="73"/>
      <w:r>
        <w:t xml:space="preserve"> </w:t>
      </w:r>
    </w:p>
    <w:tbl>
      <w:tblPr>
        <w:tblW w:w="8541" w:type="dxa"/>
        <w:tblBorders>
          <w:top w:val="single" w:sz="4" w:space="0" w:color="148A5D" w:themeColor="accent2"/>
          <w:bottom w:val="single" w:sz="4" w:space="0" w:color="148A5D" w:themeColor="accent2"/>
          <w:insideH w:val="single" w:sz="4" w:space="0" w:color="148A5D" w:themeColor="accent2"/>
        </w:tblBorders>
        <w:tblLook w:val="04A0" w:firstRow="1" w:lastRow="0" w:firstColumn="1" w:lastColumn="0" w:noHBand="0" w:noVBand="1"/>
      </w:tblPr>
      <w:tblGrid>
        <w:gridCol w:w="8541"/>
      </w:tblGrid>
      <w:tr w:rsidR="00AB6CAD" w14:paraId="134C98EE" w14:textId="77777777" w:rsidTr="787258E7">
        <w:trPr>
          <w:trHeight w:val="232"/>
        </w:trPr>
        <w:tc>
          <w:tcPr>
            <w:tcW w:w="8541" w:type="dxa"/>
            <w:shd w:val="clear" w:color="auto" w:fill="148A5D" w:themeFill="accent2"/>
          </w:tcPr>
          <w:p w14:paraId="73620AFE" w14:textId="3058A6E5" w:rsidR="00AB6CAD" w:rsidRPr="007C0D15" w:rsidRDefault="7BCFE2AD" w:rsidP="787258E7">
            <w:pPr>
              <w:pStyle w:val="Tabletext"/>
              <w:rPr>
                <w:b/>
                <w:bCs/>
                <w:color w:val="FFFFFF" w:themeColor="background2"/>
              </w:rPr>
            </w:pPr>
            <w:r w:rsidRPr="007C0D15">
              <w:rPr>
                <w:b/>
                <w:bCs/>
                <w:color w:val="FFFFFF" w:themeColor="background2"/>
              </w:rPr>
              <w:t>VPSC recommendation</w:t>
            </w:r>
            <w:r w:rsidR="659937B3" w:rsidRPr="007C0D15">
              <w:rPr>
                <w:b/>
                <w:bCs/>
                <w:color w:val="FFFFFF" w:themeColor="background2"/>
              </w:rPr>
              <w:t>s</w:t>
            </w:r>
          </w:p>
        </w:tc>
      </w:tr>
      <w:tr w:rsidR="00AB6CAD" w14:paraId="6C60999E" w14:textId="77777777" w:rsidTr="787258E7">
        <w:trPr>
          <w:trHeight w:val="561"/>
        </w:trPr>
        <w:tc>
          <w:tcPr>
            <w:tcW w:w="8541" w:type="dxa"/>
            <w:vAlign w:val="center"/>
          </w:tcPr>
          <w:p w14:paraId="7C93903D" w14:textId="08C28D28" w:rsidR="00AB6CAD" w:rsidRDefault="00AB6CAD" w:rsidP="00060488">
            <w:pPr>
              <w:pStyle w:val="Tabletext"/>
            </w:pPr>
            <w:r>
              <w:t xml:space="preserve">The Special Minister of State </w:t>
            </w:r>
            <w:r w:rsidR="00EF4CFD">
              <w:t xml:space="preserve">to </w:t>
            </w:r>
            <w:r>
              <w:t>request that the Tribunal consider:</w:t>
            </w:r>
          </w:p>
          <w:p w14:paraId="441173B0" w14:textId="3EF5BB84" w:rsidR="00AB6CAD" w:rsidRPr="00080D35" w:rsidRDefault="00AB6CAD" w:rsidP="00060488">
            <w:pPr>
              <w:pStyle w:val="Bulletsinatable"/>
              <w:ind w:left="315" w:hanging="315"/>
            </w:pPr>
            <w:r>
              <w:t>a</w:t>
            </w:r>
            <w:r w:rsidRPr="00080D35">
              <w:t>ligning executive remuneration levels between the VPS and public entities</w:t>
            </w:r>
          </w:p>
          <w:p w14:paraId="6C9006C5" w14:textId="77777777" w:rsidR="00AB6CAD" w:rsidRPr="0007232D" w:rsidRDefault="00AB6CAD" w:rsidP="00060488">
            <w:pPr>
              <w:pStyle w:val="Bulletsinatable"/>
              <w:ind w:left="315" w:hanging="315"/>
            </w:pPr>
            <w:r w:rsidRPr="00080D35">
              <w:t>abolishing existing industry segment-specific public entity remuneration bands (where these e</w:t>
            </w:r>
            <w:r w:rsidRPr="0007232D">
              <w:t>xist) and replacing them with a common band structure for all public entity executives. An individual public entity should remain bound by the existing remuneration bands until such time as the Tribunal has determined new remuneration bands for that public entity.</w:t>
            </w:r>
          </w:p>
        </w:tc>
      </w:tr>
      <w:tr w:rsidR="00AB6CAD" w14:paraId="757C8786" w14:textId="77777777" w:rsidTr="787258E7">
        <w:trPr>
          <w:trHeight w:val="567"/>
        </w:trPr>
        <w:tc>
          <w:tcPr>
            <w:tcW w:w="8541" w:type="dxa"/>
            <w:vAlign w:val="center"/>
          </w:tcPr>
          <w:p w14:paraId="50F22B86" w14:textId="77777777" w:rsidR="00AB6CAD" w:rsidRPr="002459A0" w:rsidRDefault="00AB6CAD" w:rsidP="00060488">
            <w:pPr>
              <w:pStyle w:val="Tabletext"/>
            </w:pPr>
            <w:r>
              <w:t>The new VPS Classification Framework be refined to ensure that it is fit-for-purpose for the broader public sector and can inform the development of new remuneration bands for public entity executives.</w:t>
            </w:r>
          </w:p>
        </w:tc>
      </w:tr>
      <w:tr w:rsidR="00AB6CAD" w14:paraId="4254C432" w14:textId="77777777" w:rsidTr="787258E7">
        <w:trPr>
          <w:trHeight w:val="334"/>
        </w:trPr>
        <w:tc>
          <w:tcPr>
            <w:tcW w:w="8541" w:type="dxa"/>
            <w:vAlign w:val="center"/>
          </w:tcPr>
          <w:p w14:paraId="45680356" w14:textId="77777777" w:rsidR="00AB6CAD" w:rsidRPr="002459A0" w:rsidRDefault="00AB6CAD" w:rsidP="00060488">
            <w:pPr>
              <w:pStyle w:val="Tabletext"/>
            </w:pPr>
            <w:r>
              <w:t xml:space="preserve">Percentage rules for subordinate executives be abolished, affirming CEO responsibility for determining subordinate remuneration within the limits of the Tribunal’s remuneration determination. </w:t>
            </w:r>
          </w:p>
        </w:tc>
      </w:tr>
    </w:tbl>
    <w:p w14:paraId="48F796B8" w14:textId="654ACA8A" w:rsidR="00AB6CAD" w:rsidRDefault="00AB6CAD" w:rsidP="00AB6CAD">
      <w:pPr>
        <w:pStyle w:val="Sourcefortablesfigures"/>
      </w:pPr>
      <w:r>
        <w:t xml:space="preserve">Source: </w:t>
      </w:r>
      <w:r w:rsidR="008F6388">
        <w:t xml:space="preserve">adapted from </w:t>
      </w:r>
      <w:r w:rsidRPr="000F5077">
        <w:t xml:space="preserve">VPSC, </w:t>
      </w:r>
      <w:r w:rsidRPr="000F5077">
        <w:rPr>
          <w:i/>
          <w:iCs/>
        </w:rPr>
        <w:t>Executive Workforce Reform – Industry Segment Reviews: Final Report</w:t>
      </w:r>
      <w:r w:rsidRPr="000F5077">
        <w:t>.</w:t>
      </w:r>
    </w:p>
    <w:p w14:paraId="5D5DE18A" w14:textId="325A4F0D" w:rsidR="00AB6CAD" w:rsidRDefault="00421E08" w:rsidP="004C159A">
      <w:pPr>
        <w:pStyle w:val="VIRTHeading3"/>
        <w:keepNext/>
      </w:pPr>
      <w:r>
        <w:t>Public entity executive c</w:t>
      </w:r>
      <w:r w:rsidR="00AB6CAD">
        <w:t>lassification framework</w:t>
      </w:r>
    </w:p>
    <w:p w14:paraId="75A25D05" w14:textId="4A3DD7A2" w:rsidR="00AB6CAD" w:rsidRDefault="003D336B" w:rsidP="00AB6CAD">
      <w:pPr>
        <w:pStyle w:val="Paragraph"/>
      </w:pPr>
      <w:r>
        <w:t>In 2018, t</w:t>
      </w:r>
      <w:r w:rsidR="00AB6CAD">
        <w:t>he Premier of Victoria requested that the VPSC develop classification and performance management frameworks for public entity executives.</w:t>
      </w:r>
    </w:p>
    <w:p w14:paraId="70D78C9D" w14:textId="557385F3" w:rsidR="00AB6CAD" w:rsidRDefault="00AB6CAD" w:rsidP="002301FA">
      <w:pPr>
        <w:pStyle w:val="Parabeforeabulletlist"/>
      </w:pPr>
      <w:r>
        <w:t xml:space="preserve">The VPSC issued a </w:t>
      </w:r>
      <w:r w:rsidR="003D336B">
        <w:t>draft</w:t>
      </w:r>
      <w:r>
        <w:t xml:space="preserve"> </w:t>
      </w:r>
      <w:r w:rsidR="00E928DA">
        <w:t>PEECF</w:t>
      </w:r>
      <w:r>
        <w:t xml:space="preserve"> in </w:t>
      </w:r>
      <w:r w:rsidR="003D336B">
        <w:t>December 2019</w:t>
      </w:r>
      <w:r w:rsidR="007416EE">
        <w:t>, and it was finalised in late 2020</w:t>
      </w:r>
      <w:r>
        <w:t>. The framework closely aligns with the classification framework developed by the VPSC for classifying VPS executive roles. Key elements of the classification framework include:</w:t>
      </w:r>
    </w:p>
    <w:p w14:paraId="183A505C" w14:textId="77777777" w:rsidR="00AB6CAD" w:rsidRDefault="00AB6CAD" w:rsidP="00AB6CAD">
      <w:pPr>
        <w:pStyle w:val="VIRTBulletpoints"/>
      </w:pPr>
      <w:r>
        <w:t>the introduction of a three-tier public entity executive classification band structure, where Public Entity Senior Executive Service Band 1 (PESES-1) is the lowest band and Public Entity Senior Executive Service Band 3 (PESES-3) is the highest band)</w:t>
      </w:r>
    </w:p>
    <w:p w14:paraId="10298D80" w14:textId="77777777" w:rsidR="00AB6CAD" w:rsidRDefault="00AB6CAD" w:rsidP="00AB6CAD">
      <w:pPr>
        <w:pStyle w:val="VIRTBulletpoints"/>
      </w:pPr>
      <w:r>
        <w:t>a methodology for evaluating the degree of complexity and responsibility associated with a role to support an assessment of where it sits within the band structure.</w:t>
      </w:r>
    </w:p>
    <w:p w14:paraId="25262432" w14:textId="1B5BCD53" w:rsidR="00AB6CAD" w:rsidRDefault="00AB6CAD" w:rsidP="00AB6CAD">
      <w:pPr>
        <w:pStyle w:val="Paragraph"/>
      </w:pPr>
      <w:r>
        <w:t>The classification band to which an executive role is assigned is determined by</w:t>
      </w:r>
      <w:r w:rsidRPr="00C24096">
        <w:t xml:space="preserve"> a work value score</w:t>
      </w:r>
      <w:r>
        <w:t xml:space="preserve"> for that role</w:t>
      </w:r>
      <w:r w:rsidRPr="00C24096">
        <w:t>.</w:t>
      </w:r>
      <w:r>
        <w:t xml:space="preserve"> Work value scores are calculated by </w:t>
      </w:r>
      <w:r w:rsidRPr="00C24096">
        <w:t>assess</w:t>
      </w:r>
      <w:r>
        <w:t>ing</w:t>
      </w:r>
      <w:r w:rsidRPr="00C24096">
        <w:t xml:space="preserve"> </w:t>
      </w:r>
      <w:r>
        <w:t xml:space="preserve">each executive role </w:t>
      </w:r>
      <w:r w:rsidRPr="00C24096">
        <w:t>against eight competencies, with the methodology providing for a score of</w:t>
      </w:r>
      <w:r>
        <w:t> </w:t>
      </w:r>
      <w:r w:rsidRPr="00C24096">
        <w:t>1,</w:t>
      </w:r>
      <w:r>
        <w:t> </w:t>
      </w:r>
      <w:r w:rsidRPr="00C24096">
        <w:t>3,</w:t>
      </w:r>
      <w:r>
        <w:t> </w:t>
      </w:r>
      <w:r w:rsidRPr="00C24096">
        <w:t>5</w:t>
      </w:r>
      <w:r>
        <w:t> </w:t>
      </w:r>
      <w:r w:rsidRPr="00C24096">
        <w:t>or</w:t>
      </w:r>
      <w:r>
        <w:t xml:space="preserve"> </w:t>
      </w:r>
      <w:r w:rsidRPr="00C24096">
        <w:t xml:space="preserve">7 against each competency. The final tally is </w:t>
      </w:r>
      <w:r>
        <w:t>the</w:t>
      </w:r>
      <w:r w:rsidRPr="00C24096">
        <w:t xml:space="preserve"> work value score</w:t>
      </w:r>
      <w:r>
        <w:t>. The classification bands and associated work value score ranges are summarised in table 2</w:t>
      </w:r>
      <w:r w:rsidR="00C753B8">
        <w:t>.</w:t>
      </w:r>
      <w:r w:rsidR="0083598E">
        <w:t>4</w:t>
      </w:r>
      <w:r>
        <w:t>.</w:t>
      </w:r>
    </w:p>
    <w:p w14:paraId="43474A96" w14:textId="300AD0E7" w:rsidR="00EC55B9" w:rsidRDefault="00EC55B9" w:rsidP="00AB6CAD">
      <w:pPr>
        <w:pStyle w:val="Paragraph"/>
        <w:rPr>
          <w:highlight w:val="yellow"/>
        </w:rPr>
      </w:pPr>
    </w:p>
    <w:p w14:paraId="21052DB7" w14:textId="5F8F1170" w:rsidR="00AB6CAD" w:rsidRPr="00F75F31" w:rsidRDefault="00AB6CAD" w:rsidP="00AB6CAD">
      <w:pPr>
        <w:pStyle w:val="Tableheading"/>
      </w:pPr>
      <w:bookmarkStart w:id="74" w:name="_Toc52892287"/>
      <w:bookmarkStart w:id="75" w:name="_Toc59127462"/>
      <w:r w:rsidRPr="00F75F31">
        <w:lastRenderedPageBreak/>
        <w:t>Table 2</w:t>
      </w:r>
      <w:r w:rsidR="00C753B8">
        <w:t>.</w:t>
      </w:r>
      <w:r w:rsidR="0083598E">
        <w:t>4</w:t>
      </w:r>
      <w:r w:rsidRPr="00F75F31">
        <w:t xml:space="preserve">: </w:t>
      </w:r>
      <w:r w:rsidR="6A28D821">
        <w:t>PEECF</w:t>
      </w:r>
      <w:r w:rsidRPr="00F75F31">
        <w:t xml:space="preserve"> classification framework </w:t>
      </w:r>
      <w:r>
        <w:t xml:space="preserve">for public entity executives </w:t>
      </w:r>
      <w:r w:rsidRPr="00F75F31">
        <w:t xml:space="preserve">and </w:t>
      </w:r>
      <w:r>
        <w:t xml:space="preserve">associated </w:t>
      </w:r>
      <w:r w:rsidRPr="00F75F31">
        <w:t>work value scores</w:t>
      </w:r>
      <w:bookmarkEnd w:id="74"/>
      <w:bookmarkEnd w:id="75"/>
      <w:r w:rsidRPr="00F75F31">
        <w:t xml:space="preserve"> </w:t>
      </w:r>
    </w:p>
    <w:tbl>
      <w:tblPr>
        <w:tblStyle w:val="Style1"/>
        <w:tblW w:w="8505" w:type="dxa"/>
        <w:tblLook w:val="04A0" w:firstRow="1" w:lastRow="0" w:firstColumn="1" w:lastColumn="0" w:noHBand="0" w:noVBand="1"/>
      </w:tblPr>
      <w:tblGrid>
        <w:gridCol w:w="4111"/>
        <w:gridCol w:w="4394"/>
      </w:tblGrid>
      <w:tr w:rsidR="00AB6CAD" w:rsidRPr="00F75F31" w14:paraId="5680ABF1" w14:textId="77777777" w:rsidTr="00060488">
        <w:trPr>
          <w:cnfStyle w:val="100000000000" w:firstRow="1" w:lastRow="0" w:firstColumn="0" w:lastColumn="0" w:oddVBand="0" w:evenVBand="0" w:oddHBand="0" w:evenHBand="0" w:firstRowFirstColumn="0" w:firstRowLastColumn="0" w:lastRowFirstColumn="0" w:lastRowLastColumn="0"/>
          <w:trHeight w:val="355"/>
        </w:trPr>
        <w:tc>
          <w:tcPr>
            <w:tcW w:w="4111" w:type="dxa"/>
          </w:tcPr>
          <w:p w14:paraId="5EB79B6C" w14:textId="77777777" w:rsidR="00AB6CAD" w:rsidRPr="00CB736A" w:rsidRDefault="00AB6CAD" w:rsidP="00060488">
            <w:pPr>
              <w:pStyle w:val="Tabletext"/>
              <w:rPr>
                <w:b w:val="0"/>
                <w:color w:val="FFFFFF" w:themeColor="background1"/>
              </w:rPr>
            </w:pPr>
            <w:r w:rsidRPr="00CB736A">
              <w:rPr>
                <w:color w:val="FFFFFF" w:themeColor="background1"/>
              </w:rPr>
              <w:t>Band</w:t>
            </w:r>
          </w:p>
        </w:tc>
        <w:tc>
          <w:tcPr>
            <w:tcW w:w="4394" w:type="dxa"/>
          </w:tcPr>
          <w:p w14:paraId="44D26530" w14:textId="77777777" w:rsidR="00AB6CAD" w:rsidRPr="00CB736A" w:rsidRDefault="00AB6CAD" w:rsidP="00060488">
            <w:pPr>
              <w:pStyle w:val="Tabletext"/>
              <w:jc w:val="right"/>
              <w:rPr>
                <w:b w:val="0"/>
                <w:color w:val="FFFFFF" w:themeColor="background1"/>
              </w:rPr>
            </w:pPr>
            <w:r w:rsidRPr="00CB736A">
              <w:rPr>
                <w:color w:val="FFFFFF" w:themeColor="background1"/>
              </w:rPr>
              <w:t>Work value score range</w:t>
            </w:r>
          </w:p>
        </w:tc>
      </w:tr>
      <w:tr w:rsidR="00AB6CAD" w:rsidRPr="00F75F31" w14:paraId="4D5114C9" w14:textId="77777777" w:rsidTr="00060488">
        <w:trPr>
          <w:trHeight w:val="548"/>
        </w:trPr>
        <w:tc>
          <w:tcPr>
            <w:tcW w:w="4111" w:type="dxa"/>
          </w:tcPr>
          <w:p w14:paraId="21511DA9" w14:textId="77777777" w:rsidR="00AB6CAD" w:rsidRPr="00F75F31" w:rsidRDefault="00AB6CAD" w:rsidP="00060488">
            <w:pPr>
              <w:pStyle w:val="Tabletext"/>
              <w:rPr>
                <w:i/>
              </w:rPr>
            </w:pPr>
            <w:r>
              <w:t>PESES-1</w:t>
            </w:r>
          </w:p>
        </w:tc>
        <w:tc>
          <w:tcPr>
            <w:tcW w:w="4394" w:type="dxa"/>
          </w:tcPr>
          <w:p w14:paraId="3FEB9F75" w14:textId="77777777" w:rsidR="00AB6CAD" w:rsidRPr="00F75F31" w:rsidRDefault="00AB6CAD" w:rsidP="00060488">
            <w:pPr>
              <w:pStyle w:val="Tabletext"/>
              <w:jc w:val="right"/>
            </w:pPr>
            <w:r w:rsidRPr="00F75F31">
              <w:t>21 to 35</w:t>
            </w:r>
          </w:p>
        </w:tc>
      </w:tr>
      <w:tr w:rsidR="00AB6CAD" w:rsidRPr="00F75F31" w14:paraId="4C967982" w14:textId="77777777" w:rsidTr="00060488">
        <w:trPr>
          <w:trHeight w:val="600"/>
        </w:trPr>
        <w:tc>
          <w:tcPr>
            <w:tcW w:w="4111" w:type="dxa"/>
          </w:tcPr>
          <w:p w14:paraId="3A972F39" w14:textId="77777777" w:rsidR="00AB6CAD" w:rsidRPr="00F75F31" w:rsidRDefault="00AB6CAD" w:rsidP="00060488">
            <w:pPr>
              <w:pStyle w:val="Tabletext"/>
              <w:rPr>
                <w:i/>
              </w:rPr>
            </w:pPr>
            <w:r>
              <w:t>PESES-2</w:t>
            </w:r>
          </w:p>
        </w:tc>
        <w:tc>
          <w:tcPr>
            <w:tcW w:w="4394" w:type="dxa"/>
          </w:tcPr>
          <w:p w14:paraId="54FB6D21" w14:textId="77777777" w:rsidR="00AB6CAD" w:rsidRPr="00F75F31" w:rsidRDefault="00AB6CAD" w:rsidP="00060488">
            <w:pPr>
              <w:pStyle w:val="Tabletext"/>
              <w:jc w:val="right"/>
            </w:pPr>
            <w:r w:rsidRPr="00F75F31">
              <w:t>36 to 47</w:t>
            </w:r>
          </w:p>
        </w:tc>
      </w:tr>
      <w:tr w:rsidR="00AB6CAD" w:rsidRPr="00F75F31" w14:paraId="6CE54BB4" w14:textId="77777777" w:rsidTr="00060488">
        <w:trPr>
          <w:trHeight w:val="508"/>
        </w:trPr>
        <w:tc>
          <w:tcPr>
            <w:tcW w:w="4111" w:type="dxa"/>
          </w:tcPr>
          <w:p w14:paraId="43C046FE" w14:textId="77777777" w:rsidR="00AB6CAD" w:rsidRPr="00F75F31" w:rsidRDefault="00AB6CAD" w:rsidP="00060488">
            <w:pPr>
              <w:pStyle w:val="Tabletext"/>
              <w:rPr>
                <w:i/>
              </w:rPr>
            </w:pPr>
            <w:r>
              <w:t>PESES-3</w:t>
            </w:r>
          </w:p>
        </w:tc>
        <w:tc>
          <w:tcPr>
            <w:tcW w:w="4394" w:type="dxa"/>
          </w:tcPr>
          <w:p w14:paraId="42706526" w14:textId="77777777" w:rsidR="00AB6CAD" w:rsidRPr="00F75F31" w:rsidRDefault="00AB6CAD" w:rsidP="00060488">
            <w:pPr>
              <w:pStyle w:val="Tabletext"/>
              <w:jc w:val="right"/>
            </w:pPr>
            <w:r w:rsidRPr="00F75F31">
              <w:t>48 to 56</w:t>
            </w:r>
          </w:p>
        </w:tc>
      </w:tr>
    </w:tbl>
    <w:p w14:paraId="33961D9F" w14:textId="330B42DD" w:rsidR="00AB6CAD" w:rsidRDefault="00AB6CAD" w:rsidP="00AB6CAD">
      <w:pPr>
        <w:pStyle w:val="Sourcefortablesfigures"/>
      </w:pPr>
      <w:r w:rsidRPr="00F75F31">
        <w:t xml:space="preserve">Source: </w:t>
      </w:r>
      <w:r w:rsidR="00B27030">
        <w:t>PEECF</w:t>
      </w:r>
      <w:r w:rsidRPr="00F75F31">
        <w:t>.</w:t>
      </w:r>
      <w:r>
        <w:t xml:space="preserve"> </w:t>
      </w:r>
    </w:p>
    <w:p w14:paraId="14C5A102" w14:textId="77777777" w:rsidR="00CC70EB" w:rsidRDefault="00CC70EB" w:rsidP="00757436">
      <w:pPr>
        <w:pStyle w:val="VIRTHeading3"/>
        <w:keepNext/>
      </w:pPr>
      <w:r>
        <w:t xml:space="preserve">Determination of remuneration bands for executives employed in public service bodies </w:t>
      </w:r>
    </w:p>
    <w:p w14:paraId="7CBE7CC0" w14:textId="3367EFDA" w:rsidR="00CC70EB" w:rsidRDefault="00CC70EB" w:rsidP="00CC70EB">
      <w:pPr>
        <w:pStyle w:val="Paragraph"/>
      </w:pPr>
      <w:r>
        <w:t xml:space="preserve">The </w:t>
      </w:r>
      <w:r w:rsidR="00D5183B">
        <w:t>ISR Final Report</w:t>
      </w:r>
      <w:r w:rsidR="00D5183B" w:rsidDel="00DC3B1E">
        <w:t xml:space="preserve"> </w:t>
      </w:r>
      <w:r w:rsidR="00D5183B">
        <w:t>recommended</w:t>
      </w:r>
      <w:r w:rsidR="00C239CD">
        <w:t xml:space="preserve"> that the Tribunal consider align</w:t>
      </w:r>
      <w:r w:rsidR="004E43AE">
        <w:t xml:space="preserve">ing remuneration arrangements across the VPS and public entities. </w:t>
      </w:r>
    </w:p>
    <w:p w14:paraId="0B71C28A" w14:textId="5D7EA547" w:rsidR="00B20D1D" w:rsidRDefault="00CC70EB" w:rsidP="00CC70EB">
      <w:pPr>
        <w:pStyle w:val="Parabeforeabulletlist"/>
      </w:pPr>
      <w:r>
        <w:t>The Tribunal made the</w:t>
      </w:r>
      <w:r w:rsidRPr="00EB4062">
        <w:t xml:space="preserve"> first </w:t>
      </w:r>
      <w:r w:rsidRPr="00EB4062">
        <w:rPr>
          <w:i/>
          <w:iCs/>
        </w:rPr>
        <w:t xml:space="preserve">Remuneration bands for executives employed in public service bodies (Victoria) Determination </w:t>
      </w:r>
      <w:r w:rsidR="002D514C">
        <w:rPr>
          <w:i/>
          <w:iCs/>
        </w:rPr>
        <w:t>No.</w:t>
      </w:r>
      <w:r w:rsidRPr="00EB4062">
        <w:rPr>
          <w:i/>
          <w:iCs/>
        </w:rPr>
        <w:t xml:space="preserve"> 01/2020</w:t>
      </w:r>
      <w:r w:rsidRPr="00EB4062">
        <w:t xml:space="preserve"> </w:t>
      </w:r>
      <w:r>
        <w:t>(</w:t>
      </w:r>
      <w:r w:rsidR="00151440">
        <w:t>VPS</w:t>
      </w:r>
      <w:r>
        <w:t xml:space="preserve"> Determination) </w:t>
      </w:r>
      <w:r w:rsidR="00F71878">
        <w:t>in</w:t>
      </w:r>
      <w:r w:rsidR="00564DB5">
        <w:t> </w:t>
      </w:r>
      <w:r w:rsidRPr="00EB4062">
        <w:t>May</w:t>
      </w:r>
      <w:r w:rsidR="00564DB5">
        <w:t> </w:t>
      </w:r>
      <w:r w:rsidRPr="00EB4062">
        <w:t>2020</w:t>
      </w:r>
      <w:r>
        <w:t>.</w:t>
      </w:r>
      <w:r w:rsidR="00A71C64">
        <w:t xml:space="preserve"> </w:t>
      </w:r>
    </w:p>
    <w:p w14:paraId="32C4C657" w14:textId="010D0DD8" w:rsidR="00CC70EB" w:rsidRDefault="00CC70EB" w:rsidP="00CC70EB">
      <w:pPr>
        <w:pStyle w:val="Parabeforeabulletlist"/>
      </w:pPr>
      <w:r>
        <w:t>Th</w:t>
      </w:r>
      <w:r w:rsidR="00963507">
        <w:t>is</w:t>
      </w:r>
      <w:r>
        <w:t xml:space="preserve"> Determination</w:t>
      </w:r>
      <w:r w:rsidR="00B20D1D">
        <w:t xml:space="preserve"> applied to executives employed by </w:t>
      </w:r>
      <w:r w:rsidR="00062117">
        <w:t>d</w:t>
      </w:r>
      <w:r w:rsidR="00B20D1D">
        <w:t>epartments, AOs and the VPSC, and</w:t>
      </w:r>
      <w:r>
        <w:t xml:space="preserve"> set a new executive remuneration framework consisting of:</w:t>
      </w:r>
    </w:p>
    <w:p w14:paraId="41F9C35C" w14:textId="3AC5B810" w:rsidR="00CC70EB" w:rsidRDefault="00CC70EB" w:rsidP="00CC70EB">
      <w:pPr>
        <w:pStyle w:val="VIRTBulletpoints"/>
      </w:pPr>
      <w:r>
        <w:t xml:space="preserve">three distinct and contiguous bands for subordinate executives </w:t>
      </w:r>
    </w:p>
    <w:p w14:paraId="25C86C67" w14:textId="77777777" w:rsidR="00CC70EB" w:rsidRDefault="00CC70EB" w:rsidP="00CC70EB">
      <w:pPr>
        <w:pStyle w:val="VIRTBulletpoints"/>
      </w:pPr>
      <w:r>
        <w:t>three distinct and contiguous bands for AO Heads aligned to the subordinate executive bands</w:t>
      </w:r>
    </w:p>
    <w:p w14:paraId="14F365F1" w14:textId="77777777" w:rsidR="00CC70EB" w:rsidRDefault="00CC70EB" w:rsidP="00CC70EB">
      <w:pPr>
        <w:pStyle w:val="VIRTBulletpoints"/>
      </w:pPr>
      <w:r>
        <w:t>a single band for the remuneration of Secretaries and the VPSC Commissioner.</w:t>
      </w:r>
    </w:p>
    <w:p w14:paraId="66E3CFE4" w14:textId="77777777" w:rsidR="003B040B" w:rsidRDefault="00C22549" w:rsidP="00A74F66">
      <w:pPr>
        <w:pStyle w:val="Paragraph"/>
      </w:pPr>
      <w:r>
        <w:t>T</w:t>
      </w:r>
      <w:r w:rsidR="00A74F66">
        <w:t>he remuneration bands for executives employed in public service bodies</w:t>
      </w:r>
      <w:r>
        <w:t xml:space="preserve"> as at 1</w:t>
      </w:r>
      <w:r w:rsidR="00B20D1D">
        <w:t> </w:t>
      </w:r>
      <w:r>
        <w:t>July 2020</w:t>
      </w:r>
      <w:r w:rsidR="005848FC">
        <w:t xml:space="preserve"> are set out in figure </w:t>
      </w:r>
      <w:r w:rsidR="00003D77">
        <w:t>2</w:t>
      </w:r>
      <w:r w:rsidR="00227E99">
        <w:t>.</w:t>
      </w:r>
      <w:r w:rsidR="001A5BB5">
        <w:t>3</w:t>
      </w:r>
      <w:r w:rsidR="005848FC">
        <w:t>.</w:t>
      </w:r>
      <w:r w:rsidR="003B040B">
        <w:br w:type="page"/>
      </w:r>
    </w:p>
    <w:bookmarkStart w:id="76" w:name="_Toc52892545"/>
    <w:bookmarkStart w:id="77" w:name="_Toc59090200"/>
    <w:p w14:paraId="366965A0" w14:textId="3958C35F" w:rsidR="005848FC" w:rsidRDefault="00283417" w:rsidP="006B3E9B">
      <w:pPr>
        <w:pStyle w:val="Figureheading"/>
      </w:pPr>
      <w:r>
        <w:rPr>
          <w:noProof/>
        </w:rPr>
        <w:lastRenderedPageBreak/>
        <mc:AlternateContent>
          <mc:Choice Requires="wpg">
            <w:drawing>
              <wp:anchor distT="0" distB="0" distL="114300" distR="114300" simplePos="0" relativeHeight="251658273" behindDoc="1" locked="0" layoutInCell="1" allowOverlap="1" wp14:anchorId="1A2F60AC" wp14:editId="0F0728B8">
                <wp:simplePos x="0" y="0"/>
                <wp:positionH relativeFrom="column">
                  <wp:posOffset>-45085</wp:posOffset>
                </wp:positionH>
                <wp:positionV relativeFrom="paragraph">
                  <wp:posOffset>469265</wp:posOffset>
                </wp:positionV>
                <wp:extent cx="5445125" cy="2666365"/>
                <wp:effectExtent l="0" t="0" r="22225" b="19685"/>
                <wp:wrapSquare wrapText="bothSides"/>
                <wp:docPr id="543345079" name="Group 543345079"/>
                <wp:cNvGraphicFramePr/>
                <a:graphic xmlns:a="http://schemas.openxmlformats.org/drawingml/2006/main">
                  <a:graphicData uri="http://schemas.microsoft.com/office/word/2010/wordprocessingGroup">
                    <wpg:wgp>
                      <wpg:cNvGrpSpPr/>
                      <wpg:grpSpPr>
                        <a:xfrm>
                          <a:off x="0" y="0"/>
                          <a:ext cx="5445125" cy="2666365"/>
                          <a:chOff x="0" y="0"/>
                          <a:chExt cx="5445946" cy="2666742"/>
                        </a:xfrm>
                      </wpg:grpSpPr>
                      <wps:wsp>
                        <wps:cNvPr id="61" name="Text Box 2"/>
                        <wps:cNvSpPr txBox="1">
                          <a:spLocks noChangeArrowheads="1"/>
                        </wps:cNvSpPr>
                        <wps:spPr bwMode="auto">
                          <a:xfrm>
                            <a:off x="4122133" y="0"/>
                            <a:ext cx="1323812" cy="575595"/>
                          </a:xfrm>
                          <a:prstGeom prst="rect">
                            <a:avLst/>
                          </a:prstGeom>
                          <a:solidFill>
                            <a:srgbClr val="FFFFFF"/>
                          </a:solidFill>
                          <a:ln w="9525">
                            <a:solidFill>
                              <a:srgbClr val="000000"/>
                            </a:solidFill>
                            <a:miter lim="800000"/>
                            <a:headEnd/>
                            <a:tailEnd/>
                          </a:ln>
                        </wps:spPr>
                        <wps:txbx>
                          <w:txbxContent>
                            <w:p w14:paraId="0550C413" w14:textId="77777777" w:rsidR="0093496C" w:rsidRPr="001100A3" w:rsidRDefault="0093496C" w:rsidP="0093496C">
                              <w:pPr>
                                <w:pStyle w:val="Paragraph"/>
                                <w:spacing w:before="0" w:after="0" w:line="240" w:lineRule="auto"/>
                                <w:jc w:val="center"/>
                                <w:rPr>
                                  <w:sz w:val="20"/>
                                </w:rPr>
                              </w:pPr>
                              <w:r>
                                <w:rPr>
                                  <w:sz w:val="20"/>
                                </w:rPr>
                                <w:t>Secretaries and the VPSC Commissioner placed into this band</w:t>
                              </w:r>
                            </w:p>
                          </w:txbxContent>
                        </wps:txbx>
                        <wps:bodyPr rot="0" vert="horz" wrap="square" lIns="91440" tIns="45720" rIns="91440" bIns="45720" anchor="t" anchorCtr="0">
                          <a:noAutofit/>
                        </wps:bodyPr>
                      </wps:wsp>
                      <wps:wsp>
                        <wps:cNvPr id="62" name="Arrow: Down 62"/>
                        <wps:cNvSpPr/>
                        <wps:spPr>
                          <a:xfrm>
                            <a:off x="4703516" y="577001"/>
                            <a:ext cx="111734" cy="226596"/>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4122133" y="797043"/>
                            <a:ext cx="1323813" cy="619883"/>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4A2DDDD0" w14:textId="77777777" w:rsidR="00E25BF3" w:rsidRPr="00FB0F8D" w:rsidRDefault="00E25BF3" w:rsidP="00E25BF3">
                              <w:pPr>
                                <w:jc w:val="center"/>
                                <w:rPr>
                                  <w:rFonts w:ascii="Calibri Light" w:hAnsi="Calibri Light" w:cs="Calibri Light"/>
                                  <w:b/>
                                  <w:bCs/>
                                  <w:sz w:val="22"/>
                                </w:rPr>
                              </w:pPr>
                              <w:r w:rsidRPr="00FB0F8D">
                                <w:rPr>
                                  <w:rFonts w:ascii="Calibri Light" w:hAnsi="Calibri Light" w:cs="Calibri Light"/>
                                  <w:b/>
                                  <w:bCs/>
                                  <w:color w:val="FFFFFF" w:themeColor="light1"/>
                                  <w:kern w:val="24"/>
                                  <w:sz w:val="22"/>
                                </w:rPr>
                                <w:t>S</w:t>
                              </w:r>
                              <w:r w:rsidR="007A13FB">
                                <w:rPr>
                                  <w:rFonts w:ascii="Calibri Light" w:hAnsi="Calibri Light" w:cs="Calibri Light"/>
                                  <w:b/>
                                  <w:bCs/>
                                  <w:color w:val="FFFFFF" w:themeColor="light1"/>
                                  <w:kern w:val="24"/>
                                  <w:sz w:val="22"/>
                                </w:rPr>
                                <w:t>ecretary/VPSC Commissioner</w:t>
                              </w:r>
                              <w:r w:rsidRPr="00FB0F8D">
                                <w:rPr>
                                  <w:rFonts w:ascii="Calibri Light" w:hAnsi="Calibri Light" w:cs="Calibri Light"/>
                                  <w:b/>
                                  <w:bCs/>
                                  <w:color w:val="FFFFFF" w:themeColor="light1"/>
                                  <w:kern w:val="24"/>
                                  <w:sz w:val="22"/>
                                </w:rPr>
                                <w:br/>
                                <w:t>$360,001-$479,900</w:t>
                              </w:r>
                            </w:p>
                            <w:p w14:paraId="5CA3476F" w14:textId="77777777" w:rsidR="00E25BF3" w:rsidRDefault="00E25BF3" w:rsidP="00E25BF3">
                              <w:pPr>
                                <w:jc w:val="center"/>
                                <w:rPr>
                                  <w:sz w:val="24"/>
                                  <w:szCs w:val="24"/>
                                </w:rPr>
                              </w:pPr>
                            </w:p>
                          </w:txbxContent>
                        </wps:txbx>
                        <wps:bodyPr rtlCol="0" anchor="ctr"/>
                      </wps:wsp>
                      <wpg:grpSp>
                        <wpg:cNvPr id="18" name="Group 18"/>
                        <wpg:cNvGrpSpPr/>
                        <wpg:grpSpPr>
                          <a:xfrm>
                            <a:off x="0" y="322729"/>
                            <a:ext cx="4062095" cy="1095375"/>
                            <a:chOff x="0" y="0"/>
                            <a:chExt cx="4063031" cy="1095855"/>
                          </a:xfrm>
                        </wpg:grpSpPr>
                        <wpg:grpSp>
                          <wpg:cNvPr id="20" name="Group 6"/>
                          <wpg:cNvGrpSpPr/>
                          <wpg:grpSpPr>
                            <a:xfrm>
                              <a:off x="1" y="473023"/>
                              <a:ext cx="4063030" cy="622832"/>
                              <a:chOff x="1816" y="-2823"/>
                              <a:chExt cx="4627564" cy="656828"/>
                            </a:xfrm>
                          </wpg:grpSpPr>
                          <wps:wsp>
                            <wps:cNvPr id="27" name="Rectangle 27"/>
                            <wps:cNvSpPr/>
                            <wps:spPr>
                              <a:xfrm>
                                <a:off x="1816" y="-1"/>
                                <a:ext cx="1489784" cy="654006"/>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1533AEEB" w14:textId="77777777" w:rsidR="00ED2B09" w:rsidRPr="00FB0F8D" w:rsidRDefault="00ED2B09" w:rsidP="00ED2B09">
                                  <w:pPr>
                                    <w:jc w:val="center"/>
                                    <w:rPr>
                                      <w:rFonts w:ascii="Calibri Light" w:hAnsi="Calibri Light" w:cs="Calibri Light"/>
                                      <w:b/>
                                      <w:bCs/>
                                      <w:color w:val="FFFFFF" w:themeColor="light1"/>
                                      <w:kern w:val="24"/>
                                      <w:sz w:val="22"/>
                                    </w:rPr>
                                  </w:pPr>
                                  <w:r w:rsidRPr="00FB0F8D">
                                    <w:rPr>
                                      <w:rFonts w:ascii="Calibri Light" w:hAnsi="Calibri Light" w:cs="Calibri Light"/>
                                      <w:b/>
                                      <w:bCs/>
                                      <w:color w:val="FFFFFF" w:themeColor="light1"/>
                                      <w:kern w:val="24"/>
                                      <w:sz w:val="22"/>
                                    </w:rPr>
                                    <w:t>SES-1</w:t>
                                  </w:r>
                                  <w:r w:rsidRPr="00FB0F8D">
                                    <w:rPr>
                                      <w:rFonts w:ascii="Calibri Light" w:hAnsi="Calibri Light" w:cs="Calibri Light"/>
                                      <w:b/>
                                      <w:bCs/>
                                      <w:color w:val="FFFFFF" w:themeColor="light1"/>
                                      <w:kern w:val="24"/>
                                      <w:sz w:val="22"/>
                                    </w:rPr>
                                    <w:br/>
                                    <w:t>$192,800-$249,700</w:t>
                                  </w:r>
                                </w:p>
                              </w:txbxContent>
                            </wps:txbx>
                            <wps:bodyPr rtlCol="0" anchor="ctr"/>
                          </wps:wsp>
                          <wps:wsp>
                            <wps:cNvPr id="28" name="Rectangle 28"/>
                            <wps:cNvSpPr/>
                            <wps:spPr>
                              <a:xfrm>
                                <a:off x="1546521" y="-2822"/>
                                <a:ext cx="1520562" cy="654004"/>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7ACA18C0" w14:textId="2718D788" w:rsidR="00ED2B09" w:rsidRPr="00FB0F8D" w:rsidRDefault="00ED2B09" w:rsidP="00ED2B09">
                                  <w:pPr>
                                    <w:jc w:val="center"/>
                                    <w:rPr>
                                      <w:rFonts w:ascii="Calibri Light" w:hAnsi="Calibri Light" w:cs="Calibri Light"/>
                                      <w:b/>
                                      <w:bCs/>
                                      <w:sz w:val="22"/>
                                    </w:rPr>
                                  </w:pPr>
                                  <w:r w:rsidRPr="00FB0F8D">
                                    <w:rPr>
                                      <w:rFonts w:ascii="Calibri Light" w:hAnsi="Calibri Light" w:cs="Calibri Light"/>
                                      <w:b/>
                                      <w:bCs/>
                                      <w:color w:val="FFFFFF" w:themeColor="light1"/>
                                      <w:kern w:val="24"/>
                                      <w:sz w:val="22"/>
                                    </w:rPr>
                                    <w:t>SES-2</w:t>
                                  </w:r>
                                  <w:r w:rsidRPr="00FB0F8D">
                                    <w:rPr>
                                      <w:rFonts w:ascii="Calibri Light" w:hAnsi="Calibri Light" w:cs="Calibri Light"/>
                                      <w:b/>
                                      <w:bCs/>
                                      <w:color w:val="FFFFFF" w:themeColor="light1"/>
                                      <w:kern w:val="24"/>
                                      <w:sz w:val="22"/>
                                    </w:rPr>
                                    <w:br/>
                                    <w:t>$24</w:t>
                                  </w:r>
                                  <w:r w:rsidR="000E38CD">
                                    <w:rPr>
                                      <w:rFonts w:ascii="Calibri Light" w:hAnsi="Calibri Light" w:cs="Calibri Light"/>
                                      <w:b/>
                                      <w:bCs/>
                                      <w:color w:val="FFFFFF" w:themeColor="light1"/>
                                      <w:kern w:val="24"/>
                                      <w:sz w:val="22"/>
                                    </w:rPr>
                                    <w:t>9</w:t>
                                  </w:r>
                                  <w:r w:rsidRPr="00FB0F8D">
                                    <w:rPr>
                                      <w:rFonts w:ascii="Calibri Light" w:hAnsi="Calibri Light" w:cs="Calibri Light"/>
                                      <w:b/>
                                      <w:bCs/>
                                      <w:color w:val="FFFFFF" w:themeColor="light1"/>
                                      <w:kern w:val="24"/>
                                      <w:sz w:val="22"/>
                                    </w:rPr>
                                    <w:t>,701-$360,000</w:t>
                                  </w:r>
                                </w:p>
                              </w:txbxContent>
                            </wps:txbx>
                            <wps:bodyPr rtlCol="0" anchor="ctr"/>
                          </wps:wsp>
                          <wps:wsp>
                            <wps:cNvPr id="32" name="Rectangle 32"/>
                            <wps:cNvSpPr/>
                            <wps:spPr>
                              <a:xfrm>
                                <a:off x="3121284" y="-2823"/>
                                <a:ext cx="1508096" cy="654005"/>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36248479" w14:textId="77777777" w:rsidR="00ED2B09" w:rsidRPr="00FB0F8D" w:rsidRDefault="00ED2B09" w:rsidP="00ED2B09">
                                  <w:pPr>
                                    <w:jc w:val="center"/>
                                    <w:rPr>
                                      <w:rFonts w:ascii="Calibri Light" w:hAnsi="Calibri Light" w:cs="Calibri Light"/>
                                      <w:b/>
                                      <w:bCs/>
                                      <w:sz w:val="22"/>
                                    </w:rPr>
                                  </w:pPr>
                                  <w:r w:rsidRPr="00FB0F8D">
                                    <w:rPr>
                                      <w:rFonts w:ascii="Calibri Light" w:hAnsi="Calibri Light" w:cs="Calibri Light"/>
                                      <w:b/>
                                      <w:bCs/>
                                      <w:color w:val="FFFFFF" w:themeColor="light1"/>
                                      <w:kern w:val="24"/>
                                      <w:sz w:val="22"/>
                                    </w:rPr>
                                    <w:t>SES-3</w:t>
                                  </w:r>
                                  <w:r w:rsidRPr="00FB0F8D">
                                    <w:rPr>
                                      <w:rFonts w:ascii="Calibri Light" w:hAnsi="Calibri Light" w:cs="Calibri Light"/>
                                      <w:b/>
                                      <w:bCs/>
                                      <w:color w:val="FFFFFF" w:themeColor="light1"/>
                                      <w:kern w:val="24"/>
                                      <w:sz w:val="22"/>
                                    </w:rPr>
                                    <w:br/>
                                    <w:t>$360,001-$479,900</w:t>
                                  </w:r>
                                </w:p>
                              </w:txbxContent>
                            </wps:txbx>
                            <wps:bodyPr rtlCol="0" anchor="ctr"/>
                          </wps:wsp>
                        </wpg:grpSp>
                        <wps:wsp>
                          <wps:cNvPr id="43" name="Text Box 2"/>
                          <wps:cNvSpPr txBox="1">
                            <a:spLocks noChangeArrowheads="1"/>
                          </wps:cNvSpPr>
                          <wps:spPr bwMode="auto">
                            <a:xfrm>
                              <a:off x="0" y="0"/>
                              <a:ext cx="4063031" cy="246380"/>
                            </a:xfrm>
                            <a:prstGeom prst="rect">
                              <a:avLst/>
                            </a:prstGeom>
                            <a:solidFill>
                              <a:srgbClr val="FFFFFF"/>
                            </a:solidFill>
                            <a:ln w="9525">
                              <a:solidFill>
                                <a:srgbClr val="000000"/>
                              </a:solidFill>
                              <a:miter lim="800000"/>
                              <a:headEnd/>
                              <a:tailEnd/>
                            </a:ln>
                          </wps:spPr>
                          <wps:txbx>
                            <w:txbxContent>
                              <w:p w14:paraId="31FAE036" w14:textId="77777777" w:rsidR="00ED2B09" w:rsidRPr="001100A3" w:rsidRDefault="00ED2B09" w:rsidP="00ED2B09">
                                <w:pPr>
                                  <w:pStyle w:val="Paragraph"/>
                                  <w:spacing w:before="0" w:after="0" w:line="240" w:lineRule="auto"/>
                                  <w:jc w:val="center"/>
                                  <w:rPr>
                                    <w:sz w:val="20"/>
                                  </w:rPr>
                                </w:pPr>
                                <w:r w:rsidRPr="001100A3">
                                  <w:rPr>
                                    <w:sz w:val="20"/>
                                  </w:rPr>
                                  <w:t xml:space="preserve">All </w:t>
                                </w:r>
                                <w:r>
                                  <w:rPr>
                                    <w:sz w:val="20"/>
                                  </w:rPr>
                                  <w:t xml:space="preserve">subordinate </w:t>
                                </w:r>
                                <w:r w:rsidRPr="001100A3">
                                  <w:rPr>
                                    <w:sz w:val="20"/>
                                  </w:rPr>
                                  <w:t>executives placed into these bands</w:t>
                                </w:r>
                              </w:p>
                            </w:txbxContent>
                          </wps:txbx>
                          <wps:bodyPr rot="0" vert="horz" wrap="square" lIns="91440" tIns="45720" rIns="91440" bIns="45720" anchor="t" anchorCtr="0">
                            <a:noAutofit/>
                          </wps:bodyPr>
                        </wps:wsp>
                        <wps:wsp>
                          <wps:cNvPr id="48" name="Arrow: Down 48"/>
                          <wps:cNvSpPr/>
                          <wps:spPr>
                            <a:xfrm>
                              <a:off x="614203" y="251614"/>
                              <a:ext cx="111760" cy="22669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Arrow: Down 54"/>
                          <wps:cNvSpPr/>
                          <wps:spPr>
                            <a:xfrm>
                              <a:off x="1968194" y="246328"/>
                              <a:ext cx="111760" cy="22669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Arrow: Down 57"/>
                          <wps:cNvSpPr/>
                          <wps:spPr>
                            <a:xfrm>
                              <a:off x="3340549" y="246328"/>
                              <a:ext cx="111760" cy="22669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7" name="Rectangle 67"/>
                        <wps:cNvSpPr/>
                        <wps:spPr>
                          <a:xfrm>
                            <a:off x="0" y="1584308"/>
                            <a:ext cx="1307738" cy="619884"/>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007851AF" w14:textId="77777777" w:rsidR="00F329AA" w:rsidRPr="00FB0F8D" w:rsidRDefault="00F329AA" w:rsidP="00F329AA">
                              <w:pPr>
                                <w:jc w:val="center"/>
                                <w:rPr>
                                  <w:rFonts w:ascii="Calibri Light" w:hAnsi="Calibri Light" w:cs="Calibri Light"/>
                                  <w:b/>
                                  <w:bCs/>
                                  <w:color w:val="FFFFFF" w:themeColor="light1"/>
                                  <w:kern w:val="24"/>
                                  <w:sz w:val="22"/>
                                </w:rPr>
                              </w:pPr>
                              <w:r>
                                <w:rPr>
                                  <w:rFonts w:ascii="Calibri Light" w:hAnsi="Calibri Light" w:cs="Calibri Light"/>
                                  <w:b/>
                                  <w:bCs/>
                                  <w:color w:val="FFFFFF" w:themeColor="light1"/>
                                  <w:kern w:val="24"/>
                                  <w:sz w:val="22"/>
                                </w:rPr>
                                <w:t>AO Head 1</w:t>
                              </w:r>
                              <w:r w:rsidRPr="00FB0F8D">
                                <w:rPr>
                                  <w:rFonts w:ascii="Calibri Light" w:hAnsi="Calibri Light" w:cs="Calibri Light"/>
                                  <w:b/>
                                  <w:bCs/>
                                  <w:color w:val="FFFFFF" w:themeColor="light1"/>
                                  <w:kern w:val="24"/>
                                  <w:sz w:val="22"/>
                                </w:rPr>
                                <w:br/>
                                <w:t>$192,800-$249,700</w:t>
                              </w:r>
                            </w:p>
                          </w:txbxContent>
                        </wps:txbx>
                        <wps:bodyPr rtlCol="0" anchor="ctr"/>
                      </wps:wsp>
                      <wps:wsp>
                        <wps:cNvPr id="70" name="Rectangle 70"/>
                        <wps:cNvSpPr/>
                        <wps:spPr>
                          <a:xfrm>
                            <a:off x="1354485" y="1579418"/>
                            <a:ext cx="1334755" cy="619882"/>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628E2069" w14:textId="51A3200F" w:rsidR="00F329AA" w:rsidRPr="00FB0F8D" w:rsidRDefault="00F329AA" w:rsidP="00F329AA">
                              <w:pPr>
                                <w:jc w:val="center"/>
                                <w:rPr>
                                  <w:rFonts w:ascii="Calibri Light" w:hAnsi="Calibri Light" w:cs="Calibri Light"/>
                                  <w:b/>
                                  <w:bCs/>
                                  <w:sz w:val="22"/>
                                </w:rPr>
                              </w:pPr>
                              <w:r>
                                <w:rPr>
                                  <w:rFonts w:ascii="Calibri Light" w:hAnsi="Calibri Light" w:cs="Calibri Light"/>
                                  <w:b/>
                                  <w:bCs/>
                                  <w:color w:val="FFFFFF" w:themeColor="light1"/>
                                  <w:kern w:val="24"/>
                                  <w:sz w:val="22"/>
                                </w:rPr>
                                <w:t>AO Head 2</w:t>
                              </w:r>
                              <w:r w:rsidRPr="00FB0F8D">
                                <w:rPr>
                                  <w:rFonts w:ascii="Calibri Light" w:hAnsi="Calibri Light" w:cs="Calibri Light"/>
                                  <w:b/>
                                  <w:bCs/>
                                  <w:color w:val="FFFFFF" w:themeColor="light1"/>
                                  <w:kern w:val="24"/>
                                  <w:sz w:val="22"/>
                                </w:rPr>
                                <w:br/>
                                <w:t>$24</w:t>
                              </w:r>
                              <w:r w:rsidR="000E38CD">
                                <w:rPr>
                                  <w:rFonts w:ascii="Calibri Light" w:hAnsi="Calibri Light" w:cs="Calibri Light"/>
                                  <w:b/>
                                  <w:bCs/>
                                  <w:color w:val="FFFFFF" w:themeColor="light1"/>
                                  <w:kern w:val="24"/>
                                  <w:sz w:val="22"/>
                                </w:rPr>
                                <w:t>9</w:t>
                              </w:r>
                              <w:r w:rsidRPr="00FB0F8D">
                                <w:rPr>
                                  <w:rFonts w:ascii="Calibri Light" w:hAnsi="Calibri Light" w:cs="Calibri Light"/>
                                  <w:b/>
                                  <w:bCs/>
                                  <w:color w:val="FFFFFF" w:themeColor="light1"/>
                                  <w:kern w:val="24"/>
                                  <w:sz w:val="22"/>
                                </w:rPr>
                                <w:t>,701-$360,000</w:t>
                              </w:r>
                            </w:p>
                          </w:txbxContent>
                        </wps:txbx>
                        <wps:bodyPr rtlCol="0" anchor="ctr"/>
                      </wps:wsp>
                      <wps:wsp>
                        <wps:cNvPr id="71" name="Rectangle 71"/>
                        <wps:cNvSpPr/>
                        <wps:spPr>
                          <a:xfrm>
                            <a:off x="2738310" y="1579418"/>
                            <a:ext cx="1323813" cy="619883"/>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6210A482" w14:textId="77777777" w:rsidR="00F329AA" w:rsidRPr="00FB0F8D" w:rsidRDefault="00F329AA" w:rsidP="00F329AA">
                              <w:pPr>
                                <w:jc w:val="center"/>
                                <w:rPr>
                                  <w:rFonts w:ascii="Calibri Light" w:hAnsi="Calibri Light" w:cs="Calibri Light"/>
                                  <w:b/>
                                  <w:bCs/>
                                  <w:sz w:val="22"/>
                                </w:rPr>
                              </w:pPr>
                              <w:r>
                                <w:rPr>
                                  <w:rFonts w:ascii="Calibri Light" w:hAnsi="Calibri Light" w:cs="Calibri Light"/>
                                  <w:b/>
                                  <w:bCs/>
                                  <w:color w:val="FFFFFF" w:themeColor="light1"/>
                                  <w:kern w:val="24"/>
                                  <w:sz w:val="22"/>
                                </w:rPr>
                                <w:t>AO Head 3</w:t>
                              </w:r>
                              <w:r w:rsidRPr="00FB0F8D">
                                <w:rPr>
                                  <w:rFonts w:ascii="Calibri Light" w:hAnsi="Calibri Light" w:cs="Calibri Light"/>
                                  <w:b/>
                                  <w:bCs/>
                                  <w:color w:val="FFFFFF" w:themeColor="light1"/>
                                  <w:kern w:val="24"/>
                                  <w:sz w:val="22"/>
                                </w:rPr>
                                <w:br/>
                                <w:t>$360,001-$479,900</w:t>
                              </w:r>
                            </w:p>
                          </w:txbxContent>
                        </wps:txbx>
                        <wps:bodyPr rtlCol="0" anchor="ctr"/>
                      </wps:wsp>
                      <wps:wsp>
                        <wps:cNvPr id="77" name="Arrow: Down 77"/>
                        <wps:cNvSpPr/>
                        <wps:spPr>
                          <a:xfrm rot="10800000">
                            <a:off x="605830" y="2209698"/>
                            <a:ext cx="111125" cy="226060"/>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Arrow: Down 99"/>
                        <wps:cNvSpPr/>
                        <wps:spPr>
                          <a:xfrm rot="10800000">
                            <a:off x="1960316" y="2204808"/>
                            <a:ext cx="111734" cy="226596"/>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3345057" name="Arrow: Down 543345057"/>
                        <wps:cNvSpPr/>
                        <wps:spPr>
                          <a:xfrm rot="10800000">
                            <a:off x="3334361" y="2204808"/>
                            <a:ext cx="111125" cy="226060"/>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3345067" name="Text Box 2"/>
                        <wps:cNvSpPr txBox="1">
                          <a:spLocks noChangeArrowheads="1"/>
                        </wps:cNvSpPr>
                        <wps:spPr bwMode="auto">
                          <a:xfrm>
                            <a:off x="0" y="2420470"/>
                            <a:ext cx="4062095" cy="246272"/>
                          </a:xfrm>
                          <a:prstGeom prst="rect">
                            <a:avLst/>
                          </a:prstGeom>
                          <a:solidFill>
                            <a:srgbClr val="FFFFFF"/>
                          </a:solidFill>
                          <a:ln w="9525">
                            <a:solidFill>
                              <a:srgbClr val="000000"/>
                            </a:solidFill>
                            <a:miter lim="800000"/>
                            <a:headEnd/>
                            <a:tailEnd/>
                          </a:ln>
                        </wps:spPr>
                        <wps:txbx>
                          <w:txbxContent>
                            <w:p w14:paraId="65E913FA" w14:textId="29BDB326" w:rsidR="003B040B" w:rsidRPr="001100A3" w:rsidRDefault="003B040B" w:rsidP="003B040B">
                              <w:pPr>
                                <w:pStyle w:val="Paragraph"/>
                                <w:spacing w:before="0" w:after="0" w:line="240" w:lineRule="auto"/>
                                <w:jc w:val="center"/>
                                <w:rPr>
                                  <w:sz w:val="20"/>
                                </w:rPr>
                              </w:pPr>
                              <w:r>
                                <w:rPr>
                                  <w:sz w:val="20"/>
                                </w:rPr>
                                <w:t>AO Heads placed into these bands</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1A2F60AC" id="Group 543345079" o:spid="_x0000_s1027" style="position:absolute;margin-left:-3.55pt;margin-top:36.95pt;width:428.75pt;height:209.95pt;z-index:-251658207;mso-position-horizontal-relative:text;mso-position-vertical-relative:text;mso-width-relative:margin" coordsize="54459,26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">
                <v:shape id="_x0000_s1028" type="#_x0000_t202" style="position:absolute;left:41221;width:13238;height:5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">
                  <v:textbox>
                    <w:txbxContent>
                      <w:p w14:paraId="0550C413" w14:textId="77777777" w:rsidR="0093496C" w:rsidRPr="001100A3" w:rsidRDefault="0093496C" w:rsidP="0093496C">
                        <w:pPr>
                          <w:pStyle w:val="Paragraph"/>
                          <w:spacing w:before="0" w:after="0" w:line="240" w:lineRule="auto"/>
                          <w:jc w:val="center"/>
                          <w:rPr>
                            <w:sz w:val="20"/>
                          </w:rPr>
                        </w:pPr>
                        <w:r>
                          <w:rPr>
                            <w:sz w:val="20"/>
                          </w:rPr>
                          <w:t>Secretaries and the VPSC Commissioner placed into this band</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2" o:spid="_x0000_s1029" type="#_x0000_t67" style="position:absolute;left:47035;top:5770;width:1117;height:2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" adj="16275" fillcolor="black [3213]" strokecolor="black [3213]"/>
                <v:rect id="Rectangle 63" o:spid="_x0000_s1030" style="position:absolute;left:41221;top:7970;width:13238;height:6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" fillcolor="#148a5d [3205]" strokecolor="#246049 [3044]">
                  <v:textbox>
                    <w:txbxContent>
                      <w:p w14:paraId="4A2DDDD0" w14:textId="77777777" w:rsidR="00E25BF3" w:rsidRPr="00FB0F8D" w:rsidRDefault="00E25BF3" w:rsidP="00E25BF3">
                        <w:pPr>
                          <w:jc w:val="center"/>
                          <w:rPr>
                            <w:rFonts w:ascii="Calibri Light" w:hAnsi="Calibri Light" w:cs="Calibri Light"/>
                            <w:b/>
                            <w:bCs/>
                            <w:sz w:val="22"/>
                          </w:rPr>
                        </w:pPr>
                        <w:r w:rsidRPr="00FB0F8D">
                          <w:rPr>
                            <w:rFonts w:ascii="Calibri Light" w:hAnsi="Calibri Light" w:cs="Calibri Light"/>
                            <w:b/>
                            <w:bCs/>
                            <w:color w:val="FFFFFF" w:themeColor="light1"/>
                            <w:kern w:val="24"/>
                            <w:sz w:val="22"/>
                          </w:rPr>
                          <w:t>S</w:t>
                        </w:r>
                        <w:r w:rsidR="007A13FB">
                          <w:rPr>
                            <w:rFonts w:ascii="Calibri Light" w:hAnsi="Calibri Light" w:cs="Calibri Light"/>
                            <w:b/>
                            <w:bCs/>
                            <w:color w:val="FFFFFF" w:themeColor="light1"/>
                            <w:kern w:val="24"/>
                            <w:sz w:val="22"/>
                          </w:rPr>
                          <w:t>ecretary/VPSC Commissioner</w:t>
                        </w:r>
                        <w:r w:rsidRPr="00FB0F8D">
                          <w:rPr>
                            <w:rFonts w:ascii="Calibri Light" w:hAnsi="Calibri Light" w:cs="Calibri Light"/>
                            <w:b/>
                            <w:bCs/>
                            <w:color w:val="FFFFFF" w:themeColor="light1"/>
                            <w:kern w:val="24"/>
                            <w:sz w:val="22"/>
                          </w:rPr>
                          <w:br/>
                          <w:t>$360,001-$479,900</w:t>
                        </w:r>
                      </w:p>
                      <w:p w14:paraId="5CA3476F" w14:textId="77777777" w:rsidR="00E25BF3" w:rsidRDefault="00E25BF3" w:rsidP="00E25BF3">
                        <w:pPr>
                          <w:jc w:val="center"/>
                          <w:rPr>
                            <w:sz w:val="24"/>
                            <w:szCs w:val="24"/>
                          </w:rPr>
                        </w:pPr>
                      </w:p>
                    </w:txbxContent>
                  </v:textbox>
                </v:rect>
                <v:group id="Group 18" o:spid="_x0000_s1031" style="position:absolute;top:3227;width:40620;height:10954" coordsize="40630,1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6" o:spid="_x0000_s1032" style="position:absolute;top:4730;width:40630;height:6228" coordorigin="18,-28" coordsize="46275,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27" o:spid="_x0000_s1033" style="position:absolute;left:18;width:14898;height:6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" fillcolor="#148a5d [3205]" strokecolor="#246049 [3044]">
                      <v:textbox>
                        <w:txbxContent>
                          <w:p w14:paraId="1533AEEB" w14:textId="77777777" w:rsidR="00ED2B09" w:rsidRPr="00FB0F8D" w:rsidRDefault="00ED2B09" w:rsidP="00ED2B09">
                            <w:pPr>
                              <w:jc w:val="center"/>
                              <w:rPr>
                                <w:rFonts w:ascii="Calibri Light" w:hAnsi="Calibri Light" w:cs="Calibri Light"/>
                                <w:b/>
                                <w:bCs/>
                                <w:color w:val="FFFFFF" w:themeColor="light1"/>
                                <w:kern w:val="24"/>
                                <w:sz w:val="22"/>
                              </w:rPr>
                            </w:pPr>
                            <w:r w:rsidRPr="00FB0F8D">
                              <w:rPr>
                                <w:rFonts w:ascii="Calibri Light" w:hAnsi="Calibri Light" w:cs="Calibri Light"/>
                                <w:b/>
                                <w:bCs/>
                                <w:color w:val="FFFFFF" w:themeColor="light1"/>
                                <w:kern w:val="24"/>
                                <w:sz w:val="22"/>
                              </w:rPr>
                              <w:t>SES-1</w:t>
                            </w:r>
                            <w:r w:rsidRPr="00FB0F8D">
                              <w:rPr>
                                <w:rFonts w:ascii="Calibri Light" w:hAnsi="Calibri Light" w:cs="Calibri Light"/>
                                <w:b/>
                                <w:bCs/>
                                <w:color w:val="FFFFFF" w:themeColor="light1"/>
                                <w:kern w:val="24"/>
                                <w:sz w:val="22"/>
                              </w:rPr>
                              <w:br/>
                              <w:t>$192,800-$249,700</w:t>
                            </w:r>
                          </w:p>
                        </w:txbxContent>
                      </v:textbox>
                    </v:rect>
                    <v:rect id="Rectangle 28" o:spid="_x0000_s1034" style="position:absolute;left:15465;top:-28;width:15205;height:6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" fillcolor="#148a5d [3205]" strokecolor="#246049 [3044]">
                      <v:textbox>
                        <w:txbxContent>
                          <w:p w14:paraId="7ACA18C0" w14:textId="2718D788" w:rsidR="00ED2B09" w:rsidRPr="00FB0F8D" w:rsidRDefault="00ED2B09" w:rsidP="00ED2B09">
                            <w:pPr>
                              <w:jc w:val="center"/>
                              <w:rPr>
                                <w:rFonts w:ascii="Calibri Light" w:hAnsi="Calibri Light" w:cs="Calibri Light"/>
                                <w:b/>
                                <w:bCs/>
                                <w:sz w:val="22"/>
                              </w:rPr>
                            </w:pPr>
                            <w:r w:rsidRPr="00FB0F8D">
                              <w:rPr>
                                <w:rFonts w:ascii="Calibri Light" w:hAnsi="Calibri Light" w:cs="Calibri Light"/>
                                <w:b/>
                                <w:bCs/>
                                <w:color w:val="FFFFFF" w:themeColor="light1"/>
                                <w:kern w:val="24"/>
                                <w:sz w:val="22"/>
                              </w:rPr>
                              <w:t>SES-2</w:t>
                            </w:r>
                            <w:r w:rsidRPr="00FB0F8D">
                              <w:rPr>
                                <w:rFonts w:ascii="Calibri Light" w:hAnsi="Calibri Light" w:cs="Calibri Light"/>
                                <w:b/>
                                <w:bCs/>
                                <w:color w:val="FFFFFF" w:themeColor="light1"/>
                                <w:kern w:val="24"/>
                                <w:sz w:val="22"/>
                              </w:rPr>
                              <w:br/>
                              <w:t>$24</w:t>
                            </w:r>
                            <w:r w:rsidR="000E38CD">
                              <w:rPr>
                                <w:rFonts w:ascii="Calibri Light" w:hAnsi="Calibri Light" w:cs="Calibri Light"/>
                                <w:b/>
                                <w:bCs/>
                                <w:color w:val="FFFFFF" w:themeColor="light1"/>
                                <w:kern w:val="24"/>
                                <w:sz w:val="22"/>
                              </w:rPr>
                              <w:t>9</w:t>
                            </w:r>
                            <w:r w:rsidRPr="00FB0F8D">
                              <w:rPr>
                                <w:rFonts w:ascii="Calibri Light" w:hAnsi="Calibri Light" w:cs="Calibri Light"/>
                                <w:b/>
                                <w:bCs/>
                                <w:color w:val="FFFFFF" w:themeColor="light1"/>
                                <w:kern w:val="24"/>
                                <w:sz w:val="22"/>
                              </w:rPr>
                              <w:t>,701-$360,000</w:t>
                            </w:r>
                          </w:p>
                        </w:txbxContent>
                      </v:textbox>
                    </v:rect>
                    <v:rect id="Rectangle 32" o:spid="_x0000_s1035" style="position:absolute;left:31212;top:-28;width:15081;height:6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" fillcolor="#148a5d [3205]" strokecolor="#246049 [3044]">
                      <v:textbox>
                        <w:txbxContent>
                          <w:p w14:paraId="36248479" w14:textId="77777777" w:rsidR="00ED2B09" w:rsidRPr="00FB0F8D" w:rsidRDefault="00ED2B09" w:rsidP="00ED2B09">
                            <w:pPr>
                              <w:jc w:val="center"/>
                              <w:rPr>
                                <w:rFonts w:ascii="Calibri Light" w:hAnsi="Calibri Light" w:cs="Calibri Light"/>
                                <w:b/>
                                <w:bCs/>
                                <w:sz w:val="22"/>
                              </w:rPr>
                            </w:pPr>
                            <w:r w:rsidRPr="00FB0F8D">
                              <w:rPr>
                                <w:rFonts w:ascii="Calibri Light" w:hAnsi="Calibri Light" w:cs="Calibri Light"/>
                                <w:b/>
                                <w:bCs/>
                                <w:color w:val="FFFFFF" w:themeColor="light1"/>
                                <w:kern w:val="24"/>
                                <w:sz w:val="22"/>
                              </w:rPr>
                              <w:t>SES-3</w:t>
                            </w:r>
                            <w:r w:rsidRPr="00FB0F8D">
                              <w:rPr>
                                <w:rFonts w:ascii="Calibri Light" w:hAnsi="Calibri Light" w:cs="Calibri Light"/>
                                <w:b/>
                                <w:bCs/>
                                <w:color w:val="FFFFFF" w:themeColor="light1"/>
                                <w:kern w:val="24"/>
                                <w:sz w:val="22"/>
                              </w:rPr>
                              <w:br/>
                              <w:t>$360,001-$479,900</w:t>
                            </w:r>
                          </w:p>
                        </w:txbxContent>
                      </v:textbox>
                    </v:rect>
                  </v:group>
                  <v:shape id="_x0000_s1036" type="#_x0000_t202" style="position:absolute;width:4063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">
                    <v:textbox>
                      <w:txbxContent>
                        <w:p w14:paraId="31FAE036" w14:textId="77777777" w:rsidR="00ED2B09" w:rsidRPr="001100A3" w:rsidRDefault="00ED2B09" w:rsidP="00ED2B09">
                          <w:pPr>
                            <w:pStyle w:val="Paragraph"/>
                            <w:spacing w:before="0" w:after="0" w:line="240" w:lineRule="auto"/>
                            <w:jc w:val="center"/>
                            <w:rPr>
                              <w:sz w:val="20"/>
                            </w:rPr>
                          </w:pPr>
                          <w:r w:rsidRPr="001100A3">
                            <w:rPr>
                              <w:sz w:val="20"/>
                            </w:rPr>
                            <w:t xml:space="preserve">All </w:t>
                          </w:r>
                          <w:r>
                            <w:rPr>
                              <w:sz w:val="20"/>
                            </w:rPr>
                            <w:t xml:space="preserve">subordinate </w:t>
                          </w:r>
                          <w:r w:rsidRPr="001100A3">
                            <w:rPr>
                              <w:sz w:val="20"/>
                            </w:rPr>
                            <w:t>executives placed into these bands</w:t>
                          </w:r>
                        </w:p>
                      </w:txbxContent>
                    </v:textbox>
                  </v:shape>
                  <v:shape id="Arrow: Down 48" o:spid="_x0000_s1037" type="#_x0000_t67" style="position:absolute;left:6142;top:2516;width:1117;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" adj="16276" fillcolor="black [3213]" strokecolor="black [3213]"/>
                  <v:shape id="Arrow: Down 54" o:spid="_x0000_s1038" type="#_x0000_t67" style="position:absolute;left:19681;top:2463;width:1118;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" adj="16276" fillcolor="black [3213]" strokecolor="black [3213]"/>
                  <v:shape id="Arrow: Down 57" o:spid="_x0000_s1039" type="#_x0000_t67" style="position:absolute;left:33405;top:2463;width:1118;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" adj="16276" fillcolor="black [3213]" strokecolor="black [3213]"/>
                </v:group>
                <v:rect id="Rectangle 67" o:spid="_x0000_s1040" style="position:absolute;top:15843;width:13077;height:6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" fillcolor="#148a5d [3205]" strokecolor="#246049 [3044]">
                  <v:textbox>
                    <w:txbxContent>
                      <w:p w14:paraId="007851AF" w14:textId="77777777" w:rsidR="00F329AA" w:rsidRPr="00FB0F8D" w:rsidRDefault="00F329AA" w:rsidP="00F329AA">
                        <w:pPr>
                          <w:jc w:val="center"/>
                          <w:rPr>
                            <w:rFonts w:ascii="Calibri Light" w:hAnsi="Calibri Light" w:cs="Calibri Light"/>
                            <w:b/>
                            <w:bCs/>
                            <w:color w:val="FFFFFF" w:themeColor="light1"/>
                            <w:kern w:val="24"/>
                            <w:sz w:val="22"/>
                          </w:rPr>
                        </w:pPr>
                        <w:r>
                          <w:rPr>
                            <w:rFonts w:ascii="Calibri Light" w:hAnsi="Calibri Light" w:cs="Calibri Light"/>
                            <w:b/>
                            <w:bCs/>
                            <w:color w:val="FFFFFF" w:themeColor="light1"/>
                            <w:kern w:val="24"/>
                            <w:sz w:val="22"/>
                          </w:rPr>
                          <w:t>AO Head 1</w:t>
                        </w:r>
                        <w:r w:rsidRPr="00FB0F8D">
                          <w:rPr>
                            <w:rFonts w:ascii="Calibri Light" w:hAnsi="Calibri Light" w:cs="Calibri Light"/>
                            <w:b/>
                            <w:bCs/>
                            <w:color w:val="FFFFFF" w:themeColor="light1"/>
                            <w:kern w:val="24"/>
                            <w:sz w:val="22"/>
                          </w:rPr>
                          <w:br/>
                          <w:t>$192,800-$249,700</w:t>
                        </w:r>
                      </w:p>
                    </w:txbxContent>
                  </v:textbox>
                </v:rect>
                <v:rect id="Rectangle 70" o:spid="_x0000_s1041" style="position:absolute;left:13544;top:15794;width:13348;height:6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" fillcolor="#148a5d [3205]" strokecolor="#246049 [3044]">
                  <v:textbox>
                    <w:txbxContent>
                      <w:p w14:paraId="628E2069" w14:textId="51A3200F" w:rsidR="00F329AA" w:rsidRPr="00FB0F8D" w:rsidRDefault="00F329AA" w:rsidP="00F329AA">
                        <w:pPr>
                          <w:jc w:val="center"/>
                          <w:rPr>
                            <w:rFonts w:ascii="Calibri Light" w:hAnsi="Calibri Light" w:cs="Calibri Light"/>
                            <w:b/>
                            <w:bCs/>
                            <w:sz w:val="22"/>
                          </w:rPr>
                        </w:pPr>
                        <w:r>
                          <w:rPr>
                            <w:rFonts w:ascii="Calibri Light" w:hAnsi="Calibri Light" w:cs="Calibri Light"/>
                            <w:b/>
                            <w:bCs/>
                            <w:color w:val="FFFFFF" w:themeColor="light1"/>
                            <w:kern w:val="24"/>
                            <w:sz w:val="22"/>
                          </w:rPr>
                          <w:t>AO Head 2</w:t>
                        </w:r>
                        <w:r w:rsidRPr="00FB0F8D">
                          <w:rPr>
                            <w:rFonts w:ascii="Calibri Light" w:hAnsi="Calibri Light" w:cs="Calibri Light"/>
                            <w:b/>
                            <w:bCs/>
                            <w:color w:val="FFFFFF" w:themeColor="light1"/>
                            <w:kern w:val="24"/>
                            <w:sz w:val="22"/>
                          </w:rPr>
                          <w:br/>
                          <w:t>$24</w:t>
                        </w:r>
                        <w:r w:rsidR="000E38CD">
                          <w:rPr>
                            <w:rFonts w:ascii="Calibri Light" w:hAnsi="Calibri Light" w:cs="Calibri Light"/>
                            <w:b/>
                            <w:bCs/>
                            <w:color w:val="FFFFFF" w:themeColor="light1"/>
                            <w:kern w:val="24"/>
                            <w:sz w:val="22"/>
                          </w:rPr>
                          <w:t>9</w:t>
                        </w:r>
                        <w:r w:rsidRPr="00FB0F8D">
                          <w:rPr>
                            <w:rFonts w:ascii="Calibri Light" w:hAnsi="Calibri Light" w:cs="Calibri Light"/>
                            <w:b/>
                            <w:bCs/>
                            <w:color w:val="FFFFFF" w:themeColor="light1"/>
                            <w:kern w:val="24"/>
                            <w:sz w:val="22"/>
                          </w:rPr>
                          <w:t>,701-$360,000</w:t>
                        </w:r>
                      </w:p>
                    </w:txbxContent>
                  </v:textbox>
                </v:rect>
                <v:rect id="Rectangle 71" o:spid="_x0000_s1042" style="position:absolute;left:27383;top:15794;width:13238;height:6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" fillcolor="#148a5d [3205]" strokecolor="#246049 [3044]">
                  <v:textbox>
                    <w:txbxContent>
                      <w:p w14:paraId="6210A482" w14:textId="77777777" w:rsidR="00F329AA" w:rsidRPr="00FB0F8D" w:rsidRDefault="00F329AA" w:rsidP="00F329AA">
                        <w:pPr>
                          <w:jc w:val="center"/>
                          <w:rPr>
                            <w:rFonts w:ascii="Calibri Light" w:hAnsi="Calibri Light" w:cs="Calibri Light"/>
                            <w:b/>
                            <w:bCs/>
                            <w:sz w:val="22"/>
                          </w:rPr>
                        </w:pPr>
                        <w:r>
                          <w:rPr>
                            <w:rFonts w:ascii="Calibri Light" w:hAnsi="Calibri Light" w:cs="Calibri Light"/>
                            <w:b/>
                            <w:bCs/>
                            <w:color w:val="FFFFFF" w:themeColor="light1"/>
                            <w:kern w:val="24"/>
                            <w:sz w:val="22"/>
                          </w:rPr>
                          <w:t>AO Head 3</w:t>
                        </w:r>
                        <w:r w:rsidRPr="00FB0F8D">
                          <w:rPr>
                            <w:rFonts w:ascii="Calibri Light" w:hAnsi="Calibri Light" w:cs="Calibri Light"/>
                            <w:b/>
                            <w:bCs/>
                            <w:color w:val="FFFFFF" w:themeColor="light1"/>
                            <w:kern w:val="24"/>
                            <w:sz w:val="22"/>
                          </w:rPr>
                          <w:br/>
                          <w:t>$360,001-$479,900</w:t>
                        </w:r>
                      </w:p>
                    </w:txbxContent>
                  </v:textbox>
                </v:rect>
                <v:shape id="Arrow: Down 77" o:spid="_x0000_s1043" type="#_x0000_t67" style="position:absolute;left:6058;top:22096;width:1111;height:226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" adj="16291" fillcolor="black [3213]" strokecolor="black [3213]"/>
                <v:shape id="Arrow: Down 99" o:spid="_x0000_s1044" type="#_x0000_t67" style="position:absolute;left:19603;top:22048;width:1117;height:2266;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" adj="16275" fillcolor="black [3213]" strokecolor="black [3213]"/>
                <v:shape id="Arrow: Down 543345057" o:spid="_x0000_s1045" type="#_x0000_t67" style="position:absolute;left:33343;top:22048;width:1111;height:226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" adj="16291" fillcolor="black [3213]" strokecolor="black [3213]"/>
                <v:shape id="_x0000_s1046" type="#_x0000_t202" style="position:absolute;top:24204;width:4062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">
                  <v:textbox>
                    <w:txbxContent>
                      <w:p w14:paraId="65E913FA" w14:textId="29BDB326" w:rsidR="003B040B" w:rsidRPr="001100A3" w:rsidRDefault="003B040B" w:rsidP="003B040B">
                        <w:pPr>
                          <w:pStyle w:val="Paragraph"/>
                          <w:spacing w:before="0" w:after="0" w:line="240" w:lineRule="auto"/>
                          <w:jc w:val="center"/>
                          <w:rPr>
                            <w:sz w:val="20"/>
                          </w:rPr>
                        </w:pPr>
                        <w:r>
                          <w:rPr>
                            <w:sz w:val="20"/>
                          </w:rPr>
                          <w:t>AO Heads placed into these bands</w:t>
                        </w:r>
                      </w:p>
                    </w:txbxContent>
                  </v:textbox>
                </v:shape>
                <w10:wrap type="square"/>
              </v:group>
            </w:pict>
          </mc:Fallback>
        </mc:AlternateContent>
      </w:r>
      <w:r w:rsidR="005848FC">
        <w:t xml:space="preserve">Figure </w:t>
      </w:r>
      <w:r w:rsidR="00003D77">
        <w:t>2</w:t>
      </w:r>
      <w:r w:rsidR="00227E99">
        <w:t>.</w:t>
      </w:r>
      <w:r w:rsidR="001A5BB5">
        <w:t>3</w:t>
      </w:r>
      <w:r w:rsidR="005848FC">
        <w:t xml:space="preserve">: remuneration bands for executives employed in public service bodies, </w:t>
      </w:r>
      <w:r w:rsidR="00B20D1D">
        <w:t xml:space="preserve">as at </w:t>
      </w:r>
      <w:r w:rsidR="005848FC">
        <w:t>1 July 2020</w:t>
      </w:r>
      <w:bookmarkEnd w:id="76"/>
      <w:bookmarkEnd w:id="77"/>
    </w:p>
    <w:p w14:paraId="4EC765F7" w14:textId="1613084A" w:rsidR="008B3205" w:rsidRPr="008B3205" w:rsidRDefault="008B3205" w:rsidP="008B3205">
      <w:pPr>
        <w:pStyle w:val="Sourcefortablesfigures"/>
      </w:pPr>
      <w:r>
        <w:t xml:space="preserve">Source: </w:t>
      </w:r>
      <w:r w:rsidR="003B040B">
        <w:t xml:space="preserve">adapted from </w:t>
      </w:r>
      <w:r w:rsidR="008914CA">
        <w:t>VPS Determination</w:t>
      </w:r>
      <w:r>
        <w:t>.</w:t>
      </w:r>
    </w:p>
    <w:p w14:paraId="20FB1F86" w14:textId="5FD992F1" w:rsidR="00AB6CAD" w:rsidRDefault="00AB6CAD" w:rsidP="00AB6CAD">
      <w:pPr>
        <w:pStyle w:val="VIRTHeading3"/>
      </w:pPr>
      <w:r>
        <w:t>Bonus removal and buy</w:t>
      </w:r>
      <w:r w:rsidR="009307DA">
        <w:t>-</w:t>
      </w:r>
      <w:r>
        <w:t>out offers</w:t>
      </w:r>
    </w:p>
    <w:p w14:paraId="5CF52B73" w14:textId="7E807308" w:rsidR="00AB6CAD" w:rsidRDefault="7BCFE2AD" w:rsidP="00AB6CAD">
      <w:pPr>
        <w:pStyle w:val="Paragraph"/>
      </w:pPr>
      <w:r>
        <w:t>Another key recommendation of the VPSC’s review was the removal of bonus opportunities from public entity executive contracts, which the Premier subsequently agreed to implement. In February 2020, an updated PEER Policy was issued by the Governor in Council</w:t>
      </w:r>
      <w:r w:rsidR="0CF3318A">
        <w:t>. Th</w:t>
      </w:r>
      <w:r w:rsidR="00F43326">
        <w:t>is</w:t>
      </w:r>
      <w:r w:rsidR="0CF3318A">
        <w:t xml:space="preserve"> </w:t>
      </w:r>
      <w:r>
        <w:t>require</w:t>
      </w:r>
      <w:r w:rsidR="067DF4E8">
        <w:t>d</w:t>
      </w:r>
      <w:r>
        <w:t xml:space="preserve"> that all new contracts — both new appointments and re-appointments</w:t>
      </w:r>
      <w:r w:rsidR="00C3560F">
        <w:t> </w:t>
      </w:r>
      <w:r>
        <w:t>—</w:t>
      </w:r>
      <w:r w:rsidR="00C3560F">
        <w:t> </w:t>
      </w:r>
      <w:r>
        <w:t>for public entity executives entered into on, or after, 4 February 2020 must not include a bonus opportunity. In addition, public entity executives employed before 4 February 2020 who ha</w:t>
      </w:r>
      <w:r w:rsidR="008E768A">
        <w:t>d</w:t>
      </w:r>
      <w:r>
        <w:t xml:space="preserve"> a bonus opportunity in their contract had to be provided with an offer to ‘buy</w:t>
      </w:r>
      <w:r w:rsidR="00F70925">
        <w:t xml:space="preserve"> </w:t>
      </w:r>
      <w:r>
        <w:t>out’ the bonus opportunity.</w:t>
      </w:r>
    </w:p>
    <w:p w14:paraId="4490B777" w14:textId="713FAA2E" w:rsidR="00AB6CAD" w:rsidRDefault="00AB6CAD" w:rsidP="00AB6CAD">
      <w:pPr>
        <w:pStyle w:val="Paragraph"/>
      </w:pPr>
      <w:r w:rsidRPr="00383389">
        <w:t>The bonus buy-out offer for executives was not mandatory. As such, some existing public entity executives may retain a bonus opportunity until the expiry of their contract.</w:t>
      </w:r>
      <w:r>
        <w:t xml:space="preserve"> </w:t>
      </w:r>
    </w:p>
    <w:p w14:paraId="667F13F7" w14:textId="64C61D09" w:rsidR="00AB6CAD" w:rsidRPr="00895F95" w:rsidRDefault="00AB6CAD" w:rsidP="00AB6CAD">
      <w:pPr>
        <w:pStyle w:val="Paragraph"/>
      </w:pPr>
      <w:r w:rsidRPr="00895F95">
        <w:t xml:space="preserve">Specific roles at the Treasury Corporation of Victoria and the Victorian Funds Management Corporation, </w:t>
      </w:r>
      <w:r>
        <w:t xml:space="preserve">as </w:t>
      </w:r>
      <w:r w:rsidRPr="00895F95">
        <w:t xml:space="preserve">determined by the Premier and the responsible Minister, </w:t>
      </w:r>
      <w:r>
        <w:t xml:space="preserve">may </w:t>
      </w:r>
      <w:r w:rsidRPr="00895F95">
        <w:t>continue to be eligible for bonus opportunities.</w:t>
      </w:r>
    </w:p>
    <w:p w14:paraId="0DB742FD" w14:textId="695CEB20" w:rsidR="00E1744D" w:rsidRDefault="00D029EF" w:rsidP="4B35E111">
      <w:pPr>
        <w:pStyle w:val="Paragraph"/>
      </w:pPr>
      <w:r>
        <w:t>For the purposes of th</w:t>
      </w:r>
      <w:r w:rsidR="00D96F1E">
        <w:t>is</w:t>
      </w:r>
      <w:r>
        <w:t xml:space="preserve"> Determination, bonus opportunities are not considered part of an executive’s </w:t>
      </w:r>
      <w:r w:rsidR="666B4782">
        <w:t>t</w:t>
      </w:r>
      <w:r w:rsidR="3E9A5E87">
        <w:t xml:space="preserve">otal </w:t>
      </w:r>
      <w:r w:rsidR="25F5CD9B">
        <w:t>r</w:t>
      </w:r>
      <w:r w:rsidR="3E9A5E87">
        <w:t xml:space="preserve">emuneration </w:t>
      </w:r>
      <w:r w:rsidR="27366ED5">
        <w:t>p</w:t>
      </w:r>
      <w:r w:rsidR="3E9A5E87">
        <w:t>ackage (</w:t>
      </w:r>
      <w:r>
        <w:t>TRP</w:t>
      </w:r>
      <w:r w:rsidR="5B642525">
        <w:t>)</w:t>
      </w:r>
      <w:r>
        <w:t xml:space="preserve">. </w:t>
      </w:r>
    </w:p>
    <w:p w14:paraId="31C6D0FA" w14:textId="46A04657" w:rsidR="00E1744D" w:rsidRDefault="00E1744D" w:rsidP="4B35E111">
      <w:pPr>
        <w:pStyle w:val="Paragraph"/>
        <w:sectPr w:rsidR="00E1744D" w:rsidSect="00781F99">
          <w:headerReference w:type="even" r:id="rId51"/>
          <w:headerReference w:type="default" r:id="rId52"/>
          <w:headerReference w:type="first" r:id="rId53"/>
          <w:pgSz w:w="11900" w:h="16840"/>
          <w:pgMar w:top="1701" w:right="1701" w:bottom="1559" w:left="1701" w:header="709" w:footer="709" w:gutter="0"/>
          <w:cols w:space="708"/>
          <w:titlePg/>
          <w:docGrid w:linePitch="299"/>
        </w:sectPr>
      </w:pPr>
    </w:p>
    <w:p w14:paraId="2731E17E" w14:textId="3C2F1489" w:rsidR="002D4A56" w:rsidRPr="00454CD0" w:rsidRDefault="00BB0137" w:rsidP="00677F92">
      <w:pPr>
        <w:pStyle w:val="Chapterheading"/>
        <w:rPr>
          <w:color w:val="4D4D4D" w:themeColor="accent6"/>
        </w:rPr>
      </w:pPr>
      <w:bookmarkStart w:id="78" w:name="_Toc59090130"/>
      <w:r>
        <w:lastRenderedPageBreak/>
        <w:t>3</w:t>
      </w:r>
      <w:r w:rsidR="002D4A56">
        <w:tab/>
      </w:r>
      <w:r w:rsidR="002D4A56" w:rsidRPr="00346BC2">
        <w:t>Roles</w:t>
      </w:r>
      <w:r w:rsidR="002D4A56">
        <w:t xml:space="preserve"> of executives</w:t>
      </w:r>
      <w:r w:rsidR="002D4A56">
        <w:br/>
      </w:r>
      <w:r w:rsidR="002D4A56" w:rsidRPr="00544C50">
        <w:rPr>
          <w:noProof/>
        </w:rPr>
        <w:drawing>
          <wp:inline distT="0" distB="0" distL="0" distR="0" wp14:anchorId="33FD62B7" wp14:editId="43D9B531">
            <wp:extent cx="2218055" cy="25463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59"/>
      <w:bookmarkEnd w:id="60"/>
      <w:bookmarkEnd w:id="61"/>
      <w:bookmarkEnd w:id="78"/>
    </w:p>
    <w:p w14:paraId="659956A4" w14:textId="1D6C3E0D" w:rsidR="002D4A56" w:rsidRDefault="006147D8" w:rsidP="00677F92">
      <w:pPr>
        <w:pStyle w:val="Paragraph"/>
      </w:pPr>
      <w:r>
        <w:t>T</w:t>
      </w:r>
      <w:r w:rsidR="002D4A56">
        <w:t xml:space="preserve">he Tribunal is required to consider the </w:t>
      </w:r>
      <w:r w:rsidR="002D4A56" w:rsidRPr="00796CC7">
        <w:t>roles of executive</w:t>
      </w:r>
      <w:r w:rsidR="002D4A56">
        <w:t>s</w:t>
      </w:r>
      <w:r w:rsidR="003606E7">
        <w:t xml:space="preserve"> employed in </w:t>
      </w:r>
      <w:r w:rsidR="00A27B09">
        <w:t>prescribed public entities</w:t>
      </w:r>
      <w:r w:rsidR="002D4A56">
        <w:t xml:space="preserve"> (s</w:t>
      </w:r>
      <w:r w:rsidR="006C125B">
        <w:t>19</w:t>
      </w:r>
      <w:r w:rsidR="00144CA8">
        <w:t>(1)</w:t>
      </w:r>
      <w:r w:rsidR="002D4A56">
        <w:t>(a</w:t>
      </w:r>
      <w:r w:rsidR="005C0319">
        <w:t>)</w:t>
      </w:r>
      <w:r w:rsidR="002D4A56">
        <w:t xml:space="preserve"> of the VIRTIPS Act). </w:t>
      </w:r>
      <w:r w:rsidR="001702AB" w:rsidRPr="001702AB">
        <w:t>Generally speaking, the remuneration paid for a given role reflects factors such as the knowledge and skills required for the role, the level of risk and the span of its responsibilities.</w:t>
      </w:r>
    </w:p>
    <w:p w14:paraId="502B6970" w14:textId="624B8773" w:rsidR="000A20EE" w:rsidRPr="000A20EE" w:rsidRDefault="000A20EE" w:rsidP="00677F92">
      <w:pPr>
        <w:pStyle w:val="Paragraph"/>
        <w:rPr>
          <w:lang w:val="en-US"/>
        </w:rPr>
      </w:pPr>
      <w:r w:rsidRPr="00C57FC6">
        <w:rPr>
          <w:lang w:val="en-US"/>
        </w:rPr>
        <w:t>This chapter discusses the role</w:t>
      </w:r>
      <w:r>
        <w:rPr>
          <w:lang w:val="en-US"/>
        </w:rPr>
        <w:t>s</w:t>
      </w:r>
      <w:r w:rsidRPr="00C57FC6">
        <w:rPr>
          <w:lang w:val="en-US"/>
        </w:rPr>
        <w:t xml:space="preserve"> and responsibilities of </w:t>
      </w:r>
      <w:r>
        <w:rPr>
          <w:lang w:val="en-US"/>
        </w:rPr>
        <w:t xml:space="preserve">public entity CEOs and their subordinate </w:t>
      </w:r>
      <w:r w:rsidRPr="00C57FC6">
        <w:rPr>
          <w:lang w:val="en-US"/>
        </w:rPr>
        <w:t xml:space="preserve">executives, drawing on </w:t>
      </w:r>
      <w:r>
        <w:rPr>
          <w:lang w:val="en-US"/>
        </w:rPr>
        <w:t>the Tribunal’s consultations and research</w:t>
      </w:r>
      <w:r w:rsidRPr="00C57FC6">
        <w:rPr>
          <w:lang w:val="en-US"/>
        </w:rPr>
        <w:t>.</w:t>
      </w:r>
    </w:p>
    <w:p w14:paraId="18F3AFDA" w14:textId="5FD8A30E" w:rsidR="00AA1EE8" w:rsidRDefault="006C125B" w:rsidP="00677F92">
      <w:pPr>
        <w:pStyle w:val="Paragraph"/>
      </w:pPr>
      <w:r>
        <w:rPr>
          <w:lang w:val="en-US"/>
        </w:rPr>
        <w:t>Public entity</w:t>
      </w:r>
      <w:r w:rsidR="00D326FE">
        <w:rPr>
          <w:lang w:val="en-US"/>
        </w:rPr>
        <w:t xml:space="preserve"> executives </w:t>
      </w:r>
      <w:r w:rsidR="00D326FE" w:rsidRPr="00AC2878">
        <w:rPr>
          <w:lang w:val="en-US"/>
        </w:rPr>
        <w:t xml:space="preserve">are senior leaders responsible for delivering </w:t>
      </w:r>
      <w:r w:rsidR="00D326FE" w:rsidRPr="00CD04CF">
        <w:rPr>
          <w:lang w:val="en-US"/>
        </w:rPr>
        <w:t xml:space="preserve">the objectives </w:t>
      </w:r>
      <w:r w:rsidR="000D3A1E">
        <w:rPr>
          <w:lang w:val="en-US"/>
        </w:rPr>
        <w:t xml:space="preserve">of </w:t>
      </w:r>
      <w:r w:rsidR="00D326FE" w:rsidRPr="00AC2878">
        <w:rPr>
          <w:lang w:val="en-US"/>
        </w:rPr>
        <w:t>their organisation.</w:t>
      </w:r>
      <w:r w:rsidR="00B5202D">
        <w:rPr>
          <w:lang w:val="en-US"/>
        </w:rPr>
        <w:t xml:space="preserve"> </w:t>
      </w:r>
      <w:r w:rsidR="0076425C">
        <w:t xml:space="preserve">Executive roles involve the management of significant risks. For example, executives may be directly responsible for the personal safety of patrons, clients, customers, members of the general public </w:t>
      </w:r>
      <w:r w:rsidR="004E6641">
        <w:t>and/</w:t>
      </w:r>
      <w:r w:rsidR="0076425C">
        <w:t>or their organisation’s staff</w:t>
      </w:r>
      <w:r w:rsidR="004A7450">
        <w:t>.</w:t>
      </w:r>
      <w:r w:rsidR="0076425C">
        <w:t xml:space="preserve"> </w:t>
      </w:r>
    </w:p>
    <w:p w14:paraId="3B92ED8E" w14:textId="4D809382" w:rsidR="00A65684" w:rsidRDefault="00A65684" w:rsidP="00A65684">
      <w:pPr>
        <w:pStyle w:val="Paragraph"/>
      </w:pPr>
      <w:r>
        <w:t>Executives must also uphold and demonstrate the values of the VPS Code of Conduct and support their staff to achieve high performance across the public sector.</w:t>
      </w:r>
      <w:r w:rsidR="007A4F80">
        <w:rPr>
          <w:rFonts w:ascii="ZWAdobeF" w:hAnsi="ZWAdobeF" w:cs="ZWAdobeF"/>
          <w:color w:val="auto"/>
          <w:sz w:val="2"/>
          <w:szCs w:val="2"/>
        </w:rPr>
        <w:t>17F</w:t>
      </w:r>
      <w:r>
        <w:rPr>
          <w:rStyle w:val="FootnoteReference"/>
        </w:rPr>
        <w:footnoteReference w:id="20"/>
      </w:r>
      <w:r w:rsidR="00076731">
        <w:t xml:space="preserve"> </w:t>
      </w:r>
      <w:r>
        <w:t xml:space="preserve">The VPSC’s </w:t>
      </w:r>
      <w:r w:rsidR="000E5B89">
        <w:t>PEECF</w:t>
      </w:r>
      <w:r>
        <w:t xml:space="preserve"> notes that executive roles generally require eight core compe</w:t>
      </w:r>
      <w:r w:rsidRPr="008B44D8">
        <w:t>tencies (table 3.1).</w:t>
      </w:r>
      <w:r w:rsidR="004D0BED">
        <w:br w:type="page"/>
      </w:r>
    </w:p>
    <w:p w14:paraId="0EB04751" w14:textId="77777777" w:rsidR="00A65684" w:rsidRDefault="00A65684" w:rsidP="00A65684">
      <w:pPr>
        <w:pStyle w:val="Tableheading"/>
      </w:pPr>
      <w:bookmarkStart w:id="79" w:name="_Toc59127463"/>
      <w:r>
        <w:lastRenderedPageBreak/>
        <w:t>Tabl</w:t>
      </w:r>
      <w:r w:rsidRPr="008B44D8">
        <w:t>e 3.1: su</w:t>
      </w:r>
      <w:r>
        <w:t>mmary of core competencies of public entity executives</w:t>
      </w:r>
      <w:bookmarkEnd w:id="79"/>
    </w:p>
    <w:tbl>
      <w:tblPr>
        <w:tblStyle w:val="ListTable3-Accent2"/>
        <w:tblW w:w="8526" w:type="dxa"/>
        <w:tblLook w:val="04A0" w:firstRow="1" w:lastRow="0" w:firstColumn="1" w:lastColumn="0" w:noHBand="0" w:noVBand="1"/>
      </w:tblPr>
      <w:tblGrid>
        <w:gridCol w:w="1484"/>
        <w:gridCol w:w="7042"/>
      </w:tblGrid>
      <w:tr w:rsidR="00A65684" w:rsidRPr="00171523" w14:paraId="48606A9B" w14:textId="77777777" w:rsidTr="00076731">
        <w:trPr>
          <w:cnfStyle w:val="100000000000" w:firstRow="1" w:lastRow="0" w:firstColumn="0" w:lastColumn="0" w:oddVBand="0" w:evenVBand="0" w:oddHBand="0" w:evenHBand="0" w:firstRowFirstColumn="0" w:firstRowLastColumn="0" w:lastRowFirstColumn="0" w:lastRowLastColumn="0"/>
          <w:trHeight w:val="428"/>
          <w:tblHeader/>
        </w:trPr>
        <w:tc>
          <w:tcPr>
            <w:cnfStyle w:val="001000000100" w:firstRow="0" w:lastRow="0" w:firstColumn="1" w:lastColumn="0" w:oddVBand="0" w:evenVBand="0" w:oddHBand="0" w:evenHBand="0" w:firstRowFirstColumn="1" w:firstRowLastColumn="0" w:lastRowFirstColumn="0" w:lastRowLastColumn="0"/>
            <w:tcW w:w="1479" w:type="dxa"/>
          </w:tcPr>
          <w:p w14:paraId="1BACA307" w14:textId="77777777" w:rsidR="00A65684" w:rsidRPr="00677F92" w:rsidRDefault="00A65684" w:rsidP="007876D5">
            <w:pPr>
              <w:pStyle w:val="Tabletext"/>
              <w:rPr>
                <w:b w:val="0"/>
                <w:bCs w:val="0"/>
                <w:color w:val="FFFFFF" w:themeColor="background1"/>
              </w:rPr>
            </w:pPr>
            <w:r w:rsidRPr="00677F92">
              <w:rPr>
                <w:color w:val="FFFFFF" w:themeColor="background1"/>
              </w:rPr>
              <w:t xml:space="preserve">Competency </w:t>
            </w:r>
          </w:p>
        </w:tc>
        <w:tc>
          <w:tcPr>
            <w:tcW w:w="7047" w:type="dxa"/>
          </w:tcPr>
          <w:p w14:paraId="48F70AA6" w14:textId="77777777" w:rsidR="00A65684" w:rsidRPr="00677F92" w:rsidRDefault="00A65684" w:rsidP="007876D5">
            <w:pPr>
              <w:pStyle w:val="Tabletext"/>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r w:rsidRPr="00677F92">
              <w:rPr>
                <w:color w:val="FFFFFF" w:themeColor="background1"/>
              </w:rPr>
              <w:t xml:space="preserve">Definition </w:t>
            </w:r>
          </w:p>
        </w:tc>
      </w:tr>
      <w:tr w:rsidR="00A65684" w:rsidRPr="00171523" w14:paraId="33136775" w14:textId="77777777" w:rsidTr="007876D5">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479" w:type="dxa"/>
          </w:tcPr>
          <w:p w14:paraId="35E69027" w14:textId="14684FE9" w:rsidR="00A65684" w:rsidRPr="00333B58" w:rsidRDefault="00935A54" w:rsidP="007876D5">
            <w:pPr>
              <w:pStyle w:val="Tabletext"/>
            </w:pPr>
            <w:r w:rsidRPr="00333B58">
              <w:t>K</w:t>
            </w:r>
            <w:r w:rsidR="00A65684" w:rsidRPr="00333B58">
              <w:t>nowledge</w:t>
            </w:r>
          </w:p>
        </w:tc>
        <w:tc>
          <w:tcPr>
            <w:tcW w:w="7047" w:type="dxa"/>
          </w:tcPr>
          <w:p w14:paraId="69350BD2" w14:textId="77777777" w:rsidR="00A65684" w:rsidRPr="00333B58" w:rsidRDefault="00A65684" w:rsidP="007876D5">
            <w:pPr>
              <w:pStyle w:val="Tabletext"/>
              <w:cnfStyle w:val="000000100000" w:firstRow="0" w:lastRow="0" w:firstColumn="0" w:lastColumn="0" w:oddVBand="0" w:evenVBand="0" w:oddHBand="1" w:evenHBand="0" w:firstRowFirstColumn="0" w:firstRowLastColumn="0" w:lastRowFirstColumn="0" w:lastRowLastColumn="0"/>
            </w:pPr>
            <w:r w:rsidRPr="00333B58">
              <w:t xml:space="preserve">level of required knowledge; skills and expertise; proficiency in a </w:t>
            </w:r>
            <w:r w:rsidRPr="009F5DBB">
              <w:t>specialised</w:t>
            </w:r>
            <w:r w:rsidRPr="00333B58">
              <w:t xml:space="preserve"> discipline; level of authority; depth of understanding of the work environment</w:t>
            </w:r>
            <w:r>
              <w:t>.</w:t>
            </w:r>
          </w:p>
        </w:tc>
      </w:tr>
      <w:tr w:rsidR="00A65684" w:rsidRPr="00171523" w14:paraId="2DF7F5AC" w14:textId="77777777" w:rsidTr="007876D5">
        <w:trPr>
          <w:trHeight w:val="583"/>
        </w:trPr>
        <w:tc>
          <w:tcPr>
            <w:cnfStyle w:val="001000000000" w:firstRow="0" w:lastRow="0" w:firstColumn="1" w:lastColumn="0" w:oddVBand="0" w:evenVBand="0" w:oddHBand="0" w:evenHBand="0" w:firstRowFirstColumn="0" w:firstRowLastColumn="0" w:lastRowFirstColumn="0" w:lastRowLastColumn="0"/>
            <w:tcW w:w="1479" w:type="dxa"/>
          </w:tcPr>
          <w:p w14:paraId="0A74CA20" w14:textId="06D6FAC1" w:rsidR="00A65684" w:rsidRPr="00333B58" w:rsidRDefault="00935A54" w:rsidP="007876D5">
            <w:pPr>
              <w:pStyle w:val="Tabletext"/>
            </w:pPr>
            <w:r w:rsidRPr="00333B58">
              <w:t>R</w:t>
            </w:r>
            <w:r w:rsidR="00A65684" w:rsidRPr="00333B58">
              <w:t>elationships</w:t>
            </w:r>
          </w:p>
        </w:tc>
        <w:tc>
          <w:tcPr>
            <w:tcW w:w="7047" w:type="dxa"/>
          </w:tcPr>
          <w:p w14:paraId="3D7AE034" w14:textId="77777777" w:rsidR="00A65684" w:rsidRPr="00333B58" w:rsidRDefault="00A65684" w:rsidP="007876D5">
            <w:pPr>
              <w:pStyle w:val="Tabletext"/>
              <w:cnfStyle w:val="000000000000" w:firstRow="0" w:lastRow="0" w:firstColumn="0" w:lastColumn="0" w:oddVBand="0" w:evenVBand="0" w:oddHBand="0" w:evenHBand="0" w:firstRowFirstColumn="0" w:firstRowLastColumn="0" w:lastRowFirstColumn="0" w:lastRowLastColumn="0"/>
            </w:pPr>
            <w:r w:rsidRPr="00333B58">
              <w:t>requirement to influence and negotiate; interact with internal and external stakeholders; level of sensitivity and complexity of issues and interactions</w:t>
            </w:r>
            <w:r>
              <w:t>.</w:t>
            </w:r>
          </w:p>
        </w:tc>
      </w:tr>
      <w:tr w:rsidR="00A65684" w:rsidRPr="00171523" w14:paraId="12ED7280" w14:textId="77777777" w:rsidTr="007876D5">
        <w:trPr>
          <w:cnfStyle w:val="000000100000" w:firstRow="0" w:lastRow="0" w:firstColumn="0" w:lastColumn="0" w:oddVBand="0" w:evenVBand="0" w:oddHBand="1" w:evenHBand="0" w:firstRowFirstColumn="0" w:firstRowLastColumn="0" w:lastRowFirstColumn="0" w:lastRowLastColumn="0"/>
          <w:trHeight w:val="846"/>
        </w:trPr>
        <w:tc>
          <w:tcPr>
            <w:cnfStyle w:val="001000000000" w:firstRow="0" w:lastRow="0" w:firstColumn="1" w:lastColumn="0" w:oddVBand="0" w:evenVBand="0" w:oddHBand="0" w:evenHBand="0" w:firstRowFirstColumn="0" w:firstRowLastColumn="0" w:lastRowFirstColumn="0" w:lastRowLastColumn="0"/>
            <w:tcW w:w="1479" w:type="dxa"/>
          </w:tcPr>
          <w:p w14:paraId="1C98859A" w14:textId="09C5931E" w:rsidR="00A65684" w:rsidRPr="00333B58" w:rsidRDefault="00C92733" w:rsidP="007876D5">
            <w:pPr>
              <w:pStyle w:val="Tabletext"/>
            </w:pPr>
            <w:r>
              <w:t>J</w:t>
            </w:r>
            <w:r w:rsidR="00A65684" w:rsidRPr="00333B58">
              <w:t>udgement and risk</w:t>
            </w:r>
          </w:p>
        </w:tc>
        <w:tc>
          <w:tcPr>
            <w:tcW w:w="7047" w:type="dxa"/>
          </w:tcPr>
          <w:p w14:paraId="224A2EAD" w14:textId="77777777" w:rsidR="00A65684" w:rsidRPr="00333B58" w:rsidRDefault="00A65684" w:rsidP="007876D5">
            <w:pPr>
              <w:pStyle w:val="Tabletext"/>
              <w:cnfStyle w:val="000000100000" w:firstRow="0" w:lastRow="0" w:firstColumn="0" w:lastColumn="0" w:oddVBand="0" w:evenVBand="0" w:oddHBand="1" w:evenHBand="0" w:firstRowFirstColumn="0" w:firstRowLastColumn="0" w:lastRowFirstColumn="0" w:lastRowLastColumn="0"/>
            </w:pPr>
            <w:r w:rsidRPr="00333B58">
              <w:t>level of required judgement and degree of ambiguity inherent in the role; degree to which role must consider alternative courses of action; level of risk to be mitigated</w:t>
            </w:r>
            <w:r>
              <w:t>.</w:t>
            </w:r>
          </w:p>
        </w:tc>
      </w:tr>
      <w:tr w:rsidR="00A65684" w:rsidRPr="00171523" w14:paraId="02BF8F77" w14:textId="77777777" w:rsidTr="007876D5">
        <w:trPr>
          <w:trHeight w:val="845"/>
        </w:trPr>
        <w:tc>
          <w:tcPr>
            <w:cnfStyle w:val="001000000000" w:firstRow="0" w:lastRow="0" w:firstColumn="1" w:lastColumn="0" w:oddVBand="0" w:evenVBand="0" w:oddHBand="0" w:evenHBand="0" w:firstRowFirstColumn="0" w:firstRowLastColumn="0" w:lastRowFirstColumn="0" w:lastRowLastColumn="0"/>
            <w:tcW w:w="1479" w:type="dxa"/>
          </w:tcPr>
          <w:p w14:paraId="3A4E4F33" w14:textId="32909F04" w:rsidR="00A65684" w:rsidRPr="00333B58" w:rsidRDefault="00C92733" w:rsidP="007876D5">
            <w:pPr>
              <w:pStyle w:val="Tabletext"/>
            </w:pPr>
            <w:r>
              <w:t>I</w:t>
            </w:r>
            <w:r w:rsidR="00A65684" w:rsidRPr="00333B58">
              <w:t>ndependence</w:t>
            </w:r>
          </w:p>
        </w:tc>
        <w:tc>
          <w:tcPr>
            <w:tcW w:w="7047" w:type="dxa"/>
          </w:tcPr>
          <w:p w14:paraId="694121EE" w14:textId="77777777" w:rsidR="00A65684" w:rsidRPr="00333B58" w:rsidRDefault="00A65684" w:rsidP="007876D5">
            <w:pPr>
              <w:pStyle w:val="Tabletext"/>
              <w:cnfStyle w:val="000000000000" w:firstRow="0" w:lastRow="0" w:firstColumn="0" w:lastColumn="0" w:oddVBand="0" w:evenVBand="0" w:oddHBand="0" w:evenHBand="0" w:firstRowFirstColumn="0" w:firstRowLastColumn="0" w:lastRowFirstColumn="0" w:lastRowLastColumn="0"/>
            </w:pPr>
            <w:r w:rsidRPr="00333B58">
              <w:t>requirement to make decisions without support; authority and freedom to plan objectives; requirement to contribute to or lead whole of entity strategic direction</w:t>
            </w:r>
            <w:r>
              <w:t>.</w:t>
            </w:r>
          </w:p>
        </w:tc>
      </w:tr>
      <w:tr w:rsidR="00A65684" w:rsidRPr="00171523" w14:paraId="1EBD376C" w14:textId="77777777" w:rsidTr="007876D5">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479" w:type="dxa"/>
          </w:tcPr>
          <w:p w14:paraId="09EF8035" w14:textId="06F438D2" w:rsidR="00A65684" w:rsidRPr="00333B58" w:rsidRDefault="00C92733" w:rsidP="007876D5">
            <w:pPr>
              <w:pStyle w:val="Tabletext"/>
            </w:pPr>
            <w:r>
              <w:t>S</w:t>
            </w:r>
            <w:r w:rsidR="00A65684" w:rsidRPr="00333B58">
              <w:t>trategic change</w:t>
            </w:r>
          </w:p>
        </w:tc>
        <w:tc>
          <w:tcPr>
            <w:tcW w:w="7047" w:type="dxa"/>
          </w:tcPr>
          <w:p w14:paraId="441618AB" w14:textId="77777777" w:rsidR="00A65684" w:rsidRPr="00333B58" w:rsidRDefault="00A65684" w:rsidP="007876D5">
            <w:pPr>
              <w:pStyle w:val="Tabletext"/>
              <w:cnfStyle w:val="000000100000" w:firstRow="0" w:lastRow="0" w:firstColumn="0" w:lastColumn="0" w:oddVBand="0" w:evenVBand="0" w:oddHBand="1" w:evenHBand="0" w:firstRowFirstColumn="0" w:firstRowLastColumn="0" w:lastRowFirstColumn="0" w:lastRowLastColumn="0"/>
            </w:pPr>
            <w:r w:rsidRPr="00333B58">
              <w:t>extent of responsibility for significant strategic change management or reform agenda; contribution to business improvement; impact and complexity of change</w:t>
            </w:r>
            <w:r>
              <w:t>.</w:t>
            </w:r>
          </w:p>
        </w:tc>
      </w:tr>
      <w:tr w:rsidR="00A65684" w:rsidRPr="00171523" w14:paraId="6BA85278" w14:textId="77777777" w:rsidTr="007876D5">
        <w:trPr>
          <w:trHeight w:val="657"/>
        </w:trPr>
        <w:tc>
          <w:tcPr>
            <w:cnfStyle w:val="001000000000" w:firstRow="0" w:lastRow="0" w:firstColumn="1" w:lastColumn="0" w:oddVBand="0" w:evenVBand="0" w:oddHBand="0" w:evenHBand="0" w:firstRowFirstColumn="0" w:firstRowLastColumn="0" w:lastRowFirstColumn="0" w:lastRowLastColumn="0"/>
            <w:tcW w:w="1479" w:type="dxa"/>
          </w:tcPr>
          <w:p w14:paraId="5C03F696" w14:textId="444C531B" w:rsidR="00A65684" w:rsidRPr="00333B58" w:rsidRDefault="00935A54" w:rsidP="007876D5">
            <w:pPr>
              <w:pStyle w:val="Tabletext"/>
            </w:pPr>
            <w:r w:rsidRPr="00333B58">
              <w:t>I</w:t>
            </w:r>
            <w:r w:rsidR="00A65684" w:rsidRPr="00333B58">
              <w:t>mpact</w:t>
            </w:r>
          </w:p>
        </w:tc>
        <w:tc>
          <w:tcPr>
            <w:tcW w:w="7047" w:type="dxa"/>
          </w:tcPr>
          <w:p w14:paraId="1F17B5DB" w14:textId="77777777" w:rsidR="00A65684" w:rsidRPr="00333B58" w:rsidRDefault="00A65684" w:rsidP="007876D5">
            <w:pPr>
              <w:pStyle w:val="Tabletext"/>
              <w:cnfStyle w:val="000000000000" w:firstRow="0" w:lastRow="0" w:firstColumn="0" w:lastColumn="0" w:oddVBand="0" w:evenVBand="0" w:oddHBand="0" w:evenHBand="0" w:firstRowFirstColumn="0" w:firstRowLastColumn="0" w:lastRowFirstColumn="0" w:lastRowLastColumn="0"/>
            </w:pPr>
            <w:r w:rsidRPr="00333B58">
              <w:t>scope of role’s impact within an organisation, into the sector, across state, national or international impact</w:t>
            </w:r>
            <w:r>
              <w:t>.</w:t>
            </w:r>
          </w:p>
        </w:tc>
      </w:tr>
      <w:tr w:rsidR="00A65684" w:rsidRPr="00171523" w14:paraId="3014A370" w14:textId="77777777" w:rsidTr="007876D5">
        <w:trPr>
          <w:cnfStyle w:val="000000100000" w:firstRow="0" w:lastRow="0" w:firstColumn="0" w:lastColumn="0" w:oddVBand="0" w:evenVBand="0" w:oddHBand="1" w:evenHBand="0" w:firstRowFirstColumn="0" w:firstRowLastColumn="0" w:lastRowFirstColumn="0" w:lastRowLastColumn="0"/>
          <w:trHeight w:val="664"/>
        </w:trPr>
        <w:tc>
          <w:tcPr>
            <w:cnfStyle w:val="001000000000" w:firstRow="0" w:lastRow="0" w:firstColumn="1" w:lastColumn="0" w:oddVBand="0" w:evenVBand="0" w:oddHBand="0" w:evenHBand="0" w:firstRowFirstColumn="0" w:firstRowLastColumn="0" w:lastRowFirstColumn="0" w:lastRowLastColumn="0"/>
            <w:tcW w:w="1479" w:type="dxa"/>
          </w:tcPr>
          <w:p w14:paraId="3370C379" w14:textId="5596EDA0" w:rsidR="00A65684" w:rsidRPr="00333B58" w:rsidRDefault="00935A54" w:rsidP="007876D5">
            <w:pPr>
              <w:pStyle w:val="Tabletext"/>
            </w:pPr>
            <w:r w:rsidRPr="00333B58">
              <w:t>B</w:t>
            </w:r>
            <w:r w:rsidR="00A65684" w:rsidRPr="00333B58">
              <w:t>readth</w:t>
            </w:r>
          </w:p>
        </w:tc>
        <w:tc>
          <w:tcPr>
            <w:tcW w:w="7047" w:type="dxa"/>
          </w:tcPr>
          <w:p w14:paraId="0807D8CB" w14:textId="77777777" w:rsidR="00A65684" w:rsidRPr="00333B58" w:rsidRDefault="00A65684" w:rsidP="007876D5">
            <w:pPr>
              <w:pStyle w:val="Tabletext"/>
              <w:cnfStyle w:val="000000100000" w:firstRow="0" w:lastRow="0" w:firstColumn="0" w:lastColumn="0" w:oddVBand="0" w:evenVBand="0" w:oddHBand="1" w:evenHBand="0" w:firstRowFirstColumn="0" w:firstRowLastColumn="0" w:lastRowFirstColumn="0" w:lastRowLastColumn="0"/>
            </w:pPr>
            <w:r w:rsidRPr="00333B58">
              <w:t>diversity of activities; geographical breadth of responsibility; variety of products and services to be managed by the role</w:t>
            </w:r>
            <w:r>
              <w:t>.</w:t>
            </w:r>
          </w:p>
        </w:tc>
      </w:tr>
      <w:tr w:rsidR="00A65684" w:rsidRPr="00171523" w14:paraId="464AC8C4" w14:textId="77777777" w:rsidTr="007876D5">
        <w:trPr>
          <w:trHeight w:val="605"/>
        </w:trPr>
        <w:tc>
          <w:tcPr>
            <w:cnfStyle w:val="001000000000" w:firstRow="0" w:lastRow="0" w:firstColumn="1" w:lastColumn="0" w:oddVBand="0" w:evenVBand="0" w:oddHBand="0" w:evenHBand="0" w:firstRowFirstColumn="0" w:firstRowLastColumn="0" w:lastRowFirstColumn="0" w:lastRowLastColumn="0"/>
            <w:tcW w:w="1479" w:type="dxa"/>
          </w:tcPr>
          <w:p w14:paraId="22CEC24D" w14:textId="3EBAB5B0" w:rsidR="00A65684" w:rsidRPr="00333B58" w:rsidRDefault="00E25A24" w:rsidP="007876D5">
            <w:pPr>
              <w:pStyle w:val="Tabletext"/>
            </w:pPr>
            <w:r>
              <w:t>R</w:t>
            </w:r>
            <w:r w:rsidR="00A65684" w:rsidRPr="00333B58">
              <w:t>esource management</w:t>
            </w:r>
          </w:p>
        </w:tc>
        <w:tc>
          <w:tcPr>
            <w:tcW w:w="7047" w:type="dxa"/>
          </w:tcPr>
          <w:p w14:paraId="7100C9CE" w14:textId="77777777" w:rsidR="00A65684" w:rsidRPr="00333B58" w:rsidRDefault="00A65684" w:rsidP="007876D5">
            <w:pPr>
              <w:pStyle w:val="Tabletext"/>
              <w:cnfStyle w:val="000000000000" w:firstRow="0" w:lastRow="0" w:firstColumn="0" w:lastColumn="0" w:oddVBand="0" w:evenVBand="0" w:oddHBand="0" w:evenHBand="0" w:firstRowFirstColumn="0" w:firstRowLastColumn="0" w:lastRowFirstColumn="0" w:lastRowLastColumn="0"/>
            </w:pPr>
            <w:r w:rsidRPr="00333B58">
              <w:t>number of staff and size of resources and budget</w:t>
            </w:r>
            <w:r>
              <w:t>.</w:t>
            </w:r>
          </w:p>
        </w:tc>
      </w:tr>
    </w:tbl>
    <w:p w14:paraId="3E04D474" w14:textId="0A211F13" w:rsidR="00A65684" w:rsidRDefault="00A65684" w:rsidP="00A65684">
      <w:pPr>
        <w:pStyle w:val="Sourcefortablesfigures"/>
      </w:pPr>
      <w:r>
        <w:t xml:space="preserve">Source: </w:t>
      </w:r>
      <w:r w:rsidR="00B27030">
        <w:t>PEECF.</w:t>
      </w:r>
    </w:p>
    <w:p w14:paraId="362E3F0C" w14:textId="270F95B9" w:rsidR="002D4A56" w:rsidRDefault="00BB0137" w:rsidP="00677F92">
      <w:pPr>
        <w:pStyle w:val="VIRTHeading2"/>
      </w:pPr>
      <w:bookmarkStart w:id="80" w:name="_Toc33609450"/>
      <w:bookmarkStart w:id="81" w:name="_Toc35006373"/>
      <w:bookmarkStart w:id="82" w:name="_Toc45015319"/>
      <w:bookmarkStart w:id="83" w:name="_Toc59090131"/>
      <w:r>
        <w:t>3</w:t>
      </w:r>
      <w:r w:rsidR="002D4A56">
        <w:t>.</w:t>
      </w:r>
      <w:r w:rsidR="00CF6FEA">
        <w:t>1</w:t>
      </w:r>
      <w:r w:rsidR="00CF6FEA">
        <w:tab/>
      </w:r>
      <w:r w:rsidR="005F35BC">
        <w:t xml:space="preserve">Role of </w:t>
      </w:r>
      <w:bookmarkEnd w:id="80"/>
      <w:bookmarkEnd w:id="81"/>
      <w:r w:rsidR="00FC4C8C">
        <w:t>Chief Executive Officers</w:t>
      </w:r>
      <w:bookmarkEnd w:id="82"/>
      <w:bookmarkEnd w:id="83"/>
    </w:p>
    <w:p w14:paraId="5AECB499" w14:textId="790B78F4" w:rsidR="00EB1F9D" w:rsidRDefault="00F02632" w:rsidP="00681417">
      <w:pPr>
        <w:pStyle w:val="Paragraph"/>
      </w:pPr>
      <w:r>
        <w:t xml:space="preserve">Each public entity </w:t>
      </w:r>
      <w:r w:rsidR="000963F4">
        <w:t xml:space="preserve">covered by this Determination is headed by a CEO or equivalent (e.g. Managing Director). </w:t>
      </w:r>
      <w:r w:rsidR="00606915">
        <w:t xml:space="preserve">CEOs are employed by the </w:t>
      </w:r>
      <w:r w:rsidR="00CD3DFD">
        <w:t xml:space="preserve">entity’s </w:t>
      </w:r>
      <w:r w:rsidR="00606915">
        <w:t>governing body (typically a board)</w:t>
      </w:r>
      <w:r w:rsidR="004C51C0">
        <w:t xml:space="preserve">, </w:t>
      </w:r>
      <w:r w:rsidR="00EE156A">
        <w:t>usually</w:t>
      </w:r>
      <w:r w:rsidR="004C51C0">
        <w:t xml:space="preserve"> </w:t>
      </w:r>
      <w:r w:rsidR="003120A7">
        <w:t xml:space="preserve">under </w:t>
      </w:r>
      <w:r w:rsidR="004C51C0">
        <w:t>employment contracts</w:t>
      </w:r>
      <w:r w:rsidR="003120A7">
        <w:t xml:space="preserve"> of up to five years</w:t>
      </w:r>
      <w:r w:rsidR="00EB1F9D">
        <w:t xml:space="preserve">. </w:t>
      </w:r>
    </w:p>
    <w:p w14:paraId="6394CD8D" w14:textId="19DA967D" w:rsidR="008D003A" w:rsidRDefault="007D0868" w:rsidP="001B1416">
      <w:pPr>
        <w:pStyle w:val="Paragraph"/>
      </w:pPr>
      <w:r>
        <w:t>The board of a public entity is accountable to</w:t>
      </w:r>
      <w:r w:rsidR="001B1416">
        <w:t xml:space="preserve"> </w:t>
      </w:r>
      <w:r w:rsidR="001B1416" w:rsidRPr="001B1416">
        <w:t xml:space="preserve">its responsible </w:t>
      </w:r>
      <w:r w:rsidR="00B37F4D">
        <w:t>M</w:t>
      </w:r>
      <w:r w:rsidR="001B1416" w:rsidRPr="001B1416">
        <w:t>inister for the exercise of its functions</w:t>
      </w:r>
      <w:r w:rsidR="001B1416">
        <w:t xml:space="preserve">. </w:t>
      </w:r>
      <w:r w:rsidR="00EC3E99">
        <w:t>The powers and functions of a public entity are typically conferred through an entity’s enabling legislation</w:t>
      </w:r>
      <w:r w:rsidR="00BA13A0">
        <w:t>.</w:t>
      </w:r>
      <w:r w:rsidR="00EC3E99">
        <w:t xml:space="preserve"> </w:t>
      </w:r>
      <w:r w:rsidR="00BA13A0">
        <w:t>The powers</w:t>
      </w:r>
      <w:r w:rsidR="006C2643">
        <w:t xml:space="preserve"> are then delegated by the board to a CEO and senior staff.</w:t>
      </w:r>
      <w:r w:rsidR="00000378">
        <w:t xml:space="preserve"> The CEO is accountable to their board for the </w:t>
      </w:r>
      <w:r w:rsidR="00E47E01">
        <w:t>overall performance</w:t>
      </w:r>
      <w:r w:rsidR="00000378">
        <w:t xml:space="preserve"> of the </w:t>
      </w:r>
      <w:r w:rsidR="00E47E01">
        <w:t>entity</w:t>
      </w:r>
      <w:r w:rsidR="007D4956">
        <w:t>, including outcomes and behaviour</w:t>
      </w:r>
      <w:r w:rsidR="00000378">
        <w:t>.</w:t>
      </w:r>
      <w:r w:rsidR="007A4F80">
        <w:rPr>
          <w:rFonts w:ascii="ZWAdobeF" w:hAnsi="ZWAdobeF" w:cs="ZWAdobeF"/>
          <w:color w:val="auto"/>
          <w:sz w:val="2"/>
          <w:szCs w:val="2"/>
        </w:rPr>
        <w:t>18F</w:t>
      </w:r>
      <w:r w:rsidR="0022038B">
        <w:rPr>
          <w:rStyle w:val="FootnoteReference"/>
        </w:rPr>
        <w:footnoteReference w:id="21"/>
      </w:r>
    </w:p>
    <w:p w14:paraId="6AE1AC0F" w14:textId="4649B428" w:rsidR="00455445" w:rsidRDefault="00C152F5" w:rsidP="00681417">
      <w:pPr>
        <w:pStyle w:val="Paragraph"/>
      </w:pPr>
      <w:r>
        <w:t>The VPSC’s</w:t>
      </w:r>
      <w:r w:rsidR="007B05BB">
        <w:t xml:space="preserve"> </w:t>
      </w:r>
      <w:r w:rsidR="007B05BB">
        <w:rPr>
          <w:i/>
          <w:iCs/>
        </w:rPr>
        <w:t xml:space="preserve">Serving Victoria: </w:t>
      </w:r>
      <w:r w:rsidR="007B05BB" w:rsidRPr="00145124">
        <w:rPr>
          <w:i/>
          <w:iCs/>
        </w:rPr>
        <w:t>Guide for public sector CEOs</w:t>
      </w:r>
      <w:r w:rsidR="007B05BB">
        <w:rPr>
          <w:i/>
          <w:iCs/>
        </w:rPr>
        <w:t>,</w:t>
      </w:r>
      <w:r w:rsidR="007B05BB" w:rsidDel="00C152F5">
        <w:t xml:space="preserve"> </w:t>
      </w:r>
      <w:r w:rsidR="007B05BB">
        <w:t xml:space="preserve">identifies four core principles </w:t>
      </w:r>
      <w:r w:rsidR="00455445">
        <w:t xml:space="preserve">to support CEOs </w:t>
      </w:r>
      <w:r w:rsidR="00DD7465">
        <w:t>in the delivery of</w:t>
      </w:r>
      <w:r w:rsidR="00455445">
        <w:t xml:space="preserve"> their legislative obligations. These principles </w:t>
      </w:r>
      <w:r w:rsidR="007B05BB">
        <w:t xml:space="preserve">underpin and inform all actions and decisions undertaken by public entity CEOs </w:t>
      </w:r>
      <w:r w:rsidR="007B05BB" w:rsidRPr="00FA3FD5">
        <w:t xml:space="preserve">(figure </w:t>
      </w:r>
      <w:r w:rsidR="00BB0137" w:rsidRPr="00FA3FD5">
        <w:t>3</w:t>
      </w:r>
      <w:r w:rsidR="007B05BB" w:rsidRPr="00FA3FD5">
        <w:t>.</w:t>
      </w:r>
      <w:r w:rsidR="00724683">
        <w:t>1</w:t>
      </w:r>
      <w:r w:rsidR="007B05BB" w:rsidRPr="00FA3FD5">
        <w:t>)</w:t>
      </w:r>
      <w:r w:rsidR="007B05BB">
        <w:t>.</w:t>
      </w:r>
    </w:p>
    <w:p w14:paraId="6E929B34" w14:textId="7D9D205F" w:rsidR="007B05BB" w:rsidRDefault="007B05BB" w:rsidP="006B3E9B">
      <w:pPr>
        <w:pStyle w:val="Figureheading"/>
      </w:pPr>
      <w:bookmarkStart w:id="84" w:name="_Toc52892547"/>
      <w:bookmarkStart w:id="85" w:name="_Toc59090201"/>
      <w:r>
        <w:lastRenderedPageBreak/>
        <w:t xml:space="preserve">Figure </w:t>
      </w:r>
      <w:r w:rsidR="00BB0137">
        <w:t>3</w:t>
      </w:r>
      <w:r>
        <w:t>.</w:t>
      </w:r>
      <w:r w:rsidR="00724683">
        <w:t>1</w:t>
      </w:r>
      <w:r>
        <w:t>: principles supporting public entity CEOs to deliver legislative responsibilities</w:t>
      </w:r>
      <w:bookmarkEnd w:id="84"/>
      <w:bookmarkEnd w:id="85"/>
    </w:p>
    <w:p w14:paraId="09591F7E" w14:textId="77777777" w:rsidR="007B05BB" w:rsidRDefault="007B05BB" w:rsidP="00AD25D5">
      <w:pPr>
        <w:pStyle w:val="Notesfortablesfigures"/>
      </w:pPr>
      <w:r>
        <w:rPr>
          <w:noProof/>
        </w:rPr>
        <mc:AlternateContent>
          <mc:Choice Requires="wpc">
            <w:drawing>
              <wp:inline distT="0" distB="0" distL="0" distR="0" wp14:anchorId="68C669B7" wp14:editId="6C58BE15">
                <wp:extent cx="5545455" cy="3171825"/>
                <wp:effectExtent l="0" t="0" r="17145" b="28575"/>
                <wp:docPr id="254" name="Canvas 25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accent6"/>
                          </a:solidFill>
                        </a:ln>
                      </wpc:whole>
                      <wps:wsp>
                        <wps:cNvPr id="241" name="Flowchart: Preparation 241"/>
                        <wps:cNvSpPr/>
                        <wps:spPr>
                          <a:xfrm>
                            <a:off x="1833493" y="1270000"/>
                            <a:ext cx="1892300" cy="872150"/>
                          </a:xfrm>
                          <a:prstGeom prst="flowChartPreparation">
                            <a:avLst/>
                          </a:prstGeom>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C492BB" w14:textId="3F3170F4" w:rsidR="00757255" w:rsidRPr="007258C0" w:rsidRDefault="00757255" w:rsidP="007B05BB">
                              <w:pPr>
                                <w:spacing w:after="0"/>
                                <w:jc w:val="center"/>
                                <w:rPr>
                                  <w:rFonts w:ascii="Calibri Light" w:hAnsi="Calibri Light" w:cs="Calibri Light"/>
                                  <w:b/>
                                  <w:bCs/>
                                  <w:color w:val="FFFFFF" w:themeColor="background1"/>
                                  <w:sz w:val="32"/>
                                  <w:szCs w:val="32"/>
                                </w:rPr>
                              </w:pPr>
                              <w:r>
                                <w:rPr>
                                  <w:rFonts w:ascii="Calibri Light" w:hAnsi="Calibri Light" w:cs="Calibri Light"/>
                                  <w:b/>
                                  <w:bCs/>
                                  <w:color w:val="FFFFFF" w:themeColor="background1"/>
                                  <w:sz w:val="32"/>
                                  <w:szCs w:val="32"/>
                                </w:rPr>
                                <w:t>CEOs must 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Connector: Elbow 242"/>
                        <wps:cNvCnPr/>
                        <wps:spPr>
                          <a:xfrm rot="10800000">
                            <a:off x="131693" y="361950"/>
                            <a:ext cx="2085000" cy="908050"/>
                          </a:xfrm>
                          <a:prstGeom prst="bentConnector3">
                            <a:avLst>
                              <a:gd name="adj1" fmla="val 53"/>
                            </a:avLst>
                          </a:prstGeom>
                          <a:effectLst/>
                        </wps:spPr>
                        <wps:style>
                          <a:lnRef idx="3">
                            <a:schemeClr val="accent1"/>
                          </a:lnRef>
                          <a:fillRef idx="0">
                            <a:schemeClr val="accent1"/>
                          </a:fillRef>
                          <a:effectRef idx="2">
                            <a:schemeClr val="accent1"/>
                          </a:effectRef>
                          <a:fontRef idx="minor">
                            <a:schemeClr val="tx1"/>
                          </a:fontRef>
                        </wps:style>
                        <wps:bodyPr/>
                      </wps:wsp>
                      <wps:wsp>
                        <wps:cNvPr id="243" name="Text Box 243"/>
                        <wps:cNvSpPr txBox="1"/>
                        <wps:spPr>
                          <a:xfrm>
                            <a:off x="12590" y="393700"/>
                            <a:ext cx="2293726" cy="1136650"/>
                          </a:xfrm>
                          <a:prstGeom prst="rect">
                            <a:avLst/>
                          </a:prstGeom>
                          <a:noFill/>
                          <a:ln w="6350">
                            <a:noFill/>
                          </a:ln>
                        </wps:spPr>
                        <wps:txbx>
                          <w:txbxContent>
                            <w:p w14:paraId="543DBC84" w14:textId="77777777" w:rsidR="00757255" w:rsidRPr="00450A1C" w:rsidRDefault="00757255" w:rsidP="007B05BB">
                              <w:pPr>
                                <w:pStyle w:val="Textinthetable"/>
                                <w:rPr>
                                  <w:b w:val="0"/>
                                </w:rPr>
                              </w:pPr>
                              <w:r w:rsidRPr="00450A1C">
                                <w:rPr>
                                  <w:b w:val="0"/>
                                </w:rPr>
                                <w:t>rather than competitively, towards other public sector organisations, and delegate responsibility to others within the entity so as to maximise efficiency and effective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4" name="Text Box 244"/>
                        <wps:cNvSpPr txBox="1"/>
                        <wps:spPr>
                          <a:xfrm>
                            <a:off x="49143" y="50800"/>
                            <a:ext cx="2129450" cy="311150"/>
                          </a:xfrm>
                          <a:prstGeom prst="rect">
                            <a:avLst/>
                          </a:prstGeom>
                          <a:noFill/>
                          <a:ln w="6350">
                            <a:noFill/>
                          </a:ln>
                        </wps:spPr>
                        <wps:txbx>
                          <w:txbxContent>
                            <w:p w14:paraId="5F75F0B6" w14:textId="77777777" w:rsidR="00757255" w:rsidRDefault="00757255" w:rsidP="007B05BB">
                              <w:pPr>
                                <w:pStyle w:val="VIRTHeading3"/>
                                <w:spacing w:before="0" w:after="0"/>
                              </w:pPr>
                              <w:r w:rsidRPr="00ED3AA9">
                                <w:t>collaborative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5" name="Connector: Elbow 245"/>
                        <wps:cNvCnPr/>
                        <wps:spPr>
                          <a:xfrm rot="10800000" flipH="1">
                            <a:off x="3336538" y="355600"/>
                            <a:ext cx="2084705" cy="908050"/>
                          </a:xfrm>
                          <a:prstGeom prst="bentConnector3">
                            <a:avLst>
                              <a:gd name="adj1" fmla="val 53"/>
                            </a:avLst>
                          </a:prstGeom>
                          <a:effectLst/>
                        </wps:spPr>
                        <wps:style>
                          <a:lnRef idx="3">
                            <a:schemeClr val="accent1"/>
                          </a:lnRef>
                          <a:fillRef idx="0">
                            <a:schemeClr val="accent1"/>
                          </a:fillRef>
                          <a:effectRef idx="2">
                            <a:schemeClr val="accent1"/>
                          </a:effectRef>
                          <a:fontRef idx="minor">
                            <a:schemeClr val="tx1"/>
                          </a:fontRef>
                        </wps:style>
                        <wps:bodyPr/>
                      </wps:wsp>
                      <wps:wsp>
                        <wps:cNvPr id="246" name="Text Box 7"/>
                        <wps:cNvSpPr txBox="1"/>
                        <wps:spPr>
                          <a:xfrm>
                            <a:off x="3378741" y="2187577"/>
                            <a:ext cx="2042502" cy="603250"/>
                          </a:xfrm>
                          <a:prstGeom prst="rect">
                            <a:avLst/>
                          </a:prstGeom>
                          <a:noFill/>
                          <a:ln w="6350">
                            <a:noFill/>
                          </a:ln>
                        </wps:spPr>
                        <wps:txbx>
                          <w:txbxContent>
                            <w:p w14:paraId="4AA07160" w14:textId="77777777" w:rsidR="00757255" w:rsidRPr="00450A1C" w:rsidRDefault="00757255" w:rsidP="007B05BB">
                              <w:pPr>
                                <w:pStyle w:val="Textinthetable"/>
                                <w:rPr>
                                  <w:b w:val="0"/>
                                </w:rPr>
                              </w:pPr>
                              <w:r w:rsidRPr="00450A1C">
                                <w:rPr>
                                  <w:b w:val="0"/>
                                </w:rPr>
                                <w:t>to adapt themselves and their entity as circumstances requir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Text Box 9"/>
                        <wps:cNvSpPr txBox="1"/>
                        <wps:spPr>
                          <a:xfrm>
                            <a:off x="3584481" y="1835150"/>
                            <a:ext cx="1919606" cy="311150"/>
                          </a:xfrm>
                          <a:prstGeom prst="rect">
                            <a:avLst/>
                          </a:prstGeom>
                          <a:noFill/>
                          <a:ln w="6350">
                            <a:noFill/>
                          </a:ln>
                        </wps:spPr>
                        <wps:txbx>
                          <w:txbxContent>
                            <w:p w14:paraId="082A4200" w14:textId="77777777" w:rsidR="00757255" w:rsidRDefault="00757255" w:rsidP="007B05BB">
                              <w:pPr>
                                <w:spacing w:after="0"/>
                                <w:rPr>
                                  <w:sz w:val="24"/>
                                  <w:szCs w:val="24"/>
                                </w:rPr>
                              </w:pPr>
                              <w:r>
                                <w:rPr>
                                  <w:rFonts w:ascii="Rockwell" w:eastAsia="Calibri" w:hAnsi="Rockwell" w:cs="Arial"/>
                                  <w:color w:val="0F6745"/>
                                  <w:spacing w:val="-6"/>
                                  <w:sz w:val="30"/>
                                  <w:szCs w:val="30"/>
                                </w:rPr>
                                <w:t>flexibl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Connector: Elbow 248"/>
                        <wps:cNvCnPr/>
                        <wps:spPr>
                          <a:xfrm rot="10800000">
                            <a:off x="127543" y="2142150"/>
                            <a:ext cx="2084705" cy="908050"/>
                          </a:xfrm>
                          <a:prstGeom prst="bentConnector3">
                            <a:avLst>
                              <a:gd name="adj1" fmla="val 53"/>
                            </a:avLst>
                          </a:prstGeom>
                          <a:effectLst/>
                        </wps:spPr>
                        <wps:style>
                          <a:lnRef idx="3">
                            <a:schemeClr val="accent1"/>
                          </a:lnRef>
                          <a:fillRef idx="0">
                            <a:schemeClr val="accent1"/>
                          </a:fillRef>
                          <a:effectRef idx="2">
                            <a:schemeClr val="accent1"/>
                          </a:effectRef>
                          <a:fontRef idx="minor">
                            <a:schemeClr val="tx1"/>
                          </a:fontRef>
                        </wps:style>
                        <wps:bodyPr/>
                      </wps:wsp>
                      <wps:wsp>
                        <wps:cNvPr id="249" name="Connector: Elbow 249"/>
                        <wps:cNvCnPr/>
                        <wps:spPr>
                          <a:xfrm rot="10800000" flipH="1">
                            <a:off x="3346993" y="2149476"/>
                            <a:ext cx="2084705" cy="908050"/>
                          </a:xfrm>
                          <a:prstGeom prst="bentConnector3">
                            <a:avLst>
                              <a:gd name="adj1" fmla="val 53"/>
                            </a:avLst>
                          </a:prstGeom>
                          <a:effectLst/>
                        </wps:spPr>
                        <wps:style>
                          <a:lnRef idx="3">
                            <a:schemeClr val="accent1"/>
                          </a:lnRef>
                          <a:fillRef idx="0">
                            <a:schemeClr val="accent1"/>
                          </a:fillRef>
                          <a:effectRef idx="2">
                            <a:schemeClr val="accent1"/>
                          </a:effectRef>
                          <a:fontRef idx="minor">
                            <a:schemeClr val="tx1"/>
                          </a:fontRef>
                        </wps:style>
                        <wps:bodyPr/>
                      </wps:wsp>
                      <wps:wsp>
                        <wps:cNvPr id="250" name="Text Box 7"/>
                        <wps:cNvSpPr txBox="1"/>
                        <wps:spPr>
                          <a:xfrm>
                            <a:off x="3336538" y="355600"/>
                            <a:ext cx="2167549" cy="1013800"/>
                          </a:xfrm>
                          <a:prstGeom prst="rect">
                            <a:avLst/>
                          </a:prstGeom>
                          <a:noFill/>
                          <a:ln w="6350">
                            <a:noFill/>
                          </a:ln>
                          <a:effectLst/>
                        </wps:spPr>
                        <wps:txbx>
                          <w:txbxContent>
                            <w:p w14:paraId="5832B079" w14:textId="77777777" w:rsidR="00757255" w:rsidRPr="00450A1C" w:rsidRDefault="00757255" w:rsidP="007B05BB">
                              <w:pPr>
                                <w:pStyle w:val="Textinthetable"/>
                                <w:rPr>
                                  <w:b w:val="0"/>
                                </w:rPr>
                              </w:pPr>
                              <w:r w:rsidRPr="00450A1C">
                                <w:rPr>
                                  <w:b w:val="0"/>
                                </w:rPr>
                                <w:t>of responsiveness, integrity, impartiality, accountability, respect and the application of human rights to their work and the work of others within the ent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1" name="Text Box 9"/>
                        <wps:cNvSpPr txBox="1"/>
                        <wps:spPr>
                          <a:xfrm>
                            <a:off x="3222291" y="44450"/>
                            <a:ext cx="2300325" cy="311150"/>
                          </a:xfrm>
                          <a:prstGeom prst="rect">
                            <a:avLst/>
                          </a:prstGeom>
                          <a:noFill/>
                          <a:ln w="6350">
                            <a:noFill/>
                          </a:ln>
                        </wps:spPr>
                        <wps:txbx>
                          <w:txbxContent>
                            <w:p w14:paraId="2BA8EDD2" w14:textId="77777777" w:rsidR="00757255" w:rsidRDefault="00757255" w:rsidP="007B05BB">
                              <w:pPr>
                                <w:spacing w:after="0"/>
                                <w:rPr>
                                  <w:sz w:val="24"/>
                                  <w:szCs w:val="24"/>
                                </w:rPr>
                              </w:pPr>
                              <w:r>
                                <w:rPr>
                                  <w:rFonts w:ascii="Rockwell" w:eastAsia="Calibri" w:hAnsi="Rockwell" w:cs="Arial"/>
                                  <w:color w:val="0F6745"/>
                                  <w:spacing w:val="-6"/>
                                  <w:sz w:val="30"/>
                                  <w:szCs w:val="30"/>
                                </w:rPr>
                                <w:t>with public sector valu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Text Box 9"/>
                        <wps:cNvSpPr txBox="1"/>
                        <wps:spPr>
                          <a:xfrm>
                            <a:off x="83092" y="1791925"/>
                            <a:ext cx="2129155" cy="311150"/>
                          </a:xfrm>
                          <a:prstGeom prst="rect">
                            <a:avLst/>
                          </a:prstGeom>
                          <a:noFill/>
                          <a:ln w="6350">
                            <a:noFill/>
                          </a:ln>
                        </wps:spPr>
                        <wps:txbx>
                          <w:txbxContent>
                            <w:p w14:paraId="0AB85F4B" w14:textId="77777777" w:rsidR="00757255" w:rsidRDefault="00757255" w:rsidP="007B05BB">
                              <w:pPr>
                                <w:spacing w:after="0" w:line="256" w:lineRule="auto"/>
                                <w:rPr>
                                  <w:sz w:val="24"/>
                                  <w:szCs w:val="24"/>
                                </w:rPr>
                              </w:pPr>
                              <w:r>
                                <w:rPr>
                                  <w:rFonts w:ascii="Rockwell" w:eastAsia="Calibri" w:hAnsi="Rockwell" w:cs="Arial"/>
                                  <w:color w:val="0F6745"/>
                                  <w:spacing w:val="-6"/>
                                  <w:sz w:val="30"/>
                                  <w:szCs w:val="30"/>
                                </w:rPr>
                                <w:t>with pruden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Text Box 7"/>
                        <wps:cNvSpPr txBox="1"/>
                        <wps:spPr>
                          <a:xfrm>
                            <a:off x="95792" y="2146300"/>
                            <a:ext cx="2116455" cy="946150"/>
                          </a:xfrm>
                          <a:prstGeom prst="rect">
                            <a:avLst/>
                          </a:prstGeom>
                          <a:noFill/>
                          <a:ln w="6350">
                            <a:noFill/>
                          </a:ln>
                        </wps:spPr>
                        <wps:txbx>
                          <w:txbxContent>
                            <w:p w14:paraId="5E2C7718" w14:textId="77777777" w:rsidR="00757255" w:rsidRPr="00450A1C" w:rsidRDefault="00757255" w:rsidP="007B05BB">
                              <w:pPr>
                                <w:pStyle w:val="Textinthetable"/>
                                <w:rPr>
                                  <w:b w:val="0"/>
                                </w:rPr>
                              </w:pPr>
                              <w:r w:rsidRPr="00450A1C">
                                <w:rPr>
                                  <w:b w:val="0"/>
                                </w:rPr>
                                <w:t>by carefully considering all decisions and being transparent regarding the process and rationale behind any decisions take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8C669B7" id="Canvas 254" o:spid="_x0000_s1047" editas="canvas" style="width:436.65pt;height:249.75pt;mso-position-horizontal-relative:char;mso-position-vertical-relative:line" coordsize="55454,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8" type="#_x0000_t75" style="position:absolute;width:55454;height:31718;visibility:visible;mso-wrap-style:square" filled="t" stroked="t" strokecolor="#4d4d4d [3209]">
                  <v:fill o:detectmouseclick="t"/>
                  <v:path o:connecttype="none"/>
                </v:shape>
                <v:shapetype id="_x0000_t117" coordsize="21600,21600" o:spt="117" path="m4353,l17214,r4386,10800l17214,21600r-12861,l,10800xe">
                  <v:stroke joinstyle="miter"/>
                  <v:path gradientshapeok="t" o:connecttype="rect" textboxrect="4353,0,17214,21600"/>
                </v:shapetype>
                <v:shape id="Flowchart: Preparation 241" o:spid="_x0000_s1049" type="#_x0000_t117" style="position:absolute;left:18334;top:12700;width:18923;height:87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" fillcolor="#26664e [3204]" strokecolor="#26664e [3204]" strokeweight="2pt">
                  <v:textbox>
                    <w:txbxContent>
                      <w:p w14:paraId="14C492BB" w14:textId="3F3170F4" w:rsidR="00757255" w:rsidRPr="007258C0" w:rsidRDefault="00757255" w:rsidP="007B05BB">
                        <w:pPr>
                          <w:spacing w:after="0"/>
                          <w:jc w:val="center"/>
                          <w:rPr>
                            <w:rFonts w:ascii="Calibri Light" w:hAnsi="Calibri Light" w:cs="Calibri Light"/>
                            <w:b/>
                            <w:bCs/>
                            <w:color w:val="FFFFFF" w:themeColor="background1"/>
                            <w:sz w:val="32"/>
                            <w:szCs w:val="32"/>
                          </w:rPr>
                        </w:pPr>
                        <w:r>
                          <w:rPr>
                            <w:rFonts w:ascii="Calibri Light" w:hAnsi="Calibri Light" w:cs="Calibri Light"/>
                            <w:b/>
                            <w:bCs/>
                            <w:color w:val="FFFFFF" w:themeColor="background1"/>
                            <w:sz w:val="32"/>
                            <w:szCs w:val="32"/>
                          </w:rPr>
                          <w:t>CEOs must act…</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42" o:spid="_x0000_s1050" type="#_x0000_t34" style="position:absolute;left:1316;top:3619;width:20850;height:9081;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" adj="11" strokecolor="#26664e [3204]" strokeweight="3pt"/>
                <v:shape id="Text Box 243" o:spid="_x0000_s1051" type="#_x0000_t202" style="position:absolute;left:125;top:3937;width:22938;height:11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" filled="f" stroked="f" strokeweight=".5pt">
                  <v:textbox>
                    <w:txbxContent>
                      <w:p w14:paraId="543DBC84" w14:textId="77777777" w:rsidR="00757255" w:rsidRPr="00450A1C" w:rsidRDefault="00757255" w:rsidP="007B05BB">
                        <w:pPr>
                          <w:pStyle w:val="Textinthetable"/>
                          <w:rPr>
                            <w:b w:val="0"/>
                          </w:rPr>
                        </w:pPr>
                        <w:r w:rsidRPr="00450A1C">
                          <w:rPr>
                            <w:b w:val="0"/>
                          </w:rPr>
                          <w:t xml:space="preserve">rather than competitively, towards other public sector organisations, and delegate responsibility to others within the entity </w:t>
                        </w:r>
                        <w:proofErr w:type="gramStart"/>
                        <w:r w:rsidRPr="00450A1C">
                          <w:rPr>
                            <w:b w:val="0"/>
                          </w:rPr>
                          <w:t>so as to</w:t>
                        </w:r>
                        <w:proofErr w:type="gramEnd"/>
                        <w:r w:rsidRPr="00450A1C">
                          <w:rPr>
                            <w:b w:val="0"/>
                          </w:rPr>
                          <w:t xml:space="preserve"> </w:t>
                        </w:r>
                        <w:proofErr w:type="spellStart"/>
                        <w:r w:rsidRPr="00450A1C">
                          <w:rPr>
                            <w:b w:val="0"/>
                          </w:rPr>
                          <w:t>maximise</w:t>
                        </w:r>
                        <w:proofErr w:type="spellEnd"/>
                        <w:r w:rsidRPr="00450A1C">
                          <w:rPr>
                            <w:b w:val="0"/>
                          </w:rPr>
                          <w:t xml:space="preserve"> efficiency and effectiveness</w:t>
                        </w:r>
                      </w:p>
                    </w:txbxContent>
                  </v:textbox>
                </v:shape>
                <v:shape id="Text Box 244" o:spid="_x0000_s1052" type="#_x0000_t202" style="position:absolute;left:491;top:508;width:21294;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NS8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Fvg1LzHAAAA3AAA&#10;AA8AAAAAAAAAAAAAAAAABwIAAGRycy9kb3ducmV2LnhtbFBLBQYAAAAAAwADALcAAAD7AgAAAAA=&#10;" filled="f" stroked="f" strokeweight=".5pt">
                  <v:textbox>
                    <w:txbxContent>
                      <w:p w14:paraId="5F75F0B6" w14:textId="77777777" w:rsidR="00757255" w:rsidRDefault="00757255" w:rsidP="007B05BB">
                        <w:pPr>
                          <w:pStyle w:val="VIRTHeading3"/>
                          <w:spacing w:before="0" w:after="0"/>
                        </w:pPr>
                        <w:r w:rsidRPr="00ED3AA9">
                          <w:t>collaboratively</w:t>
                        </w:r>
                      </w:p>
                    </w:txbxContent>
                  </v:textbox>
                </v:shape>
                <v:shape id="Connector: Elbow 245" o:spid="_x0000_s1053" type="#_x0000_t34" style="position:absolute;left:33365;top:3556;width:20847;height:9080;rotation:18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" adj="11" strokecolor="#26664e [3204]" strokeweight="3pt"/>
                <v:shape id="Text Box 7" o:spid="_x0000_s1054" type="#_x0000_t202" style="position:absolute;left:33787;top:21875;width:20425;height:6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" filled="f" stroked="f" strokeweight=".5pt">
                  <v:textbox>
                    <w:txbxContent>
                      <w:p w14:paraId="4AA07160" w14:textId="77777777" w:rsidR="00757255" w:rsidRPr="00450A1C" w:rsidRDefault="00757255" w:rsidP="007B05BB">
                        <w:pPr>
                          <w:pStyle w:val="Textinthetable"/>
                          <w:rPr>
                            <w:b w:val="0"/>
                          </w:rPr>
                        </w:pPr>
                        <w:r w:rsidRPr="00450A1C">
                          <w:rPr>
                            <w:b w:val="0"/>
                          </w:rPr>
                          <w:t>to adapt themselves and their entity as circumstances require</w:t>
                        </w:r>
                      </w:p>
                    </w:txbxContent>
                  </v:textbox>
                </v:shape>
                <v:shape id="Text Box 9" o:spid="_x0000_s1055" type="#_x0000_t202" style="position:absolute;left:35844;top:18351;width:19196;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krLxwAAANwAAAAPAAAAZHJzL2Rvd25yZXYueG1sRI/Na8JA&#10;FMTvQv+H5RV6001DWy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KsySsvHAAAA3AAA&#10;AA8AAAAAAAAAAAAAAAAABwIAAGRycy9kb3ducmV2LnhtbFBLBQYAAAAAAwADALcAAAD7AgAAAAA=&#10;" filled="f" stroked="f" strokeweight=".5pt">
                  <v:textbox>
                    <w:txbxContent>
                      <w:p w14:paraId="082A4200" w14:textId="77777777" w:rsidR="00757255" w:rsidRDefault="00757255" w:rsidP="007B05BB">
                        <w:pPr>
                          <w:spacing w:after="0"/>
                          <w:rPr>
                            <w:sz w:val="24"/>
                            <w:szCs w:val="24"/>
                          </w:rPr>
                        </w:pPr>
                        <w:r>
                          <w:rPr>
                            <w:rFonts w:ascii="Rockwell" w:eastAsia="Calibri" w:hAnsi="Rockwell" w:cs="Arial"/>
                            <w:color w:val="0F6745"/>
                            <w:spacing w:val="-6"/>
                            <w:sz w:val="30"/>
                            <w:szCs w:val="30"/>
                          </w:rPr>
                          <w:t>flexibly</w:t>
                        </w:r>
                      </w:p>
                    </w:txbxContent>
                  </v:textbox>
                </v:shape>
                <v:shape id="Connector: Elbow 248" o:spid="_x0000_s1056" type="#_x0000_t34" style="position:absolute;left:1275;top:21421;width:20847;height:9081;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" adj="11" strokecolor="#26664e [3204]" strokeweight="3pt"/>
                <v:shape id="Connector: Elbow 249" o:spid="_x0000_s1057" type="#_x0000_t34" style="position:absolute;left:33469;top:21494;width:20847;height:9081;rotation:18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" adj="11" strokecolor="#26664e [3204]" strokeweight="3pt"/>
                <v:shape id="Text Box 7" o:spid="_x0000_s1058" type="#_x0000_t202" style="position:absolute;left:33365;top:3556;width:21675;height:10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" filled="f" stroked="f" strokeweight=".5pt">
                  <v:textbox>
                    <w:txbxContent>
                      <w:p w14:paraId="5832B079" w14:textId="77777777" w:rsidR="00757255" w:rsidRPr="00450A1C" w:rsidRDefault="00757255" w:rsidP="007B05BB">
                        <w:pPr>
                          <w:pStyle w:val="Textinthetable"/>
                          <w:rPr>
                            <w:b w:val="0"/>
                          </w:rPr>
                        </w:pPr>
                        <w:r w:rsidRPr="00450A1C">
                          <w:rPr>
                            <w:b w:val="0"/>
                          </w:rPr>
                          <w:t xml:space="preserve">of responsiveness, integrity, impartiality, accountability, </w:t>
                        </w:r>
                        <w:proofErr w:type="gramStart"/>
                        <w:r w:rsidRPr="00450A1C">
                          <w:rPr>
                            <w:b w:val="0"/>
                          </w:rPr>
                          <w:t>respect</w:t>
                        </w:r>
                        <w:proofErr w:type="gramEnd"/>
                        <w:r w:rsidRPr="00450A1C">
                          <w:rPr>
                            <w:b w:val="0"/>
                          </w:rPr>
                          <w:t xml:space="preserve"> and the application of human rights to their work and the work of others within the entity</w:t>
                        </w:r>
                      </w:p>
                    </w:txbxContent>
                  </v:textbox>
                </v:shape>
                <v:shape id="Text Box 9" o:spid="_x0000_s1059" type="#_x0000_t202" style="position:absolute;left:32222;top:444;width:23004;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2BA8EDD2" w14:textId="77777777" w:rsidR="00757255" w:rsidRDefault="00757255" w:rsidP="007B05BB">
                        <w:pPr>
                          <w:spacing w:after="0"/>
                          <w:rPr>
                            <w:sz w:val="24"/>
                            <w:szCs w:val="24"/>
                          </w:rPr>
                        </w:pPr>
                        <w:r>
                          <w:rPr>
                            <w:rFonts w:ascii="Rockwell" w:eastAsia="Calibri" w:hAnsi="Rockwell" w:cs="Arial"/>
                            <w:color w:val="0F6745"/>
                            <w:spacing w:val="-6"/>
                            <w:sz w:val="30"/>
                            <w:szCs w:val="30"/>
                          </w:rPr>
                          <w:t>with public sector values</w:t>
                        </w:r>
                      </w:p>
                    </w:txbxContent>
                  </v:textbox>
                </v:shape>
                <v:shape id="Text Box 9" o:spid="_x0000_s1060" type="#_x0000_t202" style="position:absolute;left:830;top:17919;width:21292;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O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EyT+DvTDgCcvkLAAD//wMAUEsBAi0AFAAGAAgAAAAhANvh9svuAAAAhQEAABMAAAAAAAAA&#10;AAAAAAAAAAAAAFtDb250ZW50X1R5cGVzXS54bWxQSwECLQAUAAYACAAAACEAWvQsW78AAAAVAQAA&#10;CwAAAAAAAAAAAAAAAAAfAQAAX3JlbHMvLnJlbHNQSwECLQAUAAYACAAAACEAPpx/jsYAAADcAAAA&#10;DwAAAAAAAAAAAAAAAAAHAgAAZHJzL2Rvd25yZXYueG1sUEsFBgAAAAADAAMAtwAAAPoCAAAAAA==&#10;" filled="f" stroked="f" strokeweight=".5pt">
                  <v:textbox>
                    <w:txbxContent>
                      <w:p w14:paraId="0AB85F4B" w14:textId="77777777" w:rsidR="00757255" w:rsidRDefault="00757255" w:rsidP="007B05BB">
                        <w:pPr>
                          <w:spacing w:after="0" w:line="256" w:lineRule="auto"/>
                          <w:rPr>
                            <w:sz w:val="24"/>
                            <w:szCs w:val="24"/>
                          </w:rPr>
                        </w:pPr>
                        <w:r>
                          <w:rPr>
                            <w:rFonts w:ascii="Rockwell" w:eastAsia="Calibri" w:hAnsi="Rockwell" w:cs="Arial"/>
                            <w:color w:val="0F6745"/>
                            <w:spacing w:val="-6"/>
                            <w:sz w:val="30"/>
                            <w:szCs w:val="30"/>
                          </w:rPr>
                          <w:t>with prudence</w:t>
                        </w:r>
                      </w:p>
                    </w:txbxContent>
                  </v:textbox>
                </v:shape>
                <v:shape id="Text Box 7" o:spid="_x0000_s1061" type="#_x0000_t202" style="position:absolute;left:957;top:21463;width:21165;height:9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NoV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J4MYffM+EIyPUPAAAA//8DAFBLAQItABQABgAIAAAAIQDb4fbL7gAAAIUBAAATAAAAAAAA&#10;AAAAAAAAAAAAAABbQ29udGVudF9UeXBlc10ueG1sUEsBAi0AFAAGAAgAAAAhAFr0LFu/AAAAFQEA&#10;AAsAAAAAAAAAAAAAAAAAHwEAAF9yZWxzLy5yZWxzUEsBAi0AFAAGAAgAAAAhAFHQ2hXHAAAA3AAA&#10;AA8AAAAAAAAAAAAAAAAABwIAAGRycy9kb3ducmV2LnhtbFBLBQYAAAAAAwADALcAAAD7AgAAAAA=&#10;" filled="f" stroked="f" strokeweight=".5pt">
                  <v:textbox>
                    <w:txbxContent>
                      <w:p w14:paraId="5E2C7718" w14:textId="77777777" w:rsidR="00757255" w:rsidRPr="00450A1C" w:rsidRDefault="00757255" w:rsidP="007B05BB">
                        <w:pPr>
                          <w:pStyle w:val="Textinthetable"/>
                          <w:rPr>
                            <w:b w:val="0"/>
                          </w:rPr>
                        </w:pPr>
                        <w:r w:rsidRPr="00450A1C">
                          <w:rPr>
                            <w:b w:val="0"/>
                          </w:rPr>
                          <w:t>by carefully considering all decisions and being transparent regarding the process and rationale behind any decisions taken</w:t>
                        </w:r>
                      </w:p>
                    </w:txbxContent>
                  </v:textbox>
                </v:shape>
                <w10:anchorlock/>
              </v:group>
            </w:pict>
          </mc:Fallback>
        </mc:AlternateContent>
      </w:r>
    </w:p>
    <w:p w14:paraId="3B19D328" w14:textId="2A789402" w:rsidR="007B05BB" w:rsidRDefault="007B05BB" w:rsidP="007B05BB">
      <w:pPr>
        <w:pStyle w:val="Notesfortablesfigures"/>
      </w:pPr>
      <w:r>
        <w:t xml:space="preserve">Source: VPSC, </w:t>
      </w:r>
      <w:r w:rsidRPr="00DF0100">
        <w:rPr>
          <w:i/>
          <w:iCs/>
        </w:rPr>
        <w:t>Serving Victoria: A Guide for Public Sector CEOs</w:t>
      </w:r>
      <w:r w:rsidR="00401D9C">
        <w:rPr>
          <w:i/>
          <w:iCs/>
        </w:rPr>
        <w:t>.</w:t>
      </w:r>
    </w:p>
    <w:p w14:paraId="5F6D820D" w14:textId="0C3CC3B9" w:rsidR="00516FAE" w:rsidRDefault="00516FAE" w:rsidP="00516FAE">
      <w:pPr>
        <w:pStyle w:val="VIRTHeading3"/>
      </w:pPr>
      <w:r>
        <w:t>Functions of a public entity CEO (or equivalent)</w:t>
      </w:r>
    </w:p>
    <w:p w14:paraId="763FA48B" w14:textId="546E4077" w:rsidR="00054B9C" w:rsidRDefault="002F1695" w:rsidP="008A140E">
      <w:pPr>
        <w:pStyle w:val="Parabeforeabulletlist"/>
      </w:pPr>
      <w:r>
        <w:t>According to the VPSC, a</w:t>
      </w:r>
      <w:r w:rsidR="007B05BB">
        <w:t xml:space="preserve"> public entity CEO is the </w:t>
      </w:r>
      <w:r w:rsidR="002A6C99">
        <w:t>‘</w:t>
      </w:r>
      <w:r w:rsidR="007B05BB">
        <w:t>operational arm</w:t>
      </w:r>
      <w:r w:rsidR="002A6C99">
        <w:t>’</w:t>
      </w:r>
      <w:r w:rsidR="007B05BB">
        <w:t xml:space="preserve"> of the board. </w:t>
      </w:r>
      <w:r w:rsidR="00B847D9">
        <w:t>They are responsible for the everyday management of the entity</w:t>
      </w:r>
      <w:r w:rsidR="00722394">
        <w:t xml:space="preserve">. </w:t>
      </w:r>
    </w:p>
    <w:p w14:paraId="24DA11BC" w14:textId="2275A409" w:rsidR="002A3167" w:rsidRDefault="00AE1D04" w:rsidP="00681417">
      <w:pPr>
        <w:pStyle w:val="Paragraph"/>
      </w:pPr>
      <w:r>
        <w:t xml:space="preserve">In fulfilling the core aspects of their role, </w:t>
      </w:r>
      <w:r w:rsidR="007B05BB">
        <w:t xml:space="preserve">public entity CEOs </w:t>
      </w:r>
      <w:r w:rsidR="00101B6F" w:rsidRPr="006556FC">
        <w:t>have</w:t>
      </w:r>
      <w:r w:rsidR="007B05BB" w:rsidRPr="006556FC">
        <w:t xml:space="preserve"> some </w:t>
      </w:r>
      <w:r w:rsidR="00101B6F" w:rsidRPr="006556FC">
        <w:t>common</w:t>
      </w:r>
      <w:r w:rsidR="007B05BB" w:rsidRPr="006556FC">
        <w:t xml:space="preserve"> responsibilities</w:t>
      </w:r>
      <w:r w:rsidR="001527B6">
        <w:t xml:space="preserve">, including </w:t>
      </w:r>
      <w:r w:rsidR="00353AA5">
        <w:t>managing the entity’s workforce, finances and asse</w:t>
      </w:r>
      <w:r w:rsidR="00AD5F2B">
        <w:t xml:space="preserve">ts, setting strategies to </w:t>
      </w:r>
      <w:r w:rsidR="00662134">
        <w:t>deliver the board’s priorities</w:t>
      </w:r>
      <w:r w:rsidR="00253D1B">
        <w:t xml:space="preserve"> </w:t>
      </w:r>
      <w:r w:rsidR="00B37F4D">
        <w:t xml:space="preserve">and </w:t>
      </w:r>
      <w:r w:rsidR="00253D1B">
        <w:t>managing complianc</w:t>
      </w:r>
      <w:r w:rsidR="005E3D96">
        <w:t>e with</w:t>
      </w:r>
      <w:r w:rsidR="008A4CA4">
        <w:t xml:space="preserve"> legislation </w:t>
      </w:r>
      <w:r w:rsidR="00396AA0">
        <w:t>(</w:t>
      </w:r>
      <w:r w:rsidR="008A4CA4">
        <w:t>including</w:t>
      </w:r>
      <w:r w:rsidR="005E3D96">
        <w:t xml:space="preserve"> the entity’s enabling legislation</w:t>
      </w:r>
      <w:r w:rsidR="00396AA0">
        <w:t>)</w:t>
      </w:r>
      <w:r w:rsidR="005E3D96">
        <w:t>, government polic</w:t>
      </w:r>
      <w:r w:rsidR="008A4CA4">
        <w:t>ie</w:t>
      </w:r>
      <w:r w:rsidR="0056012B">
        <w:t xml:space="preserve">s and financial reporting requirements </w:t>
      </w:r>
      <w:r w:rsidR="007B05BB">
        <w:t xml:space="preserve">(figure </w:t>
      </w:r>
      <w:r w:rsidR="00A17DEA">
        <w:t>3</w:t>
      </w:r>
      <w:r w:rsidR="007B05BB">
        <w:t>.</w:t>
      </w:r>
      <w:r w:rsidR="00724683">
        <w:t>2</w:t>
      </w:r>
      <w:r w:rsidR="007B05BB">
        <w:t>).</w:t>
      </w:r>
    </w:p>
    <w:p w14:paraId="1DA85CFA" w14:textId="0FEFDC0B" w:rsidR="0026596D" w:rsidRDefault="0026596D" w:rsidP="0026596D">
      <w:pPr>
        <w:pStyle w:val="Figureheading"/>
      </w:pPr>
      <w:bookmarkStart w:id="86" w:name="_Toc52892548"/>
      <w:bookmarkStart w:id="87" w:name="_Toc59090202"/>
      <w:r>
        <w:lastRenderedPageBreak/>
        <w:t xml:space="preserve">Figure </w:t>
      </w:r>
      <w:r w:rsidR="00A17DEA">
        <w:t>3</w:t>
      </w:r>
      <w:r>
        <w:t>.</w:t>
      </w:r>
      <w:r w:rsidR="00724683">
        <w:t>2</w:t>
      </w:r>
      <w:r>
        <w:t>: general responsibilities of CEOs (or equivalent)</w:t>
      </w:r>
      <w:r w:rsidR="005B0743">
        <w:t xml:space="preserve"> in public entities</w:t>
      </w:r>
      <w:bookmarkEnd w:id="86"/>
      <w:bookmarkEnd w:id="87"/>
    </w:p>
    <w:p w14:paraId="45209BBC" w14:textId="4D3DA5DD" w:rsidR="005B0743" w:rsidRPr="001D310D" w:rsidRDefault="00170408" w:rsidP="005B0743">
      <w:pPr>
        <w:pStyle w:val="Sourcefortablesfigures"/>
      </w:pPr>
      <w:r>
        <w:rPr>
          <w:noProof/>
        </w:rPr>
        <mc:AlternateContent>
          <mc:Choice Requires="wps">
            <w:drawing>
              <wp:anchor distT="0" distB="0" distL="114300" distR="114300" simplePos="0" relativeHeight="251658247" behindDoc="0" locked="0" layoutInCell="1" allowOverlap="1" wp14:anchorId="722920E0" wp14:editId="7DE3BD24">
                <wp:simplePos x="0" y="0"/>
                <wp:positionH relativeFrom="column">
                  <wp:posOffset>179070</wp:posOffset>
                </wp:positionH>
                <wp:positionV relativeFrom="paragraph">
                  <wp:posOffset>2578434</wp:posOffset>
                </wp:positionV>
                <wp:extent cx="1809750" cy="923027"/>
                <wp:effectExtent l="0" t="0" r="0" b="0"/>
                <wp:wrapNone/>
                <wp:docPr id="228" name="Text Box 228"/>
                <wp:cNvGraphicFramePr/>
                <a:graphic xmlns:a="http://schemas.openxmlformats.org/drawingml/2006/main">
                  <a:graphicData uri="http://schemas.microsoft.com/office/word/2010/wordprocessingShape">
                    <wps:wsp>
                      <wps:cNvSpPr txBox="1"/>
                      <wps:spPr>
                        <a:xfrm>
                          <a:off x="0" y="0"/>
                          <a:ext cx="1809750" cy="923027"/>
                        </a:xfrm>
                        <a:prstGeom prst="rect">
                          <a:avLst/>
                        </a:prstGeom>
                        <a:noFill/>
                        <a:ln w="6350">
                          <a:noFill/>
                        </a:ln>
                      </wps:spPr>
                      <wps:txbx>
                        <w:txbxContent>
                          <w:p w14:paraId="0B911A3C" w14:textId="77777777" w:rsidR="00882C11" w:rsidRPr="003D4311" w:rsidRDefault="00882C11" w:rsidP="00882C11">
                            <w:pPr>
                              <w:rPr>
                                <w:color w:val="4D4D4D" w:themeColor="accent6"/>
                              </w:rPr>
                            </w:pPr>
                            <w:r w:rsidRPr="00995E18">
                              <w:rPr>
                                <w:rFonts w:ascii="Calibri Light" w:hAnsi="Calibri Light"/>
                                <w:color w:val="4D4D4D" w:themeColor="accent6"/>
                                <w:sz w:val="22"/>
                              </w:rPr>
                              <w:t xml:space="preserve">establishing and </w:t>
                            </w:r>
                            <w:r>
                              <w:rPr>
                                <w:rFonts w:ascii="Calibri Light" w:hAnsi="Calibri Light"/>
                                <w:color w:val="4D4D4D" w:themeColor="accent6"/>
                                <w:sz w:val="22"/>
                              </w:rPr>
                              <w:t>revising the way the entity is designed to ensure effective and efficient delivery of outc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2920E0" id="Text Box 228" o:spid="_x0000_s1062" type="#_x0000_t202" style="position:absolute;margin-left:14.1pt;margin-top:203.05pt;width:142.5pt;height:72.7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" filled="f" stroked="f" strokeweight=".5pt">
                <v:textbox>
                  <w:txbxContent>
                    <w:p w14:paraId="0B911A3C" w14:textId="77777777" w:rsidR="00882C11" w:rsidRPr="003D4311" w:rsidRDefault="00882C11" w:rsidP="00882C11">
                      <w:pPr>
                        <w:rPr>
                          <w:color w:val="4D4D4D" w:themeColor="accent6"/>
                        </w:rPr>
                      </w:pPr>
                      <w:r w:rsidRPr="00995E18">
                        <w:rPr>
                          <w:rFonts w:ascii="Calibri Light" w:hAnsi="Calibri Light"/>
                          <w:color w:val="4D4D4D" w:themeColor="accent6"/>
                          <w:sz w:val="22"/>
                        </w:rPr>
                        <w:t xml:space="preserve">establishing and </w:t>
                      </w:r>
                      <w:r>
                        <w:rPr>
                          <w:rFonts w:ascii="Calibri Light" w:hAnsi="Calibri Light"/>
                          <w:color w:val="4D4D4D" w:themeColor="accent6"/>
                          <w:sz w:val="22"/>
                        </w:rPr>
                        <w:t>revising the way the entity is designed to ensure effective and efficient delivery of outcomes</w:t>
                      </w:r>
                    </w:p>
                  </w:txbxContent>
                </v:textbox>
              </v:shape>
            </w:pict>
          </mc:Fallback>
        </mc:AlternateContent>
      </w:r>
      <w:r w:rsidR="00BB135C">
        <w:rPr>
          <w:noProof/>
        </w:rPr>
        <mc:AlternateContent>
          <mc:Choice Requires="wps">
            <w:drawing>
              <wp:anchor distT="0" distB="0" distL="114300" distR="114300" simplePos="0" relativeHeight="251658250" behindDoc="0" locked="0" layoutInCell="1" allowOverlap="1" wp14:anchorId="2BBB4DD0" wp14:editId="24DC0C56">
                <wp:simplePos x="0" y="0"/>
                <wp:positionH relativeFrom="margin">
                  <wp:align>right</wp:align>
                </wp:positionH>
                <wp:positionV relativeFrom="paragraph">
                  <wp:posOffset>194945</wp:posOffset>
                </wp:positionV>
                <wp:extent cx="1482725" cy="627380"/>
                <wp:effectExtent l="0" t="0" r="0" b="1270"/>
                <wp:wrapNone/>
                <wp:docPr id="232" name="Text Box 232"/>
                <wp:cNvGraphicFramePr/>
                <a:graphic xmlns:a="http://schemas.openxmlformats.org/drawingml/2006/main">
                  <a:graphicData uri="http://schemas.microsoft.com/office/word/2010/wordprocessingShape">
                    <wps:wsp>
                      <wps:cNvSpPr txBox="1"/>
                      <wps:spPr>
                        <a:xfrm>
                          <a:off x="0" y="0"/>
                          <a:ext cx="1482725" cy="627380"/>
                        </a:xfrm>
                        <a:prstGeom prst="rect">
                          <a:avLst/>
                        </a:prstGeom>
                        <a:noFill/>
                        <a:ln w="6350">
                          <a:noFill/>
                        </a:ln>
                      </wps:spPr>
                      <wps:txbx>
                        <w:txbxContent>
                          <w:p w14:paraId="60AEB541" w14:textId="77777777" w:rsidR="00BB135C" w:rsidRDefault="00BB135C" w:rsidP="00BB135C">
                            <w:pPr>
                              <w:pStyle w:val="Tabletext"/>
                            </w:pPr>
                            <w:r w:rsidRPr="003D4311">
                              <w:t xml:space="preserve">managing </w:t>
                            </w:r>
                            <w:r>
                              <w:t>compliance and reporting</w:t>
                            </w:r>
                          </w:p>
                          <w:p w14:paraId="296C6737" w14:textId="77777777" w:rsidR="00BB135C" w:rsidRPr="003D4311" w:rsidRDefault="00BB135C" w:rsidP="00BB135C">
                            <w:pPr>
                              <w:pStyle w:val="Tabletex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BBB4DD0" id="Text Box 232" o:spid="_x0000_s1063" type="#_x0000_t202" style="position:absolute;margin-left:65.55pt;margin-top:15.35pt;width:116.75pt;height:49.4pt;z-index:25165825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" filled="f" stroked="f" strokeweight=".5pt">
                <v:textbox>
                  <w:txbxContent>
                    <w:p w14:paraId="60AEB541" w14:textId="77777777" w:rsidR="00BB135C" w:rsidRDefault="00BB135C" w:rsidP="00BB135C">
                      <w:pPr>
                        <w:pStyle w:val="Tabletext"/>
                      </w:pPr>
                      <w:r w:rsidRPr="003D4311">
                        <w:t xml:space="preserve">managing </w:t>
                      </w:r>
                      <w:r>
                        <w:t>compliance and reporting</w:t>
                      </w:r>
                    </w:p>
                    <w:p w14:paraId="296C6737" w14:textId="77777777" w:rsidR="00BB135C" w:rsidRPr="003D4311" w:rsidRDefault="00BB135C" w:rsidP="00BB135C">
                      <w:pPr>
                        <w:pStyle w:val="Tabletext"/>
                      </w:pPr>
                    </w:p>
                  </w:txbxContent>
                </v:textbox>
                <w10:wrap anchorx="margin"/>
              </v:shape>
            </w:pict>
          </mc:Fallback>
        </mc:AlternateContent>
      </w:r>
      <w:r w:rsidR="001972DB">
        <w:rPr>
          <w:noProof/>
        </w:rPr>
        <mc:AlternateContent>
          <mc:Choice Requires="wps">
            <w:drawing>
              <wp:anchor distT="0" distB="0" distL="114300" distR="114300" simplePos="0" relativeHeight="251658249" behindDoc="0" locked="0" layoutInCell="1" allowOverlap="1" wp14:anchorId="3DBF628D" wp14:editId="28D1F544">
                <wp:simplePos x="0" y="0"/>
                <wp:positionH relativeFrom="margin">
                  <wp:align>right</wp:align>
                </wp:positionH>
                <wp:positionV relativeFrom="paragraph">
                  <wp:posOffset>852170</wp:posOffset>
                </wp:positionV>
                <wp:extent cx="1695003" cy="771525"/>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695003" cy="771525"/>
                        </a:xfrm>
                        <a:prstGeom prst="rect">
                          <a:avLst/>
                        </a:prstGeom>
                        <a:noFill/>
                        <a:ln w="6350">
                          <a:noFill/>
                        </a:ln>
                      </wps:spPr>
                      <wps:txbx>
                        <w:txbxContent>
                          <w:p w14:paraId="0E364EEE" w14:textId="77777777" w:rsidR="001972DB" w:rsidRPr="003D4311" w:rsidRDefault="001972DB" w:rsidP="001972DB">
                            <w:pPr>
                              <w:pStyle w:val="Tabletext"/>
                            </w:pPr>
                            <w:r>
                              <w:t>delivering organisational impa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BF628D" id="Text Box 230" o:spid="_x0000_s1064" type="#_x0000_t202" style="position:absolute;margin-left:82.25pt;margin-top:67.1pt;width:133.45pt;height:60.75pt;z-index:25165824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" filled="f" stroked="f" strokeweight=".5pt">
                <v:textbox>
                  <w:txbxContent>
                    <w:p w14:paraId="0E364EEE" w14:textId="77777777" w:rsidR="001972DB" w:rsidRPr="003D4311" w:rsidRDefault="001972DB" w:rsidP="001972DB">
                      <w:pPr>
                        <w:pStyle w:val="Tabletext"/>
                      </w:pPr>
                      <w:r>
                        <w:t>delivering organisational impact</w:t>
                      </w:r>
                    </w:p>
                  </w:txbxContent>
                </v:textbox>
                <w10:wrap anchorx="margin"/>
              </v:shape>
            </w:pict>
          </mc:Fallback>
        </mc:AlternateContent>
      </w:r>
      <w:r w:rsidR="00CE17A8">
        <w:rPr>
          <w:noProof/>
        </w:rPr>
        <mc:AlternateContent>
          <mc:Choice Requires="wps">
            <w:drawing>
              <wp:anchor distT="0" distB="0" distL="114300" distR="114300" simplePos="0" relativeHeight="251658248" behindDoc="0" locked="0" layoutInCell="1" allowOverlap="1" wp14:anchorId="6E566791" wp14:editId="19BB0A1F">
                <wp:simplePos x="0" y="0"/>
                <wp:positionH relativeFrom="margin">
                  <wp:align>right</wp:align>
                </wp:positionH>
                <wp:positionV relativeFrom="paragraph">
                  <wp:posOffset>3566795</wp:posOffset>
                </wp:positionV>
                <wp:extent cx="1773832" cy="476250"/>
                <wp:effectExtent l="0" t="0" r="0" b="0"/>
                <wp:wrapNone/>
                <wp:docPr id="229" name="Text Box 229"/>
                <wp:cNvGraphicFramePr/>
                <a:graphic xmlns:a="http://schemas.openxmlformats.org/drawingml/2006/main">
                  <a:graphicData uri="http://schemas.microsoft.com/office/word/2010/wordprocessingShape">
                    <wps:wsp>
                      <wps:cNvSpPr txBox="1"/>
                      <wps:spPr>
                        <a:xfrm>
                          <a:off x="0" y="0"/>
                          <a:ext cx="1773832" cy="476250"/>
                        </a:xfrm>
                        <a:prstGeom prst="rect">
                          <a:avLst/>
                        </a:prstGeom>
                        <a:noFill/>
                        <a:ln w="6350">
                          <a:noFill/>
                        </a:ln>
                      </wps:spPr>
                      <wps:txbx>
                        <w:txbxContent>
                          <w:p w14:paraId="6028948B" w14:textId="77777777" w:rsidR="00CE17A8" w:rsidRPr="003D4311" w:rsidRDefault="00CE17A8" w:rsidP="00CE17A8">
                            <w:pPr>
                              <w:pStyle w:val="Tabletext"/>
                            </w:pPr>
                            <w:r>
                              <w:t xml:space="preserve">establishing a productive workplace cultu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566791" id="Text Box 229" o:spid="_x0000_s1065" type="#_x0000_t202" style="position:absolute;margin-left:88.45pt;margin-top:280.85pt;width:139.65pt;height:37.5pt;z-index:2516582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" filled="f" stroked="f" strokeweight=".5pt">
                <v:textbox>
                  <w:txbxContent>
                    <w:p w14:paraId="6028948B" w14:textId="77777777" w:rsidR="00CE17A8" w:rsidRPr="003D4311" w:rsidRDefault="00CE17A8" w:rsidP="00CE17A8">
                      <w:pPr>
                        <w:pStyle w:val="Tabletext"/>
                      </w:pPr>
                      <w:r>
                        <w:t xml:space="preserve">establishing a productive workplace culture </w:t>
                      </w:r>
                    </w:p>
                  </w:txbxContent>
                </v:textbox>
                <w10:wrap anchorx="margin"/>
              </v:shape>
            </w:pict>
          </mc:Fallback>
        </mc:AlternateContent>
      </w:r>
      <w:r w:rsidR="009C119B">
        <w:rPr>
          <w:noProof/>
        </w:rPr>
        <mc:AlternateContent>
          <mc:Choice Requires="wps">
            <w:drawing>
              <wp:anchor distT="0" distB="0" distL="114300" distR="114300" simplePos="0" relativeHeight="251658246" behindDoc="0" locked="0" layoutInCell="1" allowOverlap="1" wp14:anchorId="54DF6E49" wp14:editId="378007A0">
                <wp:simplePos x="0" y="0"/>
                <wp:positionH relativeFrom="column">
                  <wp:posOffset>129540</wp:posOffset>
                </wp:positionH>
                <wp:positionV relativeFrom="paragraph">
                  <wp:posOffset>833120</wp:posOffset>
                </wp:positionV>
                <wp:extent cx="1809750" cy="790575"/>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809750" cy="790575"/>
                        </a:xfrm>
                        <a:prstGeom prst="rect">
                          <a:avLst/>
                        </a:prstGeom>
                        <a:noFill/>
                        <a:ln w="6350">
                          <a:noFill/>
                        </a:ln>
                      </wps:spPr>
                      <wps:txbx>
                        <w:txbxContent>
                          <w:p w14:paraId="24E20AE8" w14:textId="77777777" w:rsidR="00E701D8" w:rsidRPr="003D4311" w:rsidRDefault="00E701D8" w:rsidP="00E701D8">
                            <w:pPr>
                              <w:rPr>
                                <w:color w:val="4D4D4D" w:themeColor="accent6"/>
                              </w:rPr>
                            </w:pPr>
                            <w:r w:rsidRPr="00995E18">
                              <w:rPr>
                                <w:rFonts w:ascii="Calibri Light" w:hAnsi="Calibri Light"/>
                                <w:color w:val="4D4D4D" w:themeColor="accent6"/>
                                <w:sz w:val="22"/>
                              </w:rPr>
                              <w:t>establishing and delivering plans that detail how the entity’s vision will lead to tangible outc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DF6E49" id="Text Box 226" o:spid="_x0000_s1066" type="#_x0000_t202" style="position:absolute;margin-left:10.2pt;margin-top:65.6pt;width:142.5pt;height:62.2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" filled="f" stroked="f" strokeweight=".5pt">
                <v:textbox>
                  <w:txbxContent>
                    <w:p w14:paraId="24E20AE8" w14:textId="77777777" w:rsidR="00E701D8" w:rsidRPr="003D4311" w:rsidRDefault="00E701D8" w:rsidP="00E701D8">
                      <w:pPr>
                        <w:rPr>
                          <w:color w:val="4D4D4D" w:themeColor="accent6"/>
                        </w:rPr>
                      </w:pPr>
                      <w:r w:rsidRPr="00995E18">
                        <w:rPr>
                          <w:rFonts w:ascii="Calibri Light" w:hAnsi="Calibri Light"/>
                          <w:color w:val="4D4D4D" w:themeColor="accent6"/>
                          <w:sz w:val="22"/>
                        </w:rPr>
                        <w:t>establishing and delivering plans that detail how the entity’s vision will lead to tangible outcomes</w:t>
                      </w:r>
                    </w:p>
                  </w:txbxContent>
                </v:textbox>
              </v:shape>
            </w:pict>
          </mc:Fallback>
        </mc:AlternateContent>
      </w:r>
      <w:r w:rsidR="009C119B">
        <w:rPr>
          <w:noProof/>
        </w:rPr>
        <mc:AlternateContent>
          <mc:Choice Requires="wps">
            <w:drawing>
              <wp:anchor distT="0" distB="0" distL="114300" distR="114300" simplePos="0" relativeHeight="251658245" behindDoc="0" locked="0" layoutInCell="1" allowOverlap="1" wp14:anchorId="2B3F30F5" wp14:editId="45B16017">
                <wp:simplePos x="0" y="0"/>
                <wp:positionH relativeFrom="column">
                  <wp:posOffset>285750</wp:posOffset>
                </wp:positionH>
                <wp:positionV relativeFrom="paragraph">
                  <wp:posOffset>147320</wp:posOffset>
                </wp:positionV>
                <wp:extent cx="1825533" cy="612119"/>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1825533" cy="612119"/>
                        </a:xfrm>
                        <a:prstGeom prst="rect">
                          <a:avLst/>
                        </a:prstGeom>
                        <a:noFill/>
                        <a:ln w="6350">
                          <a:noFill/>
                        </a:ln>
                      </wps:spPr>
                      <wps:txbx>
                        <w:txbxContent>
                          <w:p w14:paraId="6C88FB09" w14:textId="77777777" w:rsidR="00560341" w:rsidRPr="003D4311" w:rsidRDefault="00560341" w:rsidP="00560341">
                            <w:pPr>
                              <w:pStyle w:val="Tabletext"/>
                            </w:pPr>
                            <w:r>
                              <w:t xml:space="preserve">supporting the board in articulating and promoting the entity’s vision </w:t>
                            </w:r>
                          </w:p>
                          <w:p w14:paraId="5E137524" w14:textId="77777777" w:rsidR="00560341" w:rsidRPr="003D4311" w:rsidRDefault="00560341" w:rsidP="00560341">
                            <w:pPr>
                              <w:rPr>
                                <w:color w:val="4D4D4D" w:themeColor="accent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3F30F5" id="Text Box 225" o:spid="_x0000_s1067" type="#_x0000_t202" style="position:absolute;margin-left:22.5pt;margin-top:11.6pt;width:143.75pt;height:48.2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" filled="f" stroked="f" strokeweight=".5pt">
                <v:textbox>
                  <w:txbxContent>
                    <w:p w14:paraId="6C88FB09" w14:textId="77777777" w:rsidR="00560341" w:rsidRPr="003D4311" w:rsidRDefault="00560341" w:rsidP="00560341">
                      <w:pPr>
                        <w:pStyle w:val="Tabletext"/>
                      </w:pPr>
                      <w:r>
                        <w:t xml:space="preserve">supporting the board in articulating and promoting the entity’s vision </w:t>
                      </w:r>
                    </w:p>
                    <w:p w14:paraId="5E137524" w14:textId="77777777" w:rsidR="00560341" w:rsidRPr="003D4311" w:rsidRDefault="00560341" w:rsidP="00560341">
                      <w:pPr>
                        <w:rPr>
                          <w:color w:val="4D4D4D" w:themeColor="accent6"/>
                        </w:rPr>
                      </w:pPr>
                    </w:p>
                  </w:txbxContent>
                </v:textbox>
              </v:shape>
            </w:pict>
          </mc:Fallback>
        </mc:AlternateContent>
      </w:r>
      <w:r w:rsidR="002D746C">
        <w:rPr>
          <w:noProof/>
        </w:rPr>
        <mc:AlternateContent>
          <mc:Choice Requires="wpg">
            <w:drawing>
              <wp:inline distT="0" distB="0" distL="0" distR="0" wp14:anchorId="7F7994AA" wp14:editId="11DF115A">
                <wp:extent cx="5396230" cy="4099560"/>
                <wp:effectExtent l="76200" t="57150" r="52070" b="91440"/>
                <wp:docPr id="1761793383" name="Group 1761793383"/>
                <wp:cNvGraphicFramePr/>
                <a:graphic xmlns:a="http://schemas.openxmlformats.org/drawingml/2006/main">
                  <a:graphicData uri="http://schemas.microsoft.com/office/word/2010/wordprocessingGroup">
                    <wpg:wgp>
                      <wpg:cNvGrpSpPr/>
                      <wpg:grpSpPr>
                        <a:xfrm>
                          <a:off x="0" y="0"/>
                          <a:ext cx="5396230" cy="4099560"/>
                          <a:chOff x="0" y="0"/>
                          <a:chExt cx="5463814" cy="2920999"/>
                        </a:xfrm>
                      </wpg:grpSpPr>
                      <wpg:grpSp>
                        <wpg:cNvPr id="108" name="Group 108"/>
                        <wpg:cNvGrpSpPr/>
                        <wpg:grpSpPr>
                          <a:xfrm>
                            <a:off x="0" y="0"/>
                            <a:ext cx="5445125" cy="2920999"/>
                            <a:chOff x="425513" y="0"/>
                            <a:chExt cx="4870840" cy="2459426"/>
                          </a:xfrm>
                        </wpg:grpSpPr>
                        <wps:wsp>
                          <wps:cNvPr id="107" name="Rectangle 107"/>
                          <wps:cNvSpPr/>
                          <wps:spPr>
                            <a:xfrm>
                              <a:off x="425513" y="0"/>
                              <a:ext cx="4870840" cy="2459426"/>
                            </a:xfrm>
                            <a:prstGeom prst="rect">
                              <a:avLst/>
                            </a:prstGeom>
                            <a:solidFill>
                              <a:schemeClr val="accent3">
                                <a:lumMod val="40000"/>
                                <a:lumOff val="60000"/>
                              </a:schemeClr>
                            </a:solidFill>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93" name="Graphic 93" descr="Target Audience"/>
                            <pic:cNvPicPr>
                              <a:picLocks noChangeAspect="1"/>
                            </pic:cNvPicPr>
                          </pic:nvPicPr>
                          <pic:blipFill rotWithShape="1">
                            <a:blip r:embed="rId54">
                              <a:extLst>
                                <a:ext uri="{28A0092B-C50C-407E-A947-70E740481C1C}">
                                  <a14:useLocalDpi xmlns:a14="http://schemas.microsoft.com/office/drawing/2010/main" val="0"/>
                                </a:ext>
                                <a:ext uri="{96DAC541-7B7A-43D3-8B79-37D633B846F1}">
                                  <asvg:svgBlip xmlns:asvg="http://schemas.microsoft.com/office/drawing/2016/SVG/main" r:embed="rId55"/>
                                </a:ext>
                              </a:extLst>
                            </a:blip>
                            <a:srcRect t="12963" b="13406"/>
                            <a:stretch/>
                          </pic:blipFill>
                          <pic:spPr bwMode="auto">
                            <a:xfrm>
                              <a:off x="2415392" y="942887"/>
                              <a:ext cx="917465" cy="592520"/>
                            </a:xfrm>
                            <a:prstGeom prst="rect">
                              <a:avLst/>
                            </a:prstGeom>
                            <a:ln>
                              <a:noFill/>
                            </a:ln>
                            <a:extLst>
                              <a:ext uri="{53640926-AAD7-44D8-BBD7-CCE9431645EC}">
                                <a14:shadowObscured xmlns:a14="http://schemas.microsoft.com/office/drawing/2010/main"/>
                              </a:ext>
                            </a:extLst>
                          </pic:spPr>
                        </pic:pic>
                        <wps:wsp>
                          <wps:cNvPr id="94" name="Text Box 72"/>
                          <wps:cNvSpPr txBox="1"/>
                          <wps:spPr>
                            <a:xfrm>
                              <a:off x="661880" y="966075"/>
                              <a:ext cx="1520982" cy="707944"/>
                            </a:xfrm>
                            <a:prstGeom prst="rect">
                              <a:avLst/>
                            </a:prstGeom>
                            <a:noFill/>
                            <a:ln w="6350">
                              <a:noFill/>
                            </a:ln>
                          </wps:spPr>
                          <wps:txbx>
                            <w:txbxContent>
                              <w:p w14:paraId="3CE81E54" w14:textId="77777777" w:rsidR="002D746C" w:rsidRPr="003D4311" w:rsidRDefault="002D746C" w:rsidP="002D746C">
                                <w:pPr>
                                  <w:rPr>
                                    <w:color w:val="4D4D4D" w:themeColor="accent6"/>
                                    <w:sz w:val="24"/>
                                    <w:szCs w:val="24"/>
                                  </w:rPr>
                                </w:pPr>
                                <w:r>
                                  <w:rPr>
                                    <w:rFonts w:ascii="Calibri Light" w:eastAsia="Rockwell" w:hAnsi="Calibri Light" w:cs="Arial"/>
                                    <w:color w:val="4D4D4D" w:themeColor="accent6"/>
                                    <w:sz w:val="22"/>
                                    <w:lang w:val="en-US"/>
                                  </w:rPr>
                                  <w:t xml:space="preserve">setting strategies to </w:t>
                                </w:r>
                                <w:r w:rsidRPr="003D4311">
                                  <w:rPr>
                                    <w:rFonts w:ascii="Calibri Light" w:eastAsia="Rockwell" w:hAnsi="Calibri Light" w:cs="Arial"/>
                                    <w:color w:val="4D4D4D" w:themeColor="accent6"/>
                                    <w:sz w:val="22"/>
                                    <w:lang w:val="en-US"/>
                                  </w:rPr>
                                  <w:t xml:space="preserve">deliver the board’s priorities and </w:t>
                                </w:r>
                                <w:r>
                                  <w:rPr>
                                    <w:rFonts w:ascii="Calibri Light" w:eastAsia="Rockwell" w:hAnsi="Calibri Light" w:cs="Arial"/>
                                    <w:color w:val="4D4D4D" w:themeColor="accent6"/>
                                    <w:sz w:val="22"/>
                                    <w:lang w:val="en-US"/>
                                  </w:rPr>
                                  <w:t>meet entity obligation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5" name="Text Box 66"/>
                          <wps:cNvSpPr txBox="1"/>
                          <wps:spPr>
                            <a:xfrm>
                              <a:off x="2182862" y="2014920"/>
                              <a:ext cx="1401683" cy="435801"/>
                            </a:xfrm>
                            <a:prstGeom prst="rect">
                              <a:avLst/>
                            </a:prstGeom>
                            <a:noFill/>
                            <a:ln w="6350">
                              <a:noFill/>
                            </a:ln>
                          </wps:spPr>
                          <wps:txbx>
                            <w:txbxContent>
                              <w:p w14:paraId="2FE0560E" w14:textId="77777777" w:rsidR="002D746C" w:rsidRPr="0056012B" w:rsidRDefault="002D746C" w:rsidP="002D746C">
                                <w:pPr>
                                  <w:rPr>
                                    <w:color w:val="4D4D4D" w:themeColor="accent6"/>
                                    <w:sz w:val="24"/>
                                    <w:szCs w:val="24"/>
                                  </w:rPr>
                                </w:pPr>
                                <w:r>
                                  <w:rPr>
                                    <w:rFonts w:ascii="Calibri Light" w:eastAsia="Rockwell" w:hAnsi="Calibri Light" w:cs="Arial"/>
                                    <w:color w:val="4D4D4D" w:themeColor="accent6"/>
                                    <w:sz w:val="22"/>
                                    <w:lang w:val="en-US"/>
                                  </w:rPr>
                                  <w:t>leading</w:t>
                                </w:r>
                                <w:r w:rsidRPr="003D4311">
                                  <w:rPr>
                                    <w:rFonts w:ascii="Calibri Light" w:eastAsia="Rockwell" w:hAnsi="Calibri Light" w:cs="Arial"/>
                                    <w:color w:val="4D4D4D" w:themeColor="accent6"/>
                                    <w:sz w:val="22"/>
                                    <w:lang w:val="en-US"/>
                                  </w:rPr>
                                  <w:t xml:space="preserve"> and managing the entity’s workfor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309342" y="235797"/>
                              <a:ext cx="1560370" cy="748192"/>
                            </a:xfrm>
                            <a:prstGeom prst="rect">
                              <a:avLst/>
                            </a:prstGeom>
                            <a:noFill/>
                            <a:ln w="6350">
                              <a:noFill/>
                            </a:ln>
                          </wps:spPr>
                          <wps:txbx>
                            <w:txbxContent>
                              <w:p w14:paraId="0884E1C4" w14:textId="5D59CA10" w:rsidR="002D746C" w:rsidRPr="003D4311" w:rsidRDefault="002D746C" w:rsidP="00170408">
                                <w:pPr>
                                  <w:pStyle w:val="Tabletext"/>
                                </w:pPr>
                                <w:r w:rsidRPr="003D4311">
                                  <w:t>providing authoritative advice to the board, Minister, department, entity staff and stakehol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344259" y="1624483"/>
                              <a:ext cx="1061009" cy="368558"/>
                            </a:xfrm>
                            <a:prstGeom prst="rect">
                              <a:avLst/>
                            </a:prstGeom>
                            <a:noFill/>
                            <a:ln w="6350">
                              <a:noFill/>
                            </a:ln>
                          </wps:spPr>
                          <wps:txbx>
                            <w:txbxContent>
                              <w:p w14:paraId="6CD5C290" w14:textId="77777777" w:rsidR="002D746C" w:rsidRPr="003D4311" w:rsidRDefault="002D746C" w:rsidP="002D746C">
                                <w:pPr>
                                  <w:pStyle w:val="Tabletext"/>
                                </w:pPr>
                                <w:r w:rsidRPr="003D4311">
                                  <w:t>identifying and managing ri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639210" y="2110781"/>
                              <a:ext cx="1473640" cy="348645"/>
                            </a:xfrm>
                            <a:prstGeom prst="rect">
                              <a:avLst/>
                            </a:prstGeom>
                            <a:noFill/>
                            <a:ln w="6350">
                              <a:noFill/>
                            </a:ln>
                          </wps:spPr>
                          <wps:txbx>
                            <w:txbxContent>
                              <w:p w14:paraId="5F960E83" w14:textId="77777777" w:rsidR="002D746C" w:rsidRPr="003D4311" w:rsidRDefault="002D746C" w:rsidP="002D746C">
                                <w:pPr>
                                  <w:pStyle w:val="Tabletext"/>
                                </w:pPr>
                                <w:r w:rsidRPr="003D4311">
                                  <w:t>managing the entity’s finances and asse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0" name="Text Box 66"/>
                        <wps:cNvSpPr txBox="1"/>
                        <wps:spPr>
                          <a:xfrm>
                            <a:off x="3581331" y="1042712"/>
                            <a:ext cx="1882483" cy="796705"/>
                          </a:xfrm>
                          <a:prstGeom prst="rect">
                            <a:avLst/>
                          </a:prstGeom>
                          <a:noFill/>
                          <a:ln w="6350">
                            <a:noFill/>
                          </a:ln>
                        </wps:spPr>
                        <wps:txbx>
                          <w:txbxContent>
                            <w:p w14:paraId="1AB7AFB4" w14:textId="77777777" w:rsidR="002D746C" w:rsidRPr="0056012B" w:rsidRDefault="002D746C" w:rsidP="002D746C">
                              <w:pPr>
                                <w:rPr>
                                  <w:color w:val="4D4D4D" w:themeColor="accent6"/>
                                  <w:sz w:val="24"/>
                                  <w:szCs w:val="24"/>
                                </w:rPr>
                              </w:pPr>
                              <w:r w:rsidRPr="003D4311">
                                <w:rPr>
                                  <w:rFonts w:ascii="Calibri Light" w:eastAsia="Rockwell" w:hAnsi="Calibri Light" w:cs="Arial"/>
                                  <w:color w:val="4D4D4D" w:themeColor="accent6"/>
                                  <w:sz w:val="22"/>
                                  <w:lang w:val="en-US"/>
                                </w:rPr>
                                <w:t xml:space="preserve">establishing and </w:t>
                              </w:r>
                              <w:r>
                                <w:rPr>
                                  <w:rFonts w:ascii="Calibri Light" w:eastAsia="Rockwell" w:hAnsi="Calibri Light" w:cs="Arial"/>
                                  <w:color w:val="4D4D4D" w:themeColor="accent6"/>
                                  <w:sz w:val="22"/>
                                  <w:lang w:val="en-US"/>
                                </w:rPr>
                                <w:t xml:space="preserve">managing relationships (together with the board) with other organisations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1" name="Text Box 66"/>
                        <wps:cNvSpPr txBox="1"/>
                        <wps:spPr>
                          <a:xfrm>
                            <a:off x="3803384" y="1804213"/>
                            <a:ext cx="1619445" cy="517590"/>
                          </a:xfrm>
                          <a:prstGeom prst="rect">
                            <a:avLst/>
                          </a:prstGeom>
                          <a:noFill/>
                          <a:ln w="6350">
                            <a:noFill/>
                          </a:ln>
                        </wps:spPr>
                        <wps:txbx>
                          <w:txbxContent>
                            <w:p w14:paraId="13DC4663" w14:textId="77777777" w:rsidR="002D746C" w:rsidRPr="0056012B" w:rsidRDefault="002D746C" w:rsidP="002D746C">
                              <w:pPr>
                                <w:rPr>
                                  <w:color w:val="4D4D4D" w:themeColor="accent6"/>
                                  <w:sz w:val="24"/>
                                  <w:szCs w:val="24"/>
                                </w:rPr>
                              </w:pPr>
                              <w:r w:rsidRPr="003D4311">
                                <w:rPr>
                                  <w:rFonts w:ascii="Calibri Light" w:eastAsia="Rockwell" w:hAnsi="Calibri Light" w:cs="Arial"/>
                                  <w:color w:val="4D4D4D" w:themeColor="accent6"/>
                                  <w:sz w:val="22"/>
                                  <w:lang w:val="en-US"/>
                                </w:rPr>
                                <w:t>establishing and manag</w:t>
                              </w:r>
                              <w:r>
                                <w:rPr>
                                  <w:rFonts w:ascii="Calibri Light" w:eastAsia="Rockwell" w:hAnsi="Calibri Light" w:cs="Arial"/>
                                  <w:color w:val="4D4D4D" w:themeColor="accent6"/>
                                  <w:sz w:val="22"/>
                                  <w:lang w:val="en-US"/>
                                </w:rPr>
                                <w:t>ing the entity’s reput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F7994AA" id="Group 1761793383" o:spid="_x0000_s1068" style="width:424.9pt;height:322.8pt;mso-position-horizontal-relative:char;mso-position-vertical-relative:line" coordsize="54638,292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">
                <v:group id="Group 108" o:spid="_x0000_s1069" style="position:absolute;width:54451;height:29209" coordorigin="4255" coordsize="48708,2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rect id="Rectangle 107" o:spid="_x0000_s1070" style="position:absolute;left:4255;width:48708;height:24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" fillcolor="#c5e3ce [1302]" strokecolor="white [3201]" strokeweight="3pt">
                    <v:shadow on="t" color="black" opacity="24903f" origin=",.5" offset="0,.55556mm"/>
                  </v:rect>
                  <v:shape id="Graphic 93" o:spid="_x0000_s1071" type="#_x0000_t75" alt="Target Audience" style="position:absolute;left:24153;top:9428;width:9175;height:5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">
                    <v:imagedata r:id="rId56" o:title="Target Audience" croptop="8495f" cropbottom="8786f"/>
                  </v:shape>
                  <v:shape id="Text Box 72" o:spid="_x0000_s1072" type="#_x0000_t202" style="position:absolute;left:6618;top:9660;width:15210;height:7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3CE81E54" w14:textId="77777777" w:rsidR="002D746C" w:rsidRPr="003D4311" w:rsidRDefault="002D746C" w:rsidP="002D746C">
                          <w:pPr>
                            <w:rPr>
                              <w:color w:val="4D4D4D" w:themeColor="accent6"/>
                              <w:sz w:val="24"/>
                              <w:szCs w:val="24"/>
                            </w:rPr>
                          </w:pPr>
                          <w:r>
                            <w:rPr>
                              <w:rFonts w:ascii="Calibri Light" w:eastAsia="Rockwell" w:hAnsi="Calibri Light" w:cs="Arial"/>
                              <w:color w:val="4D4D4D" w:themeColor="accent6"/>
                              <w:sz w:val="22"/>
                              <w:lang w:val="en-US"/>
                            </w:rPr>
                            <w:t xml:space="preserve">setting strategies to </w:t>
                          </w:r>
                          <w:r w:rsidRPr="003D4311">
                            <w:rPr>
                              <w:rFonts w:ascii="Calibri Light" w:eastAsia="Rockwell" w:hAnsi="Calibri Light" w:cs="Arial"/>
                              <w:color w:val="4D4D4D" w:themeColor="accent6"/>
                              <w:sz w:val="22"/>
                              <w:lang w:val="en-US"/>
                            </w:rPr>
                            <w:t xml:space="preserve">deliver the board’s priorities and </w:t>
                          </w:r>
                          <w:r>
                            <w:rPr>
                              <w:rFonts w:ascii="Calibri Light" w:eastAsia="Rockwell" w:hAnsi="Calibri Light" w:cs="Arial"/>
                              <w:color w:val="4D4D4D" w:themeColor="accent6"/>
                              <w:sz w:val="22"/>
                              <w:lang w:val="en-US"/>
                            </w:rPr>
                            <w:t>meet entity obligations</w:t>
                          </w:r>
                        </w:p>
                      </w:txbxContent>
                    </v:textbox>
                  </v:shape>
                  <v:shape id="Text Box 66" o:spid="_x0000_s1073" type="#_x0000_t202" style="position:absolute;left:21828;top:20149;width:14017;height:43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2FE0560E" w14:textId="77777777" w:rsidR="002D746C" w:rsidRPr="0056012B" w:rsidRDefault="002D746C" w:rsidP="002D746C">
                          <w:pPr>
                            <w:rPr>
                              <w:color w:val="4D4D4D" w:themeColor="accent6"/>
                              <w:sz w:val="24"/>
                              <w:szCs w:val="24"/>
                            </w:rPr>
                          </w:pPr>
                          <w:r>
                            <w:rPr>
                              <w:rFonts w:ascii="Calibri Light" w:eastAsia="Rockwell" w:hAnsi="Calibri Light" w:cs="Arial"/>
                              <w:color w:val="4D4D4D" w:themeColor="accent6"/>
                              <w:sz w:val="22"/>
                              <w:lang w:val="en-US"/>
                            </w:rPr>
                            <w:t>leading</w:t>
                          </w:r>
                          <w:r w:rsidRPr="003D4311">
                            <w:rPr>
                              <w:rFonts w:ascii="Calibri Light" w:eastAsia="Rockwell" w:hAnsi="Calibri Light" w:cs="Arial"/>
                              <w:color w:val="4D4D4D" w:themeColor="accent6"/>
                              <w:sz w:val="22"/>
                              <w:lang w:val="en-US"/>
                            </w:rPr>
                            <w:t xml:space="preserve"> and managing the entity’s workforce</w:t>
                          </w:r>
                        </w:p>
                      </w:txbxContent>
                    </v:textbox>
                  </v:shape>
                  <v:shape id="Text Box 103" o:spid="_x0000_s1074" type="#_x0000_t202" style="position:absolute;left:23093;top:2357;width:15604;height:7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884E1C4" w14:textId="5D59CA10" w:rsidR="002D746C" w:rsidRPr="003D4311" w:rsidRDefault="002D746C" w:rsidP="00170408">
                          <w:pPr>
                            <w:pStyle w:val="Tabletext"/>
                          </w:pPr>
                          <w:r w:rsidRPr="003D4311">
                            <w:t>providing authoritative advice to the board, Minister, department, entity staff and stakeholders</w:t>
                          </w:r>
                        </w:p>
                      </w:txbxContent>
                    </v:textbox>
                  </v:shape>
                  <v:shape id="Text Box 104" o:spid="_x0000_s1075" type="#_x0000_t202" style="position:absolute;left:23442;top:16244;width:10610;height:3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6CD5C290" w14:textId="77777777" w:rsidR="002D746C" w:rsidRPr="003D4311" w:rsidRDefault="002D746C" w:rsidP="002D746C">
                          <w:pPr>
                            <w:pStyle w:val="Tabletext"/>
                          </w:pPr>
                          <w:r w:rsidRPr="003D4311">
                            <w:t>identifying and managing risk</w:t>
                          </w:r>
                        </w:p>
                      </w:txbxContent>
                    </v:textbox>
                  </v:shape>
                  <v:shape id="Text Box 106" o:spid="_x0000_s1076" type="#_x0000_t202" style="position:absolute;left:6392;top:21107;width:14736;height:3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5F960E83" w14:textId="77777777" w:rsidR="002D746C" w:rsidRPr="003D4311" w:rsidRDefault="002D746C" w:rsidP="002D746C">
                          <w:pPr>
                            <w:pStyle w:val="Tabletext"/>
                          </w:pPr>
                          <w:r w:rsidRPr="003D4311">
                            <w:t>managing the entity’s finances and assets</w:t>
                          </w:r>
                        </w:p>
                      </w:txbxContent>
                    </v:textbox>
                  </v:shape>
                </v:group>
                <v:shape id="Text Box 66" o:spid="_x0000_s1077" type="#_x0000_t202" style="position:absolute;left:35813;top:10427;width:18825;height:7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14:paraId="1AB7AFB4" w14:textId="77777777" w:rsidR="002D746C" w:rsidRPr="0056012B" w:rsidRDefault="002D746C" w:rsidP="002D746C">
                        <w:pPr>
                          <w:rPr>
                            <w:color w:val="4D4D4D" w:themeColor="accent6"/>
                            <w:sz w:val="24"/>
                            <w:szCs w:val="24"/>
                          </w:rPr>
                        </w:pPr>
                        <w:r w:rsidRPr="003D4311">
                          <w:rPr>
                            <w:rFonts w:ascii="Calibri Light" w:eastAsia="Rockwell" w:hAnsi="Calibri Light" w:cs="Arial"/>
                            <w:color w:val="4D4D4D" w:themeColor="accent6"/>
                            <w:sz w:val="22"/>
                            <w:lang w:val="en-US"/>
                          </w:rPr>
                          <w:t xml:space="preserve">establishing and </w:t>
                        </w:r>
                        <w:r>
                          <w:rPr>
                            <w:rFonts w:ascii="Calibri Light" w:eastAsia="Rockwell" w:hAnsi="Calibri Light" w:cs="Arial"/>
                            <w:color w:val="4D4D4D" w:themeColor="accent6"/>
                            <w:sz w:val="22"/>
                            <w:lang w:val="en-US"/>
                          </w:rPr>
                          <w:t xml:space="preserve">managing relationships (together with the board) with other organisations </w:t>
                        </w:r>
                      </w:p>
                    </w:txbxContent>
                  </v:textbox>
                </v:shape>
                <v:shape id="Text Box 66" o:spid="_x0000_s1078" type="#_x0000_t202" style="position:absolute;left:38033;top:18042;width:16195;height:5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JAJxQAAANsAAAAPAAAAZHJzL2Rvd25yZXYueG1sRI9Ba8JA&#10;FITvgv9heUJvuonU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Co6JAJxQAAANsAAAAP&#10;AAAAAAAAAAAAAAAAAAcCAABkcnMvZG93bnJldi54bWxQSwUGAAAAAAMAAwC3AAAA+QIAAAAA&#10;" filled="f" stroked="f" strokeweight=".5pt">
                  <v:textbox>
                    <w:txbxContent>
                      <w:p w14:paraId="13DC4663" w14:textId="77777777" w:rsidR="002D746C" w:rsidRPr="0056012B" w:rsidRDefault="002D746C" w:rsidP="002D746C">
                        <w:pPr>
                          <w:rPr>
                            <w:color w:val="4D4D4D" w:themeColor="accent6"/>
                            <w:sz w:val="24"/>
                            <w:szCs w:val="24"/>
                          </w:rPr>
                        </w:pPr>
                        <w:r w:rsidRPr="003D4311">
                          <w:rPr>
                            <w:rFonts w:ascii="Calibri Light" w:eastAsia="Rockwell" w:hAnsi="Calibri Light" w:cs="Arial"/>
                            <w:color w:val="4D4D4D" w:themeColor="accent6"/>
                            <w:sz w:val="22"/>
                            <w:lang w:val="en-US"/>
                          </w:rPr>
                          <w:t>establishing and manag</w:t>
                        </w:r>
                        <w:r>
                          <w:rPr>
                            <w:rFonts w:ascii="Calibri Light" w:eastAsia="Rockwell" w:hAnsi="Calibri Light" w:cs="Arial"/>
                            <w:color w:val="4D4D4D" w:themeColor="accent6"/>
                            <w:sz w:val="22"/>
                            <w:lang w:val="en-US"/>
                          </w:rPr>
                          <w:t>ing the entity’s reputation</w:t>
                        </w:r>
                      </w:p>
                    </w:txbxContent>
                  </v:textbox>
                </v:shape>
                <w10:anchorlock/>
              </v:group>
            </w:pict>
          </mc:Fallback>
        </mc:AlternateContent>
      </w:r>
      <w:r w:rsidR="005B0743">
        <w:t xml:space="preserve">Source: </w:t>
      </w:r>
      <w:r w:rsidR="00396AA0">
        <w:t>a</w:t>
      </w:r>
      <w:r w:rsidR="00631660" w:rsidRPr="006556FC">
        <w:t>dapted from</w:t>
      </w:r>
      <w:r w:rsidR="00631660">
        <w:t xml:space="preserve"> </w:t>
      </w:r>
      <w:r w:rsidR="005B0743">
        <w:t xml:space="preserve">VPSC, </w:t>
      </w:r>
      <w:r w:rsidR="005B0743" w:rsidRPr="00DF0100">
        <w:rPr>
          <w:i/>
          <w:iCs/>
        </w:rPr>
        <w:t>Serving Victoria: A Guide for Public Sector CEOs</w:t>
      </w:r>
      <w:r w:rsidR="001D310D">
        <w:t>.</w:t>
      </w:r>
    </w:p>
    <w:p w14:paraId="1D7100EB" w14:textId="292DEC0F" w:rsidR="000938AF" w:rsidRPr="006556FC" w:rsidRDefault="004141A1" w:rsidP="00995947">
      <w:pPr>
        <w:pStyle w:val="Paragraph"/>
      </w:pPr>
      <w:r w:rsidRPr="006556FC">
        <w:t>Th</w:t>
      </w:r>
      <w:r w:rsidR="0041131C" w:rsidRPr="006556FC">
        <w:t>ose fulfilling th</w:t>
      </w:r>
      <w:r w:rsidRPr="006556FC">
        <w:t xml:space="preserve">e role of </w:t>
      </w:r>
      <w:r w:rsidR="007F2A0B" w:rsidRPr="006556FC">
        <w:t>CEO</w:t>
      </w:r>
      <w:r w:rsidR="00C16863" w:rsidRPr="006556FC">
        <w:t xml:space="preserve"> </w:t>
      </w:r>
      <w:r w:rsidR="000A7662" w:rsidRPr="006556FC">
        <w:t xml:space="preserve">in a prescribed public entity </w:t>
      </w:r>
      <w:r w:rsidR="00C16863" w:rsidRPr="006556FC">
        <w:t xml:space="preserve">may </w:t>
      </w:r>
      <w:r w:rsidR="004D7AE3" w:rsidRPr="006556FC">
        <w:t xml:space="preserve">have </w:t>
      </w:r>
      <w:r w:rsidR="00C16863" w:rsidRPr="006556FC">
        <w:t>a significant public profile</w:t>
      </w:r>
      <w:r w:rsidR="00D57CB7" w:rsidRPr="006556FC">
        <w:t>.</w:t>
      </w:r>
      <w:r w:rsidR="00256346">
        <w:t xml:space="preserve"> </w:t>
      </w:r>
      <w:r w:rsidR="005369C7" w:rsidRPr="006556FC">
        <w:t xml:space="preserve">In particular, </w:t>
      </w:r>
      <w:r w:rsidR="00D57CB7" w:rsidRPr="006556FC">
        <w:t>this may be</w:t>
      </w:r>
      <w:r w:rsidR="000A7662" w:rsidRPr="006556FC">
        <w:t xml:space="preserve"> the case for</w:t>
      </w:r>
      <w:r w:rsidR="00B834FC" w:rsidRPr="006556FC">
        <w:t xml:space="preserve"> </w:t>
      </w:r>
      <w:r w:rsidR="005369C7" w:rsidRPr="006556FC">
        <w:t>CEOs</w:t>
      </w:r>
      <w:r w:rsidR="00B834FC" w:rsidRPr="006556FC">
        <w:t xml:space="preserve"> </w:t>
      </w:r>
      <w:r w:rsidR="005369C7" w:rsidRPr="006556FC">
        <w:t>working</w:t>
      </w:r>
      <w:r w:rsidR="002E3DDA" w:rsidRPr="006556FC">
        <w:t xml:space="preserve"> in region</w:t>
      </w:r>
      <w:r w:rsidR="00840F38" w:rsidRPr="006556FC">
        <w:t>ally based entities</w:t>
      </w:r>
      <w:r w:rsidR="002E3DDA" w:rsidRPr="006556FC">
        <w:t>.</w:t>
      </w:r>
      <w:r w:rsidR="007A4F80">
        <w:rPr>
          <w:rFonts w:ascii="ZWAdobeF" w:hAnsi="ZWAdobeF" w:cs="ZWAdobeF"/>
          <w:color w:val="auto"/>
          <w:sz w:val="2"/>
          <w:szCs w:val="2"/>
        </w:rPr>
        <w:t>19F</w:t>
      </w:r>
      <w:r w:rsidR="000701CC" w:rsidRPr="006556FC">
        <w:rPr>
          <w:rStyle w:val="FootnoteReference"/>
        </w:rPr>
        <w:footnoteReference w:id="22"/>
      </w:r>
      <w:r w:rsidR="002E3DDA" w:rsidRPr="006556FC">
        <w:t xml:space="preserve"> </w:t>
      </w:r>
      <w:r w:rsidR="00A521C8" w:rsidRPr="006556FC">
        <w:t>For example</w:t>
      </w:r>
      <w:r w:rsidR="000701CC" w:rsidRPr="006556FC">
        <w:t>,</w:t>
      </w:r>
      <w:r w:rsidR="00A521C8" w:rsidRPr="006556FC">
        <w:t xml:space="preserve"> </w:t>
      </w:r>
      <w:r w:rsidR="009F0ABD" w:rsidRPr="00CE6440">
        <w:rPr>
          <w:lang w:eastAsia="en-AU"/>
        </w:rPr>
        <w:t>Grampians Wimmera Mallee Water Corporation</w:t>
      </w:r>
      <w:r w:rsidR="009F0ABD" w:rsidRPr="006556FC">
        <w:t xml:space="preserve"> </w:t>
      </w:r>
      <w:r w:rsidR="009F0ABD">
        <w:t>(</w:t>
      </w:r>
      <w:r w:rsidR="00A521C8" w:rsidRPr="006556FC">
        <w:t>GWMWater</w:t>
      </w:r>
      <w:r w:rsidR="009F0ABD">
        <w:t>)</w:t>
      </w:r>
      <w:r w:rsidR="00A521C8" w:rsidRPr="006556FC">
        <w:t xml:space="preserve"> submitted:</w:t>
      </w:r>
    </w:p>
    <w:p w14:paraId="14DC12D0" w14:textId="410AEE93" w:rsidR="00A51C42" w:rsidRPr="00A521C8" w:rsidRDefault="00A51C42" w:rsidP="00A521C8">
      <w:pPr>
        <w:pStyle w:val="VIRTBreakouttext"/>
        <w:rPr>
          <w:sz w:val="22"/>
          <w:szCs w:val="18"/>
        </w:rPr>
      </w:pPr>
      <w:r w:rsidRPr="00A521C8">
        <w:rPr>
          <w:sz w:val="22"/>
          <w:szCs w:val="18"/>
        </w:rPr>
        <w:t xml:space="preserve">In the case of </w:t>
      </w:r>
      <w:r w:rsidR="00C809E4">
        <w:rPr>
          <w:sz w:val="22"/>
          <w:szCs w:val="18"/>
        </w:rPr>
        <w:t xml:space="preserve">more </w:t>
      </w:r>
      <w:r w:rsidRPr="00A521C8">
        <w:rPr>
          <w:sz w:val="22"/>
          <w:szCs w:val="18"/>
        </w:rPr>
        <w:t>remote Water Corporations it is important to recognise that incumbents in executive roles, including Managing Directors are relatively speaking very public.</w:t>
      </w:r>
      <w:r w:rsidRPr="00A521C8">
        <w:rPr>
          <w:sz w:val="22"/>
        </w:rPr>
        <w:t> </w:t>
      </w:r>
    </w:p>
    <w:p w14:paraId="59CA69F0" w14:textId="719D69F5" w:rsidR="00A51C42" w:rsidRPr="00A521C8" w:rsidRDefault="00A51C42" w:rsidP="00A521C8">
      <w:pPr>
        <w:pStyle w:val="VIRTBreakouttext"/>
        <w:rPr>
          <w:sz w:val="22"/>
          <w:szCs w:val="18"/>
        </w:rPr>
      </w:pPr>
      <w:r w:rsidRPr="00A521C8">
        <w:rPr>
          <w:sz w:val="22"/>
          <w:szCs w:val="18"/>
        </w:rPr>
        <w:t xml:space="preserve">They work </w:t>
      </w:r>
      <w:r w:rsidR="00127832">
        <w:rPr>
          <w:sz w:val="22"/>
          <w:szCs w:val="18"/>
        </w:rPr>
        <w:t xml:space="preserve">in </w:t>
      </w:r>
      <w:r w:rsidRPr="00A521C8">
        <w:rPr>
          <w:sz w:val="22"/>
          <w:szCs w:val="18"/>
        </w:rPr>
        <w:t>and live in communities that are much smaller than would be the case in larger provincial centres or in the Melbourne and Geelong metropolitan area. Consequently they spend a lot of time out of hours dealing with relevant interactions with individual community members or with larger community groups.</w:t>
      </w:r>
      <w:r w:rsidRPr="00A521C8">
        <w:rPr>
          <w:sz w:val="22"/>
        </w:rPr>
        <w:t> </w:t>
      </w:r>
      <w:r w:rsidRPr="006B2B56">
        <w:rPr>
          <w:i w:val="0"/>
          <w:iCs/>
          <w:sz w:val="22"/>
        </w:rPr>
        <w:t>[p.2]</w:t>
      </w:r>
    </w:p>
    <w:p w14:paraId="0F8BCA92" w14:textId="269BEA2B" w:rsidR="00995947" w:rsidRPr="0081617F" w:rsidRDefault="0070328A" w:rsidP="0070328A">
      <w:pPr>
        <w:pStyle w:val="Paragraph"/>
        <w:keepNext/>
      </w:pPr>
      <w:r w:rsidRPr="006556FC">
        <w:lastRenderedPageBreak/>
        <w:t xml:space="preserve">Box </w:t>
      </w:r>
      <w:r w:rsidRPr="0081617F">
        <w:t xml:space="preserve">3.1 </w:t>
      </w:r>
      <w:r w:rsidR="00ED2E9B" w:rsidRPr="0081617F">
        <w:t>sets out some</w:t>
      </w:r>
      <w:r w:rsidR="006E78B3" w:rsidRPr="0081617F">
        <w:t xml:space="preserve"> other</w:t>
      </w:r>
      <w:r w:rsidRPr="0081617F">
        <w:t xml:space="preserve"> </w:t>
      </w:r>
      <w:r w:rsidR="006E78B3" w:rsidRPr="0081617F">
        <w:t>comments from submissions</w:t>
      </w:r>
      <w:r w:rsidR="00BE674A" w:rsidRPr="0081617F">
        <w:t xml:space="preserve"> on the</w:t>
      </w:r>
      <w:r w:rsidR="00E4628B" w:rsidRPr="0081617F">
        <w:t xml:space="preserve"> </w:t>
      </w:r>
      <w:r w:rsidR="00536E43" w:rsidRPr="0081617F">
        <w:t xml:space="preserve">roles played by </w:t>
      </w:r>
      <w:r w:rsidR="0084175D" w:rsidRPr="0081617F">
        <w:t>a CEO.</w:t>
      </w:r>
    </w:p>
    <w:p w14:paraId="7E33ACBD" w14:textId="24801B7D" w:rsidR="00C22B87" w:rsidRPr="0081617F" w:rsidRDefault="00C22B87" w:rsidP="00C22B87">
      <w:pPr>
        <w:pStyle w:val="Tableheading"/>
        <w:keepNext/>
      </w:pPr>
      <w:bookmarkStart w:id="88" w:name="_Toc59127464"/>
      <w:r w:rsidRPr="0081617F">
        <w:t xml:space="preserve">Box 3.1: stakeholder views on the role of </w:t>
      </w:r>
      <w:r w:rsidR="0097580C" w:rsidRPr="0081617F">
        <w:t xml:space="preserve">a </w:t>
      </w:r>
      <w:r w:rsidRPr="0081617F">
        <w:t>CEO</w:t>
      </w:r>
      <w:bookmarkEnd w:id="88"/>
      <w:r w:rsidRPr="0081617F">
        <w:t xml:space="preserve"> </w:t>
      </w:r>
    </w:p>
    <w:p w14:paraId="50ADF2D3" w14:textId="4B64CB38" w:rsidR="00536E43" w:rsidRDefault="00C22B87" w:rsidP="00681417">
      <w:pPr>
        <w:pStyle w:val="Paragraph"/>
      </w:pPr>
      <w:r w:rsidRPr="0081617F">
        <w:rPr>
          <w:noProof/>
        </w:rPr>
        <mc:AlternateContent>
          <mc:Choice Requires="wps">
            <w:drawing>
              <wp:inline distT="0" distB="0" distL="0" distR="0" wp14:anchorId="57107FE2" wp14:editId="249DAC2B">
                <wp:extent cx="5396230" cy="3955311"/>
                <wp:effectExtent l="0" t="0" r="13970" b="26670"/>
                <wp:docPr id="1761793381" name="Text Box 1761793381"/>
                <wp:cNvGraphicFramePr/>
                <a:graphic xmlns:a="http://schemas.openxmlformats.org/drawingml/2006/main">
                  <a:graphicData uri="http://schemas.microsoft.com/office/word/2010/wordprocessingShape">
                    <wps:wsp>
                      <wps:cNvSpPr txBox="1"/>
                      <wps:spPr>
                        <a:xfrm>
                          <a:off x="0" y="0"/>
                          <a:ext cx="5396230" cy="3955311"/>
                        </a:xfrm>
                        <a:prstGeom prst="rect">
                          <a:avLst/>
                        </a:prstGeom>
                        <a:solidFill>
                          <a:schemeClr val="lt1"/>
                        </a:solidFill>
                        <a:ln w="9525">
                          <a:solidFill>
                            <a:schemeClr val="accent6"/>
                          </a:solidFill>
                        </a:ln>
                      </wps:spPr>
                      <wps:txbx>
                        <w:txbxContent>
                          <w:p w14:paraId="34858B42" w14:textId="73489941" w:rsidR="00C22B87" w:rsidRDefault="00905D27" w:rsidP="00C22B87">
                            <w:pPr>
                              <w:pStyle w:val="Tabletext"/>
                              <w:rPr>
                                <w:b/>
                                <w:bCs/>
                              </w:rPr>
                            </w:pPr>
                            <w:r>
                              <w:rPr>
                                <w:b/>
                                <w:bCs/>
                              </w:rPr>
                              <w:t>TAFE Gippsland</w:t>
                            </w:r>
                          </w:p>
                          <w:p w14:paraId="023C2FC8" w14:textId="44650622" w:rsidR="00FB7961" w:rsidRPr="00FB7961" w:rsidRDefault="004062C3" w:rsidP="00FB7961">
                            <w:pPr>
                              <w:pStyle w:val="VIRTBreakouttext"/>
                              <w:rPr>
                                <w:i w:val="0"/>
                                <w:iCs/>
                                <w:sz w:val="22"/>
                                <w:szCs w:val="18"/>
                              </w:rPr>
                            </w:pPr>
                            <w:r w:rsidRPr="004062C3">
                              <w:rPr>
                                <w:sz w:val="22"/>
                                <w:szCs w:val="18"/>
                              </w:rPr>
                              <w:t>The competency requirements differ in environments where CEOs are deemed to be prominent public entity identi</w:t>
                            </w:r>
                            <w:r w:rsidR="00731808">
                              <w:rPr>
                                <w:sz w:val="22"/>
                                <w:szCs w:val="18"/>
                              </w:rPr>
                              <w:t>ti</w:t>
                            </w:r>
                            <w:r w:rsidR="00885AD2">
                              <w:rPr>
                                <w:sz w:val="22"/>
                                <w:szCs w:val="18"/>
                              </w:rPr>
                              <w:t>es</w:t>
                            </w:r>
                            <w:r w:rsidRPr="004062C3">
                              <w:rPr>
                                <w:sz w:val="22"/>
                                <w:szCs w:val="18"/>
                              </w:rPr>
                              <w:t xml:space="preserve"> within regional and local communities. The complexities of the role including public relations, stakeholder engagement, industry liaison, security differing revenue streams including regulated, commercial and government funding, community and regional representation as well as community and stakeholder support agency, adds a higher level of expertise and experience requirements than is required in metropolitan appointments</w:t>
                            </w:r>
                            <w:r w:rsidR="00C22B87">
                              <w:rPr>
                                <w:sz w:val="22"/>
                                <w:szCs w:val="18"/>
                              </w:rPr>
                              <w:t xml:space="preserve">. </w:t>
                            </w:r>
                            <w:r w:rsidR="00C22B87">
                              <w:rPr>
                                <w:i w:val="0"/>
                                <w:iCs/>
                                <w:sz w:val="22"/>
                                <w:szCs w:val="18"/>
                              </w:rPr>
                              <w:t>[p.</w:t>
                            </w:r>
                            <w:r w:rsidR="009F10D0">
                              <w:rPr>
                                <w:i w:val="0"/>
                                <w:iCs/>
                                <w:sz w:val="22"/>
                                <w:szCs w:val="18"/>
                              </w:rPr>
                              <w:t>2</w:t>
                            </w:r>
                            <w:r w:rsidR="00C22B87">
                              <w:rPr>
                                <w:i w:val="0"/>
                                <w:iCs/>
                                <w:sz w:val="22"/>
                                <w:szCs w:val="18"/>
                              </w:rPr>
                              <w:t>]</w:t>
                            </w:r>
                          </w:p>
                          <w:p w14:paraId="5716C16D" w14:textId="3343A66D" w:rsidR="009F10D0" w:rsidRPr="00862957" w:rsidRDefault="00862957" w:rsidP="00862957">
                            <w:pPr>
                              <w:pStyle w:val="Tabletext"/>
                              <w:rPr>
                                <w:b/>
                              </w:rPr>
                            </w:pPr>
                            <w:r w:rsidRPr="00862957">
                              <w:rPr>
                                <w:b/>
                                <w:bCs/>
                              </w:rPr>
                              <w:t>Shrine of Remembrance</w:t>
                            </w:r>
                            <w:r w:rsidR="00237BA9">
                              <w:rPr>
                                <w:b/>
                                <w:bCs/>
                              </w:rPr>
                              <w:t xml:space="preserve"> Trust</w:t>
                            </w:r>
                          </w:p>
                          <w:p w14:paraId="6F606736" w14:textId="5B926E6E" w:rsidR="00C22B87" w:rsidRDefault="00F81349" w:rsidP="00C22B87">
                            <w:pPr>
                              <w:pStyle w:val="VIRTBreakouttext"/>
                              <w:rPr>
                                <w:i w:val="0"/>
                                <w:iCs/>
                                <w:sz w:val="22"/>
                                <w:szCs w:val="18"/>
                              </w:rPr>
                            </w:pPr>
                            <w:r w:rsidRPr="00F81349">
                              <w:rPr>
                                <w:sz w:val="22"/>
                                <w:szCs w:val="18"/>
                              </w:rPr>
                              <w:t>The CEO is responsible to the Board for the day to day operation of all aspects of the Shrine and ensuring that the key accountabilities of Stewardship and Commemoration are met.</w:t>
                            </w:r>
                            <w:r>
                              <w:rPr>
                                <w:sz w:val="22"/>
                                <w:szCs w:val="18"/>
                              </w:rPr>
                              <w:t xml:space="preserve"> </w:t>
                            </w:r>
                            <w:r>
                              <w:rPr>
                                <w:i w:val="0"/>
                                <w:iCs/>
                                <w:sz w:val="22"/>
                                <w:szCs w:val="18"/>
                              </w:rPr>
                              <w:t>[p.</w:t>
                            </w:r>
                            <w:r w:rsidR="00FF2199">
                              <w:rPr>
                                <w:i w:val="0"/>
                                <w:iCs/>
                                <w:sz w:val="22"/>
                                <w:szCs w:val="18"/>
                              </w:rPr>
                              <w:t>1</w:t>
                            </w:r>
                            <w:r>
                              <w:rPr>
                                <w:i w:val="0"/>
                                <w:iCs/>
                                <w:sz w:val="22"/>
                                <w:szCs w:val="18"/>
                              </w:rPr>
                              <w:t>]</w:t>
                            </w:r>
                          </w:p>
                          <w:p w14:paraId="6D64A455" w14:textId="5FE78B09" w:rsidR="00237BA9" w:rsidRDefault="004D79A5" w:rsidP="00237BA9">
                            <w:pPr>
                              <w:pStyle w:val="Tabletext"/>
                              <w:rPr>
                                <w:b/>
                                <w:bCs/>
                              </w:rPr>
                            </w:pPr>
                            <w:r>
                              <w:rPr>
                                <w:b/>
                                <w:bCs/>
                              </w:rPr>
                              <w:t>North East Waste and Recovery Group</w:t>
                            </w:r>
                          </w:p>
                          <w:p w14:paraId="4FA5118A" w14:textId="62925EFE" w:rsidR="00BA3D43" w:rsidRPr="00FE188C" w:rsidRDefault="00FE188C" w:rsidP="00FE188C">
                            <w:pPr>
                              <w:pStyle w:val="VIRTBreakouttext"/>
                              <w:rPr>
                                <w:sz w:val="22"/>
                                <w:szCs w:val="18"/>
                              </w:rPr>
                            </w:pPr>
                            <w:r>
                              <w:rPr>
                                <w:sz w:val="22"/>
                                <w:szCs w:val="18"/>
                              </w:rPr>
                              <w:t>To be successful in the role our EO is required to perform a wide breadth of management including developing strategy, business planning, corporate governance, financial management, people leadership, stakeholder management and operational delivery.</w:t>
                            </w:r>
                            <w:r w:rsidRPr="00FE188C">
                              <w:rPr>
                                <w:i w:val="0"/>
                                <w:iCs/>
                                <w:sz w:val="22"/>
                                <w:szCs w:val="18"/>
                              </w:rPr>
                              <w:t xml:space="preserve"> </w:t>
                            </w:r>
                            <w:r>
                              <w:rPr>
                                <w:i w:val="0"/>
                                <w:iCs/>
                                <w:sz w:val="22"/>
                                <w:szCs w:val="18"/>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7107FE2" id="Text Box 1761793381" o:spid="_x0000_s1079" type="#_x0000_t202" style="width:424.9pt;height:31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" fillcolor="white [3201]" strokecolor="#4d4d4d [3209]">
                <v:textbox>
                  <w:txbxContent>
                    <w:p w14:paraId="34858B42" w14:textId="73489941" w:rsidR="00C22B87" w:rsidRDefault="00905D27" w:rsidP="00C22B87">
                      <w:pPr>
                        <w:pStyle w:val="Tabletext"/>
                        <w:rPr>
                          <w:b/>
                          <w:bCs/>
                        </w:rPr>
                      </w:pPr>
                      <w:r>
                        <w:rPr>
                          <w:b/>
                          <w:bCs/>
                        </w:rPr>
                        <w:t>TAFE Gippsland</w:t>
                      </w:r>
                    </w:p>
                    <w:p w14:paraId="023C2FC8" w14:textId="44650622" w:rsidR="00FB7961" w:rsidRPr="00FB7961" w:rsidRDefault="004062C3" w:rsidP="00FB7961">
                      <w:pPr>
                        <w:pStyle w:val="VIRTBreakouttext"/>
                        <w:rPr>
                          <w:i w:val="0"/>
                          <w:iCs/>
                          <w:sz w:val="22"/>
                          <w:szCs w:val="18"/>
                        </w:rPr>
                      </w:pPr>
                      <w:r w:rsidRPr="004062C3">
                        <w:rPr>
                          <w:sz w:val="22"/>
                          <w:szCs w:val="18"/>
                        </w:rPr>
                        <w:t>The competency requirements differ in environments where CEOs are deemed to be prominent public entity identi</w:t>
                      </w:r>
                      <w:r w:rsidR="00731808">
                        <w:rPr>
                          <w:sz w:val="22"/>
                          <w:szCs w:val="18"/>
                        </w:rPr>
                        <w:t>ti</w:t>
                      </w:r>
                      <w:r w:rsidR="00885AD2">
                        <w:rPr>
                          <w:sz w:val="22"/>
                          <w:szCs w:val="18"/>
                        </w:rPr>
                        <w:t>es</w:t>
                      </w:r>
                      <w:r w:rsidRPr="004062C3">
                        <w:rPr>
                          <w:sz w:val="22"/>
                          <w:szCs w:val="18"/>
                        </w:rPr>
                        <w:t xml:space="preserve"> within regional and local communities. The complexities of the role including public relations, stakeholder engagement, industry liaison, security differing revenue streams including regulated, commercial and government funding, community and regional representation as well as community and stakeholder support agency, adds a higher level of expertise and experience requirements than is required in metropolitan appointments</w:t>
                      </w:r>
                      <w:r w:rsidR="00C22B87">
                        <w:rPr>
                          <w:sz w:val="22"/>
                          <w:szCs w:val="18"/>
                        </w:rPr>
                        <w:t xml:space="preserve">. </w:t>
                      </w:r>
                      <w:r w:rsidR="00C22B87">
                        <w:rPr>
                          <w:i w:val="0"/>
                          <w:iCs/>
                          <w:sz w:val="22"/>
                          <w:szCs w:val="18"/>
                        </w:rPr>
                        <w:t>[p.</w:t>
                      </w:r>
                      <w:r w:rsidR="009F10D0">
                        <w:rPr>
                          <w:i w:val="0"/>
                          <w:iCs/>
                          <w:sz w:val="22"/>
                          <w:szCs w:val="18"/>
                        </w:rPr>
                        <w:t>2</w:t>
                      </w:r>
                      <w:r w:rsidR="00C22B87">
                        <w:rPr>
                          <w:i w:val="0"/>
                          <w:iCs/>
                          <w:sz w:val="22"/>
                          <w:szCs w:val="18"/>
                        </w:rPr>
                        <w:t>]</w:t>
                      </w:r>
                    </w:p>
                    <w:p w14:paraId="5716C16D" w14:textId="3343A66D" w:rsidR="009F10D0" w:rsidRPr="00862957" w:rsidRDefault="00862957" w:rsidP="00862957">
                      <w:pPr>
                        <w:pStyle w:val="Tabletext"/>
                        <w:rPr>
                          <w:b/>
                        </w:rPr>
                      </w:pPr>
                      <w:r w:rsidRPr="00862957">
                        <w:rPr>
                          <w:b/>
                          <w:bCs/>
                        </w:rPr>
                        <w:t>Shrine of Remembrance</w:t>
                      </w:r>
                      <w:r w:rsidR="00237BA9">
                        <w:rPr>
                          <w:b/>
                          <w:bCs/>
                        </w:rPr>
                        <w:t xml:space="preserve"> Trust</w:t>
                      </w:r>
                    </w:p>
                    <w:p w14:paraId="6F606736" w14:textId="5B926E6E" w:rsidR="00C22B87" w:rsidRDefault="00F81349" w:rsidP="00C22B87">
                      <w:pPr>
                        <w:pStyle w:val="VIRTBreakouttext"/>
                        <w:rPr>
                          <w:i w:val="0"/>
                          <w:iCs/>
                          <w:sz w:val="22"/>
                          <w:szCs w:val="18"/>
                        </w:rPr>
                      </w:pPr>
                      <w:r w:rsidRPr="00F81349">
                        <w:rPr>
                          <w:sz w:val="22"/>
                          <w:szCs w:val="18"/>
                        </w:rPr>
                        <w:t>The CEO is responsible to the Board for the day to day operation of all aspects of the Shrine and ensuring that the key accountabilities of Stewardship and Commemoration are met.</w:t>
                      </w:r>
                      <w:r>
                        <w:rPr>
                          <w:sz w:val="22"/>
                          <w:szCs w:val="18"/>
                        </w:rPr>
                        <w:t xml:space="preserve"> </w:t>
                      </w:r>
                      <w:r>
                        <w:rPr>
                          <w:i w:val="0"/>
                          <w:iCs/>
                          <w:sz w:val="22"/>
                          <w:szCs w:val="18"/>
                        </w:rPr>
                        <w:t>[p.</w:t>
                      </w:r>
                      <w:r w:rsidR="00FF2199">
                        <w:rPr>
                          <w:i w:val="0"/>
                          <w:iCs/>
                          <w:sz w:val="22"/>
                          <w:szCs w:val="18"/>
                        </w:rPr>
                        <w:t>1</w:t>
                      </w:r>
                      <w:r>
                        <w:rPr>
                          <w:i w:val="0"/>
                          <w:iCs/>
                          <w:sz w:val="22"/>
                          <w:szCs w:val="18"/>
                        </w:rPr>
                        <w:t>]</w:t>
                      </w:r>
                    </w:p>
                    <w:p w14:paraId="6D64A455" w14:textId="5FE78B09" w:rsidR="00237BA9" w:rsidRDefault="004D79A5" w:rsidP="00237BA9">
                      <w:pPr>
                        <w:pStyle w:val="Tabletext"/>
                        <w:rPr>
                          <w:b/>
                          <w:bCs/>
                        </w:rPr>
                      </w:pPr>
                      <w:r>
                        <w:rPr>
                          <w:b/>
                          <w:bCs/>
                        </w:rPr>
                        <w:t>North East Waste and Recovery Group</w:t>
                      </w:r>
                    </w:p>
                    <w:p w14:paraId="4FA5118A" w14:textId="62925EFE" w:rsidR="00BA3D43" w:rsidRPr="00FE188C" w:rsidRDefault="00FE188C" w:rsidP="00FE188C">
                      <w:pPr>
                        <w:pStyle w:val="VIRTBreakouttext"/>
                        <w:rPr>
                          <w:sz w:val="22"/>
                          <w:szCs w:val="18"/>
                        </w:rPr>
                      </w:pPr>
                      <w:r>
                        <w:rPr>
                          <w:sz w:val="22"/>
                          <w:szCs w:val="18"/>
                        </w:rPr>
                        <w:t>To be successful in the role our EO is required to perform a wide breadth of management including developing strategy, business planning, corporate governance, financial management, people leadership, stakeholder management and operational delivery.</w:t>
                      </w:r>
                      <w:r w:rsidRPr="00FE188C">
                        <w:rPr>
                          <w:i w:val="0"/>
                          <w:iCs/>
                          <w:sz w:val="22"/>
                          <w:szCs w:val="18"/>
                        </w:rPr>
                        <w:t xml:space="preserve"> </w:t>
                      </w:r>
                      <w:r>
                        <w:rPr>
                          <w:i w:val="0"/>
                          <w:iCs/>
                          <w:sz w:val="22"/>
                          <w:szCs w:val="18"/>
                        </w:rPr>
                        <w:t>[p.2]</w:t>
                      </w:r>
                    </w:p>
                  </w:txbxContent>
                </v:textbox>
                <w10:anchorlock/>
              </v:shape>
            </w:pict>
          </mc:Fallback>
        </mc:AlternateContent>
      </w:r>
      <w:r w:rsidR="00FE188C" w:rsidRPr="0081617F">
        <w:rPr>
          <w:rFonts w:cstheme="minorBidi"/>
          <w:sz w:val="18"/>
        </w:rPr>
        <w:t>Source: written submissions.</w:t>
      </w:r>
    </w:p>
    <w:p w14:paraId="68FA705C" w14:textId="2E731224" w:rsidR="009F0F0A" w:rsidRDefault="00E609A5" w:rsidP="00243F9F">
      <w:pPr>
        <w:pStyle w:val="Parabeforeabulletlist"/>
      </w:pPr>
      <w:r>
        <w:t xml:space="preserve">Depending on the industry segment, needs of the entity and the environment it operates in, CEOs may have specific </w:t>
      </w:r>
      <w:r w:rsidR="00071345">
        <w:t>requirements or face challenges in fulfilling their roles</w:t>
      </w:r>
      <w:r w:rsidR="009F0F0A">
        <w:t>, f</w:t>
      </w:r>
      <w:r w:rsidR="00163497">
        <w:t>or example</w:t>
      </w:r>
      <w:r w:rsidR="009F0F0A">
        <w:t>:</w:t>
      </w:r>
    </w:p>
    <w:p w14:paraId="05935CE8" w14:textId="3D775E3F" w:rsidR="006D1D24" w:rsidRPr="00AE5312" w:rsidRDefault="001825DE" w:rsidP="009F0F0A">
      <w:pPr>
        <w:pStyle w:val="VIRTBulletpoints"/>
      </w:pPr>
      <w:r w:rsidRPr="00AE5312">
        <w:t>responding</w:t>
      </w:r>
      <w:r w:rsidR="00406EE1" w:rsidRPr="00AE5312">
        <w:t xml:space="preserve"> and adapting to </w:t>
      </w:r>
      <w:r w:rsidR="009F0F0A" w:rsidRPr="00AE5312">
        <w:t>c</w:t>
      </w:r>
      <w:r w:rsidR="00E20AC6" w:rsidRPr="00AE5312">
        <w:t xml:space="preserve">limate change is a </w:t>
      </w:r>
      <w:r w:rsidR="00AE5312" w:rsidRPr="00AE5312">
        <w:t>focus</w:t>
      </w:r>
      <w:r w:rsidR="00E20AC6" w:rsidRPr="00AE5312">
        <w:t xml:space="preserve"> for </w:t>
      </w:r>
      <w:r w:rsidR="005B2BA8">
        <w:t>some</w:t>
      </w:r>
      <w:r w:rsidR="00E20AC6" w:rsidRPr="00AE5312">
        <w:t xml:space="preserve"> entities across</w:t>
      </w:r>
      <w:r w:rsidR="00A70BD5" w:rsidRPr="00AE5312">
        <w:t xml:space="preserve"> </w:t>
      </w:r>
      <w:r w:rsidR="00E20AC6" w:rsidRPr="00AE5312">
        <w:t>the water and land management</w:t>
      </w:r>
      <w:r w:rsidR="009F0F0A" w:rsidRPr="00AE5312">
        <w:t xml:space="preserve"> </w:t>
      </w:r>
      <w:r w:rsidR="00C15471" w:rsidRPr="00AE5312">
        <w:t>entities</w:t>
      </w:r>
      <w:r w:rsidR="007A4F80">
        <w:rPr>
          <w:rFonts w:ascii="ZWAdobeF" w:hAnsi="ZWAdobeF" w:cs="ZWAdobeF"/>
          <w:color w:val="auto"/>
          <w:sz w:val="2"/>
          <w:szCs w:val="2"/>
        </w:rPr>
        <w:t>20F</w:t>
      </w:r>
      <w:r w:rsidR="00BD4DEA" w:rsidRPr="00AE5312">
        <w:rPr>
          <w:rStyle w:val="FootnoteReference"/>
        </w:rPr>
        <w:footnoteReference w:id="23"/>
      </w:r>
    </w:p>
    <w:p w14:paraId="2DFA0881" w14:textId="4DCC4729" w:rsidR="00647C0A" w:rsidRDefault="00647C0A" w:rsidP="009F0F0A">
      <w:pPr>
        <w:pStyle w:val="VIRTBulletpoints"/>
      </w:pPr>
      <w:r>
        <w:t xml:space="preserve">TAFEs and other education institutions </w:t>
      </w:r>
      <w:r w:rsidR="00EA53C6">
        <w:t xml:space="preserve">must establish and maintain relationships across industries </w:t>
      </w:r>
      <w:r w:rsidR="00D644D8">
        <w:t>to supplement and support students undertaking vocational training</w:t>
      </w:r>
      <w:r w:rsidR="007A4F80">
        <w:rPr>
          <w:rFonts w:ascii="ZWAdobeF" w:hAnsi="ZWAdobeF" w:cs="ZWAdobeF"/>
          <w:color w:val="auto"/>
          <w:sz w:val="2"/>
          <w:szCs w:val="2"/>
        </w:rPr>
        <w:t>21F</w:t>
      </w:r>
      <w:r w:rsidR="00841311">
        <w:rPr>
          <w:rStyle w:val="FootnoteReference"/>
        </w:rPr>
        <w:footnoteReference w:id="24"/>
      </w:r>
    </w:p>
    <w:p w14:paraId="75E06862" w14:textId="30D2DE7E" w:rsidR="00E24819" w:rsidRDefault="00A92409" w:rsidP="009F0F0A">
      <w:pPr>
        <w:pStyle w:val="VIRTBulletpoints"/>
      </w:pPr>
      <w:r>
        <w:t xml:space="preserve">smaller, regional entities </w:t>
      </w:r>
      <w:r w:rsidR="00CC288D">
        <w:t xml:space="preserve">that </w:t>
      </w:r>
      <w:r>
        <w:t>operat</w:t>
      </w:r>
      <w:r w:rsidR="00CC288D">
        <w:t xml:space="preserve">e </w:t>
      </w:r>
      <w:r>
        <w:t xml:space="preserve">over </w:t>
      </w:r>
      <w:r w:rsidR="00CC288D">
        <w:t>significant geographical areas may face challenges in managing resources</w:t>
      </w:r>
      <w:r w:rsidR="00551588">
        <w:t xml:space="preserve"> or staff required to fulfil the entity’s </w:t>
      </w:r>
      <w:r w:rsidR="001D08A7">
        <w:t>obligations</w:t>
      </w:r>
      <w:r w:rsidR="0059039C">
        <w:t xml:space="preserve"> efficiently and effectively</w:t>
      </w:r>
      <w:r w:rsidR="007A4F80">
        <w:rPr>
          <w:rFonts w:ascii="ZWAdobeF" w:hAnsi="ZWAdobeF" w:cs="ZWAdobeF"/>
          <w:color w:val="auto"/>
          <w:sz w:val="2"/>
          <w:szCs w:val="2"/>
        </w:rPr>
        <w:t>22F</w:t>
      </w:r>
      <w:r w:rsidR="007206C6">
        <w:rPr>
          <w:rStyle w:val="FootnoteReference"/>
        </w:rPr>
        <w:footnoteReference w:id="25"/>
      </w:r>
      <w:r w:rsidR="0059039C">
        <w:t xml:space="preserve"> </w:t>
      </w:r>
    </w:p>
    <w:p w14:paraId="29C25EC5" w14:textId="700597FD" w:rsidR="00254FA9" w:rsidRDefault="00197DF8" w:rsidP="00647C0A">
      <w:pPr>
        <w:pStyle w:val="VIRTBulletpoints"/>
      </w:pPr>
      <w:r>
        <w:lastRenderedPageBreak/>
        <w:t xml:space="preserve">entities within the sport, arts and facilities management industry segment may compete globally </w:t>
      </w:r>
      <w:r w:rsidR="003F2460">
        <w:t xml:space="preserve">and domestically </w:t>
      </w:r>
      <w:r>
        <w:t>to attract events, shows</w:t>
      </w:r>
      <w:r w:rsidR="00143B3F">
        <w:t>, exhibitions and conventions to Victoria</w:t>
      </w:r>
      <w:r w:rsidR="00721CA4">
        <w:t>.</w:t>
      </w:r>
      <w:r w:rsidR="007A4F80">
        <w:rPr>
          <w:rFonts w:ascii="ZWAdobeF" w:hAnsi="ZWAdobeF" w:cs="ZWAdobeF"/>
          <w:color w:val="auto"/>
          <w:sz w:val="2"/>
          <w:szCs w:val="2"/>
        </w:rPr>
        <w:t>23F</w:t>
      </w:r>
      <w:r w:rsidR="008F7061">
        <w:rPr>
          <w:rStyle w:val="FootnoteReference"/>
        </w:rPr>
        <w:footnoteReference w:id="26"/>
      </w:r>
    </w:p>
    <w:p w14:paraId="58161EBE" w14:textId="0E7855E0" w:rsidR="008F44E2" w:rsidRPr="00B56245" w:rsidRDefault="008F44E2" w:rsidP="008F44E2">
      <w:pPr>
        <w:pStyle w:val="Paragraph"/>
      </w:pPr>
      <w:r w:rsidRPr="00B56245">
        <w:t>Some public entities have a Managing Director instead of a CEO. As explained in the submission from GWMWater, this changes the requirements of the role as Managing Directors:</w:t>
      </w:r>
    </w:p>
    <w:p w14:paraId="748A0DA7" w14:textId="6DCBE619" w:rsidR="009E1996" w:rsidRDefault="008F44E2" w:rsidP="008F44E2">
      <w:pPr>
        <w:pStyle w:val="VIRTBreakouttext"/>
      </w:pPr>
      <w:r w:rsidRPr="00B56245">
        <w:t>…</w:t>
      </w:r>
      <w:r w:rsidR="00D5365B">
        <w:t xml:space="preserve"> </w:t>
      </w:r>
      <w:r w:rsidRPr="00B56245">
        <w:t>have the added role and responsibility of being a Director on the Board of the Corporation and this, added or different role is significant in terms of governance, corporate decision making and the strategic operation of the Board.</w:t>
      </w:r>
      <w:r w:rsidR="00F62951">
        <w:t xml:space="preserve"> </w:t>
      </w:r>
      <w:r w:rsidR="00F62951" w:rsidRPr="00F520BE">
        <w:rPr>
          <w:i w:val="0"/>
          <w:iCs/>
        </w:rPr>
        <w:t>[p</w:t>
      </w:r>
      <w:r w:rsidR="00867730" w:rsidRPr="00F520BE">
        <w:rPr>
          <w:i w:val="0"/>
          <w:iCs/>
        </w:rPr>
        <w:t>.</w:t>
      </w:r>
      <w:r w:rsidR="00F62951" w:rsidRPr="00F520BE">
        <w:rPr>
          <w:i w:val="0"/>
          <w:iCs/>
        </w:rPr>
        <w:t>2]</w:t>
      </w:r>
    </w:p>
    <w:p w14:paraId="289B1062" w14:textId="5D7BF0F2" w:rsidR="002D4A56" w:rsidRDefault="00A17DEA" w:rsidP="00677F92">
      <w:pPr>
        <w:pStyle w:val="VIRTHeading2"/>
      </w:pPr>
      <w:bookmarkStart w:id="89" w:name="_Toc33609451"/>
      <w:bookmarkStart w:id="90" w:name="_Toc35006377"/>
      <w:bookmarkStart w:id="91" w:name="_Toc45015320"/>
      <w:bookmarkStart w:id="92" w:name="_Toc59090132"/>
      <w:r>
        <w:t>3</w:t>
      </w:r>
      <w:r w:rsidR="002D4A56">
        <w:t>.</w:t>
      </w:r>
      <w:r w:rsidR="00CF6FEA">
        <w:t>2</w:t>
      </w:r>
      <w:r w:rsidR="00CF6FEA">
        <w:tab/>
      </w:r>
      <w:r w:rsidR="005F35BC">
        <w:t>Roles of s</w:t>
      </w:r>
      <w:r w:rsidR="002D4A56">
        <w:t xml:space="preserve">ubordinate </w:t>
      </w:r>
      <w:r w:rsidR="002D4A56" w:rsidRPr="00AE00FF">
        <w:t>executives</w:t>
      </w:r>
      <w:bookmarkEnd w:id="89"/>
      <w:bookmarkEnd w:id="90"/>
      <w:bookmarkEnd w:id="91"/>
      <w:bookmarkEnd w:id="92"/>
    </w:p>
    <w:p w14:paraId="4A3025B9" w14:textId="3E83C99B" w:rsidR="00D242D7" w:rsidRDefault="00703DDD" w:rsidP="00E859B7">
      <w:pPr>
        <w:pStyle w:val="Paragraph"/>
      </w:pPr>
      <w:bookmarkStart w:id="93" w:name="_Hlk20815111"/>
      <w:r>
        <w:t>CEOs</w:t>
      </w:r>
      <w:r w:rsidR="004401CC">
        <w:t xml:space="preserve"> employ</w:t>
      </w:r>
      <w:r w:rsidR="006616C4">
        <w:t xml:space="preserve"> subordinate e</w:t>
      </w:r>
      <w:r w:rsidR="002D4A56">
        <w:t xml:space="preserve">xecutives </w:t>
      </w:r>
      <w:r w:rsidR="004401CC">
        <w:t xml:space="preserve">to </w:t>
      </w:r>
      <w:r w:rsidR="007326BA">
        <w:t xml:space="preserve">contribute to the </w:t>
      </w:r>
      <w:r w:rsidR="001701D3">
        <w:t>deliver</w:t>
      </w:r>
      <w:r w:rsidR="007326BA">
        <w:t>y</w:t>
      </w:r>
      <w:r w:rsidR="001701D3">
        <w:t xml:space="preserve"> </w:t>
      </w:r>
      <w:r w:rsidR="00736E15">
        <w:t xml:space="preserve">of </w:t>
      </w:r>
      <w:r w:rsidR="001701D3">
        <w:t>the government’s objectives for their organisations.</w:t>
      </w:r>
      <w:r w:rsidR="007A4F80">
        <w:rPr>
          <w:rFonts w:ascii="ZWAdobeF" w:hAnsi="ZWAdobeF" w:cs="ZWAdobeF"/>
          <w:color w:val="auto"/>
          <w:sz w:val="2"/>
          <w:szCs w:val="2"/>
        </w:rPr>
        <w:t>24F</w:t>
      </w:r>
      <w:r w:rsidR="009A1A87" w:rsidRPr="00D242D7">
        <w:rPr>
          <w:vertAlign w:val="superscript"/>
        </w:rPr>
        <w:footnoteReference w:id="27"/>
      </w:r>
      <w:r w:rsidR="00E859B7">
        <w:t xml:space="preserve"> </w:t>
      </w:r>
      <w:r w:rsidR="007326BA">
        <w:t>T</w:t>
      </w:r>
      <w:r w:rsidR="0055517B">
        <w:t xml:space="preserve">he </w:t>
      </w:r>
      <w:r w:rsidR="001701D3">
        <w:t xml:space="preserve">duties of </w:t>
      </w:r>
      <w:r w:rsidR="0055517B">
        <w:t>individual</w:t>
      </w:r>
      <w:r w:rsidR="001701D3">
        <w:t xml:space="preserve"> executive</w:t>
      </w:r>
      <w:r w:rsidR="0055517B">
        <w:t>s</w:t>
      </w:r>
      <w:r w:rsidR="001701D3">
        <w:t xml:space="preserve"> var</w:t>
      </w:r>
      <w:r w:rsidR="0055517B">
        <w:t>y</w:t>
      </w:r>
      <w:r w:rsidR="001701D3">
        <w:t xml:space="preserve"> </w:t>
      </w:r>
      <w:r w:rsidR="0055517B">
        <w:t>from entity to entity and between industry segments</w:t>
      </w:r>
      <w:r w:rsidR="001701D3">
        <w:t xml:space="preserve">. </w:t>
      </w:r>
    </w:p>
    <w:p w14:paraId="25771FF1" w14:textId="1B3F6318" w:rsidR="0079445D" w:rsidRDefault="0055517B" w:rsidP="006D5B6A">
      <w:pPr>
        <w:pStyle w:val="Parabeforeabulletlist"/>
      </w:pPr>
      <w:r>
        <w:t xml:space="preserve">Generally speaking, </w:t>
      </w:r>
      <w:r w:rsidR="00E54B2E">
        <w:t xml:space="preserve">the PEECF sets out the responsibilities of </w:t>
      </w:r>
      <w:r>
        <w:t xml:space="preserve">subordinate executives </w:t>
      </w:r>
      <w:r w:rsidR="00E54B2E">
        <w:t>as</w:t>
      </w:r>
      <w:r w:rsidR="0079445D">
        <w:t>:</w:t>
      </w:r>
      <w:r w:rsidR="007A4F80">
        <w:rPr>
          <w:rFonts w:ascii="ZWAdobeF" w:hAnsi="ZWAdobeF" w:cs="ZWAdobeF"/>
          <w:color w:val="auto"/>
          <w:sz w:val="2"/>
          <w:szCs w:val="2"/>
        </w:rPr>
        <w:t>25F</w:t>
      </w:r>
    </w:p>
    <w:p w14:paraId="66112E66" w14:textId="26BB5C98" w:rsidR="0079445D" w:rsidRPr="007C177F" w:rsidRDefault="0055517B" w:rsidP="00677F92">
      <w:pPr>
        <w:pStyle w:val="VIRTBulletpoints"/>
      </w:pPr>
      <w:r>
        <w:t>implementing a strategic direction for their area</w:t>
      </w:r>
    </w:p>
    <w:p w14:paraId="3C2DF4B1" w14:textId="3DFA6BA0" w:rsidR="0079445D" w:rsidRPr="007C177F" w:rsidRDefault="0055517B" w:rsidP="00677F92">
      <w:pPr>
        <w:pStyle w:val="VIRTBulletpoints"/>
      </w:pPr>
      <w:r>
        <w:t>providing leadership and contributing to the improvement of their area by deciding how goals will be achieved and priorities set</w:t>
      </w:r>
    </w:p>
    <w:p w14:paraId="4A110AE2" w14:textId="147DA5B0" w:rsidR="0079445D" w:rsidRPr="007C177F" w:rsidRDefault="0055517B" w:rsidP="00677F92">
      <w:pPr>
        <w:pStyle w:val="VIRTBulletpoints"/>
      </w:pPr>
      <w:r>
        <w:t>providing authoritative advice to their CEO</w:t>
      </w:r>
    </w:p>
    <w:p w14:paraId="0ADB5F1D" w14:textId="6CE08431" w:rsidR="0079445D" w:rsidRPr="007C177F" w:rsidRDefault="0055517B" w:rsidP="00677F92">
      <w:pPr>
        <w:pStyle w:val="VIRTBulletpoints"/>
      </w:pPr>
      <w:r>
        <w:t>managing close liaison and effective relationships with stakeholders</w:t>
      </w:r>
    </w:p>
    <w:p w14:paraId="1D95F8AA" w14:textId="77777777" w:rsidR="00784889" w:rsidRDefault="0055517B" w:rsidP="00677F92">
      <w:pPr>
        <w:pStyle w:val="VIRTBulletpoints"/>
      </w:pPr>
      <w:r>
        <w:t>ensuring compliance with legislation, directives, policies</w:t>
      </w:r>
      <w:r w:rsidR="00FC6D2E">
        <w:t>,</w:t>
      </w:r>
      <w:r>
        <w:t xml:space="preserve"> regulations and processes</w:t>
      </w:r>
    </w:p>
    <w:p w14:paraId="1CDC9B4D" w14:textId="70EB16A1" w:rsidR="0079445D" w:rsidRPr="006556FC" w:rsidRDefault="00784889" w:rsidP="00677F92">
      <w:pPr>
        <w:pStyle w:val="VIRTBulletpoints"/>
      </w:pPr>
      <w:r w:rsidRPr="006556FC">
        <w:t xml:space="preserve">managing </w:t>
      </w:r>
      <w:r w:rsidR="00625678" w:rsidRPr="006556FC">
        <w:t xml:space="preserve">and mitigating </w:t>
      </w:r>
      <w:r w:rsidRPr="006556FC">
        <w:t>risk for their area of responsibility</w:t>
      </w:r>
      <w:r w:rsidR="0055517B" w:rsidRPr="006556FC">
        <w:t>.</w:t>
      </w:r>
    </w:p>
    <w:p w14:paraId="5400A277" w14:textId="6EF2CEEA" w:rsidR="00350690" w:rsidRPr="00B91C5B" w:rsidRDefault="0055517B" w:rsidP="00681417">
      <w:pPr>
        <w:pStyle w:val="Paragraph"/>
      </w:pPr>
      <w:r>
        <w:t>In addition, subordinate executives may also be responsible for managing teams of employees and carrying out other managerial tasks, including human resource functions, information technology operations and financial matters (e.g. budget management).</w:t>
      </w:r>
    </w:p>
    <w:p w14:paraId="5E5A0139" w14:textId="41145294" w:rsidR="0055517B" w:rsidRDefault="0055517B" w:rsidP="00B61FB2">
      <w:pPr>
        <w:pStyle w:val="Parabeforeabulletlist"/>
      </w:pPr>
      <w:bookmarkStart w:id="94" w:name="_Toc20323450"/>
      <w:bookmarkStart w:id="95" w:name="_Toc33609452"/>
      <w:r>
        <w:t>Common role titles of subordinate executives across prescribed public entities are:</w:t>
      </w:r>
    </w:p>
    <w:p w14:paraId="43B0C1DF" w14:textId="5AEE70C1" w:rsidR="0055517B" w:rsidRDefault="0055517B" w:rsidP="00677F92">
      <w:pPr>
        <w:pStyle w:val="VIRTBulletpoints"/>
      </w:pPr>
      <w:r>
        <w:t>Chief Operations Officer</w:t>
      </w:r>
      <w:r w:rsidR="00396AA0">
        <w:t xml:space="preserve"> </w:t>
      </w:r>
      <w:r>
        <w:t>/</w:t>
      </w:r>
      <w:r w:rsidR="00396AA0">
        <w:t xml:space="preserve"> </w:t>
      </w:r>
      <w:r>
        <w:t>Chief Operating Officer</w:t>
      </w:r>
    </w:p>
    <w:p w14:paraId="1526A089" w14:textId="167D465D" w:rsidR="0055517B" w:rsidRDefault="00FC4C8C" w:rsidP="00677F92">
      <w:pPr>
        <w:pStyle w:val="VIRTBulletpoints"/>
      </w:pPr>
      <w:r>
        <w:lastRenderedPageBreak/>
        <w:t>Chief Information Officer</w:t>
      </w:r>
    </w:p>
    <w:p w14:paraId="7EC969CA" w14:textId="5F010E43" w:rsidR="00FC4C8C" w:rsidRDefault="00FC4C8C" w:rsidP="00677F92">
      <w:pPr>
        <w:pStyle w:val="VIRTBulletpoints"/>
      </w:pPr>
      <w:r>
        <w:t>Chief Financial Officer</w:t>
      </w:r>
    </w:p>
    <w:p w14:paraId="6D37B743" w14:textId="468D0E2F" w:rsidR="00FC4C8C" w:rsidRDefault="00FC4C8C" w:rsidP="00677F92">
      <w:pPr>
        <w:pStyle w:val="VIRTBulletpoints"/>
      </w:pPr>
      <w:r>
        <w:t>Chief Procurement Officer</w:t>
      </w:r>
    </w:p>
    <w:p w14:paraId="38C9F141" w14:textId="323670BF" w:rsidR="00FC4C8C" w:rsidRDefault="00FC4C8C" w:rsidP="00677F92">
      <w:pPr>
        <w:pStyle w:val="VIRTBulletpoints"/>
      </w:pPr>
      <w:r>
        <w:t>Executive Manager</w:t>
      </w:r>
    </w:p>
    <w:p w14:paraId="571C2378" w14:textId="18064D15" w:rsidR="00FC4C8C" w:rsidRDefault="00FC4C8C" w:rsidP="00677F92">
      <w:pPr>
        <w:pStyle w:val="VIRTBulletpoints"/>
      </w:pPr>
      <w:r>
        <w:t>General Manager</w:t>
      </w:r>
    </w:p>
    <w:p w14:paraId="73E1B808" w14:textId="3A7C58EF" w:rsidR="00BD0BF6" w:rsidRDefault="00BD0BF6" w:rsidP="00BD0BF6">
      <w:pPr>
        <w:pStyle w:val="VIRTBulletpoints"/>
      </w:pPr>
      <w:r>
        <w:t>Executive Director</w:t>
      </w:r>
    </w:p>
    <w:p w14:paraId="38AC0E7A" w14:textId="741E4B17" w:rsidR="00BD0BF6" w:rsidRDefault="00BD0BF6" w:rsidP="00677F92">
      <w:pPr>
        <w:pStyle w:val="VIRTBulletpoints"/>
      </w:pPr>
      <w:r>
        <w:t>Director</w:t>
      </w:r>
    </w:p>
    <w:p w14:paraId="40A46475" w14:textId="4D45177F" w:rsidR="00FC4C8C" w:rsidRDefault="00FC4C8C" w:rsidP="00677F92">
      <w:pPr>
        <w:pStyle w:val="VIRTBulletpoints"/>
      </w:pPr>
      <w:r>
        <w:t>Human Resources Director</w:t>
      </w:r>
      <w:r w:rsidR="002C13AC">
        <w:t>.</w:t>
      </w:r>
    </w:p>
    <w:p w14:paraId="4E23E0F3" w14:textId="3310D1DF" w:rsidR="00C71040" w:rsidRDefault="0084175D" w:rsidP="00C71040">
      <w:pPr>
        <w:pStyle w:val="Paragraph"/>
      </w:pPr>
      <w:r w:rsidRPr="006556FC">
        <w:t xml:space="preserve">Several submissions discussed the </w:t>
      </w:r>
      <w:r w:rsidR="00265785" w:rsidRPr="006556FC">
        <w:t xml:space="preserve">demanding nature of </w:t>
      </w:r>
      <w:r w:rsidRPr="006556FC">
        <w:t>subordinate executive</w:t>
      </w:r>
      <w:r w:rsidR="00265785" w:rsidRPr="006556FC">
        <w:t xml:space="preserve"> roles (box 3.2)</w:t>
      </w:r>
      <w:r w:rsidR="00531D99">
        <w:t>.</w:t>
      </w:r>
      <w:r w:rsidRPr="006556FC">
        <w:t xml:space="preserve"> </w:t>
      </w:r>
    </w:p>
    <w:p w14:paraId="33C672F2" w14:textId="5898E763" w:rsidR="0084175D" w:rsidRPr="00D40C1F" w:rsidRDefault="0084175D" w:rsidP="0084175D">
      <w:pPr>
        <w:pStyle w:val="Tableheading"/>
        <w:keepNext/>
      </w:pPr>
      <w:bookmarkStart w:id="96" w:name="_Toc59127465"/>
      <w:r w:rsidRPr="006556FC">
        <w:t xml:space="preserve">Box </w:t>
      </w:r>
      <w:r w:rsidRPr="00D40C1F">
        <w:t>3.2: stakeholder views on the roles of subordinate executives</w:t>
      </w:r>
      <w:bookmarkEnd w:id="96"/>
      <w:r w:rsidRPr="00D40C1F">
        <w:t xml:space="preserve"> </w:t>
      </w:r>
    </w:p>
    <w:p w14:paraId="45BDD27C" w14:textId="3CE0ED95" w:rsidR="0084175D" w:rsidRPr="00D40C1F" w:rsidRDefault="0084175D" w:rsidP="00DD6EE8">
      <w:pPr>
        <w:pStyle w:val="Paragraph"/>
      </w:pPr>
      <w:r w:rsidRPr="00D40C1F">
        <w:rPr>
          <w:noProof/>
        </w:rPr>
        <mc:AlternateContent>
          <mc:Choice Requires="wps">
            <w:drawing>
              <wp:inline distT="0" distB="0" distL="0" distR="0" wp14:anchorId="7B3AC073" wp14:editId="4FE2C177">
                <wp:extent cx="5396230" cy="4805916"/>
                <wp:effectExtent l="0" t="0" r="13970" b="13970"/>
                <wp:docPr id="1761793385" name="Text Box 1761793385"/>
                <wp:cNvGraphicFramePr/>
                <a:graphic xmlns:a="http://schemas.openxmlformats.org/drawingml/2006/main">
                  <a:graphicData uri="http://schemas.microsoft.com/office/word/2010/wordprocessingShape">
                    <wps:wsp>
                      <wps:cNvSpPr txBox="1"/>
                      <wps:spPr>
                        <a:xfrm>
                          <a:off x="0" y="0"/>
                          <a:ext cx="5396230" cy="4805916"/>
                        </a:xfrm>
                        <a:prstGeom prst="rect">
                          <a:avLst/>
                        </a:prstGeom>
                        <a:solidFill>
                          <a:schemeClr val="lt1"/>
                        </a:solidFill>
                        <a:ln w="9525">
                          <a:solidFill>
                            <a:schemeClr val="accent6"/>
                          </a:solidFill>
                        </a:ln>
                      </wps:spPr>
                      <wps:txbx>
                        <w:txbxContent>
                          <w:p w14:paraId="2C5D2ED1" w14:textId="5E1614EF" w:rsidR="0084175D" w:rsidRDefault="009D1FCD" w:rsidP="0084175D">
                            <w:pPr>
                              <w:pStyle w:val="Tabletext"/>
                              <w:rPr>
                                <w:b/>
                                <w:bCs/>
                              </w:rPr>
                            </w:pPr>
                            <w:r w:rsidRPr="009D1FCD">
                              <w:rPr>
                                <w:b/>
                                <w:bCs/>
                              </w:rPr>
                              <w:t>Victorian Water Industry Association</w:t>
                            </w:r>
                          </w:p>
                          <w:p w14:paraId="0DD9D182" w14:textId="71DBA283" w:rsidR="0084175D" w:rsidRDefault="009D1FCD" w:rsidP="0084175D">
                            <w:pPr>
                              <w:pStyle w:val="VIRTBreakouttext"/>
                              <w:rPr>
                                <w:i w:val="0"/>
                                <w:iCs/>
                                <w:sz w:val="22"/>
                                <w:szCs w:val="18"/>
                              </w:rPr>
                            </w:pPr>
                            <w:r>
                              <w:rPr>
                                <w:sz w:val="22"/>
                                <w:szCs w:val="18"/>
                              </w:rPr>
                              <w:t xml:space="preserve">In recent years water corporation executives </w:t>
                            </w:r>
                            <w:r w:rsidR="00DB01C2" w:rsidRPr="00DB01C2">
                              <w:rPr>
                                <w:sz w:val="22"/>
                                <w:szCs w:val="18"/>
                              </w:rPr>
                              <w:t>have been required to provide an increasing number of attestations across multiple regulators, and they are also dealing with new and emerging categories of risk such as cybersecurity and climate change</w:t>
                            </w:r>
                            <w:r w:rsidR="002C36DD">
                              <w:rPr>
                                <w:sz w:val="22"/>
                                <w:szCs w:val="18"/>
                              </w:rPr>
                              <w:t>.</w:t>
                            </w:r>
                            <w:r w:rsidR="0084175D">
                              <w:rPr>
                                <w:sz w:val="22"/>
                                <w:szCs w:val="18"/>
                              </w:rPr>
                              <w:t xml:space="preserve"> </w:t>
                            </w:r>
                            <w:r w:rsidR="0084175D">
                              <w:rPr>
                                <w:i w:val="0"/>
                                <w:iCs/>
                                <w:sz w:val="22"/>
                                <w:szCs w:val="18"/>
                              </w:rPr>
                              <w:t>[p.</w:t>
                            </w:r>
                            <w:r w:rsidR="0029004A">
                              <w:rPr>
                                <w:i w:val="0"/>
                                <w:iCs/>
                                <w:sz w:val="22"/>
                                <w:szCs w:val="18"/>
                              </w:rPr>
                              <w:t>1</w:t>
                            </w:r>
                            <w:r w:rsidR="0084175D">
                              <w:rPr>
                                <w:i w:val="0"/>
                                <w:iCs/>
                                <w:sz w:val="22"/>
                                <w:szCs w:val="18"/>
                              </w:rPr>
                              <w:t>]</w:t>
                            </w:r>
                          </w:p>
                          <w:p w14:paraId="784729F0" w14:textId="539EE6E9" w:rsidR="0084175D" w:rsidRPr="00862957" w:rsidRDefault="009D76A6" w:rsidP="0084175D">
                            <w:pPr>
                              <w:pStyle w:val="Tabletext"/>
                              <w:rPr>
                                <w:b/>
                                <w:bCs/>
                              </w:rPr>
                            </w:pPr>
                            <w:r>
                              <w:rPr>
                                <w:b/>
                                <w:bCs/>
                              </w:rPr>
                              <w:t xml:space="preserve">Wannon </w:t>
                            </w:r>
                            <w:r w:rsidR="00C122E4" w:rsidRPr="00C122E4">
                              <w:rPr>
                                <w:b/>
                                <w:bCs/>
                              </w:rPr>
                              <w:t xml:space="preserve">Region </w:t>
                            </w:r>
                            <w:r>
                              <w:rPr>
                                <w:b/>
                                <w:bCs/>
                              </w:rPr>
                              <w:t>Water</w:t>
                            </w:r>
                            <w:r w:rsidR="00C122E4" w:rsidRPr="00C122E4">
                              <w:rPr>
                                <w:b/>
                                <w:bCs/>
                              </w:rPr>
                              <w:t xml:space="preserve"> Corporation</w:t>
                            </w:r>
                          </w:p>
                          <w:p w14:paraId="0479B6AA" w14:textId="24EFAC2A" w:rsidR="009E1480" w:rsidRDefault="00930C38" w:rsidP="0084175D">
                            <w:pPr>
                              <w:pStyle w:val="VIRTBreakouttext"/>
                              <w:rPr>
                                <w:sz w:val="22"/>
                                <w:szCs w:val="18"/>
                              </w:rPr>
                            </w:pPr>
                            <w:r w:rsidRPr="00930C38">
                              <w:rPr>
                                <w:sz w:val="22"/>
                                <w:szCs w:val="18"/>
                              </w:rPr>
                              <w:t xml:space="preserve">Executives based in regional areas and </w:t>
                            </w:r>
                            <w:r>
                              <w:rPr>
                                <w:sz w:val="22"/>
                                <w:szCs w:val="18"/>
                              </w:rPr>
                              <w:t>[operating]</w:t>
                            </w:r>
                            <w:r w:rsidRPr="00930C38">
                              <w:rPr>
                                <w:sz w:val="22"/>
                                <w:szCs w:val="18"/>
                              </w:rPr>
                              <w:t xml:space="preserve"> within regional communities have a significant regional leadership and collaboration role to advance whole of Government policies to achieve improved regional outcomes across economic, health and wellbeing, environmental, social and governance areas.</w:t>
                            </w:r>
                          </w:p>
                          <w:p w14:paraId="5D20C17D" w14:textId="77AAABDE" w:rsidR="0084175D" w:rsidRDefault="009E1480" w:rsidP="0084175D">
                            <w:pPr>
                              <w:pStyle w:val="VIRTBreakouttext"/>
                              <w:rPr>
                                <w:i w:val="0"/>
                                <w:iCs/>
                                <w:sz w:val="22"/>
                                <w:szCs w:val="18"/>
                              </w:rPr>
                            </w:pPr>
                            <w:r>
                              <w:rPr>
                                <w:sz w:val="22"/>
                                <w:szCs w:val="18"/>
                              </w:rPr>
                              <w:t xml:space="preserve">Typically regional executives </w:t>
                            </w:r>
                            <w:r w:rsidR="00BD7122">
                              <w:rPr>
                                <w:sz w:val="22"/>
                                <w:szCs w:val="18"/>
                              </w:rPr>
                              <w:t xml:space="preserve">operate in a self-sufficient and autonomous way, banding together across sectors within regional communities to strengthen the region’s outcomes. These executives play an under recognised leadership role within regional working groups and organisations by virtue of their position. </w:t>
                            </w:r>
                            <w:r w:rsidR="0084175D">
                              <w:rPr>
                                <w:i w:val="0"/>
                                <w:iCs/>
                                <w:sz w:val="22"/>
                                <w:szCs w:val="18"/>
                              </w:rPr>
                              <w:t>[p.2]</w:t>
                            </w:r>
                          </w:p>
                          <w:p w14:paraId="4CABC86D" w14:textId="36B396EF" w:rsidR="0084175D" w:rsidRDefault="00E2660F" w:rsidP="0084175D">
                            <w:pPr>
                              <w:pStyle w:val="Tabletext"/>
                              <w:rPr>
                                <w:b/>
                                <w:bCs/>
                              </w:rPr>
                            </w:pPr>
                            <w:r>
                              <w:rPr>
                                <w:b/>
                                <w:bCs/>
                              </w:rPr>
                              <w:t>Australian Grand Prix Corporation</w:t>
                            </w:r>
                          </w:p>
                          <w:p w14:paraId="52D6094D" w14:textId="24A99D50" w:rsidR="0084175D" w:rsidRPr="00FE188C" w:rsidRDefault="001962C2" w:rsidP="0084175D">
                            <w:pPr>
                              <w:pStyle w:val="VIRTBreakouttext"/>
                              <w:rPr>
                                <w:sz w:val="22"/>
                                <w:szCs w:val="18"/>
                              </w:rPr>
                            </w:pPr>
                            <w:r w:rsidRPr="001962C2">
                              <w:rPr>
                                <w:sz w:val="22"/>
                                <w:szCs w:val="18"/>
                              </w:rPr>
                              <w:t xml:space="preserve">The AGPC </w:t>
                            </w:r>
                            <w:r>
                              <w:rPr>
                                <w:sz w:val="22"/>
                                <w:szCs w:val="18"/>
                              </w:rPr>
                              <w:t>works in a truly international workplace/landscape/market</w:t>
                            </w:r>
                            <w:r w:rsidR="002055A7">
                              <w:rPr>
                                <w:sz w:val="22"/>
                                <w:szCs w:val="18"/>
                              </w:rPr>
                              <w:t>. Besides the demands on the executives to work international-friendly hours (because of the commercial rights holders in E</w:t>
                            </w:r>
                            <w:r w:rsidR="00035991">
                              <w:rPr>
                                <w:sz w:val="22"/>
                                <w:szCs w:val="18"/>
                              </w:rPr>
                              <w:t xml:space="preserve">ngland and Spain), many of the sponsors and suppliers are also internationally based. This places a high demand on AGPC executives to ensure that risk management, governance and commercial practices stand-up to international scrutiny. </w:t>
                            </w:r>
                            <w:r w:rsidR="00203C79">
                              <w:rPr>
                                <w:i w:val="0"/>
                                <w:iCs/>
                                <w:sz w:val="22"/>
                                <w:szCs w:val="18"/>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3AC073" id="Text Box 1761793385" o:spid="_x0000_s1080" type="#_x0000_t202" style="width:424.9pt;height:37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" fillcolor="white [3201]" strokecolor="#4d4d4d [3209]">
                <v:textbox>
                  <w:txbxContent>
                    <w:p w14:paraId="2C5D2ED1" w14:textId="5E1614EF" w:rsidR="0084175D" w:rsidRDefault="009D1FCD" w:rsidP="0084175D">
                      <w:pPr>
                        <w:pStyle w:val="Tabletext"/>
                        <w:rPr>
                          <w:b/>
                          <w:bCs/>
                        </w:rPr>
                      </w:pPr>
                      <w:r w:rsidRPr="009D1FCD">
                        <w:rPr>
                          <w:b/>
                          <w:bCs/>
                        </w:rPr>
                        <w:t>Victorian Water Industry Association</w:t>
                      </w:r>
                    </w:p>
                    <w:p w14:paraId="0DD9D182" w14:textId="71DBA283" w:rsidR="0084175D" w:rsidRDefault="009D1FCD" w:rsidP="0084175D">
                      <w:pPr>
                        <w:pStyle w:val="VIRTBreakouttext"/>
                        <w:rPr>
                          <w:i w:val="0"/>
                          <w:iCs/>
                          <w:sz w:val="22"/>
                          <w:szCs w:val="18"/>
                        </w:rPr>
                      </w:pPr>
                      <w:r>
                        <w:rPr>
                          <w:sz w:val="22"/>
                          <w:szCs w:val="18"/>
                        </w:rPr>
                        <w:t xml:space="preserve">In recent years water corporation executives </w:t>
                      </w:r>
                      <w:r w:rsidR="00DB01C2" w:rsidRPr="00DB01C2">
                        <w:rPr>
                          <w:sz w:val="22"/>
                          <w:szCs w:val="18"/>
                        </w:rPr>
                        <w:t>have been required to provide an increasing number of attestations across multiple regulators, and they are also dealing with new and emerging categories of risk such as cybersecurity and climate change</w:t>
                      </w:r>
                      <w:r w:rsidR="002C36DD">
                        <w:rPr>
                          <w:sz w:val="22"/>
                          <w:szCs w:val="18"/>
                        </w:rPr>
                        <w:t>.</w:t>
                      </w:r>
                      <w:r w:rsidR="0084175D">
                        <w:rPr>
                          <w:sz w:val="22"/>
                          <w:szCs w:val="18"/>
                        </w:rPr>
                        <w:t xml:space="preserve"> </w:t>
                      </w:r>
                      <w:r w:rsidR="0084175D">
                        <w:rPr>
                          <w:i w:val="0"/>
                          <w:iCs/>
                          <w:sz w:val="22"/>
                          <w:szCs w:val="18"/>
                        </w:rPr>
                        <w:t>[p.</w:t>
                      </w:r>
                      <w:r w:rsidR="0029004A">
                        <w:rPr>
                          <w:i w:val="0"/>
                          <w:iCs/>
                          <w:sz w:val="22"/>
                          <w:szCs w:val="18"/>
                        </w:rPr>
                        <w:t>1</w:t>
                      </w:r>
                      <w:r w:rsidR="0084175D">
                        <w:rPr>
                          <w:i w:val="0"/>
                          <w:iCs/>
                          <w:sz w:val="22"/>
                          <w:szCs w:val="18"/>
                        </w:rPr>
                        <w:t>]</w:t>
                      </w:r>
                    </w:p>
                    <w:p w14:paraId="784729F0" w14:textId="539EE6E9" w:rsidR="0084175D" w:rsidRPr="00862957" w:rsidRDefault="009D76A6" w:rsidP="0084175D">
                      <w:pPr>
                        <w:pStyle w:val="Tabletext"/>
                        <w:rPr>
                          <w:b/>
                          <w:bCs/>
                        </w:rPr>
                      </w:pPr>
                      <w:r>
                        <w:rPr>
                          <w:b/>
                          <w:bCs/>
                        </w:rPr>
                        <w:t xml:space="preserve">Wannon </w:t>
                      </w:r>
                      <w:r w:rsidR="00C122E4" w:rsidRPr="00C122E4">
                        <w:rPr>
                          <w:b/>
                          <w:bCs/>
                        </w:rPr>
                        <w:t xml:space="preserve">Region </w:t>
                      </w:r>
                      <w:r>
                        <w:rPr>
                          <w:b/>
                          <w:bCs/>
                        </w:rPr>
                        <w:t>Water</w:t>
                      </w:r>
                      <w:r w:rsidR="00C122E4" w:rsidRPr="00C122E4">
                        <w:rPr>
                          <w:b/>
                          <w:bCs/>
                        </w:rPr>
                        <w:t xml:space="preserve"> Corporation</w:t>
                      </w:r>
                    </w:p>
                    <w:p w14:paraId="0479B6AA" w14:textId="24EFAC2A" w:rsidR="009E1480" w:rsidRDefault="00930C38" w:rsidP="0084175D">
                      <w:pPr>
                        <w:pStyle w:val="VIRTBreakouttext"/>
                        <w:rPr>
                          <w:sz w:val="22"/>
                          <w:szCs w:val="18"/>
                        </w:rPr>
                      </w:pPr>
                      <w:r w:rsidRPr="00930C38">
                        <w:rPr>
                          <w:sz w:val="22"/>
                          <w:szCs w:val="18"/>
                        </w:rPr>
                        <w:t xml:space="preserve">Executives based in regional areas and </w:t>
                      </w:r>
                      <w:r>
                        <w:rPr>
                          <w:sz w:val="22"/>
                          <w:szCs w:val="18"/>
                        </w:rPr>
                        <w:t>[operating]</w:t>
                      </w:r>
                      <w:r w:rsidRPr="00930C38">
                        <w:rPr>
                          <w:sz w:val="22"/>
                          <w:szCs w:val="18"/>
                        </w:rPr>
                        <w:t xml:space="preserve"> within regional communities have a significant regional leadership and collaboration role to advance whole of Government policies to achieve improved regional outcomes across economic, health and wellbeing, environmental, social and governance areas.</w:t>
                      </w:r>
                    </w:p>
                    <w:p w14:paraId="5D20C17D" w14:textId="77AAABDE" w:rsidR="0084175D" w:rsidRDefault="009E1480" w:rsidP="0084175D">
                      <w:pPr>
                        <w:pStyle w:val="VIRTBreakouttext"/>
                        <w:rPr>
                          <w:i w:val="0"/>
                          <w:iCs/>
                          <w:sz w:val="22"/>
                          <w:szCs w:val="18"/>
                        </w:rPr>
                      </w:pPr>
                      <w:proofErr w:type="gramStart"/>
                      <w:r>
                        <w:rPr>
                          <w:sz w:val="22"/>
                          <w:szCs w:val="18"/>
                        </w:rPr>
                        <w:t>Typically</w:t>
                      </w:r>
                      <w:proofErr w:type="gramEnd"/>
                      <w:r>
                        <w:rPr>
                          <w:sz w:val="22"/>
                          <w:szCs w:val="18"/>
                        </w:rPr>
                        <w:t xml:space="preserve"> regional executives </w:t>
                      </w:r>
                      <w:r w:rsidR="00BD7122">
                        <w:rPr>
                          <w:sz w:val="22"/>
                          <w:szCs w:val="18"/>
                        </w:rPr>
                        <w:t xml:space="preserve">operate in a self-sufficient and autonomous way, banding together across sectors within regional communities to strengthen the region’s outcomes. These executives play an under recognised leadership role within regional working groups and organisations by virtue of their position. </w:t>
                      </w:r>
                      <w:r w:rsidR="0084175D">
                        <w:rPr>
                          <w:i w:val="0"/>
                          <w:iCs/>
                          <w:sz w:val="22"/>
                          <w:szCs w:val="18"/>
                        </w:rPr>
                        <w:t>[p.2]</w:t>
                      </w:r>
                    </w:p>
                    <w:p w14:paraId="4CABC86D" w14:textId="36B396EF" w:rsidR="0084175D" w:rsidRDefault="00E2660F" w:rsidP="0084175D">
                      <w:pPr>
                        <w:pStyle w:val="Tabletext"/>
                        <w:rPr>
                          <w:b/>
                          <w:bCs/>
                        </w:rPr>
                      </w:pPr>
                      <w:r>
                        <w:rPr>
                          <w:b/>
                          <w:bCs/>
                        </w:rPr>
                        <w:t>Australian Grand Prix Corporation</w:t>
                      </w:r>
                    </w:p>
                    <w:p w14:paraId="52D6094D" w14:textId="24A99D50" w:rsidR="0084175D" w:rsidRPr="00FE188C" w:rsidRDefault="001962C2" w:rsidP="0084175D">
                      <w:pPr>
                        <w:pStyle w:val="VIRTBreakouttext"/>
                        <w:rPr>
                          <w:sz w:val="22"/>
                          <w:szCs w:val="18"/>
                        </w:rPr>
                      </w:pPr>
                      <w:r w:rsidRPr="001962C2">
                        <w:rPr>
                          <w:sz w:val="22"/>
                          <w:szCs w:val="18"/>
                        </w:rPr>
                        <w:t xml:space="preserve">The AGPC </w:t>
                      </w:r>
                      <w:r>
                        <w:rPr>
                          <w:sz w:val="22"/>
                          <w:szCs w:val="18"/>
                        </w:rPr>
                        <w:t>works in a truly international workplace/landscape/market</w:t>
                      </w:r>
                      <w:r w:rsidR="002055A7">
                        <w:rPr>
                          <w:sz w:val="22"/>
                          <w:szCs w:val="18"/>
                        </w:rPr>
                        <w:t>. Besides the demands on the executives to work international-friendly hours (because of the commercial rights holders in E</w:t>
                      </w:r>
                      <w:r w:rsidR="00035991">
                        <w:rPr>
                          <w:sz w:val="22"/>
                          <w:szCs w:val="18"/>
                        </w:rPr>
                        <w:t xml:space="preserve">ngland and Spain), many of the sponsors and suppliers are also internationally based. This places a high demand on AGPC executives to ensure that risk management, </w:t>
                      </w:r>
                      <w:proofErr w:type="gramStart"/>
                      <w:r w:rsidR="00035991">
                        <w:rPr>
                          <w:sz w:val="22"/>
                          <w:szCs w:val="18"/>
                        </w:rPr>
                        <w:t>governance</w:t>
                      </w:r>
                      <w:proofErr w:type="gramEnd"/>
                      <w:r w:rsidR="00035991">
                        <w:rPr>
                          <w:sz w:val="22"/>
                          <w:szCs w:val="18"/>
                        </w:rPr>
                        <w:t xml:space="preserve"> and commercial practices stand-up to international scrutiny. </w:t>
                      </w:r>
                      <w:r w:rsidR="00203C79">
                        <w:rPr>
                          <w:i w:val="0"/>
                          <w:iCs/>
                          <w:sz w:val="22"/>
                          <w:szCs w:val="18"/>
                        </w:rPr>
                        <w:t>[p.2]</w:t>
                      </w:r>
                    </w:p>
                  </w:txbxContent>
                </v:textbox>
                <w10:anchorlock/>
              </v:shape>
            </w:pict>
          </mc:Fallback>
        </mc:AlternateContent>
      </w:r>
      <w:r w:rsidR="00A42221" w:rsidRPr="00D40C1F">
        <w:rPr>
          <w:rFonts w:cstheme="minorBidi"/>
          <w:sz w:val="18"/>
        </w:rPr>
        <w:t>Source: written submissions.</w:t>
      </w:r>
    </w:p>
    <w:p w14:paraId="2111C2B7" w14:textId="73E58653" w:rsidR="008D3BAC" w:rsidRDefault="00F30BD2" w:rsidP="008D3BAC">
      <w:pPr>
        <w:pStyle w:val="Paragraph"/>
      </w:pPr>
      <w:r w:rsidRPr="00A246D4">
        <w:t xml:space="preserve">There are also a number of </w:t>
      </w:r>
      <w:r w:rsidR="00052CBE" w:rsidRPr="00A246D4">
        <w:t>specialist roles</w:t>
      </w:r>
      <w:r w:rsidR="00052CBE">
        <w:t xml:space="preserve"> in </w:t>
      </w:r>
      <w:r w:rsidR="00977B00">
        <w:t xml:space="preserve">some </w:t>
      </w:r>
      <w:r w:rsidR="00052CBE">
        <w:t>public entities</w:t>
      </w:r>
      <w:r w:rsidR="00977B00">
        <w:t xml:space="preserve"> which </w:t>
      </w:r>
      <w:r w:rsidR="00805298">
        <w:t>are unique to an entity or industry segment</w:t>
      </w:r>
      <w:r w:rsidR="00415EBA">
        <w:t xml:space="preserve"> </w:t>
      </w:r>
      <w:r w:rsidR="275D8CAD">
        <w:t xml:space="preserve">and </w:t>
      </w:r>
      <w:r w:rsidR="007F1906">
        <w:t>which</w:t>
      </w:r>
      <w:r w:rsidR="275D8CAD">
        <w:t xml:space="preserve"> require specific technical or professional expertise</w:t>
      </w:r>
      <w:r w:rsidR="00805298">
        <w:t xml:space="preserve">. For example, </w:t>
      </w:r>
      <w:r w:rsidR="008D4366">
        <w:t xml:space="preserve">in the finance </w:t>
      </w:r>
      <w:r w:rsidR="00680E30">
        <w:t>and insurance</w:t>
      </w:r>
      <w:r w:rsidR="008D4366">
        <w:t xml:space="preserve"> industry </w:t>
      </w:r>
      <w:r w:rsidR="008D4366">
        <w:lastRenderedPageBreak/>
        <w:t xml:space="preserve">segment </w:t>
      </w:r>
      <w:r w:rsidR="00805298">
        <w:t>only</w:t>
      </w:r>
      <w:r w:rsidR="0002310F">
        <w:t xml:space="preserve"> the Victorian Funds Management Corporation </w:t>
      </w:r>
      <w:r w:rsidR="00D652DE">
        <w:t>employs a Chief Investment Officer</w:t>
      </w:r>
      <w:r w:rsidR="008D4366">
        <w:t xml:space="preserve">, </w:t>
      </w:r>
      <w:r w:rsidR="6519EB47">
        <w:t>and</w:t>
      </w:r>
      <w:r w:rsidR="062D32A8">
        <w:t xml:space="preserve"> only</w:t>
      </w:r>
      <w:r w:rsidR="6519EB47">
        <w:t xml:space="preserve"> </w:t>
      </w:r>
      <w:r w:rsidR="00CF4735">
        <w:t>the Victorian Regional Channels Authority and the Victorian Ports</w:t>
      </w:r>
      <w:r w:rsidR="00DB70A5">
        <w:t xml:space="preserve"> Corporation employ Harbour Masters</w:t>
      </w:r>
      <w:r w:rsidR="00F608FE">
        <w:t xml:space="preserve">. </w:t>
      </w:r>
    </w:p>
    <w:p w14:paraId="4FC69692" w14:textId="2F75CDC5" w:rsidR="00DD6EE8" w:rsidRPr="004C112B" w:rsidRDefault="002337A0" w:rsidP="00E30277">
      <w:pPr>
        <w:pStyle w:val="Parabeforeabulletlist"/>
      </w:pPr>
      <w:r w:rsidRPr="004C112B">
        <w:t>Th</w:t>
      </w:r>
      <w:r w:rsidR="008D3BAC">
        <w:t>e</w:t>
      </w:r>
      <w:r w:rsidRPr="004C112B">
        <w:t xml:space="preserve"> </w:t>
      </w:r>
      <w:r w:rsidR="00CF358F">
        <w:t xml:space="preserve">need for specialist </w:t>
      </w:r>
      <w:r w:rsidR="008D3BAC">
        <w:t>skills and experience</w:t>
      </w:r>
      <w:r w:rsidR="0096457E">
        <w:t xml:space="preserve"> </w:t>
      </w:r>
      <w:r w:rsidRPr="004C112B">
        <w:t>was</w:t>
      </w:r>
      <w:r w:rsidR="00824E0E" w:rsidRPr="004C112B">
        <w:t xml:space="preserve"> raised</w:t>
      </w:r>
      <w:r w:rsidRPr="004C112B">
        <w:t xml:space="preserve"> in several submissions</w:t>
      </w:r>
      <w:r w:rsidR="008D3BAC">
        <w:t>,</w:t>
      </w:r>
      <w:r w:rsidR="00A270BC">
        <w:t xml:space="preserve"> including</w:t>
      </w:r>
      <w:r w:rsidR="008D3BAC">
        <w:t xml:space="preserve"> from</w:t>
      </w:r>
      <w:r w:rsidR="00E60AEB">
        <w:t xml:space="preserve"> the</w:t>
      </w:r>
      <w:r w:rsidRPr="004C112B">
        <w:t>:</w:t>
      </w:r>
    </w:p>
    <w:p w14:paraId="65BC39F5" w14:textId="5352441A" w:rsidR="002337A0" w:rsidRPr="004C112B" w:rsidRDefault="00901CC0" w:rsidP="00824E0E">
      <w:pPr>
        <w:pStyle w:val="VIRTBulletpoints"/>
      </w:pPr>
      <w:r w:rsidRPr="004C112B">
        <w:t>Country Fire Authority</w:t>
      </w:r>
      <w:r w:rsidR="008D3BAC">
        <w:t>, which stated</w:t>
      </w:r>
      <w:r w:rsidRPr="004C112B">
        <w:t xml:space="preserve"> that ‘operational executive positions require a significant level of emergency management and fire suppression work experience together with highly specialised technical qualifications’</w:t>
      </w:r>
      <w:r w:rsidR="006556FC">
        <w:t xml:space="preserve"> </w:t>
      </w:r>
      <w:r w:rsidR="009F4072" w:rsidRPr="00116FB1">
        <w:t>[p.3]</w:t>
      </w:r>
    </w:p>
    <w:p w14:paraId="72A0CB21" w14:textId="7F1E2BAE" w:rsidR="00901CC0" w:rsidRPr="004C112B" w:rsidRDefault="00824E0E" w:rsidP="00824E0E">
      <w:pPr>
        <w:pStyle w:val="VIRTBulletpoints"/>
      </w:pPr>
      <w:r w:rsidRPr="004C112B">
        <w:t>V/Line</w:t>
      </w:r>
      <w:r w:rsidR="003F4257">
        <w:t xml:space="preserve"> Corporation</w:t>
      </w:r>
      <w:r w:rsidR="008D3BAC">
        <w:t>, which noted</w:t>
      </w:r>
      <w:r w:rsidRPr="004C112B">
        <w:t xml:space="preserve"> that the organisation ‘competes with the state owned and private markets, both nationally and internationally, to fill executive roles that require rail infrastructure and rail passenger operations expertise’</w:t>
      </w:r>
      <w:r w:rsidR="006556FC">
        <w:t xml:space="preserve"> </w:t>
      </w:r>
      <w:r w:rsidR="002630C9" w:rsidRPr="00116FB1">
        <w:t>[p.</w:t>
      </w:r>
      <w:r w:rsidR="00043E99" w:rsidRPr="00116FB1">
        <w:t>1]</w:t>
      </w:r>
      <w:r w:rsidRPr="00116FB1">
        <w:t>.</w:t>
      </w:r>
    </w:p>
    <w:p w14:paraId="557247DA" w14:textId="5FCC84C0" w:rsidR="002D4A56" w:rsidRDefault="00A17DEA" w:rsidP="00677F92">
      <w:pPr>
        <w:pStyle w:val="VIRTHeading2"/>
      </w:pPr>
      <w:bookmarkStart w:id="97" w:name="_Toc35006378"/>
      <w:bookmarkStart w:id="98" w:name="_Toc45015321"/>
      <w:bookmarkStart w:id="99" w:name="_Toc59090133"/>
      <w:r>
        <w:t>3</w:t>
      </w:r>
      <w:r w:rsidR="002D4A56">
        <w:t>.</w:t>
      </w:r>
      <w:r w:rsidR="00CF6FEA">
        <w:t>3</w:t>
      </w:r>
      <w:r w:rsidR="002D4A56">
        <w:tab/>
        <w:t>Changing role of executives</w:t>
      </w:r>
      <w:bookmarkEnd w:id="94"/>
      <w:bookmarkEnd w:id="95"/>
      <w:bookmarkEnd w:id="97"/>
      <w:bookmarkEnd w:id="98"/>
      <w:bookmarkEnd w:id="99"/>
      <w:r w:rsidR="002D4A56">
        <w:t xml:space="preserve"> </w:t>
      </w:r>
    </w:p>
    <w:p w14:paraId="7DAB7B52" w14:textId="6DC51C51" w:rsidR="006B6BFC" w:rsidRDefault="001E0CF0" w:rsidP="00726730">
      <w:pPr>
        <w:pStyle w:val="Paragraph"/>
      </w:pPr>
      <w:r>
        <w:t xml:space="preserve">Around </w:t>
      </w:r>
      <w:r w:rsidR="00440941">
        <w:t>1</w:t>
      </w:r>
      <w:r w:rsidR="00F0724A">
        <w:t>70</w:t>
      </w:r>
      <w:r>
        <w:t xml:space="preserve"> subordinate executives and CEOs </w:t>
      </w:r>
      <w:r w:rsidR="00E17BDB">
        <w:t xml:space="preserve">responded to the Tribunal’s questionnaire </w:t>
      </w:r>
      <w:r w:rsidR="00AF0C9A">
        <w:t>providing their</w:t>
      </w:r>
      <w:r w:rsidR="00726730">
        <w:t xml:space="preserve"> views on </w:t>
      </w:r>
      <w:r w:rsidR="003B0829" w:rsidRPr="003B0829">
        <w:t>any trends or significant changes over the last five years that</w:t>
      </w:r>
      <w:r w:rsidR="00DC2465">
        <w:t xml:space="preserve"> have</w:t>
      </w:r>
      <w:r w:rsidR="003B0829" w:rsidRPr="003B0829">
        <w:t xml:space="preserve"> affect</w:t>
      </w:r>
      <w:r w:rsidR="00DC2465">
        <w:t>ed</w:t>
      </w:r>
      <w:r w:rsidR="003B0829" w:rsidRPr="003B0829">
        <w:t xml:space="preserve"> </w:t>
      </w:r>
      <w:r w:rsidR="003B0829">
        <w:t>their</w:t>
      </w:r>
      <w:r w:rsidR="003B0829" w:rsidRPr="003B0829">
        <w:t xml:space="preserve"> role</w:t>
      </w:r>
      <w:r w:rsidR="003B0829">
        <w:t>.</w:t>
      </w:r>
    </w:p>
    <w:p w14:paraId="084FF193" w14:textId="6A420EA9" w:rsidR="009753D6" w:rsidRDefault="003F3A72" w:rsidP="005213B5">
      <w:pPr>
        <w:pStyle w:val="VIRTHeading3"/>
      </w:pPr>
      <w:bookmarkStart w:id="100" w:name="_Hlk49952555"/>
      <w:r>
        <w:t>Greater scope and complexity</w:t>
      </w:r>
    </w:p>
    <w:p w14:paraId="1F8A5AF2" w14:textId="3DDC4BE2" w:rsidR="00CC53F4" w:rsidRDefault="00814834" w:rsidP="00332D55">
      <w:pPr>
        <w:pStyle w:val="Paragraph"/>
      </w:pPr>
      <w:r>
        <w:t>E</w:t>
      </w:r>
      <w:r w:rsidR="00A2453D">
        <w:t>xecutives</w:t>
      </w:r>
      <w:r>
        <w:t xml:space="preserve"> </w:t>
      </w:r>
      <w:r w:rsidR="005213B5">
        <w:t>noted</w:t>
      </w:r>
      <w:r>
        <w:t xml:space="preserve"> </w:t>
      </w:r>
      <w:r w:rsidR="002321BC">
        <w:t xml:space="preserve">that </w:t>
      </w:r>
      <w:r w:rsidR="00A2453D">
        <w:t>the scope and complexity of their roles have changed over the last five years. As one</w:t>
      </w:r>
      <w:r w:rsidR="00872C6F">
        <w:t xml:space="preserve"> </w:t>
      </w:r>
      <w:r w:rsidR="00CC53F4">
        <w:t>executive from the transport and construction industry segment said:</w:t>
      </w:r>
    </w:p>
    <w:p w14:paraId="5EB96160" w14:textId="7312D8B9" w:rsidR="00A2453D" w:rsidRDefault="00CC53F4" w:rsidP="004B0BC5">
      <w:pPr>
        <w:pStyle w:val="VIRTBreakouttext"/>
        <w:spacing w:before="120"/>
        <w:rPr>
          <w:lang w:eastAsia="en-AU"/>
        </w:rPr>
      </w:pPr>
      <w:r w:rsidRPr="007F4860">
        <w:rPr>
          <w:lang w:eastAsia="en-AU"/>
        </w:rPr>
        <w:t xml:space="preserve">The role has doubled in size and has become </w:t>
      </w:r>
      <w:r w:rsidR="0C5025A5" w:rsidRPr="6ACF3F97">
        <w:rPr>
          <w:lang w:eastAsia="en-AU"/>
        </w:rPr>
        <w:t xml:space="preserve">[a] </w:t>
      </w:r>
      <w:r w:rsidRPr="007F4860">
        <w:rPr>
          <w:lang w:eastAsia="en-AU"/>
        </w:rPr>
        <w:t>far greater risk due to the complexities caused by the massive build program.</w:t>
      </w:r>
    </w:p>
    <w:p w14:paraId="1D7AE59A" w14:textId="5C38F150" w:rsidR="00CC53F4" w:rsidRDefault="00872C6F" w:rsidP="00332D55">
      <w:pPr>
        <w:pStyle w:val="Paragraph"/>
      </w:pPr>
      <w:r>
        <w:t xml:space="preserve">And another </w:t>
      </w:r>
      <w:r w:rsidR="00E919D6">
        <w:t>executive from</w:t>
      </w:r>
      <w:r w:rsidR="00CC53F4">
        <w:t xml:space="preserve"> the water and land management industry </w:t>
      </w:r>
      <w:r w:rsidR="00ED0A3C">
        <w:t xml:space="preserve">segment </w:t>
      </w:r>
      <w:r w:rsidR="00CC53F4">
        <w:t>commented:</w:t>
      </w:r>
    </w:p>
    <w:p w14:paraId="0C31B586" w14:textId="33352F95" w:rsidR="007F4860" w:rsidRPr="007F4860" w:rsidRDefault="00CC53F4" w:rsidP="004B0BC5">
      <w:pPr>
        <w:pStyle w:val="VIRTBreakouttext"/>
        <w:spacing w:before="120"/>
      </w:pPr>
      <w:r w:rsidRPr="00872C6F">
        <w:t>My Accountabilities and Responsibilities have significantly increased in the time I have been employed at my</w:t>
      </w:r>
      <w:r>
        <w:t xml:space="preserve"> [entity]… </w:t>
      </w:r>
    </w:p>
    <w:p w14:paraId="299E39A3" w14:textId="0F8E779C" w:rsidR="00872C6F" w:rsidRDefault="00E919D6" w:rsidP="00EB5717">
      <w:pPr>
        <w:pStyle w:val="Paragraph"/>
        <w:keepNext/>
      </w:pPr>
      <w:r>
        <w:lastRenderedPageBreak/>
        <w:t>A</w:t>
      </w:r>
      <w:r w:rsidR="00BB5331">
        <w:t xml:space="preserve"> CEO </w:t>
      </w:r>
      <w:r w:rsidR="00DA0276">
        <w:t>from the same industry</w:t>
      </w:r>
      <w:r w:rsidR="00ED0A3C">
        <w:t xml:space="preserve"> segment</w:t>
      </w:r>
      <w:r w:rsidR="00DA0276">
        <w:t xml:space="preserve"> </w:t>
      </w:r>
      <w:r w:rsidR="00BB5331">
        <w:t xml:space="preserve">noted that their role has increased in complexity due to a range of factors such as: </w:t>
      </w:r>
    </w:p>
    <w:p w14:paraId="19B4AA4C" w14:textId="030F679A" w:rsidR="00BB5331" w:rsidRDefault="00BB5331" w:rsidP="004B0BC5">
      <w:pPr>
        <w:pStyle w:val="VIRTBreakouttext"/>
        <w:spacing w:before="120"/>
        <w:rPr>
          <w:lang w:eastAsia="en-AU"/>
        </w:rPr>
      </w:pPr>
      <w:r>
        <w:rPr>
          <w:lang w:eastAsia="en-AU"/>
        </w:rPr>
        <w:t xml:space="preserve">… </w:t>
      </w:r>
      <w:r w:rsidRPr="00BB5331">
        <w:rPr>
          <w:lang w:eastAsia="en-AU"/>
        </w:rPr>
        <w:t>climate change, policy parameters, increasing customer and community expectations, pressure to keep prices competitive, increasing ethical/integrity standards and increasing regulation.</w:t>
      </w:r>
    </w:p>
    <w:p w14:paraId="6351ED3A" w14:textId="5E04132E" w:rsidR="001801FB" w:rsidRPr="001801FB" w:rsidRDefault="00E919D6" w:rsidP="00E12091">
      <w:pPr>
        <w:pStyle w:val="Paragraph"/>
        <w:rPr>
          <w:lang w:eastAsia="en-AU"/>
        </w:rPr>
      </w:pPr>
      <w:r w:rsidRPr="001C4D36">
        <w:rPr>
          <w:lang w:eastAsia="en-AU"/>
        </w:rPr>
        <w:t xml:space="preserve">Further, </w:t>
      </w:r>
      <w:r w:rsidR="003D31AA" w:rsidRPr="001C4D36">
        <w:rPr>
          <w:lang w:eastAsia="en-AU"/>
        </w:rPr>
        <w:t xml:space="preserve">another </w:t>
      </w:r>
      <w:r w:rsidR="00ED0A3C" w:rsidRPr="001C4D36">
        <w:rPr>
          <w:lang w:eastAsia="en-AU"/>
        </w:rPr>
        <w:t>CEO</w:t>
      </w:r>
      <w:r w:rsidR="003D31AA" w:rsidRPr="001C4D36">
        <w:rPr>
          <w:lang w:eastAsia="en-AU"/>
        </w:rPr>
        <w:t xml:space="preserve"> noted that their role has </w:t>
      </w:r>
      <w:r w:rsidR="00584CA4" w:rsidRPr="001C4D36">
        <w:rPr>
          <w:lang w:eastAsia="en-AU"/>
        </w:rPr>
        <w:t xml:space="preserve">changed in such a way that they are expected </w:t>
      </w:r>
      <w:r w:rsidR="003D31AA" w:rsidRPr="001C4D36">
        <w:rPr>
          <w:lang w:eastAsia="en-AU"/>
        </w:rPr>
        <w:t xml:space="preserve">to </w:t>
      </w:r>
      <w:r w:rsidR="00064648" w:rsidRPr="001C4D36">
        <w:rPr>
          <w:lang w:eastAsia="en-AU"/>
        </w:rPr>
        <w:t>achieve outcomes for the broader community, not just their organisation</w:t>
      </w:r>
      <w:r w:rsidR="00686AC2" w:rsidRPr="001C4D36">
        <w:rPr>
          <w:lang w:eastAsia="en-AU"/>
        </w:rPr>
        <w:t>, adding greater complexity to their role.</w:t>
      </w:r>
    </w:p>
    <w:p w14:paraId="2D516DD6" w14:textId="538C4A0F" w:rsidR="00EA7FAA" w:rsidRDefault="00874C0C" w:rsidP="00702372">
      <w:pPr>
        <w:pStyle w:val="Paragraph"/>
      </w:pPr>
      <w:r w:rsidRPr="003C4076">
        <w:t>Management of r</w:t>
      </w:r>
      <w:r w:rsidR="00596B81" w:rsidRPr="003C4076">
        <w:t>isk is another</w:t>
      </w:r>
      <w:r w:rsidR="009F3453" w:rsidRPr="003C4076">
        <w:t xml:space="preserve"> component of th</w:t>
      </w:r>
      <w:r w:rsidR="00596B81" w:rsidRPr="003C4076">
        <w:t>e</w:t>
      </w:r>
      <w:r w:rsidR="009F3453" w:rsidRPr="003C4076">
        <w:t xml:space="preserve"> complexity </w:t>
      </w:r>
      <w:r w:rsidR="00236218" w:rsidRPr="003C4076">
        <w:t>of p</w:t>
      </w:r>
      <w:r w:rsidR="00690308" w:rsidRPr="003C4076">
        <w:t>ublic entity</w:t>
      </w:r>
      <w:r w:rsidR="0091288D" w:rsidRPr="003C4076">
        <w:t xml:space="preserve"> executive roles.</w:t>
      </w:r>
      <w:r w:rsidR="0042378D" w:rsidRPr="003C4076">
        <w:t xml:space="preserve"> </w:t>
      </w:r>
      <w:r w:rsidR="00EA7FAA" w:rsidRPr="003C4076">
        <w:t xml:space="preserve">For example, </w:t>
      </w:r>
      <w:r w:rsidR="00722DD0" w:rsidRPr="003C4076">
        <w:t>the Victorian Water Industry Association</w:t>
      </w:r>
      <w:r w:rsidR="00EA7FAA">
        <w:t xml:space="preserve"> noted in its written submission that:</w:t>
      </w:r>
    </w:p>
    <w:p w14:paraId="27EF6902" w14:textId="61C5B811" w:rsidR="00EA7FAA" w:rsidRPr="008C3B7F" w:rsidRDefault="00601DB0" w:rsidP="00EA7FAA">
      <w:pPr>
        <w:pStyle w:val="VIRTBreakouttext"/>
        <w:rPr>
          <w:i w:val="0"/>
          <w:iCs/>
        </w:rPr>
      </w:pPr>
      <w:r w:rsidRPr="003C4076">
        <w:t xml:space="preserve">… </w:t>
      </w:r>
      <w:r w:rsidR="00F83BDC" w:rsidRPr="003C4076">
        <w:t>the regulatory and political environment within which</w:t>
      </w:r>
      <w:r w:rsidR="00EA7FAA">
        <w:t xml:space="preserve"> water corporation executives</w:t>
      </w:r>
      <w:r w:rsidR="00F83BDC" w:rsidRPr="003C4076">
        <w:t xml:space="preserve"> operate</w:t>
      </w:r>
      <w:r w:rsidR="006D6887" w:rsidRPr="003C4076">
        <w:t xml:space="preserve"> is highly demanding with significant risk exposure</w:t>
      </w:r>
      <w:r w:rsidR="00C21D3C" w:rsidRPr="003C4076">
        <w:t xml:space="preserve"> </w:t>
      </w:r>
      <w:r w:rsidR="00EA7FAA" w:rsidRPr="003C4076">
        <w:t xml:space="preserve">… </w:t>
      </w:r>
      <w:r w:rsidR="006666C1" w:rsidRPr="003C4076">
        <w:t>they are also</w:t>
      </w:r>
      <w:r w:rsidR="00EA7FAA">
        <w:t xml:space="preserve"> dealing with new and emerging categories of risk such as cybersecurity</w:t>
      </w:r>
      <w:r w:rsidR="00EA7FAA" w:rsidRPr="003C4076">
        <w:t>…</w:t>
      </w:r>
      <w:r w:rsidR="00EA7FAA">
        <w:t xml:space="preserve"> </w:t>
      </w:r>
      <w:r w:rsidR="00EA7FAA">
        <w:rPr>
          <w:i w:val="0"/>
          <w:iCs/>
        </w:rPr>
        <w:t>[p.1]</w:t>
      </w:r>
    </w:p>
    <w:p w14:paraId="731E65AA" w14:textId="2C65246F" w:rsidR="001542EE" w:rsidRPr="006556FC" w:rsidRDefault="009429E9" w:rsidP="00DC0BF8">
      <w:pPr>
        <w:pStyle w:val="Paragraph"/>
      </w:pPr>
      <w:r w:rsidRPr="006556FC">
        <w:t>This greater scope</w:t>
      </w:r>
      <w:r w:rsidR="00F42149" w:rsidRPr="006556FC">
        <w:t xml:space="preserve"> and</w:t>
      </w:r>
      <w:r w:rsidRPr="006556FC">
        <w:t xml:space="preserve"> complexity </w:t>
      </w:r>
      <w:r w:rsidR="00DC0BF8" w:rsidRPr="006556FC">
        <w:t>of executive roles i</w:t>
      </w:r>
      <w:r w:rsidR="000F0632" w:rsidRPr="006556FC">
        <w:t>s reflected in</w:t>
      </w:r>
      <w:r w:rsidR="00DC0BF8" w:rsidRPr="006556FC">
        <w:t xml:space="preserve"> the changing</w:t>
      </w:r>
      <w:r w:rsidR="00DC0BF8" w:rsidRPr="000F0632">
        <w:t xml:space="preserve"> </w:t>
      </w:r>
      <w:r w:rsidR="00DC0BF8" w:rsidRPr="006556FC">
        <w:t>nature of skills require</w:t>
      </w:r>
      <w:r w:rsidR="00015FCB">
        <w:t>d</w:t>
      </w:r>
      <w:r w:rsidR="00DC0BF8" w:rsidRPr="006556FC">
        <w:t xml:space="preserve">. </w:t>
      </w:r>
    </w:p>
    <w:p w14:paraId="52AB3A47" w14:textId="4EF1AB24" w:rsidR="00DC0BF8" w:rsidRDefault="001B13EF" w:rsidP="00332D55">
      <w:pPr>
        <w:pStyle w:val="Paragraph"/>
      </w:pPr>
      <w:r w:rsidRPr="006556FC">
        <w:t>For example, r</w:t>
      </w:r>
      <w:r w:rsidR="00DC0BF8" w:rsidRPr="006556FC">
        <w:t>espondents</w:t>
      </w:r>
      <w:r w:rsidR="00E018AC" w:rsidRPr="006556FC">
        <w:t xml:space="preserve"> to the questionnaire</w:t>
      </w:r>
      <w:r w:rsidR="00DC0BF8" w:rsidRPr="005D7FA1">
        <w:t xml:space="preserve"> reported that</w:t>
      </w:r>
      <w:r w:rsidR="00DC0BF8">
        <w:t>,</w:t>
      </w:r>
      <w:r w:rsidR="00DC0BF8" w:rsidRPr="005D7FA1">
        <w:t xml:space="preserve"> </w:t>
      </w:r>
      <w:r w:rsidR="00DC0BF8">
        <w:t>over the last five years, executives are increasingly required to demonstrate greater commercial capability. As one respondent from the water and land management industry stated:</w:t>
      </w:r>
    </w:p>
    <w:p w14:paraId="0DE7A54A" w14:textId="77777777" w:rsidR="00DC0BF8" w:rsidRPr="005D7FA1" w:rsidRDefault="00DC0BF8" w:rsidP="00DC0BF8">
      <w:pPr>
        <w:pStyle w:val="VIRTBreakouttext"/>
        <w:spacing w:before="120"/>
      </w:pPr>
      <w:r>
        <w:t xml:space="preserve">… </w:t>
      </w:r>
      <w:r w:rsidRPr="00BA134C">
        <w:t>the commercial acumen required is becoming more and more important</w:t>
      </w:r>
      <w:r>
        <w:t>…</w:t>
      </w:r>
    </w:p>
    <w:p w14:paraId="0ABCC627" w14:textId="77777777" w:rsidR="00DC0BF8" w:rsidRDefault="00DC0BF8" w:rsidP="00DC0BF8">
      <w:pPr>
        <w:pStyle w:val="Paragraph"/>
      </w:pPr>
      <w:r>
        <w:t>And another executive noted:</w:t>
      </w:r>
    </w:p>
    <w:p w14:paraId="070A7779" w14:textId="77777777" w:rsidR="00DC0BF8" w:rsidRDefault="00DC0BF8" w:rsidP="00DC0BF8">
      <w:pPr>
        <w:pStyle w:val="VIRTBreakouttext"/>
        <w:spacing w:before="120"/>
      </w:pPr>
      <w:r w:rsidRPr="00E25FF8">
        <w:t xml:space="preserve">I am expected to bring a broad enterprise, business and commercial </w:t>
      </w:r>
      <w:r>
        <w:t xml:space="preserve">view </w:t>
      </w:r>
      <w:r w:rsidRPr="00E25FF8">
        <w:t>and experience beyond my professional and technical expertise.</w:t>
      </w:r>
    </w:p>
    <w:p w14:paraId="20750385" w14:textId="6EDC189B" w:rsidR="00FC497A" w:rsidRPr="006556FC" w:rsidRDefault="000D67CE" w:rsidP="00DC0BF8">
      <w:pPr>
        <w:pStyle w:val="Paragraph"/>
      </w:pPr>
      <w:r w:rsidRPr="006556FC">
        <w:t>Some respond</w:t>
      </w:r>
      <w:r w:rsidR="00FE6C48" w:rsidRPr="006556FC">
        <w:t>ents said that</w:t>
      </w:r>
      <w:r w:rsidR="00BF1C08" w:rsidRPr="006556FC">
        <w:t xml:space="preserve"> </w:t>
      </w:r>
      <w:r w:rsidR="00FE6C48" w:rsidRPr="006556FC">
        <w:t>there was demand in the public sector</w:t>
      </w:r>
      <w:r w:rsidR="008222DC" w:rsidRPr="006556FC">
        <w:t xml:space="preserve"> for skills that </w:t>
      </w:r>
      <w:r w:rsidR="00BF1C08" w:rsidRPr="006556FC">
        <w:t xml:space="preserve">are </w:t>
      </w:r>
      <w:r w:rsidR="008222DC" w:rsidRPr="006556FC">
        <w:t>traditionally developed in the private sector</w:t>
      </w:r>
      <w:r w:rsidR="001F7A72">
        <w:t xml:space="preserve"> </w:t>
      </w:r>
      <w:r w:rsidR="008C67CA">
        <w:t>and</w:t>
      </w:r>
      <w:r w:rsidR="001F7A72" w:rsidRPr="006556FC">
        <w:t xml:space="preserve"> public entities need to be able to offer</w:t>
      </w:r>
      <w:r w:rsidR="00622522" w:rsidRPr="006556FC">
        <w:t xml:space="preserve"> market</w:t>
      </w:r>
      <w:r w:rsidR="001F7A72" w:rsidRPr="006556FC">
        <w:t xml:space="preserve"> competitive remuneration</w:t>
      </w:r>
      <w:r w:rsidR="00675AC8" w:rsidRPr="006556FC">
        <w:t xml:space="preserve"> to bring</w:t>
      </w:r>
      <w:r w:rsidR="00BB187A">
        <w:t xml:space="preserve"> in</w:t>
      </w:r>
      <w:r w:rsidR="00675AC8" w:rsidRPr="006556FC">
        <w:t xml:space="preserve"> the required talent</w:t>
      </w:r>
      <w:r w:rsidR="001F7A72" w:rsidRPr="006556FC">
        <w:t>.</w:t>
      </w:r>
      <w:r w:rsidR="00C137CB" w:rsidRPr="006556FC">
        <w:t xml:space="preserve"> For example</w:t>
      </w:r>
      <w:r w:rsidR="00675AC8" w:rsidRPr="006556FC">
        <w:t>,</w:t>
      </w:r>
      <w:r w:rsidR="00AA226E" w:rsidRPr="006556FC">
        <w:t xml:space="preserve"> a</w:t>
      </w:r>
      <w:r w:rsidR="00675AC8" w:rsidRPr="006556FC">
        <w:t xml:space="preserve"> </w:t>
      </w:r>
      <w:r w:rsidR="00AA226E" w:rsidRPr="006556FC">
        <w:t>respondent from the transport, construction and infrastructure industry segment noted that entities need:</w:t>
      </w:r>
    </w:p>
    <w:p w14:paraId="6DF5ED20" w14:textId="0E96D159" w:rsidR="0012487F" w:rsidRDefault="0012487F" w:rsidP="0012487F">
      <w:pPr>
        <w:pStyle w:val="VIRTBreakouttext"/>
      </w:pPr>
      <w:r w:rsidRPr="006556FC">
        <w:lastRenderedPageBreak/>
        <w:t>The ability to attract and retain the capability required to manage risk and deliver outcomes. This capability is commercial in nature and requires higher, market competitive remuneration.</w:t>
      </w:r>
    </w:p>
    <w:p w14:paraId="7EDD0B36" w14:textId="6C039BA2" w:rsidR="00CB6755" w:rsidRPr="006556FC" w:rsidRDefault="00651B36" w:rsidP="00332D55">
      <w:pPr>
        <w:pStyle w:val="Paragraph"/>
      </w:pPr>
      <w:r w:rsidRPr="006556FC">
        <w:t xml:space="preserve">The need </w:t>
      </w:r>
      <w:r w:rsidR="007D5890" w:rsidRPr="006556FC">
        <w:t xml:space="preserve">for some </w:t>
      </w:r>
      <w:r w:rsidRPr="006556FC">
        <w:t xml:space="preserve">public entities to </w:t>
      </w:r>
      <w:r w:rsidR="00BD30F7" w:rsidRPr="006556FC">
        <w:t xml:space="preserve">be able </w:t>
      </w:r>
      <w:r w:rsidR="00BD13AB">
        <w:t xml:space="preserve">to </w:t>
      </w:r>
      <w:r w:rsidRPr="006556FC">
        <w:t>attract executives with private sector</w:t>
      </w:r>
      <w:r w:rsidR="007D5890" w:rsidRPr="006556FC">
        <w:t xml:space="preserve"> commercial</w:t>
      </w:r>
      <w:r w:rsidRPr="006556FC">
        <w:t xml:space="preserve"> </w:t>
      </w:r>
      <w:r w:rsidR="00476CD3" w:rsidRPr="006556FC">
        <w:t>skill</w:t>
      </w:r>
      <w:r w:rsidR="007D5890" w:rsidRPr="006556FC">
        <w:t xml:space="preserve"> sets was also discussed in submissions</w:t>
      </w:r>
      <w:r w:rsidR="00BF757D" w:rsidRPr="006556FC">
        <w:t xml:space="preserve"> to the Tribunal</w:t>
      </w:r>
      <w:r w:rsidR="007D5890" w:rsidRPr="006556FC">
        <w:t>.</w:t>
      </w:r>
      <w:r w:rsidR="00476CD3" w:rsidRPr="006556FC">
        <w:t xml:space="preserve"> </w:t>
      </w:r>
      <w:r w:rsidR="00133DFC">
        <w:t>For example, i</w:t>
      </w:r>
      <w:r w:rsidR="00514598" w:rsidRPr="006556FC">
        <w:t xml:space="preserve">n its oral submission, </w:t>
      </w:r>
      <w:r w:rsidR="006D7F03" w:rsidRPr="006556FC">
        <w:t xml:space="preserve">the Victorian Rail Track Corporation highlighted </w:t>
      </w:r>
      <w:r w:rsidR="000D6E5B" w:rsidRPr="006556FC">
        <w:t>that it must operate with a strong</w:t>
      </w:r>
      <w:r w:rsidR="006D7F03" w:rsidRPr="006556FC">
        <w:t xml:space="preserve"> commercial focus</w:t>
      </w:r>
      <w:r w:rsidR="008467A7" w:rsidRPr="006556FC">
        <w:t>, and that it must be responsive and adaptive to external market pressures to attract and retain talent.</w:t>
      </w:r>
      <w:r w:rsidR="00476CD3" w:rsidRPr="006556FC">
        <w:t xml:space="preserve"> </w:t>
      </w:r>
    </w:p>
    <w:p w14:paraId="483812E9" w14:textId="4C358036" w:rsidR="006B713C" w:rsidRPr="00035661" w:rsidRDefault="003D157A" w:rsidP="00332D55">
      <w:pPr>
        <w:pStyle w:val="Paragraph"/>
      </w:pPr>
      <w:r>
        <w:t xml:space="preserve">The </w:t>
      </w:r>
      <w:r w:rsidR="006B713C" w:rsidRPr="00035661">
        <w:t xml:space="preserve">Melbourne Convention Exhibition Trust </w:t>
      </w:r>
      <w:r w:rsidR="00133DFC">
        <w:t xml:space="preserve">also </w:t>
      </w:r>
      <w:r w:rsidR="006B713C" w:rsidRPr="00035661">
        <w:t xml:space="preserve">submitted that: </w:t>
      </w:r>
    </w:p>
    <w:p w14:paraId="317F80B8" w14:textId="005960ED" w:rsidR="007D5890" w:rsidRPr="00035661" w:rsidRDefault="006B713C" w:rsidP="00314F03">
      <w:pPr>
        <w:pStyle w:val="VIRTBreakouttext"/>
      </w:pPr>
      <w:r w:rsidRPr="00035661">
        <w:t>… there needs to be special consideration for entities with a commercial focus – the requirement to drive revenue and key targets against profit margins – to ensure these entities can remain not just competitive, but also viable, into the future</w:t>
      </w:r>
      <w:r w:rsidR="007D5890" w:rsidRPr="00035661">
        <w:t>…</w:t>
      </w:r>
    </w:p>
    <w:p w14:paraId="2032748F" w14:textId="1A83013C" w:rsidR="006B713C" w:rsidRDefault="00D367C3" w:rsidP="000E2BC0">
      <w:pPr>
        <w:pStyle w:val="VIRTBreakouttext"/>
      </w:pPr>
      <w:r w:rsidRPr="00035661">
        <w:t>All of our current executive leadership team have significant experience gained from commercial entities —</w:t>
      </w:r>
      <w:r w:rsidR="000E2BC0" w:rsidRPr="00035661">
        <w:t xml:space="preserve"> we do not typically attract high interest from public service candidates due to the strong commercial delivery requirements of our executive roles.</w:t>
      </w:r>
      <w:r w:rsidR="006B713C" w:rsidRPr="00035661">
        <w:t xml:space="preserve"> </w:t>
      </w:r>
      <w:r w:rsidR="006B713C" w:rsidRPr="00035661">
        <w:rPr>
          <w:i w:val="0"/>
        </w:rPr>
        <w:t>[p</w:t>
      </w:r>
      <w:r w:rsidR="000E2BC0" w:rsidRPr="00035661">
        <w:rPr>
          <w:i w:val="0"/>
        </w:rPr>
        <w:t>p</w:t>
      </w:r>
      <w:r w:rsidR="006B713C" w:rsidRPr="00035661">
        <w:rPr>
          <w:i w:val="0"/>
        </w:rPr>
        <w:t>.2</w:t>
      </w:r>
      <w:r w:rsidR="000E2BC0" w:rsidRPr="00035661">
        <w:rPr>
          <w:i w:val="0"/>
        </w:rPr>
        <w:t>-3</w:t>
      </w:r>
      <w:r w:rsidR="006B713C" w:rsidRPr="00035661">
        <w:rPr>
          <w:i w:val="0"/>
        </w:rPr>
        <w:t>]</w:t>
      </w:r>
    </w:p>
    <w:p w14:paraId="30F7655E" w14:textId="7694D44A" w:rsidR="00DC0BF8" w:rsidRDefault="00DC0BF8" w:rsidP="00DC0BF8">
      <w:pPr>
        <w:pStyle w:val="Paragraph"/>
        <w:rPr>
          <w:i/>
          <w:iCs/>
        </w:rPr>
      </w:pPr>
      <w:r>
        <w:t>These views are supported by</w:t>
      </w:r>
      <w:r w:rsidR="00B3059B">
        <w:t xml:space="preserve"> a</w:t>
      </w:r>
      <w:r>
        <w:t xml:space="preserve"> research</w:t>
      </w:r>
      <w:r w:rsidR="00B3059B">
        <w:t xml:space="preserve"> report</w:t>
      </w:r>
      <w:r>
        <w:t xml:space="preserve"> from global consulting firm Deloitte which</w:t>
      </w:r>
      <w:r w:rsidDel="00914399">
        <w:t xml:space="preserve"> </w:t>
      </w:r>
      <w:r>
        <w:t>notes that capabilities often associated with business, such as commercial acumen, are essential in driving organisational effectiveness and</w:t>
      </w:r>
      <w:r w:rsidDel="003B5A76">
        <w:t xml:space="preserve"> </w:t>
      </w:r>
      <w:r>
        <w:t>efficiency and that these skills have</w:t>
      </w:r>
      <w:r w:rsidRPr="00F4533E">
        <w:t xml:space="preserve"> become more necessary than ever</w:t>
      </w:r>
      <w:r>
        <w:t xml:space="preserve"> in the public sector.</w:t>
      </w:r>
      <w:r w:rsidR="007A4F80">
        <w:rPr>
          <w:rFonts w:ascii="ZWAdobeF" w:hAnsi="ZWAdobeF" w:cs="ZWAdobeF"/>
          <w:color w:val="auto"/>
          <w:sz w:val="2"/>
          <w:szCs w:val="2"/>
        </w:rPr>
        <w:t>26F</w:t>
      </w:r>
      <w:r>
        <w:rPr>
          <w:rStyle w:val="FootnoteReference"/>
        </w:rPr>
        <w:footnoteReference w:id="28"/>
      </w:r>
    </w:p>
    <w:p w14:paraId="592DBAE7" w14:textId="512F4D1D" w:rsidR="00ED0A3C" w:rsidRDefault="00ED0A3C" w:rsidP="007A5ACC">
      <w:pPr>
        <w:pStyle w:val="VIRTHeading3"/>
      </w:pPr>
      <w:r>
        <w:t xml:space="preserve">Increased expectations </w:t>
      </w:r>
      <w:r w:rsidR="00C23BB2">
        <w:t>and demands</w:t>
      </w:r>
    </w:p>
    <w:p w14:paraId="36584DB2" w14:textId="12FE9816" w:rsidR="002D4A56" w:rsidRDefault="00686AC2" w:rsidP="00332D55">
      <w:pPr>
        <w:pStyle w:val="Paragraph"/>
      </w:pPr>
      <w:r>
        <w:t xml:space="preserve">Changed or increased expectations </w:t>
      </w:r>
      <w:r w:rsidR="00064648">
        <w:t xml:space="preserve">and demands from the government and the </w:t>
      </w:r>
      <w:r w:rsidR="001533FD">
        <w:t>Victorian community</w:t>
      </w:r>
      <w:r>
        <w:t xml:space="preserve"> were also a comm</w:t>
      </w:r>
      <w:r w:rsidR="002A6609">
        <w:t>on</w:t>
      </w:r>
      <w:r>
        <w:t xml:space="preserve"> them</w:t>
      </w:r>
      <w:r w:rsidR="002A6609">
        <w:t>e in CEO and subordinate executive questionnaire responses</w:t>
      </w:r>
      <w:r w:rsidR="001533FD">
        <w:t>.</w:t>
      </w:r>
      <w:r w:rsidR="00403C82">
        <w:t xml:space="preserve"> As one executive</w:t>
      </w:r>
      <w:r w:rsidR="00B269AB">
        <w:t xml:space="preserve"> from the water and lan</w:t>
      </w:r>
      <w:r w:rsidR="0061073B">
        <w:t>d management industry</w:t>
      </w:r>
      <w:r w:rsidR="00403C82">
        <w:t xml:space="preserve"> noted, expectations placed on an executive</w:t>
      </w:r>
      <w:r w:rsidR="001533FD">
        <w:t xml:space="preserve"> </w:t>
      </w:r>
      <w:r w:rsidR="00403C82">
        <w:t>include</w:t>
      </w:r>
      <w:r w:rsidR="00366E9E">
        <w:t>:</w:t>
      </w:r>
    </w:p>
    <w:p w14:paraId="716579C5" w14:textId="3D91549E" w:rsidR="00366E9E" w:rsidRPr="005D7FA1" w:rsidRDefault="00403C82" w:rsidP="004B0BC5">
      <w:pPr>
        <w:pStyle w:val="VIRTBreakouttext"/>
        <w:spacing w:before="120"/>
      </w:pPr>
      <w:r>
        <w:t xml:space="preserve">… </w:t>
      </w:r>
      <w:r w:rsidR="00366E9E" w:rsidRPr="00366E9E">
        <w:t>the requirement to lead through more diverse &amp; complex situations</w:t>
      </w:r>
      <w:r w:rsidR="009A624D">
        <w:t xml:space="preserve"> [and] b</w:t>
      </w:r>
      <w:r w:rsidR="00366E9E" w:rsidRPr="00366E9E">
        <w:t>alancing the expectations of diverse groups and generational change.</w:t>
      </w:r>
    </w:p>
    <w:p w14:paraId="0B831A04" w14:textId="3D858D98" w:rsidR="00A4437C" w:rsidRDefault="00C567BA" w:rsidP="00332D55">
      <w:pPr>
        <w:pStyle w:val="Paragraph"/>
      </w:pPr>
      <w:bookmarkStart w:id="101" w:name="_Hlk29287725"/>
      <w:r>
        <w:lastRenderedPageBreak/>
        <w:t>A CEO respondent</w:t>
      </w:r>
      <w:r w:rsidR="00780AB6">
        <w:t xml:space="preserve"> in the regulator</w:t>
      </w:r>
      <w:r w:rsidR="001F663D">
        <w:t>s and other agencies industry</w:t>
      </w:r>
      <w:r w:rsidR="00780AB6">
        <w:t xml:space="preserve"> </w:t>
      </w:r>
      <w:r w:rsidR="00216C03">
        <w:t xml:space="preserve">segment </w:t>
      </w:r>
      <w:r>
        <w:t>also said</w:t>
      </w:r>
      <w:r w:rsidR="00A4437C">
        <w:t xml:space="preserve"> that they have seen an increase in: </w:t>
      </w:r>
    </w:p>
    <w:p w14:paraId="280E7517" w14:textId="53B5EFDA" w:rsidR="00403C82" w:rsidRDefault="00A4437C" w:rsidP="004B0BC5">
      <w:pPr>
        <w:pStyle w:val="VIRTBreakouttext"/>
        <w:spacing w:before="120"/>
      </w:pPr>
      <w:r w:rsidRPr="005B0115">
        <w:t>Community expectations for transparency and active communication to maintain t</w:t>
      </w:r>
      <w:r>
        <w:t>rust and confidence [and]… for regulators to appropriately use the full range of policy tools commensurate with risk to the individual (as distinct from the group).</w:t>
      </w:r>
      <w:r w:rsidR="00403C82">
        <w:t xml:space="preserve"> </w:t>
      </w:r>
    </w:p>
    <w:p w14:paraId="09DC854F" w14:textId="6C615C39" w:rsidR="00C23BB2" w:rsidRDefault="00C23BB2" w:rsidP="00C23BB2">
      <w:pPr>
        <w:pStyle w:val="Paragraph"/>
      </w:pPr>
      <w:r w:rsidRPr="008043B2">
        <w:t xml:space="preserve">Some public entity executives reported that they are expected to deliver </w:t>
      </w:r>
      <w:r w:rsidR="0034362A">
        <w:t xml:space="preserve">commercial </w:t>
      </w:r>
      <w:r w:rsidR="002A5328">
        <w:t xml:space="preserve">quality </w:t>
      </w:r>
      <w:r w:rsidRPr="008043B2">
        <w:t>services</w:t>
      </w:r>
      <w:r w:rsidR="00F4759D">
        <w:t>, but</w:t>
      </w:r>
      <w:r w:rsidRPr="008043B2">
        <w:t xml:space="preserve"> with greater transparency and sometimes </w:t>
      </w:r>
      <w:r w:rsidR="002A5328">
        <w:t>smaller</w:t>
      </w:r>
      <w:r w:rsidRPr="008043B2">
        <w:t xml:space="preserve"> budgets. </w:t>
      </w:r>
      <w:r w:rsidR="0020230C">
        <w:t xml:space="preserve">For example, one executive noted </w:t>
      </w:r>
      <w:r>
        <w:t>in their response to the Tribunal’s questionnaire:</w:t>
      </w:r>
    </w:p>
    <w:p w14:paraId="2FCA95AB" w14:textId="086877AE" w:rsidR="00C23BB2" w:rsidRPr="004E0CEA" w:rsidRDefault="00C23BB2" w:rsidP="00C23BB2">
      <w:pPr>
        <w:pStyle w:val="VIRTBreakouttext"/>
      </w:pPr>
      <w:r w:rsidRPr="006C15D6">
        <w:rPr>
          <w:lang w:eastAsia="en-AU"/>
        </w:rPr>
        <w:t>I work in a role that services the breadth of the Victorian public sector and expectations have increased to the point where a service that is equivalent to what would be provided by a commercial operator is not only expected, but demanded.</w:t>
      </w:r>
    </w:p>
    <w:p w14:paraId="1D1B9885" w14:textId="3CCC8588" w:rsidR="00C23BB2" w:rsidRDefault="00C23BB2" w:rsidP="0076295C">
      <w:pPr>
        <w:pStyle w:val="VIRTHeading3"/>
      </w:pPr>
      <w:r>
        <w:t>Greater oversight</w:t>
      </w:r>
    </w:p>
    <w:p w14:paraId="19B38209" w14:textId="029FF48A" w:rsidR="00403C82" w:rsidRDefault="00713EED" w:rsidP="00003914">
      <w:pPr>
        <w:pStyle w:val="Paragraph"/>
      </w:pPr>
      <w:r>
        <w:t xml:space="preserve">Respondents to the Tribunal’s questionnaire noted that there has been </w:t>
      </w:r>
      <w:r w:rsidR="008B5809">
        <w:t xml:space="preserve">an increase in the </w:t>
      </w:r>
      <w:r w:rsidR="009F42AE">
        <w:t xml:space="preserve">level of oversight from the ‘centre of government’ and increased scrutiny from </w:t>
      </w:r>
      <w:r w:rsidR="009C0776">
        <w:t xml:space="preserve">agencies such as the Victorian Ombudsman and </w:t>
      </w:r>
      <w:r w:rsidR="00354F45">
        <w:t xml:space="preserve">the Victorian </w:t>
      </w:r>
      <w:r w:rsidR="009C0776">
        <w:t>Auditor-General</w:t>
      </w:r>
      <w:r w:rsidR="00354F45">
        <w:t>’s Office</w:t>
      </w:r>
      <w:r w:rsidR="009C0776">
        <w:t>.</w:t>
      </w:r>
      <w:r w:rsidR="005F10BC">
        <w:t xml:space="preserve"> In some cases, this increased </w:t>
      </w:r>
      <w:r w:rsidR="006E5BE3">
        <w:t xml:space="preserve">scrutiny </w:t>
      </w:r>
      <w:r w:rsidR="005F10BC">
        <w:t xml:space="preserve">is taking time away from </w:t>
      </w:r>
      <w:r w:rsidR="007A17C3">
        <w:t xml:space="preserve">the </w:t>
      </w:r>
      <w:r w:rsidR="002A6C99">
        <w:t>‘</w:t>
      </w:r>
      <w:r w:rsidR="007A17C3">
        <w:t>core</w:t>
      </w:r>
      <w:r w:rsidR="002A6C99">
        <w:t>’</w:t>
      </w:r>
      <w:r w:rsidR="007A17C3">
        <w:t xml:space="preserve"> business of the entity</w:t>
      </w:r>
      <w:r w:rsidR="00134A6C">
        <w:t>.</w:t>
      </w:r>
      <w:r w:rsidR="007A17C3">
        <w:t xml:space="preserve"> </w:t>
      </w:r>
      <w:r w:rsidR="00134A6C">
        <w:t>A</w:t>
      </w:r>
      <w:r w:rsidR="007A17C3">
        <w:t>s o</w:t>
      </w:r>
      <w:r w:rsidR="005F10BC">
        <w:t xml:space="preserve">ne </w:t>
      </w:r>
      <w:r w:rsidR="0024447D">
        <w:t xml:space="preserve">water and land management industry </w:t>
      </w:r>
      <w:r w:rsidR="005F10BC">
        <w:t>CEO said:</w:t>
      </w:r>
    </w:p>
    <w:p w14:paraId="668DB677" w14:textId="6670880A" w:rsidR="005F10BC" w:rsidRPr="005F10BC" w:rsidRDefault="22B9CD5D" w:rsidP="004B0BC5">
      <w:pPr>
        <w:pStyle w:val="VIRTBreakouttext"/>
        <w:spacing w:before="120"/>
        <w:rPr>
          <w:lang w:eastAsia="en-AU"/>
        </w:rPr>
      </w:pPr>
      <w:r w:rsidRPr="6ACF3F97">
        <w:rPr>
          <w:lang w:eastAsia="en-AU"/>
        </w:rPr>
        <w:t xml:space="preserve">As </w:t>
      </w:r>
      <w:r w:rsidR="62AD8DBF" w:rsidRPr="6ACF3F97">
        <w:rPr>
          <w:lang w:eastAsia="en-AU"/>
        </w:rPr>
        <w:t>[a]</w:t>
      </w:r>
      <w:r w:rsidR="005F10BC" w:rsidRPr="005F10BC">
        <w:rPr>
          <w:lang w:eastAsia="en-AU"/>
        </w:rPr>
        <w:t xml:space="preserve"> public sector statutory authority the level of autonomy and trust by central government has appeared to decrease. This has resulted in increased compliance and assurance requirements that at times diverts attention and resources away from actual delivery.</w:t>
      </w:r>
    </w:p>
    <w:p w14:paraId="51A17BFB" w14:textId="6B6F49D0" w:rsidR="005F10BC" w:rsidRDefault="00443174" w:rsidP="00003914">
      <w:pPr>
        <w:pStyle w:val="Paragraph"/>
      </w:pPr>
      <w:r>
        <w:t xml:space="preserve">Further, </w:t>
      </w:r>
      <w:r w:rsidR="004327D9">
        <w:t xml:space="preserve">another </w:t>
      </w:r>
      <w:r w:rsidR="006E06B6">
        <w:t xml:space="preserve">CEO in the regulatory </w:t>
      </w:r>
      <w:r w:rsidR="00D61987">
        <w:t>and other agencies</w:t>
      </w:r>
      <w:r w:rsidR="006E06B6">
        <w:t xml:space="preserve"> </w:t>
      </w:r>
      <w:r w:rsidR="00216C03">
        <w:t xml:space="preserve">segment </w:t>
      </w:r>
      <w:r w:rsidR="004327D9">
        <w:t xml:space="preserve">commented that the entity is expected to </w:t>
      </w:r>
      <w:r w:rsidR="009E3972">
        <w:t>report more information to the government than in previous years:</w:t>
      </w:r>
    </w:p>
    <w:p w14:paraId="5C87F250" w14:textId="26499FFE" w:rsidR="004327D9" w:rsidRDefault="009E3972" w:rsidP="004B0BC5">
      <w:pPr>
        <w:pStyle w:val="VIRTBreakouttext"/>
        <w:spacing w:before="120"/>
      </w:pPr>
      <w:r>
        <w:t>[</w:t>
      </w:r>
      <w:r w:rsidR="000A0267">
        <w:t>T</w:t>
      </w:r>
      <w:r>
        <w:t xml:space="preserve">here are] </w:t>
      </w:r>
      <w:r w:rsidR="004327D9" w:rsidRPr="004327D9">
        <w:t>Greater levels of reporting to government in relation to financial, record keeping frameworks, Ministerial statements of expectations in additional to annual report production etc.</w:t>
      </w:r>
    </w:p>
    <w:p w14:paraId="21EAA8B2" w14:textId="0850B97E" w:rsidR="00220ACA" w:rsidRDefault="00220ACA" w:rsidP="00071E95">
      <w:pPr>
        <w:pStyle w:val="VIRTHeading2"/>
      </w:pPr>
      <w:bookmarkStart w:id="102" w:name="_Hlk33297785"/>
      <w:bookmarkStart w:id="103" w:name="_Toc35006380"/>
      <w:bookmarkStart w:id="104" w:name="_Toc59090134"/>
      <w:bookmarkStart w:id="105" w:name="_Hlk33185497"/>
      <w:bookmarkEnd w:id="93"/>
      <w:bookmarkEnd w:id="100"/>
      <w:bookmarkEnd w:id="101"/>
      <w:r>
        <w:lastRenderedPageBreak/>
        <w:t>Summary</w:t>
      </w:r>
      <w:bookmarkEnd w:id="102"/>
      <w:bookmarkEnd w:id="103"/>
      <w:bookmarkEnd w:id="104"/>
      <w:r>
        <w:t xml:space="preserve"> </w:t>
      </w:r>
    </w:p>
    <w:p w14:paraId="45F89768" w14:textId="521AF574" w:rsidR="00B55071" w:rsidRDefault="00925630" w:rsidP="00744B90">
      <w:pPr>
        <w:pStyle w:val="Paragraph"/>
      </w:pPr>
      <w:r>
        <w:t xml:space="preserve">Public entity </w:t>
      </w:r>
      <w:r w:rsidR="42D6B84B">
        <w:t>C</w:t>
      </w:r>
      <w:r w:rsidR="7AE2F743">
        <w:t>EOs</w:t>
      </w:r>
      <w:r w:rsidR="00220ACA">
        <w:t xml:space="preserve"> and </w:t>
      </w:r>
      <w:r w:rsidR="00BB2D98">
        <w:t xml:space="preserve">their </w:t>
      </w:r>
      <w:r w:rsidR="00220ACA">
        <w:t xml:space="preserve">subordinate executives are critical to the successful delivery of </w:t>
      </w:r>
      <w:r w:rsidR="00722ACC">
        <w:t>services</w:t>
      </w:r>
      <w:r w:rsidR="00220ACA">
        <w:t xml:space="preserve"> and </w:t>
      </w:r>
      <w:r w:rsidR="00722ACC">
        <w:t>performance of key functions which benefit the</w:t>
      </w:r>
      <w:r w:rsidR="00220ACA">
        <w:t xml:space="preserve"> Victorian community. </w:t>
      </w:r>
    </w:p>
    <w:p w14:paraId="665736DE" w14:textId="2AC40057" w:rsidR="00B55071" w:rsidRDefault="00773151" w:rsidP="00744B90">
      <w:pPr>
        <w:pStyle w:val="Paragraph"/>
      </w:pPr>
      <w:r>
        <w:t>CEOs</w:t>
      </w:r>
      <w:r w:rsidR="00B55071">
        <w:t xml:space="preserve"> assume </w:t>
      </w:r>
      <w:r w:rsidR="00B55071" w:rsidRPr="00B55071">
        <w:t>the stewardship, leadership and direction of, and accountability for</w:t>
      </w:r>
      <w:r w:rsidR="00396AA0">
        <w:t>,</w:t>
      </w:r>
      <w:r w:rsidR="00B55071" w:rsidRPr="00B55071">
        <w:t xml:space="preserve"> the effective operation of their </w:t>
      </w:r>
      <w:r>
        <w:t>entity</w:t>
      </w:r>
      <w:r w:rsidR="00B55071" w:rsidRPr="00B55071">
        <w:t xml:space="preserve">. </w:t>
      </w:r>
      <w:r w:rsidR="00B55071">
        <w:t>They also</w:t>
      </w:r>
      <w:r w:rsidR="00B55071" w:rsidRPr="00B55071">
        <w:t xml:space="preserve"> have widespread responsibilities as leaders</w:t>
      </w:r>
      <w:r w:rsidR="00A523E9">
        <w:t xml:space="preserve"> and</w:t>
      </w:r>
      <w:r w:rsidR="00B55071" w:rsidRPr="00B55071">
        <w:t xml:space="preserve"> employers</w:t>
      </w:r>
      <w:r w:rsidR="00A523E9">
        <w:t>.</w:t>
      </w:r>
    </w:p>
    <w:p w14:paraId="7735D112" w14:textId="4CAC1601" w:rsidR="00B55071" w:rsidRDefault="00B55071" w:rsidP="00744B90">
      <w:pPr>
        <w:pStyle w:val="Paragraph"/>
      </w:pPr>
      <w:r>
        <w:t>Subordinate executives are expected to</w:t>
      </w:r>
      <w:r w:rsidR="007A3D29">
        <w:t xml:space="preserve"> s</w:t>
      </w:r>
      <w:r w:rsidRPr="00B55071">
        <w:t>et</w:t>
      </w:r>
      <w:r w:rsidR="0074333A">
        <w:t xml:space="preserve"> </w:t>
      </w:r>
      <w:r w:rsidRPr="00B55071">
        <w:t>the strategic direction for their area of responsibility</w:t>
      </w:r>
      <w:r w:rsidR="007A3D29">
        <w:t xml:space="preserve">, </w:t>
      </w:r>
      <w:r w:rsidRPr="00B55071">
        <w:t>provid</w:t>
      </w:r>
      <w:r>
        <w:t>e</w:t>
      </w:r>
      <w:r w:rsidRPr="00B55071">
        <w:t xml:space="preserve"> authoritative advice and support to their </w:t>
      </w:r>
      <w:r w:rsidR="00773151">
        <w:t>CEO</w:t>
      </w:r>
      <w:r w:rsidR="00A523E9">
        <w:t xml:space="preserve"> and support their staff to achieve high performance</w:t>
      </w:r>
      <w:r w:rsidR="007D3223">
        <w:t xml:space="preserve">. They also </w:t>
      </w:r>
      <w:r w:rsidR="007A3D29">
        <w:t xml:space="preserve">manage and maintain </w:t>
      </w:r>
      <w:r w:rsidRPr="00B55071">
        <w:t xml:space="preserve">close liaison and effective relationships with </w:t>
      </w:r>
      <w:r w:rsidR="00722ACC">
        <w:t>stakeholders</w:t>
      </w:r>
      <w:r w:rsidR="007A3D29">
        <w:t>.</w:t>
      </w:r>
    </w:p>
    <w:p w14:paraId="1DF543E0" w14:textId="1E8D689E" w:rsidR="00220ACA" w:rsidRDefault="00B3059B" w:rsidP="00744B90">
      <w:pPr>
        <w:pStyle w:val="Paragraph"/>
      </w:pPr>
      <w:r>
        <w:t>The Tribunal heard that t</w:t>
      </w:r>
      <w:r w:rsidR="000A1A8A" w:rsidRPr="000A1A8A">
        <w:t>he demands</w:t>
      </w:r>
      <w:r w:rsidR="004919A4">
        <w:t xml:space="preserve"> </w:t>
      </w:r>
      <w:r w:rsidR="00841BA4">
        <w:t>on</w:t>
      </w:r>
      <w:r w:rsidR="000A1A8A" w:rsidRPr="000A1A8A">
        <w:t xml:space="preserve"> </w:t>
      </w:r>
      <w:r w:rsidR="00A523E9">
        <w:t>public entity</w:t>
      </w:r>
      <w:r w:rsidR="007A3D29">
        <w:t xml:space="preserve"> </w:t>
      </w:r>
      <w:r w:rsidR="000A1A8A" w:rsidRPr="000A1A8A">
        <w:t xml:space="preserve">executives are increasing. </w:t>
      </w:r>
      <w:r w:rsidR="007A3D29">
        <w:t>Executives require a</w:t>
      </w:r>
      <w:r w:rsidR="000A1A8A" w:rsidRPr="000A1A8A">
        <w:t xml:space="preserve"> broader skillset and knowledge to respond to increased </w:t>
      </w:r>
      <w:r w:rsidR="007A3D29">
        <w:t xml:space="preserve">government and </w:t>
      </w:r>
      <w:r w:rsidR="000A1A8A" w:rsidRPr="000A1A8A">
        <w:t>community expectations, advances in technology and complex policy issues.</w:t>
      </w:r>
    </w:p>
    <w:p w14:paraId="7F0A3462" w14:textId="77777777" w:rsidR="007D3223" w:rsidRDefault="007D3223" w:rsidP="005F5D31"/>
    <w:bookmarkEnd w:id="105"/>
    <w:p w14:paraId="647AFAC3" w14:textId="77777777" w:rsidR="002D4A56" w:rsidRDefault="002D4A56" w:rsidP="005F5D31">
      <w:pPr>
        <w:sectPr w:rsidR="002D4A56" w:rsidSect="00A625E3">
          <w:type w:val="oddPage"/>
          <w:pgSz w:w="11900" w:h="16840"/>
          <w:pgMar w:top="1701" w:right="1701" w:bottom="1559" w:left="1701" w:header="709" w:footer="709" w:gutter="0"/>
          <w:cols w:space="708"/>
          <w:titlePg/>
          <w:docGrid w:linePitch="299"/>
        </w:sectPr>
      </w:pPr>
    </w:p>
    <w:p w14:paraId="5CF308F1" w14:textId="57178C82" w:rsidR="002D4A56" w:rsidRDefault="00A17DEA" w:rsidP="00E859B7">
      <w:pPr>
        <w:pStyle w:val="Chapterheading"/>
      </w:pPr>
      <w:bookmarkStart w:id="106" w:name="_Toc33609453"/>
      <w:bookmarkStart w:id="107" w:name="_Toc35006381"/>
      <w:bookmarkStart w:id="108" w:name="_Toc45015322"/>
      <w:bookmarkStart w:id="109" w:name="_Toc59090135"/>
      <w:r>
        <w:lastRenderedPageBreak/>
        <w:t>4</w:t>
      </w:r>
      <w:r w:rsidR="002D4A56">
        <w:tab/>
        <w:t>Existing</w:t>
      </w:r>
      <w:r w:rsidR="006B793A">
        <w:t xml:space="preserve"> employment and remuneration arrangements</w:t>
      </w:r>
      <w:r w:rsidR="002D4A56">
        <w:br/>
      </w:r>
      <w:r w:rsidR="002D4A56" w:rsidRPr="00544C50">
        <w:rPr>
          <w:noProof/>
          <w:lang w:eastAsia="en-AU"/>
        </w:rPr>
        <w:drawing>
          <wp:inline distT="0" distB="0" distL="0" distR="0" wp14:anchorId="3D50FDA6" wp14:editId="4924D5E3">
            <wp:extent cx="2218055" cy="25463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106"/>
      <w:bookmarkEnd w:id="107"/>
      <w:bookmarkEnd w:id="108"/>
      <w:bookmarkEnd w:id="109"/>
    </w:p>
    <w:p w14:paraId="1AE86776" w14:textId="58399938" w:rsidR="00195E4D" w:rsidRDefault="00E459C0" w:rsidP="00E859B7">
      <w:pPr>
        <w:pStyle w:val="Paragraph"/>
      </w:pPr>
      <w:r>
        <w:t>T</w:t>
      </w:r>
      <w:r w:rsidR="002D4A56">
        <w:t xml:space="preserve">he Tribunal </w:t>
      </w:r>
      <w:r>
        <w:t>is required to</w:t>
      </w:r>
      <w:r w:rsidR="002D4A56">
        <w:t xml:space="preserve"> consider existing remuneration provided to executives employed in </w:t>
      </w:r>
      <w:r w:rsidR="00A16028">
        <w:t>prescribed public entities</w:t>
      </w:r>
      <w:r>
        <w:t xml:space="preserve"> </w:t>
      </w:r>
      <w:r w:rsidR="00267601">
        <w:t>(s19(1)(a) of the VIRTIPS Act)</w:t>
      </w:r>
      <w:r w:rsidR="002D4A56">
        <w:t xml:space="preserve">. </w:t>
      </w:r>
    </w:p>
    <w:p w14:paraId="284C13D7" w14:textId="368D6A03" w:rsidR="00195E4D" w:rsidRDefault="003F74AA" w:rsidP="00E2055C">
      <w:pPr>
        <w:pStyle w:val="Paragraph"/>
      </w:pPr>
      <w:r>
        <w:t>This chapter outlines existing employment and remuneration policies applicable to executives</w:t>
      </w:r>
      <w:r w:rsidR="00A16028">
        <w:t xml:space="preserve"> employed in prescribed public entities</w:t>
      </w:r>
      <w:r>
        <w:t xml:space="preserve"> and identifies movements and trends in remuneration arrangements.</w:t>
      </w:r>
      <w:bookmarkStart w:id="110" w:name="_Toc33609454"/>
      <w:bookmarkStart w:id="111" w:name="_Toc35006382"/>
      <w:bookmarkStart w:id="112" w:name="_Toc45015323"/>
    </w:p>
    <w:p w14:paraId="017D1139" w14:textId="6F6636CB" w:rsidR="002D4A56" w:rsidRPr="00760C9C" w:rsidRDefault="00A17DEA" w:rsidP="00E859B7">
      <w:pPr>
        <w:pStyle w:val="VIRTHeading2"/>
      </w:pPr>
      <w:bookmarkStart w:id="113" w:name="_Toc59090136"/>
      <w:r>
        <w:t>4</w:t>
      </w:r>
      <w:r w:rsidR="002D4A56">
        <w:t>.1</w:t>
      </w:r>
      <w:r w:rsidR="00453AB4">
        <w:tab/>
      </w:r>
      <w:r w:rsidR="002D4A56" w:rsidRPr="00760C9C">
        <w:t>Employment policy</w:t>
      </w:r>
      <w:bookmarkEnd w:id="110"/>
      <w:bookmarkEnd w:id="111"/>
      <w:bookmarkEnd w:id="112"/>
      <w:bookmarkEnd w:id="113"/>
    </w:p>
    <w:p w14:paraId="360A5AB3" w14:textId="7FF7736A" w:rsidR="002D4A56" w:rsidRDefault="002D4A56" w:rsidP="00E859B7">
      <w:pPr>
        <w:pStyle w:val="Paragraph"/>
      </w:pPr>
      <w:r w:rsidRPr="00326BEE">
        <w:t xml:space="preserve">The VPSC publishes and maintains the </w:t>
      </w:r>
      <w:r w:rsidR="003424C0">
        <w:t>Victorian</w:t>
      </w:r>
      <w:r w:rsidR="00593D09">
        <w:t xml:space="preserve"> </w:t>
      </w:r>
      <w:r w:rsidR="00A16028">
        <w:t xml:space="preserve">Public </w:t>
      </w:r>
      <w:r w:rsidR="003424C0">
        <w:t xml:space="preserve">Entity </w:t>
      </w:r>
      <w:r w:rsidR="00593D09">
        <w:t xml:space="preserve">Executive Employment </w:t>
      </w:r>
      <w:r w:rsidRPr="00326BEE">
        <w:t>Handbook</w:t>
      </w:r>
      <w:r w:rsidR="00593D09">
        <w:t xml:space="preserve"> </w:t>
      </w:r>
      <w:r w:rsidR="00A16028">
        <w:t xml:space="preserve">(Handbook) </w:t>
      </w:r>
      <w:r w:rsidRPr="00326BEE">
        <w:t>and</w:t>
      </w:r>
      <w:r w:rsidR="00CB20FE">
        <w:t xml:space="preserve"> </w:t>
      </w:r>
      <w:r w:rsidRPr="00326BEE">
        <w:t xml:space="preserve">the </w:t>
      </w:r>
      <w:r w:rsidR="00593D09">
        <w:t xml:space="preserve">Standard Contract </w:t>
      </w:r>
      <w:r w:rsidR="00A16028">
        <w:t xml:space="preserve">for Public Entity Executives </w:t>
      </w:r>
      <w:r w:rsidR="00593D09">
        <w:t>(</w:t>
      </w:r>
      <w:r w:rsidRPr="00326BEE">
        <w:t>standard contract</w:t>
      </w:r>
      <w:r w:rsidR="00593D09">
        <w:t>)</w:t>
      </w:r>
      <w:r w:rsidR="00952024">
        <w:t>,</w:t>
      </w:r>
      <w:r w:rsidRPr="00326BEE">
        <w:t xml:space="preserve"> which </w:t>
      </w:r>
      <w:r w:rsidR="00952024">
        <w:t>are</w:t>
      </w:r>
      <w:r w:rsidRPr="00326BEE">
        <w:t xml:space="preserve"> approved by the Premier.</w:t>
      </w:r>
      <w:r w:rsidR="007A4F80">
        <w:rPr>
          <w:rFonts w:ascii="ZWAdobeF" w:hAnsi="ZWAdobeF" w:cs="ZWAdobeF"/>
          <w:color w:val="auto"/>
          <w:sz w:val="2"/>
          <w:szCs w:val="2"/>
        </w:rPr>
        <w:t>27F</w:t>
      </w:r>
      <w:r w:rsidRPr="00E859B7">
        <w:rPr>
          <w:vertAlign w:val="superscript"/>
        </w:rPr>
        <w:footnoteReference w:id="29"/>
      </w:r>
      <w:r w:rsidRPr="00326BEE">
        <w:t xml:space="preserve"> </w:t>
      </w:r>
    </w:p>
    <w:p w14:paraId="795E6F11" w14:textId="603AC7A7" w:rsidR="00D95D09" w:rsidRDefault="00A03221" w:rsidP="00E859B7">
      <w:pPr>
        <w:pStyle w:val="Paragraph"/>
      </w:pPr>
      <w:r>
        <w:t>While u</w:t>
      </w:r>
      <w:r w:rsidR="00073ADC">
        <w:t xml:space="preserve">se of the </w:t>
      </w:r>
      <w:r w:rsidR="00AC19BE">
        <w:t xml:space="preserve">standard contract </w:t>
      </w:r>
      <w:r w:rsidR="00C13C03">
        <w:t>is</w:t>
      </w:r>
      <w:r w:rsidR="00793C88">
        <w:t xml:space="preserve"> not mandatory</w:t>
      </w:r>
      <w:r w:rsidR="00462331">
        <w:t xml:space="preserve">, around </w:t>
      </w:r>
      <w:r>
        <w:t>9</w:t>
      </w:r>
      <w:r w:rsidR="00462331">
        <w:t>0 per cent of</w:t>
      </w:r>
      <w:r>
        <w:t xml:space="preserve"> executive</w:t>
      </w:r>
      <w:r w:rsidR="001C0CC6">
        <w:t>s</w:t>
      </w:r>
      <w:r>
        <w:t xml:space="preserve"> in prescribed public entities are employed </w:t>
      </w:r>
      <w:r w:rsidR="00B57314">
        <w:t>under the standard contract.</w:t>
      </w:r>
      <w:r w:rsidR="007A4F80">
        <w:rPr>
          <w:rFonts w:ascii="ZWAdobeF" w:hAnsi="ZWAdobeF" w:cs="ZWAdobeF"/>
          <w:color w:val="auto"/>
          <w:sz w:val="2"/>
          <w:szCs w:val="2"/>
        </w:rPr>
        <w:t>28F</w:t>
      </w:r>
      <w:r w:rsidR="008716A5">
        <w:rPr>
          <w:rStyle w:val="FootnoteReference"/>
        </w:rPr>
        <w:footnoteReference w:id="30"/>
      </w:r>
      <w:r w:rsidR="00E30E57">
        <w:t xml:space="preserve"> </w:t>
      </w:r>
      <w:r w:rsidR="00B57314">
        <w:t>T</w:t>
      </w:r>
      <w:r w:rsidR="007C5EBD">
        <w:t xml:space="preserve">he </w:t>
      </w:r>
      <w:r w:rsidR="00B57314">
        <w:t xml:space="preserve">PEER </w:t>
      </w:r>
      <w:r w:rsidR="00053B3E">
        <w:t>P</w:t>
      </w:r>
      <w:r w:rsidR="00B57314">
        <w:t xml:space="preserve">olicy outlines </w:t>
      </w:r>
      <w:r w:rsidR="007C5EBD">
        <w:t xml:space="preserve">six mandatory terms which </w:t>
      </w:r>
      <w:r w:rsidR="0055220D">
        <w:t>must</w:t>
      </w:r>
      <w:r w:rsidR="007C5EBD">
        <w:t xml:space="preserve"> be </w:t>
      </w:r>
      <w:r w:rsidR="0055220D">
        <w:t>included in an</w:t>
      </w:r>
      <w:r w:rsidR="007C5EBD">
        <w:t xml:space="preserve"> employment contract (table </w:t>
      </w:r>
      <w:r w:rsidR="00A17DEA">
        <w:t>4</w:t>
      </w:r>
      <w:r w:rsidR="00E30E57">
        <w:t>.</w:t>
      </w:r>
      <w:r w:rsidR="007C5EBD">
        <w:t xml:space="preserve">1). </w:t>
      </w:r>
      <w:r w:rsidR="003244D3">
        <w:t xml:space="preserve">For example, </w:t>
      </w:r>
      <w:r w:rsidR="000311AE">
        <w:t>public entity executives</w:t>
      </w:r>
      <w:r w:rsidR="00D84B26">
        <w:t xml:space="preserve"> </w:t>
      </w:r>
      <w:r w:rsidR="000311AE">
        <w:t>must</w:t>
      </w:r>
      <w:r w:rsidR="00593D09">
        <w:t xml:space="preserve"> be employed on a contract of no more than five years</w:t>
      </w:r>
      <w:r w:rsidR="009A1A87">
        <w:t>, in contrast with non</w:t>
      </w:r>
      <w:r w:rsidR="00ED706E">
        <w:noBreakHyphen/>
      </w:r>
      <w:r w:rsidR="009A1A87">
        <w:t xml:space="preserve">executive </w:t>
      </w:r>
      <w:r w:rsidR="00C1785D">
        <w:t>public entity</w:t>
      </w:r>
      <w:r w:rsidR="009A1A87">
        <w:t xml:space="preserve"> employees who are typically employed on an ongoing basis.</w:t>
      </w:r>
      <w:r w:rsidR="007A4F80">
        <w:rPr>
          <w:rFonts w:ascii="ZWAdobeF" w:hAnsi="ZWAdobeF" w:cs="ZWAdobeF"/>
          <w:color w:val="auto"/>
          <w:sz w:val="2"/>
          <w:szCs w:val="2"/>
        </w:rPr>
        <w:t>29F</w:t>
      </w:r>
      <w:r w:rsidR="009A1A87" w:rsidRPr="00E859B7">
        <w:rPr>
          <w:vertAlign w:val="superscript"/>
        </w:rPr>
        <w:footnoteReference w:id="31"/>
      </w:r>
      <w:r w:rsidR="009A1A87">
        <w:t xml:space="preserve"> </w:t>
      </w:r>
      <w:r w:rsidR="00B9619F">
        <w:br w:type="page"/>
      </w:r>
    </w:p>
    <w:p w14:paraId="1E73D0FB" w14:textId="69A432CE" w:rsidR="009A6713" w:rsidRDefault="009A6713" w:rsidP="009A6713">
      <w:pPr>
        <w:pStyle w:val="Tableheading"/>
        <w:keepNext/>
      </w:pPr>
      <w:bookmarkStart w:id="114" w:name="_Toc59127466"/>
      <w:r w:rsidRPr="00CB42C7">
        <w:lastRenderedPageBreak/>
        <w:t>Table 4.1: summary of mandatory contract terms for public entity executives</w:t>
      </w:r>
      <w:bookmarkEnd w:id="114"/>
    </w:p>
    <w:tbl>
      <w:tblPr>
        <w:tblStyle w:val="ListTable3-Accent2"/>
        <w:tblW w:w="8505" w:type="dxa"/>
        <w:tblLook w:val="04A0" w:firstRow="1" w:lastRow="0" w:firstColumn="1" w:lastColumn="0" w:noHBand="0" w:noVBand="1"/>
      </w:tblPr>
      <w:tblGrid>
        <w:gridCol w:w="1843"/>
        <w:gridCol w:w="6662"/>
      </w:tblGrid>
      <w:tr w:rsidR="002D4A56" w:rsidRPr="007D740F" w14:paraId="41983345" w14:textId="77777777" w:rsidTr="486DB402">
        <w:trPr>
          <w:cnfStyle w:val="100000000000" w:firstRow="1" w:lastRow="0" w:firstColumn="0" w:lastColumn="0" w:oddVBand="0" w:evenVBand="0" w:oddHBand="0" w:evenHBand="0" w:firstRowFirstColumn="0" w:firstRowLastColumn="0" w:lastRowFirstColumn="0" w:lastRowLastColumn="0"/>
          <w:trHeight w:val="344"/>
        </w:trPr>
        <w:tc>
          <w:tcPr>
            <w:cnfStyle w:val="001000000100" w:firstRow="0" w:lastRow="0" w:firstColumn="1" w:lastColumn="0" w:oddVBand="0" w:evenVBand="0" w:oddHBand="0" w:evenHBand="0" w:firstRowFirstColumn="1" w:firstRowLastColumn="0" w:lastRowFirstColumn="0" w:lastRowLastColumn="0"/>
            <w:tcW w:w="1843" w:type="dxa"/>
          </w:tcPr>
          <w:p w14:paraId="6203DADD" w14:textId="77777777" w:rsidR="002D4A56" w:rsidRPr="00BD11D1" w:rsidRDefault="002D4A56" w:rsidP="00342BEC">
            <w:pPr>
              <w:keepNext/>
              <w:rPr>
                <w:rFonts w:ascii="Calibri Light" w:hAnsi="Calibri Light" w:cs="Calibri Light"/>
                <w:bCs w:val="0"/>
                <w:color w:val="FFFFFF" w:themeColor="background1"/>
                <w:sz w:val="22"/>
              </w:rPr>
            </w:pPr>
            <w:r w:rsidRPr="00BD11D1">
              <w:rPr>
                <w:rFonts w:ascii="Calibri Light" w:hAnsi="Calibri Light" w:cs="Calibri Light"/>
                <w:bCs w:val="0"/>
                <w:color w:val="FFFFFF" w:themeColor="background1"/>
                <w:sz w:val="22"/>
              </w:rPr>
              <w:t>Provision</w:t>
            </w:r>
          </w:p>
        </w:tc>
        <w:tc>
          <w:tcPr>
            <w:tcW w:w="6662" w:type="dxa"/>
          </w:tcPr>
          <w:p w14:paraId="48F03118" w14:textId="77777777" w:rsidR="002D4A56" w:rsidRPr="00BD11D1" w:rsidRDefault="002D4A56" w:rsidP="00342BEC">
            <w:pPr>
              <w:keepNext/>
              <w:cnfStyle w:val="100000000000" w:firstRow="1" w:lastRow="0" w:firstColumn="0" w:lastColumn="0" w:oddVBand="0" w:evenVBand="0" w:oddHBand="0" w:evenHBand="0" w:firstRowFirstColumn="0" w:firstRowLastColumn="0" w:lastRowFirstColumn="0" w:lastRowLastColumn="0"/>
              <w:rPr>
                <w:rFonts w:ascii="Calibri Light" w:hAnsi="Calibri Light" w:cs="Calibri Light"/>
                <w:bCs w:val="0"/>
                <w:color w:val="FFFFFF" w:themeColor="background1"/>
                <w:sz w:val="22"/>
              </w:rPr>
            </w:pPr>
            <w:r w:rsidRPr="00BD11D1">
              <w:rPr>
                <w:rFonts w:ascii="Calibri Light" w:hAnsi="Calibri Light" w:cs="Calibri Light"/>
                <w:bCs w:val="0"/>
                <w:color w:val="FFFFFF" w:themeColor="background1"/>
                <w:sz w:val="22"/>
              </w:rPr>
              <w:t>Conditions</w:t>
            </w:r>
          </w:p>
        </w:tc>
      </w:tr>
      <w:tr w:rsidR="002D4A56" w:rsidRPr="007D740F" w14:paraId="5188C2EE" w14:textId="77777777" w:rsidTr="486DB402">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843" w:type="dxa"/>
          </w:tcPr>
          <w:p w14:paraId="06F3B7D6" w14:textId="77777777" w:rsidR="002D4A56" w:rsidRPr="00C85982" w:rsidRDefault="002D4A56" w:rsidP="00BD11D1">
            <w:pPr>
              <w:pStyle w:val="Tabletext"/>
            </w:pPr>
            <w:r w:rsidRPr="00C85982">
              <w:t>Contract term</w:t>
            </w:r>
          </w:p>
        </w:tc>
        <w:tc>
          <w:tcPr>
            <w:tcW w:w="6662" w:type="dxa"/>
          </w:tcPr>
          <w:p w14:paraId="09C7D025" w14:textId="26345A29" w:rsidR="002D4A56" w:rsidRPr="003424C0" w:rsidRDefault="002D4A56" w:rsidP="00BD11D1">
            <w:pPr>
              <w:pStyle w:val="Tabletext"/>
              <w:cnfStyle w:val="000000100000" w:firstRow="0" w:lastRow="0" w:firstColumn="0" w:lastColumn="0" w:oddVBand="0" w:evenVBand="0" w:oddHBand="1" w:evenHBand="0" w:firstRowFirstColumn="0" w:firstRowLastColumn="0" w:lastRowFirstColumn="0" w:lastRowLastColumn="0"/>
            </w:pPr>
            <w:r>
              <w:t>Maximum contract term is up to five years</w:t>
            </w:r>
            <w:r w:rsidR="003424C0">
              <w:t>.</w:t>
            </w:r>
          </w:p>
        </w:tc>
      </w:tr>
      <w:tr w:rsidR="002D4A56" w14:paraId="4F7FBDBF" w14:textId="77777777" w:rsidTr="486DB402">
        <w:trPr>
          <w:trHeight w:val="417"/>
        </w:trPr>
        <w:tc>
          <w:tcPr>
            <w:cnfStyle w:val="001000000000" w:firstRow="0" w:lastRow="0" w:firstColumn="1" w:lastColumn="0" w:oddVBand="0" w:evenVBand="0" w:oddHBand="0" w:evenHBand="0" w:firstRowFirstColumn="0" w:firstRowLastColumn="0" w:lastRowFirstColumn="0" w:lastRowLastColumn="0"/>
            <w:tcW w:w="1843" w:type="dxa"/>
          </w:tcPr>
          <w:p w14:paraId="06AAF3BD" w14:textId="441CAE83" w:rsidR="002D4A56" w:rsidRPr="00C85982" w:rsidRDefault="003424C0" w:rsidP="00BD11D1">
            <w:pPr>
              <w:pStyle w:val="Tabletext"/>
            </w:pPr>
            <w:r>
              <w:t>Total remuneration package</w:t>
            </w:r>
          </w:p>
        </w:tc>
        <w:tc>
          <w:tcPr>
            <w:tcW w:w="6662" w:type="dxa"/>
          </w:tcPr>
          <w:p w14:paraId="675553E1" w14:textId="2F6B4E45" w:rsidR="002D4A56" w:rsidRPr="005F06F6" w:rsidRDefault="0057347A" w:rsidP="00BD11D1">
            <w:pPr>
              <w:pStyle w:val="Tabletext"/>
              <w:cnfStyle w:val="000000000000" w:firstRow="0" w:lastRow="0" w:firstColumn="0" w:lastColumn="0" w:oddVBand="0" w:evenVBand="0" w:oddHBand="0" w:evenHBand="0" w:firstRowFirstColumn="0" w:firstRowLastColumn="0" w:lastRowFirstColumn="0" w:lastRowLastColumn="0"/>
            </w:pPr>
            <w:r w:rsidRPr="0057347A">
              <w:t>TRP includes base salary, superannuation contributions, employment benefits (i.e. non-salary) and the annual cost to the employer of providing the non-monetary benefits, including any fringe benefits tax payable</w:t>
            </w:r>
            <w:r w:rsidR="004870F9">
              <w:t>.</w:t>
            </w:r>
          </w:p>
        </w:tc>
      </w:tr>
      <w:tr w:rsidR="002D4A56" w14:paraId="0FDE27DA" w14:textId="77777777" w:rsidTr="486DB402">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843" w:type="dxa"/>
          </w:tcPr>
          <w:p w14:paraId="729F2E83" w14:textId="73C453EB" w:rsidR="002D4A56" w:rsidRPr="00C85982" w:rsidRDefault="003424C0" w:rsidP="00BD11D1">
            <w:pPr>
              <w:pStyle w:val="Tabletext"/>
            </w:pPr>
            <w:r>
              <w:t>Termination</w:t>
            </w:r>
          </w:p>
        </w:tc>
        <w:tc>
          <w:tcPr>
            <w:tcW w:w="6662" w:type="dxa"/>
          </w:tcPr>
          <w:p w14:paraId="3D58B9D6" w14:textId="00CB5165" w:rsidR="002D4A56" w:rsidRPr="003D543E" w:rsidRDefault="003424C0" w:rsidP="00BD11D1">
            <w:pPr>
              <w:pStyle w:val="Tabletext"/>
              <w:cnfStyle w:val="000000100000" w:firstRow="0" w:lastRow="0" w:firstColumn="0" w:lastColumn="0" w:oddVBand="0" w:evenVBand="0" w:oddHBand="1" w:evenHBand="0" w:firstRowFirstColumn="0" w:firstRowLastColumn="0" w:lastRowFirstColumn="0" w:lastRowLastColumn="0"/>
            </w:pPr>
            <w:r>
              <w:t xml:space="preserve">Employer may terminate a contract by providing the executive with four </w:t>
            </w:r>
            <w:r w:rsidR="005808CA">
              <w:t>months</w:t>
            </w:r>
            <w:r>
              <w:t>’ notice in writing.</w:t>
            </w:r>
          </w:p>
        </w:tc>
      </w:tr>
      <w:tr w:rsidR="002D4A56" w14:paraId="6A5F0F6A" w14:textId="77777777" w:rsidTr="486DB402">
        <w:trPr>
          <w:trHeight w:val="417"/>
        </w:trPr>
        <w:tc>
          <w:tcPr>
            <w:cnfStyle w:val="001000000000" w:firstRow="0" w:lastRow="0" w:firstColumn="1" w:lastColumn="0" w:oddVBand="0" w:evenVBand="0" w:oddHBand="0" w:evenHBand="0" w:firstRowFirstColumn="0" w:firstRowLastColumn="0" w:lastRowFirstColumn="0" w:lastRowLastColumn="0"/>
            <w:tcW w:w="1843" w:type="dxa"/>
          </w:tcPr>
          <w:p w14:paraId="58AB9941" w14:textId="6B71C6FA" w:rsidR="002D4A56" w:rsidRPr="00C85982" w:rsidRDefault="003424C0" w:rsidP="00BD11D1">
            <w:pPr>
              <w:pStyle w:val="Tabletext"/>
            </w:pPr>
            <w:r>
              <w:t>No compensation for termination</w:t>
            </w:r>
          </w:p>
        </w:tc>
        <w:tc>
          <w:tcPr>
            <w:tcW w:w="6662" w:type="dxa"/>
          </w:tcPr>
          <w:p w14:paraId="6E3B0C98" w14:textId="2607EC15" w:rsidR="002D4A56" w:rsidRPr="003D543E" w:rsidRDefault="003424C0" w:rsidP="00BD11D1">
            <w:pPr>
              <w:pStyle w:val="Tabletext"/>
              <w:cnfStyle w:val="000000000000" w:firstRow="0" w:lastRow="0" w:firstColumn="0" w:lastColumn="0" w:oddVBand="0" w:evenVBand="0" w:oddHBand="0" w:evenHBand="0" w:firstRowFirstColumn="0" w:firstRowLastColumn="0" w:lastRowFirstColumn="0" w:lastRowLastColumn="0"/>
            </w:pPr>
            <w:r>
              <w:t>No compensation for termination of a contract beyond payment in lieu of notice and accrued leave.</w:t>
            </w:r>
          </w:p>
        </w:tc>
      </w:tr>
      <w:tr w:rsidR="002D4A56" w14:paraId="323347F8" w14:textId="77777777" w:rsidTr="486DB402">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843" w:type="dxa"/>
          </w:tcPr>
          <w:p w14:paraId="5BDF3A6F" w14:textId="7B4A863C" w:rsidR="002D4A56" w:rsidRPr="00C85982" w:rsidRDefault="003424C0" w:rsidP="00BD11D1">
            <w:pPr>
              <w:pStyle w:val="Tabletext"/>
            </w:pPr>
            <w:r>
              <w:t>Capped bonus opportunity</w:t>
            </w:r>
            <w:r w:rsidR="00D80724" w:rsidRPr="00D80724">
              <w:rPr>
                <w:vertAlign w:val="superscript"/>
              </w:rPr>
              <w:t>(a)</w:t>
            </w:r>
          </w:p>
        </w:tc>
        <w:tc>
          <w:tcPr>
            <w:tcW w:w="6662" w:type="dxa"/>
          </w:tcPr>
          <w:p w14:paraId="19000E5A" w14:textId="46F21038" w:rsidR="003424C0" w:rsidRPr="003D543E" w:rsidRDefault="003424C0" w:rsidP="00BD11D1">
            <w:pPr>
              <w:pStyle w:val="Tabletext"/>
              <w:cnfStyle w:val="000000100000" w:firstRow="0" w:lastRow="0" w:firstColumn="0" w:lastColumn="0" w:oddVBand="0" w:evenVBand="0" w:oddHBand="1" w:evenHBand="0" w:firstRowFirstColumn="0" w:firstRowLastColumn="0" w:lastRowFirstColumn="0" w:lastRowLastColumn="0"/>
            </w:pPr>
            <w:r>
              <w:t>The maximum bonus opportunity available to public entity executives is either 17% or 20%.</w:t>
            </w:r>
          </w:p>
        </w:tc>
      </w:tr>
      <w:tr w:rsidR="002D4A56" w14:paraId="58035D58" w14:textId="77777777" w:rsidTr="486DB402">
        <w:trPr>
          <w:trHeight w:val="417"/>
        </w:trPr>
        <w:tc>
          <w:tcPr>
            <w:cnfStyle w:val="001000000000" w:firstRow="0" w:lastRow="0" w:firstColumn="1" w:lastColumn="0" w:oddVBand="0" w:evenVBand="0" w:oddHBand="0" w:evenHBand="0" w:firstRowFirstColumn="0" w:firstRowLastColumn="0" w:lastRowFirstColumn="0" w:lastRowLastColumn="0"/>
            <w:tcW w:w="1843" w:type="dxa"/>
          </w:tcPr>
          <w:p w14:paraId="745CD48D" w14:textId="26881A1D" w:rsidR="002D4A56" w:rsidRPr="00C85982" w:rsidRDefault="003424C0" w:rsidP="00BD11D1">
            <w:pPr>
              <w:pStyle w:val="Tabletext"/>
            </w:pPr>
            <w:r>
              <w:t>Unexpired portion of contract</w:t>
            </w:r>
          </w:p>
        </w:tc>
        <w:tc>
          <w:tcPr>
            <w:tcW w:w="6662" w:type="dxa"/>
          </w:tcPr>
          <w:p w14:paraId="156B7F67" w14:textId="0C35B17C" w:rsidR="002D4A56" w:rsidRPr="003D543E" w:rsidRDefault="003424C0" w:rsidP="00BD11D1">
            <w:pPr>
              <w:pStyle w:val="Tabletext"/>
              <w:cnfStyle w:val="000000000000" w:firstRow="0" w:lastRow="0" w:firstColumn="0" w:lastColumn="0" w:oddVBand="0" w:evenVBand="0" w:oddHBand="0" w:evenHBand="0" w:firstRowFirstColumn="0" w:firstRowLastColumn="0" w:lastRowFirstColumn="0" w:lastRowLastColumn="0"/>
            </w:pPr>
            <w:r>
              <w:t>An unexpired portion of a contract may only be paid out in exceptional circumstances, with the written consent of the relevant department Secretary.</w:t>
            </w:r>
            <w:r w:rsidR="00F60EF8">
              <w:t xml:space="preserve"> </w:t>
            </w:r>
          </w:p>
        </w:tc>
      </w:tr>
    </w:tbl>
    <w:p w14:paraId="35305B8F" w14:textId="667B2282" w:rsidR="000231BC" w:rsidRDefault="003424C0" w:rsidP="00D5038B">
      <w:pPr>
        <w:pStyle w:val="Sourcefortablesfigures"/>
      </w:pPr>
      <w:r w:rsidRPr="003424C0">
        <w:t xml:space="preserve">Note: </w:t>
      </w:r>
      <w:r w:rsidR="00D80724" w:rsidRPr="002E071B">
        <w:t>(a)</w:t>
      </w:r>
      <w:r w:rsidRPr="003424C0">
        <w:t xml:space="preserve"> </w:t>
      </w:r>
      <w:r w:rsidRPr="003106EA">
        <w:t xml:space="preserve">As stated in Chapter </w:t>
      </w:r>
      <w:r w:rsidR="001F4019">
        <w:t>2</w:t>
      </w:r>
      <w:r w:rsidRPr="003106EA">
        <w:t xml:space="preserve">, the Victorian Government’s revised PEER </w:t>
      </w:r>
      <w:r w:rsidR="00053B3E">
        <w:t>P</w:t>
      </w:r>
      <w:r w:rsidRPr="003106EA">
        <w:t>olicy removed bonus opportunities from all new executive contracts</w:t>
      </w:r>
      <w:r w:rsidR="00FC6D2E" w:rsidRPr="003106EA">
        <w:t xml:space="preserve"> from 4 February 2020</w:t>
      </w:r>
      <w:r w:rsidR="00D80724" w:rsidRPr="003106EA">
        <w:t xml:space="preserve"> with limited exceptions for the Victorian Funds Management Corporation and Treasury Corporation Victoria</w:t>
      </w:r>
      <w:r w:rsidR="00FC6D2E" w:rsidRPr="003106EA">
        <w:t>.</w:t>
      </w:r>
      <w:r w:rsidR="00D5038B" w:rsidRPr="00D5038B">
        <w:t xml:space="preserve"> </w:t>
      </w:r>
      <w:r w:rsidR="00D5038B">
        <w:br/>
      </w:r>
      <w:r w:rsidR="00D5038B" w:rsidRPr="0037076B">
        <w:t>Source:</w:t>
      </w:r>
      <w:r w:rsidR="00D5038B">
        <w:t xml:space="preserve"> VPSC,</w:t>
      </w:r>
      <w:r w:rsidR="00D5038B" w:rsidRPr="0037076B">
        <w:t xml:space="preserve"> </w:t>
      </w:r>
      <w:r w:rsidR="00D5038B" w:rsidRPr="001B6E3F">
        <w:rPr>
          <w:i/>
          <w:iCs/>
        </w:rPr>
        <w:t>Standard Public Entity Executive Employment Contract</w:t>
      </w:r>
      <w:r w:rsidR="00E419EE">
        <w:t>; PEER Policy</w:t>
      </w:r>
      <w:r w:rsidR="00D5038B" w:rsidRPr="009F5FD8">
        <w:t>.</w:t>
      </w:r>
      <w:r w:rsidR="00FF768A">
        <w:t xml:space="preserve"> </w:t>
      </w:r>
    </w:p>
    <w:p w14:paraId="7CE59089" w14:textId="11A25750" w:rsidR="002D4A56" w:rsidRDefault="00A17DEA" w:rsidP="00BD11D1">
      <w:pPr>
        <w:pStyle w:val="VIRTHeading2"/>
      </w:pPr>
      <w:bookmarkStart w:id="115" w:name="_Toc33609455"/>
      <w:bookmarkStart w:id="116" w:name="_Toc35006383"/>
      <w:bookmarkStart w:id="117" w:name="_Toc45015324"/>
      <w:bookmarkStart w:id="118" w:name="_Toc59090137"/>
      <w:r>
        <w:t>4</w:t>
      </w:r>
      <w:r w:rsidR="002D4A56">
        <w:t>.2</w:t>
      </w:r>
      <w:r w:rsidR="002D4A56">
        <w:tab/>
        <w:t>Remuneration policy</w:t>
      </w:r>
      <w:bookmarkEnd w:id="115"/>
      <w:bookmarkEnd w:id="116"/>
      <w:bookmarkEnd w:id="117"/>
      <w:bookmarkEnd w:id="118"/>
      <w:r w:rsidR="002D4A56">
        <w:t xml:space="preserve"> </w:t>
      </w:r>
    </w:p>
    <w:p w14:paraId="1F6E85B0" w14:textId="12F062E2" w:rsidR="006921AA" w:rsidRDefault="00F8277E" w:rsidP="00F8277E">
      <w:pPr>
        <w:pStyle w:val="Paragraph"/>
      </w:pPr>
      <w:bookmarkStart w:id="119" w:name="_Toc35006384"/>
      <w:r w:rsidRPr="003106EA">
        <w:t xml:space="preserve">Prior to this Determination, there was no common remuneration </w:t>
      </w:r>
      <w:r w:rsidR="007616A0" w:rsidRPr="003106EA">
        <w:t xml:space="preserve">band </w:t>
      </w:r>
      <w:r w:rsidRPr="003106EA">
        <w:t>framework for executives employed in public entities.</w:t>
      </w:r>
      <w:r w:rsidR="005D02E8">
        <w:t xml:space="preserve"> However, the </w:t>
      </w:r>
      <w:r w:rsidR="008B40BB">
        <w:t>g</w:t>
      </w:r>
      <w:r w:rsidR="005D02E8">
        <w:t xml:space="preserve">overnment had issued policies regulating the remuneration of public entity executives. </w:t>
      </w:r>
    </w:p>
    <w:p w14:paraId="46AD8174" w14:textId="29C5BF08" w:rsidR="006921AA" w:rsidRDefault="00DC074C" w:rsidP="00DC074C">
      <w:pPr>
        <w:pStyle w:val="VIRTHeading3"/>
      </w:pPr>
      <w:r>
        <w:t>Pre</w:t>
      </w:r>
      <w:r w:rsidR="00433D85">
        <w:t>-</w:t>
      </w:r>
      <w:r>
        <w:t>2018 remuneration policies</w:t>
      </w:r>
    </w:p>
    <w:p w14:paraId="3A00E4F4" w14:textId="5C5BABDF" w:rsidR="00EE2BBE" w:rsidRDefault="005D02E8" w:rsidP="00F8277E">
      <w:pPr>
        <w:pStyle w:val="Paragraph"/>
      </w:pPr>
      <w:r>
        <w:t>F</w:t>
      </w:r>
      <w:r w:rsidR="00F83A9E">
        <w:t>rom the early 2000s</w:t>
      </w:r>
      <w:r w:rsidR="00426E50">
        <w:t xml:space="preserve"> to 2018</w:t>
      </w:r>
      <w:r w:rsidR="00F83A9E">
        <w:t xml:space="preserve">, </w:t>
      </w:r>
      <w:r w:rsidR="00F8277E">
        <w:t xml:space="preserve">public entities were required to comply with the Victorian Government’s </w:t>
      </w:r>
      <w:r w:rsidR="00F8277E" w:rsidRPr="00DD229D">
        <w:rPr>
          <w:i/>
          <w:iCs/>
        </w:rPr>
        <w:t>Policy on Executive Remuneration for Public Entities in the Broader Public Secto</w:t>
      </w:r>
      <w:r w:rsidR="00F8277E">
        <w:rPr>
          <w:i/>
          <w:iCs/>
        </w:rPr>
        <w:t>r</w:t>
      </w:r>
      <w:r w:rsidR="00F8277E">
        <w:t xml:space="preserve">. </w:t>
      </w:r>
      <w:r w:rsidR="00F8277E" w:rsidDel="00DE71B9">
        <w:t>T</w:t>
      </w:r>
      <w:r w:rsidR="00F8277E">
        <w:t>h</w:t>
      </w:r>
      <w:r w:rsidR="00DC074C">
        <w:t>is</w:t>
      </w:r>
      <w:r w:rsidR="00762DDF">
        <w:t xml:space="preserve"> policy was</w:t>
      </w:r>
      <w:r w:rsidR="00824761">
        <w:t xml:space="preserve"> </w:t>
      </w:r>
      <w:r w:rsidR="00F8277E">
        <w:t xml:space="preserve">administered by the Government Sector Executive Remuneration Panel (GSERP), supported by the VPSC. </w:t>
      </w:r>
    </w:p>
    <w:p w14:paraId="1EBC3E8B" w14:textId="3B266FD0" w:rsidR="00EE2BBE" w:rsidRDefault="00EE2BBE" w:rsidP="00EE2BBE">
      <w:pPr>
        <w:pStyle w:val="VIRTHeading3"/>
      </w:pPr>
      <w:r>
        <w:t>2018 reforms</w:t>
      </w:r>
    </w:p>
    <w:p w14:paraId="06EB4C66" w14:textId="0FE865BD" w:rsidR="009D6787" w:rsidRDefault="006C7F94" w:rsidP="00F8277E">
      <w:pPr>
        <w:pStyle w:val="Paragraph"/>
      </w:pPr>
      <w:r>
        <w:t>In 2018</w:t>
      </w:r>
      <w:r w:rsidR="008C5D98">
        <w:t xml:space="preserve">, the </w:t>
      </w:r>
      <w:r w:rsidR="008B40BB">
        <w:t xml:space="preserve">Victorian </w:t>
      </w:r>
      <w:r w:rsidR="00EE2BBE">
        <w:t>Government issued</w:t>
      </w:r>
      <w:r w:rsidR="003507E2">
        <w:t xml:space="preserve"> the PEER </w:t>
      </w:r>
      <w:r w:rsidR="00053B3E">
        <w:t>P</w:t>
      </w:r>
      <w:r w:rsidR="003507E2">
        <w:t>olicy</w:t>
      </w:r>
      <w:r w:rsidR="00765148">
        <w:t xml:space="preserve">. </w:t>
      </w:r>
      <w:r w:rsidR="00B103AD">
        <w:t xml:space="preserve">At the same time, </w:t>
      </w:r>
      <w:r w:rsidR="00F8277E">
        <w:t xml:space="preserve">GSERP was abolished and </w:t>
      </w:r>
      <w:r w:rsidR="00620948">
        <w:t xml:space="preserve">responsibility for administering the </w:t>
      </w:r>
      <w:r w:rsidR="00CB6996">
        <w:t xml:space="preserve">PEER </w:t>
      </w:r>
      <w:r w:rsidR="00053B3E">
        <w:t>P</w:t>
      </w:r>
      <w:r w:rsidR="00CB6996">
        <w:t xml:space="preserve">olicy </w:t>
      </w:r>
      <w:r w:rsidR="00D43F90">
        <w:t xml:space="preserve">was </w:t>
      </w:r>
      <w:r w:rsidR="00AF16D1">
        <w:t>given</w:t>
      </w:r>
      <w:r w:rsidR="00064600">
        <w:t xml:space="preserve"> to</w:t>
      </w:r>
      <w:r w:rsidR="00F8277E">
        <w:t xml:space="preserve"> the </w:t>
      </w:r>
      <w:r w:rsidR="00573E99">
        <w:t>D</w:t>
      </w:r>
      <w:r w:rsidR="00825C52">
        <w:t>epartment of Premier and Cabinet’</w:t>
      </w:r>
      <w:r w:rsidR="00573E99">
        <w:t>s</w:t>
      </w:r>
      <w:r w:rsidR="00F8277E">
        <w:t xml:space="preserve"> Office of Public Sector Executive Remuneration</w:t>
      </w:r>
      <w:r w:rsidR="00F8277E" w:rsidRPr="00D13756">
        <w:t>.</w:t>
      </w:r>
      <w:r w:rsidR="00F8277E">
        <w:t xml:space="preserve"> </w:t>
      </w:r>
      <w:r w:rsidR="00AF16D1">
        <w:t>R</w:t>
      </w:r>
      <w:r w:rsidR="00F8277E">
        <w:t>esponsibility</w:t>
      </w:r>
      <w:r w:rsidR="00AF16D1">
        <w:t xml:space="preserve"> for administering the PEER Policy was</w:t>
      </w:r>
      <w:r w:rsidR="00F8277E">
        <w:t xml:space="preserve"> transferred to the Tribunal </w:t>
      </w:r>
      <w:r w:rsidR="00D13756">
        <w:t>following</w:t>
      </w:r>
      <w:r w:rsidR="00F8277E">
        <w:t xml:space="preserve"> its establishment</w:t>
      </w:r>
      <w:r w:rsidR="001A716E">
        <w:t xml:space="preserve"> in 2019</w:t>
      </w:r>
      <w:r w:rsidR="00F8277E">
        <w:t>.</w:t>
      </w:r>
    </w:p>
    <w:p w14:paraId="3DEFA347" w14:textId="3A89859C" w:rsidR="00F12949" w:rsidRPr="00A65125" w:rsidRDefault="00F12949" w:rsidP="00F12949">
      <w:pPr>
        <w:pStyle w:val="Parabeforeabulletlist"/>
        <w:rPr>
          <w:highlight w:val="yellow"/>
        </w:rPr>
      </w:pPr>
      <w:r>
        <w:lastRenderedPageBreak/>
        <w:t>The</w:t>
      </w:r>
      <w:r w:rsidR="00AD260E">
        <w:t xml:space="preserve"> </w:t>
      </w:r>
      <w:r>
        <w:t xml:space="preserve">PEER </w:t>
      </w:r>
      <w:r w:rsidR="00053B3E">
        <w:t>P</w:t>
      </w:r>
      <w:r>
        <w:t>olicy required specified public entities to make a submission to the Tribunal for the approval of a CEO’s remuneration in the following circumstances:</w:t>
      </w:r>
    </w:p>
    <w:p w14:paraId="2D579EE7" w14:textId="77777777" w:rsidR="00F12949" w:rsidRPr="001A4494" w:rsidRDefault="00F12949" w:rsidP="00F12949">
      <w:pPr>
        <w:pStyle w:val="VIRTBulletpoints"/>
      </w:pPr>
      <w:r w:rsidRPr="001A4494">
        <w:t>an incoming CEO in a newly established or existing entity</w:t>
      </w:r>
    </w:p>
    <w:p w14:paraId="1577E208" w14:textId="77777777" w:rsidR="00F12949" w:rsidRPr="001A4494" w:rsidRDefault="00F12949" w:rsidP="00F12949">
      <w:pPr>
        <w:pStyle w:val="VIRTBulletpoints"/>
      </w:pPr>
      <w:r w:rsidRPr="001A4494">
        <w:t>the reappointment of an incumbent CEO, where an increase in TRP is proposed</w:t>
      </w:r>
    </w:p>
    <w:p w14:paraId="332705C7" w14:textId="29D51CB9" w:rsidR="00F12949" w:rsidRDefault="00F12949" w:rsidP="00F12949">
      <w:pPr>
        <w:pStyle w:val="VIRTBulletpoints"/>
      </w:pPr>
      <w:r w:rsidRPr="001A4494">
        <w:t xml:space="preserve">any proposed mid-contract adjustment to a CEO’s TRP that is greater than </w:t>
      </w:r>
      <w:r w:rsidR="00757CC2">
        <w:t xml:space="preserve">a </w:t>
      </w:r>
      <w:r w:rsidR="004271B8">
        <w:t xml:space="preserve">guideline rate set each year by </w:t>
      </w:r>
      <w:r w:rsidRPr="001A4494">
        <w:t>the Premier</w:t>
      </w:r>
      <w:r>
        <w:t>.</w:t>
      </w:r>
    </w:p>
    <w:p w14:paraId="42D3EF1D" w14:textId="77777777" w:rsidR="00882229" w:rsidRDefault="00E14627" w:rsidP="004B1172">
      <w:pPr>
        <w:pStyle w:val="Paragraph"/>
      </w:pPr>
      <w:r w:rsidRPr="001A4494">
        <w:t>The policy also set out five key principles to guide decision-making with respect to executive remuneration</w:t>
      </w:r>
      <w:r w:rsidR="00A65125">
        <w:t xml:space="preserve"> </w:t>
      </w:r>
      <w:r w:rsidR="00A65125" w:rsidRPr="00341919">
        <w:t xml:space="preserve">(figure </w:t>
      </w:r>
      <w:r w:rsidR="00A17DEA" w:rsidRPr="00341919">
        <w:t>4</w:t>
      </w:r>
      <w:r w:rsidR="00A65125" w:rsidRPr="00341919">
        <w:t>.</w:t>
      </w:r>
      <w:r w:rsidR="00341919" w:rsidRPr="00341919">
        <w:t>1</w:t>
      </w:r>
      <w:r w:rsidR="00A65125" w:rsidRPr="00341919">
        <w:t>)</w:t>
      </w:r>
      <w:r w:rsidR="00A65125">
        <w:t>.</w:t>
      </w:r>
    </w:p>
    <w:p w14:paraId="2F195AD1" w14:textId="5D629776" w:rsidR="00BC2DA9" w:rsidRDefault="00A65125" w:rsidP="00A65125">
      <w:pPr>
        <w:pStyle w:val="Figureheading"/>
      </w:pPr>
      <w:bookmarkStart w:id="120" w:name="_Toc59090203"/>
      <w:bookmarkStart w:id="121" w:name="_Toc52892549"/>
      <w:r>
        <w:t xml:space="preserve">Figure </w:t>
      </w:r>
      <w:r w:rsidR="00A17DEA">
        <w:t>4</w:t>
      </w:r>
      <w:r>
        <w:t>.</w:t>
      </w:r>
      <w:r w:rsidR="00341919">
        <w:t>1</w:t>
      </w:r>
      <w:r>
        <w:t xml:space="preserve">: </w:t>
      </w:r>
      <w:r w:rsidR="003174A7">
        <w:t xml:space="preserve">principles </w:t>
      </w:r>
      <w:r w:rsidR="00BC2DA9">
        <w:t xml:space="preserve">to guide public entity boards in preparing submissions under the PEER </w:t>
      </w:r>
      <w:r w:rsidR="009F72D8">
        <w:t>P</w:t>
      </w:r>
      <w:r w:rsidR="00BC2DA9">
        <w:t>olicy</w:t>
      </w:r>
      <w:bookmarkEnd w:id="120"/>
      <w:r w:rsidR="00AC2A67">
        <w:t xml:space="preserve"> </w:t>
      </w:r>
      <w:bookmarkEnd w:id="12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366"/>
      </w:tblGrid>
      <w:tr w:rsidR="00E43855" w14:paraId="0FDE694F" w14:textId="77777777" w:rsidTr="00001E28">
        <w:trPr>
          <w:trHeight w:val="341"/>
        </w:trPr>
        <w:tc>
          <w:tcPr>
            <w:tcW w:w="8488" w:type="dxa"/>
            <w:gridSpan w:val="2"/>
            <w:shd w:val="clear" w:color="auto" w:fill="148A5D" w:themeFill="accent2"/>
          </w:tcPr>
          <w:p w14:paraId="6BD9715A" w14:textId="0AC1F07F" w:rsidR="00E43855" w:rsidRPr="004700B1" w:rsidRDefault="00E43855" w:rsidP="00001E28">
            <w:pPr>
              <w:pStyle w:val="Tabletext"/>
              <w:jc w:val="center"/>
              <w:rPr>
                <w:b/>
                <w:sz w:val="26"/>
                <w:szCs w:val="26"/>
              </w:rPr>
            </w:pPr>
            <w:r w:rsidRPr="004700B1">
              <w:rPr>
                <w:b/>
                <w:color w:val="FFFFFF" w:themeColor="background2"/>
                <w:sz w:val="26"/>
                <w:szCs w:val="26"/>
              </w:rPr>
              <w:t>Executive remuneration</w:t>
            </w:r>
            <w:r w:rsidR="0035405D" w:rsidRPr="004700B1">
              <w:rPr>
                <w:b/>
                <w:color w:val="FFFFFF" w:themeColor="background2"/>
                <w:sz w:val="26"/>
                <w:szCs w:val="26"/>
              </w:rPr>
              <w:t xml:space="preserve"> should</w:t>
            </w:r>
            <w:r w:rsidRPr="004700B1">
              <w:rPr>
                <w:b/>
                <w:color w:val="FFFFFF" w:themeColor="background2"/>
                <w:sz w:val="26"/>
                <w:szCs w:val="26"/>
              </w:rPr>
              <w:t>:</w:t>
            </w:r>
          </w:p>
        </w:tc>
      </w:tr>
      <w:tr w:rsidR="0055556C" w14:paraId="10E77ED9" w14:textId="77777777" w:rsidTr="003226EC">
        <w:trPr>
          <w:trHeight w:val="999"/>
        </w:trPr>
        <w:tc>
          <w:tcPr>
            <w:tcW w:w="2122" w:type="dxa"/>
            <w:shd w:val="clear" w:color="auto" w:fill="C1F6E1" w:themeFill="accent2" w:themeFillTint="33"/>
          </w:tcPr>
          <w:p w14:paraId="1AB49792" w14:textId="571CE111" w:rsidR="0055556C" w:rsidRDefault="004113DF" w:rsidP="00081D45">
            <w:pPr>
              <w:pStyle w:val="Paragraph"/>
              <w:jc w:val="center"/>
              <w:rPr>
                <w:highlight w:val="yellow"/>
              </w:rPr>
            </w:pPr>
            <w:r>
              <w:rPr>
                <w:noProof/>
              </w:rPr>
              <w:drawing>
                <wp:inline distT="0" distB="0" distL="0" distR="0" wp14:anchorId="09F33959" wp14:editId="252E2F45">
                  <wp:extent cx="320634" cy="445693"/>
                  <wp:effectExtent l="0" t="0" r="3810" b="0"/>
                  <wp:docPr id="543345075" name="Picture 543345075"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345075" name="Fairness figure by Lev.png"/>
                          <pic:cNvPicPr/>
                        </pic:nvPicPr>
                        <pic:blipFill rotWithShape="1">
                          <a:blip r:embed="rId57" cstate="print">
                            <a:extLst>
                              <a:ext uri="{BEBA8EAE-BF5A-486C-A8C5-ECC9F3942E4B}">
                                <a14:imgProps xmlns:a14="http://schemas.microsoft.com/office/drawing/2010/main">
                                  <a14:imgLayer r:embed="rId58">
                                    <a14:imgEffect>
                                      <a14:backgroundRemoval t="10000" b="90000" l="10000" r="90000"/>
                                    </a14:imgEffect>
                                  </a14:imgLayer>
                                </a14:imgProps>
                              </a:ext>
                              <a:ext uri="{28A0092B-C50C-407E-A947-70E740481C1C}">
                                <a14:useLocalDpi xmlns:a14="http://schemas.microsoft.com/office/drawing/2010/main" val="0"/>
                              </a:ext>
                            </a:extLst>
                          </a:blip>
                          <a:srcRect l="14516" r="30334" b="16209"/>
                          <a:stretch/>
                        </pic:blipFill>
                        <pic:spPr bwMode="auto">
                          <a:xfrm>
                            <a:off x="0" y="0"/>
                            <a:ext cx="320634" cy="445693"/>
                          </a:xfrm>
                          <a:prstGeom prst="rect">
                            <a:avLst/>
                          </a:prstGeom>
                          <a:ln>
                            <a:noFill/>
                          </a:ln>
                          <a:extLst>
                            <a:ext uri="{53640926-AAD7-44D8-BBD7-CCE9431645EC}">
                              <a14:shadowObscured xmlns:a14="http://schemas.microsoft.com/office/drawing/2010/main"/>
                            </a:ext>
                          </a:extLst>
                        </pic:spPr>
                      </pic:pic>
                    </a:graphicData>
                  </a:graphic>
                </wp:inline>
              </w:drawing>
            </w:r>
          </w:p>
        </w:tc>
        <w:tc>
          <w:tcPr>
            <w:tcW w:w="6366" w:type="dxa"/>
            <w:shd w:val="clear" w:color="auto" w:fill="C1F6E1" w:themeFill="accent2" w:themeFillTint="33"/>
            <w:vAlign w:val="center"/>
          </w:tcPr>
          <w:p w14:paraId="1D278A0B" w14:textId="12B08A4E" w:rsidR="0055556C" w:rsidRPr="00B91000" w:rsidRDefault="00B91000" w:rsidP="00BC2DA9">
            <w:pPr>
              <w:pStyle w:val="Paragraph"/>
              <w:rPr>
                <w:b/>
                <w:bCs/>
                <w:highlight w:val="yellow"/>
              </w:rPr>
            </w:pPr>
            <w:r>
              <w:rPr>
                <w:b/>
                <w:bCs/>
              </w:rPr>
              <w:t xml:space="preserve">1. </w:t>
            </w:r>
            <w:r w:rsidR="0035405D" w:rsidRPr="00B91000">
              <w:rPr>
                <w:b/>
                <w:bCs/>
              </w:rPr>
              <w:t>B</w:t>
            </w:r>
            <w:r w:rsidR="00291308" w:rsidRPr="00B91000">
              <w:rPr>
                <w:b/>
                <w:bCs/>
              </w:rPr>
              <w:t>e fair and reasonable</w:t>
            </w:r>
          </w:p>
        </w:tc>
      </w:tr>
      <w:tr w:rsidR="0055556C" w14:paraId="084E4617" w14:textId="77777777" w:rsidTr="00B91000">
        <w:tc>
          <w:tcPr>
            <w:tcW w:w="2122" w:type="dxa"/>
            <w:shd w:val="clear" w:color="auto" w:fill="E2F1E6" w:themeFill="accent3" w:themeFillTint="33"/>
          </w:tcPr>
          <w:p w14:paraId="1BF9FCD0" w14:textId="16B0E7A6" w:rsidR="0055556C" w:rsidRDefault="675460A8" w:rsidP="00081D45">
            <w:pPr>
              <w:pStyle w:val="Paragraph"/>
              <w:jc w:val="center"/>
              <w:rPr>
                <w:highlight w:val="yellow"/>
              </w:rPr>
            </w:pPr>
            <w:r>
              <w:rPr>
                <w:noProof/>
              </w:rPr>
              <w:drawing>
                <wp:inline distT="0" distB="0" distL="0" distR="0" wp14:anchorId="1BB39184" wp14:editId="77D840AE">
                  <wp:extent cx="379417" cy="379417"/>
                  <wp:effectExtent l="0" t="0" r="1905" b="1905"/>
                  <wp:docPr id="44" name="Graphic 44" descr="Co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4"/>
                          <pic:cNvPicPr/>
                        </pic:nvPicPr>
                        <pic:blipFill>
                          <a:blip r:embed="rId59" cstate="print">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379417" cy="379417"/>
                          </a:xfrm>
                          <a:prstGeom prst="rect">
                            <a:avLst/>
                          </a:prstGeom>
                        </pic:spPr>
                      </pic:pic>
                    </a:graphicData>
                  </a:graphic>
                </wp:inline>
              </w:drawing>
            </w:r>
          </w:p>
        </w:tc>
        <w:tc>
          <w:tcPr>
            <w:tcW w:w="6366" w:type="dxa"/>
            <w:shd w:val="clear" w:color="auto" w:fill="E2F1E6" w:themeFill="accent3" w:themeFillTint="33"/>
            <w:vAlign w:val="center"/>
          </w:tcPr>
          <w:p w14:paraId="606470F5" w14:textId="1931CCC8" w:rsidR="0055556C" w:rsidRPr="00B91000" w:rsidRDefault="00B91000" w:rsidP="00BC2DA9">
            <w:pPr>
              <w:pStyle w:val="Paragraph"/>
              <w:rPr>
                <w:b/>
                <w:bCs/>
                <w:highlight w:val="yellow"/>
              </w:rPr>
            </w:pPr>
            <w:r>
              <w:rPr>
                <w:b/>
                <w:bCs/>
              </w:rPr>
              <w:t xml:space="preserve">2. </w:t>
            </w:r>
            <w:r w:rsidR="0035405D" w:rsidRPr="00B91000">
              <w:rPr>
                <w:b/>
                <w:bCs/>
              </w:rPr>
              <w:t>H</w:t>
            </w:r>
            <w:r w:rsidR="00F9226B" w:rsidRPr="00B91000">
              <w:rPr>
                <w:b/>
                <w:bCs/>
              </w:rPr>
              <w:t>ave regard to Victoria’s fiscal and economic conditions</w:t>
            </w:r>
          </w:p>
        </w:tc>
      </w:tr>
      <w:tr w:rsidR="0055556C" w14:paraId="1B432E04" w14:textId="77777777" w:rsidTr="00B91000">
        <w:tc>
          <w:tcPr>
            <w:tcW w:w="2122" w:type="dxa"/>
            <w:shd w:val="clear" w:color="auto" w:fill="DEE6E4" w:themeFill="accent4" w:themeFillTint="33"/>
          </w:tcPr>
          <w:p w14:paraId="3DE3A717" w14:textId="12E06403" w:rsidR="0055556C" w:rsidRDefault="00160D82" w:rsidP="00081D45">
            <w:pPr>
              <w:pStyle w:val="Paragraph"/>
              <w:jc w:val="center"/>
            </w:pPr>
            <w:r>
              <w:rPr>
                <w:noProof/>
              </w:rPr>
              <w:drawing>
                <wp:inline distT="0" distB="0" distL="0" distR="0" wp14:anchorId="45699038" wp14:editId="3E365284">
                  <wp:extent cx="568902" cy="434874"/>
                  <wp:effectExtent l="0" t="0" r="3175" b="3810"/>
                  <wp:docPr id="543345076" name="Picture 54334507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345076" name="competing figures by Lev.png"/>
                          <pic:cNvPicPr/>
                        </pic:nvPicPr>
                        <pic:blipFill rotWithShape="1">
                          <a:blip r:embed="rId61" cstate="print">
                            <a:extLst>
                              <a:ext uri="{BEBA8EAE-BF5A-486C-A8C5-ECC9F3942E4B}">
                                <a14:imgProps xmlns:a14="http://schemas.microsoft.com/office/drawing/2010/main">
                                  <a14:imgLayer r:embed="rId62">
                                    <a14:imgEffect>
                                      <a14:backgroundRemoval t="9774" b="89850" l="9895" r="92842">
                                        <a14:foregroundMark x1="66947" y1="47368" x2="66947" y2="47368"/>
                                        <a14:foregroundMark x1="78105" y1="48496" x2="78105" y2="48496"/>
                                        <a14:foregroundMark x1="92842" y1="34962" x2="92842" y2="34962"/>
                                      </a14:backgroundRemoval>
                                    </a14:imgEffect>
                                  </a14:imgLayer>
                                </a14:imgProps>
                              </a:ext>
                              <a:ext uri="{28A0092B-C50C-407E-A947-70E740481C1C}">
                                <a14:useLocalDpi xmlns:a14="http://schemas.microsoft.com/office/drawing/2010/main" val="0"/>
                              </a:ext>
                            </a:extLst>
                          </a:blip>
                          <a:srcRect l="35011" t="14127" r="3868" b="2337"/>
                          <a:stretch/>
                        </pic:blipFill>
                        <pic:spPr bwMode="auto">
                          <a:xfrm>
                            <a:off x="0" y="0"/>
                            <a:ext cx="568902" cy="434874"/>
                          </a:xfrm>
                          <a:prstGeom prst="rect">
                            <a:avLst/>
                          </a:prstGeom>
                          <a:ln>
                            <a:noFill/>
                          </a:ln>
                          <a:extLst>
                            <a:ext uri="{53640926-AAD7-44D8-BBD7-CCE9431645EC}">
                              <a14:shadowObscured xmlns:a14="http://schemas.microsoft.com/office/drawing/2010/main"/>
                            </a:ext>
                          </a:extLst>
                        </pic:spPr>
                      </pic:pic>
                    </a:graphicData>
                  </a:graphic>
                </wp:inline>
              </w:drawing>
            </w:r>
            <w:r w:rsidR="00BC0A31" w:rsidRPr="00257A1F">
              <w:t xml:space="preserve"> </w:t>
            </w:r>
          </w:p>
        </w:tc>
        <w:tc>
          <w:tcPr>
            <w:tcW w:w="6366" w:type="dxa"/>
            <w:shd w:val="clear" w:color="auto" w:fill="DEE6E4" w:themeFill="accent4" w:themeFillTint="33"/>
            <w:vAlign w:val="center"/>
          </w:tcPr>
          <w:p w14:paraId="618DE2D0" w14:textId="6BC72DA8" w:rsidR="0055556C" w:rsidRPr="00B91000" w:rsidRDefault="00B91000" w:rsidP="00BC2DA9">
            <w:pPr>
              <w:pStyle w:val="Paragraph"/>
              <w:rPr>
                <w:b/>
                <w:bCs/>
                <w:highlight w:val="yellow"/>
              </w:rPr>
            </w:pPr>
            <w:r>
              <w:rPr>
                <w:b/>
                <w:bCs/>
              </w:rPr>
              <w:t xml:space="preserve">3. </w:t>
            </w:r>
            <w:r w:rsidR="0035405D" w:rsidRPr="00B91000">
              <w:rPr>
                <w:b/>
                <w:bCs/>
              </w:rPr>
              <w:t>Be</w:t>
            </w:r>
            <w:r w:rsidR="005E238E" w:rsidRPr="00B91000">
              <w:rPr>
                <w:b/>
                <w:bCs/>
              </w:rPr>
              <w:t xml:space="preserve"> competitive</w:t>
            </w:r>
          </w:p>
        </w:tc>
      </w:tr>
      <w:tr w:rsidR="0055556C" w14:paraId="080B6828" w14:textId="77777777" w:rsidTr="00B91000">
        <w:tc>
          <w:tcPr>
            <w:tcW w:w="2122" w:type="dxa"/>
            <w:shd w:val="clear" w:color="auto" w:fill="D1F5EB" w:themeFill="accent5" w:themeFillTint="33"/>
          </w:tcPr>
          <w:p w14:paraId="7B490ADE" w14:textId="38D1FF26" w:rsidR="0055556C" w:rsidRDefault="0035405D" w:rsidP="0035405D">
            <w:pPr>
              <w:pStyle w:val="Paragraph"/>
              <w:jc w:val="center"/>
              <w:rPr>
                <w:highlight w:val="yellow"/>
              </w:rPr>
            </w:pPr>
            <w:r>
              <w:rPr>
                <w:noProof/>
              </w:rPr>
              <w:drawing>
                <wp:inline distT="0" distB="0" distL="0" distR="0" wp14:anchorId="6B363768" wp14:editId="45085CCE">
                  <wp:extent cx="403168" cy="403168"/>
                  <wp:effectExtent l="0" t="0" r="0" b="0"/>
                  <wp:docPr id="76" name="Graphic 76" descr="Che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76"/>
                          <pic:cNvPicPr/>
                        </pic:nvPicPr>
                        <pic:blipFill>
                          <a:blip r:embed="rId63">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403168" cy="403168"/>
                          </a:xfrm>
                          <a:prstGeom prst="rect">
                            <a:avLst/>
                          </a:prstGeom>
                        </pic:spPr>
                      </pic:pic>
                    </a:graphicData>
                  </a:graphic>
                </wp:inline>
              </w:drawing>
            </w:r>
          </w:p>
        </w:tc>
        <w:tc>
          <w:tcPr>
            <w:tcW w:w="6366" w:type="dxa"/>
            <w:shd w:val="clear" w:color="auto" w:fill="D1F5EB" w:themeFill="accent5" w:themeFillTint="33"/>
            <w:vAlign w:val="center"/>
          </w:tcPr>
          <w:p w14:paraId="3C32E86D" w14:textId="75759D25" w:rsidR="0055556C" w:rsidRPr="00B91000" w:rsidRDefault="00B91000" w:rsidP="00BC2DA9">
            <w:pPr>
              <w:pStyle w:val="Paragraph"/>
              <w:rPr>
                <w:b/>
                <w:bCs/>
                <w:highlight w:val="yellow"/>
              </w:rPr>
            </w:pPr>
            <w:r>
              <w:rPr>
                <w:b/>
                <w:bCs/>
              </w:rPr>
              <w:t xml:space="preserve">4. </w:t>
            </w:r>
            <w:r w:rsidR="0035405D" w:rsidRPr="00B91000">
              <w:rPr>
                <w:b/>
                <w:bCs/>
              </w:rPr>
              <w:t>R</w:t>
            </w:r>
            <w:r w:rsidR="00922D53" w:rsidRPr="00B91000">
              <w:rPr>
                <w:b/>
                <w:bCs/>
              </w:rPr>
              <w:t>eflect the non-financial benefits of public sector employment</w:t>
            </w:r>
          </w:p>
        </w:tc>
      </w:tr>
      <w:tr w:rsidR="0055556C" w14:paraId="0436276D" w14:textId="77777777" w:rsidTr="00B91000">
        <w:tc>
          <w:tcPr>
            <w:tcW w:w="2122" w:type="dxa"/>
            <w:shd w:val="clear" w:color="auto" w:fill="DBDBDB" w:themeFill="accent6" w:themeFillTint="33"/>
          </w:tcPr>
          <w:p w14:paraId="38A76FBE" w14:textId="25BECAC3" w:rsidR="0055556C" w:rsidRDefault="798D283C" w:rsidP="00081D45">
            <w:pPr>
              <w:pStyle w:val="Paragraph"/>
              <w:jc w:val="center"/>
              <w:rPr>
                <w:highlight w:val="yellow"/>
              </w:rPr>
            </w:pPr>
            <w:r>
              <w:rPr>
                <w:noProof/>
              </w:rPr>
              <w:drawing>
                <wp:inline distT="0" distB="0" distL="0" distR="0" wp14:anchorId="23755403" wp14:editId="6CDD3648">
                  <wp:extent cx="296883" cy="296883"/>
                  <wp:effectExtent l="0" t="0" r="8255" b="8255"/>
                  <wp:docPr id="38" name="Graphic 38" descr="Magnifying 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38"/>
                          <pic:cNvPicPr/>
                        </pic:nvPicPr>
                        <pic:blipFill>
                          <a:blip r:embed="rId65" cstate="print">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296883" cy="296883"/>
                          </a:xfrm>
                          <a:prstGeom prst="rect">
                            <a:avLst/>
                          </a:prstGeom>
                        </pic:spPr>
                      </pic:pic>
                    </a:graphicData>
                  </a:graphic>
                </wp:inline>
              </w:drawing>
            </w:r>
          </w:p>
        </w:tc>
        <w:tc>
          <w:tcPr>
            <w:tcW w:w="6366" w:type="dxa"/>
            <w:shd w:val="clear" w:color="auto" w:fill="DBDBDB" w:themeFill="accent6" w:themeFillTint="33"/>
            <w:vAlign w:val="center"/>
          </w:tcPr>
          <w:p w14:paraId="0A76A21F" w14:textId="1FCA7361" w:rsidR="0055556C" w:rsidRPr="00B91000" w:rsidRDefault="00B91000" w:rsidP="00BC2DA9">
            <w:pPr>
              <w:pStyle w:val="Paragraph"/>
              <w:rPr>
                <w:b/>
                <w:bCs/>
                <w:highlight w:val="yellow"/>
              </w:rPr>
            </w:pPr>
            <w:r>
              <w:rPr>
                <w:b/>
                <w:bCs/>
              </w:rPr>
              <w:t xml:space="preserve">5. </w:t>
            </w:r>
            <w:r w:rsidR="0035405D" w:rsidRPr="00B91000">
              <w:rPr>
                <w:b/>
                <w:bCs/>
              </w:rPr>
              <w:t>B</w:t>
            </w:r>
            <w:r w:rsidR="00E43855" w:rsidRPr="00B91000">
              <w:rPr>
                <w:b/>
                <w:bCs/>
              </w:rPr>
              <w:t>e robust and transparent</w:t>
            </w:r>
          </w:p>
        </w:tc>
      </w:tr>
    </w:tbl>
    <w:p w14:paraId="382E53F7" w14:textId="6E25C20C" w:rsidR="00A65125" w:rsidRPr="00DF1CFC" w:rsidRDefault="00DF1CFC" w:rsidP="00FD66F3">
      <w:pPr>
        <w:pStyle w:val="Notesfortablesfigures"/>
      </w:pPr>
      <w:r w:rsidRPr="00DF1CFC">
        <w:t>Source: adapted from the PEER Policy.</w:t>
      </w:r>
    </w:p>
    <w:p w14:paraId="6B37AB17" w14:textId="1510DE42" w:rsidR="00882229" w:rsidRPr="00DF1CFC" w:rsidRDefault="00882229" w:rsidP="00882229">
      <w:pPr>
        <w:pStyle w:val="Paragraph"/>
      </w:pPr>
      <w:r w:rsidRPr="00882229">
        <w:t xml:space="preserve">In December 2020, the government </w:t>
      </w:r>
      <w:r w:rsidR="00BD4685">
        <w:t>made amendments to the</w:t>
      </w:r>
      <w:r w:rsidRPr="00882229">
        <w:t xml:space="preserve"> PEER Policy as part of a suite of reforms designed to reform Victoria’s public sector executive employment and remuneration framework and to give effect to this Determination (Chapter 7). The </w:t>
      </w:r>
      <w:r w:rsidR="00BD4685">
        <w:t>updated</w:t>
      </w:r>
      <w:r w:rsidRPr="00882229">
        <w:t xml:space="preserve"> PEER Policy takes effect from the day that this Determination is made.</w:t>
      </w:r>
    </w:p>
    <w:p w14:paraId="4CDA110D" w14:textId="2241CFCD" w:rsidR="00B84FF0" w:rsidRPr="002C57C0" w:rsidRDefault="00B84FF0" w:rsidP="0045067D">
      <w:pPr>
        <w:pStyle w:val="VIRTHeading3"/>
        <w:keepNext/>
      </w:pPr>
      <w:r w:rsidRPr="002C57C0">
        <w:lastRenderedPageBreak/>
        <w:t xml:space="preserve">Remuneration structure for </w:t>
      </w:r>
      <w:bookmarkEnd w:id="119"/>
      <w:r w:rsidR="00EB228F" w:rsidRPr="002C57C0">
        <w:t>CEOs</w:t>
      </w:r>
    </w:p>
    <w:p w14:paraId="5C08DA44" w14:textId="0A24C3E0" w:rsidR="00847DB9" w:rsidRDefault="008C44FC" w:rsidP="00241743">
      <w:pPr>
        <w:pStyle w:val="Paragraph"/>
      </w:pPr>
      <w:r>
        <w:t>T</w:t>
      </w:r>
      <w:r w:rsidR="00E83F83">
        <w:t xml:space="preserve">here were </w:t>
      </w:r>
      <w:r w:rsidR="00091E3A">
        <w:t xml:space="preserve">some </w:t>
      </w:r>
      <w:r w:rsidR="000F5D96">
        <w:t>GSERP</w:t>
      </w:r>
      <w:r w:rsidR="008B407C">
        <w:t xml:space="preserve">-approved </w:t>
      </w:r>
      <w:r w:rsidR="00E83F83">
        <w:t>remuneration</w:t>
      </w:r>
      <w:r w:rsidR="00004C19">
        <w:t xml:space="preserve"> </w:t>
      </w:r>
      <w:r w:rsidR="008B407C">
        <w:t>bands</w:t>
      </w:r>
      <w:r w:rsidR="00004C19">
        <w:t xml:space="preserve"> for CE</w:t>
      </w:r>
      <w:r>
        <w:t>O</w:t>
      </w:r>
      <w:r w:rsidR="00004C19">
        <w:t>s</w:t>
      </w:r>
      <w:r>
        <w:t xml:space="preserve"> </w:t>
      </w:r>
      <w:r w:rsidR="00B7058F">
        <w:t>of certain public</w:t>
      </w:r>
      <w:r w:rsidR="00105A83">
        <w:t xml:space="preserve"> </w:t>
      </w:r>
      <w:r w:rsidR="003846A8">
        <w:t>entities.</w:t>
      </w:r>
      <w:r w:rsidR="002B23A1">
        <w:rPr>
          <w:rStyle w:val="FootnoteReference"/>
        </w:rPr>
        <w:footnoteReference w:id="32"/>
      </w:r>
      <w:r w:rsidR="007C3AF2">
        <w:t xml:space="preserve"> The Tribunal adopted the</w:t>
      </w:r>
      <w:r w:rsidR="001B45F6">
        <w:t>se</w:t>
      </w:r>
      <w:r w:rsidR="00E95E1A">
        <w:t xml:space="preserve"> bands as a transition measure</w:t>
      </w:r>
      <w:r w:rsidR="007C3AF2">
        <w:t xml:space="preserve"> when it assumed responsibility for the PEER </w:t>
      </w:r>
      <w:r w:rsidR="009F72D8">
        <w:t>P</w:t>
      </w:r>
      <w:r w:rsidR="007C3AF2">
        <w:t>olicy</w:t>
      </w:r>
      <w:r w:rsidR="002F45B5">
        <w:t xml:space="preserve"> </w:t>
      </w:r>
      <w:r w:rsidR="002F45B5" w:rsidRPr="00283A43">
        <w:t>(</w:t>
      </w:r>
      <w:r w:rsidR="00F625B4" w:rsidRPr="00283A43">
        <w:t>table</w:t>
      </w:r>
      <w:r w:rsidR="002F45B5" w:rsidRPr="00283A43">
        <w:t xml:space="preserve"> </w:t>
      </w:r>
      <w:r w:rsidR="00A17DEA" w:rsidRPr="00283A43">
        <w:t>4</w:t>
      </w:r>
      <w:r w:rsidR="002F45B5" w:rsidRPr="00283A43">
        <w:t>.</w:t>
      </w:r>
      <w:r w:rsidR="004C7875">
        <w:t>2</w:t>
      </w:r>
      <w:r w:rsidR="002F45B5" w:rsidRPr="00283A43">
        <w:t>)</w:t>
      </w:r>
      <w:r w:rsidR="00E95E1A" w:rsidRPr="00283A43">
        <w:t>.</w:t>
      </w:r>
    </w:p>
    <w:p w14:paraId="01A37672" w14:textId="1C07215E" w:rsidR="00721388" w:rsidRDefault="00F625B4" w:rsidP="00F625B4">
      <w:pPr>
        <w:pStyle w:val="Tableheading"/>
      </w:pPr>
      <w:bookmarkStart w:id="122" w:name="_Toc52892291"/>
      <w:bookmarkStart w:id="123" w:name="_Toc59127467"/>
      <w:r>
        <w:t xml:space="preserve">Table </w:t>
      </w:r>
      <w:r w:rsidR="00A17DEA">
        <w:t>4</w:t>
      </w:r>
      <w:r w:rsidR="002F45B5">
        <w:t>.</w:t>
      </w:r>
      <w:r w:rsidR="004C7875">
        <w:t>2</w:t>
      </w:r>
      <w:r w:rsidR="002F45B5">
        <w:t xml:space="preserve">: </w:t>
      </w:r>
      <w:r w:rsidR="007C3AF2">
        <w:t xml:space="preserve">pre-approved </w:t>
      </w:r>
      <w:r w:rsidR="002F45B5">
        <w:t>remuneration band structure for CEO</w:t>
      </w:r>
      <w:r w:rsidR="00097C2A">
        <w:t>s</w:t>
      </w:r>
      <w:r w:rsidR="002F45B5">
        <w:t xml:space="preserve"> of </w:t>
      </w:r>
      <w:r w:rsidR="009112F1">
        <w:t xml:space="preserve">certain </w:t>
      </w:r>
      <w:r w:rsidR="002F45B5">
        <w:t>public entities</w:t>
      </w:r>
      <w:r w:rsidR="000E685F">
        <w:t xml:space="preserve">, </w:t>
      </w:r>
      <w:r w:rsidR="00BA5627">
        <w:t xml:space="preserve">as at </w:t>
      </w:r>
      <w:r w:rsidR="000E685F">
        <w:t>1 July 2020</w:t>
      </w:r>
      <w:bookmarkEnd w:id="122"/>
      <w:bookmarkEnd w:id="123"/>
    </w:p>
    <w:tbl>
      <w:tblPr>
        <w:tblStyle w:val="ListTable3-Accent2"/>
        <w:tblW w:w="8520" w:type="dxa"/>
        <w:tblLook w:val="04A0" w:firstRow="1" w:lastRow="0" w:firstColumn="1" w:lastColumn="0" w:noHBand="0" w:noVBand="1"/>
      </w:tblPr>
      <w:tblGrid>
        <w:gridCol w:w="5245"/>
        <w:gridCol w:w="1559"/>
        <w:gridCol w:w="1716"/>
      </w:tblGrid>
      <w:tr w:rsidR="00721388" w:rsidRPr="00F625B4" w14:paraId="58072071" w14:textId="77777777" w:rsidTr="0074127F">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100" w:firstRow="0" w:lastRow="0" w:firstColumn="1" w:lastColumn="0" w:oddVBand="0" w:evenVBand="0" w:oddHBand="0" w:evenHBand="0" w:firstRowFirstColumn="1" w:firstRowLastColumn="0" w:lastRowFirstColumn="0" w:lastRowLastColumn="0"/>
            <w:tcW w:w="5245" w:type="dxa"/>
            <w:noWrap/>
            <w:hideMark/>
          </w:tcPr>
          <w:p w14:paraId="2E7747E2" w14:textId="77777777" w:rsidR="00F625B4" w:rsidRPr="0074607E" w:rsidRDefault="00F625B4" w:rsidP="004A742D">
            <w:pPr>
              <w:spacing w:after="0"/>
              <w:rPr>
                <w:rFonts w:ascii="Calibri Light" w:eastAsia="Times New Roman" w:hAnsi="Calibri Light" w:cs="Calibri Light"/>
                <w:color w:val="000000"/>
                <w:sz w:val="22"/>
                <w:lang w:eastAsia="en-AU"/>
              </w:rPr>
            </w:pPr>
            <w:r w:rsidRPr="0074607E">
              <w:rPr>
                <w:rFonts w:ascii="Calibri Light" w:eastAsia="Times New Roman" w:hAnsi="Calibri Light" w:cs="Calibri Light"/>
                <w:color w:val="000000"/>
                <w:sz w:val="22"/>
                <w:lang w:eastAsia="en-AU"/>
              </w:rPr>
              <w:t> </w:t>
            </w:r>
          </w:p>
        </w:tc>
        <w:tc>
          <w:tcPr>
            <w:tcW w:w="1559" w:type="dxa"/>
            <w:hideMark/>
          </w:tcPr>
          <w:p w14:paraId="310D6C17" w14:textId="77777777" w:rsidR="00F625B4" w:rsidRPr="0074607E" w:rsidRDefault="00F625B4" w:rsidP="004A742D">
            <w:pPr>
              <w:spacing w:after="0"/>
              <w:jc w:val="righ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themeColor="background1"/>
                <w:sz w:val="22"/>
                <w:lang w:eastAsia="en-AU"/>
              </w:rPr>
            </w:pPr>
            <w:r w:rsidRPr="0074607E">
              <w:rPr>
                <w:rFonts w:ascii="Calibri Light" w:eastAsia="Times New Roman" w:hAnsi="Calibri Light" w:cs="Calibri Light"/>
                <w:color w:val="FFFFFF" w:themeColor="background1"/>
                <w:sz w:val="22"/>
                <w:lang w:eastAsia="en-AU"/>
              </w:rPr>
              <w:t>Minimum</w:t>
            </w:r>
            <w:r w:rsidRPr="00F625B4">
              <w:rPr>
                <w:rFonts w:ascii="Calibri Light" w:eastAsia="Times New Roman" w:hAnsi="Calibri Light" w:cs="Calibri Light"/>
                <w:color w:val="FFFFFF" w:themeColor="background1"/>
                <w:sz w:val="22"/>
                <w:lang w:eastAsia="en-AU"/>
              </w:rPr>
              <w:t xml:space="preserve"> TRP</w:t>
            </w:r>
            <w:r w:rsidRPr="00F625B4">
              <w:rPr>
                <w:rFonts w:ascii="Calibri Light" w:eastAsia="Times New Roman" w:hAnsi="Calibri Light" w:cs="Calibri Light"/>
                <w:color w:val="FFFFFF" w:themeColor="background1"/>
                <w:sz w:val="22"/>
                <w:lang w:eastAsia="en-AU"/>
              </w:rPr>
              <w:br/>
              <w:t>($)</w:t>
            </w:r>
          </w:p>
        </w:tc>
        <w:tc>
          <w:tcPr>
            <w:tcW w:w="1716" w:type="dxa"/>
            <w:hideMark/>
          </w:tcPr>
          <w:p w14:paraId="6AF870AA" w14:textId="77777777" w:rsidR="00F625B4" w:rsidRPr="0074607E" w:rsidRDefault="00F625B4" w:rsidP="004A742D">
            <w:pPr>
              <w:spacing w:after="0"/>
              <w:jc w:val="righ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themeColor="background1"/>
                <w:sz w:val="22"/>
                <w:lang w:eastAsia="en-AU"/>
              </w:rPr>
            </w:pPr>
            <w:r w:rsidRPr="0074607E">
              <w:rPr>
                <w:rFonts w:ascii="Calibri Light" w:eastAsia="Times New Roman" w:hAnsi="Calibri Light" w:cs="Calibri Light"/>
                <w:color w:val="FFFFFF" w:themeColor="background1"/>
                <w:sz w:val="22"/>
                <w:lang w:eastAsia="en-AU"/>
              </w:rPr>
              <w:t xml:space="preserve">Maximum </w:t>
            </w:r>
            <w:r w:rsidRPr="00F625B4">
              <w:rPr>
                <w:rFonts w:ascii="Calibri Light" w:eastAsia="Times New Roman" w:hAnsi="Calibri Light" w:cs="Calibri Light"/>
                <w:color w:val="FFFFFF" w:themeColor="background1"/>
                <w:sz w:val="22"/>
                <w:lang w:eastAsia="en-AU"/>
              </w:rPr>
              <w:t>TRP</w:t>
            </w:r>
            <w:r w:rsidRPr="00F625B4">
              <w:rPr>
                <w:rFonts w:ascii="Calibri Light" w:eastAsia="Times New Roman" w:hAnsi="Calibri Light" w:cs="Calibri Light"/>
                <w:color w:val="FFFFFF" w:themeColor="background1"/>
                <w:sz w:val="22"/>
                <w:lang w:eastAsia="en-AU"/>
              </w:rPr>
              <w:br/>
              <w:t>($)</w:t>
            </w:r>
          </w:p>
        </w:tc>
      </w:tr>
      <w:tr w:rsidR="00F625B4" w:rsidRPr="00F625B4" w14:paraId="250A94E9" w14:textId="77777777" w:rsidTr="00F625B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20" w:type="dxa"/>
            <w:gridSpan w:val="3"/>
            <w:shd w:val="clear" w:color="auto" w:fill="E2F1E6" w:themeFill="accent3" w:themeFillTint="33"/>
            <w:hideMark/>
          </w:tcPr>
          <w:p w14:paraId="24748477" w14:textId="77777777" w:rsidR="00F625B4" w:rsidRPr="0074607E" w:rsidRDefault="00F625B4" w:rsidP="004A742D">
            <w:pPr>
              <w:spacing w:after="0"/>
              <w:rPr>
                <w:rFonts w:ascii="Calibri Light" w:eastAsia="Times New Roman" w:hAnsi="Calibri Light" w:cs="Calibri Light"/>
                <w:b/>
                <w:color w:val="000000"/>
                <w:sz w:val="22"/>
                <w:lang w:eastAsia="en-AU"/>
              </w:rPr>
            </w:pPr>
            <w:r w:rsidRPr="0074607E">
              <w:rPr>
                <w:rFonts w:ascii="Calibri Light" w:eastAsia="Times New Roman" w:hAnsi="Calibri Light" w:cs="Calibri Light"/>
                <w:b/>
                <w:color w:val="000000"/>
                <w:sz w:val="22"/>
                <w:lang w:eastAsia="en-AU"/>
              </w:rPr>
              <w:t>Catchment Management Authorities</w:t>
            </w:r>
          </w:p>
        </w:tc>
      </w:tr>
      <w:tr w:rsidR="00F625B4" w:rsidRPr="00F625B4" w14:paraId="5C20ADA7" w14:textId="77777777" w:rsidTr="0074127F">
        <w:trPr>
          <w:trHeight w:val="340"/>
        </w:trPr>
        <w:tc>
          <w:tcPr>
            <w:cnfStyle w:val="001000000000" w:firstRow="0" w:lastRow="0" w:firstColumn="1" w:lastColumn="0" w:oddVBand="0" w:evenVBand="0" w:oddHBand="0" w:evenHBand="0" w:firstRowFirstColumn="0" w:firstRowLastColumn="0" w:lastRowFirstColumn="0" w:lastRowLastColumn="0"/>
            <w:tcW w:w="5245" w:type="dxa"/>
            <w:noWrap/>
            <w:hideMark/>
          </w:tcPr>
          <w:p w14:paraId="21FF73A8" w14:textId="753AE9D9" w:rsidR="00F625B4" w:rsidRPr="00664D81" w:rsidRDefault="00DA2621" w:rsidP="00664D81">
            <w:pPr>
              <w:pStyle w:val="Tabletext"/>
            </w:pPr>
            <w:r w:rsidRPr="00664D81">
              <w:t>Corangamite </w:t>
            </w:r>
            <w:r w:rsidR="008176F0" w:rsidRPr="00664D81">
              <w:t>Catchment Management Authority; E</w:t>
            </w:r>
            <w:r w:rsidRPr="00664D81">
              <w:t>ast Gippsland </w:t>
            </w:r>
            <w:r w:rsidR="008176F0" w:rsidRPr="00664D81">
              <w:t xml:space="preserve">Catchment Management Authority; </w:t>
            </w:r>
            <w:r w:rsidRPr="00664D81">
              <w:t>Glenelg Hopkins </w:t>
            </w:r>
            <w:r w:rsidR="008176F0" w:rsidRPr="00664D81">
              <w:t xml:space="preserve">Catchment Management Authority; </w:t>
            </w:r>
            <w:r w:rsidRPr="00664D81">
              <w:t>Goulburn Broken </w:t>
            </w:r>
            <w:r w:rsidR="008176F0" w:rsidRPr="00664D81">
              <w:t xml:space="preserve">Catchment Management Authority; </w:t>
            </w:r>
            <w:r w:rsidRPr="00664D81">
              <w:t>Mallee </w:t>
            </w:r>
            <w:r w:rsidR="008176F0" w:rsidRPr="00664D81">
              <w:t xml:space="preserve">Catchment Management Authority; </w:t>
            </w:r>
            <w:r w:rsidRPr="00664D81">
              <w:t>North Central </w:t>
            </w:r>
            <w:r w:rsidR="008176F0" w:rsidRPr="00664D81">
              <w:t xml:space="preserve">Catchment Management Authority; </w:t>
            </w:r>
            <w:r w:rsidRPr="00664D81">
              <w:t>North East </w:t>
            </w:r>
            <w:r w:rsidR="008176F0" w:rsidRPr="00664D81">
              <w:t xml:space="preserve">Catchment Management Authority; </w:t>
            </w:r>
            <w:r w:rsidR="00A072D4" w:rsidRPr="00664D81">
              <w:t>Port Phillip and Westernport Catchment Management Authority</w:t>
            </w:r>
            <w:r w:rsidR="008176F0" w:rsidRPr="00664D81">
              <w:t xml:space="preserve">; </w:t>
            </w:r>
            <w:r w:rsidRPr="00664D81">
              <w:t>West Gippsland </w:t>
            </w:r>
            <w:r w:rsidR="008176F0" w:rsidRPr="00664D81">
              <w:t xml:space="preserve">Catchment Management Authority; </w:t>
            </w:r>
            <w:r w:rsidRPr="00664D81">
              <w:t>Wimmera </w:t>
            </w:r>
            <w:r w:rsidR="008176F0" w:rsidRPr="00664D81">
              <w:t>Catchment Management Authority</w:t>
            </w:r>
          </w:p>
        </w:tc>
        <w:tc>
          <w:tcPr>
            <w:tcW w:w="1559" w:type="dxa"/>
            <w:hideMark/>
          </w:tcPr>
          <w:p w14:paraId="6004B2AB" w14:textId="77777777" w:rsidR="00F625B4" w:rsidRPr="00664D81" w:rsidRDefault="00F625B4" w:rsidP="00664D81">
            <w:pPr>
              <w:pStyle w:val="Tabletext"/>
              <w:jc w:val="right"/>
              <w:cnfStyle w:val="000000000000" w:firstRow="0" w:lastRow="0" w:firstColumn="0" w:lastColumn="0" w:oddVBand="0" w:evenVBand="0" w:oddHBand="0" w:evenHBand="0" w:firstRowFirstColumn="0" w:firstRowLastColumn="0" w:lastRowFirstColumn="0" w:lastRowLastColumn="0"/>
            </w:pPr>
            <w:r w:rsidRPr="00664D81">
              <w:t>$188,640</w:t>
            </w:r>
          </w:p>
        </w:tc>
        <w:tc>
          <w:tcPr>
            <w:tcW w:w="1716" w:type="dxa"/>
            <w:hideMark/>
          </w:tcPr>
          <w:p w14:paraId="2F4744A1" w14:textId="77777777" w:rsidR="00F625B4" w:rsidRPr="00664D81" w:rsidRDefault="00F625B4" w:rsidP="00664D81">
            <w:pPr>
              <w:pStyle w:val="Tabletext"/>
              <w:jc w:val="right"/>
              <w:cnfStyle w:val="000000000000" w:firstRow="0" w:lastRow="0" w:firstColumn="0" w:lastColumn="0" w:oddVBand="0" w:evenVBand="0" w:oddHBand="0" w:evenHBand="0" w:firstRowFirstColumn="0" w:firstRowLastColumn="0" w:lastRowFirstColumn="0" w:lastRowLastColumn="0"/>
            </w:pPr>
            <w:r w:rsidRPr="00664D81">
              <w:t>$233,369</w:t>
            </w:r>
          </w:p>
        </w:tc>
      </w:tr>
      <w:tr w:rsidR="00F625B4" w:rsidRPr="00F625B4" w14:paraId="2063B7D0" w14:textId="77777777" w:rsidTr="00F625B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20" w:type="dxa"/>
            <w:gridSpan w:val="3"/>
            <w:shd w:val="clear" w:color="auto" w:fill="E2F1E6" w:themeFill="accent3" w:themeFillTint="33"/>
            <w:hideMark/>
          </w:tcPr>
          <w:p w14:paraId="6CB2BF59" w14:textId="77777777" w:rsidR="00F625B4" w:rsidRPr="0074607E" w:rsidRDefault="00F625B4" w:rsidP="004A742D">
            <w:pPr>
              <w:spacing w:after="0"/>
              <w:rPr>
                <w:rFonts w:ascii="Calibri Light" w:eastAsia="Times New Roman" w:hAnsi="Calibri Light" w:cs="Calibri Light"/>
                <w:b/>
                <w:color w:val="000000"/>
                <w:sz w:val="22"/>
                <w:lang w:eastAsia="en-AU"/>
              </w:rPr>
            </w:pPr>
            <w:r w:rsidRPr="0074607E">
              <w:rPr>
                <w:rFonts w:ascii="Calibri Light" w:eastAsia="Times New Roman" w:hAnsi="Calibri Light" w:cs="Calibri Light"/>
                <w:b/>
                <w:color w:val="000000"/>
                <w:sz w:val="22"/>
                <w:lang w:eastAsia="en-AU"/>
              </w:rPr>
              <w:t>Metropolitan Water Organisations</w:t>
            </w:r>
          </w:p>
        </w:tc>
      </w:tr>
      <w:tr w:rsidR="00F625B4" w:rsidRPr="00F625B4" w14:paraId="66918D0E" w14:textId="77777777" w:rsidTr="0074127F">
        <w:trPr>
          <w:trHeight w:val="340"/>
        </w:trPr>
        <w:tc>
          <w:tcPr>
            <w:cnfStyle w:val="001000000000" w:firstRow="0" w:lastRow="0" w:firstColumn="1" w:lastColumn="0" w:oddVBand="0" w:evenVBand="0" w:oddHBand="0" w:evenHBand="0" w:firstRowFirstColumn="0" w:firstRowLastColumn="0" w:lastRowFirstColumn="0" w:lastRowLastColumn="0"/>
            <w:tcW w:w="5245" w:type="dxa"/>
            <w:noWrap/>
            <w:hideMark/>
          </w:tcPr>
          <w:p w14:paraId="2C8F716B" w14:textId="77777777" w:rsidR="00F625B4" w:rsidRPr="00664D81" w:rsidRDefault="00F625B4" w:rsidP="00664D81">
            <w:pPr>
              <w:pStyle w:val="Tabletext"/>
            </w:pPr>
            <w:r w:rsidRPr="00664D81">
              <w:t>Melbourne Water Corporation</w:t>
            </w:r>
          </w:p>
        </w:tc>
        <w:tc>
          <w:tcPr>
            <w:tcW w:w="1559" w:type="dxa"/>
            <w:hideMark/>
          </w:tcPr>
          <w:p w14:paraId="15FEDAF5" w14:textId="77777777" w:rsidR="00F625B4" w:rsidRPr="00664D81" w:rsidRDefault="00F625B4" w:rsidP="00664D81">
            <w:pPr>
              <w:pStyle w:val="Tabletext"/>
              <w:jc w:val="right"/>
              <w:cnfStyle w:val="000000000000" w:firstRow="0" w:lastRow="0" w:firstColumn="0" w:lastColumn="0" w:oddVBand="0" w:evenVBand="0" w:oddHBand="0" w:evenHBand="0" w:firstRowFirstColumn="0" w:firstRowLastColumn="0" w:lastRowFirstColumn="0" w:lastRowLastColumn="0"/>
            </w:pPr>
            <w:r w:rsidRPr="00664D81">
              <w:t>$389,014</w:t>
            </w:r>
          </w:p>
        </w:tc>
        <w:tc>
          <w:tcPr>
            <w:tcW w:w="1716" w:type="dxa"/>
            <w:hideMark/>
          </w:tcPr>
          <w:p w14:paraId="6D22AE9C" w14:textId="77777777" w:rsidR="00F625B4" w:rsidRPr="00664D81" w:rsidRDefault="00F625B4" w:rsidP="00664D81">
            <w:pPr>
              <w:pStyle w:val="Tabletext"/>
              <w:jc w:val="right"/>
              <w:cnfStyle w:val="000000000000" w:firstRow="0" w:lastRow="0" w:firstColumn="0" w:lastColumn="0" w:oddVBand="0" w:evenVBand="0" w:oddHBand="0" w:evenHBand="0" w:firstRowFirstColumn="0" w:firstRowLastColumn="0" w:lastRowFirstColumn="0" w:lastRowLastColumn="0"/>
            </w:pPr>
            <w:r w:rsidRPr="00664D81">
              <w:t>$537,045</w:t>
            </w:r>
          </w:p>
        </w:tc>
      </w:tr>
      <w:tr w:rsidR="00F625B4" w:rsidRPr="00F625B4" w14:paraId="589C25F9" w14:textId="77777777" w:rsidTr="0074127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245" w:type="dxa"/>
            <w:noWrap/>
            <w:hideMark/>
          </w:tcPr>
          <w:p w14:paraId="78DD51FC" w14:textId="00860D33" w:rsidR="00F625B4" w:rsidRPr="00664D81" w:rsidRDefault="007E655A" w:rsidP="00664D81">
            <w:pPr>
              <w:pStyle w:val="Tabletext"/>
            </w:pPr>
            <w:r w:rsidRPr="00664D81">
              <w:t>City West Water Corporation</w:t>
            </w:r>
            <w:r w:rsidR="005919ED" w:rsidRPr="00664D81">
              <w:t xml:space="preserve">; </w:t>
            </w:r>
            <w:r w:rsidRPr="00664D81">
              <w:t>South East Water Corporation</w:t>
            </w:r>
            <w:r w:rsidR="005919ED" w:rsidRPr="00664D81">
              <w:t xml:space="preserve">; </w:t>
            </w:r>
            <w:r w:rsidRPr="00664D81">
              <w:t>Yarra Valley Water Corporation</w:t>
            </w:r>
          </w:p>
        </w:tc>
        <w:tc>
          <w:tcPr>
            <w:tcW w:w="1559" w:type="dxa"/>
            <w:hideMark/>
          </w:tcPr>
          <w:p w14:paraId="5D9F3312" w14:textId="77777777" w:rsidR="00F625B4" w:rsidRPr="00664D81" w:rsidRDefault="00F625B4" w:rsidP="00664D81">
            <w:pPr>
              <w:pStyle w:val="Tabletext"/>
              <w:jc w:val="right"/>
              <w:cnfStyle w:val="000000100000" w:firstRow="0" w:lastRow="0" w:firstColumn="0" w:lastColumn="0" w:oddVBand="0" w:evenVBand="0" w:oddHBand="1" w:evenHBand="0" w:firstRowFirstColumn="0" w:firstRowLastColumn="0" w:lastRowFirstColumn="0" w:lastRowLastColumn="0"/>
            </w:pPr>
            <w:r w:rsidRPr="00664D81">
              <w:t>$286,956</w:t>
            </w:r>
          </w:p>
        </w:tc>
        <w:tc>
          <w:tcPr>
            <w:tcW w:w="1716" w:type="dxa"/>
            <w:hideMark/>
          </w:tcPr>
          <w:p w14:paraId="3F772390" w14:textId="77777777" w:rsidR="00F625B4" w:rsidRPr="00664D81" w:rsidRDefault="00F625B4" w:rsidP="00664D81">
            <w:pPr>
              <w:pStyle w:val="Tabletext"/>
              <w:jc w:val="right"/>
              <w:cnfStyle w:val="000000100000" w:firstRow="0" w:lastRow="0" w:firstColumn="0" w:lastColumn="0" w:oddVBand="0" w:evenVBand="0" w:oddHBand="1" w:evenHBand="0" w:firstRowFirstColumn="0" w:firstRowLastColumn="0" w:lastRowFirstColumn="0" w:lastRowLastColumn="0"/>
            </w:pPr>
            <w:r w:rsidRPr="00664D81">
              <w:t>$396,227</w:t>
            </w:r>
          </w:p>
        </w:tc>
      </w:tr>
      <w:tr w:rsidR="00F625B4" w:rsidRPr="00F625B4" w14:paraId="67FB104A" w14:textId="77777777" w:rsidTr="00F625B4">
        <w:trPr>
          <w:trHeight w:val="340"/>
        </w:trPr>
        <w:tc>
          <w:tcPr>
            <w:cnfStyle w:val="001000000000" w:firstRow="0" w:lastRow="0" w:firstColumn="1" w:lastColumn="0" w:oddVBand="0" w:evenVBand="0" w:oddHBand="0" w:evenHBand="0" w:firstRowFirstColumn="0" w:firstRowLastColumn="0" w:lastRowFirstColumn="0" w:lastRowLastColumn="0"/>
            <w:tcW w:w="8520" w:type="dxa"/>
            <w:gridSpan w:val="3"/>
            <w:shd w:val="clear" w:color="auto" w:fill="E2F1E6" w:themeFill="accent3" w:themeFillTint="33"/>
            <w:hideMark/>
          </w:tcPr>
          <w:p w14:paraId="7969B96A" w14:textId="73E8E13C" w:rsidR="00F625B4" w:rsidRPr="0074607E" w:rsidRDefault="00F625B4" w:rsidP="004A742D">
            <w:pPr>
              <w:spacing w:after="0"/>
              <w:rPr>
                <w:rFonts w:ascii="Calibri Light" w:eastAsia="Times New Roman" w:hAnsi="Calibri Light" w:cs="Calibri Light"/>
                <w:b/>
                <w:color w:val="000000"/>
                <w:sz w:val="22"/>
                <w:lang w:eastAsia="en-AU"/>
              </w:rPr>
            </w:pPr>
            <w:r w:rsidRPr="40F91DBB">
              <w:rPr>
                <w:rFonts w:ascii="Calibri Light" w:eastAsia="Times New Roman" w:hAnsi="Calibri Light" w:cs="Calibri Light"/>
                <w:b/>
                <w:color w:val="000000" w:themeColor="text2"/>
                <w:sz w:val="22"/>
                <w:lang w:eastAsia="en-AU"/>
              </w:rPr>
              <w:t xml:space="preserve">Rural </w:t>
            </w:r>
            <w:r w:rsidR="6DAD8482" w:rsidRPr="40F91DBB">
              <w:rPr>
                <w:rFonts w:ascii="Calibri Light" w:eastAsia="Times New Roman" w:hAnsi="Calibri Light" w:cs="Calibri Light"/>
                <w:b/>
                <w:color w:val="000000" w:themeColor="text2"/>
                <w:sz w:val="22"/>
                <w:lang w:eastAsia="en-AU"/>
              </w:rPr>
              <w:t>and</w:t>
            </w:r>
            <w:r w:rsidRPr="40F91DBB">
              <w:rPr>
                <w:rFonts w:ascii="Calibri Light" w:eastAsia="Times New Roman" w:hAnsi="Calibri Light" w:cs="Calibri Light"/>
                <w:b/>
                <w:color w:val="000000" w:themeColor="text2"/>
                <w:sz w:val="22"/>
                <w:lang w:eastAsia="en-AU"/>
              </w:rPr>
              <w:t xml:space="preserve"> Regional Water Authorities</w:t>
            </w:r>
          </w:p>
        </w:tc>
      </w:tr>
      <w:tr w:rsidR="00F625B4" w:rsidRPr="00F625B4" w14:paraId="5C699AD4" w14:textId="77777777" w:rsidTr="0074127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245" w:type="dxa"/>
            <w:noWrap/>
            <w:hideMark/>
          </w:tcPr>
          <w:p w14:paraId="25ACDF98" w14:textId="2F4A4C51" w:rsidR="00F625B4" w:rsidRPr="00664D81" w:rsidRDefault="00F625B4" w:rsidP="00664D81">
            <w:pPr>
              <w:pStyle w:val="Tabletext"/>
            </w:pPr>
            <w:r w:rsidRPr="00664D81">
              <w:t>Goulburn</w:t>
            </w:r>
            <w:r w:rsidR="005A5FAB" w:rsidRPr="00664D81">
              <w:t>-</w:t>
            </w:r>
            <w:r w:rsidRPr="00664D81">
              <w:t xml:space="preserve">Murray </w:t>
            </w:r>
            <w:r w:rsidR="005A5FAB" w:rsidRPr="00664D81">
              <w:t xml:space="preserve">Rural </w:t>
            </w:r>
            <w:r w:rsidRPr="00664D81">
              <w:t>Water Corporation</w:t>
            </w:r>
            <w:r w:rsidR="005A5FAB" w:rsidRPr="00664D81">
              <w:t xml:space="preserve"> </w:t>
            </w:r>
          </w:p>
        </w:tc>
        <w:tc>
          <w:tcPr>
            <w:tcW w:w="1559" w:type="dxa"/>
            <w:hideMark/>
          </w:tcPr>
          <w:p w14:paraId="740A9598" w14:textId="77777777" w:rsidR="00F625B4" w:rsidRPr="00664D81" w:rsidRDefault="00F625B4" w:rsidP="00664D81">
            <w:pPr>
              <w:pStyle w:val="Tabletext"/>
              <w:jc w:val="right"/>
              <w:cnfStyle w:val="000000100000" w:firstRow="0" w:lastRow="0" w:firstColumn="0" w:lastColumn="0" w:oddVBand="0" w:evenVBand="0" w:oddHBand="1" w:evenHBand="0" w:firstRowFirstColumn="0" w:firstRowLastColumn="0" w:lastRowFirstColumn="0" w:lastRowLastColumn="0"/>
            </w:pPr>
            <w:r w:rsidRPr="00664D81">
              <w:t>$351,412</w:t>
            </w:r>
          </w:p>
        </w:tc>
        <w:tc>
          <w:tcPr>
            <w:tcW w:w="1716" w:type="dxa"/>
            <w:hideMark/>
          </w:tcPr>
          <w:p w14:paraId="5519DE14" w14:textId="77777777" w:rsidR="00F625B4" w:rsidRPr="00664D81" w:rsidRDefault="00F625B4" w:rsidP="00664D81">
            <w:pPr>
              <w:pStyle w:val="Tabletext"/>
              <w:jc w:val="right"/>
              <w:cnfStyle w:val="000000100000" w:firstRow="0" w:lastRow="0" w:firstColumn="0" w:lastColumn="0" w:oddVBand="0" w:evenVBand="0" w:oddHBand="1" w:evenHBand="0" w:firstRowFirstColumn="0" w:firstRowLastColumn="0" w:lastRowFirstColumn="0" w:lastRowLastColumn="0"/>
            </w:pPr>
            <w:r w:rsidRPr="00664D81">
              <w:t>$458,933</w:t>
            </w:r>
          </w:p>
        </w:tc>
      </w:tr>
      <w:tr w:rsidR="00F625B4" w:rsidRPr="00F625B4" w14:paraId="11F03746" w14:textId="77777777" w:rsidTr="0074127F">
        <w:trPr>
          <w:trHeight w:val="340"/>
        </w:trPr>
        <w:tc>
          <w:tcPr>
            <w:cnfStyle w:val="001000000000" w:firstRow="0" w:lastRow="0" w:firstColumn="1" w:lastColumn="0" w:oddVBand="0" w:evenVBand="0" w:oddHBand="0" w:evenHBand="0" w:firstRowFirstColumn="0" w:firstRowLastColumn="0" w:lastRowFirstColumn="0" w:lastRowLastColumn="0"/>
            <w:tcW w:w="5245" w:type="dxa"/>
            <w:noWrap/>
            <w:hideMark/>
          </w:tcPr>
          <w:p w14:paraId="5A6590A1" w14:textId="0A75BD1C" w:rsidR="00F625B4" w:rsidRPr="00664D81" w:rsidRDefault="00F625B4" w:rsidP="00664D81">
            <w:pPr>
              <w:pStyle w:val="Tabletext"/>
            </w:pPr>
            <w:r w:rsidRPr="00664D81">
              <w:t xml:space="preserve">Barwon </w:t>
            </w:r>
            <w:r w:rsidR="005A5FAB" w:rsidRPr="00664D81">
              <w:t xml:space="preserve">Region </w:t>
            </w:r>
            <w:r w:rsidRPr="00664D81">
              <w:t>Water Corporation</w:t>
            </w:r>
          </w:p>
        </w:tc>
        <w:tc>
          <w:tcPr>
            <w:tcW w:w="1559" w:type="dxa"/>
            <w:hideMark/>
          </w:tcPr>
          <w:p w14:paraId="056A539F" w14:textId="77777777" w:rsidR="00F625B4" w:rsidRPr="00664D81" w:rsidRDefault="00F625B4" w:rsidP="00664D81">
            <w:pPr>
              <w:pStyle w:val="Tabletext"/>
              <w:jc w:val="right"/>
              <w:cnfStyle w:val="000000000000" w:firstRow="0" w:lastRow="0" w:firstColumn="0" w:lastColumn="0" w:oddVBand="0" w:evenVBand="0" w:oddHBand="0" w:evenHBand="0" w:firstRowFirstColumn="0" w:firstRowLastColumn="0" w:lastRowFirstColumn="0" w:lastRowLastColumn="0"/>
            </w:pPr>
            <w:r w:rsidRPr="00664D81">
              <w:t>$329,574</w:t>
            </w:r>
          </w:p>
        </w:tc>
        <w:tc>
          <w:tcPr>
            <w:tcW w:w="1716" w:type="dxa"/>
            <w:hideMark/>
          </w:tcPr>
          <w:p w14:paraId="5B16BA26" w14:textId="77777777" w:rsidR="00F625B4" w:rsidRPr="00664D81" w:rsidRDefault="00F625B4" w:rsidP="00664D81">
            <w:pPr>
              <w:pStyle w:val="Tabletext"/>
              <w:jc w:val="right"/>
              <w:cnfStyle w:val="000000000000" w:firstRow="0" w:lastRow="0" w:firstColumn="0" w:lastColumn="0" w:oddVBand="0" w:evenVBand="0" w:oddHBand="0" w:evenHBand="0" w:firstRowFirstColumn="0" w:firstRowLastColumn="0" w:lastRowFirstColumn="0" w:lastRowLastColumn="0"/>
            </w:pPr>
            <w:r w:rsidRPr="00664D81">
              <w:t>$394,759</w:t>
            </w:r>
          </w:p>
        </w:tc>
      </w:tr>
      <w:tr w:rsidR="00F625B4" w:rsidRPr="00F625B4" w14:paraId="3B499D9A" w14:textId="77777777" w:rsidTr="0074127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245" w:type="dxa"/>
            <w:noWrap/>
            <w:hideMark/>
          </w:tcPr>
          <w:p w14:paraId="47852862" w14:textId="2EAC661A" w:rsidR="00F625B4" w:rsidRPr="00664D81" w:rsidRDefault="0084792D" w:rsidP="00664D81">
            <w:pPr>
              <w:pStyle w:val="Tabletext"/>
            </w:pPr>
            <w:r w:rsidRPr="00664D81">
              <w:t>Central Highlands</w:t>
            </w:r>
            <w:r w:rsidR="00C122E4" w:rsidRPr="00664D81">
              <w:t xml:space="preserve"> </w:t>
            </w:r>
            <w:r w:rsidR="0070244A" w:rsidRPr="00664D81">
              <w:t>Region Water Corporation</w:t>
            </w:r>
            <w:r w:rsidR="00C122E4" w:rsidRPr="00664D81">
              <w:t xml:space="preserve">; </w:t>
            </w:r>
            <w:r w:rsidRPr="00664D81">
              <w:t>Coliban</w:t>
            </w:r>
            <w:r w:rsidR="00C122E4" w:rsidRPr="00664D81">
              <w:t xml:space="preserve"> </w:t>
            </w:r>
            <w:r w:rsidR="005A5FAB" w:rsidRPr="00664D81">
              <w:t>Region Water Corporation</w:t>
            </w:r>
            <w:r w:rsidR="00C122E4" w:rsidRPr="00664D81">
              <w:t xml:space="preserve">; </w:t>
            </w:r>
            <w:r w:rsidRPr="00664D81">
              <w:t>East Gippsland</w:t>
            </w:r>
            <w:r w:rsidR="00C122E4" w:rsidRPr="00664D81">
              <w:t xml:space="preserve"> </w:t>
            </w:r>
            <w:r w:rsidR="005A5FAB" w:rsidRPr="00664D81">
              <w:t>Region Water Corporation</w:t>
            </w:r>
            <w:r w:rsidR="00C122E4" w:rsidRPr="00664D81">
              <w:t xml:space="preserve">; </w:t>
            </w:r>
            <w:r w:rsidRPr="00664D81">
              <w:t>Gippsland</w:t>
            </w:r>
            <w:r w:rsidR="00C122E4" w:rsidRPr="00664D81">
              <w:t xml:space="preserve"> </w:t>
            </w:r>
            <w:r w:rsidR="005A5FAB" w:rsidRPr="00664D81">
              <w:t>a</w:t>
            </w:r>
            <w:r w:rsidR="00EA0197" w:rsidRPr="00664D81">
              <w:t>nd Southern Rural Water Corporation</w:t>
            </w:r>
            <w:r w:rsidR="00C122E4" w:rsidRPr="00664D81">
              <w:t xml:space="preserve">; </w:t>
            </w:r>
            <w:r w:rsidRPr="00664D81">
              <w:t>Goulburn Valley</w:t>
            </w:r>
            <w:r w:rsidR="00C122E4" w:rsidRPr="00664D81">
              <w:t xml:space="preserve"> </w:t>
            </w:r>
            <w:r w:rsidR="00EA0197" w:rsidRPr="00664D81">
              <w:t>Region Water Corporation</w:t>
            </w:r>
            <w:r w:rsidR="00C122E4" w:rsidRPr="00664D81">
              <w:t xml:space="preserve">; </w:t>
            </w:r>
            <w:r w:rsidRPr="00664D81">
              <w:t>Grampians Wimmera Mallee </w:t>
            </w:r>
            <w:r w:rsidR="006F3FC4" w:rsidRPr="00664D81">
              <w:t>Water Corporation</w:t>
            </w:r>
            <w:r w:rsidR="00C122E4" w:rsidRPr="00664D81">
              <w:t xml:space="preserve">; </w:t>
            </w:r>
            <w:r w:rsidR="006F3FC4" w:rsidRPr="00664D81">
              <w:t>Lower Murray Urban and Rural Water Corporation</w:t>
            </w:r>
            <w:r w:rsidR="00C122E4" w:rsidRPr="00664D81">
              <w:t xml:space="preserve">; </w:t>
            </w:r>
            <w:r w:rsidR="006F3FC4" w:rsidRPr="00664D81">
              <w:t>North East Region Water Corporation</w:t>
            </w:r>
            <w:r w:rsidR="00C122E4" w:rsidRPr="00664D81">
              <w:t xml:space="preserve">; </w:t>
            </w:r>
            <w:r w:rsidR="006F3FC4" w:rsidRPr="00664D81">
              <w:t>South Gippsland Region Water Corporation</w:t>
            </w:r>
            <w:r w:rsidR="00C122E4" w:rsidRPr="00664D81">
              <w:t xml:space="preserve">; </w:t>
            </w:r>
            <w:r w:rsidR="006F3FC4" w:rsidRPr="00664D81">
              <w:t>Wannon Region Water Corporation</w:t>
            </w:r>
            <w:r w:rsidR="00C122E4" w:rsidRPr="00664D81">
              <w:t>; Western Region Water Corporation; Westernport Region Water Corporation</w:t>
            </w:r>
          </w:p>
        </w:tc>
        <w:tc>
          <w:tcPr>
            <w:tcW w:w="1559" w:type="dxa"/>
            <w:hideMark/>
          </w:tcPr>
          <w:p w14:paraId="5A6B1B08" w14:textId="77777777" w:rsidR="00F625B4" w:rsidRPr="00664D81" w:rsidRDefault="00F625B4" w:rsidP="00664D81">
            <w:pPr>
              <w:pStyle w:val="Tabletext"/>
              <w:jc w:val="right"/>
              <w:cnfStyle w:val="000000100000" w:firstRow="0" w:lastRow="0" w:firstColumn="0" w:lastColumn="0" w:oddVBand="0" w:evenVBand="0" w:oddHBand="1" w:evenHBand="0" w:firstRowFirstColumn="0" w:firstRowLastColumn="0" w:lastRowFirstColumn="0" w:lastRowLastColumn="0"/>
            </w:pPr>
            <w:r w:rsidRPr="00664D81">
              <w:t>$228,166</w:t>
            </w:r>
          </w:p>
        </w:tc>
        <w:tc>
          <w:tcPr>
            <w:tcW w:w="1716" w:type="dxa"/>
            <w:hideMark/>
          </w:tcPr>
          <w:p w14:paraId="59F8DD2B" w14:textId="77777777" w:rsidR="00F625B4" w:rsidRPr="00664D81" w:rsidRDefault="00F625B4" w:rsidP="00664D81">
            <w:pPr>
              <w:pStyle w:val="Tabletext"/>
              <w:jc w:val="right"/>
              <w:cnfStyle w:val="000000100000" w:firstRow="0" w:lastRow="0" w:firstColumn="0" w:lastColumn="0" w:oddVBand="0" w:evenVBand="0" w:oddHBand="1" w:evenHBand="0" w:firstRowFirstColumn="0" w:firstRowLastColumn="0" w:lastRowFirstColumn="0" w:lastRowLastColumn="0"/>
            </w:pPr>
            <w:r w:rsidRPr="00664D81">
              <w:t>$331,091</w:t>
            </w:r>
          </w:p>
        </w:tc>
      </w:tr>
    </w:tbl>
    <w:p w14:paraId="2FCB26A7" w14:textId="77777777" w:rsidR="00D51832" w:rsidRDefault="00D51832">
      <w:r>
        <w:rPr>
          <w:bCs/>
        </w:rPr>
        <w:br w:type="page"/>
      </w:r>
    </w:p>
    <w:tbl>
      <w:tblPr>
        <w:tblStyle w:val="ListTable3-Accent2"/>
        <w:tblW w:w="8520" w:type="dxa"/>
        <w:tblLook w:val="04A0" w:firstRow="1" w:lastRow="0" w:firstColumn="1" w:lastColumn="0" w:noHBand="0" w:noVBand="1"/>
      </w:tblPr>
      <w:tblGrid>
        <w:gridCol w:w="5245"/>
        <w:gridCol w:w="1559"/>
        <w:gridCol w:w="1716"/>
      </w:tblGrid>
      <w:tr w:rsidR="00D51832" w:rsidRPr="00F625B4" w14:paraId="2F3A3D9D" w14:textId="77777777" w:rsidTr="009D5584">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100" w:firstRow="0" w:lastRow="0" w:firstColumn="1" w:lastColumn="0" w:oddVBand="0" w:evenVBand="0" w:oddHBand="0" w:evenHBand="0" w:firstRowFirstColumn="1" w:firstRowLastColumn="0" w:lastRowFirstColumn="0" w:lastRowLastColumn="0"/>
            <w:tcW w:w="5245" w:type="dxa"/>
            <w:noWrap/>
            <w:hideMark/>
          </w:tcPr>
          <w:p w14:paraId="7719AE3D" w14:textId="77777777" w:rsidR="00D51832" w:rsidRPr="0074607E" w:rsidRDefault="00D51832" w:rsidP="009D5584">
            <w:pPr>
              <w:spacing w:after="0"/>
              <w:rPr>
                <w:rFonts w:ascii="Calibri Light" w:eastAsia="Times New Roman" w:hAnsi="Calibri Light" w:cs="Calibri Light"/>
                <w:color w:val="000000"/>
                <w:sz w:val="22"/>
                <w:lang w:eastAsia="en-AU"/>
              </w:rPr>
            </w:pPr>
            <w:r w:rsidRPr="0074607E">
              <w:rPr>
                <w:rFonts w:ascii="Calibri Light" w:eastAsia="Times New Roman" w:hAnsi="Calibri Light" w:cs="Calibri Light"/>
                <w:color w:val="000000"/>
                <w:sz w:val="22"/>
                <w:lang w:eastAsia="en-AU"/>
              </w:rPr>
              <w:lastRenderedPageBreak/>
              <w:t> </w:t>
            </w:r>
          </w:p>
        </w:tc>
        <w:tc>
          <w:tcPr>
            <w:tcW w:w="1559" w:type="dxa"/>
            <w:hideMark/>
          </w:tcPr>
          <w:p w14:paraId="2F3E5019" w14:textId="77777777" w:rsidR="00D51832" w:rsidRPr="0074607E" w:rsidRDefault="00D51832" w:rsidP="009D5584">
            <w:pPr>
              <w:spacing w:after="0"/>
              <w:jc w:val="righ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themeColor="background1"/>
                <w:sz w:val="22"/>
                <w:lang w:eastAsia="en-AU"/>
              </w:rPr>
            </w:pPr>
            <w:r w:rsidRPr="0074607E">
              <w:rPr>
                <w:rFonts w:ascii="Calibri Light" w:eastAsia="Times New Roman" w:hAnsi="Calibri Light" w:cs="Calibri Light"/>
                <w:color w:val="FFFFFF" w:themeColor="background1"/>
                <w:sz w:val="22"/>
                <w:lang w:eastAsia="en-AU"/>
              </w:rPr>
              <w:t>Minimum</w:t>
            </w:r>
            <w:r w:rsidRPr="00F625B4">
              <w:rPr>
                <w:rFonts w:ascii="Calibri Light" w:eastAsia="Times New Roman" w:hAnsi="Calibri Light" w:cs="Calibri Light"/>
                <w:color w:val="FFFFFF" w:themeColor="background1"/>
                <w:sz w:val="22"/>
                <w:lang w:eastAsia="en-AU"/>
              </w:rPr>
              <w:t xml:space="preserve"> TRP</w:t>
            </w:r>
            <w:r w:rsidRPr="00F625B4">
              <w:rPr>
                <w:rFonts w:ascii="Calibri Light" w:eastAsia="Times New Roman" w:hAnsi="Calibri Light" w:cs="Calibri Light"/>
                <w:color w:val="FFFFFF" w:themeColor="background1"/>
                <w:sz w:val="22"/>
                <w:lang w:eastAsia="en-AU"/>
              </w:rPr>
              <w:br/>
              <w:t>($)</w:t>
            </w:r>
          </w:p>
        </w:tc>
        <w:tc>
          <w:tcPr>
            <w:tcW w:w="1716" w:type="dxa"/>
            <w:hideMark/>
          </w:tcPr>
          <w:p w14:paraId="0493A554" w14:textId="77777777" w:rsidR="00D51832" w:rsidRPr="0074607E" w:rsidRDefault="00D51832" w:rsidP="009D5584">
            <w:pPr>
              <w:spacing w:after="0"/>
              <w:jc w:val="righ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themeColor="background1"/>
                <w:sz w:val="22"/>
                <w:lang w:eastAsia="en-AU"/>
              </w:rPr>
            </w:pPr>
            <w:r w:rsidRPr="0074607E">
              <w:rPr>
                <w:rFonts w:ascii="Calibri Light" w:eastAsia="Times New Roman" w:hAnsi="Calibri Light" w:cs="Calibri Light"/>
                <w:color w:val="FFFFFF" w:themeColor="background1"/>
                <w:sz w:val="22"/>
                <w:lang w:eastAsia="en-AU"/>
              </w:rPr>
              <w:t xml:space="preserve">Maximum </w:t>
            </w:r>
            <w:r w:rsidRPr="00F625B4">
              <w:rPr>
                <w:rFonts w:ascii="Calibri Light" w:eastAsia="Times New Roman" w:hAnsi="Calibri Light" w:cs="Calibri Light"/>
                <w:color w:val="FFFFFF" w:themeColor="background1"/>
                <w:sz w:val="22"/>
                <w:lang w:eastAsia="en-AU"/>
              </w:rPr>
              <w:t>TRP</w:t>
            </w:r>
            <w:r w:rsidRPr="00F625B4">
              <w:rPr>
                <w:rFonts w:ascii="Calibri Light" w:eastAsia="Times New Roman" w:hAnsi="Calibri Light" w:cs="Calibri Light"/>
                <w:color w:val="FFFFFF" w:themeColor="background1"/>
                <w:sz w:val="22"/>
                <w:lang w:eastAsia="en-AU"/>
              </w:rPr>
              <w:br/>
              <w:t>($)</w:t>
            </w:r>
          </w:p>
        </w:tc>
      </w:tr>
      <w:tr w:rsidR="00F625B4" w:rsidRPr="00F625B4" w14:paraId="54CDB22F" w14:textId="77777777" w:rsidTr="00F625B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20" w:type="dxa"/>
            <w:gridSpan w:val="3"/>
            <w:shd w:val="clear" w:color="auto" w:fill="E2F1E6" w:themeFill="accent3" w:themeFillTint="33"/>
            <w:hideMark/>
          </w:tcPr>
          <w:p w14:paraId="122FF4C4" w14:textId="70BA2284" w:rsidR="00F625B4" w:rsidRPr="00D51832" w:rsidRDefault="00F625B4" w:rsidP="00C3678E">
            <w:pPr>
              <w:keepNext/>
              <w:spacing w:after="0"/>
              <w:rPr>
                <w:rFonts w:ascii="Calibri Light" w:eastAsia="Times New Roman" w:hAnsi="Calibri Light" w:cs="Calibri Light"/>
                <w:b/>
                <w:color w:val="000000"/>
                <w:sz w:val="22"/>
                <w:lang w:eastAsia="en-AU"/>
              </w:rPr>
            </w:pPr>
            <w:r w:rsidRPr="00D51832">
              <w:rPr>
                <w:rFonts w:ascii="Calibri Light" w:eastAsia="Times New Roman" w:hAnsi="Calibri Light" w:cs="Calibri Light"/>
                <w:b/>
                <w:color w:val="000000"/>
                <w:sz w:val="22"/>
                <w:lang w:eastAsia="en-AU"/>
              </w:rPr>
              <w:t xml:space="preserve">TAFEs </w:t>
            </w:r>
          </w:p>
        </w:tc>
      </w:tr>
      <w:tr w:rsidR="00F625B4" w:rsidRPr="00F625B4" w14:paraId="0FD6DA7D" w14:textId="77777777" w:rsidTr="0074127F">
        <w:trPr>
          <w:trHeight w:val="340"/>
        </w:trPr>
        <w:tc>
          <w:tcPr>
            <w:cnfStyle w:val="001000000000" w:firstRow="0" w:lastRow="0" w:firstColumn="1" w:lastColumn="0" w:oddVBand="0" w:evenVBand="0" w:oddHBand="0" w:evenHBand="0" w:firstRowFirstColumn="0" w:firstRowLastColumn="0" w:lastRowFirstColumn="0" w:lastRowLastColumn="0"/>
            <w:tcW w:w="5245" w:type="dxa"/>
            <w:noWrap/>
            <w:hideMark/>
          </w:tcPr>
          <w:p w14:paraId="72398AA4" w14:textId="5498EF5F" w:rsidR="00F625B4" w:rsidRPr="00664D81" w:rsidRDefault="00BF4024" w:rsidP="00126E2C">
            <w:pPr>
              <w:pStyle w:val="Tabletext"/>
              <w:rPr>
                <w:highlight w:val="yellow"/>
              </w:rPr>
            </w:pPr>
            <w:r w:rsidRPr="00664D81">
              <w:t>AMES Australia; Ben</w:t>
            </w:r>
            <w:r w:rsidR="00D51275" w:rsidRPr="00664D81">
              <w:t xml:space="preserve">digo Kangan Institute, Box Hill Institute; </w:t>
            </w:r>
            <w:r w:rsidR="000420BA" w:rsidRPr="00664D81">
              <w:t xml:space="preserve">Chisholm Institute; Holmesglen Institute; </w:t>
            </w:r>
            <w:r w:rsidR="00E44344" w:rsidRPr="00664D81">
              <w:t>Melbourne Polytechnic</w:t>
            </w:r>
          </w:p>
        </w:tc>
        <w:tc>
          <w:tcPr>
            <w:tcW w:w="1559" w:type="dxa"/>
            <w:hideMark/>
          </w:tcPr>
          <w:p w14:paraId="2488A00E" w14:textId="77777777" w:rsidR="00F625B4" w:rsidRPr="0074607E" w:rsidRDefault="00F625B4" w:rsidP="00664D81">
            <w:pPr>
              <w:pStyle w:val="Tabletext"/>
              <w:jc w:val="right"/>
              <w:cnfStyle w:val="000000000000" w:firstRow="0" w:lastRow="0" w:firstColumn="0" w:lastColumn="0" w:oddVBand="0" w:evenVBand="0" w:oddHBand="0" w:evenHBand="0" w:firstRowFirstColumn="0" w:firstRowLastColumn="0" w:lastRowFirstColumn="0" w:lastRowLastColumn="0"/>
              <w:rPr>
                <w:lang w:eastAsia="en-AU"/>
              </w:rPr>
            </w:pPr>
            <w:r w:rsidRPr="0074607E">
              <w:rPr>
                <w:lang w:eastAsia="en-AU"/>
              </w:rPr>
              <w:t>$279,346</w:t>
            </w:r>
          </w:p>
        </w:tc>
        <w:tc>
          <w:tcPr>
            <w:tcW w:w="1716" w:type="dxa"/>
            <w:hideMark/>
          </w:tcPr>
          <w:p w14:paraId="2870F0E9" w14:textId="77777777" w:rsidR="00F625B4" w:rsidRPr="0074607E" w:rsidRDefault="00F625B4" w:rsidP="00664D81">
            <w:pPr>
              <w:pStyle w:val="Tabletext"/>
              <w:jc w:val="right"/>
              <w:cnfStyle w:val="000000000000" w:firstRow="0" w:lastRow="0" w:firstColumn="0" w:lastColumn="0" w:oddVBand="0" w:evenVBand="0" w:oddHBand="0" w:evenHBand="0" w:firstRowFirstColumn="0" w:firstRowLastColumn="0" w:lastRowFirstColumn="0" w:lastRowLastColumn="0"/>
              <w:rPr>
                <w:lang w:eastAsia="en-AU"/>
              </w:rPr>
            </w:pPr>
            <w:r w:rsidRPr="0074607E">
              <w:rPr>
                <w:lang w:eastAsia="en-AU"/>
              </w:rPr>
              <w:t>$348,499</w:t>
            </w:r>
          </w:p>
        </w:tc>
      </w:tr>
      <w:tr w:rsidR="00F625B4" w:rsidRPr="00F625B4" w14:paraId="7CABDEE3" w14:textId="77777777" w:rsidTr="0074127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5245" w:type="dxa"/>
            <w:noWrap/>
            <w:hideMark/>
          </w:tcPr>
          <w:p w14:paraId="40889798" w14:textId="664CC59C" w:rsidR="00F625B4" w:rsidRPr="00664D81" w:rsidRDefault="002330CC" w:rsidP="00664D81">
            <w:pPr>
              <w:pStyle w:val="Tabletext"/>
              <w:rPr>
                <w:highlight w:val="yellow"/>
              </w:rPr>
            </w:pPr>
            <w:r w:rsidRPr="00664D81">
              <w:t>Federation Training Institute; Gordon Institute of TAFE; Goulburn Ovens Institute of TAFE; South West Institute of TAFE; Sunraysia Institute of TAFE; William Angliss Institute of TAFE; Wodonga Institute of TAFE</w:t>
            </w:r>
          </w:p>
        </w:tc>
        <w:tc>
          <w:tcPr>
            <w:tcW w:w="1559" w:type="dxa"/>
            <w:hideMark/>
          </w:tcPr>
          <w:p w14:paraId="532C862C" w14:textId="77777777" w:rsidR="00F625B4" w:rsidRPr="0074607E" w:rsidRDefault="00F625B4" w:rsidP="00664D81">
            <w:pPr>
              <w:pStyle w:val="Tabletext"/>
              <w:jc w:val="right"/>
              <w:cnfStyle w:val="000000100000" w:firstRow="0" w:lastRow="0" w:firstColumn="0" w:lastColumn="0" w:oddVBand="0" w:evenVBand="0" w:oddHBand="1" w:evenHBand="0" w:firstRowFirstColumn="0" w:firstRowLastColumn="0" w:lastRowFirstColumn="0" w:lastRowLastColumn="0"/>
              <w:rPr>
                <w:lang w:eastAsia="en-AU"/>
              </w:rPr>
            </w:pPr>
            <w:r w:rsidRPr="0074607E">
              <w:rPr>
                <w:lang w:eastAsia="en-AU"/>
              </w:rPr>
              <w:t>$230,473</w:t>
            </w:r>
          </w:p>
        </w:tc>
        <w:tc>
          <w:tcPr>
            <w:tcW w:w="1716" w:type="dxa"/>
            <w:hideMark/>
          </w:tcPr>
          <w:p w14:paraId="6E242BA9" w14:textId="77777777" w:rsidR="00F625B4" w:rsidRPr="0074607E" w:rsidRDefault="00F625B4" w:rsidP="00664D81">
            <w:pPr>
              <w:pStyle w:val="Tabletext"/>
              <w:jc w:val="right"/>
              <w:cnfStyle w:val="000000100000" w:firstRow="0" w:lastRow="0" w:firstColumn="0" w:lastColumn="0" w:oddVBand="0" w:evenVBand="0" w:oddHBand="1" w:evenHBand="0" w:firstRowFirstColumn="0" w:firstRowLastColumn="0" w:lastRowFirstColumn="0" w:lastRowLastColumn="0"/>
              <w:rPr>
                <w:lang w:eastAsia="en-AU"/>
              </w:rPr>
            </w:pPr>
            <w:r w:rsidRPr="0074607E">
              <w:rPr>
                <w:lang w:eastAsia="en-AU"/>
              </w:rPr>
              <w:t>$280,629</w:t>
            </w:r>
          </w:p>
        </w:tc>
      </w:tr>
      <w:tr w:rsidR="00F625B4" w:rsidRPr="00F625B4" w14:paraId="5DC132D5" w14:textId="77777777" w:rsidTr="00F625B4">
        <w:trPr>
          <w:trHeight w:val="340"/>
        </w:trPr>
        <w:tc>
          <w:tcPr>
            <w:cnfStyle w:val="001000000000" w:firstRow="0" w:lastRow="0" w:firstColumn="1" w:lastColumn="0" w:oddVBand="0" w:evenVBand="0" w:oddHBand="0" w:evenHBand="0" w:firstRowFirstColumn="0" w:firstRowLastColumn="0" w:lastRowFirstColumn="0" w:lastRowLastColumn="0"/>
            <w:tcW w:w="8520" w:type="dxa"/>
            <w:gridSpan w:val="3"/>
            <w:shd w:val="clear" w:color="auto" w:fill="E2F1E6" w:themeFill="accent3" w:themeFillTint="33"/>
            <w:hideMark/>
          </w:tcPr>
          <w:p w14:paraId="6892AB44" w14:textId="77777777" w:rsidR="00F625B4" w:rsidRPr="0074607E" w:rsidRDefault="00F625B4" w:rsidP="004A742D">
            <w:pPr>
              <w:spacing w:after="0"/>
              <w:rPr>
                <w:rFonts w:ascii="Calibri Light" w:eastAsia="Times New Roman" w:hAnsi="Calibri Light" w:cs="Calibri Light"/>
                <w:b/>
                <w:color w:val="000000"/>
                <w:sz w:val="22"/>
                <w:lang w:eastAsia="en-AU"/>
              </w:rPr>
            </w:pPr>
            <w:r w:rsidRPr="0074607E">
              <w:rPr>
                <w:rFonts w:ascii="Calibri Light" w:eastAsia="Times New Roman" w:hAnsi="Calibri Light" w:cs="Calibri Light"/>
                <w:b/>
                <w:color w:val="000000"/>
                <w:sz w:val="22"/>
                <w:lang w:eastAsia="en-AU"/>
              </w:rPr>
              <w:t>Finance Group entities</w:t>
            </w:r>
          </w:p>
        </w:tc>
      </w:tr>
      <w:tr w:rsidR="00F625B4" w:rsidRPr="00F625B4" w14:paraId="178677F0" w14:textId="77777777" w:rsidTr="0074127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245" w:type="dxa"/>
            <w:noWrap/>
            <w:hideMark/>
          </w:tcPr>
          <w:p w14:paraId="57C7FB21" w14:textId="61C34C56" w:rsidR="00F625B4" w:rsidRPr="00664D81" w:rsidRDefault="002330CC" w:rsidP="00664D81">
            <w:pPr>
              <w:pStyle w:val="Tabletext"/>
              <w:rPr>
                <w:highlight w:val="yellow"/>
              </w:rPr>
            </w:pPr>
            <w:r w:rsidRPr="00664D81">
              <w:t>Treasury Corporation of Victoria; Transport Accident Commission; Victorian Funds Management Corporation</w:t>
            </w:r>
          </w:p>
        </w:tc>
        <w:tc>
          <w:tcPr>
            <w:tcW w:w="1559" w:type="dxa"/>
            <w:hideMark/>
          </w:tcPr>
          <w:p w14:paraId="2DFA1474" w14:textId="77777777" w:rsidR="00F625B4" w:rsidRPr="00664D81" w:rsidRDefault="00F625B4" w:rsidP="00664D81">
            <w:pPr>
              <w:pStyle w:val="Tabletext"/>
              <w:jc w:val="right"/>
              <w:cnfStyle w:val="000000100000" w:firstRow="0" w:lastRow="0" w:firstColumn="0" w:lastColumn="0" w:oddVBand="0" w:evenVBand="0" w:oddHBand="1" w:evenHBand="0" w:firstRowFirstColumn="0" w:firstRowLastColumn="0" w:lastRowFirstColumn="0" w:lastRowLastColumn="0"/>
            </w:pPr>
            <w:r w:rsidRPr="00664D81">
              <w:t>$443,646</w:t>
            </w:r>
          </w:p>
        </w:tc>
        <w:tc>
          <w:tcPr>
            <w:tcW w:w="1716" w:type="dxa"/>
            <w:hideMark/>
          </w:tcPr>
          <w:p w14:paraId="6DEF7C75" w14:textId="77777777" w:rsidR="00F625B4" w:rsidRPr="00664D81" w:rsidRDefault="00F625B4" w:rsidP="00664D81">
            <w:pPr>
              <w:pStyle w:val="Tabletext"/>
              <w:jc w:val="right"/>
              <w:cnfStyle w:val="000000100000" w:firstRow="0" w:lastRow="0" w:firstColumn="0" w:lastColumn="0" w:oddVBand="0" w:evenVBand="0" w:oddHBand="1" w:evenHBand="0" w:firstRowFirstColumn="0" w:firstRowLastColumn="0" w:lastRowFirstColumn="0" w:lastRowLastColumn="0"/>
            </w:pPr>
            <w:r w:rsidRPr="00664D81">
              <w:t>$598,496</w:t>
            </w:r>
          </w:p>
        </w:tc>
      </w:tr>
      <w:tr w:rsidR="00F625B4" w:rsidRPr="00F625B4" w14:paraId="7631CBF9" w14:textId="77777777" w:rsidTr="0074127F">
        <w:trPr>
          <w:trHeight w:val="340"/>
        </w:trPr>
        <w:tc>
          <w:tcPr>
            <w:cnfStyle w:val="001000000000" w:firstRow="0" w:lastRow="0" w:firstColumn="1" w:lastColumn="0" w:oddVBand="0" w:evenVBand="0" w:oddHBand="0" w:evenHBand="0" w:firstRowFirstColumn="0" w:firstRowLastColumn="0" w:lastRowFirstColumn="0" w:lastRowLastColumn="0"/>
            <w:tcW w:w="5245" w:type="dxa"/>
            <w:noWrap/>
            <w:hideMark/>
          </w:tcPr>
          <w:p w14:paraId="1CB3E72A" w14:textId="49A2E28D" w:rsidR="00F625B4" w:rsidRPr="00664D81" w:rsidRDefault="002330CC" w:rsidP="00664D81">
            <w:pPr>
              <w:pStyle w:val="Tabletext"/>
              <w:rPr>
                <w:highlight w:val="yellow"/>
              </w:rPr>
            </w:pPr>
            <w:r w:rsidRPr="00664D81">
              <w:t>State Trustees Limited; Victorian Managed Insurance Authority</w:t>
            </w:r>
          </w:p>
        </w:tc>
        <w:tc>
          <w:tcPr>
            <w:tcW w:w="1559" w:type="dxa"/>
            <w:hideMark/>
          </w:tcPr>
          <w:p w14:paraId="3CB7F9D8" w14:textId="77777777" w:rsidR="00F625B4" w:rsidRPr="00664D81" w:rsidRDefault="00F625B4" w:rsidP="00664D81">
            <w:pPr>
              <w:pStyle w:val="Tabletext"/>
              <w:jc w:val="right"/>
              <w:cnfStyle w:val="000000000000" w:firstRow="0" w:lastRow="0" w:firstColumn="0" w:lastColumn="0" w:oddVBand="0" w:evenVBand="0" w:oddHBand="0" w:evenHBand="0" w:firstRowFirstColumn="0" w:firstRowLastColumn="0" w:lastRowFirstColumn="0" w:lastRowLastColumn="0"/>
            </w:pPr>
            <w:r w:rsidRPr="00664D81">
              <w:t>$316,858</w:t>
            </w:r>
          </w:p>
        </w:tc>
        <w:tc>
          <w:tcPr>
            <w:tcW w:w="1716" w:type="dxa"/>
            <w:hideMark/>
          </w:tcPr>
          <w:p w14:paraId="78F8A729" w14:textId="77777777" w:rsidR="00F625B4" w:rsidRPr="00664D81" w:rsidRDefault="00F625B4" w:rsidP="00664D81">
            <w:pPr>
              <w:pStyle w:val="Tabletext"/>
              <w:jc w:val="right"/>
              <w:cnfStyle w:val="000000000000" w:firstRow="0" w:lastRow="0" w:firstColumn="0" w:lastColumn="0" w:oddVBand="0" w:evenVBand="0" w:oddHBand="0" w:evenHBand="0" w:firstRowFirstColumn="0" w:firstRowLastColumn="0" w:lastRowFirstColumn="0" w:lastRowLastColumn="0"/>
            </w:pPr>
            <w:r w:rsidRPr="00664D81">
              <w:t>$445,685</w:t>
            </w:r>
          </w:p>
        </w:tc>
      </w:tr>
      <w:tr w:rsidR="00F625B4" w:rsidRPr="00F625B4" w14:paraId="7819A597" w14:textId="77777777" w:rsidTr="00F625B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20" w:type="dxa"/>
            <w:gridSpan w:val="3"/>
            <w:shd w:val="clear" w:color="auto" w:fill="E2F1E6" w:themeFill="accent3" w:themeFillTint="33"/>
            <w:hideMark/>
          </w:tcPr>
          <w:p w14:paraId="6F6B07DD" w14:textId="4815A259" w:rsidR="00F625B4" w:rsidRPr="0074607E" w:rsidRDefault="00F625B4" w:rsidP="004A742D">
            <w:pPr>
              <w:spacing w:after="0"/>
              <w:rPr>
                <w:rFonts w:ascii="Calibri Light" w:eastAsia="Times New Roman" w:hAnsi="Calibri Light" w:cs="Calibri Light"/>
                <w:b/>
                <w:color w:val="000000"/>
                <w:sz w:val="22"/>
                <w:lang w:eastAsia="en-AU"/>
              </w:rPr>
            </w:pPr>
            <w:r w:rsidRPr="40F91DBB">
              <w:rPr>
                <w:rFonts w:ascii="Calibri Light" w:eastAsia="Times New Roman" w:hAnsi="Calibri Light" w:cs="Calibri Light"/>
                <w:b/>
                <w:color w:val="000000" w:themeColor="text2"/>
                <w:sz w:val="22"/>
                <w:lang w:eastAsia="en-AU"/>
              </w:rPr>
              <w:t xml:space="preserve">Waste </w:t>
            </w:r>
            <w:r w:rsidR="020FF172" w:rsidRPr="40F91DBB">
              <w:rPr>
                <w:rFonts w:ascii="Calibri Light" w:eastAsia="Times New Roman" w:hAnsi="Calibri Light" w:cs="Calibri Light"/>
                <w:b/>
                <w:color w:val="000000" w:themeColor="text2"/>
                <w:sz w:val="22"/>
                <w:lang w:eastAsia="en-AU"/>
              </w:rPr>
              <w:t>and</w:t>
            </w:r>
            <w:r w:rsidRPr="40F91DBB">
              <w:rPr>
                <w:rFonts w:ascii="Calibri Light" w:eastAsia="Times New Roman" w:hAnsi="Calibri Light" w:cs="Calibri Light"/>
                <w:b/>
                <w:color w:val="000000" w:themeColor="text2"/>
                <w:sz w:val="22"/>
                <w:lang w:eastAsia="en-AU"/>
              </w:rPr>
              <w:t xml:space="preserve"> Resource Recovery Groups</w:t>
            </w:r>
          </w:p>
        </w:tc>
      </w:tr>
      <w:tr w:rsidR="00F625B4" w:rsidRPr="00F625B4" w14:paraId="3F7FF3A8" w14:textId="77777777" w:rsidTr="0074127F">
        <w:trPr>
          <w:trHeight w:val="340"/>
        </w:trPr>
        <w:tc>
          <w:tcPr>
            <w:cnfStyle w:val="001000000000" w:firstRow="0" w:lastRow="0" w:firstColumn="1" w:lastColumn="0" w:oddVBand="0" w:evenVBand="0" w:oddHBand="0" w:evenHBand="0" w:firstRowFirstColumn="0" w:firstRowLastColumn="0" w:lastRowFirstColumn="0" w:lastRowLastColumn="0"/>
            <w:tcW w:w="5245" w:type="dxa"/>
            <w:noWrap/>
            <w:hideMark/>
          </w:tcPr>
          <w:p w14:paraId="0AF278E3" w14:textId="0B3BA8B7" w:rsidR="00F625B4" w:rsidRPr="00664D81" w:rsidRDefault="00936656" w:rsidP="00664D81">
            <w:pPr>
              <w:pStyle w:val="Tabletext"/>
            </w:pPr>
            <w:r w:rsidRPr="00664D81">
              <w:t>Barwon South West Waste and Resource Recovery Group; Gippsland Waste and Resource Recovery Group</w:t>
            </w:r>
            <w:r w:rsidR="00817BE6" w:rsidRPr="00664D81">
              <w:t>; Goulburn Valley Waste and Resource Recovery Group; Grampians Central West Waste and Resource Recovery Group;</w:t>
            </w:r>
            <w:r w:rsidR="00CB7A1A" w:rsidRPr="00664D81">
              <w:t xml:space="preserve"> </w:t>
            </w:r>
            <w:r w:rsidR="00817BE6" w:rsidRPr="00664D81">
              <w:t>Loddon Mallee</w:t>
            </w:r>
            <w:r w:rsidR="00CB7A1A" w:rsidRPr="00664D81">
              <w:t xml:space="preserve"> Waste and Resource Recovery Group;</w:t>
            </w:r>
            <w:r w:rsidR="00817BE6" w:rsidRPr="00664D81">
              <w:t xml:space="preserve"> North East</w:t>
            </w:r>
            <w:r w:rsidR="00CB7A1A" w:rsidRPr="00664D81">
              <w:t xml:space="preserve"> Waste and Resource Recovery Group</w:t>
            </w:r>
          </w:p>
        </w:tc>
        <w:tc>
          <w:tcPr>
            <w:tcW w:w="1559" w:type="dxa"/>
            <w:hideMark/>
          </w:tcPr>
          <w:p w14:paraId="131446A7" w14:textId="77777777" w:rsidR="00F625B4" w:rsidRPr="00664D81" w:rsidRDefault="00F625B4" w:rsidP="00664D81">
            <w:pPr>
              <w:pStyle w:val="Tabletext"/>
              <w:jc w:val="right"/>
              <w:cnfStyle w:val="000000000000" w:firstRow="0" w:lastRow="0" w:firstColumn="0" w:lastColumn="0" w:oddVBand="0" w:evenVBand="0" w:oddHBand="0" w:evenHBand="0" w:firstRowFirstColumn="0" w:firstRowLastColumn="0" w:lastRowFirstColumn="0" w:lastRowLastColumn="0"/>
            </w:pPr>
            <w:r w:rsidRPr="00664D81">
              <w:t>$122,642</w:t>
            </w:r>
          </w:p>
        </w:tc>
        <w:tc>
          <w:tcPr>
            <w:tcW w:w="1716" w:type="dxa"/>
            <w:hideMark/>
          </w:tcPr>
          <w:p w14:paraId="0BE73243" w14:textId="77777777" w:rsidR="00F625B4" w:rsidRPr="00664D81" w:rsidRDefault="00F625B4" w:rsidP="00664D81">
            <w:pPr>
              <w:pStyle w:val="Tabletext"/>
              <w:jc w:val="right"/>
              <w:cnfStyle w:val="000000000000" w:firstRow="0" w:lastRow="0" w:firstColumn="0" w:lastColumn="0" w:oddVBand="0" w:evenVBand="0" w:oddHBand="0" w:evenHBand="0" w:firstRowFirstColumn="0" w:firstRowLastColumn="0" w:lastRowFirstColumn="0" w:lastRowLastColumn="0"/>
            </w:pPr>
            <w:r w:rsidRPr="00664D81">
              <w:t>$167,239</w:t>
            </w:r>
          </w:p>
        </w:tc>
      </w:tr>
    </w:tbl>
    <w:p w14:paraId="5269588F" w14:textId="685E0CAF" w:rsidR="00F625B4" w:rsidRDefault="008E5AFD" w:rsidP="008E5AFD">
      <w:pPr>
        <w:pStyle w:val="Sourcefortablesfigures"/>
      </w:pPr>
      <w:r>
        <w:t>Source: Tribunal data</w:t>
      </w:r>
      <w:r w:rsidR="009112F1">
        <w:t xml:space="preserve"> based on GSERP</w:t>
      </w:r>
      <w:r w:rsidR="008164DC">
        <w:t>-</w:t>
      </w:r>
      <w:r w:rsidR="009112F1">
        <w:t>approved remuneration bands</w:t>
      </w:r>
      <w:r>
        <w:t xml:space="preserve">. </w:t>
      </w:r>
    </w:p>
    <w:p w14:paraId="5692D5AC" w14:textId="7A632152" w:rsidR="00453AB4" w:rsidRPr="003846A8" w:rsidRDefault="00497D92" w:rsidP="00453AB4">
      <w:pPr>
        <w:pStyle w:val="Paragraph"/>
      </w:pPr>
      <w:r>
        <w:t xml:space="preserve">The </w:t>
      </w:r>
      <w:r w:rsidR="005B585C">
        <w:t>VPSC</w:t>
      </w:r>
      <w:r>
        <w:t>’s ISR Final Report</w:t>
      </w:r>
      <w:r w:rsidR="001E03FB">
        <w:t xml:space="preserve"> </w:t>
      </w:r>
      <w:r w:rsidR="005B037D">
        <w:t>outlined</w:t>
      </w:r>
      <w:r w:rsidR="001E03FB">
        <w:t xml:space="preserve"> that</w:t>
      </w:r>
      <w:r w:rsidR="005B585C">
        <w:t xml:space="preserve"> the purpose of the remuneration bands was to ensure that executive remuneration reflected the size and </w:t>
      </w:r>
      <w:r w:rsidR="005B585C" w:rsidRPr="007225C6">
        <w:t xml:space="preserve">complexity of individual entities (i.e. allowing larger and more complex entities to offer greater remuneration than their smaller and less complex </w:t>
      </w:r>
      <w:r w:rsidR="00D73333" w:rsidRPr="007225C6">
        <w:t>peers</w:t>
      </w:r>
      <w:r w:rsidR="005B585C" w:rsidRPr="007225C6">
        <w:t xml:space="preserve">). However, even within </w:t>
      </w:r>
      <w:r w:rsidR="005B585C" w:rsidRPr="00D012F4">
        <w:t>segments</w:t>
      </w:r>
      <w:r w:rsidR="005B585C" w:rsidRPr="007225C6">
        <w:t xml:space="preserve"> with a remuneration band framework, </w:t>
      </w:r>
      <w:r w:rsidR="00B73E59" w:rsidRPr="007225C6">
        <w:t xml:space="preserve">it noted that </w:t>
      </w:r>
      <w:r w:rsidR="005B585C" w:rsidRPr="007225C6">
        <w:t xml:space="preserve">not all entities were </w:t>
      </w:r>
      <w:r w:rsidR="00BE2CA4" w:rsidRPr="007225C6">
        <w:t>compl</w:t>
      </w:r>
      <w:r w:rsidR="00434583" w:rsidRPr="007225C6">
        <w:t>y</w:t>
      </w:r>
      <w:r w:rsidR="00BE2CA4" w:rsidRPr="007225C6">
        <w:t>i</w:t>
      </w:r>
      <w:r w:rsidR="00434583" w:rsidRPr="007225C6">
        <w:t>ng with it</w:t>
      </w:r>
      <w:r w:rsidR="005B585C" w:rsidRPr="007225C6">
        <w:t>.</w:t>
      </w:r>
      <w:r w:rsidR="00B84FF0" w:rsidRPr="00986CB8">
        <w:t xml:space="preserve"> </w:t>
      </w:r>
      <w:bookmarkStart w:id="124" w:name="_Toc35006385"/>
      <w:r w:rsidR="003846A8" w:rsidRPr="007225C6">
        <w:t xml:space="preserve">The ISR Final Report also noted that the GSERP </w:t>
      </w:r>
      <w:r w:rsidR="00595726" w:rsidRPr="007225C6">
        <w:t xml:space="preserve">approved </w:t>
      </w:r>
      <w:r w:rsidR="00CE65D9" w:rsidRPr="007225C6">
        <w:t>bands</w:t>
      </w:r>
      <w:r w:rsidR="003846A8" w:rsidRPr="007225C6">
        <w:t xml:space="preserve"> were the cause of confusion and frustration among CEOs and </w:t>
      </w:r>
      <w:r w:rsidR="00B37F4D">
        <w:t>B</w:t>
      </w:r>
      <w:r w:rsidR="003846A8" w:rsidRPr="007225C6">
        <w:t xml:space="preserve">oard </w:t>
      </w:r>
      <w:r w:rsidR="00B37F4D">
        <w:t>C</w:t>
      </w:r>
      <w:r w:rsidR="003846A8" w:rsidRPr="007225C6">
        <w:t>hairs.</w:t>
      </w:r>
      <w:r w:rsidR="003846A8" w:rsidRPr="007225C6">
        <w:rPr>
          <w:rStyle w:val="FootnoteReference"/>
        </w:rPr>
        <w:footnoteReference w:id="33"/>
      </w:r>
      <w:r w:rsidR="003846A8">
        <w:t xml:space="preserve"> </w:t>
      </w:r>
    </w:p>
    <w:p w14:paraId="3718423A" w14:textId="1BE5B664" w:rsidR="002D4A56" w:rsidRPr="00544400" w:rsidRDefault="002D4A56" w:rsidP="00453AB4">
      <w:pPr>
        <w:pStyle w:val="VIRTHeading3"/>
      </w:pPr>
      <w:r>
        <w:t>Remuneration structure for subordinate executives</w:t>
      </w:r>
      <w:bookmarkEnd w:id="124"/>
      <w:r>
        <w:t xml:space="preserve"> </w:t>
      </w:r>
    </w:p>
    <w:p w14:paraId="4E5DBB10" w14:textId="6F278353" w:rsidR="000410EE" w:rsidRDefault="00D46D27" w:rsidP="008B1B75">
      <w:pPr>
        <w:pStyle w:val="Paragraph"/>
      </w:pPr>
      <w:r>
        <w:t>Subordinate executives are ordinarily employed by the p</w:t>
      </w:r>
      <w:r w:rsidR="00096272">
        <w:t xml:space="preserve">ublic </w:t>
      </w:r>
      <w:r w:rsidR="006E7AD8">
        <w:t>entity</w:t>
      </w:r>
      <w:r w:rsidR="006343E9">
        <w:t>’s</w:t>
      </w:r>
      <w:r w:rsidR="00096272">
        <w:t xml:space="preserve"> </w:t>
      </w:r>
      <w:r w:rsidR="006E7AD8">
        <w:t>CEO (or equivalent)</w:t>
      </w:r>
      <w:r w:rsidR="00F12949">
        <w:t xml:space="preserve"> on behalf of the entity</w:t>
      </w:r>
      <w:r w:rsidR="00096272">
        <w:t xml:space="preserve">. </w:t>
      </w:r>
      <w:bookmarkStart w:id="125" w:name="_Hlk33523462"/>
      <w:r w:rsidR="00C01CA2">
        <w:t>Prior to th</w:t>
      </w:r>
      <w:r w:rsidR="00D96F1E">
        <w:t>is</w:t>
      </w:r>
      <w:r w:rsidR="00C01CA2">
        <w:t xml:space="preserve"> Determination</w:t>
      </w:r>
      <w:r w:rsidR="000410EE">
        <w:t xml:space="preserve">, there </w:t>
      </w:r>
      <w:r w:rsidR="00C01CA2">
        <w:t>w</w:t>
      </w:r>
      <w:r w:rsidR="00C24C50">
        <w:t>ere</w:t>
      </w:r>
      <w:r w:rsidR="000410EE">
        <w:t xml:space="preserve"> no remuneration band structures for subordinate executives</w:t>
      </w:r>
      <w:r w:rsidR="00C01CA2">
        <w:t xml:space="preserve"> </w:t>
      </w:r>
      <w:r w:rsidR="00C24C50">
        <w:t>in public entities</w:t>
      </w:r>
      <w:r w:rsidR="000410EE">
        <w:t xml:space="preserve">. </w:t>
      </w:r>
      <w:r w:rsidR="00132F75">
        <w:t>However</w:t>
      </w:r>
      <w:r w:rsidR="00C01CA2">
        <w:t xml:space="preserve">, the </w:t>
      </w:r>
      <w:r w:rsidR="00464625">
        <w:t>original</w:t>
      </w:r>
      <w:r w:rsidR="00C01CA2">
        <w:t xml:space="preserve"> PEER </w:t>
      </w:r>
      <w:r w:rsidR="009F72D8">
        <w:t>P</w:t>
      </w:r>
      <w:r w:rsidR="00C01CA2">
        <w:t>olicy set</w:t>
      </w:r>
      <w:r w:rsidR="00132F75">
        <w:t xml:space="preserve"> </w:t>
      </w:r>
      <w:r w:rsidR="00C01CA2">
        <w:t xml:space="preserve">limits on the remuneration that </w:t>
      </w:r>
      <w:r w:rsidR="008E7A8B">
        <w:t>could</w:t>
      </w:r>
      <w:r w:rsidR="00C01CA2">
        <w:t xml:space="preserve"> be provided to </w:t>
      </w:r>
      <w:r w:rsidR="00132F75">
        <w:t>executives employed in specified public entities.</w:t>
      </w:r>
    </w:p>
    <w:p w14:paraId="77AD4766" w14:textId="13466850" w:rsidR="00CA6880" w:rsidRDefault="00A93D7A" w:rsidP="00D95D09">
      <w:pPr>
        <w:pStyle w:val="Parabeforeabulletlist"/>
      </w:pPr>
      <w:r>
        <w:t>T</w:t>
      </w:r>
      <w:r w:rsidR="006E7AD8">
        <w:t xml:space="preserve">he </w:t>
      </w:r>
      <w:r w:rsidR="00464625">
        <w:t xml:space="preserve">original </w:t>
      </w:r>
      <w:r w:rsidR="006E7AD8">
        <w:t xml:space="preserve">PEER </w:t>
      </w:r>
      <w:r w:rsidR="009F72D8">
        <w:t>P</w:t>
      </w:r>
      <w:r w:rsidR="006E7AD8">
        <w:t>olicy</w:t>
      </w:r>
      <w:r>
        <w:t xml:space="preserve"> required that</w:t>
      </w:r>
      <w:r w:rsidR="006E7AD8">
        <w:t xml:space="preserve"> the </w:t>
      </w:r>
      <w:r w:rsidR="125767CF">
        <w:t>TRP</w:t>
      </w:r>
      <w:r w:rsidR="006E7AD8">
        <w:t xml:space="preserve"> of a subordinate executive in a specified public entity should not:</w:t>
      </w:r>
    </w:p>
    <w:p w14:paraId="6FD0A947" w14:textId="2D99C4A2" w:rsidR="006E7AD8" w:rsidRPr="00D73333" w:rsidRDefault="006E7AD8" w:rsidP="008B1B75">
      <w:pPr>
        <w:pStyle w:val="VIRTBulletpoints"/>
      </w:pPr>
      <w:r w:rsidRPr="00D73333">
        <w:lastRenderedPageBreak/>
        <w:t>exceed 80 per cent of the approved TRP for the CEO of the same public entity</w:t>
      </w:r>
      <w:r w:rsidR="66A00E5D">
        <w:t>,</w:t>
      </w:r>
      <w:r w:rsidRPr="00D73333">
        <w:t xml:space="preserve"> or</w:t>
      </w:r>
    </w:p>
    <w:p w14:paraId="204ACB9E" w14:textId="4E6D21B6" w:rsidR="006E7AD8" w:rsidRPr="00D73333" w:rsidRDefault="006E7AD8" w:rsidP="008B1B75">
      <w:pPr>
        <w:pStyle w:val="VIRTBulletpoints"/>
      </w:pPr>
      <w:r w:rsidRPr="00D73333">
        <w:t>result in the average TRP of all the CEO’s direct reports exceeding 70 percent of the CEO’s TRP.</w:t>
      </w:r>
    </w:p>
    <w:p w14:paraId="6C4BE615" w14:textId="5A04994C" w:rsidR="00132F75" w:rsidRPr="00E36591" w:rsidRDefault="006E7AD8" w:rsidP="008B1B75">
      <w:pPr>
        <w:pStyle w:val="Paragraph"/>
      </w:pPr>
      <w:r w:rsidRPr="00E36591">
        <w:t xml:space="preserve">If the proposed </w:t>
      </w:r>
      <w:r w:rsidR="510D906E">
        <w:t>TRP</w:t>
      </w:r>
      <w:r>
        <w:t xml:space="preserve"> </w:t>
      </w:r>
      <w:r w:rsidRPr="00E36591">
        <w:t>of a subordinate executive w</w:t>
      </w:r>
      <w:r w:rsidR="00D71805">
        <w:t>ould</w:t>
      </w:r>
      <w:r w:rsidRPr="00E36591">
        <w:t xml:space="preserve"> exceed either of these thresholds</w:t>
      </w:r>
      <w:r w:rsidR="00DF3BFF">
        <w:t xml:space="preserve"> (commonly referred to as the ‘70/80% rules’ or ‘percentage rules’)</w:t>
      </w:r>
      <w:r w:rsidRPr="00E36591">
        <w:t xml:space="preserve">, the public entity </w:t>
      </w:r>
      <w:r w:rsidR="00D71805">
        <w:t>was</w:t>
      </w:r>
      <w:r w:rsidRPr="00E36591">
        <w:t xml:space="preserve"> required to make a submission to the Tribunal seeking its advice.</w:t>
      </w:r>
      <w:r w:rsidR="00132F75" w:rsidRPr="00E36591">
        <w:t xml:space="preserve"> </w:t>
      </w:r>
    </w:p>
    <w:p w14:paraId="46DF3DC6" w14:textId="344D8BEF" w:rsidR="00D73333" w:rsidRPr="00E36591" w:rsidRDefault="00640E83" w:rsidP="008B1B75">
      <w:pPr>
        <w:pStyle w:val="Paragraph"/>
      </w:pPr>
      <w:r>
        <w:t>T</w:t>
      </w:r>
      <w:r w:rsidR="00132F75" w:rsidRPr="00E36591">
        <w:t>he VPSC</w:t>
      </w:r>
      <w:r w:rsidR="00F12949">
        <w:t xml:space="preserve">’s ISR Final Report </w:t>
      </w:r>
      <w:r w:rsidR="00132F75" w:rsidRPr="00E36591">
        <w:t>noted that entities</w:t>
      </w:r>
      <w:r w:rsidR="00E36591">
        <w:t xml:space="preserve"> </w:t>
      </w:r>
      <w:r w:rsidR="00255C39">
        <w:t xml:space="preserve">would </w:t>
      </w:r>
      <w:r w:rsidR="00132F75" w:rsidRPr="00E36591">
        <w:t>often seek independent advice regarding</w:t>
      </w:r>
      <w:r w:rsidR="00725CF0">
        <w:t xml:space="preserve"> subordinate executive</w:t>
      </w:r>
      <w:r w:rsidR="00132F75" w:rsidRPr="00E36591">
        <w:t xml:space="preserve"> remuneration (e.g. benchmarking and appropriate comparators</w:t>
      </w:r>
      <w:r w:rsidR="3172D0A8" w:rsidRPr="00E36591">
        <w:t>)</w:t>
      </w:r>
      <w:r w:rsidR="3B431626">
        <w:t>,</w:t>
      </w:r>
      <w:r w:rsidR="00C3518C">
        <w:t xml:space="preserve"> either for individual roles or </w:t>
      </w:r>
      <w:r w:rsidR="00EE4852">
        <w:t>as a whole-of-entity remuneration strategy</w:t>
      </w:r>
      <w:r w:rsidR="00132F75" w:rsidRPr="00E36591">
        <w:t>.</w:t>
      </w:r>
      <w:r w:rsidR="00E36591">
        <w:t xml:space="preserve"> </w:t>
      </w:r>
      <w:r w:rsidR="00725CF0">
        <w:t>Further, it noted that certain public entities sought to align their remuneration offerings with the bands used for executives in the VPS.</w:t>
      </w:r>
      <w:r w:rsidR="00B45C77" w:rsidRPr="008B1B75">
        <w:rPr>
          <w:vertAlign w:val="superscript"/>
        </w:rPr>
        <w:footnoteReference w:id="34"/>
      </w:r>
    </w:p>
    <w:p w14:paraId="7F072168" w14:textId="6F4D7556" w:rsidR="002D4A56" w:rsidRPr="00E300B8" w:rsidRDefault="36920A07" w:rsidP="00CC2339">
      <w:pPr>
        <w:pStyle w:val="VIRTHeading3"/>
        <w:keepNext/>
      </w:pPr>
      <w:bookmarkStart w:id="126" w:name="_Toc35006386"/>
      <w:bookmarkEnd w:id="125"/>
      <w:r>
        <w:t>Mechanisms</w:t>
      </w:r>
      <w:r w:rsidR="002A1416">
        <w:t xml:space="preserve"> for adjustments to remuneration</w:t>
      </w:r>
      <w:bookmarkEnd w:id="126"/>
    </w:p>
    <w:p w14:paraId="191A0A89" w14:textId="648A618A" w:rsidR="006E1413" w:rsidRDefault="005F0976" w:rsidP="008B1B75">
      <w:pPr>
        <w:pStyle w:val="Paragraph"/>
      </w:pPr>
      <w:r>
        <w:t>T</w:t>
      </w:r>
      <w:r w:rsidR="006E1413">
        <w:t xml:space="preserve">he </w:t>
      </w:r>
      <w:r w:rsidR="0042080C">
        <w:t>standard contract</w:t>
      </w:r>
      <w:r w:rsidR="006E1413">
        <w:t xml:space="preserve"> </w:t>
      </w:r>
      <w:r w:rsidR="006174D8">
        <w:t>provide</w:t>
      </w:r>
      <w:r w:rsidR="00C53D95">
        <w:t>s</w:t>
      </w:r>
      <w:r w:rsidR="006174D8">
        <w:t xml:space="preserve"> </w:t>
      </w:r>
      <w:r w:rsidR="002A1416">
        <w:t xml:space="preserve">for </w:t>
      </w:r>
      <w:r w:rsidR="0CE01376">
        <w:t>an</w:t>
      </w:r>
      <w:r w:rsidR="00F1727B">
        <w:t xml:space="preserve"> </w:t>
      </w:r>
      <w:r w:rsidR="002A1416">
        <w:t>annual review of an executive’s</w:t>
      </w:r>
      <w:r w:rsidR="006E1413">
        <w:t xml:space="preserve"> remuneration.</w:t>
      </w:r>
      <w:r w:rsidR="00517FBF">
        <w:t xml:space="preserve"> </w:t>
      </w:r>
      <w:r>
        <w:t>The Handbook require</w:t>
      </w:r>
      <w:r w:rsidR="00C53D95">
        <w:t xml:space="preserve">s </w:t>
      </w:r>
      <w:r>
        <w:t>employers to assess the performance of an executive when adjusting remuneration.</w:t>
      </w:r>
    </w:p>
    <w:p w14:paraId="59599CA6" w14:textId="33F1AA19" w:rsidR="00EE7B72" w:rsidRDefault="00517FBF" w:rsidP="008B1B75">
      <w:pPr>
        <w:pStyle w:val="Paragraph"/>
      </w:pPr>
      <w:r>
        <w:t>A</w:t>
      </w:r>
      <w:r w:rsidR="000D7A23">
        <w:t xml:space="preserve">n executive’s remuneration </w:t>
      </w:r>
      <w:r w:rsidR="005F0976">
        <w:t>may</w:t>
      </w:r>
      <w:r w:rsidR="000D7A23">
        <w:t xml:space="preserve"> be adjusted</w:t>
      </w:r>
      <w:r w:rsidR="00924992">
        <w:t xml:space="preserve"> annually</w:t>
      </w:r>
      <w:r w:rsidR="000D7A23">
        <w:t xml:space="preserve"> by their employer</w:t>
      </w:r>
      <w:r w:rsidR="00041E7C" w:rsidRPr="001C4BD4">
        <w:t>, commencing from</w:t>
      </w:r>
      <w:r w:rsidR="006D49EB">
        <w:t xml:space="preserve"> the </w:t>
      </w:r>
      <w:r w:rsidR="00041E7C" w:rsidRPr="001C4BD4">
        <w:t>start of each financial year</w:t>
      </w:r>
      <w:r w:rsidR="00FB6295" w:rsidRPr="001C4BD4">
        <w:t xml:space="preserve">. </w:t>
      </w:r>
      <w:r w:rsidR="00FB6295" w:rsidRPr="007366C5">
        <w:t xml:space="preserve">The </w:t>
      </w:r>
      <w:r w:rsidR="006D49EB" w:rsidRPr="007366C5">
        <w:t>Premier</w:t>
      </w:r>
      <w:r w:rsidR="00FB6295" w:rsidRPr="007366C5">
        <w:t xml:space="preserve"> sets a</w:t>
      </w:r>
      <w:r w:rsidR="007366C5" w:rsidRPr="007366C5">
        <w:t>n ‘annual adjustment</w:t>
      </w:r>
      <w:r w:rsidR="00FB6295" w:rsidRPr="007366C5">
        <w:t xml:space="preserve"> </w:t>
      </w:r>
      <w:r w:rsidR="00924992" w:rsidRPr="007366C5">
        <w:t>guideline rate’</w:t>
      </w:r>
      <w:r w:rsidR="00FB6295" w:rsidRPr="007366C5">
        <w:t>.</w:t>
      </w:r>
      <w:r w:rsidR="00256346">
        <w:t xml:space="preserve"> </w:t>
      </w:r>
      <w:r w:rsidR="00924992">
        <w:t xml:space="preserve">In </w:t>
      </w:r>
      <w:r w:rsidR="00924992" w:rsidRPr="00E204A5">
        <w:t>20</w:t>
      </w:r>
      <w:r w:rsidR="00F75E9A" w:rsidRPr="00E204A5">
        <w:t>20</w:t>
      </w:r>
      <w:r w:rsidR="00E204A5" w:rsidRPr="00E204A5">
        <w:noBreakHyphen/>
      </w:r>
      <w:r w:rsidR="00F75E9A" w:rsidRPr="00E204A5">
        <w:t>21</w:t>
      </w:r>
      <w:r w:rsidR="00EE7B72">
        <w:t> </w:t>
      </w:r>
      <w:r w:rsidR="00924992">
        <w:t xml:space="preserve">the guideline rate was set at </w:t>
      </w:r>
      <w:r w:rsidR="002C2F29">
        <w:t>zero</w:t>
      </w:r>
      <w:r w:rsidR="00924992">
        <w:t>.</w:t>
      </w:r>
      <w:r w:rsidR="008A06A0">
        <w:t xml:space="preserve"> </w:t>
      </w:r>
    </w:p>
    <w:p w14:paraId="2EEB0492" w14:textId="24187552" w:rsidR="005F0976" w:rsidRDefault="00C96C43" w:rsidP="008B1B75">
      <w:pPr>
        <w:pStyle w:val="Paragraph"/>
      </w:pPr>
      <w:r>
        <w:t>The Handbook also provide</w:t>
      </w:r>
      <w:r w:rsidR="00C53D95">
        <w:t>s</w:t>
      </w:r>
      <w:r>
        <w:t xml:space="preserve"> for an employer to undertake an ad hoc </w:t>
      </w:r>
      <w:r w:rsidR="002A1416">
        <w:t>review of an executive’s remuneration</w:t>
      </w:r>
      <w:r>
        <w:t xml:space="preserve"> at any time</w:t>
      </w:r>
      <w:r w:rsidR="006174D8">
        <w:t xml:space="preserve"> in recognition of</w:t>
      </w:r>
      <w:r>
        <w:t xml:space="preserve"> changes in responsibility, accountability or for retention purposes.</w:t>
      </w:r>
      <w:r w:rsidR="002C2F4C">
        <w:t xml:space="preserve"> </w:t>
      </w:r>
    </w:p>
    <w:p w14:paraId="52A88CCB" w14:textId="6DE36BA6" w:rsidR="002D4A56" w:rsidRDefault="002D4A56" w:rsidP="00B9619F">
      <w:pPr>
        <w:pStyle w:val="VIRTHeading3"/>
        <w:keepNext/>
      </w:pPr>
      <w:bookmarkStart w:id="127" w:name="_Toc35006387"/>
      <w:r>
        <w:t>Non-salary benefits</w:t>
      </w:r>
      <w:bookmarkEnd w:id="127"/>
    </w:p>
    <w:p w14:paraId="37807205" w14:textId="7220F33C" w:rsidR="00556411" w:rsidRDefault="00556411" w:rsidP="00976E5C">
      <w:pPr>
        <w:pStyle w:val="Parabeforeabulletlist"/>
      </w:pPr>
      <w:r>
        <w:t xml:space="preserve">Under the Handbook, executives </w:t>
      </w:r>
      <w:r w:rsidR="00C53D95">
        <w:t>a</w:t>
      </w:r>
      <w:r w:rsidR="0042080C">
        <w:t>re</w:t>
      </w:r>
      <w:r w:rsidR="00FE22E4">
        <w:t xml:space="preserve"> able to </w:t>
      </w:r>
      <w:r>
        <w:t>include non-salary beneﬁts as part of their TRP, including</w:t>
      </w:r>
      <w:r w:rsidR="006E0686">
        <w:t xml:space="preserve"> (and normally limited to)</w:t>
      </w:r>
      <w:r>
        <w:t>:</w:t>
      </w:r>
      <w:r w:rsidR="006B7E31">
        <w:rPr>
          <w:rStyle w:val="FootnoteReference"/>
        </w:rPr>
        <w:footnoteReference w:id="35"/>
      </w:r>
    </w:p>
    <w:p w14:paraId="55A2E948" w14:textId="49AA1776" w:rsidR="00556411" w:rsidRPr="007477D8" w:rsidRDefault="00556411" w:rsidP="000F4324">
      <w:pPr>
        <w:pStyle w:val="VIRTBulletpoints"/>
      </w:pPr>
      <w:r w:rsidRPr="007477D8">
        <w:t xml:space="preserve">a motor vehicle obtained through </w:t>
      </w:r>
      <w:r w:rsidR="00962C32">
        <w:t>an</w:t>
      </w:r>
      <w:r w:rsidRPr="007477D8">
        <w:t xml:space="preserve"> </w:t>
      </w:r>
      <w:r w:rsidR="00962C32">
        <w:t>e</w:t>
      </w:r>
      <w:r w:rsidRPr="007477D8">
        <w:t xml:space="preserve">xecutive </w:t>
      </w:r>
      <w:r w:rsidR="00962C32">
        <w:t>v</w:t>
      </w:r>
      <w:r w:rsidRPr="007477D8">
        <w:t xml:space="preserve">ehicle </w:t>
      </w:r>
      <w:r w:rsidR="00962C32">
        <w:t>s</w:t>
      </w:r>
      <w:r w:rsidRPr="007477D8">
        <w:t>cheme</w:t>
      </w:r>
    </w:p>
    <w:p w14:paraId="65DC4339" w14:textId="2A909AC3" w:rsidR="00556411" w:rsidRPr="007477D8" w:rsidRDefault="00556411" w:rsidP="000F4324">
      <w:pPr>
        <w:pStyle w:val="VIRTBulletpoints"/>
      </w:pPr>
      <w:r w:rsidRPr="007477D8">
        <w:t xml:space="preserve">a motor vehicle obtained through a </w:t>
      </w:r>
      <w:r w:rsidR="007F2A60" w:rsidRPr="007477D8">
        <w:t>n</w:t>
      </w:r>
      <w:r w:rsidRPr="007477D8">
        <w:t xml:space="preserve">ovated </w:t>
      </w:r>
      <w:r w:rsidR="007F2A60" w:rsidRPr="007477D8">
        <w:t>l</w:t>
      </w:r>
      <w:r w:rsidRPr="007477D8">
        <w:t xml:space="preserve">easing </w:t>
      </w:r>
      <w:r w:rsidR="007F2A60" w:rsidRPr="007477D8">
        <w:t>a</w:t>
      </w:r>
      <w:r w:rsidRPr="007477D8">
        <w:t>rrangement</w:t>
      </w:r>
    </w:p>
    <w:p w14:paraId="4E0BDA44" w14:textId="12DADFE7" w:rsidR="00556411" w:rsidRPr="007477D8" w:rsidRDefault="00837E96" w:rsidP="000F4324">
      <w:pPr>
        <w:pStyle w:val="VIRTBulletpoints"/>
      </w:pPr>
      <w:r>
        <w:t>a health insurance scheme (subject to the employer participating in the scheme)</w:t>
      </w:r>
    </w:p>
    <w:p w14:paraId="2AA9F329" w14:textId="229C82D5" w:rsidR="00556411" w:rsidRPr="007477D8" w:rsidRDefault="00096272" w:rsidP="000F4324">
      <w:pPr>
        <w:pStyle w:val="VIRTBulletpoints"/>
      </w:pPr>
      <w:r>
        <w:t xml:space="preserve">salary sacrificed </w:t>
      </w:r>
      <w:r w:rsidR="002F5BD1">
        <w:t>s</w:t>
      </w:r>
      <w:r w:rsidR="00556411">
        <w:t>uperannuation</w:t>
      </w:r>
      <w:r>
        <w:t xml:space="preserve"> contributions</w:t>
      </w:r>
      <w:r w:rsidR="002F5BD1">
        <w:t>.</w:t>
      </w:r>
      <w:r w:rsidR="00556411">
        <w:t xml:space="preserve"> </w:t>
      </w:r>
    </w:p>
    <w:p w14:paraId="337FDE7D" w14:textId="6773DEC3" w:rsidR="002D4A56" w:rsidRPr="00C11B75" w:rsidRDefault="00556411" w:rsidP="00071E95">
      <w:pPr>
        <w:pStyle w:val="VIRTheading4"/>
      </w:pPr>
      <w:r w:rsidRPr="00C11B75">
        <w:lastRenderedPageBreak/>
        <w:t>Executive</w:t>
      </w:r>
      <w:r w:rsidR="002D4A56" w:rsidRPr="00C11B75">
        <w:t xml:space="preserve"> Vehicle</w:t>
      </w:r>
      <w:r w:rsidRPr="00C11B75">
        <w:t xml:space="preserve"> Scheme</w:t>
      </w:r>
    </w:p>
    <w:p w14:paraId="3BE0B3FD" w14:textId="0CFDEF27" w:rsidR="00800924" w:rsidRDefault="003B4057" w:rsidP="00D94CAB">
      <w:pPr>
        <w:pStyle w:val="Parabeforeabulletlist"/>
        <w:keepNext/>
      </w:pPr>
      <w:r>
        <w:t>Individual e</w:t>
      </w:r>
      <w:r w:rsidR="00CA7F02">
        <w:t xml:space="preserve">mployers are responsible for determining </w:t>
      </w:r>
      <w:r w:rsidR="0096780A">
        <w:t xml:space="preserve">how </w:t>
      </w:r>
      <w:r w:rsidR="00D61683">
        <w:t>motor vehicles</w:t>
      </w:r>
      <w:r w:rsidR="0096780A">
        <w:t xml:space="preserve"> </w:t>
      </w:r>
      <w:r w:rsidR="00D61683">
        <w:t>will</w:t>
      </w:r>
      <w:r w:rsidR="00DE196D">
        <w:t xml:space="preserve"> be</w:t>
      </w:r>
      <w:r w:rsidR="00D61683">
        <w:t xml:space="preserve"> provide</w:t>
      </w:r>
      <w:r w:rsidR="00DE196D">
        <w:t>d</w:t>
      </w:r>
      <w:r w:rsidR="00D61683">
        <w:t xml:space="preserve"> to executives</w:t>
      </w:r>
      <w:r w:rsidR="00770E09" w:rsidRPr="00C11B75">
        <w:t xml:space="preserve">. </w:t>
      </w:r>
      <w:r w:rsidR="00800924">
        <w:t>Employers may d</w:t>
      </w:r>
      <w:r w:rsidR="00003597">
        <w:t>ecide to</w:t>
      </w:r>
      <w:r w:rsidR="00800924">
        <w:t>:</w:t>
      </w:r>
      <w:r w:rsidR="007A4F80">
        <w:rPr>
          <w:rFonts w:ascii="ZWAdobeF" w:hAnsi="ZWAdobeF" w:cs="ZWAdobeF"/>
          <w:color w:val="auto"/>
          <w:sz w:val="2"/>
          <w:szCs w:val="2"/>
        </w:rPr>
        <w:t>34F</w:t>
      </w:r>
      <w:r w:rsidR="00F6704C" w:rsidRPr="000F4324">
        <w:rPr>
          <w:vertAlign w:val="superscript"/>
        </w:rPr>
        <w:footnoteReference w:id="36"/>
      </w:r>
    </w:p>
    <w:p w14:paraId="1185AF9A" w14:textId="4FD84C7C" w:rsidR="00800924" w:rsidRDefault="00EE7B72" w:rsidP="000F4324">
      <w:pPr>
        <w:pStyle w:val="VIRTBulletpoints"/>
      </w:pPr>
      <w:r>
        <w:t>participate in</w:t>
      </w:r>
      <w:r w:rsidR="00BA3BB9">
        <w:t xml:space="preserve"> the executive vehicle scheme administered by VicFleet</w:t>
      </w:r>
    </w:p>
    <w:p w14:paraId="1C3AC095" w14:textId="1D18484F" w:rsidR="00BA3BB9" w:rsidRDefault="00BA3BB9" w:rsidP="000F4324">
      <w:pPr>
        <w:pStyle w:val="VIRTBulletpoints"/>
      </w:pPr>
      <w:r>
        <w:t xml:space="preserve">establish their own scheme by </w:t>
      </w:r>
      <w:r w:rsidR="00593EE1">
        <w:t>entering into an agreement with another provider</w:t>
      </w:r>
      <w:r w:rsidR="003B4057">
        <w:t xml:space="preserve"> (including for novated leasing arrangements)</w:t>
      </w:r>
    </w:p>
    <w:p w14:paraId="479AC0B6" w14:textId="14DA095A" w:rsidR="003B4057" w:rsidRDefault="003B4057" w:rsidP="000F4324">
      <w:pPr>
        <w:pStyle w:val="VIRTBulletpoints"/>
      </w:pPr>
      <w:r>
        <w:t>purchase the vehicle directly.</w:t>
      </w:r>
    </w:p>
    <w:p w14:paraId="646EE1C9" w14:textId="68B6F918" w:rsidR="002D4A56" w:rsidRDefault="00003597" w:rsidP="000F4324">
      <w:pPr>
        <w:pStyle w:val="Paragraph"/>
      </w:pPr>
      <w:r>
        <w:t xml:space="preserve">Executives </w:t>
      </w:r>
      <w:r w:rsidR="006F1288">
        <w:t xml:space="preserve">are not required to access a motor vehicle as part of </w:t>
      </w:r>
      <w:r w:rsidR="00DB585F">
        <w:t>their</w:t>
      </w:r>
      <w:r w:rsidR="006F1288">
        <w:t xml:space="preserve"> package</w:t>
      </w:r>
      <w:r w:rsidR="00E17541">
        <w:t xml:space="preserve">. </w:t>
      </w:r>
      <w:r w:rsidR="00B32355">
        <w:t xml:space="preserve">Those who </w:t>
      </w:r>
      <w:r w:rsidR="00FF4002">
        <w:t>elect</w:t>
      </w:r>
      <w:r w:rsidR="00B32355">
        <w:t xml:space="preserve"> to do so </w:t>
      </w:r>
      <w:r w:rsidR="006F032C">
        <w:t xml:space="preserve">are able to </w:t>
      </w:r>
      <w:r w:rsidR="00FF4002">
        <w:t>choose from a list of approved</w:t>
      </w:r>
      <w:r w:rsidR="004024C6">
        <w:t xml:space="preserve"> vehicles</w:t>
      </w:r>
      <w:r w:rsidR="0000293F">
        <w:t xml:space="preserve"> (as determined by their employer) for personal and business use</w:t>
      </w:r>
      <w:r w:rsidR="00DA5F97">
        <w:t xml:space="preserve">. </w:t>
      </w:r>
      <w:r w:rsidR="00F15FC5">
        <w:t>The executive and their employer typically share the costs</w:t>
      </w:r>
      <w:r w:rsidR="00580E5A">
        <w:t xml:space="preserve"> in such an arrangement </w:t>
      </w:r>
      <w:r w:rsidR="00157B01">
        <w:t>(</w:t>
      </w:r>
      <w:r w:rsidR="00157B01" w:rsidRPr="007225C6">
        <w:t xml:space="preserve">table </w:t>
      </w:r>
      <w:r w:rsidR="00043763" w:rsidRPr="007225C6">
        <w:t>4</w:t>
      </w:r>
      <w:r w:rsidR="00157B01" w:rsidRPr="007225C6">
        <w:t>.</w:t>
      </w:r>
      <w:r w:rsidR="004C7875">
        <w:t>3</w:t>
      </w:r>
      <w:r w:rsidR="00157B01">
        <w:t>).</w:t>
      </w:r>
    </w:p>
    <w:p w14:paraId="5D6F7308" w14:textId="526194E6" w:rsidR="00692FD5" w:rsidRDefault="00692FD5" w:rsidP="004679E0">
      <w:pPr>
        <w:pStyle w:val="Tableheading"/>
        <w:keepNext/>
      </w:pPr>
      <w:bookmarkStart w:id="128" w:name="_Toc52892292"/>
      <w:bookmarkStart w:id="129" w:name="_Toc59127468"/>
      <w:r w:rsidRPr="007225C6">
        <w:t xml:space="preserve">Table </w:t>
      </w:r>
      <w:r w:rsidR="00043763" w:rsidRPr="007225C6">
        <w:t>4</w:t>
      </w:r>
      <w:r w:rsidRPr="007225C6">
        <w:t>.</w:t>
      </w:r>
      <w:r w:rsidR="004C7875">
        <w:t>3</w:t>
      </w:r>
      <w:r>
        <w:t xml:space="preserve">: </w:t>
      </w:r>
      <w:r w:rsidR="00D073FF">
        <w:t>c</w:t>
      </w:r>
      <w:r w:rsidR="00327A5D">
        <w:t>ost-sharing arrangement</w:t>
      </w:r>
      <w:r w:rsidR="00DC6908">
        <w:t xml:space="preserve"> for executive vehicle scheme </w:t>
      </w:r>
      <w:r w:rsidR="009A1AA6">
        <w:t>managed by VicFleet</w:t>
      </w:r>
      <w:bookmarkEnd w:id="128"/>
      <w:bookmarkEnd w:id="129"/>
    </w:p>
    <w:tbl>
      <w:tblPr>
        <w:tblStyle w:val="Style1"/>
        <w:tblW w:w="8505" w:type="dxa"/>
        <w:tblLook w:val="04A0" w:firstRow="1" w:lastRow="0" w:firstColumn="1" w:lastColumn="0" w:noHBand="0" w:noVBand="1"/>
      </w:tblPr>
      <w:tblGrid>
        <w:gridCol w:w="1843"/>
        <w:gridCol w:w="6662"/>
      </w:tblGrid>
      <w:tr w:rsidR="00976E5C" w14:paraId="032BEA90" w14:textId="09B0EDAE" w:rsidTr="00976E5C">
        <w:trPr>
          <w:cnfStyle w:val="100000000000" w:firstRow="1" w:lastRow="0" w:firstColumn="0" w:lastColumn="0" w:oddVBand="0" w:evenVBand="0" w:oddHBand="0" w:evenHBand="0" w:firstRowFirstColumn="0" w:firstRowLastColumn="0" w:lastRowFirstColumn="0" w:lastRowLastColumn="0"/>
        </w:trPr>
        <w:tc>
          <w:tcPr>
            <w:tcW w:w="1843" w:type="dxa"/>
          </w:tcPr>
          <w:p w14:paraId="171E5EEA" w14:textId="45E8E141" w:rsidR="00976E5C" w:rsidRPr="00EB7B9A" w:rsidRDefault="00976E5C" w:rsidP="004679E0">
            <w:pPr>
              <w:keepNext/>
              <w:rPr>
                <w:rFonts w:ascii="Calibri Light" w:hAnsi="Calibri Light" w:cs="Calibri Light"/>
                <w:sz w:val="22"/>
              </w:rPr>
            </w:pPr>
            <w:r>
              <w:rPr>
                <w:rFonts w:ascii="Calibri Light" w:hAnsi="Calibri Light" w:cs="Calibri Light"/>
                <w:color w:val="FFFFFF" w:themeColor="background1"/>
                <w:sz w:val="22"/>
              </w:rPr>
              <w:t>Responsible party</w:t>
            </w:r>
          </w:p>
        </w:tc>
        <w:tc>
          <w:tcPr>
            <w:tcW w:w="6662" w:type="dxa"/>
          </w:tcPr>
          <w:p w14:paraId="23C9D5B7" w14:textId="5E806723" w:rsidR="00976E5C" w:rsidRPr="00EB7B9A" w:rsidRDefault="00976E5C" w:rsidP="004679E0">
            <w:pPr>
              <w:keepNext/>
              <w:rPr>
                <w:rFonts w:ascii="Calibri Light" w:hAnsi="Calibri Light" w:cs="Calibri Light"/>
                <w:color w:val="FFFFFF" w:themeColor="background1"/>
                <w:sz w:val="22"/>
              </w:rPr>
            </w:pPr>
            <w:r w:rsidRPr="00EB7B9A">
              <w:rPr>
                <w:rFonts w:ascii="Calibri Light" w:hAnsi="Calibri Light" w:cs="Calibri Light"/>
                <w:color w:val="FFFFFF" w:themeColor="background1"/>
                <w:sz w:val="22"/>
              </w:rPr>
              <w:t>Conditions</w:t>
            </w:r>
          </w:p>
        </w:tc>
      </w:tr>
      <w:tr w:rsidR="00976E5C" w14:paraId="0C379E21" w14:textId="0007D392" w:rsidTr="00976E5C">
        <w:tc>
          <w:tcPr>
            <w:tcW w:w="1843" w:type="dxa"/>
          </w:tcPr>
          <w:p w14:paraId="46D24897" w14:textId="27DF55EB" w:rsidR="00976E5C" w:rsidRPr="00976E5C" w:rsidRDefault="00976E5C" w:rsidP="004679E0">
            <w:pPr>
              <w:pStyle w:val="Tabletext"/>
              <w:keepNext/>
              <w:rPr>
                <w:bCs/>
              </w:rPr>
            </w:pPr>
            <w:r>
              <w:t>Executive</w:t>
            </w:r>
          </w:p>
        </w:tc>
        <w:tc>
          <w:tcPr>
            <w:tcW w:w="6662" w:type="dxa"/>
          </w:tcPr>
          <w:p w14:paraId="7B84C933" w14:textId="140702CC" w:rsidR="00976E5C" w:rsidRPr="00556E5A" w:rsidRDefault="00976E5C" w:rsidP="004679E0">
            <w:pPr>
              <w:pStyle w:val="Bulletsinatable"/>
              <w:keepNext/>
              <w:ind w:left="373" w:hanging="373"/>
            </w:pPr>
            <w:r>
              <w:t xml:space="preserve">pays </w:t>
            </w:r>
            <w:r w:rsidR="00E37B8D">
              <w:t>two</w:t>
            </w:r>
            <w:r w:rsidR="00AF00CE">
              <w:t>-thirds</w:t>
            </w:r>
            <w:r>
              <w:t xml:space="preserve"> of the approved costs of the vehicle and any accessories agreed with the employer through a salary sacrifice plan</w:t>
            </w:r>
          </w:p>
          <w:p w14:paraId="30279859" w14:textId="77777777" w:rsidR="00976E5C" w:rsidRPr="00556E5A" w:rsidRDefault="00976E5C" w:rsidP="004679E0">
            <w:pPr>
              <w:pStyle w:val="Bulletsinatable"/>
              <w:keepNext/>
              <w:ind w:left="373" w:hanging="373"/>
            </w:pPr>
            <w:r>
              <w:t xml:space="preserve">pays all e-tags </w:t>
            </w:r>
          </w:p>
          <w:p w14:paraId="7A0C5AAE" w14:textId="54CCB601" w:rsidR="00976E5C" w:rsidRPr="00106517" w:rsidRDefault="00976E5C" w:rsidP="004679E0">
            <w:pPr>
              <w:pStyle w:val="Bulletsinatable"/>
              <w:keepNext/>
              <w:ind w:left="373" w:hanging="373"/>
            </w:pPr>
            <w:r>
              <w:t xml:space="preserve">observes the Victorian Government’s Standard Motor Vehicle Policy </w:t>
            </w:r>
          </w:p>
          <w:p w14:paraId="46FFC8EF" w14:textId="77777777" w:rsidR="00976E5C" w:rsidRPr="0085028F" w:rsidRDefault="00976E5C" w:rsidP="004679E0">
            <w:pPr>
              <w:pStyle w:val="Bulletsinatable"/>
              <w:keepNext/>
              <w:ind w:left="373" w:hanging="373"/>
            </w:pPr>
            <w:r>
              <w:t>pays the fringe benefits tax associated with the arrangement</w:t>
            </w:r>
          </w:p>
          <w:p w14:paraId="5DCC5F40" w14:textId="77777777" w:rsidR="00976E5C" w:rsidRPr="004F5A9B" w:rsidRDefault="00976E5C" w:rsidP="004679E0">
            <w:pPr>
              <w:pStyle w:val="Bulletsinatable"/>
              <w:keepNext/>
              <w:ind w:left="373" w:hanging="373"/>
            </w:pPr>
            <w:r>
              <w:t>may nominate other persons to use the vehicle for private purposes</w:t>
            </w:r>
          </w:p>
          <w:p w14:paraId="33D9C18C" w14:textId="046EFFB5" w:rsidR="00976E5C" w:rsidRDefault="00976E5C" w:rsidP="004679E0">
            <w:pPr>
              <w:pStyle w:val="Bulletsinatable"/>
              <w:keepNext/>
              <w:ind w:left="373" w:hanging="373"/>
            </w:pPr>
            <w:r>
              <w:t>ensures the vehicle is available for business use during business hours, if required.</w:t>
            </w:r>
          </w:p>
        </w:tc>
      </w:tr>
      <w:tr w:rsidR="00976E5C" w14:paraId="1A19F19A" w14:textId="25E40EE6" w:rsidTr="00976E5C">
        <w:tc>
          <w:tcPr>
            <w:tcW w:w="1843" w:type="dxa"/>
          </w:tcPr>
          <w:p w14:paraId="4CBA173A" w14:textId="783AF719" w:rsidR="00976E5C" w:rsidRPr="00976E5C" w:rsidRDefault="00976E5C" w:rsidP="00976E5C">
            <w:pPr>
              <w:pStyle w:val="Tabletext"/>
              <w:rPr>
                <w:bCs/>
              </w:rPr>
            </w:pPr>
            <w:r>
              <w:t>Employer</w:t>
            </w:r>
          </w:p>
        </w:tc>
        <w:tc>
          <w:tcPr>
            <w:tcW w:w="6662" w:type="dxa"/>
          </w:tcPr>
          <w:p w14:paraId="0FF24AFD" w14:textId="77777777" w:rsidR="00976E5C" w:rsidRPr="004F5A9B" w:rsidRDefault="00976E5C" w:rsidP="00976E5C">
            <w:pPr>
              <w:pStyle w:val="Bulletsinatable"/>
              <w:ind w:left="373" w:hanging="373"/>
            </w:pPr>
            <w:r>
              <w:t>approves the provision of the vehicle</w:t>
            </w:r>
          </w:p>
          <w:p w14:paraId="5D33877A" w14:textId="4E0DDC79" w:rsidR="00976E5C" w:rsidRPr="00D72B99" w:rsidRDefault="00976E5C" w:rsidP="00976E5C">
            <w:pPr>
              <w:pStyle w:val="Bulletsinatable"/>
              <w:ind w:left="373" w:hanging="373"/>
            </w:pPr>
            <w:r>
              <w:t xml:space="preserve">meets </w:t>
            </w:r>
            <w:r w:rsidR="00AF00CE">
              <w:t>one-third</w:t>
            </w:r>
            <w:r>
              <w:t xml:space="preserve"> of the approved costs for business use</w:t>
            </w:r>
          </w:p>
          <w:p w14:paraId="1CE13CAC" w14:textId="77777777" w:rsidR="00976E5C" w:rsidRPr="00D72B99" w:rsidRDefault="00976E5C" w:rsidP="00976E5C">
            <w:pPr>
              <w:pStyle w:val="Bulletsinatable"/>
              <w:ind w:left="373" w:hanging="373"/>
            </w:pPr>
            <w:r>
              <w:t>arranges provision of a fuel card</w:t>
            </w:r>
          </w:p>
          <w:p w14:paraId="07E154CD" w14:textId="77777777" w:rsidR="00976E5C" w:rsidRPr="00D72B99" w:rsidRDefault="00976E5C" w:rsidP="00976E5C">
            <w:pPr>
              <w:pStyle w:val="Bulletsinatable"/>
              <w:ind w:left="373" w:hanging="373"/>
            </w:pPr>
            <w:r>
              <w:t>provides car parking at work site(s)</w:t>
            </w:r>
          </w:p>
          <w:p w14:paraId="0DAC7BE6" w14:textId="6A7EE66E" w:rsidR="00976E5C" w:rsidRDefault="00976E5C" w:rsidP="00976E5C">
            <w:pPr>
              <w:pStyle w:val="Bulletsinatable"/>
              <w:ind w:left="373" w:hanging="373"/>
            </w:pPr>
            <w:r>
              <w:t>is responsible for the maintenance, insurance and servicing of vehicles, and arranges accident management services and manufacturer’s roadside assistance.</w:t>
            </w:r>
          </w:p>
        </w:tc>
      </w:tr>
    </w:tbl>
    <w:p w14:paraId="31919D41" w14:textId="1896D718" w:rsidR="00257A10" w:rsidRPr="00DE6BEE" w:rsidRDefault="00DE6BEE" w:rsidP="00EB7B9A">
      <w:pPr>
        <w:pStyle w:val="Sourcefortablesfigures"/>
      </w:pPr>
      <w:r w:rsidRPr="00DE6BEE">
        <w:t xml:space="preserve">Source: VPSC, </w:t>
      </w:r>
      <w:r w:rsidR="004E15FD" w:rsidRPr="004E15FD">
        <w:rPr>
          <w:i/>
          <w:iCs/>
        </w:rPr>
        <w:t>Victorian</w:t>
      </w:r>
      <w:r w:rsidR="004E15FD">
        <w:t xml:space="preserve"> </w:t>
      </w:r>
      <w:r w:rsidRPr="00157B01">
        <w:rPr>
          <w:i/>
          <w:iCs/>
        </w:rPr>
        <w:t>Public Entity Executive Employment Handbook</w:t>
      </w:r>
      <w:r w:rsidRPr="00DE6BEE">
        <w:t>.</w:t>
      </w:r>
    </w:p>
    <w:p w14:paraId="043F767E" w14:textId="01D40C10" w:rsidR="002D4A56" w:rsidRDefault="002D4A56" w:rsidP="00071E95">
      <w:pPr>
        <w:pStyle w:val="VIRTheading4"/>
      </w:pPr>
      <w:r>
        <w:t xml:space="preserve">Other benefits </w:t>
      </w:r>
    </w:p>
    <w:p w14:paraId="35E1BD73" w14:textId="04CC5881" w:rsidR="00E17D63" w:rsidRDefault="007F2A60" w:rsidP="00800004">
      <w:pPr>
        <w:pStyle w:val="Parabeforeabulletlist"/>
        <w:keepNext/>
      </w:pPr>
      <w:r>
        <w:t>T</w:t>
      </w:r>
      <w:r w:rsidR="00D23B53">
        <w:t>he</w:t>
      </w:r>
      <w:r w:rsidR="00A1196F">
        <w:t xml:space="preserve"> VPSC’s Handbook also outlines other benefits that may be available to </w:t>
      </w:r>
      <w:r w:rsidR="00E17D63">
        <w:t>executives working in the public sector such as:</w:t>
      </w:r>
      <w:r w:rsidR="007A4F80">
        <w:rPr>
          <w:rFonts w:ascii="ZWAdobeF" w:hAnsi="ZWAdobeF" w:cs="ZWAdobeF"/>
          <w:color w:val="auto"/>
          <w:sz w:val="2"/>
          <w:szCs w:val="2"/>
        </w:rPr>
        <w:t>35F</w:t>
      </w:r>
      <w:r w:rsidR="00E17D63">
        <w:rPr>
          <w:rStyle w:val="FootnoteReference"/>
        </w:rPr>
        <w:footnoteReference w:id="37"/>
      </w:r>
      <w:r w:rsidR="00E17D63">
        <w:t xml:space="preserve"> </w:t>
      </w:r>
    </w:p>
    <w:p w14:paraId="00A486AA" w14:textId="368560DD" w:rsidR="0021070A" w:rsidRPr="000E715D" w:rsidRDefault="009B51C3" w:rsidP="00800004">
      <w:pPr>
        <w:pStyle w:val="VIRTBulletpoints"/>
        <w:keepNext/>
      </w:pPr>
      <w:r w:rsidRPr="000E715D">
        <w:t>f</w:t>
      </w:r>
      <w:r w:rsidR="0021070A" w:rsidRPr="000E715D">
        <w:t>lexible work arrangements</w:t>
      </w:r>
      <w:r w:rsidR="00EC1E5A" w:rsidRPr="000E715D">
        <w:t>, for example, the</w:t>
      </w:r>
      <w:r w:rsidR="0021070A" w:rsidRPr="000E715D">
        <w:t xml:space="preserve"> </w:t>
      </w:r>
      <w:r w:rsidR="00045673" w:rsidRPr="000E715D">
        <w:t xml:space="preserve">ability to negotiate part-time work arrangements </w:t>
      </w:r>
      <w:r w:rsidRPr="000E715D">
        <w:t>and opportunities to work from home</w:t>
      </w:r>
    </w:p>
    <w:p w14:paraId="61C92E2D" w14:textId="7C91B121" w:rsidR="000D6F79" w:rsidRDefault="00F1727B" w:rsidP="00EB7B9A">
      <w:pPr>
        <w:pStyle w:val="VIRTBulletpoints"/>
      </w:pPr>
      <w:r w:rsidRPr="000E715D">
        <w:t xml:space="preserve">professional development opportunities, including those offered through </w:t>
      </w:r>
      <w:r w:rsidR="000E715D" w:rsidRPr="000E715D">
        <w:t>the Australia</w:t>
      </w:r>
      <w:r w:rsidR="0027266A">
        <w:t xml:space="preserve"> </w:t>
      </w:r>
      <w:r w:rsidR="000E715D" w:rsidRPr="000E715D">
        <w:t>and New Zealand School of Government</w:t>
      </w:r>
    </w:p>
    <w:p w14:paraId="22C5695C" w14:textId="5062DECB" w:rsidR="001B0491" w:rsidRPr="000015E7" w:rsidRDefault="000D6F79" w:rsidP="00EB7B9A">
      <w:pPr>
        <w:pStyle w:val="VIRTBulletpoints"/>
      </w:pPr>
      <w:r w:rsidRPr="000015E7">
        <w:lastRenderedPageBreak/>
        <w:t xml:space="preserve">access to </w:t>
      </w:r>
      <w:r w:rsidR="008E4FC6" w:rsidRPr="000015E7">
        <w:t xml:space="preserve">personal and professional </w:t>
      </w:r>
      <w:r w:rsidRPr="000015E7">
        <w:t>support, including the Employee Assistance Program</w:t>
      </w:r>
    </w:p>
    <w:p w14:paraId="4B2A2A64" w14:textId="2A45F253" w:rsidR="000015E7" w:rsidRDefault="001B0491" w:rsidP="004572AB">
      <w:pPr>
        <w:pStyle w:val="VIRTBulletpoints"/>
      </w:pPr>
      <w:r w:rsidRPr="000015E7">
        <w:t>culturally and linguistically diverse workforce and inclusion programs and training</w:t>
      </w:r>
      <w:r w:rsidR="00E17D63" w:rsidRPr="000015E7">
        <w:t>.</w:t>
      </w:r>
      <w:bookmarkStart w:id="130" w:name="_Toc33609456"/>
      <w:bookmarkStart w:id="131" w:name="_Toc35006388"/>
      <w:bookmarkStart w:id="132" w:name="_Toc45015325"/>
    </w:p>
    <w:p w14:paraId="5D494AD2" w14:textId="44EE1B35" w:rsidR="002D4A56" w:rsidRDefault="00043763" w:rsidP="004572AB">
      <w:pPr>
        <w:pStyle w:val="VIRTHeading2"/>
      </w:pPr>
      <w:bookmarkStart w:id="133" w:name="_Toc59090138"/>
      <w:r>
        <w:t>4</w:t>
      </w:r>
      <w:r w:rsidR="00794F40">
        <w:t>.3</w:t>
      </w:r>
      <w:r w:rsidR="00453AB4">
        <w:tab/>
      </w:r>
      <w:r w:rsidR="00395A9F">
        <w:t>Trends in executive remuneration</w:t>
      </w:r>
      <w:bookmarkEnd w:id="130"/>
      <w:bookmarkEnd w:id="131"/>
      <w:bookmarkEnd w:id="132"/>
      <w:bookmarkEnd w:id="133"/>
      <w:r w:rsidR="002D4A56">
        <w:t xml:space="preserve"> </w:t>
      </w:r>
    </w:p>
    <w:p w14:paraId="258F513D" w14:textId="19FCEE38" w:rsidR="005777EA" w:rsidRPr="005777EA" w:rsidRDefault="005777EA" w:rsidP="005777EA">
      <w:pPr>
        <w:spacing w:before="180" w:line="276" w:lineRule="auto"/>
        <w:jc w:val="both"/>
        <w:rPr>
          <w:rFonts w:ascii="Calibri Light" w:hAnsi="Calibri Light" w:cs="Arial"/>
          <w:color w:val="4D4D4D" w:themeColor="accent6"/>
          <w:sz w:val="26"/>
          <w:szCs w:val="20"/>
        </w:rPr>
      </w:pPr>
      <w:r w:rsidRPr="005777EA">
        <w:rPr>
          <w:rFonts w:ascii="Calibri Light" w:hAnsi="Calibri Light" w:cs="Arial"/>
          <w:color w:val="4D4D4D" w:themeColor="accent6"/>
          <w:sz w:val="26"/>
          <w:szCs w:val="20"/>
        </w:rPr>
        <w:t xml:space="preserve">Table </w:t>
      </w:r>
      <w:r>
        <w:rPr>
          <w:rFonts w:ascii="Calibri Light" w:hAnsi="Calibri Light" w:cs="Arial"/>
          <w:color w:val="4D4D4D" w:themeColor="accent6"/>
          <w:sz w:val="26"/>
          <w:szCs w:val="20"/>
        </w:rPr>
        <w:t>4</w:t>
      </w:r>
      <w:r w:rsidRPr="005777EA">
        <w:rPr>
          <w:rFonts w:ascii="Calibri Light" w:hAnsi="Calibri Light" w:cs="Arial"/>
          <w:color w:val="4D4D4D" w:themeColor="accent6"/>
          <w:sz w:val="26"/>
          <w:szCs w:val="20"/>
        </w:rPr>
        <w:t>.</w:t>
      </w:r>
      <w:r>
        <w:rPr>
          <w:rFonts w:ascii="Calibri Light" w:hAnsi="Calibri Light" w:cs="Arial"/>
          <w:color w:val="4D4D4D" w:themeColor="accent6"/>
          <w:sz w:val="26"/>
          <w:szCs w:val="20"/>
        </w:rPr>
        <w:t>4</w:t>
      </w:r>
      <w:r w:rsidRPr="005777EA">
        <w:rPr>
          <w:rFonts w:ascii="Calibri Light" w:hAnsi="Calibri Light" w:cs="Arial"/>
          <w:color w:val="4D4D4D" w:themeColor="accent6"/>
          <w:sz w:val="26"/>
          <w:szCs w:val="20"/>
        </w:rPr>
        <w:t xml:space="preserve"> sets out the range of TRPs of executives in prescribed public entities in each industry segment. The ‘finance and insurance’ industry segment had the highest paid executive and the highest average TRP, while the lowest paid executive was in the ‘regulators and other agencies’ segment. The average TRP across all industry segments was $248,078</w:t>
      </w:r>
      <w:r w:rsidR="003B438C">
        <w:rPr>
          <w:rFonts w:ascii="Calibri Light" w:hAnsi="Calibri Light" w:cs="Arial"/>
          <w:color w:val="4D4D4D" w:themeColor="accent6"/>
          <w:sz w:val="26"/>
          <w:szCs w:val="20"/>
        </w:rPr>
        <w:t xml:space="preserve"> per annum</w:t>
      </w:r>
      <w:r w:rsidRPr="005777EA">
        <w:rPr>
          <w:rFonts w:ascii="Calibri Light" w:hAnsi="Calibri Light" w:cs="Arial"/>
          <w:color w:val="4D4D4D" w:themeColor="accent6"/>
          <w:sz w:val="26"/>
          <w:szCs w:val="20"/>
        </w:rPr>
        <w:t>.</w:t>
      </w:r>
    </w:p>
    <w:p w14:paraId="062C4A09" w14:textId="7C14EFA8" w:rsidR="005777EA" w:rsidRPr="005777EA" w:rsidRDefault="005777EA" w:rsidP="005777EA">
      <w:pPr>
        <w:pStyle w:val="Tableheading"/>
        <w:keepNext/>
      </w:pPr>
      <w:bookmarkStart w:id="134" w:name="_Toc59127469"/>
      <w:r w:rsidRPr="005777EA">
        <w:t xml:space="preserve">Table </w:t>
      </w:r>
      <w:r w:rsidR="0083598E">
        <w:t>4</w:t>
      </w:r>
      <w:r w:rsidRPr="005777EA">
        <w:t>.</w:t>
      </w:r>
      <w:r w:rsidR="0083598E">
        <w:t>4</w:t>
      </w:r>
      <w:r w:rsidRPr="005777EA">
        <w:t>: TRP ranges and average TRP for all reported executives in each industry segment</w:t>
      </w:r>
      <w:r w:rsidR="00FE724D">
        <w:t>, as</w:t>
      </w:r>
      <w:r w:rsidRPr="005777EA">
        <w:t xml:space="preserve"> at June 2020</w:t>
      </w:r>
      <w:bookmarkEnd w:id="134"/>
    </w:p>
    <w:tbl>
      <w:tblPr>
        <w:tblStyle w:val="ListTable3-Accent2"/>
        <w:tblW w:w="5000" w:type="pct"/>
        <w:tblLook w:val="04A0" w:firstRow="1" w:lastRow="0" w:firstColumn="1" w:lastColumn="0" w:noHBand="0" w:noVBand="1"/>
      </w:tblPr>
      <w:tblGrid>
        <w:gridCol w:w="4534"/>
        <w:gridCol w:w="2122"/>
        <w:gridCol w:w="1842"/>
      </w:tblGrid>
      <w:tr w:rsidR="005777EA" w:rsidRPr="005777EA" w14:paraId="05355F37" w14:textId="77777777" w:rsidTr="000B57FE">
        <w:trPr>
          <w:cnfStyle w:val="100000000000" w:firstRow="1" w:lastRow="0" w:firstColumn="0" w:lastColumn="0" w:oddVBand="0" w:evenVBand="0" w:oddHBand="0" w:evenHBand="0" w:firstRowFirstColumn="0" w:firstRowLastColumn="0" w:lastRowFirstColumn="0" w:lastRowLastColumn="0"/>
          <w:trHeight w:val="549"/>
        </w:trPr>
        <w:tc>
          <w:tcPr>
            <w:cnfStyle w:val="001000000100" w:firstRow="0" w:lastRow="0" w:firstColumn="1" w:lastColumn="0" w:oddVBand="0" w:evenVBand="0" w:oddHBand="0" w:evenHBand="0" w:firstRowFirstColumn="1" w:firstRowLastColumn="0" w:lastRowFirstColumn="0" w:lastRowLastColumn="0"/>
            <w:tcW w:w="2186" w:type="pct"/>
            <w:noWrap/>
            <w:hideMark/>
          </w:tcPr>
          <w:p w14:paraId="6C20E993" w14:textId="77777777" w:rsidR="005777EA" w:rsidRPr="00C11DA7" w:rsidRDefault="005777EA" w:rsidP="005777EA">
            <w:pPr>
              <w:spacing w:after="0"/>
              <w:rPr>
                <w:rFonts w:ascii="Calibri Light" w:hAnsi="Calibri Light"/>
                <w:color w:val="FFFFFF" w:themeColor="background1"/>
                <w:sz w:val="22"/>
              </w:rPr>
            </w:pPr>
            <w:r w:rsidRPr="00C11DA7">
              <w:rPr>
                <w:rFonts w:ascii="Calibri Light" w:hAnsi="Calibri Light"/>
                <w:color w:val="FFFFFF" w:themeColor="background1"/>
                <w:sz w:val="22"/>
              </w:rPr>
              <w:t>Industry segment</w:t>
            </w:r>
          </w:p>
        </w:tc>
        <w:tc>
          <w:tcPr>
            <w:tcW w:w="1489" w:type="pct"/>
          </w:tcPr>
          <w:p w14:paraId="45AD8FFB" w14:textId="77777777" w:rsidR="005777EA" w:rsidRPr="00C11DA7" w:rsidRDefault="005777EA" w:rsidP="005777EA">
            <w:pPr>
              <w:spacing w:after="0"/>
              <w:ind w:firstLine="456"/>
              <w:jc w:val="right"/>
              <w:cnfStyle w:val="100000000000" w:firstRow="1" w:lastRow="0" w:firstColumn="0" w:lastColumn="0" w:oddVBand="0" w:evenVBand="0" w:oddHBand="0" w:evenHBand="0" w:firstRowFirstColumn="0" w:firstRowLastColumn="0" w:lastRowFirstColumn="0" w:lastRowLastColumn="0"/>
              <w:rPr>
                <w:rFonts w:ascii="Calibri Light" w:hAnsi="Calibri Light"/>
                <w:color w:val="FFFFFF" w:themeColor="background1"/>
                <w:sz w:val="22"/>
              </w:rPr>
            </w:pPr>
            <w:r w:rsidRPr="00C11DA7">
              <w:rPr>
                <w:rFonts w:ascii="Calibri Light" w:hAnsi="Calibri Light"/>
                <w:color w:val="FFFFFF" w:themeColor="background2"/>
                <w:sz w:val="22"/>
              </w:rPr>
              <w:t xml:space="preserve">TRP range </w:t>
            </w:r>
            <w:r w:rsidRPr="00C11DA7">
              <w:rPr>
                <w:rFonts w:ascii="Calibri Light" w:hAnsi="Calibri Light"/>
                <w:color w:val="4D4D4D" w:themeColor="accent6"/>
                <w:sz w:val="22"/>
              </w:rPr>
              <w:br/>
            </w:r>
            <w:r w:rsidRPr="00C11DA7">
              <w:rPr>
                <w:rFonts w:ascii="Calibri Light" w:hAnsi="Calibri Light"/>
                <w:color w:val="FFFFFF" w:themeColor="background2"/>
                <w:sz w:val="22"/>
              </w:rPr>
              <w:t>($)</w:t>
            </w:r>
          </w:p>
        </w:tc>
        <w:tc>
          <w:tcPr>
            <w:tcW w:w="1324" w:type="pct"/>
          </w:tcPr>
          <w:p w14:paraId="2E797976" w14:textId="77777777" w:rsidR="005777EA" w:rsidRPr="00C11DA7" w:rsidRDefault="005777EA" w:rsidP="005777EA">
            <w:pPr>
              <w:spacing w:after="0"/>
              <w:ind w:hanging="117"/>
              <w:jc w:val="right"/>
              <w:cnfStyle w:val="100000000000" w:firstRow="1" w:lastRow="0" w:firstColumn="0" w:lastColumn="0" w:oddVBand="0" w:evenVBand="0" w:oddHBand="0" w:evenHBand="0" w:firstRowFirstColumn="0" w:firstRowLastColumn="0" w:lastRowFirstColumn="0" w:lastRowLastColumn="0"/>
              <w:rPr>
                <w:rFonts w:ascii="Calibri Light" w:hAnsi="Calibri Light"/>
                <w:color w:val="FFFFFF" w:themeColor="background1"/>
                <w:sz w:val="22"/>
              </w:rPr>
            </w:pPr>
            <w:r w:rsidRPr="00C11DA7">
              <w:rPr>
                <w:rFonts w:ascii="Calibri Light" w:hAnsi="Calibri Light"/>
                <w:color w:val="FFFFFF" w:themeColor="background2"/>
                <w:sz w:val="22"/>
              </w:rPr>
              <w:t xml:space="preserve">Average TRP </w:t>
            </w:r>
            <w:r w:rsidRPr="00C11DA7">
              <w:rPr>
                <w:rFonts w:ascii="Calibri Light" w:hAnsi="Calibri Light"/>
                <w:color w:val="4D4D4D" w:themeColor="accent6"/>
                <w:sz w:val="22"/>
              </w:rPr>
              <w:br/>
            </w:r>
            <w:r w:rsidRPr="00C11DA7">
              <w:rPr>
                <w:rFonts w:ascii="Calibri Light" w:hAnsi="Calibri Light"/>
                <w:color w:val="FFFFFF" w:themeColor="background2"/>
                <w:sz w:val="22"/>
              </w:rPr>
              <w:t>($)</w:t>
            </w:r>
          </w:p>
        </w:tc>
      </w:tr>
      <w:tr w:rsidR="005777EA" w:rsidRPr="005777EA" w14:paraId="66031B1A" w14:textId="77777777" w:rsidTr="000B57FE">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186" w:type="pct"/>
            <w:noWrap/>
            <w:hideMark/>
          </w:tcPr>
          <w:p w14:paraId="6B926F0F" w14:textId="77777777" w:rsidR="005777EA" w:rsidRPr="005777EA" w:rsidRDefault="005777EA" w:rsidP="005777EA">
            <w:pPr>
              <w:spacing w:after="0"/>
              <w:rPr>
                <w:rFonts w:ascii="Calibri Light" w:hAnsi="Calibri Light"/>
                <w:bCs w:val="0"/>
                <w:color w:val="4D4D4D" w:themeColor="accent6"/>
                <w:sz w:val="22"/>
              </w:rPr>
            </w:pPr>
            <w:r w:rsidRPr="005777EA">
              <w:rPr>
                <w:rFonts w:ascii="Calibri Light" w:hAnsi="Calibri Light"/>
                <w:bCs w:val="0"/>
                <w:color w:val="4D4D4D" w:themeColor="accent6"/>
                <w:sz w:val="22"/>
              </w:rPr>
              <w:t>Emergency services</w:t>
            </w:r>
          </w:p>
        </w:tc>
        <w:tc>
          <w:tcPr>
            <w:tcW w:w="1489" w:type="pct"/>
          </w:tcPr>
          <w:p w14:paraId="6BBB877C" w14:textId="77777777" w:rsidR="005777EA" w:rsidRPr="005777EA" w:rsidRDefault="005777EA" w:rsidP="005777EA">
            <w:pPr>
              <w:spacing w:after="0"/>
              <w:jc w:val="right"/>
              <w:cnfStyle w:val="000000100000" w:firstRow="0" w:lastRow="0" w:firstColumn="0" w:lastColumn="0" w:oddVBand="0" w:evenVBand="0" w:oddHBand="1" w:evenHBand="0" w:firstRowFirstColumn="0" w:firstRowLastColumn="0" w:lastRowFirstColumn="0" w:lastRowLastColumn="0"/>
              <w:rPr>
                <w:rFonts w:ascii="Calibri Light" w:hAnsi="Calibri Light"/>
                <w:color w:val="4D4D4D" w:themeColor="accent6"/>
                <w:sz w:val="22"/>
              </w:rPr>
            </w:pPr>
            <w:r w:rsidRPr="005777EA">
              <w:rPr>
                <w:rFonts w:ascii="Calibri Light" w:hAnsi="Calibri Light"/>
                <w:color w:val="4D4D4D" w:themeColor="accent6"/>
                <w:sz w:val="22"/>
              </w:rPr>
              <w:t>185,983 – 400,000</w:t>
            </w:r>
          </w:p>
        </w:tc>
        <w:tc>
          <w:tcPr>
            <w:tcW w:w="1324" w:type="pct"/>
          </w:tcPr>
          <w:p w14:paraId="144995C3" w14:textId="77777777" w:rsidR="005777EA" w:rsidRPr="005777EA" w:rsidRDefault="005777EA" w:rsidP="005777EA">
            <w:pPr>
              <w:spacing w:after="0"/>
              <w:jc w:val="right"/>
              <w:cnfStyle w:val="000000100000" w:firstRow="0" w:lastRow="0" w:firstColumn="0" w:lastColumn="0" w:oddVBand="0" w:evenVBand="0" w:oddHBand="1" w:evenHBand="0" w:firstRowFirstColumn="0" w:firstRowLastColumn="0" w:lastRowFirstColumn="0" w:lastRowLastColumn="0"/>
              <w:rPr>
                <w:rFonts w:ascii="Calibri Light" w:hAnsi="Calibri Light"/>
                <w:color w:val="4D4D4D" w:themeColor="accent6"/>
                <w:sz w:val="22"/>
              </w:rPr>
            </w:pPr>
            <w:r w:rsidRPr="005777EA">
              <w:rPr>
                <w:rFonts w:ascii="Calibri Light" w:hAnsi="Calibri Light"/>
                <w:color w:val="4D4D4D" w:themeColor="accent6"/>
                <w:sz w:val="22"/>
              </w:rPr>
              <w:t>235,370</w:t>
            </w:r>
          </w:p>
        </w:tc>
      </w:tr>
      <w:tr w:rsidR="005777EA" w:rsidRPr="005777EA" w14:paraId="516890B9" w14:textId="77777777" w:rsidTr="000B57FE">
        <w:trPr>
          <w:trHeight w:val="389"/>
        </w:trPr>
        <w:tc>
          <w:tcPr>
            <w:cnfStyle w:val="001000000000" w:firstRow="0" w:lastRow="0" w:firstColumn="1" w:lastColumn="0" w:oddVBand="0" w:evenVBand="0" w:oddHBand="0" w:evenHBand="0" w:firstRowFirstColumn="0" w:firstRowLastColumn="0" w:lastRowFirstColumn="0" w:lastRowLastColumn="0"/>
            <w:tcW w:w="2186" w:type="pct"/>
            <w:noWrap/>
            <w:hideMark/>
          </w:tcPr>
          <w:p w14:paraId="2033964E" w14:textId="77777777" w:rsidR="005777EA" w:rsidRPr="005777EA" w:rsidRDefault="005777EA" w:rsidP="005777EA">
            <w:pPr>
              <w:spacing w:after="0"/>
              <w:rPr>
                <w:rFonts w:ascii="Calibri Light" w:hAnsi="Calibri Light"/>
                <w:bCs w:val="0"/>
                <w:color w:val="4D4D4D" w:themeColor="accent6"/>
                <w:sz w:val="22"/>
              </w:rPr>
            </w:pPr>
            <w:r w:rsidRPr="005777EA">
              <w:rPr>
                <w:rFonts w:ascii="Calibri Light" w:hAnsi="Calibri Light"/>
                <w:bCs w:val="0"/>
                <w:color w:val="4D4D4D" w:themeColor="accent6"/>
                <w:sz w:val="22"/>
              </w:rPr>
              <w:t>Finance and insurance</w:t>
            </w:r>
          </w:p>
        </w:tc>
        <w:tc>
          <w:tcPr>
            <w:tcW w:w="1489" w:type="pct"/>
          </w:tcPr>
          <w:p w14:paraId="7619EA5A" w14:textId="77777777" w:rsidR="005777EA" w:rsidRPr="005777EA" w:rsidRDefault="005777EA" w:rsidP="005777EA">
            <w:pPr>
              <w:spacing w:after="0"/>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4D4D4D" w:themeColor="accent6"/>
                <w:sz w:val="22"/>
              </w:rPr>
            </w:pPr>
            <w:r w:rsidRPr="005777EA">
              <w:rPr>
                <w:rFonts w:ascii="Calibri Light" w:hAnsi="Calibri Light"/>
                <w:color w:val="4D4D4D" w:themeColor="accent6"/>
                <w:sz w:val="22"/>
              </w:rPr>
              <w:t>185,924 – 591,957</w:t>
            </w:r>
          </w:p>
        </w:tc>
        <w:tc>
          <w:tcPr>
            <w:tcW w:w="1324" w:type="pct"/>
          </w:tcPr>
          <w:p w14:paraId="5B406B7D" w14:textId="77777777" w:rsidR="005777EA" w:rsidRPr="005777EA" w:rsidRDefault="005777EA" w:rsidP="005777EA">
            <w:pPr>
              <w:spacing w:after="0"/>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4D4D4D" w:themeColor="accent6"/>
                <w:sz w:val="22"/>
              </w:rPr>
            </w:pPr>
            <w:r w:rsidRPr="005777EA">
              <w:rPr>
                <w:rFonts w:ascii="Calibri Light" w:hAnsi="Calibri Light"/>
                <w:color w:val="4D4D4D" w:themeColor="accent6"/>
                <w:sz w:val="22"/>
              </w:rPr>
              <w:t>264,825</w:t>
            </w:r>
          </w:p>
        </w:tc>
      </w:tr>
      <w:tr w:rsidR="005777EA" w:rsidRPr="005777EA" w14:paraId="1C20A72B" w14:textId="77777777" w:rsidTr="000B57FE">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186" w:type="pct"/>
            <w:noWrap/>
            <w:hideMark/>
          </w:tcPr>
          <w:p w14:paraId="3384DBC7" w14:textId="77777777" w:rsidR="005777EA" w:rsidRPr="005777EA" w:rsidRDefault="005777EA" w:rsidP="005777EA">
            <w:pPr>
              <w:spacing w:after="0"/>
              <w:rPr>
                <w:rFonts w:ascii="Calibri Light" w:hAnsi="Calibri Light"/>
                <w:bCs w:val="0"/>
                <w:color w:val="4D4D4D" w:themeColor="accent6"/>
                <w:sz w:val="22"/>
              </w:rPr>
            </w:pPr>
            <w:r w:rsidRPr="005777EA">
              <w:rPr>
                <w:rFonts w:ascii="Calibri Light" w:hAnsi="Calibri Light"/>
                <w:bCs w:val="0"/>
                <w:color w:val="4D4D4D" w:themeColor="accent6"/>
                <w:sz w:val="22"/>
              </w:rPr>
              <w:t>Public healthcare</w:t>
            </w:r>
          </w:p>
        </w:tc>
        <w:tc>
          <w:tcPr>
            <w:tcW w:w="1489" w:type="pct"/>
          </w:tcPr>
          <w:p w14:paraId="0AF04194" w14:textId="77777777" w:rsidR="005777EA" w:rsidRPr="005777EA" w:rsidRDefault="005777EA" w:rsidP="005777EA">
            <w:pPr>
              <w:spacing w:after="0"/>
              <w:jc w:val="right"/>
              <w:cnfStyle w:val="000000100000" w:firstRow="0" w:lastRow="0" w:firstColumn="0" w:lastColumn="0" w:oddVBand="0" w:evenVBand="0" w:oddHBand="1" w:evenHBand="0" w:firstRowFirstColumn="0" w:firstRowLastColumn="0" w:lastRowFirstColumn="0" w:lastRowLastColumn="0"/>
              <w:rPr>
                <w:rFonts w:ascii="Calibri Light" w:hAnsi="Calibri Light"/>
                <w:color w:val="4D4D4D" w:themeColor="accent6"/>
                <w:sz w:val="22"/>
              </w:rPr>
            </w:pPr>
            <w:r w:rsidRPr="005777EA">
              <w:rPr>
                <w:rFonts w:ascii="Calibri Light" w:hAnsi="Calibri Light"/>
                <w:color w:val="4D4D4D" w:themeColor="accent6"/>
                <w:sz w:val="22"/>
              </w:rPr>
              <w:t xml:space="preserve">190,000 – 358,567 </w:t>
            </w:r>
          </w:p>
        </w:tc>
        <w:tc>
          <w:tcPr>
            <w:tcW w:w="1324" w:type="pct"/>
          </w:tcPr>
          <w:p w14:paraId="3E108DE7" w14:textId="77777777" w:rsidR="005777EA" w:rsidRPr="005777EA" w:rsidRDefault="005777EA" w:rsidP="005777EA">
            <w:pPr>
              <w:spacing w:after="0"/>
              <w:jc w:val="right"/>
              <w:cnfStyle w:val="000000100000" w:firstRow="0" w:lastRow="0" w:firstColumn="0" w:lastColumn="0" w:oddVBand="0" w:evenVBand="0" w:oddHBand="1" w:evenHBand="0" w:firstRowFirstColumn="0" w:firstRowLastColumn="0" w:lastRowFirstColumn="0" w:lastRowLastColumn="0"/>
              <w:rPr>
                <w:rFonts w:ascii="Calibri Light" w:hAnsi="Calibri Light"/>
                <w:color w:val="4D4D4D" w:themeColor="accent6"/>
                <w:sz w:val="22"/>
              </w:rPr>
            </w:pPr>
            <w:r w:rsidRPr="005777EA">
              <w:rPr>
                <w:rFonts w:ascii="Calibri Light" w:hAnsi="Calibri Light"/>
                <w:color w:val="4D4D4D" w:themeColor="accent6"/>
                <w:sz w:val="22"/>
              </w:rPr>
              <w:t>239,679</w:t>
            </w:r>
          </w:p>
        </w:tc>
      </w:tr>
      <w:tr w:rsidR="005777EA" w:rsidRPr="005777EA" w14:paraId="16F6FBDA" w14:textId="77777777" w:rsidTr="000B57FE">
        <w:trPr>
          <w:trHeight w:val="389"/>
        </w:trPr>
        <w:tc>
          <w:tcPr>
            <w:cnfStyle w:val="001000000000" w:firstRow="0" w:lastRow="0" w:firstColumn="1" w:lastColumn="0" w:oddVBand="0" w:evenVBand="0" w:oddHBand="0" w:evenHBand="0" w:firstRowFirstColumn="0" w:firstRowLastColumn="0" w:lastRowFirstColumn="0" w:lastRowLastColumn="0"/>
            <w:tcW w:w="2186" w:type="pct"/>
            <w:noWrap/>
            <w:hideMark/>
          </w:tcPr>
          <w:p w14:paraId="2BB9E4B4" w14:textId="77777777" w:rsidR="005777EA" w:rsidRPr="005777EA" w:rsidRDefault="005777EA" w:rsidP="005777EA">
            <w:pPr>
              <w:spacing w:after="0"/>
              <w:rPr>
                <w:rFonts w:ascii="Calibri Light" w:hAnsi="Calibri Light"/>
                <w:bCs w:val="0"/>
                <w:color w:val="4D4D4D" w:themeColor="accent6"/>
                <w:sz w:val="22"/>
              </w:rPr>
            </w:pPr>
            <w:r w:rsidRPr="005777EA">
              <w:rPr>
                <w:rFonts w:ascii="Calibri Light" w:hAnsi="Calibri Light"/>
                <w:bCs w:val="0"/>
                <w:color w:val="4D4D4D" w:themeColor="accent6"/>
                <w:sz w:val="22"/>
              </w:rPr>
              <w:t>Regulators and other agencies</w:t>
            </w:r>
          </w:p>
        </w:tc>
        <w:tc>
          <w:tcPr>
            <w:tcW w:w="1489" w:type="pct"/>
          </w:tcPr>
          <w:p w14:paraId="15879D31" w14:textId="77777777" w:rsidR="005777EA" w:rsidRPr="005777EA" w:rsidRDefault="005777EA" w:rsidP="005777EA">
            <w:pPr>
              <w:spacing w:after="0"/>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4D4D4D" w:themeColor="accent6"/>
                <w:sz w:val="22"/>
              </w:rPr>
            </w:pPr>
            <w:r w:rsidRPr="005777EA">
              <w:rPr>
                <w:rFonts w:ascii="Calibri Light" w:hAnsi="Calibri Light"/>
                <w:color w:val="4D4D4D" w:themeColor="accent6"/>
                <w:sz w:val="22"/>
              </w:rPr>
              <w:t>137,700 – 431,766</w:t>
            </w:r>
          </w:p>
        </w:tc>
        <w:tc>
          <w:tcPr>
            <w:tcW w:w="1324" w:type="pct"/>
          </w:tcPr>
          <w:p w14:paraId="0EA62570" w14:textId="77777777" w:rsidR="005777EA" w:rsidRPr="005777EA" w:rsidRDefault="005777EA" w:rsidP="005777EA">
            <w:pPr>
              <w:spacing w:after="0"/>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4D4D4D" w:themeColor="accent6"/>
                <w:sz w:val="22"/>
              </w:rPr>
            </w:pPr>
            <w:r w:rsidRPr="005777EA">
              <w:rPr>
                <w:rFonts w:ascii="Calibri Light" w:hAnsi="Calibri Light"/>
                <w:color w:val="4D4D4D" w:themeColor="accent6"/>
                <w:sz w:val="22"/>
              </w:rPr>
              <w:t>251,760</w:t>
            </w:r>
          </w:p>
        </w:tc>
      </w:tr>
      <w:tr w:rsidR="005777EA" w:rsidRPr="005777EA" w14:paraId="76BCB84F" w14:textId="77777777" w:rsidTr="000B57FE">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186" w:type="pct"/>
            <w:noWrap/>
            <w:hideMark/>
          </w:tcPr>
          <w:p w14:paraId="1C289C96" w14:textId="77777777" w:rsidR="005777EA" w:rsidRPr="005777EA" w:rsidRDefault="005777EA" w:rsidP="005777EA">
            <w:pPr>
              <w:spacing w:after="0"/>
              <w:rPr>
                <w:rFonts w:ascii="Calibri Light" w:hAnsi="Calibri Light"/>
                <w:bCs w:val="0"/>
                <w:color w:val="4D4D4D" w:themeColor="accent6"/>
                <w:sz w:val="22"/>
              </w:rPr>
            </w:pPr>
            <w:r w:rsidRPr="005777EA">
              <w:rPr>
                <w:rFonts w:ascii="Calibri Light" w:hAnsi="Calibri Light"/>
                <w:bCs w:val="0"/>
                <w:color w:val="4D4D4D" w:themeColor="accent6"/>
                <w:sz w:val="22"/>
              </w:rPr>
              <w:t>Sport, recreation, arts and facilities management</w:t>
            </w:r>
          </w:p>
        </w:tc>
        <w:tc>
          <w:tcPr>
            <w:tcW w:w="1489" w:type="pct"/>
          </w:tcPr>
          <w:p w14:paraId="5D0BD76B" w14:textId="77777777" w:rsidR="005777EA" w:rsidRPr="005777EA" w:rsidRDefault="005777EA" w:rsidP="005777EA">
            <w:pPr>
              <w:spacing w:after="0"/>
              <w:jc w:val="right"/>
              <w:cnfStyle w:val="000000100000" w:firstRow="0" w:lastRow="0" w:firstColumn="0" w:lastColumn="0" w:oddVBand="0" w:evenVBand="0" w:oddHBand="1" w:evenHBand="0" w:firstRowFirstColumn="0" w:firstRowLastColumn="0" w:lastRowFirstColumn="0" w:lastRowLastColumn="0"/>
              <w:rPr>
                <w:rFonts w:ascii="Calibri Light" w:hAnsi="Calibri Light"/>
                <w:color w:val="4D4D4D" w:themeColor="accent6"/>
                <w:sz w:val="22"/>
              </w:rPr>
            </w:pPr>
            <w:r w:rsidRPr="005777EA">
              <w:rPr>
                <w:rFonts w:ascii="Calibri Light" w:hAnsi="Calibri Light"/>
                <w:color w:val="4D4D4D" w:themeColor="accent6"/>
                <w:sz w:val="22"/>
              </w:rPr>
              <w:t>153,300 – 548,921</w:t>
            </w:r>
          </w:p>
        </w:tc>
        <w:tc>
          <w:tcPr>
            <w:tcW w:w="1324" w:type="pct"/>
          </w:tcPr>
          <w:p w14:paraId="2A54152A" w14:textId="1151AB48" w:rsidR="005777EA" w:rsidRPr="005777EA" w:rsidRDefault="00F13BCE" w:rsidP="005777EA">
            <w:pPr>
              <w:spacing w:after="0"/>
              <w:jc w:val="right"/>
              <w:cnfStyle w:val="000000100000" w:firstRow="0" w:lastRow="0" w:firstColumn="0" w:lastColumn="0" w:oddVBand="0" w:evenVBand="0" w:oddHBand="1" w:evenHBand="0" w:firstRowFirstColumn="0" w:firstRowLastColumn="0" w:lastRowFirstColumn="0" w:lastRowLastColumn="0"/>
              <w:rPr>
                <w:rFonts w:ascii="Calibri Light" w:hAnsi="Calibri Light"/>
                <w:color w:val="4D4D4D" w:themeColor="accent6"/>
                <w:sz w:val="22"/>
              </w:rPr>
            </w:pPr>
            <w:r>
              <w:rPr>
                <w:rFonts w:ascii="Calibri Light" w:hAnsi="Calibri Light"/>
                <w:color w:val="4D4D4D" w:themeColor="accent6"/>
                <w:sz w:val="22"/>
              </w:rPr>
              <w:t>257</w:t>
            </w:r>
            <w:r w:rsidR="002A3F09">
              <w:rPr>
                <w:rFonts w:ascii="Calibri Light" w:hAnsi="Calibri Light"/>
                <w:color w:val="4D4D4D" w:themeColor="accent6"/>
                <w:sz w:val="22"/>
              </w:rPr>
              <w:t>,383</w:t>
            </w:r>
          </w:p>
        </w:tc>
      </w:tr>
      <w:tr w:rsidR="005777EA" w:rsidRPr="005777EA" w14:paraId="44B82025" w14:textId="77777777" w:rsidTr="000B57FE">
        <w:trPr>
          <w:trHeight w:val="517"/>
        </w:trPr>
        <w:tc>
          <w:tcPr>
            <w:cnfStyle w:val="001000000000" w:firstRow="0" w:lastRow="0" w:firstColumn="1" w:lastColumn="0" w:oddVBand="0" w:evenVBand="0" w:oddHBand="0" w:evenHBand="0" w:firstRowFirstColumn="0" w:firstRowLastColumn="0" w:lastRowFirstColumn="0" w:lastRowLastColumn="0"/>
            <w:tcW w:w="2186" w:type="pct"/>
            <w:noWrap/>
            <w:hideMark/>
          </w:tcPr>
          <w:p w14:paraId="40F7968D" w14:textId="77777777" w:rsidR="005777EA" w:rsidRPr="005777EA" w:rsidRDefault="005777EA" w:rsidP="005777EA">
            <w:pPr>
              <w:spacing w:after="0"/>
              <w:rPr>
                <w:rFonts w:ascii="Calibri Light" w:hAnsi="Calibri Light"/>
                <w:bCs w:val="0"/>
                <w:color w:val="4D4D4D" w:themeColor="accent6"/>
                <w:sz w:val="22"/>
              </w:rPr>
            </w:pPr>
            <w:r w:rsidRPr="005777EA">
              <w:rPr>
                <w:rFonts w:ascii="Calibri Light" w:hAnsi="Calibri Light"/>
                <w:bCs w:val="0"/>
                <w:color w:val="4D4D4D" w:themeColor="accent6"/>
                <w:sz w:val="22"/>
              </w:rPr>
              <w:t>TAFE and other education</w:t>
            </w:r>
          </w:p>
        </w:tc>
        <w:tc>
          <w:tcPr>
            <w:tcW w:w="1489" w:type="pct"/>
          </w:tcPr>
          <w:p w14:paraId="75576FC5" w14:textId="77777777" w:rsidR="005777EA" w:rsidRPr="005777EA" w:rsidRDefault="005777EA" w:rsidP="005777EA">
            <w:pPr>
              <w:spacing w:after="0"/>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4D4D4D" w:themeColor="accent6"/>
                <w:sz w:val="22"/>
              </w:rPr>
            </w:pPr>
            <w:r w:rsidRPr="005777EA">
              <w:rPr>
                <w:rFonts w:ascii="Calibri Light" w:hAnsi="Calibri Light"/>
                <w:color w:val="4D4D4D" w:themeColor="accent6"/>
                <w:sz w:val="22"/>
              </w:rPr>
              <w:t>186,585 – 350,847</w:t>
            </w:r>
          </w:p>
        </w:tc>
        <w:tc>
          <w:tcPr>
            <w:tcW w:w="1324" w:type="pct"/>
          </w:tcPr>
          <w:p w14:paraId="3667BC86" w14:textId="77777777" w:rsidR="005777EA" w:rsidRPr="005777EA" w:rsidRDefault="005777EA" w:rsidP="005777EA">
            <w:pPr>
              <w:spacing w:after="0"/>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4D4D4D" w:themeColor="accent6"/>
                <w:sz w:val="22"/>
              </w:rPr>
            </w:pPr>
            <w:r w:rsidRPr="005777EA">
              <w:rPr>
                <w:rFonts w:ascii="Calibri Light" w:hAnsi="Calibri Light"/>
                <w:color w:val="4D4D4D" w:themeColor="accent6"/>
                <w:sz w:val="22"/>
              </w:rPr>
              <w:t>235,076</w:t>
            </w:r>
          </w:p>
        </w:tc>
      </w:tr>
      <w:tr w:rsidR="005777EA" w:rsidRPr="005777EA" w14:paraId="483F7665" w14:textId="77777777" w:rsidTr="000B57FE">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186" w:type="pct"/>
            <w:noWrap/>
            <w:hideMark/>
          </w:tcPr>
          <w:p w14:paraId="66B5FF82" w14:textId="77777777" w:rsidR="005777EA" w:rsidRPr="005777EA" w:rsidRDefault="005777EA" w:rsidP="005777EA">
            <w:pPr>
              <w:spacing w:after="0"/>
              <w:rPr>
                <w:rFonts w:ascii="Calibri Light" w:hAnsi="Calibri Light"/>
                <w:bCs w:val="0"/>
                <w:color w:val="4D4D4D" w:themeColor="accent6"/>
                <w:sz w:val="22"/>
              </w:rPr>
            </w:pPr>
            <w:r w:rsidRPr="005777EA">
              <w:rPr>
                <w:rFonts w:ascii="Calibri Light" w:hAnsi="Calibri Light"/>
                <w:bCs w:val="0"/>
                <w:color w:val="4D4D4D" w:themeColor="accent6"/>
                <w:sz w:val="22"/>
              </w:rPr>
              <w:t>Transport, construction and infrastructure</w:t>
            </w:r>
          </w:p>
        </w:tc>
        <w:tc>
          <w:tcPr>
            <w:tcW w:w="1489" w:type="pct"/>
          </w:tcPr>
          <w:p w14:paraId="6F1816C9" w14:textId="77777777" w:rsidR="005777EA" w:rsidRPr="005777EA" w:rsidRDefault="005777EA" w:rsidP="005777EA">
            <w:pPr>
              <w:spacing w:after="0"/>
              <w:jc w:val="right"/>
              <w:cnfStyle w:val="000000100000" w:firstRow="0" w:lastRow="0" w:firstColumn="0" w:lastColumn="0" w:oddVBand="0" w:evenVBand="0" w:oddHBand="1" w:evenHBand="0" w:firstRowFirstColumn="0" w:firstRowLastColumn="0" w:lastRowFirstColumn="0" w:lastRowLastColumn="0"/>
              <w:rPr>
                <w:rFonts w:ascii="Calibri Light" w:hAnsi="Calibri Light"/>
                <w:color w:val="4D4D4D" w:themeColor="accent6"/>
                <w:sz w:val="22"/>
              </w:rPr>
            </w:pPr>
            <w:r w:rsidRPr="005777EA">
              <w:rPr>
                <w:rFonts w:ascii="Calibri Light" w:hAnsi="Calibri Light"/>
                <w:color w:val="4D4D4D" w:themeColor="accent6"/>
                <w:sz w:val="22"/>
              </w:rPr>
              <w:t>188,392 – 515,000</w:t>
            </w:r>
          </w:p>
        </w:tc>
        <w:tc>
          <w:tcPr>
            <w:tcW w:w="1324" w:type="pct"/>
          </w:tcPr>
          <w:p w14:paraId="0A2F00D4" w14:textId="77777777" w:rsidR="005777EA" w:rsidRPr="005777EA" w:rsidRDefault="005777EA" w:rsidP="005777EA">
            <w:pPr>
              <w:spacing w:after="0"/>
              <w:jc w:val="right"/>
              <w:cnfStyle w:val="000000100000" w:firstRow="0" w:lastRow="0" w:firstColumn="0" w:lastColumn="0" w:oddVBand="0" w:evenVBand="0" w:oddHBand="1" w:evenHBand="0" w:firstRowFirstColumn="0" w:firstRowLastColumn="0" w:lastRowFirstColumn="0" w:lastRowLastColumn="0"/>
              <w:rPr>
                <w:rFonts w:ascii="Calibri Light" w:hAnsi="Calibri Light"/>
                <w:color w:val="4D4D4D" w:themeColor="accent6"/>
                <w:sz w:val="22"/>
              </w:rPr>
            </w:pPr>
            <w:r w:rsidRPr="005777EA">
              <w:rPr>
                <w:rFonts w:ascii="Calibri Light" w:hAnsi="Calibri Light"/>
                <w:color w:val="4D4D4D" w:themeColor="accent6"/>
                <w:sz w:val="22"/>
              </w:rPr>
              <w:t>239,643</w:t>
            </w:r>
          </w:p>
        </w:tc>
      </w:tr>
      <w:tr w:rsidR="005777EA" w:rsidRPr="005777EA" w14:paraId="0AC8D13D" w14:textId="77777777" w:rsidTr="000B57FE">
        <w:trPr>
          <w:trHeight w:val="389"/>
        </w:trPr>
        <w:tc>
          <w:tcPr>
            <w:cnfStyle w:val="001000000000" w:firstRow="0" w:lastRow="0" w:firstColumn="1" w:lastColumn="0" w:oddVBand="0" w:evenVBand="0" w:oddHBand="0" w:evenHBand="0" w:firstRowFirstColumn="0" w:firstRowLastColumn="0" w:lastRowFirstColumn="0" w:lastRowLastColumn="0"/>
            <w:tcW w:w="2186" w:type="pct"/>
            <w:noWrap/>
            <w:hideMark/>
          </w:tcPr>
          <w:p w14:paraId="45ADCF11" w14:textId="77777777" w:rsidR="005777EA" w:rsidRPr="005777EA" w:rsidRDefault="005777EA" w:rsidP="005777EA">
            <w:pPr>
              <w:spacing w:after="0"/>
              <w:rPr>
                <w:rFonts w:ascii="Calibri Light" w:hAnsi="Calibri Light"/>
                <w:bCs w:val="0"/>
                <w:color w:val="4D4D4D" w:themeColor="accent6"/>
                <w:sz w:val="22"/>
              </w:rPr>
            </w:pPr>
            <w:r w:rsidRPr="005777EA">
              <w:rPr>
                <w:rFonts w:ascii="Calibri Light" w:hAnsi="Calibri Light"/>
                <w:bCs w:val="0"/>
                <w:color w:val="4D4D4D" w:themeColor="accent6"/>
                <w:sz w:val="22"/>
              </w:rPr>
              <w:t>Water and land management</w:t>
            </w:r>
          </w:p>
        </w:tc>
        <w:tc>
          <w:tcPr>
            <w:tcW w:w="1489" w:type="pct"/>
          </w:tcPr>
          <w:p w14:paraId="37ED98DE" w14:textId="77777777" w:rsidR="005777EA" w:rsidRPr="005777EA" w:rsidRDefault="005777EA" w:rsidP="005777EA">
            <w:pPr>
              <w:spacing w:after="0"/>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4D4D4D" w:themeColor="accent6"/>
                <w:sz w:val="22"/>
              </w:rPr>
            </w:pPr>
            <w:r w:rsidRPr="005777EA">
              <w:rPr>
                <w:rFonts w:ascii="Calibri Light" w:hAnsi="Calibri Light"/>
                <w:color w:val="4D4D4D" w:themeColor="accent6"/>
                <w:sz w:val="22"/>
              </w:rPr>
              <w:t>148,569 – 538,977</w:t>
            </w:r>
          </w:p>
        </w:tc>
        <w:tc>
          <w:tcPr>
            <w:tcW w:w="1324" w:type="pct"/>
          </w:tcPr>
          <w:p w14:paraId="310E4063" w14:textId="22B22DD0" w:rsidR="005777EA" w:rsidRPr="005777EA" w:rsidRDefault="001945A4" w:rsidP="005777EA">
            <w:pPr>
              <w:spacing w:after="0"/>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4D4D4D" w:themeColor="accent6"/>
                <w:sz w:val="22"/>
              </w:rPr>
            </w:pPr>
            <w:r>
              <w:rPr>
                <w:rFonts w:ascii="Calibri Light" w:hAnsi="Calibri Light"/>
                <w:color w:val="4D4D4D" w:themeColor="accent6"/>
                <w:sz w:val="22"/>
              </w:rPr>
              <w:t>249,100</w:t>
            </w:r>
          </w:p>
        </w:tc>
      </w:tr>
      <w:tr w:rsidR="005777EA" w:rsidRPr="005777EA" w14:paraId="6744B953" w14:textId="77777777" w:rsidTr="000B57FE">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186" w:type="pct"/>
            <w:noWrap/>
          </w:tcPr>
          <w:p w14:paraId="550FB846" w14:textId="77777777" w:rsidR="005777EA" w:rsidRPr="005777EA" w:rsidRDefault="005777EA" w:rsidP="005777EA">
            <w:pPr>
              <w:spacing w:after="0"/>
              <w:rPr>
                <w:rFonts w:ascii="Calibri Light" w:hAnsi="Calibri Light"/>
                <w:b/>
                <w:color w:val="4D4D4D" w:themeColor="accent6"/>
                <w:sz w:val="22"/>
              </w:rPr>
            </w:pPr>
            <w:r w:rsidRPr="005777EA">
              <w:rPr>
                <w:rFonts w:ascii="Calibri Light" w:hAnsi="Calibri Light"/>
                <w:b/>
                <w:bCs w:val="0"/>
                <w:color w:val="4D4D4D" w:themeColor="accent6"/>
                <w:sz w:val="22"/>
              </w:rPr>
              <w:t>All industry segments</w:t>
            </w:r>
          </w:p>
        </w:tc>
        <w:tc>
          <w:tcPr>
            <w:tcW w:w="1489" w:type="pct"/>
          </w:tcPr>
          <w:p w14:paraId="571D2839" w14:textId="77777777" w:rsidR="005777EA" w:rsidRPr="005777EA" w:rsidRDefault="005777EA" w:rsidP="005777EA">
            <w:pPr>
              <w:spacing w:after="0"/>
              <w:jc w:val="right"/>
              <w:cnfStyle w:val="000000100000" w:firstRow="0" w:lastRow="0" w:firstColumn="0" w:lastColumn="0" w:oddVBand="0" w:evenVBand="0" w:oddHBand="1" w:evenHBand="0" w:firstRowFirstColumn="0" w:firstRowLastColumn="0" w:lastRowFirstColumn="0" w:lastRowLastColumn="0"/>
              <w:rPr>
                <w:rFonts w:ascii="Calibri Light" w:hAnsi="Calibri Light"/>
                <w:b/>
                <w:color w:val="4D4D4D" w:themeColor="accent6"/>
                <w:sz w:val="22"/>
              </w:rPr>
            </w:pPr>
            <w:r w:rsidRPr="005777EA">
              <w:rPr>
                <w:rFonts w:ascii="Calibri Light" w:hAnsi="Calibri Light"/>
                <w:b/>
                <w:color w:val="4D4D4D" w:themeColor="accent6"/>
                <w:sz w:val="22"/>
              </w:rPr>
              <w:t>137,700 – 591,957</w:t>
            </w:r>
          </w:p>
        </w:tc>
        <w:tc>
          <w:tcPr>
            <w:tcW w:w="1324" w:type="pct"/>
          </w:tcPr>
          <w:p w14:paraId="149D07E6" w14:textId="77777777" w:rsidR="005777EA" w:rsidRPr="005777EA" w:rsidRDefault="005777EA" w:rsidP="005777EA">
            <w:pPr>
              <w:spacing w:after="0"/>
              <w:jc w:val="right"/>
              <w:cnfStyle w:val="000000100000" w:firstRow="0" w:lastRow="0" w:firstColumn="0" w:lastColumn="0" w:oddVBand="0" w:evenVBand="0" w:oddHBand="1" w:evenHBand="0" w:firstRowFirstColumn="0" w:firstRowLastColumn="0" w:lastRowFirstColumn="0" w:lastRowLastColumn="0"/>
              <w:rPr>
                <w:rFonts w:ascii="Calibri Light" w:hAnsi="Calibri Light"/>
                <w:b/>
                <w:color w:val="4D4D4D" w:themeColor="accent6"/>
                <w:sz w:val="22"/>
              </w:rPr>
            </w:pPr>
            <w:r w:rsidRPr="005777EA">
              <w:rPr>
                <w:rFonts w:ascii="Calibri Light" w:hAnsi="Calibri Light"/>
                <w:b/>
                <w:color w:val="4D4D4D" w:themeColor="accent6"/>
                <w:sz w:val="22"/>
              </w:rPr>
              <w:t>248,078</w:t>
            </w:r>
          </w:p>
        </w:tc>
      </w:tr>
    </w:tbl>
    <w:p w14:paraId="52869CE3" w14:textId="77777777" w:rsidR="005777EA" w:rsidRPr="005777EA" w:rsidRDefault="005777EA" w:rsidP="005777EA">
      <w:pPr>
        <w:spacing w:after="0"/>
        <w:rPr>
          <w:rFonts w:ascii="Calibri Light" w:hAnsi="Calibri Light"/>
          <w:color w:val="4D4D4D" w:themeColor="accent6"/>
          <w:sz w:val="18"/>
          <w:szCs w:val="20"/>
        </w:rPr>
      </w:pPr>
      <w:r w:rsidRPr="005777EA">
        <w:rPr>
          <w:rFonts w:ascii="Calibri Light" w:hAnsi="Calibri Light"/>
          <w:color w:val="4D4D4D" w:themeColor="accent6"/>
          <w:sz w:val="18"/>
          <w:szCs w:val="20"/>
        </w:rPr>
        <w:t xml:space="preserve">Note: excludes executives employed under Part 3 of the PAA. </w:t>
      </w:r>
    </w:p>
    <w:p w14:paraId="113D9459" w14:textId="65A9C235" w:rsidR="005777EA" w:rsidRPr="005777EA" w:rsidRDefault="005777EA" w:rsidP="005777EA">
      <w:pPr>
        <w:spacing w:after="0"/>
        <w:rPr>
          <w:rFonts w:ascii="Calibri Light" w:hAnsi="Calibri Light"/>
          <w:color w:val="4D4D4D" w:themeColor="accent6"/>
          <w:sz w:val="18"/>
          <w:szCs w:val="20"/>
        </w:rPr>
      </w:pPr>
      <w:r w:rsidRPr="005777EA">
        <w:rPr>
          <w:rFonts w:ascii="Calibri Light" w:hAnsi="Calibri Light"/>
          <w:color w:val="4D4D4D" w:themeColor="accent6"/>
          <w:sz w:val="18"/>
          <w:szCs w:val="20"/>
        </w:rPr>
        <w:t xml:space="preserve">Source: VPSC, </w:t>
      </w:r>
      <w:r w:rsidR="00EB765E" w:rsidRPr="00EB765E">
        <w:rPr>
          <w:rFonts w:ascii="Calibri Light" w:hAnsi="Calibri Light"/>
          <w:color w:val="4D4D4D" w:themeColor="accent6"/>
          <w:sz w:val="18"/>
          <w:szCs w:val="20"/>
        </w:rPr>
        <w:t>public entity executive workforce data collection</w:t>
      </w:r>
      <w:r w:rsidRPr="005777EA">
        <w:rPr>
          <w:rFonts w:ascii="Calibri Light" w:hAnsi="Calibri Light"/>
          <w:color w:val="4D4D4D" w:themeColor="accent6"/>
          <w:sz w:val="18"/>
          <w:szCs w:val="20"/>
        </w:rPr>
        <w:t>, 2020.</w:t>
      </w:r>
    </w:p>
    <w:p w14:paraId="1C057C97" w14:textId="0952C383" w:rsidR="008A06A0" w:rsidRDefault="00847AFC" w:rsidP="00976E5C">
      <w:pPr>
        <w:pStyle w:val="Parabeforeabulletlist"/>
      </w:pPr>
      <w:r>
        <w:t xml:space="preserve">The Tribunal </w:t>
      </w:r>
      <w:r w:rsidR="004F455B">
        <w:t>identified</w:t>
      </w:r>
      <w:r>
        <w:t xml:space="preserve"> a number of </w:t>
      </w:r>
      <w:r w:rsidR="00B955CA">
        <w:t xml:space="preserve">broad </w:t>
      </w:r>
      <w:r>
        <w:t xml:space="preserve">trends in </w:t>
      </w:r>
      <w:r w:rsidR="00E37CE8">
        <w:t>the remuneration of executives employed in prescribed public entities</w:t>
      </w:r>
      <w:r w:rsidR="00D978D8">
        <w:t xml:space="preserve"> between 20</w:t>
      </w:r>
      <w:r w:rsidR="00915482">
        <w:t>15</w:t>
      </w:r>
      <w:r w:rsidR="00D978D8">
        <w:t xml:space="preserve"> and 20</w:t>
      </w:r>
      <w:r w:rsidR="00915482">
        <w:t>20</w:t>
      </w:r>
      <w:r w:rsidR="00E37CE8">
        <w:t>:</w:t>
      </w:r>
    </w:p>
    <w:p w14:paraId="3A6C93E5" w14:textId="32FC6E67" w:rsidR="00847AFC" w:rsidRDefault="00625952" w:rsidP="004572AB">
      <w:pPr>
        <w:pStyle w:val="VIRTBulletpoints"/>
      </w:pPr>
      <w:r>
        <w:t>the Premier’s annual adjustment guideline rate</w:t>
      </w:r>
      <w:r w:rsidR="00847AFC">
        <w:t xml:space="preserve"> </w:t>
      </w:r>
      <w:r w:rsidR="00E37CE8">
        <w:t>has</w:t>
      </w:r>
      <w:r w:rsidR="003A6DCF">
        <w:t xml:space="preserve"> generally been lower than</w:t>
      </w:r>
      <w:r w:rsidR="00847AFC" w:rsidDel="003A6DCF">
        <w:t xml:space="preserve"> </w:t>
      </w:r>
      <w:r w:rsidR="00683694">
        <w:t>growth in Victorian wages</w:t>
      </w:r>
    </w:p>
    <w:p w14:paraId="0CE02392" w14:textId="3EA29164" w:rsidR="00AB15FA" w:rsidRPr="00810594" w:rsidRDefault="00CB4497" w:rsidP="004572AB">
      <w:pPr>
        <w:pStyle w:val="VIRTBulletpoints"/>
      </w:pPr>
      <w:r w:rsidRPr="00810594">
        <w:t xml:space="preserve">average </w:t>
      </w:r>
      <w:r w:rsidR="00B955CA" w:rsidRPr="00810594">
        <w:t xml:space="preserve">growth in </w:t>
      </w:r>
      <w:r w:rsidR="00937D06" w:rsidRPr="00810594">
        <w:t xml:space="preserve">executive remuneration </w:t>
      </w:r>
      <w:r w:rsidRPr="00810594">
        <w:t xml:space="preserve">across </w:t>
      </w:r>
      <w:r w:rsidR="00BE1EF0" w:rsidRPr="00810594">
        <w:t>most</w:t>
      </w:r>
      <w:r w:rsidRPr="00810594">
        <w:t xml:space="preserve"> industry segments has been </w:t>
      </w:r>
      <w:r w:rsidR="006914CA" w:rsidRPr="00810594">
        <w:t>higher</w:t>
      </w:r>
      <w:r w:rsidRPr="00810594">
        <w:t xml:space="preserve"> than</w:t>
      </w:r>
      <w:r w:rsidR="00DF5717" w:rsidRPr="00810594">
        <w:t xml:space="preserve"> </w:t>
      </w:r>
      <w:r w:rsidR="00B955CA" w:rsidRPr="00810594" w:rsidDel="00F4344C">
        <w:t>that</w:t>
      </w:r>
      <w:r w:rsidR="00937D06" w:rsidRPr="00810594">
        <w:t xml:space="preserve"> provided for by the Premier’s annual adjustment</w:t>
      </w:r>
      <w:r w:rsidR="007366C5">
        <w:t xml:space="preserve"> guideline rate</w:t>
      </w:r>
    </w:p>
    <w:p w14:paraId="722E0B44" w14:textId="3DEBD631" w:rsidR="00B33F31" w:rsidRPr="00810594" w:rsidRDefault="00B33F31" w:rsidP="004572AB">
      <w:pPr>
        <w:pStyle w:val="VIRTBulletpoints"/>
      </w:pPr>
      <w:r w:rsidRPr="00810594">
        <w:t>there</w:t>
      </w:r>
      <w:r w:rsidR="000A0936" w:rsidRPr="00810594">
        <w:t xml:space="preserve"> has been</w:t>
      </w:r>
      <w:r w:rsidRPr="00810594">
        <w:t xml:space="preserve"> vari</w:t>
      </w:r>
      <w:r w:rsidR="00370CBF" w:rsidRPr="00810594">
        <w:t>ation</w:t>
      </w:r>
      <w:r w:rsidR="00091A30" w:rsidRPr="00810594">
        <w:t xml:space="preserve"> in the average rate of growth</w:t>
      </w:r>
      <w:r w:rsidR="00370CBF" w:rsidRPr="00810594">
        <w:t xml:space="preserve"> of TRP</w:t>
      </w:r>
      <w:r w:rsidR="002608C7" w:rsidRPr="00810594">
        <w:t>s</w:t>
      </w:r>
      <w:r w:rsidR="00370CBF" w:rsidRPr="00810594">
        <w:t xml:space="preserve"> between industry segments</w:t>
      </w:r>
      <w:r w:rsidR="00AB59B5">
        <w:t>, with</w:t>
      </w:r>
      <w:r w:rsidR="003707A1">
        <w:t xml:space="preserve"> the</w:t>
      </w:r>
      <w:r w:rsidR="00AB59B5">
        <w:t xml:space="preserve"> </w:t>
      </w:r>
      <w:r w:rsidR="00272B37">
        <w:t>r</w:t>
      </w:r>
      <w:r w:rsidR="00272B37" w:rsidRPr="00272B37">
        <w:t xml:space="preserve">egulators and other agencies </w:t>
      </w:r>
      <w:r w:rsidR="007B1419">
        <w:t>industry segment</w:t>
      </w:r>
      <w:r w:rsidR="003707A1">
        <w:t xml:space="preserve"> </w:t>
      </w:r>
      <w:r w:rsidR="003707A1">
        <w:lastRenderedPageBreak/>
        <w:t>showing the greatest percentage increase between 2015 and 2020</w:t>
      </w:r>
      <w:r w:rsidR="00CC1C23">
        <w:br/>
      </w:r>
      <w:r w:rsidR="003707A1">
        <w:t xml:space="preserve">(18 per cent) and the public healthcare segment showing the smallest increase (seven per cent) </w:t>
      </w:r>
    </w:p>
    <w:p w14:paraId="5365FAAE" w14:textId="7CB876D5" w:rsidR="00847AFC" w:rsidRDefault="00E93E55" w:rsidP="004572AB">
      <w:pPr>
        <w:pStyle w:val="VIRTBulletpoints"/>
      </w:pPr>
      <w:r>
        <w:t>for the most part, executive</w:t>
      </w:r>
      <w:r w:rsidR="00373580">
        <w:t>s</w:t>
      </w:r>
      <w:r w:rsidR="002D5563">
        <w:t xml:space="preserve"> </w:t>
      </w:r>
      <w:r>
        <w:t xml:space="preserve">in public entities have </w:t>
      </w:r>
      <w:r w:rsidR="004C1D1D">
        <w:t xml:space="preserve">been </w:t>
      </w:r>
      <w:r w:rsidR="00373580">
        <w:t xml:space="preserve">remunerated </w:t>
      </w:r>
      <w:r w:rsidR="00A6382D">
        <w:t xml:space="preserve">within </w:t>
      </w:r>
      <w:r>
        <w:t>the VPS executive remuneration bands</w:t>
      </w:r>
      <w:r w:rsidR="006914CA">
        <w:t>.</w:t>
      </w:r>
    </w:p>
    <w:p w14:paraId="2F56CB2D" w14:textId="6B324513" w:rsidR="004023B7" w:rsidRDefault="00A37FD2" w:rsidP="00FF7DAC">
      <w:pPr>
        <w:pStyle w:val="Paragraph"/>
      </w:pPr>
      <w:r w:rsidRPr="00810594">
        <w:t xml:space="preserve">In addition, the Tribunal has </w:t>
      </w:r>
      <w:r w:rsidR="0060215F" w:rsidRPr="00810594">
        <w:t xml:space="preserve">considered </w:t>
      </w:r>
      <w:r w:rsidR="004023B7" w:rsidRPr="00810594">
        <w:t xml:space="preserve">reported compression </w:t>
      </w:r>
      <w:r w:rsidR="007366C5">
        <w:t>in remuneration</w:t>
      </w:r>
      <w:r w:rsidR="004023B7" w:rsidRPr="00810594">
        <w:t xml:space="preserve"> for executive</w:t>
      </w:r>
      <w:r w:rsidR="00F3698A">
        <w:t>s</w:t>
      </w:r>
      <w:r w:rsidR="004023B7" w:rsidRPr="00810594">
        <w:t xml:space="preserve"> and non-executive staff</w:t>
      </w:r>
      <w:r w:rsidR="0060215F" w:rsidRPr="00810594">
        <w:t>.</w:t>
      </w:r>
    </w:p>
    <w:p w14:paraId="5AB37317" w14:textId="415754D2" w:rsidR="00A8691B" w:rsidRPr="001540FA" w:rsidRDefault="00B400E4" w:rsidP="00A8691B">
      <w:pPr>
        <w:pStyle w:val="VIRTHeading3"/>
      </w:pPr>
      <w:r w:rsidRPr="001540FA">
        <w:t xml:space="preserve">Annual adjustments </w:t>
      </w:r>
    </w:p>
    <w:p w14:paraId="0842D51D" w14:textId="218C7C2E" w:rsidR="00C01E91" w:rsidRPr="00850DD9" w:rsidRDefault="00B0769E" w:rsidP="003E5CD9">
      <w:pPr>
        <w:pStyle w:val="Parabeforeabulletlist"/>
      </w:pPr>
      <w:r w:rsidRPr="001540FA">
        <w:t xml:space="preserve">The Tribunal compared the Premier’s annual </w:t>
      </w:r>
      <w:r w:rsidR="007366C5">
        <w:t>adjustment</w:t>
      </w:r>
      <w:r w:rsidRPr="001540FA">
        <w:t xml:space="preserve"> guideline rate against the movement of prices and wages in the </w:t>
      </w:r>
      <w:r w:rsidR="00437FCE">
        <w:t>Victorian economy</w:t>
      </w:r>
      <w:r w:rsidRPr="001540FA">
        <w:t xml:space="preserve"> </w:t>
      </w:r>
      <w:r w:rsidRPr="00D917F2">
        <w:t>between 201</w:t>
      </w:r>
      <w:r w:rsidR="00012188" w:rsidRPr="00D917F2">
        <w:t>5</w:t>
      </w:r>
      <w:r w:rsidRPr="00D917F2">
        <w:t xml:space="preserve"> and 2020 (table</w:t>
      </w:r>
      <w:r w:rsidRPr="001540FA">
        <w:t xml:space="preserve"> </w:t>
      </w:r>
      <w:r w:rsidR="00043763" w:rsidRPr="001540FA">
        <w:t>4</w:t>
      </w:r>
      <w:r w:rsidRPr="001540FA">
        <w:t>.</w:t>
      </w:r>
      <w:r w:rsidR="00464B96">
        <w:t>5</w:t>
      </w:r>
      <w:r w:rsidRPr="001540FA">
        <w:t xml:space="preserve">). </w:t>
      </w:r>
      <w:r w:rsidR="00BC73B8">
        <w:t>In this time</w:t>
      </w:r>
      <w:r w:rsidR="00D951B2">
        <w:t>, the</w:t>
      </w:r>
      <w:r w:rsidR="00747E2B">
        <w:t xml:space="preserve"> cumulative increase in the</w:t>
      </w:r>
      <w:r w:rsidR="00D951B2">
        <w:t xml:space="preserve"> guideline </w:t>
      </w:r>
      <w:r w:rsidR="00D951B2" w:rsidRPr="00850DD9">
        <w:t>rate</w:t>
      </w:r>
      <w:r w:rsidR="00012257" w:rsidRPr="00850DD9">
        <w:t xml:space="preserve"> </w:t>
      </w:r>
      <w:r w:rsidR="00747E2B" w:rsidRPr="00850DD9">
        <w:t>was</w:t>
      </w:r>
      <w:r w:rsidR="00692958" w:rsidRPr="00850DD9">
        <w:t xml:space="preserve"> 11.5 per cent, which was</w:t>
      </w:r>
      <w:r w:rsidR="00BC73B8" w:rsidRPr="00850DD9">
        <w:t>:</w:t>
      </w:r>
    </w:p>
    <w:p w14:paraId="75C2A109" w14:textId="42EE6E53" w:rsidR="00BC73B8" w:rsidRPr="00850DD9" w:rsidRDefault="001436A0" w:rsidP="00BC73B8">
      <w:pPr>
        <w:pStyle w:val="VIRTBulletpoints"/>
      </w:pPr>
      <w:r w:rsidRPr="00850DD9">
        <w:t>above</w:t>
      </w:r>
      <w:r w:rsidR="003453B5" w:rsidRPr="00850DD9">
        <w:t xml:space="preserve"> the</w:t>
      </w:r>
      <w:r w:rsidR="00D951B2" w:rsidRPr="00850DD9">
        <w:t xml:space="preserve"> </w:t>
      </w:r>
      <w:r w:rsidR="00747E2B" w:rsidRPr="00850DD9">
        <w:t>cumulative increase in the rate</w:t>
      </w:r>
      <w:r w:rsidR="00D951B2" w:rsidRPr="00850DD9">
        <w:t xml:space="preserve"> of </w:t>
      </w:r>
      <w:r w:rsidR="00012257" w:rsidRPr="00850DD9">
        <w:t>inflation</w:t>
      </w:r>
      <w:r w:rsidR="009E4DB7" w:rsidRPr="00850DD9">
        <w:t xml:space="preserve"> </w:t>
      </w:r>
      <w:r w:rsidR="00692958" w:rsidRPr="00850DD9">
        <w:t xml:space="preserve">of </w:t>
      </w:r>
      <w:r w:rsidRPr="00850DD9">
        <w:t>9</w:t>
      </w:r>
      <w:r w:rsidR="00692958" w:rsidRPr="00850DD9">
        <w:t xml:space="preserve"> per cent</w:t>
      </w:r>
      <w:r w:rsidR="003F2610">
        <w:t xml:space="preserve">, </w:t>
      </w:r>
      <w:r w:rsidR="0079433E">
        <w:t>based on</w:t>
      </w:r>
      <w:r w:rsidR="003F2610">
        <w:t xml:space="preserve"> the </w:t>
      </w:r>
      <w:r w:rsidR="003F2610" w:rsidRPr="0045436C">
        <w:t>Consumer Price Index (CPI)</w:t>
      </w:r>
      <w:r w:rsidR="003F2610">
        <w:t xml:space="preserve"> for Melbourne</w:t>
      </w:r>
    </w:p>
    <w:p w14:paraId="27AF944B" w14:textId="593538B1" w:rsidR="00012257" w:rsidRPr="00850DD9" w:rsidRDefault="00012257" w:rsidP="00BC73B8">
      <w:pPr>
        <w:pStyle w:val="VIRTBulletpoints"/>
      </w:pPr>
      <w:r w:rsidRPr="00850DD9">
        <w:t xml:space="preserve">less than the </w:t>
      </w:r>
      <w:r w:rsidR="00747E2B" w:rsidRPr="00850DD9">
        <w:t>cumulative increase in wages growth</w:t>
      </w:r>
      <w:r w:rsidR="003453B5" w:rsidRPr="00850DD9">
        <w:t xml:space="preserve"> </w:t>
      </w:r>
      <w:r w:rsidR="00692958" w:rsidRPr="00850DD9">
        <w:t>of around 1</w:t>
      </w:r>
      <w:r w:rsidR="00DA7E2C" w:rsidRPr="00850DD9">
        <w:t>5</w:t>
      </w:r>
      <w:r w:rsidR="00692958" w:rsidRPr="00850DD9">
        <w:t xml:space="preserve"> per cent</w:t>
      </w:r>
      <w:r w:rsidR="003F2610">
        <w:t xml:space="preserve">, </w:t>
      </w:r>
      <w:r w:rsidR="0079433E">
        <w:t>based on</w:t>
      </w:r>
      <w:r w:rsidR="003F2610">
        <w:t xml:space="preserve"> the Wage Price Index (WPI) for Victoria</w:t>
      </w:r>
      <w:r w:rsidR="00747E2B" w:rsidRPr="00850DD9">
        <w:t>.</w:t>
      </w:r>
      <w:r w:rsidRPr="00850DD9">
        <w:t xml:space="preserve"> </w:t>
      </w:r>
    </w:p>
    <w:p w14:paraId="24F30E27" w14:textId="2D0A280C" w:rsidR="00D06133" w:rsidRDefault="00D92AA2" w:rsidP="00C54424">
      <w:pPr>
        <w:pStyle w:val="Paragraph"/>
      </w:pPr>
      <w:r w:rsidRPr="001540FA">
        <w:t>Caution should be exercise</w:t>
      </w:r>
      <w:r w:rsidR="18879601" w:rsidRPr="001540FA">
        <w:t>d</w:t>
      </w:r>
      <w:r w:rsidRPr="001540FA">
        <w:t xml:space="preserve"> when considering the 2020 figures as these </w:t>
      </w:r>
      <w:r w:rsidR="001307A8">
        <w:t xml:space="preserve">likely </w:t>
      </w:r>
      <w:r w:rsidRPr="001540FA">
        <w:t>reflect</w:t>
      </w:r>
      <w:r w:rsidR="00D976E2" w:rsidRPr="001540FA">
        <w:t xml:space="preserve"> some</w:t>
      </w:r>
      <w:r w:rsidRPr="001540FA">
        <w:t xml:space="preserve"> of </w:t>
      </w:r>
      <w:r w:rsidR="00D976E2" w:rsidRPr="001540FA">
        <w:t xml:space="preserve">the </w:t>
      </w:r>
      <w:r w:rsidR="00DF309B" w:rsidRPr="001540FA">
        <w:t xml:space="preserve">broader economic and financial impacts </w:t>
      </w:r>
      <w:r w:rsidR="006B387D" w:rsidRPr="001540FA">
        <w:t xml:space="preserve">resulting from </w:t>
      </w:r>
      <w:r w:rsidR="00957EB3" w:rsidRPr="001540FA">
        <w:t>the</w:t>
      </w:r>
      <w:r w:rsidR="006B387D" w:rsidRPr="001540FA">
        <w:t xml:space="preserve"> </w:t>
      </w:r>
      <w:r w:rsidR="001307A8">
        <w:t xml:space="preserve">Commonwealth and </w:t>
      </w:r>
      <w:r w:rsidR="006B387D" w:rsidRPr="001540FA">
        <w:t>Victorian Government response</w:t>
      </w:r>
      <w:r w:rsidR="00CC1C23">
        <w:t>s</w:t>
      </w:r>
      <w:r w:rsidR="00747334" w:rsidRPr="001540FA">
        <w:t xml:space="preserve"> </w:t>
      </w:r>
      <w:r w:rsidR="004201A6" w:rsidRPr="001540FA">
        <w:t xml:space="preserve">to the </w:t>
      </w:r>
      <w:r w:rsidR="00D976E2" w:rsidRPr="001540FA">
        <w:t>coronavirus (COVID</w:t>
      </w:r>
      <w:r w:rsidR="006348CC">
        <w:noBreakHyphen/>
      </w:r>
      <w:r w:rsidR="00D976E2" w:rsidRPr="001540FA">
        <w:t>19) pandemic</w:t>
      </w:r>
      <w:r w:rsidR="001307A8">
        <w:t>.</w:t>
      </w:r>
    </w:p>
    <w:p w14:paraId="0CE3A108" w14:textId="19B14B63" w:rsidR="008A06A0" w:rsidRPr="0096695A" w:rsidRDefault="008A06A0" w:rsidP="007678E9">
      <w:pPr>
        <w:pStyle w:val="Tableheading"/>
        <w:keepNext/>
      </w:pPr>
      <w:bookmarkStart w:id="135" w:name="_Toc52892293"/>
      <w:bookmarkStart w:id="136" w:name="_Toc59127470"/>
      <w:r w:rsidRPr="001540FA">
        <w:t xml:space="preserve">Table </w:t>
      </w:r>
      <w:r w:rsidR="00043763" w:rsidRPr="001540FA">
        <w:t>4</w:t>
      </w:r>
      <w:r w:rsidRPr="001540FA">
        <w:t>.</w:t>
      </w:r>
      <w:r w:rsidR="00AC5385">
        <w:t>5</w:t>
      </w:r>
      <w:r w:rsidRPr="001540FA">
        <w:t xml:space="preserve">: </w:t>
      </w:r>
      <w:r w:rsidR="00B955CA" w:rsidRPr="001540FA">
        <w:t>changes to the Premier’s guideline rate</w:t>
      </w:r>
      <w:r w:rsidR="00653926" w:rsidRPr="001540FA">
        <w:t xml:space="preserve">, </w:t>
      </w:r>
      <w:r w:rsidR="706180A2" w:rsidRPr="001540FA">
        <w:t>a</w:t>
      </w:r>
      <w:r w:rsidR="00653926" w:rsidRPr="001540FA">
        <w:t>ll groups C</w:t>
      </w:r>
      <w:r w:rsidR="0079433E">
        <w:t>PI</w:t>
      </w:r>
      <w:r w:rsidR="00653926" w:rsidRPr="001540FA">
        <w:t xml:space="preserve"> Melbourne and</w:t>
      </w:r>
      <w:r w:rsidR="004C01F9" w:rsidRPr="001540FA">
        <w:t xml:space="preserve"> all sectors W</w:t>
      </w:r>
      <w:r w:rsidR="0079433E">
        <w:t>PI</w:t>
      </w:r>
      <w:r w:rsidR="004C01F9" w:rsidRPr="001540FA">
        <w:t xml:space="preserve"> Victoria</w:t>
      </w:r>
      <w:r w:rsidR="00B955CA" w:rsidRPr="001540FA">
        <w:t>, 20</w:t>
      </w:r>
      <w:r w:rsidR="00347D52" w:rsidRPr="001540FA">
        <w:t>1</w:t>
      </w:r>
      <w:r w:rsidR="004F3697">
        <w:t>5</w:t>
      </w:r>
      <w:r w:rsidR="00B955CA" w:rsidRPr="001540FA">
        <w:t>-20</w:t>
      </w:r>
      <w:r w:rsidR="004C01F9" w:rsidRPr="001540FA">
        <w:t>20</w:t>
      </w:r>
      <w:bookmarkEnd w:id="135"/>
      <w:bookmarkEnd w:id="136"/>
    </w:p>
    <w:tbl>
      <w:tblPr>
        <w:tblStyle w:val="Style1"/>
        <w:tblW w:w="8505" w:type="dxa"/>
        <w:tblLayout w:type="fixed"/>
        <w:tblLook w:val="04A0" w:firstRow="1" w:lastRow="0" w:firstColumn="1" w:lastColumn="0" w:noHBand="0" w:noVBand="1"/>
      </w:tblPr>
      <w:tblGrid>
        <w:gridCol w:w="1676"/>
        <w:gridCol w:w="1868"/>
        <w:gridCol w:w="2552"/>
        <w:gridCol w:w="2409"/>
      </w:tblGrid>
      <w:tr w:rsidR="00E52CA4" w:rsidRPr="005B1753" w14:paraId="4388A1FB" w14:textId="56FCECA1" w:rsidTr="00A65C09">
        <w:trPr>
          <w:cnfStyle w:val="100000000000" w:firstRow="1" w:lastRow="0" w:firstColumn="0" w:lastColumn="0" w:oddVBand="0" w:evenVBand="0" w:oddHBand="0" w:evenHBand="0" w:firstRowFirstColumn="0" w:firstRowLastColumn="0" w:lastRowFirstColumn="0" w:lastRowLastColumn="0"/>
          <w:trHeight w:val="785"/>
        </w:trPr>
        <w:tc>
          <w:tcPr>
            <w:tcW w:w="1676" w:type="dxa"/>
          </w:tcPr>
          <w:p w14:paraId="13A56EED" w14:textId="036B8C07" w:rsidR="00E52CA4" w:rsidRPr="004572AB" w:rsidRDefault="00E52CA4" w:rsidP="007678E9">
            <w:pPr>
              <w:keepNext/>
              <w:spacing w:after="0"/>
              <w:rPr>
                <w:rFonts w:ascii="Calibri Light" w:hAnsi="Calibri Light" w:cs="Calibri Light"/>
                <w:bCs/>
                <w:color w:val="FFFFFF" w:themeColor="background1"/>
                <w:sz w:val="22"/>
              </w:rPr>
            </w:pPr>
            <w:r w:rsidRPr="004572AB">
              <w:rPr>
                <w:rFonts w:ascii="Calibri Light" w:hAnsi="Calibri Light" w:cs="Calibri Light"/>
                <w:bCs/>
                <w:color w:val="FFFFFF" w:themeColor="background1"/>
                <w:sz w:val="22"/>
              </w:rPr>
              <w:t>Year</w:t>
            </w:r>
          </w:p>
        </w:tc>
        <w:tc>
          <w:tcPr>
            <w:tcW w:w="1868" w:type="dxa"/>
          </w:tcPr>
          <w:p w14:paraId="4C9D245B" w14:textId="53D33782" w:rsidR="00E52CA4" w:rsidRPr="004572AB" w:rsidRDefault="00E52CA4" w:rsidP="007678E9">
            <w:pPr>
              <w:keepNext/>
              <w:spacing w:after="0"/>
              <w:jc w:val="right"/>
              <w:rPr>
                <w:rFonts w:ascii="Calibri Light" w:hAnsi="Calibri Light" w:cs="Calibri Light"/>
                <w:bCs/>
                <w:color w:val="FFFFFF" w:themeColor="background1"/>
                <w:sz w:val="22"/>
              </w:rPr>
            </w:pPr>
            <w:r w:rsidRPr="0BCCDC6B">
              <w:rPr>
                <w:rFonts w:ascii="Calibri Light" w:hAnsi="Calibri Light" w:cs="Calibri Light"/>
                <w:color w:val="FFFFFF" w:themeColor="background2"/>
                <w:sz w:val="22"/>
              </w:rPr>
              <w:t>Premier’s guideline rate</w:t>
            </w:r>
            <w:r w:rsidR="004C01F9">
              <w:br/>
            </w:r>
            <w:r w:rsidR="00BC0275" w:rsidRPr="0BCCDC6B">
              <w:rPr>
                <w:rFonts w:ascii="Calibri Light" w:hAnsi="Calibri Light" w:cs="Calibri Light"/>
                <w:color w:val="FFFFFF" w:themeColor="background2"/>
                <w:sz w:val="22"/>
              </w:rPr>
              <w:t>(</w:t>
            </w:r>
            <w:r w:rsidRPr="0BCCDC6B">
              <w:rPr>
                <w:rFonts w:ascii="Calibri Light" w:hAnsi="Calibri Light" w:cs="Calibri Light"/>
                <w:color w:val="FFFFFF" w:themeColor="background2"/>
                <w:sz w:val="22"/>
              </w:rPr>
              <w:t>%</w:t>
            </w:r>
            <w:r w:rsidR="00BC0275" w:rsidRPr="0BCCDC6B">
              <w:rPr>
                <w:rFonts w:ascii="Calibri Light" w:hAnsi="Calibri Light" w:cs="Calibri Light"/>
                <w:color w:val="FFFFFF" w:themeColor="background2"/>
                <w:sz w:val="22"/>
              </w:rPr>
              <w:t>)</w:t>
            </w:r>
          </w:p>
        </w:tc>
        <w:tc>
          <w:tcPr>
            <w:tcW w:w="2552" w:type="dxa"/>
          </w:tcPr>
          <w:p w14:paraId="22053716" w14:textId="76A43A84" w:rsidR="00E52CA4" w:rsidRPr="004572AB" w:rsidRDefault="00A65C09" w:rsidP="007678E9">
            <w:pPr>
              <w:keepNext/>
              <w:spacing w:after="0"/>
              <w:jc w:val="right"/>
              <w:rPr>
                <w:rFonts w:ascii="Calibri Light" w:hAnsi="Calibri Light" w:cs="Calibri Light"/>
                <w:bCs/>
                <w:color w:val="FFFFFF" w:themeColor="background1"/>
                <w:sz w:val="22"/>
              </w:rPr>
            </w:pPr>
            <w:r w:rsidRPr="0BCCDC6B">
              <w:rPr>
                <w:rFonts w:ascii="Calibri Light" w:hAnsi="Calibri Light" w:cs="Calibri Light"/>
                <w:color w:val="FFFFFF" w:themeColor="background2"/>
                <w:sz w:val="22"/>
              </w:rPr>
              <w:t xml:space="preserve">All groups </w:t>
            </w:r>
            <w:r w:rsidR="003B7FE9" w:rsidRPr="0BCCDC6B">
              <w:rPr>
                <w:rFonts w:ascii="Calibri Light" w:hAnsi="Calibri Light" w:cs="Calibri Light"/>
                <w:color w:val="FFFFFF" w:themeColor="background2"/>
                <w:sz w:val="22"/>
              </w:rPr>
              <w:t xml:space="preserve">CPI </w:t>
            </w:r>
            <w:r w:rsidR="003E5750" w:rsidRPr="0BCCDC6B">
              <w:rPr>
                <w:rFonts w:ascii="Calibri Light" w:hAnsi="Calibri Light" w:cs="Calibri Light"/>
                <w:color w:val="FFFFFF" w:themeColor="background2"/>
                <w:sz w:val="22"/>
              </w:rPr>
              <w:t>Melbourne</w:t>
            </w:r>
            <w:r w:rsidR="003B7FE9" w:rsidRPr="0BCCDC6B">
              <w:rPr>
                <w:rFonts w:ascii="Calibri Light" w:hAnsi="Calibri Light" w:cs="Calibri Light"/>
                <w:color w:val="FFFFFF" w:themeColor="background2"/>
                <w:sz w:val="22"/>
              </w:rPr>
              <w:t xml:space="preserve"> (June to June change)</w:t>
            </w:r>
            <w:r w:rsidR="003B7FE9">
              <w:br/>
            </w:r>
            <w:r w:rsidR="00BC0275" w:rsidRPr="0BCCDC6B">
              <w:rPr>
                <w:rFonts w:ascii="Calibri Light" w:hAnsi="Calibri Light" w:cs="Calibri Light"/>
                <w:color w:val="FFFFFF" w:themeColor="background2"/>
                <w:sz w:val="22"/>
              </w:rPr>
              <w:t>(</w:t>
            </w:r>
            <w:r w:rsidR="003B7FE9" w:rsidRPr="0BCCDC6B">
              <w:rPr>
                <w:rFonts w:ascii="Calibri Light" w:hAnsi="Calibri Light" w:cs="Calibri Light"/>
                <w:color w:val="FFFFFF" w:themeColor="background2"/>
                <w:sz w:val="22"/>
              </w:rPr>
              <w:t>%</w:t>
            </w:r>
            <w:r w:rsidR="00BC0275" w:rsidRPr="0BCCDC6B">
              <w:rPr>
                <w:rFonts w:ascii="Calibri Light" w:hAnsi="Calibri Light" w:cs="Calibri Light"/>
                <w:color w:val="FFFFFF" w:themeColor="background2"/>
                <w:sz w:val="22"/>
              </w:rPr>
              <w:t>)</w:t>
            </w:r>
          </w:p>
        </w:tc>
        <w:tc>
          <w:tcPr>
            <w:tcW w:w="2409" w:type="dxa"/>
          </w:tcPr>
          <w:p w14:paraId="400EC803" w14:textId="2AD8A906" w:rsidR="00E52CA4" w:rsidRPr="004572AB" w:rsidRDefault="004C01F9" w:rsidP="007678E9">
            <w:pPr>
              <w:keepNext/>
              <w:spacing w:after="0"/>
              <w:jc w:val="right"/>
              <w:rPr>
                <w:rFonts w:ascii="Calibri Light" w:hAnsi="Calibri Light" w:cs="Calibri Light"/>
                <w:bCs/>
                <w:color w:val="FFFFFF" w:themeColor="background1"/>
                <w:sz w:val="22"/>
              </w:rPr>
            </w:pPr>
            <w:r w:rsidRPr="0BCCDC6B">
              <w:rPr>
                <w:rFonts w:ascii="Calibri Light" w:hAnsi="Calibri Light" w:cs="Calibri Light"/>
                <w:color w:val="FFFFFF" w:themeColor="background2"/>
                <w:sz w:val="22"/>
              </w:rPr>
              <w:t xml:space="preserve">All sectors </w:t>
            </w:r>
            <w:r w:rsidR="003B7FE9" w:rsidRPr="0BCCDC6B">
              <w:rPr>
                <w:rFonts w:ascii="Calibri Light" w:hAnsi="Calibri Light" w:cs="Calibri Light"/>
                <w:color w:val="FFFFFF" w:themeColor="background2"/>
                <w:sz w:val="22"/>
              </w:rPr>
              <w:t>WPI</w:t>
            </w:r>
            <w:r w:rsidR="003E5750" w:rsidRPr="0BCCDC6B">
              <w:rPr>
                <w:rFonts w:ascii="Calibri Light" w:hAnsi="Calibri Light" w:cs="Calibri Light"/>
                <w:color w:val="FFFFFF" w:themeColor="background2"/>
                <w:sz w:val="22"/>
              </w:rPr>
              <w:t xml:space="preserve"> Victoria</w:t>
            </w:r>
            <w:r w:rsidR="003B7FE9" w:rsidRPr="0BCCDC6B">
              <w:rPr>
                <w:rFonts w:ascii="Calibri Light" w:hAnsi="Calibri Light" w:cs="Calibri Light"/>
                <w:color w:val="FFFFFF" w:themeColor="background2"/>
                <w:sz w:val="22"/>
              </w:rPr>
              <w:t xml:space="preserve"> (June to June change)</w:t>
            </w:r>
            <w:r w:rsidR="003B7FE9">
              <w:br/>
            </w:r>
            <w:r w:rsidR="00BC0275" w:rsidRPr="0BCCDC6B">
              <w:rPr>
                <w:rFonts w:ascii="Calibri Light" w:hAnsi="Calibri Light" w:cs="Calibri Light"/>
                <w:color w:val="FFFFFF" w:themeColor="background2"/>
                <w:sz w:val="22"/>
              </w:rPr>
              <w:t>(</w:t>
            </w:r>
            <w:r w:rsidR="003B7FE9" w:rsidRPr="0BCCDC6B">
              <w:rPr>
                <w:rFonts w:ascii="Calibri Light" w:hAnsi="Calibri Light" w:cs="Calibri Light"/>
                <w:color w:val="FFFFFF" w:themeColor="background2"/>
                <w:sz w:val="22"/>
              </w:rPr>
              <w:t>%</w:t>
            </w:r>
            <w:r w:rsidR="00BC0275" w:rsidRPr="0BCCDC6B">
              <w:rPr>
                <w:rFonts w:ascii="Calibri Light" w:hAnsi="Calibri Light" w:cs="Calibri Light"/>
                <w:color w:val="FFFFFF" w:themeColor="background2"/>
                <w:sz w:val="22"/>
              </w:rPr>
              <w:t>)</w:t>
            </w:r>
          </w:p>
        </w:tc>
      </w:tr>
      <w:tr w:rsidR="00237E81" w:rsidRPr="005B1753" w14:paraId="1D21FFE5" w14:textId="77777777" w:rsidTr="00A65C09">
        <w:trPr>
          <w:trHeight w:val="442"/>
        </w:trPr>
        <w:tc>
          <w:tcPr>
            <w:tcW w:w="1676" w:type="dxa"/>
          </w:tcPr>
          <w:p w14:paraId="555B8F49" w14:textId="01088C72" w:rsidR="00237E81" w:rsidRPr="00191969" w:rsidRDefault="00237E81" w:rsidP="007678E9">
            <w:pPr>
              <w:pStyle w:val="Tabletext"/>
              <w:keepNext/>
            </w:pPr>
            <w:r>
              <w:t>2015</w:t>
            </w:r>
          </w:p>
        </w:tc>
        <w:tc>
          <w:tcPr>
            <w:tcW w:w="1868" w:type="dxa"/>
          </w:tcPr>
          <w:p w14:paraId="3494D590" w14:textId="1FFDD215" w:rsidR="00237E81" w:rsidRPr="00333B58" w:rsidRDefault="00237E81" w:rsidP="007678E9">
            <w:pPr>
              <w:pStyle w:val="Tabletext"/>
              <w:keepNext/>
              <w:jc w:val="right"/>
            </w:pPr>
            <w:r>
              <w:t>2.5</w:t>
            </w:r>
          </w:p>
        </w:tc>
        <w:tc>
          <w:tcPr>
            <w:tcW w:w="2552" w:type="dxa"/>
          </w:tcPr>
          <w:p w14:paraId="4CD1BA52" w14:textId="0FEC1DE5" w:rsidR="00237E81" w:rsidRPr="00333B58" w:rsidRDefault="00FE47AA" w:rsidP="007678E9">
            <w:pPr>
              <w:pStyle w:val="Tabletext"/>
              <w:keepNext/>
              <w:jc w:val="right"/>
            </w:pPr>
            <w:r>
              <w:t>1.1</w:t>
            </w:r>
          </w:p>
        </w:tc>
        <w:tc>
          <w:tcPr>
            <w:tcW w:w="2409" w:type="dxa"/>
          </w:tcPr>
          <w:p w14:paraId="24E5C0CB" w14:textId="1348006E" w:rsidR="00237E81" w:rsidRPr="00333B58" w:rsidRDefault="00933CEB" w:rsidP="007678E9">
            <w:pPr>
              <w:pStyle w:val="Tabletext"/>
              <w:keepNext/>
              <w:jc w:val="right"/>
            </w:pPr>
            <w:r>
              <w:t>2.7</w:t>
            </w:r>
          </w:p>
        </w:tc>
      </w:tr>
      <w:tr w:rsidR="00237E81" w:rsidRPr="005B1753" w14:paraId="0CC179D9" w14:textId="77777777" w:rsidTr="00A65C09">
        <w:trPr>
          <w:trHeight w:val="442"/>
        </w:trPr>
        <w:tc>
          <w:tcPr>
            <w:tcW w:w="1676" w:type="dxa"/>
          </w:tcPr>
          <w:p w14:paraId="5852145B" w14:textId="2CE510D2" w:rsidR="00237E81" w:rsidRPr="00191969" w:rsidRDefault="00237E81" w:rsidP="007678E9">
            <w:pPr>
              <w:pStyle w:val="Tabletext"/>
              <w:keepNext/>
            </w:pPr>
            <w:r>
              <w:t>2016</w:t>
            </w:r>
          </w:p>
        </w:tc>
        <w:tc>
          <w:tcPr>
            <w:tcW w:w="1868" w:type="dxa"/>
          </w:tcPr>
          <w:p w14:paraId="5FE3CA69" w14:textId="4FEB42AA" w:rsidR="00237E81" w:rsidRPr="00333B58" w:rsidRDefault="00237E81" w:rsidP="007678E9">
            <w:pPr>
              <w:pStyle w:val="Tabletext"/>
              <w:keepNext/>
              <w:jc w:val="right"/>
            </w:pPr>
            <w:r>
              <w:t>2.5</w:t>
            </w:r>
          </w:p>
        </w:tc>
        <w:tc>
          <w:tcPr>
            <w:tcW w:w="2552" w:type="dxa"/>
          </w:tcPr>
          <w:p w14:paraId="40D918CD" w14:textId="051ADADE" w:rsidR="00237E81" w:rsidRPr="00333B58" w:rsidRDefault="00FE47AA" w:rsidP="007678E9">
            <w:pPr>
              <w:pStyle w:val="Tabletext"/>
              <w:keepNext/>
              <w:jc w:val="right"/>
            </w:pPr>
            <w:r>
              <w:t>1.4</w:t>
            </w:r>
          </w:p>
        </w:tc>
        <w:tc>
          <w:tcPr>
            <w:tcW w:w="2409" w:type="dxa"/>
          </w:tcPr>
          <w:p w14:paraId="63995792" w14:textId="7E5B1167" w:rsidR="00237E81" w:rsidRPr="00333B58" w:rsidRDefault="00933CEB" w:rsidP="007678E9">
            <w:pPr>
              <w:pStyle w:val="Tabletext"/>
              <w:keepNext/>
              <w:jc w:val="right"/>
            </w:pPr>
            <w:r>
              <w:t>2.3</w:t>
            </w:r>
          </w:p>
        </w:tc>
      </w:tr>
      <w:tr w:rsidR="00237E81" w:rsidRPr="005B1753" w14:paraId="18DB8611" w14:textId="77777777" w:rsidTr="00A65C09">
        <w:trPr>
          <w:trHeight w:val="442"/>
        </w:trPr>
        <w:tc>
          <w:tcPr>
            <w:tcW w:w="1676" w:type="dxa"/>
          </w:tcPr>
          <w:p w14:paraId="26F35426" w14:textId="6A97AA24" w:rsidR="00237E81" w:rsidRPr="00191969" w:rsidRDefault="00237E81" w:rsidP="007678E9">
            <w:pPr>
              <w:pStyle w:val="Tabletext"/>
              <w:keepNext/>
            </w:pPr>
            <w:r>
              <w:t>2017</w:t>
            </w:r>
          </w:p>
        </w:tc>
        <w:tc>
          <w:tcPr>
            <w:tcW w:w="1868" w:type="dxa"/>
          </w:tcPr>
          <w:p w14:paraId="5FEFF57E" w14:textId="6EF593EF" w:rsidR="00237E81" w:rsidRPr="00333B58" w:rsidRDefault="00237E81" w:rsidP="007678E9">
            <w:pPr>
              <w:pStyle w:val="Tabletext"/>
              <w:keepNext/>
              <w:jc w:val="right"/>
            </w:pPr>
            <w:r>
              <w:t>2</w:t>
            </w:r>
            <w:r w:rsidR="004C01F9">
              <w:t>.0</w:t>
            </w:r>
          </w:p>
        </w:tc>
        <w:tc>
          <w:tcPr>
            <w:tcW w:w="2552" w:type="dxa"/>
          </w:tcPr>
          <w:p w14:paraId="13A9DA23" w14:textId="51F05457" w:rsidR="00237E81" w:rsidRPr="00333B58" w:rsidRDefault="00EC5BCA" w:rsidP="007678E9">
            <w:pPr>
              <w:pStyle w:val="Tabletext"/>
              <w:keepNext/>
              <w:jc w:val="right"/>
            </w:pPr>
            <w:r>
              <w:t>2.2</w:t>
            </w:r>
          </w:p>
        </w:tc>
        <w:tc>
          <w:tcPr>
            <w:tcW w:w="2409" w:type="dxa"/>
          </w:tcPr>
          <w:p w14:paraId="762231C0" w14:textId="09FF8D6E" w:rsidR="00237E81" w:rsidRPr="00333B58" w:rsidRDefault="00653926" w:rsidP="007678E9">
            <w:pPr>
              <w:pStyle w:val="Tabletext"/>
              <w:keepNext/>
              <w:jc w:val="right"/>
            </w:pPr>
            <w:r>
              <w:t>1.9</w:t>
            </w:r>
          </w:p>
        </w:tc>
      </w:tr>
      <w:tr w:rsidR="00237E81" w:rsidRPr="005B1753" w14:paraId="4036025C" w14:textId="77777777" w:rsidTr="00A65C09">
        <w:trPr>
          <w:trHeight w:val="442"/>
        </w:trPr>
        <w:tc>
          <w:tcPr>
            <w:tcW w:w="1676" w:type="dxa"/>
          </w:tcPr>
          <w:p w14:paraId="1ECF6D25" w14:textId="08B7CB4A" w:rsidR="00237E81" w:rsidRPr="00191969" w:rsidRDefault="00237E81" w:rsidP="007678E9">
            <w:pPr>
              <w:pStyle w:val="Tabletext"/>
              <w:keepNext/>
            </w:pPr>
            <w:r>
              <w:t>2018</w:t>
            </w:r>
          </w:p>
        </w:tc>
        <w:tc>
          <w:tcPr>
            <w:tcW w:w="1868" w:type="dxa"/>
          </w:tcPr>
          <w:p w14:paraId="169AF238" w14:textId="5413171F" w:rsidR="00237E81" w:rsidRPr="00333B58" w:rsidRDefault="00237E81" w:rsidP="007678E9">
            <w:pPr>
              <w:pStyle w:val="Tabletext"/>
              <w:keepNext/>
              <w:jc w:val="right"/>
            </w:pPr>
            <w:r>
              <w:t>2</w:t>
            </w:r>
            <w:r w:rsidR="004C01F9">
              <w:t>.0</w:t>
            </w:r>
          </w:p>
        </w:tc>
        <w:tc>
          <w:tcPr>
            <w:tcW w:w="2552" w:type="dxa"/>
          </w:tcPr>
          <w:p w14:paraId="514B16A6" w14:textId="17BB87C8" w:rsidR="00237E81" w:rsidRPr="00333B58" w:rsidRDefault="00EC5BCA" w:rsidP="007678E9">
            <w:pPr>
              <w:pStyle w:val="Tabletext"/>
              <w:keepNext/>
              <w:jc w:val="right"/>
            </w:pPr>
            <w:r>
              <w:t>2.5</w:t>
            </w:r>
          </w:p>
        </w:tc>
        <w:tc>
          <w:tcPr>
            <w:tcW w:w="2409" w:type="dxa"/>
          </w:tcPr>
          <w:p w14:paraId="48B0C302" w14:textId="5D8527E6" w:rsidR="00237E81" w:rsidRPr="00333B58" w:rsidRDefault="00653926" w:rsidP="007678E9">
            <w:pPr>
              <w:pStyle w:val="Tabletext"/>
              <w:keepNext/>
              <w:jc w:val="right"/>
            </w:pPr>
            <w:r>
              <w:t>2.3</w:t>
            </w:r>
          </w:p>
        </w:tc>
      </w:tr>
      <w:tr w:rsidR="00237E81" w:rsidRPr="005B1753" w14:paraId="621DA099" w14:textId="77777777" w:rsidTr="00A65C09">
        <w:trPr>
          <w:trHeight w:val="442"/>
        </w:trPr>
        <w:tc>
          <w:tcPr>
            <w:tcW w:w="1676" w:type="dxa"/>
          </w:tcPr>
          <w:p w14:paraId="26A61B9F" w14:textId="0C8299A4" w:rsidR="00237E81" w:rsidRPr="00191969" w:rsidRDefault="00237E81" w:rsidP="007678E9">
            <w:pPr>
              <w:pStyle w:val="Tabletext"/>
              <w:keepNext/>
            </w:pPr>
            <w:r>
              <w:t>2019</w:t>
            </w:r>
          </w:p>
        </w:tc>
        <w:tc>
          <w:tcPr>
            <w:tcW w:w="1868" w:type="dxa"/>
          </w:tcPr>
          <w:p w14:paraId="4D7E6140" w14:textId="4BBF9A51" w:rsidR="00237E81" w:rsidRPr="00333B58" w:rsidRDefault="00237E81" w:rsidP="007678E9">
            <w:pPr>
              <w:pStyle w:val="Tabletext"/>
              <w:keepNext/>
              <w:jc w:val="right"/>
            </w:pPr>
            <w:r>
              <w:t>2</w:t>
            </w:r>
            <w:r w:rsidR="004C01F9">
              <w:t>.0</w:t>
            </w:r>
          </w:p>
        </w:tc>
        <w:tc>
          <w:tcPr>
            <w:tcW w:w="2552" w:type="dxa"/>
          </w:tcPr>
          <w:p w14:paraId="0465C0D3" w14:textId="41EF96EC" w:rsidR="00237E81" w:rsidRPr="00333B58" w:rsidRDefault="00EC5BCA" w:rsidP="007678E9">
            <w:pPr>
              <w:pStyle w:val="Tabletext"/>
              <w:keepNext/>
              <w:jc w:val="right"/>
            </w:pPr>
            <w:r>
              <w:t>1.</w:t>
            </w:r>
            <w:r w:rsidR="00D26F9B">
              <w:t>3</w:t>
            </w:r>
          </w:p>
        </w:tc>
        <w:tc>
          <w:tcPr>
            <w:tcW w:w="2409" w:type="dxa"/>
          </w:tcPr>
          <w:p w14:paraId="4EA319B2" w14:textId="59023D7E" w:rsidR="00237E81" w:rsidRPr="00333B58" w:rsidRDefault="00653926" w:rsidP="007678E9">
            <w:pPr>
              <w:pStyle w:val="Tabletext"/>
              <w:keepNext/>
              <w:jc w:val="right"/>
            </w:pPr>
            <w:r>
              <w:t>2.6</w:t>
            </w:r>
          </w:p>
        </w:tc>
      </w:tr>
      <w:tr w:rsidR="00E52CA4" w:rsidRPr="005B1753" w14:paraId="033B40DC" w14:textId="64B0B37D" w:rsidTr="00A65C09">
        <w:trPr>
          <w:trHeight w:val="442"/>
        </w:trPr>
        <w:tc>
          <w:tcPr>
            <w:tcW w:w="1676" w:type="dxa"/>
          </w:tcPr>
          <w:p w14:paraId="41C8ADD5" w14:textId="6C31E97F" w:rsidR="00E52CA4" w:rsidRPr="00191969" w:rsidRDefault="00E52CA4" w:rsidP="007678E9">
            <w:pPr>
              <w:pStyle w:val="Tabletext"/>
              <w:keepNext/>
            </w:pPr>
            <w:r>
              <w:t>2020</w:t>
            </w:r>
          </w:p>
        </w:tc>
        <w:tc>
          <w:tcPr>
            <w:tcW w:w="1868" w:type="dxa"/>
          </w:tcPr>
          <w:p w14:paraId="4AC1ADF4" w14:textId="7E730302" w:rsidR="00E52CA4" w:rsidRPr="00191969" w:rsidRDefault="00E52CA4" w:rsidP="007678E9">
            <w:pPr>
              <w:pStyle w:val="Tabletext"/>
              <w:keepNext/>
              <w:jc w:val="right"/>
            </w:pPr>
            <w:r>
              <w:t>0</w:t>
            </w:r>
            <w:r w:rsidR="004C01F9">
              <w:t>.0</w:t>
            </w:r>
          </w:p>
        </w:tc>
        <w:tc>
          <w:tcPr>
            <w:tcW w:w="2552" w:type="dxa"/>
          </w:tcPr>
          <w:p w14:paraId="055BB373" w14:textId="1F7DA10C" w:rsidR="00E52CA4" w:rsidRDefault="00EC5BCA" w:rsidP="007678E9">
            <w:pPr>
              <w:pStyle w:val="Tabletext"/>
              <w:keepNext/>
              <w:jc w:val="right"/>
            </w:pPr>
            <w:r>
              <w:t>0.</w:t>
            </w:r>
            <w:r w:rsidR="00CF4338">
              <w:t>3</w:t>
            </w:r>
          </w:p>
        </w:tc>
        <w:tc>
          <w:tcPr>
            <w:tcW w:w="2409" w:type="dxa"/>
          </w:tcPr>
          <w:p w14:paraId="69E2B0C7" w14:textId="0E1B22DA" w:rsidR="00E52CA4" w:rsidRDefault="00653926" w:rsidP="007678E9">
            <w:pPr>
              <w:pStyle w:val="Tabletext"/>
              <w:keepNext/>
              <w:jc w:val="right"/>
            </w:pPr>
            <w:r>
              <w:t>2.4</w:t>
            </w:r>
          </w:p>
        </w:tc>
      </w:tr>
    </w:tbl>
    <w:p w14:paraId="2F95A4FE" w14:textId="3197FD83" w:rsidR="000015E7" w:rsidRDefault="008A06A0" w:rsidP="00A5077C">
      <w:pPr>
        <w:pStyle w:val="Sourcefortablesfigures"/>
      </w:pPr>
      <w:r>
        <w:t xml:space="preserve">Sources: </w:t>
      </w:r>
      <w:r w:rsidR="416B6922">
        <w:t>D</w:t>
      </w:r>
      <w:r w:rsidR="2C67E105">
        <w:t xml:space="preserve">epartment of </w:t>
      </w:r>
      <w:r w:rsidR="524F4C10">
        <w:t>P</w:t>
      </w:r>
      <w:r w:rsidR="4A83D588">
        <w:t xml:space="preserve">remier and </w:t>
      </w:r>
      <w:r w:rsidR="524F4C10">
        <w:t>C</w:t>
      </w:r>
      <w:r w:rsidR="128E9566">
        <w:t>abinet</w:t>
      </w:r>
      <w:r>
        <w:t>; VPSC</w:t>
      </w:r>
      <w:r w:rsidR="00EC5BCA">
        <w:t>,</w:t>
      </w:r>
      <w:r>
        <w:t xml:space="preserve"> </w:t>
      </w:r>
      <w:r w:rsidR="0028031C" w:rsidRPr="00EC5BCA">
        <w:rPr>
          <w:i/>
          <w:iCs/>
        </w:rPr>
        <w:t xml:space="preserve">The </w:t>
      </w:r>
      <w:r w:rsidRPr="00EC5BCA">
        <w:rPr>
          <w:i/>
          <w:iCs/>
        </w:rPr>
        <w:t xml:space="preserve">State of the Public </w:t>
      </w:r>
      <w:r w:rsidR="0028031C" w:rsidRPr="00EC5BCA">
        <w:rPr>
          <w:i/>
          <w:iCs/>
        </w:rPr>
        <w:t>Sector</w:t>
      </w:r>
      <w:r w:rsidR="003125E5" w:rsidRPr="00EC5BCA">
        <w:rPr>
          <w:i/>
          <w:iCs/>
        </w:rPr>
        <w:t xml:space="preserve"> in Victoria</w:t>
      </w:r>
      <w:r w:rsidRPr="00EC5BCA">
        <w:rPr>
          <w:i/>
          <w:iCs/>
        </w:rPr>
        <w:t xml:space="preserve"> reports</w:t>
      </w:r>
      <w:r>
        <w:t xml:space="preserve"> 20</w:t>
      </w:r>
      <w:r w:rsidR="004F3697">
        <w:t>15</w:t>
      </w:r>
      <w:r>
        <w:t xml:space="preserve"> </w:t>
      </w:r>
      <w:r w:rsidR="003C41E5">
        <w:t xml:space="preserve">– </w:t>
      </w:r>
      <w:r>
        <w:t>2019</w:t>
      </w:r>
      <w:r w:rsidR="00EC5BCA">
        <w:t xml:space="preserve">; ABS, </w:t>
      </w:r>
      <w:r w:rsidR="00191975">
        <w:rPr>
          <w:i/>
          <w:iCs/>
        </w:rPr>
        <w:t>C</w:t>
      </w:r>
      <w:r w:rsidR="00191975" w:rsidRPr="00191975">
        <w:rPr>
          <w:i/>
          <w:iCs/>
        </w:rPr>
        <w:t>onsumer Price Index, Australia</w:t>
      </w:r>
      <w:r w:rsidR="00191975" w:rsidRPr="00191975">
        <w:t xml:space="preserve">, </w:t>
      </w:r>
      <w:r w:rsidR="00191975">
        <w:t xml:space="preserve">cat. no. 6401.0, </w:t>
      </w:r>
      <w:r w:rsidR="00191975" w:rsidRPr="00191975">
        <w:t>June 2020</w:t>
      </w:r>
      <w:r w:rsidR="00191975">
        <w:t xml:space="preserve">; ABS, </w:t>
      </w:r>
      <w:r w:rsidR="00191975">
        <w:rPr>
          <w:i/>
          <w:iCs/>
        </w:rPr>
        <w:t>Wage Price Index, Australia</w:t>
      </w:r>
      <w:r w:rsidR="00191975">
        <w:t xml:space="preserve"> cat. no. </w:t>
      </w:r>
      <w:r w:rsidR="000B3530">
        <w:t>6345.0</w:t>
      </w:r>
      <w:r w:rsidR="00191975">
        <w:t>, June 2020</w:t>
      </w:r>
      <w:r>
        <w:t xml:space="preserve">. </w:t>
      </w:r>
    </w:p>
    <w:p w14:paraId="2143B13F" w14:textId="7D3399BF" w:rsidR="00F00381" w:rsidRPr="00DA3BEF" w:rsidRDefault="0002644C" w:rsidP="0032246E">
      <w:pPr>
        <w:pStyle w:val="VIRTHeading3"/>
        <w:rPr>
          <w:highlight w:val="lightGray"/>
        </w:rPr>
      </w:pPr>
      <w:r w:rsidRPr="00D619AF">
        <w:lastRenderedPageBreak/>
        <w:t>Growth in TRP</w:t>
      </w:r>
      <w:r w:rsidR="00EB212C" w:rsidRPr="00D619AF">
        <w:t xml:space="preserve"> by industry segmen</w:t>
      </w:r>
      <w:r w:rsidR="00F67D88" w:rsidRPr="00D619AF">
        <w:t>t</w:t>
      </w:r>
      <w:r w:rsidR="00091099" w:rsidRPr="00D619AF">
        <w:t xml:space="preserve"> for same reported roles </w:t>
      </w:r>
    </w:p>
    <w:p w14:paraId="1D95B712" w14:textId="650E309D" w:rsidR="00FF1319" w:rsidRPr="00D619AF" w:rsidRDefault="00CC6900" w:rsidP="00600E8C">
      <w:pPr>
        <w:pStyle w:val="Paragraph"/>
      </w:pPr>
      <w:r w:rsidRPr="0087220E">
        <w:t>The</w:t>
      </w:r>
      <w:r w:rsidR="00640719" w:rsidRPr="0087220E">
        <w:t xml:space="preserve"> Tribunal used VPSC</w:t>
      </w:r>
      <w:r w:rsidR="0087220E">
        <w:t xml:space="preserve"> data</w:t>
      </w:r>
      <w:r w:rsidR="00640719" w:rsidRPr="0087220E">
        <w:t xml:space="preserve"> to examine how</w:t>
      </w:r>
      <w:r w:rsidR="0027478E" w:rsidRPr="0087220E">
        <w:t xml:space="preserve"> the average </w:t>
      </w:r>
      <w:r w:rsidR="0091217E" w:rsidRPr="0087220E">
        <w:t xml:space="preserve">TRP </w:t>
      </w:r>
      <w:r w:rsidR="0027478E" w:rsidRPr="0087220E">
        <w:t>of executives in prescribed public entities has changed in the last five years</w:t>
      </w:r>
      <w:r w:rsidR="00944C3F" w:rsidRPr="0087220E">
        <w:t xml:space="preserve">, </w:t>
      </w:r>
      <w:r w:rsidR="0091217E" w:rsidRPr="0087220E">
        <w:t>by industry segment</w:t>
      </w:r>
      <w:r w:rsidR="00944C3F" w:rsidRPr="0087220E">
        <w:t>.</w:t>
      </w:r>
      <w:r w:rsidR="00944C3F">
        <w:t xml:space="preserve"> </w:t>
      </w:r>
      <w:r w:rsidR="00462BD2" w:rsidRPr="00BD5015">
        <w:t>T</w:t>
      </w:r>
      <w:r w:rsidR="001F64FF" w:rsidRPr="00BD5015">
        <w:t xml:space="preserve">he Tribunal </w:t>
      </w:r>
      <w:r w:rsidR="00382811" w:rsidRPr="00BD5015">
        <w:t>restricted</w:t>
      </w:r>
      <w:r w:rsidR="003F1DB8" w:rsidRPr="00BD5015">
        <w:t xml:space="preserve"> its analysis to </w:t>
      </w:r>
      <w:r w:rsidR="001F64FF" w:rsidRPr="00BD5015">
        <w:t>roles</w:t>
      </w:r>
      <w:r w:rsidR="00FF1319" w:rsidRPr="00BD5015">
        <w:t xml:space="preserve"> </w:t>
      </w:r>
      <w:r w:rsidR="001660C7" w:rsidRPr="00BD5015">
        <w:t xml:space="preserve">that were </w:t>
      </w:r>
      <w:r w:rsidR="00FF1319" w:rsidRPr="00BD5015">
        <w:t>reported by</w:t>
      </w:r>
      <w:r w:rsidR="001660C7" w:rsidRPr="00BD5015">
        <w:t xml:space="preserve"> a prescribed public entity</w:t>
      </w:r>
      <w:r w:rsidR="001F64FF" w:rsidRPr="00BD5015">
        <w:t xml:space="preserve"> </w:t>
      </w:r>
      <w:r w:rsidR="0098457A" w:rsidRPr="00BD5015">
        <w:t xml:space="preserve">in </w:t>
      </w:r>
      <w:r w:rsidR="00FF1319" w:rsidRPr="00BD5015">
        <w:t xml:space="preserve">both </w:t>
      </w:r>
      <w:r w:rsidR="0098457A" w:rsidRPr="00BD5015">
        <w:t>201</w:t>
      </w:r>
      <w:r w:rsidR="00831046" w:rsidRPr="00BD5015">
        <w:t>5</w:t>
      </w:r>
      <w:r w:rsidR="0098457A" w:rsidRPr="00BD5015">
        <w:t xml:space="preserve"> and 20</w:t>
      </w:r>
      <w:r w:rsidR="00831046" w:rsidRPr="00BD5015">
        <w:t>20</w:t>
      </w:r>
      <w:r w:rsidR="0098457A" w:rsidRPr="00BD5015">
        <w:t>.</w:t>
      </w:r>
      <w:r w:rsidR="007D0866" w:rsidRPr="00BD5015">
        <w:t xml:space="preserve"> This </w:t>
      </w:r>
      <w:r w:rsidR="1E119F26">
        <w:t>removed</w:t>
      </w:r>
      <w:r w:rsidR="00F612F8">
        <w:t xml:space="preserve"> any </w:t>
      </w:r>
      <w:r w:rsidR="00136A90" w:rsidRPr="00BD5015">
        <w:t xml:space="preserve">changes </w:t>
      </w:r>
      <w:r w:rsidR="00F612F8" w:rsidRPr="00BD5015">
        <w:t xml:space="preserve">in TRP </w:t>
      </w:r>
      <w:r w:rsidR="00577385" w:rsidRPr="00BD5015">
        <w:t>arising from</w:t>
      </w:r>
      <w:r w:rsidR="0054034E" w:rsidRPr="00BD5015">
        <w:t xml:space="preserve"> </w:t>
      </w:r>
      <w:r w:rsidR="00F015B9" w:rsidRPr="00BD5015">
        <w:t>the creation o</w:t>
      </w:r>
      <w:r w:rsidR="002548CD" w:rsidRPr="00BD5015">
        <w:t>f</w:t>
      </w:r>
      <w:r w:rsidR="00F015B9">
        <w:t xml:space="preserve"> new roles</w:t>
      </w:r>
      <w:r w:rsidR="00E54F3F" w:rsidRPr="00BD5015">
        <w:t>,</w:t>
      </w:r>
      <w:r w:rsidR="002548CD" w:rsidRPr="00BD5015">
        <w:t xml:space="preserve"> elimination of existing roles</w:t>
      </w:r>
      <w:r w:rsidR="00E54F3F" w:rsidRPr="00BD5015">
        <w:t xml:space="preserve"> or changes in </w:t>
      </w:r>
      <w:r w:rsidR="000661FB" w:rsidRPr="00BD5015">
        <w:t>data collection practices.</w:t>
      </w:r>
      <w:r w:rsidR="008F05A2">
        <w:t xml:space="preserve"> However, it d</w:t>
      </w:r>
      <w:r w:rsidR="007366C5">
        <w:t>id</w:t>
      </w:r>
      <w:r w:rsidR="008F05A2">
        <w:t xml:space="preserve"> not account for changes in the role itself (e.g. growth or </w:t>
      </w:r>
      <w:r w:rsidR="007366C5">
        <w:t>reduction</w:t>
      </w:r>
      <w:r w:rsidR="008F05A2">
        <w:t xml:space="preserve"> in scope or accountabilities).</w:t>
      </w:r>
    </w:p>
    <w:p w14:paraId="2646BB74" w14:textId="23BF52EE" w:rsidR="00DF2654" w:rsidRDefault="00BF658B" w:rsidP="00F21E4B">
      <w:pPr>
        <w:pStyle w:val="Parabeforeabulletlist"/>
      </w:pPr>
      <w:r w:rsidRPr="00D619AF">
        <w:t xml:space="preserve">On average, the TRP for the same </w:t>
      </w:r>
      <w:r w:rsidR="00396B25" w:rsidRPr="00D619AF">
        <w:t xml:space="preserve">reported </w:t>
      </w:r>
      <w:r w:rsidRPr="00D619AF">
        <w:t xml:space="preserve">role </w:t>
      </w:r>
      <w:r w:rsidR="0080317C" w:rsidRPr="00D619AF">
        <w:t>grew by around 1</w:t>
      </w:r>
      <w:r w:rsidR="000A5F09" w:rsidRPr="00D619AF">
        <w:t>5</w:t>
      </w:r>
      <w:r w:rsidR="00151397" w:rsidRPr="00D619AF">
        <w:t xml:space="preserve"> per cent across </w:t>
      </w:r>
      <w:r w:rsidR="004C7BEB" w:rsidRPr="00D619AF">
        <w:t xml:space="preserve">all industry segments between </w:t>
      </w:r>
      <w:r w:rsidR="003D3C42" w:rsidRPr="00D619AF">
        <w:t>20</w:t>
      </w:r>
      <w:r w:rsidR="006D4A38" w:rsidRPr="00D619AF">
        <w:t>1</w:t>
      </w:r>
      <w:r w:rsidR="000A5F09" w:rsidRPr="00D619AF">
        <w:t>5</w:t>
      </w:r>
      <w:r w:rsidR="003D3C42" w:rsidRPr="00D619AF">
        <w:t xml:space="preserve"> and 20</w:t>
      </w:r>
      <w:r w:rsidR="000A5F09" w:rsidRPr="00D619AF">
        <w:t>20</w:t>
      </w:r>
      <w:r w:rsidR="004C7BEB" w:rsidRPr="00D619AF">
        <w:t>.</w:t>
      </w:r>
      <w:r w:rsidR="003D3C42" w:rsidRPr="00D619AF">
        <w:t xml:space="preserve"> </w:t>
      </w:r>
      <w:r w:rsidR="005950B7" w:rsidRPr="00D619AF">
        <w:t xml:space="preserve">The highest growth in average TRP was observed for </w:t>
      </w:r>
      <w:r w:rsidR="00A95869" w:rsidRPr="00D619AF">
        <w:t>executives</w:t>
      </w:r>
      <w:r w:rsidR="005950B7" w:rsidRPr="00D619AF">
        <w:t xml:space="preserve"> in the ‘</w:t>
      </w:r>
      <w:r w:rsidR="00E95F0C" w:rsidRPr="00D619AF">
        <w:t>emergency services</w:t>
      </w:r>
      <w:r w:rsidR="00FA622F" w:rsidRPr="00D619AF">
        <w:t>’</w:t>
      </w:r>
      <w:r w:rsidR="00DF5122" w:rsidRPr="00D619AF">
        <w:t xml:space="preserve"> and ‘regulators and other agencies’</w:t>
      </w:r>
      <w:r w:rsidR="00FA622F" w:rsidRPr="00D619AF">
        <w:t xml:space="preserve"> segment</w:t>
      </w:r>
      <w:r w:rsidR="00DF5122" w:rsidRPr="00D619AF">
        <w:t>s</w:t>
      </w:r>
      <w:r w:rsidR="005950B7" w:rsidRPr="00D619AF">
        <w:t xml:space="preserve"> (</w:t>
      </w:r>
      <w:r w:rsidR="00DF5122" w:rsidRPr="00D619AF">
        <w:t>18</w:t>
      </w:r>
      <w:r w:rsidR="005950B7" w:rsidRPr="00D619AF">
        <w:t xml:space="preserve"> per cent)</w:t>
      </w:r>
      <w:r w:rsidR="005F5D31" w:rsidRPr="00D619AF">
        <w:t xml:space="preserve">. This </w:t>
      </w:r>
      <w:r w:rsidR="00841046" w:rsidRPr="00D619AF">
        <w:t>was closely</w:t>
      </w:r>
      <w:r w:rsidR="005950B7" w:rsidRPr="00D619AF">
        <w:t xml:space="preserve"> followed by ‘</w:t>
      </w:r>
      <w:r w:rsidR="0058507B" w:rsidRPr="00D619AF">
        <w:t>transport, construction and infrastructure</w:t>
      </w:r>
      <w:r w:rsidR="005950B7" w:rsidRPr="00D619AF">
        <w:t>’ (</w:t>
      </w:r>
      <w:r w:rsidR="00F9440E" w:rsidRPr="00D619AF">
        <w:t>1</w:t>
      </w:r>
      <w:r w:rsidR="0058507B" w:rsidRPr="00D619AF">
        <w:t>6</w:t>
      </w:r>
      <w:r w:rsidR="00681AFE" w:rsidRPr="00D619AF">
        <w:t> </w:t>
      </w:r>
      <w:r w:rsidR="005950B7" w:rsidRPr="00D619AF">
        <w:t>per</w:t>
      </w:r>
      <w:r w:rsidR="00681AFE" w:rsidRPr="00D619AF">
        <w:t> </w:t>
      </w:r>
      <w:r w:rsidR="005950B7" w:rsidRPr="00D619AF">
        <w:t>cent)</w:t>
      </w:r>
      <w:r w:rsidR="00841046" w:rsidRPr="00D619AF">
        <w:t>,</w:t>
      </w:r>
      <w:r w:rsidR="005950B7" w:rsidRPr="00D619AF">
        <w:t xml:space="preserve"> </w:t>
      </w:r>
      <w:r w:rsidR="00875649" w:rsidRPr="00D619AF">
        <w:t xml:space="preserve">and </w:t>
      </w:r>
      <w:r w:rsidR="00F74428" w:rsidRPr="00D619AF">
        <w:t>’TAFE and other education</w:t>
      </w:r>
      <w:r w:rsidR="00875649" w:rsidRPr="00D619AF">
        <w:t xml:space="preserve">’ and </w:t>
      </w:r>
      <w:r w:rsidR="00F9440E" w:rsidRPr="00D619AF">
        <w:t>‘water and land management</w:t>
      </w:r>
      <w:r w:rsidR="00875649" w:rsidRPr="00D619AF">
        <w:t>’ (both</w:t>
      </w:r>
      <w:r w:rsidR="00396B25" w:rsidRPr="00D619AF">
        <w:t xml:space="preserve"> </w:t>
      </w:r>
      <w:r w:rsidR="00875649" w:rsidRPr="00D619AF">
        <w:t>1</w:t>
      </w:r>
      <w:r w:rsidR="00F74428" w:rsidRPr="00D619AF">
        <w:t>5</w:t>
      </w:r>
      <w:r w:rsidR="00875649" w:rsidRPr="00D619AF">
        <w:t xml:space="preserve"> per cent)</w:t>
      </w:r>
      <w:r w:rsidR="00A875CB" w:rsidRPr="00D619AF">
        <w:t xml:space="preserve"> (table </w:t>
      </w:r>
      <w:r w:rsidR="00043763" w:rsidRPr="00D619AF">
        <w:t>4</w:t>
      </w:r>
      <w:r w:rsidR="00A875CB" w:rsidRPr="00D619AF">
        <w:t>.</w:t>
      </w:r>
      <w:r w:rsidR="00464B96">
        <w:t>6</w:t>
      </w:r>
      <w:r w:rsidR="00A875CB" w:rsidRPr="00D619AF">
        <w:t>)</w:t>
      </w:r>
      <w:r w:rsidR="005950B7" w:rsidRPr="00D619AF">
        <w:t xml:space="preserve">. </w:t>
      </w:r>
    </w:p>
    <w:p w14:paraId="57055080" w14:textId="6557BF3E" w:rsidR="004709D5" w:rsidRDefault="00C67343" w:rsidP="008A766E">
      <w:pPr>
        <w:pStyle w:val="Parabeforeabulletlist"/>
      </w:pPr>
      <w:r>
        <w:t>From</w:t>
      </w:r>
      <w:r w:rsidR="55EACCF6">
        <w:t xml:space="preserve"> 2015</w:t>
      </w:r>
      <w:r>
        <w:t xml:space="preserve"> to </w:t>
      </w:r>
      <w:r w:rsidR="55EACCF6">
        <w:t xml:space="preserve">2020, </w:t>
      </w:r>
      <w:r w:rsidR="1D80B19B">
        <w:t>t</w:t>
      </w:r>
      <w:r w:rsidR="006A3338">
        <w:t>he</w:t>
      </w:r>
      <w:r w:rsidR="006A3338" w:rsidRPr="00D619AF">
        <w:t xml:space="preserve"> average growth in TRPs </w:t>
      </w:r>
      <w:r w:rsidR="004E5C7B">
        <w:t>was</w:t>
      </w:r>
      <w:r w:rsidR="006A3338" w:rsidRPr="00D619AF">
        <w:t xml:space="preserve"> </w:t>
      </w:r>
      <w:r w:rsidR="00DA77CC" w:rsidRPr="00D619AF">
        <w:t>above</w:t>
      </w:r>
      <w:r w:rsidR="007752D8" w:rsidRPr="00D619AF">
        <w:t xml:space="preserve"> the total increase </w:t>
      </w:r>
      <w:r w:rsidR="00AB7EFD" w:rsidRPr="00D619AF">
        <w:t xml:space="preserve">available to an employer passing on the </w:t>
      </w:r>
      <w:r w:rsidR="00AB7EFD" w:rsidRPr="00DA3BEF">
        <w:t>Premier’s annual guideline rate</w:t>
      </w:r>
      <w:r w:rsidR="009E4310">
        <w:t xml:space="preserve"> in full</w:t>
      </w:r>
      <w:r w:rsidR="005F7BD7" w:rsidRPr="00DA3BEF">
        <w:t xml:space="preserve"> (</w:t>
      </w:r>
      <w:r w:rsidR="0027701A" w:rsidRPr="009E6336">
        <w:t xml:space="preserve">cumulative </w:t>
      </w:r>
      <w:r w:rsidR="00295A5F" w:rsidRPr="009E6336">
        <w:t xml:space="preserve">growth </w:t>
      </w:r>
      <w:r w:rsidR="0027701A" w:rsidRPr="009E6336">
        <w:t xml:space="preserve">of </w:t>
      </w:r>
      <w:r w:rsidR="00DA77CC" w:rsidRPr="009E6336">
        <w:t>11.</w:t>
      </w:r>
      <w:r w:rsidR="005F7BD7" w:rsidRPr="009E6336">
        <w:t xml:space="preserve">5 per </w:t>
      </w:r>
      <w:r w:rsidR="00EF6705" w:rsidRPr="009E6336">
        <w:t>cent</w:t>
      </w:r>
      <w:r w:rsidR="005F7BD7" w:rsidRPr="00DA3BEF">
        <w:t>)</w:t>
      </w:r>
      <w:r w:rsidR="00AB7EFD" w:rsidRPr="00DA3BEF">
        <w:t>.</w:t>
      </w:r>
      <w:r w:rsidR="00E27DD3">
        <w:t xml:space="preserve"> </w:t>
      </w:r>
      <w:r w:rsidR="001016E0" w:rsidRPr="009D7615">
        <w:t>This</w:t>
      </w:r>
      <w:r w:rsidR="0025118B" w:rsidRPr="009D7615">
        <w:t xml:space="preserve"> likely</w:t>
      </w:r>
      <w:r w:rsidR="001016E0" w:rsidRPr="009D7615">
        <w:t xml:space="preserve"> reflects</w:t>
      </w:r>
      <w:r w:rsidR="008049F6" w:rsidRPr="009D7615">
        <w:t xml:space="preserve"> that </w:t>
      </w:r>
      <w:r w:rsidR="00E03F71" w:rsidRPr="009D7615">
        <w:t xml:space="preserve">some </w:t>
      </w:r>
      <w:r w:rsidR="008049F6" w:rsidRPr="009D7615">
        <w:t>new executives may</w:t>
      </w:r>
      <w:r w:rsidR="00E03F71" w:rsidRPr="009D7615">
        <w:t xml:space="preserve"> receive a </w:t>
      </w:r>
      <w:r w:rsidR="0025118B" w:rsidRPr="009D7615">
        <w:t>TRP</w:t>
      </w:r>
      <w:r w:rsidR="00FA070F" w:rsidRPr="009D7615">
        <w:t xml:space="preserve"> that is greater than that of their predecessor, as well as</w:t>
      </w:r>
      <w:r w:rsidR="001016E0" w:rsidRPr="009D7615">
        <w:t xml:space="preserve"> the discretion entities had to increase their e</w:t>
      </w:r>
      <w:r w:rsidR="00702A94" w:rsidRPr="009D7615">
        <w:t>xecutives’ remuneration bey</w:t>
      </w:r>
      <w:r w:rsidR="0047457B" w:rsidRPr="009D7615">
        <w:t>ond</w:t>
      </w:r>
      <w:r w:rsidR="00702A94" w:rsidRPr="009D7615">
        <w:t xml:space="preserve"> the guideline rate, as long as they complied with the </w:t>
      </w:r>
      <w:r w:rsidR="006F363D" w:rsidRPr="009D7615">
        <w:t>requirements in the</w:t>
      </w:r>
      <w:r w:rsidR="00702A94" w:rsidRPr="009D7615">
        <w:t xml:space="preserve"> PEER Policy</w:t>
      </w:r>
      <w:r w:rsidR="007366C5">
        <w:t>.</w:t>
      </w:r>
    </w:p>
    <w:p w14:paraId="7D82C890" w14:textId="27A0A4F1" w:rsidR="00A875CB" w:rsidRPr="00DA3BEF" w:rsidRDefault="00A875CB" w:rsidP="007678E9">
      <w:pPr>
        <w:pStyle w:val="Tableheading"/>
        <w:keepNext/>
      </w:pPr>
      <w:bookmarkStart w:id="137" w:name="_Toc52892295"/>
      <w:bookmarkStart w:id="138" w:name="_Toc59127471"/>
      <w:r w:rsidRPr="00DA3BEF">
        <w:t xml:space="preserve">Table </w:t>
      </w:r>
      <w:r w:rsidR="00043763" w:rsidRPr="00DA3BEF">
        <w:t>4</w:t>
      </w:r>
      <w:r w:rsidRPr="00DA3BEF">
        <w:t>.</w:t>
      </w:r>
      <w:r w:rsidR="00464B96">
        <w:t>6</w:t>
      </w:r>
      <w:r w:rsidRPr="00DA3BEF">
        <w:t xml:space="preserve">: </w:t>
      </w:r>
      <w:r w:rsidR="00D073FF">
        <w:t>a</w:t>
      </w:r>
      <w:r w:rsidR="00963320" w:rsidRPr="00DA3BEF">
        <w:t>verage growth in TRP for same reported roles in 201</w:t>
      </w:r>
      <w:r w:rsidR="00AB59B5">
        <w:t>5</w:t>
      </w:r>
      <w:r w:rsidR="00963320" w:rsidRPr="00DA3BEF">
        <w:t xml:space="preserve"> and 20</w:t>
      </w:r>
      <w:r w:rsidR="00AB59B5">
        <w:t>20</w:t>
      </w:r>
      <w:bookmarkEnd w:id="137"/>
      <w:bookmarkEnd w:id="138"/>
    </w:p>
    <w:tbl>
      <w:tblPr>
        <w:tblStyle w:val="ListTable3-Accent2"/>
        <w:tblW w:w="5000" w:type="pct"/>
        <w:tblLayout w:type="fixed"/>
        <w:tblLook w:val="04A0" w:firstRow="1" w:lastRow="0" w:firstColumn="1" w:lastColumn="0" w:noHBand="0" w:noVBand="1"/>
      </w:tblPr>
      <w:tblGrid>
        <w:gridCol w:w="4963"/>
        <w:gridCol w:w="3535"/>
      </w:tblGrid>
      <w:tr w:rsidR="006C531D" w:rsidRPr="00F85792" w14:paraId="6C020892" w14:textId="77777777" w:rsidTr="0037671C">
        <w:trPr>
          <w:cnfStyle w:val="100000000000" w:firstRow="1" w:lastRow="0" w:firstColumn="0" w:lastColumn="0" w:oddVBand="0" w:evenVBand="0" w:oddHBand="0" w:evenHBand="0" w:firstRowFirstColumn="0" w:firstRowLastColumn="0" w:lastRowFirstColumn="0" w:lastRowLastColumn="0"/>
          <w:trHeight w:val="489"/>
        </w:trPr>
        <w:tc>
          <w:tcPr>
            <w:cnfStyle w:val="001000000100" w:firstRow="0" w:lastRow="0" w:firstColumn="1" w:lastColumn="0" w:oddVBand="0" w:evenVBand="0" w:oddHBand="0" w:evenHBand="0" w:firstRowFirstColumn="1" w:firstRowLastColumn="0" w:lastRowFirstColumn="0" w:lastRowLastColumn="0"/>
            <w:tcW w:w="2920" w:type="pct"/>
            <w:noWrap/>
            <w:hideMark/>
          </w:tcPr>
          <w:p w14:paraId="0E0B35D4" w14:textId="77777777" w:rsidR="006C531D" w:rsidRPr="00DA3BEF" w:rsidRDefault="2F81BDED" w:rsidP="007678E9">
            <w:pPr>
              <w:pStyle w:val="Tabletext"/>
              <w:keepNext/>
              <w:rPr>
                <w:color w:val="FFFFFF" w:themeColor="background1"/>
              </w:rPr>
            </w:pPr>
            <w:r w:rsidRPr="00DA3BEF">
              <w:rPr>
                <w:color w:val="FFFFFF" w:themeColor="background2"/>
              </w:rPr>
              <w:t>Industry segment</w:t>
            </w:r>
          </w:p>
        </w:tc>
        <w:tc>
          <w:tcPr>
            <w:tcW w:w="2080" w:type="pct"/>
            <w:hideMark/>
          </w:tcPr>
          <w:p w14:paraId="5F1CB96A" w14:textId="1565DE48" w:rsidR="006C531D" w:rsidRPr="00DA3BEF" w:rsidRDefault="00396B25" w:rsidP="007678E9">
            <w:pPr>
              <w:pStyle w:val="Tabletext"/>
              <w:keepNext/>
              <w:jc w:val="right"/>
              <w:cnfStyle w:val="100000000000" w:firstRow="1" w:lastRow="0" w:firstColumn="0" w:lastColumn="0" w:oddVBand="0" w:evenVBand="0" w:oddHBand="0" w:evenHBand="0" w:firstRowFirstColumn="0" w:firstRowLastColumn="0" w:lastRowFirstColumn="0" w:lastRowLastColumn="0"/>
              <w:rPr>
                <w:color w:val="FFFFFF" w:themeColor="background1"/>
              </w:rPr>
            </w:pPr>
            <w:r w:rsidRPr="00DA3BEF">
              <w:rPr>
                <w:color w:val="FFFFFF" w:themeColor="background2"/>
              </w:rPr>
              <w:t xml:space="preserve">Average </w:t>
            </w:r>
            <w:r w:rsidR="2F81BDED" w:rsidRPr="00DA3BEF">
              <w:rPr>
                <w:color w:val="FFFFFF" w:themeColor="background2"/>
              </w:rPr>
              <w:t>TRP growth</w:t>
            </w:r>
            <w:r w:rsidR="0A4258A1" w:rsidRPr="00DA3BEF">
              <w:rPr>
                <w:color w:val="FFFFFF" w:themeColor="background2"/>
              </w:rPr>
              <w:t xml:space="preserve"> in same reported role</w:t>
            </w:r>
            <w:r w:rsidR="00794773">
              <w:rPr>
                <w:color w:val="FFFFFF" w:themeColor="background2"/>
              </w:rPr>
              <w:t>s</w:t>
            </w:r>
            <w:r w:rsidR="2F81BDED" w:rsidRPr="00DA3BEF">
              <w:rPr>
                <w:color w:val="FFFFFF" w:themeColor="background2"/>
              </w:rPr>
              <w:t xml:space="preserve"> 201</w:t>
            </w:r>
            <w:r w:rsidR="00AB59B5">
              <w:rPr>
                <w:color w:val="FFFFFF" w:themeColor="background2"/>
              </w:rPr>
              <w:t>5</w:t>
            </w:r>
            <w:r w:rsidR="2F81BDED" w:rsidRPr="00DA3BEF">
              <w:rPr>
                <w:color w:val="FFFFFF" w:themeColor="background2"/>
              </w:rPr>
              <w:t>-20</w:t>
            </w:r>
            <w:r w:rsidR="00AB59B5">
              <w:rPr>
                <w:color w:val="FFFFFF" w:themeColor="background2"/>
              </w:rPr>
              <w:t>20</w:t>
            </w:r>
            <w:r w:rsidR="0037671C">
              <w:rPr>
                <w:color w:val="FFFFFF" w:themeColor="background2"/>
              </w:rPr>
              <w:br/>
            </w:r>
            <w:r w:rsidR="2F81BDED" w:rsidRPr="00DA3BEF">
              <w:rPr>
                <w:color w:val="FFFFFF" w:themeColor="background2"/>
              </w:rPr>
              <w:t>(%)</w:t>
            </w:r>
          </w:p>
        </w:tc>
      </w:tr>
      <w:tr w:rsidR="006C531D" w:rsidRPr="00F85792" w14:paraId="0D889933" w14:textId="77777777" w:rsidTr="0037671C">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2920" w:type="pct"/>
            <w:noWrap/>
            <w:hideMark/>
          </w:tcPr>
          <w:p w14:paraId="250FCCEA" w14:textId="77777777" w:rsidR="006C531D" w:rsidRPr="00DA3BEF" w:rsidRDefault="2F81BDED" w:rsidP="007678E9">
            <w:pPr>
              <w:pStyle w:val="Tabletext"/>
              <w:keepNext/>
            </w:pPr>
            <w:r w:rsidRPr="00DA3BEF">
              <w:t>Emergency services</w:t>
            </w:r>
          </w:p>
        </w:tc>
        <w:tc>
          <w:tcPr>
            <w:tcW w:w="2080" w:type="pct"/>
            <w:noWrap/>
            <w:hideMark/>
          </w:tcPr>
          <w:p w14:paraId="6A34FADB" w14:textId="26BF340A" w:rsidR="006C531D" w:rsidRPr="00DA3BEF" w:rsidRDefault="009A4802" w:rsidP="007678E9">
            <w:pPr>
              <w:pStyle w:val="Tabletext"/>
              <w:keepNext/>
              <w:jc w:val="right"/>
              <w:cnfStyle w:val="000000100000" w:firstRow="0" w:lastRow="0" w:firstColumn="0" w:lastColumn="0" w:oddVBand="0" w:evenVBand="0" w:oddHBand="1" w:evenHBand="0" w:firstRowFirstColumn="0" w:firstRowLastColumn="0" w:lastRowFirstColumn="0" w:lastRowLastColumn="0"/>
            </w:pPr>
            <w:r w:rsidRPr="00DA3BEF">
              <w:t>18</w:t>
            </w:r>
          </w:p>
        </w:tc>
      </w:tr>
      <w:tr w:rsidR="006C531D" w:rsidRPr="00F85792" w14:paraId="267999D2" w14:textId="77777777" w:rsidTr="0037671C">
        <w:trPr>
          <w:trHeight w:val="346"/>
        </w:trPr>
        <w:tc>
          <w:tcPr>
            <w:cnfStyle w:val="001000000000" w:firstRow="0" w:lastRow="0" w:firstColumn="1" w:lastColumn="0" w:oddVBand="0" w:evenVBand="0" w:oddHBand="0" w:evenHBand="0" w:firstRowFirstColumn="0" w:firstRowLastColumn="0" w:lastRowFirstColumn="0" w:lastRowLastColumn="0"/>
            <w:tcW w:w="2920" w:type="pct"/>
            <w:noWrap/>
            <w:hideMark/>
          </w:tcPr>
          <w:p w14:paraId="4C69F3BF" w14:textId="77777777" w:rsidR="006C531D" w:rsidRPr="00DA3BEF" w:rsidRDefault="2F81BDED" w:rsidP="007678E9">
            <w:pPr>
              <w:pStyle w:val="Tabletext"/>
              <w:keepNext/>
            </w:pPr>
            <w:r w:rsidRPr="00DA3BEF">
              <w:t>Finance and insurance</w:t>
            </w:r>
          </w:p>
        </w:tc>
        <w:tc>
          <w:tcPr>
            <w:tcW w:w="2080" w:type="pct"/>
            <w:noWrap/>
            <w:hideMark/>
          </w:tcPr>
          <w:p w14:paraId="17B8C566" w14:textId="71DE3ED3" w:rsidR="006C531D" w:rsidRPr="00DA3BEF" w:rsidRDefault="009A4802" w:rsidP="007678E9">
            <w:pPr>
              <w:pStyle w:val="Tabletext"/>
              <w:keepNext/>
              <w:jc w:val="right"/>
              <w:cnfStyle w:val="000000000000" w:firstRow="0" w:lastRow="0" w:firstColumn="0" w:lastColumn="0" w:oddVBand="0" w:evenVBand="0" w:oddHBand="0" w:evenHBand="0" w:firstRowFirstColumn="0" w:firstRowLastColumn="0" w:lastRowFirstColumn="0" w:lastRowLastColumn="0"/>
            </w:pPr>
            <w:r w:rsidRPr="00DA3BEF">
              <w:t>11</w:t>
            </w:r>
          </w:p>
        </w:tc>
      </w:tr>
      <w:tr w:rsidR="006C531D" w:rsidRPr="00F85792" w14:paraId="311AA083" w14:textId="77777777" w:rsidTr="0037671C">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2920" w:type="pct"/>
            <w:noWrap/>
            <w:hideMark/>
          </w:tcPr>
          <w:p w14:paraId="220ED6DF" w14:textId="77777777" w:rsidR="006C531D" w:rsidRPr="00DA3BEF" w:rsidRDefault="2F81BDED" w:rsidP="007678E9">
            <w:pPr>
              <w:pStyle w:val="Tabletext"/>
              <w:keepNext/>
            </w:pPr>
            <w:r w:rsidRPr="00DA3BEF">
              <w:t>Public healthcare</w:t>
            </w:r>
          </w:p>
        </w:tc>
        <w:tc>
          <w:tcPr>
            <w:tcW w:w="2080" w:type="pct"/>
            <w:noWrap/>
            <w:hideMark/>
          </w:tcPr>
          <w:p w14:paraId="2E55EABA" w14:textId="761D1DBC" w:rsidR="006C531D" w:rsidRPr="00DA3BEF" w:rsidRDefault="009A4802" w:rsidP="007678E9">
            <w:pPr>
              <w:pStyle w:val="Tabletext"/>
              <w:keepNext/>
              <w:jc w:val="right"/>
              <w:cnfStyle w:val="000000100000" w:firstRow="0" w:lastRow="0" w:firstColumn="0" w:lastColumn="0" w:oddVBand="0" w:evenVBand="0" w:oddHBand="1" w:evenHBand="0" w:firstRowFirstColumn="0" w:firstRowLastColumn="0" w:lastRowFirstColumn="0" w:lastRowLastColumn="0"/>
            </w:pPr>
            <w:r w:rsidRPr="00DA3BEF">
              <w:t>7</w:t>
            </w:r>
          </w:p>
        </w:tc>
      </w:tr>
      <w:tr w:rsidR="006C531D" w:rsidRPr="00F85792" w14:paraId="71A373DB" w14:textId="77777777" w:rsidTr="0037671C">
        <w:trPr>
          <w:trHeight w:val="346"/>
        </w:trPr>
        <w:tc>
          <w:tcPr>
            <w:cnfStyle w:val="001000000000" w:firstRow="0" w:lastRow="0" w:firstColumn="1" w:lastColumn="0" w:oddVBand="0" w:evenVBand="0" w:oddHBand="0" w:evenHBand="0" w:firstRowFirstColumn="0" w:firstRowLastColumn="0" w:lastRowFirstColumn="0" w:lastRowLastColumn="0"/>
            <w:tcW w:w="2920" w:type="pct"/>
            <w:noWrap/>
            <w:hideMark/>
          </w:tcPr>
          <w:p w14:paraId="658C8B3E" w14:textId="77777777" w:rsidR="006C531D" w:rsidRPr="00DA3BEF" w:rsidRDefault="2F81BDED" w:rsidP="007678E9">
            <w:pPr>
              <w:pStyle w:val="Tabletext"/>
              <w:keepNext/>
            </w:pPr>
            <w:r w:rsidRPr="00DA3BEF">
              <w:t>Regulators and other agencies</w:t>
            </w:r>
          </w:p>
        </w:tc>
        <w:tc>
          <w:tcPr>
            <w:tcW w:w="2080" w:type="pct"/>
            <w:noWrap/>
            <w:hideMark/>
          </w:tcPr>
          <w:p w14:paraId="5BC6B891" w14:textId="560AA384" w:rsidR="006C531D" w:rsidRPr="00DA3BEF" w:rsidRDefault="009A4802" w:rsidP="007678E9">
            <w:pPr>
              <w:pStyle w:val="Tabletext"/>
              <w:keepNext/>
              <w:jc w:val="right"/>
              <w:cnfStyle w:val="000000000000" w:firstRow="0" w:lastRow="0" w:firstColumn="0" w:lastColumn="0" w:oddVBand="0" w:evenVBand="0" w:oddHBand="0" w:evenHBand="0" w:firstRowFirstColumn="0" w:firstRowLastColumn="0" w:lastRowFirstColumn="0" w:lastRowLastColumn="0"/>
            </w:pPr>
            <w:r w:rsidRPr="00DA3BEF">
              <w:t>18</w:t>
            </w:r>
          </w:p>
        </w:tc>
      </w:tr>
      <w:tr w:rsidR="006C531D" w:rsidRPr="00F85792" w14:paraId="1F282E0D" w14:textId="77777777" w:rsidTr="0037671C">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2920" w:type="pct"/>
            <w:noWrap/>
            <w:hideMark/>
          </w:tcPr>
          <w:p w14:paraId="26A088F4" w14:textId="77777777" w:rsidR="006C531D" w:rsidRPr="00DA3BEF" w:rsidRDefault="2F81BDED" w:rsidP="007678E9">
            <w:pPr>
              <w:pStyle w:val="Tabletext"/>
              <w:keepNext/>
            </w:pPr>
            <w:r w:rsidRPr="00DA3BEF">
              <w:t>Sport, recreation, arts and facilities management</w:t>
            </w:r>
          </w:p>
        </w:tc>
        <w:tc>
          <w:tcPr>
            <w:tcW w:w="2080" w:type="pct"/>
            <w:noWrap/>
            <w:hideMark/>
          </w:tcPr>
          <w:p w14:paraId="77B2BDCC" w14:textId="712FE048" w:rsidR="006C531D" w:rsidRPr="00DA3BEF" w:rsidRDefault="00C32810" w:rsidP="007678E9">
            <w:pPr>
              <w:pStyle w:val="Tabletext"/>
              <w:keepNext/>
              <w:jc w:val="right"/>
              <w:cnfStyle w:val="000000100000" w:firstRow="0" w:lastRow="0" w:firstColumn="0" w:lastColumn="0" w:oddVBand="0" w:evenVBand="0" w:oddHBand="1" w:evenHBand="0" w:firstRowFirstColumn="0" w:firstRowLastColumn="0" w:lastRowFirstColumn="0" w:lastRowLastColumn="0"/>
            </w:pPr>
            <w:r w:rsidRPr="00DA3BEF">
              <w:t>13</w:t>
            </w:r>
          </w:p>
        </w:tc>
      </w:tr>
      <w:tr w:rsidR="006C531D" w:rsidRPr="00F85792" w14:paraId="1806440F" w14:textId="77777777" w:rsidTr="0037671C">
        <w:trPr>
          <w:trHeight w:val="260"/>
        </w:trPr>
        <w:tc>
          <w:tcPr>
            <w:cnfStyle w:val="001000000000" w:firstRow="0" w:lastRow="0" w:firstColumn="1" w:lastColumn="0" w:oddVBand="0" w:evenVBand="0" w:oddHBand="0" w:evenHBand="0" w:firstRowFirstColumn="0" w:firstRowLastColumn="0" w:lastRowFirstColumn="0" w:lastRowLastColumn="0"/>
            <w:tcW w:w="2920" w:type="pct"/>
            <w:noWrap/>
            <w:hideMark/>
          </w:tcPr>
          <w:p w14:paraId="637B74C6" w14:textId="77777777" w:rsidR="006C531D" w:rsidRPr="00DA3BEF" w:rsidRDefault="2F81BDED" w:rsidP="00076F8A">
            <w:pPr>
              <w:pStyle w:val="Tabletext"/>
            </w:pPr>
            <w:r w:rsidRPr="00DA3BEF">
              <w:t>TAFE and other education</w:t>
            </w:r>
          </w:p>
        </w:tc>
        <w:tc>
          <w:tcPr>
            <w:tcW w:w="2080" w:type="pct"/>
            <w:noWrap/>
            <w:hideMark/>
          </w:tcPr>
          <w:p w14:paraId="123BB7C9" w14:textId="54BC287C" w:rsidR="006C531D" w:rsidRPr="00DA3BEF" w:rsidRDefault="2F81BDED" w:rsidP="00076F8A">
            <w:pPr>
              <w:pStyle w:val="Tabletext"/>
              <w:jc w:val="right"/>
              <w:cnfStyle w:val="000000000000" w:firstRow="0" w:lastRow="0" w:firstColumn="0" w:lastColumn="0" w:oddVBand="0" w:evenVBand="0" w:oddHBand="0" w:evenHBand="0" w:firstRowFirstColumn="0" w:firstRowLastColumn="0" w:lastRowFirstColumn="0" w:lastRowLastColumn="0"/>
            </w:pPr>
            <w:r w:rsidRPr="00DA3BEF">
              <w:t>15</w:t>
            </w:r>
          </w:p>
        </w:tc>
      </w:tr>
      <w:tr w:rsidR="006C531D" w:rsidRPr="00F85792" w14:paraId="6EF57D88" w14:textId="77777777" w:rsidTr="0037671C">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2920" w:type="pct"/>
            <w:noWrap/>
            <w:hideMark/>
          </w:tcPr>
          <w:p w14:paraId="436DA31B" w14:textId="77777777" w:rsidR="006C531D" w:rsidRPr="00DA3BEF" w:rsidRDefault="2F81BDED" w:rsidP="00076F8A">
            <w:pPr>
              <w:pStyle w:val="Tabletext"/>
            </w:pPr>
            <w:r w:rsidRPr="00DA3BEF">
              <w:t>Transport, construction and infrastructure</w:t>
            </w:r>
          </w:p>
        </w:tc>
        <w:tc>
          <w:tcPr>
            <w:tcW w:w="2080" w:type="pct"/>
            <w:noWrap/>
            <w:hideMark/>
          </w:tcPr>
          <w:p w14:paraId="60170A5D" w14:textId="516A007A" w:rsidR="006C531D" w:rsidRPr="00DA3BEF" w:rsidRDefault="00C32810" w:rsidP="00076F8A">
            <w:pPr>
              <w:pStyle w:val="Tabletext"/>
              <w:jc w:val="right"/>
              <w:cnfStyle w:val="000000100000" w:firstRow="0" w:lastRow="0" w:firstColumn="0" w:lastColumn="0" w:oddVBand="0" w:evenVBand="0" w:oddHBand="1" w:evenHBand="0" w:firstRowFirstColumn="0" w:firstRowLastColumn="0" w:lastRowFirstColumn="0" w:lastRowLastColumn="0"/>
            </w:pPr>
            <w:r w:rsidRPr="00DA3BEF">
              <w:t>16</w:t>
            </w:r>
          </w:p>
        </w:tc>
      </w:tr>
      <w:tr w:rsidR="006C531D" w:rsidRPr="00F85792" w14:paraId="062F1610" w14:textId="77777777" w:rsidTr="0037671C">
        <w:trPr>
          <w:trHeight w:val="346"/>
        </w:trPr>
        <w:tc>
          <w:tcPr>
            <w:cnfStyle w:val="001000000000" w:firstRow="0" w:lastRow="0" w:firstColumn="1" w:lastColumn="0" w:oddVBand="0" w:evenVBand="0" w:oddHBand="0" w:evenHBand="0" w:firstRowFirstColumn="0" w:firstRowLastColumn="0" w:lastRowFirstColumn="0" w:lastRowLastColumn="0"/>
            <w:tcW w:w="2920" w:type="pct"/>
            <w:noWrap/>
            <w:hideMark/>
          </w:tcPr>
          <w:p w14:paraId="5ADDABE3" w14:textId="77777777" w:rsidR="006C531D" w:rsidRPr="00DA3BEF" w:rsidRDefault="2F81BDED" w:rsidP="00076F8A">
            <w:pPr>
              <w:pStyle w:val="Tabletext"/>
            </w:pPr>
            <w:r w:rsidRPr="00DA3BEF">
              <w:t>Water and land management</w:t>
            </w:r>
          </w:p>
        </w:tc>
        <w:tc>
          <w:tcPr>
            <w:tcW w:w="2080" w:type="pct"/>
            <w:noWrap/>
            <w:hideMark/>
          </w:tcPr>
          <w:p w14:paraId="05180972" w14:textId="6AA12395" w:rsidR="006C531D" w:rsidRPr="00DA3BEF" w:rsidRDefault="00C32810" w:rsidP="00076F8A">
            <w:pPr>
              <w:pStyle w:val="Tabletext"/>
              <w:jc w:val="right"/>
              <w:cnfStyle w:val="000000000000" w:firstRow="0" w:lastRow="0" w:firstColumn="0" w:lastColumn="0" w:oddVBand="0" w:evenVBand="0" w:oddHBand="0" w:evenHBand="0" w:firstRowFirstColumn="0" w:firstRowLastColumn="0" w:lastRowFirstColumn="0" w:lastRowLastColumn="0"/>
            </w:pPr>
            <w:r w:rsidRPr="00DA3BEF">
              <w:t>1</w:t>
            </w:r>
            <w:r w:rsidR="00E03706" w:rsidRPr="00DA3BEF">
              <w:t>5</w:t>
            </w:r>
          </w:p>
        </w:tc>
      </w:tr>
      <w:tr w:rsidR="00396B25" w:rsidRPr="00F85792" w14:paraId="0BB29681" w14:textId="77777777" w:rsidTr="0037671C">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2920" w:type="pct"/>
            <w:noWrap/>
          </w:tcPr>
          <w:p w14:paraId="4C912ACC" w14:textId="0BD23CCD" w:rsidR="00396B25" w:rsidRPr="00DA3BEF" w:rsidRDefault="00396B25" w:rsidP="5710C580">
            <w:pPr>
              <w:pStyle w:val="Tabletext"/>
              <w:rPr>
                <w:b/>
              </w:rPr>
            </w:pPr>
            <w:r w:rsidRPr="00DA3BEF">
              <w:rPr>
                <w:b/>
              </w:rPr>
              <w:t>All industries combined</w:t>
            </w:r>
          </w:p>
        </w:tc>
        <w:tc>
          <w:tcPr>
            <w:tcW w:w="2080" w:type="pct"/>
            <w:noWrap/>
          </w:tcPr>
          <w:p w14:paraId="7823AD0C" w14:textId="42DEEE1C" w:rsidR="00396B25" w:rsidRPr="00DA3BEF" w:rsidRDefault="00C32810" w:rsidP="5710C580">
            <w:pPr>
              <w:pStyle w:val="Tabletext"/>
              <w:jc w:val="right"/>
              <w:cnfStyle w:val="000000100000" w:firstRow="0" w:lastRow="0" w:firstColumn="0" w:lastColumn="0" w:oddVBand="0" w:evenVBand="0" w:oddHBand="1" w:evenHBand="0" w:firstRowFirstColumn="0" w:firstRowLastColumn="0" w:lastRowFirstColumn="0" w:lastRowLastColumn="0"/>
              <w:rPr>
                <w:b/>
              </w:rPr>
            </w:pPr>
            <w:r w:rsidRPr="00DA3BEF">
              <w:rPr>
                <w:b/>
              </w:rPr>
              <w:t>15</w:t>
            </w:r>
          </w:p>
        </w:tc>
      </w:tr>
    </w:tbl>
    <w:p w14:paraId="1E84D67F" w14:textId="77922FFC" w:rsidR="00EE27FB" w:rsidRDefault="00EE27FB" w:rsidP="00963320">
      <w:pPr>
        <w:pStyle w:val="Sourcefortablesfigures"/>
      </w:pPr>
      <w:r>
        <w:t xml:space="preserve">Note: </w:t>
      </w:r>
      <w:r w:rsidR="00851064">
        <w:t>2020 data may reflect bonus b</w:t>
      </w:r>
      <w:r w:rsidR="00046C6C">
        <w:t>u</w:t>
      </w:r>
      <w:r w:rsidR="00851064">
        <w:t xml:space="preserve">y-out arrangements that had been settled by 30 June 2020. </w:t>
      </w:r>
    </w:p>
    <w:p w14:paraId="48D596F9" w14:textId="30154F7C" w:rsidR="006C531D" w:rsidRDefault="00963320" w:rsidP="00963320">
      <w:pPr>
        <w:pStyle w:val="Sourcefortablesfigures"/>
      </w:pPr>
      <w:r w:rsidRPr="00DA3BEF">
        <w:t xml:space="preserve">Source: </w:t>
      </w:r>
      <w:r w:rsidR="2B7D9601" w:rsidRPr="00DA3BEF">
        <w:t>V</w:t>
      </w:r>
      <w:r w:rsidRPr="00DA3BEF">
        <w:t xml:space="preserve">PSC, </w:t>
      </w:r>
      <w:r w:rsidR="00EB765E">
        <w:t xml:space="preserve">public entity </w:t>
      </w:r>
      <w:r w:rsidRPr="00DA3BEF">
        <w:t>executive workforce data collection 201</w:t>
      </w:r>
      <w:r w:rsidR="00435D5B" w:rsidRPr="00DA3BEF">
        <w:t>5</w:t>
      </w:r>
      <w:r w:rsidRPr="00DA3BEF">
        <w:t>, 20</w:t>
      </w:r>
      <w:r w:rsidR="00435D5B" w:rsidRPr="00DA3BEF">
        <w:t>20</w:t>
      </w:r>
      <w:r w:rsidRPr="00DA3BEF">
        <w:t>.</w:t>
      </w:r>
    </w:p>
    <w:p w14:paraId="47BE44EE" w14:textId="7A07494B" w:rsidR="00B37108" w:rsidRDefault="00D3678F" w:rsidP="00B33F31">
      <w:pPr>
        <w:pStyle w:val="VIRTHeading3"/>
        <w:keepNext/>
      </w:pPr>
      <w:r>
        <w:lastRenderedPageBreak/>
        <w:t>A</w:t>
      </w:r>
      <w:r w:rsidR="00B37108">
        <w:t>lignment with VPS</w:t>
      </w:r>
      <w:r w:rsidR="00F507AB">
        <w:t xml:space="preserve"> </w:t>
      </w:r>
      <w:r w:rsidR="00F35EC3">
        <w:t xml:space="preserve">subordinate </w:t>
      </w:r>
      <w:r w:rsidR="00F507AB">
        <w:t>remuneration</w:t>
      </w:r>
      <w:r w:rsidR="00B37108">
        <w:t xml:space="preserve"> bands</w:t>
      </w:r>
    </w:p>
    <w:p w14:paraId="35DBC9B3" w14:textId="38FA4F60" w:rsidR="002511E7" w:rsidRPr="00EB3FB4" w:rsidRDefault="00B96502" w:rsidP="00F85FCC">
      <w:pPr>
        <w:pStyle w:val="Paragraph"/>
      </w:pPr>
      <w:r>
        <w:t xml:space="preserve">VPS executives are remunerated within the bands set by the Tribunal in its </w:t>
      </w:r>
      <w:r w:rsidR="007365B4" w:rsidRPr="007365B4">
        <w:t>VPS Determination</w:t>
      </w:r>
      <w:r w:rsidRPr="5710C580">
        <w:rPr>
          <w:i/>
          <w:iCs/>
        </w:rPr>
        <w:t>.</w:t>
      </w:r>
      <w:r w:rsidR="00F35EC3">
        <w:t xml:space="preserve"> The VPS Determination made three remuneration bands for subordinate executives</w:t>
      </w:r>
      <w:r w:rsidR="007B1CEE">
        <w:t>, SES-1 (lowest band), SES-2 and SES-3</w:t>
      </w:r>
      <w:r w:rsidR="00B961A1">
        <w:t>, along with a separate remuneration band for department Secretaries and the VPSC Commissioner.</w:t>
      </w:r>
    </w:p>
    <w:p w14:paraId="40C22DF7" w14:textId="2EB49ABE" w:rsidR="00495D36" w:rsidRDefault="0075344A" w:rsidP="00C45339">
      <w:pPr>
        <w:pStyle w:val="Paragraph"/>
      </w:pPr>
      <w:r>
        <w:t xml:space="preserve">Analysis of the TRPs for executives employed in prescribed public entities </w:t>
      </w:r>
      <w:r w:rsidR="005A1996">
        <w:t xml:space="preserve">shows that a majority of </w:t>
      </w:r>
      <w:r w:rsidR="0085511D">
        <w:t xml:space="preserve">public </w:t>
      </w:r>
      <w:r w:rsidR="005A1996">
        <w:t>entit</w:t>
      </w:r>
      <w:r w:rsidR="0085511D">
        <w:t xml:space="preserve">y executives </w:t>
      </w:r>
      <w:r w:rsidR="210E3BB6">
        <w:t xml:space="preserve">across industry segments </w:t>
      </w:r>
      <w:r w:rsidR="0085511D">
        <w:t xml:space="preserve">are remunerated </w:t>
      </w:r>
      <w:r w:rsidR="77325251">
        <w:t>within</w:t>
      </w:r>
      <w:r w:rsidR="0085511D">
        <w:t xml:space="preserve"> the VPS</w:t>
      </w:r>
      <w:r w:rsidR="00E57A34">
        <w:t xml:space="preserve"> </w:t>
      </w:r>
      <w:r w:rsidR="00A65667">
        <w:t xml:space="preserve">subordinate </w:t>
      </w:r>
      <w:r w:rsidR="00E57A34">
        <w:t xml:space="preserve">executive remuneration bands </w:t>
      </w:r>
      <w:r w:rsidR="00B544E7">
        <w:t>set by the Tribunal effective from 1 July 2020</w:t>
      </w:r>
      <w:r w:rsidR="00E57A34">
        <w:t xml:space="preserve"> </w:t>
      </w:r>
      <w:r w:rsidR="00E57A34" w:rsidRPr="00341919">
        <w:t xml:space="preserve">(figure </w:t>
      </w:r>
      <w:r w:rsidR="00240C65" w:rsidRPr="00341919">
        <w:t>4</w:t>
      </w:r>
      <w:r w:rsidR="00E57A34" w:rsidRPr="00341919">
        <w:t>.</w:t>
      </w:r>
      <w:r w:rsidR="00341919" w:rsidRPr="00341919">
        <w:t>2</w:t>
      </w:r>
      <w:r w:rsidR="00E57A34" w:rsidRPr="00341919">
        <w:t>).</w:t>
      </w:r>
    </w:p>
    <w:p w14:paraId="58E41BCC" w14:textId="70D82161" w:rsidR="00C3586C" w:rsidRDefault="00C3586C" w:rsidP="006B3E9B">
      <w:pPr>
        <w:pStyle w:val="Figureheading"/>
      </w:pPr>
      <w:bookmarkStart w:id="139" w:name="_Toc52892551"/>
      <w:bookmarkStart w:id="140" w:name="_Toc59090204"/>
      <w:r>
        <w:t xml:space="preserve">Figure </w:t>
      </w:r>
      <w:r w:rsidR="00240C65">
        <w:t>4</w:t>
      </w:r>
      <w:r>
        <w:t>.</w:t>
      </w:r>
      <w:r w:rsidR="00341919">
        <w:t>2</w:t>
      </w:r>
      <w:r>
        <w:t>: distribution of public entity executive</w:t>
      </w:r>
      <w:r w:rsidR="00B544E7">
        <w:t xml:space="preserve"> TRPs</w:t>
      </w:r>
      <w:r>
        <w:t xml:space="preserve"> across the </w:t>
      </w:r>
      <w:r w:rsidR="00B544E7">
        <w:t xml:space="preserve">new VPS </w:t>
      </w:r>
      <w:r w:rsidR="007366C5">
        <w:t xml:space="preserve">subordinate </w:t>
      </w:r>
      <w:r w:rsidR="00B544E7">
        <w:t xml:space="preserve">executive remuneration </w:t>
      </w:r>
      <w:r w:rsidR="003B1D15">
        <w:t xml:space="preserve">bands </w:t>
      </w:r>
      <w:r w:rsidR="00B544E7">
        <w:t>effective 1 July 2020</w:t>
      </w:r>
      <w:bookmarkEnd w:id="139"/>
      <w:bookmarkEnd w:id="140"/>
    </w:p>
    <w:p w14:paraId="7EDFC904" w14:textId="1044BA29" w:rsidR="00E57A34" w:rsidRDefault="0037022D" w:rsidP="009A6266">
      <w:pPr>
        <w:pStyle w:val="Sourcefortablesfigures"/>
      </w:pPr>
      <w:r>
        <w:rPr>
          <w:noProof/>
        </w:rPr>
        <w:drawing>
          <wp:inline distT="0" distB="0" distL="0" distR="0" wp14:anchorId="478D75DD" wp14:editId="7D785420">
            <wp:extent cx="5321936" cy="3934436"/>
            <wp:effectExtent l="0" t="0" r="0"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pic:nvPicPr>
                  <pic:blipFill>
                    <a:blip r:embed="rId67">
                      <a:extLst>
                        <a:ext uri="{28A0092B-C50C-407E-A947-70E740481C1C}">
                          <a14:useLocalDpi xmlns:a14="http://schemas.microsoft.com/office/drawing/2010/main" val="0"/>
                        </a:ext>
                      </a:extLst>
                    </a:blip>
                    <a:stretch>
                      <a:fillRect/>
                    </a:stretch>
                  </pic:blipFill>
                  <pic:spPr>
                    <a:xfrm>
                      <a:off x="0" y="0"/>
                      <a:ext cx="5321936" cy="3934436"/>
                    </a:xfrm>
                    <a:prstGeom prst="rect">
                      <a:avLst/>
                    </a:prstGeom>
                  </pic:spPr>
                </pic:pic>
              </a:graphicData>
            </a:graphic>
          </wp:inline>
        </w:drawing>
      </w:r>
    </w:p>
    <w:p w14:paraId="71CCF54C" w14:textId="710CC945" w:rsidR="009A6266" w:rsidRDefault="009A6266" w:rsidP="009A6266">
      <w:pPr>
        <w:pStyle w:val="Sourcefortablesfigures"/>
      </w:pPr>
      <w:r>
        <w:t>Source: VPSC, public entity executive workforce data collection, 20</w:t>
      </w:r>
      <w:r w:rsidR="008A4C34">
        <w:t>20.</w:t>
      </w:r>
    </w:p>
    <w:p w14:paraId="4E04DF2F" w14:textId="5C7C309C" w:rsidR="009A6266" w:rsidRPr="009A6266" w:rsidRDefault="009A6266" w:rsidP="009A6266">
      <w:pPr>
        <w:pStyle w:val="Parabeforeabulletlist"/>
      </w:pPr>
      <w:r w:rsidRPr="009A6266">
        <w:t>Based on 30 June 20</w:t>
      </w:r>
      <w:r w:rsidR="00487384">
        <w:t>20</w:t>
      </w:r>
      <w:r w:rsidRPr="009A6266">
        <w:t xml:space="preserve"> data: </w:t>
      </w:r>
    </w:p>
    <w:p w14:paraId="2BF2FAB9" w14:textId="53CBFDF7" w:rsidR="009A6266" w:rsidRPr="009A6266" w:rsidRDefault="009F67B0" w:rsidP="009A6266">
      <w:pPr>
        <w:pStyle w:val="VIRTBulletpoints"/>
      </w:pPr>
      <w:r>
        <w:t xml:space="preserve">around half </w:t>
      </w:r>
      <w:r w:rsidR="005E229E">
        <w:t>(3</w:t>
      </w:r>
      <w:r w:rsidR="00607B30">
        <w:t>8</w:t>
      </w:r>
      <w:r w:rsidR="005E229E">
        <w:t>0</w:t>
      </w:r>
      <w:r w:rsidR="00607B30">
        <w:t xml:space="preserve"> executives</w:t>
      </w:r>
      <w:r w:rsidR="005E229E">
        <w:t>)</w:t>
      </w:r>
      <w:r w:rsidR="00607B30">
        <w:t xml:space="preserve"> </w:t>
      </w:r>
      <w:r w:rsidR="005E229E">
        <w:t xml:space="preserve">of </w:t>
      </w:r>
      <w:r w:rsidR="009A6266" w:rsidRPr="009A6266">
        <w:t>public entity executives receive a TRP within the new SES-1 remuneration band</w:t>
      </w:r>
    </w:p>
    <w:p w14:paraId="0EF83EB8" w14:textId="692E4DC6" w:rsidR="00425B02" w:rsidRDefault="009A6266" w:rsidP="009A6266">
      <w:pPr>
        <w:pStyle w:val="VIRTBulletpoints"/>
      </w:pPr>
      <w:r w:rsidRPr="009A6266">
        <w:t>1</w:t>
      </w:r>
      <w:r w:rsidR="002E3C03">
        <w:t>1</w:t>
      </w:r>
      <w:r w:rsidR="00333365">
        <w:t xml:space="preserve"> per cent</w:t>
      </w:r>
      <w:r w:rsidRPr="009A6266">
        <w:t xml:space="preserve"> of executives </w:t>
      </w:r>
      <w:r w:rsidR="009034F3">
        <w:t>(87 executives)</w:t>
      </w:r>
      <w:r w:rsidRPr="009A6266">
        <w:t xml:space="preserve"> receive a TRP outside of the SES bands, </w:t>
      </w:r>
      <w:r w:rsidR="00425B02">
        <w:t>consisting of:</w:t>
      </w:r>
    </w:p>
    <w:p w14:paraId="37223691" w14:textId="05523B10" w:rsidR="00425B02" w:rsidRDefault="005E09B6" w:rsidP="00425B02">
      <w:pPr>
        <w:pStyle w:val="VIRTBulletpoints"/>
        <w:numPr>
          <w:ilvl w:val="1"/>
          <w:numId w:val="4"/>
        </w:numPr>
      </w:pPr>
      <w:r>
        <w:lastRenderedPageBreak/>
        <w:t>8</w:t>
      </w:r>
      <w:r w:rsidR="009A6266" w:rsidRPr="009A6266">
        <w:t xml:space="preserve"> CEOs</w:t>
      </w:r>
      <w:r w:rsidR="00243B11">
        <w:t xml:space="preserve"> and one subordinate executive</w:t>
      </w:r>
      <w:r w:rsidR="009A6266" w:rsidRPr="009A6266">
        <w:t> paid above the top of the SES-3 band ($479,900)</w:t>
      </w:r>
    </w:p>
    <w:p w14:paraId="5BE9EB27" w14:textId="1D85F55A" w:rsidR="009A6266" w:rsidRDefault="009A6266" w:rsidP="00425B02">
      <w:pPr>
        <w:pStyle w:val="VIRTBulletpoints"/>
        <w:numPr>
          <w:ilvl w:val="1"/>
          <w:numId w:val="4"/>
        </w:numPr>
      </w:pPr>
      <w:r w:rsidRPr="009A6266">
        <w:t>1</w:t>
      </w:r>
      <w:r w:rsidR="005E09B6">
        <w:t>7</w:t>
      </w:r>
      <w:r w:rsidRPr="009A6266">
        <w:t xml:space="preserve"> CEOs </w:t>
      </w:r>
      <w:r w:rsidR="00243B11">
        <w:t>and 6</w:t>
      </w:r>
      <w:r w:rsidR="002E107A">
        <w:t>1</w:t>
      </w:r>
      <w:r w:rsidR="00243B11">
        <w:t xml:space="preserve"> subordinate executives</w:t>
      </w:r>
      <w:r w:rsidRPr="009A6266">
        <w:t xml:space="preserve"> paid below the base of the SES-1 band ($192,800).</w:t>
      </w:r>
    </w:p>
    <w:p w14:paraId="10167380" w14:textId="2ED5118F" w:rsidR="008C2502" w:rsidRDefault="008C2502" w:rsidP="008C2502">
      <w:pPr>
        <w:pStyle w:val="Paragraph"/>
      </w:pPr>
      <w:r>
        <w:t xml:space="preserve">Through consultations, the Tribunal heard that </w:t>
      </w:r>
      <w:r w:rsidR="002A5948">
        <w:t xml:space="preserve">alignment with VPS </w:t>
      </w:r>
      <w:r w:rsidR="005B75C4">
        <w:t xml:space="preserve">remuneration bands may be </w:t>
      </w:r>
      <w:r w:rsidR="40F0E628">
        <w:t>a</w:t>
      </w:r>
      <w:r w:rsidR="005B75C4">
        <w:t xml:space="preserve"> consequence of the restrictions imposed by </w:t>
      </w:r>
      <w:r w:rsidR="00663762">
        <w:t xml:space="preserve">government remuneration policies. </w:t>
      </w:r>
      <w:r w:rsidR="0085236D">
        <w:t>For example</w:t>
      </w:r>
      <w:r w:rsidR="00663762">
        <w:t>, some round</w:t>
      </w:r>
      <w:r w:rsidR="00E424C4">
        <w:t xml:space="preserve"> </w:t>
      </w:r>
      <w:r w:rsidR="00663762">
        <w:t>table participants noted that</w:t>
      </w:r>
      <w:r w:rsidR="00251ECD">
        <w:t xml:space="preserve"> a larger number of CEOs would </w:t>
      </w:r>
      <w:r w:rsidR="007366C5">
        <w:t xml:space="preserve">likely </w:t>
      </w:r>
      <w:r w:rsidR="00F242EB">
        <w:t>have been</w:t>
      </w:r>
      <w:r w:rsidR="00251ECD">
        <w:t xml:space="preserve"> paid </w:t>
      </w:r>
      <w:r w:rsidR="00F242EB">
        <w:t>above</w:t>
      </w:r>
      <w:r w:rsidR="00251ECD">
        <w:t xml:space="preserve"> the </w:t>
      </w:r>
      <w:r w:rsidR="006250E4" w:rsidRPr="00A55F03">
        <w:t>SES-3</w:t>
      </w:r>
      <w:r w:rsidR="0085236D">
        <w:t xml:space="preserve"> </w:t>
      </w:r>
      <w:r w:rsidR="00A55F03">
        <w:t xml:space="preserve">band </w:t>
      </w:r>
      <w:r w:rsidR="0085236D">
        <w:t>in the absence of regulation.</w:t>
      </w:r>
    </w:p>
    <w:p w14:paraId="04918515" w14:textId="6E712B95" w:rsidR="002D1496" w:rsidRDefault="00E86EF1" w:rsidP="003619A1">
      <w:pPr>
        <w:pStyle w:val="VIRTHeading3"/>
        <w:keepNext/>
      </w:pPr>
      <w:r>
        <w:t>N</w:t>
      </w:r>
      <w:r w:rsidR="002D1496">
        <w:t>on-executive remuneration</w:t>
      </w:r>
      <w:r w:rsidR="002A60F6">
        <w:t xml:space="preserve"> trends</w:t>
      </w:r>
      <w:r>
        <w:t xml:space="preserve"> in public entities</w:t>
      </w:r>
    </w:p>
    <w:p w14:paraId="269DD03A" w14:textId="2303F4E1" w:rsidR="00326E32" w:rsidRPr="009D2633" w:rsidRDefault="00F33589" w:rsidP="00320B2C">
      <w:pPr>
        <w:pStyle w:val="Paragraph"/>
      </w:pPr>
      <w:r>
        <w:t>T</w:t>
      </w:r>
      <w:r w:rsidR="009A11B3" w:rsidRPr="009D2633">
        <w:t>he Tribunal</w:t>
      </w:r>
      <w:r w:rsidR="009A11B3" w:rsidRPr="009D2633" w:rsidDel="00FE1845">
        <w:t xml:space="preserve"> </w:t>
      </w:r>
      <w:r>
        <w:t>was informed by</w:t>
      </w:r>
      <w:r w:rsidR="0048385F" w:rsidDel="00F33589">
        <w:t xml:space="preserve"> </w:t>
      </w:r>
      <w:r w:rsidR="009A11B3" w:rsidRPr="009D2633">
        <w:t xml:space="preserve">some </w:t>
      </w:r>
      <w:r>
        <w:t>participants</w:t>
      </w:r>
      <w:r w:rsidR="009A11B3" w:rsidRPr="009D2633">
        <w:t xml:space="preserve"> that there has been compression</w:t>
      </w:r>
      <w:r w:rsidR="00F84889">
        <w:t>, and in some cases, overlap,</w:t>
      </w:r>
      <w:r w:rsidR="009A11B3" w:rsidRPr="009D2633">
        <w:t xml:space="preserve"> between the highest non</w:t>
      </w:r>
      <w:r w:rsidR="00A67067">
        <w:t>-</w:t>
      </w:r>
      <w:r w:rsidR="009A11B3" w:rsidRPr="009D2633">
        <w:t>executive and the lowest executive remuneration</w:t>
      </w:r>
      <w:r w:rsidR="000332F3">
        <w:t xml:space="preserve"> </w:t>
      </w:r>
      <w:r w:rsidR="007366C5">
        <w:t xml:space="preserve">rates </w:t>
      </w:r>
      <w:r w:rsidR="000332F3">
        <w:t>in their entity</w:t>
      </w:r>
      <w:r w:rsidR="009A11B3" w:rsidRPr="009D2633">
        <w:t xml:space="preserve">. </w:t>
      </w:r>
      <w:r w:rsidR="00C335FE" w:rsidRPr="00C33C96">
        <w:t>Several submissions highlighted that the salaries of non</w:t>
      </w:r>
      <w:r w:rsidR="00BC6053">
        <w:noBreakHyphen/>
      </w:r>
      <w:r w:rsidR="00C335FE" w:rsidRPr="00C33C96">
        <w:t xml:space="preserve">executive staff have, in general, grown at a faster rate than executive salaries, and in some cases the </w:t>
      </w:r>
      <w:r w:rsidR="00847DCA" w:rsidRPr="00C33C96">
        <w:t>salary</w:t>
      </w:r>
      <w:r w:rsidR="00C335FE" w:rsidRPr="00C33C96">
        <w:t xml:space="preserve"> of </w:t>
      </w:r>
      <w:r w:rsidR="00CC5D36" w:rsidRPr="00C33C96">
        <w:t>some</w:t>
      </w:r>
      <w:r w:rsidR="00847DCA" w:rsidRPr="00C33C96">
        <w:t xml:space="preserve"> higher paid</w:t>
      </w:r>
      <w:r w:rsidR="00C335FE" w:rsidRPr="00C33C96">
        <w:t xml:space="preserve"> staff </w:t>
      </w:r>
      <w:r w:rsidR="009628CC" w:rsidRPr="00C33C96">
        <w:t>covered by</w:t>
      </w:r>
      <w:r w:rsidR="00C335FE" w:rsidRPr="00C33C96">
        <w:t xml:space="preserve"> enterprise agreements was very close to or had overtaken executive remuneration</w:t>
      </w:r>
      <w:r w:rsidR="00E476F4" w:rsidRPr="00C33C96">
        <w:t xml:space="preserve"> (</w:t>
      </w:r>
      <w:r w:rsidR="005C661A" w:rsidRPr="00C33C96">
        <w:t>b</w:t>
      </w:r>
      <w:r w:rsidR="00E476F4" w:rsidRPr="00C33C96">
        <w:t>ox 4.</w:t>
      </w:r>
      <w:r w:rsidR="00341919" w:rsidRPr="00C33C96">
        <w:t>1</w:t>
      </w:r>
      <w:r w:rsidR="00E476F4" w:rsidRPr="00C33C96">
        <w:t>).</w:t>
      </w:r>
    </w:p>
    <w:p w14:paraId="42573582" w14:textId="771FC79B" w:rsidR="00C07BE7" w:rsidRPr="001571B7" w:rsidRDefault="008E5CE1" w:rsidP="007943B4">
      <w:pPr>
        <w:pStyle w:val="Parabeforeabulletlist"/>
      </w:pPr>
      <w:r w:rsidRPr="001571B7">
        <w:t xml:space="preserve">The Tribunal </w:t>
      </w:r>
      <w:r w:rsidR="00BC6053" w:rsidRPr="001571B7">
        <w:t>heard that</w:t>
      </w:r>
      <w:r w:rsidR="00886AE7">
        <w:t xml:space="preserve"> remuneration</w:t>
      </w:r>
      <w:r w:rsidR="00BC6053" w:rsidRPr="001571B7">
        <w:t xml:space="preserve"> compression</w:t>
      </w:r>
      <w:r w:rsidR="00886AE7">
        <w:t xml:space="preserve"> and/or overlap</w:t>
      </w:r>
      <w:r w:rsidR="00C07BE7" w:rsidRPr="001571B7">
        <w:t xml:space="preserve"> can reduce the incentive for non</w:t>
      </w:r>
      <w:r w:rsidR="00965431">
        <w:noBreakHyphen/>
      </w:r>
      <w:r w:rsidR="00C07BE7" w:rsidRPr="001571B7">
        <w:t xml:space="preserve">executive employees </w:t>
      </w:r>
      <w:r w:rsidR="00E94AA5" w:rsidRPr="001571B7">
        <w:t>to seek advance</w:t>
      </w:r>
      <w:r w:rsidR="009E5F1B" w:rsidRPr="001571B7">
        <w:t>ment</w:t>
      </w:r>
      <w:r w:rsidR="00E94AA5" w:rsidRPr="001571B7">
        <w:t xml:space="preserve"> to executive positions, in particular as:</w:t>
      </w:r>
    </w:p>
    <w:p w14:paraId="26167E6D" w14:textId="3036C089" w:rsidR="00E94AA5" w:rsidRPr="001571B7" w:rsidRDefault="00E94AA5" w:rsidP="005D49EC">
      <w:pPr>
        <w:pStyle w:val="VIRTBulletpoints"/>
      </w:pPr>
      <w:r w:rsidRPr="001571B7">
        <w:t>executive roles generally have greater levels of responsibility and risk</w:t>
      </w:r>
    </w:p>
    <w:p w14:paraId="3F8506EF" w14:textId="007C8238" w:rsidR="00E94AA5" w:rsidRPr="001571B7" w:rsidRDefault="00F176FA" w:rsidP="005D49EC">
      <w:pPr>
        <w:pStyle w:val="VIRTBulletpoints"/>
      </w:pPr>
      <w:r w:rsidRPr="001571B7">
        <w:t xml:space="preserve">non-executive </w:t>
      </w:r>
      <w:r w:rsidR="00D029CB" w:rsidRPr="001571B7">
        <w:t>employees</w:t>
      </w:r>
      <w:r w:rsidRPr="001571B7">
        <w:t xml:space="preserve"> covered by an enterprise agreement </w:t>
      </w:r>
      <w:r w:rsidR="00D029CB" w:rsidRPr="001571B7">
        <w:t xml:space="preserve">may be provided with additional entitlements </w:t>
      </w:r>
      <w:r w:rsidR="005D49EC" w:rsidRPr="001571B7">
        <w:t>(e.g. allowances or overtime rates) that are not provided to executives</w:t>
      </w:r>
    </w:p>
    <w:p w14:paraId="69E1F12E" w14:textId="4CAB7771" w:rsidR="005D49EC" w:rsidRPr="001571B7" w:rsidRDefault="00510E3D" w:rsidP="00752E50">
      <w:pPr>
        <w:pStyle w:val="VIRTBulletpoints"/>
      </w:pPr>
      <w:r w:rsidRPr="001571B7">
        <w:t xml:space="preserve">taking on an executive role may </w:t>
      </w:r>
      <w:r w:rsidR="00D1729B" w:rsidRPr="001571B7">
        <w:t>reduce</w:t>
      </w:r>
      <w:r w:rsidRPr="001571B7">
        <w:t xml:space="preserve"> job security, as the PEER </w:t>
      </w:r>
      <w:r w:rsidR="00D1729B" w:rsidRPr="001571B7">
        <w:t xml:space="preserve">Policy requires that executives are employed using a </w:t>
      </w:r>
      <w:r w:rsidR="00EF53EC" w:rsidRPr="001571B7">
        <w:t>fixed</w:t>
      </w:r>
      <w:r w:rsidR="008E5CE1" w:rsidRPr="001571B7">
        <w:t>-</w:t>
      </w:r>
      <w:r w:rsidR="00EF53EC" w:rsidRPr="001571B7">
        <w:t xml:space="preserve">term contract </w:t>
      </w:r>
      <w:r w:rsidR="00D1729B" w:rsidRPr="001571B7">
        <w:t>of no more than five years</w:t>
      </w:r>
      <w:r w:rsidR="000C44FB">
        <w:t xml:space="preserve"> </w:t>
      </w:r>
      <w:r w:rsidR="000C44FB" w:rsidRPr="00CE0C40">
        <w:t xml:space="preserve">and </w:t>
      </w:r>
      <w:r w:rsidR="008376D7" w:rsidRPr="00CE0C40">
        <w:t>are subject to</w:t>
      </w:r>
      <w:r w:rsidR="000C44FB" w:rsidRPr="00CE0C40">
        <w:t xml:space="preserve"> terminat</w:t>
      </w:r>
      <w:r w:rsidR="008376D7" w:rsidRPr="00CE0C40">
        <w:t>ion</w:t>
      </w:r>
      <w:r w:rsidR="000C44FB" w:rsidRPr="00CE0C40">
        <w:t xml:space="preserve"> with four months</w:t>
      </w:r>
      <w:r w:rsidR="004F6D83" w:rsidRPr="00CE0C40">
        <w:t>’</w:t>
      </w:r>
      <w:r w:rsidR="000C44FB" w:rsidRPr="00CE0C40">
        <w:t xml:space="preserve"> notice</w:t>
      </w:r>
      <w:r w:rsidR="00E4695C" w:rsidRPr="00CE0C40">
        <w:t xml:space="preserve">, </w:t>
      </w:r>
      <w:r w:rsidR="001802A7" w:rsidRPr="00CE0C40">
        <w:t>while</w:t>
      </w:r>
      <w:r w:rsidR="00D527E4" w:rsidRPr="00CE0C40">
        <w:t xml:space="preserve"> non</w:t>
      </w:r>
      <w:r w:rsidR="00415A57" w:rsidRPr="00CE0C40">
        <w:noBreakHyphen/>
      </w:r>
      <w:r w:rsidR="00D527E4" w:rsidRPr="00CE0C40">
        <w:t xml:space="preserve">executive staff may </w:t>
      </w:r>
      <w:r w:rsidR="000B00AE" w:rsidRPr="00CE0C40">
        <w:t>have greater job security</w:t>
      </w:r>
      <w:r w:rsidR="00FF63C6" w:rsidRPr="00CE0C40">
        <w:t>, for example, by being</w:t>
      </w:r>
      <w:r w:rsidR="00D527E4" w:rsidRPr="00CE0C40">
        <w:t xml:space="preserve"> employed on ongoing arrangements</w:t>
      </w:r>
      <w:r w:rsidR="00420793">
        <w:t>.</w:t>
      </w:r>
    </w:p>
    <w:p w14:paraId="0A3F1700" w14:textId="77777777" w:rsidR="005D49EC" w:rsidRDefault="005D49EC" w:rsidP="00320B2C">
      <w:pPr>
        <w:pStyle w:val="Paragraph"/>
      </w:pPr>
    </w:p>
    <w:p w14:paraId="5A3B88EF" w14:textId="00E1C5E2" w:rsidR="00331AE0" w:rsidRDefault="00331AE0" w:rsidP="00331AE0">
      <w:pPr>
        <w:pStyle w:val="Tableheading"/>
        <w:keepNext/>
      </w:pPr>
      <w:bookmarkStart w:id="141" w:name="_Toc59127472"/>
      <w:r>
        <w:lastRenderedPageBreak/>
        <w:t>Box 4.</w:t>
      </w:r>
      <w:r w:rsidR="00341919">
        <w:t>1</w:t>
      </w:r>
      <w:r>
        <w:t xml:space="preserve">: </w:t>
      </w:r>
      <w:r w:rsidR="00E33520">
        <w:t xml:space="preserve">stakeholder views on </w:t>
      </w:r>
      <w:r w:rsidR="00CE39BC">
        <w:t>remuneration compression</w:t>
      </w:r>
      <w:bookmarkEnd w:id="141"/>
      <w:r w:rsidR="00CE39BC">
        <w:t xml:space="preserve"> </w:t>
      </w:r>
    </w:p>
    <w:p w14:paraId="6192311E" w14:textId="07C8903D" w:rsidR="00CE39BC" w:rsidRDefault="00331AE0" w:rsidP="00C4423A">
      <w:pPr>
        <w:pStyle w:val="Sourcefortablesfigures"/>
      </w:pPr>
      <w:r>
        <w:rPr>
          <w:noProof/>
        </w:rPr>
        <mc:AlternateContent>
          <mc:Choice Requires="wps">
            <w:drawing>
              <wp:inline distT="0" distB="0" distL="0" distR="0" wp14:anchorId="178907D2" wp14:editId="0C404617">
                <wp:extent cx="5473700" cy="7216727"/>
                <wp:effectExtent l="0" t="0" r="12700" b="22860"/>
                <wp:docPr id="543345069" name="Text Box 543345069"/>
                <wp:cNvGraphicFramePr/>
                <a:graphic xmlns:a="http://schemas.openxmlformats.org/drawingml/2006/main">
                  <a:graphicData uri="http://schemas.microsoft.com/office/word/2010/wordprocessingShape">
                    <wps:wsp>
                      <wps:cNvSpPr txBox="1"/>
                      <wps:spPr>
                        <a:xfrm>
                          <a:off x="0" y="0"/>
                          <a:ext cx="5473700" cy="7216727"/>
                        </a:xfrm>
                        <a:prstGeom prst="rect">
                          <a:avLst/>
                        </a:prstGeom>
                        <a:solidFill>
                          <a:schemeClr val="lt1"/>
                        </a:solidFill>
                        <a:ln w="9525">
                          <a:solidFill>
                            <a:schemeClr val="accent6"/>
                          </a:solidFill>
                        </a:ln>
                      </wps:spPr>
                      <wps:txbx>
                        <w:txbxContent>
                          <w:p w14:paraId="646D9294" w14:textId="77777777" w:rsidR="00331AE0" w:rsidRDefault="00331AE0" w:rsidP="00331AE0">
                            <w:pPr>
                              <w:pStyle w:val="Tabletext"/>
                              <w:rPr>
                                <w:b/>
                                <w:bCs/>
                              </w:rPr>
                            </w:pPr>
                            <w:r>
                              <w:rPr>
                                <w:b/>
                                <w:bCs/>
                              </w:rPr>
                              <w:t>North East Waste and Resource Recovery Group</w:t>
                            </w:r>
                          </w:p>
                          <w:p w14:paraId="5A9D1786" w14:textId="5589A750" w:rsidR="00331AE0" w:rsidRDefault="00331AE0" w:rsidP="00331AE0">
                            <w:pPr>
                              <w:pStyle w:val="VIRTBreakouttext"/>
                              <w:rPr>
                                <w:i w:val="0"/>
                                <w:iCs/>
                                <w:sz w:val="22"/>
                                <w:szCs w:val="18"/>
                              </w:rPr>
                            </w:pPr>
                            <w:r>
                              <w:rPr>
                                <w:sz w:val="22"/>
                                <w:szCs w:val="18"/>
                              </w:rPr>
                              <w:t>… the remuneration level of the EO position has been inconsistent with the salary structure of the Statewide Waste and Resource Groups EBA that the balance of the staff operate under, meaning that benefits offered to senior staff other than the EO position are</w:t>
                            </w:r>
                            <w:r w:rsidR="00225AF3">
                              <w:rPr>
                                <w:sz w:val="22"/>
                                <w:szCs w:val="18"/>
                              </w:rPr>
                              <w:t>...</w:t>
                            </w:r>
                            <w:r>
                              <w:rPr>
                                <w:sz w:val="22"/>
                                <w:szCs w:val="18"/>
                              </w:rPr>
                              <w:t xml:space="preserve"> significantly</w:t>
                            </w:r>
                            <w:r w:rsidR="00225AF3">
                              <w:rPr>
                                <w:sz w:val="22"/>
                                <w:szCs w:val="18"/>
                              </w:rPr>
                              <w:t xml:space="preserve"> more</w:t>
                            </w:r>
                            <w:r>
                              <w:rPr>
                                <w:sz w:val="22"/>
                                <w:szCs w:val="18"/>
                              </w:rPr>
                              <w:t xml:space="preserve"> attractive — especially when considering th</w:t>
                            </w:r>
                            <w:r w:rsidR="000D79E2">
                              <w:rPr>
                                <w:sz w:val="22"/>
                                <w:szCs w:val="18"/>
                              </w:rPr>
                              <w:t>e</w:t>
                            </w:r>
                            <w:r>
                              <w:rPr>
                                <w:sz w:val="22"/>
                                <w:szCs w:val="18"/>
                              </w:rPr>
                              <w:t xml:space="preserve"> reduced level of responsibility and risk these roles hold. </w:t>
                            </w:r>
                            <w:r>
                              <w:rPr>
                                <w:i w:val="0"/>
                                <w:iCs/>
                                <w:sz w:val="22"/>
                                <w:szCs w:val="18"/>
                              </w:rPr>
                              <w:t>[p.2]</w:t>
                            </w:r>
                          </w:p>
                          <w:p w14:paraId="579C4EC3" w14:textId="77777777" w:rsidR="00331AE0" w:rsidRDefault="00331AE0" w:rsidP="00331AE0">
                            <w:pPr>
                              <w:pStyle w:val="Tabletext"/>
                              <w:rPr>
                                <w:b/>
                                <w:bCs/>
                              </w:rPr>
                            </w:pPr>
                            <w:r>
                              <w:rPr>
                                <w:b/>
                                <w:bCs/>
                              </w:rPr>
                              <w:t>Royal Botanic Gardens Board</w:t>
                            </w:r>
                          </w:p>
                          <w:p w14:paraId="22867BF0" w14:textId="6C4B7D09" w:rsidR="00331AE0" w:rsidRDefault="00331AE0" w:rsidP="00331AE0">
                            <w:pPr>
                              <w:pStyle w:val="VIRTBreakouttext"/>
                              <w:rPr>
                                <w:i w:val="0"/>
                                <w:iCs/>
                                <w:sz w:val="22"/>
                                <w:szCs w:val="18"/>
                              </w:rPr>
                            </w:pPr>
                            <w:r w:rsidRPr="00FD72CF">
                              <w:rPr>
                                <w:sz w:val="22"/>
                                <w:szCs w:val="18"/>
                              </w:rPr>
                              <w:t>In determining the values for remuneration bands</w:t>
                            </w:r>
                            <w:r>
                              <w:rPr>
                                <w:sz w:val="22"/>
                                <w:szCs w:val="18"/>
                              </w:rPr>
                              <w:t>…</w:t>
                            </w:r>
                            <w:r w:rsidRPr="00FD72CF">
                              <w:rPr>
                                <w:sz w:val="22"/>
                                <w:szCs w:val="18"/>
                              </w:rPr>
                              <w:t xml:space="preserve"> it would</w:t>
                            </w:r>
                            <w:r>
                              <w:rPr>
                                <w:sz w:val="22"/>
                                <w:szCs w:val="18"/>
                              </w:rPr>
                              <w:t xml:space="preserve"> </w:t>
                            </w:r>
                            <w:r w:rsidRPr="00FD72CF">
                              <w:rPr>
                                <w:sz w:val="22"/>
                                <w:szCs w:val="18"/>
                              </w:rPr>
                              <w:t>seem that average movement of wages for employees covered by enterprise agreements</w:t>
                            </w:r>
                            <w:r>
                              <w:rPr>
                                <w:sz w:val="22"/>
                                <w:szCs w:val="18"/>
                              </w:rPr>
                              <w:t xml:space="preserve"> </w:t>
                            </w:r>
                            <w:r w:rsidRPr="00FD72CF">
                              <w:rPr>
                                <w:sz w:val="22"/>
                                <w:szCs w:val="18"/>
                              </w:rPr>
                              <w:t>who report to the agency executives, should be taken into account. For example, whilst</w:t>
                            </w:r>
                            <w:r>
                              <w:rPr>
                                <w:sz w:val="22"/>
                                <w:szCs w:val="18"/>
                              </w:rPr>
                              <w:t xml:space="preserve"> </w:t>
                            </w:r>
                            <w:r w:rsidRPr="00FD72CF">
                              <w:rPr>
                                <w:sz w:val="22"/>
                                <w:szCs w:val="18"/>
                              </w:rPr>
                              <w:t>the maximum executive increase over the past two years has been 2% in accordance with</w:t>
                            </w:r>
                            <w:r>
                              <w:rPr>
                                <w:sz w:val="22"/>
                                <w:szCs w:val="18"/>
                              </w:rPr>
                              <w:t xml:space="preserve"> </w:t>
                            </w:r>
                            <w:r w:rsidRPr="00FD72CF">
                              <w:rPr>
                                <w:sz w:val="22"/>
                                <w:szCs w:val="18"/>
                              </w:rPr>
                              <w:t>the prescribed guideline rate increase, other RBGV employees have received a higher</w:t>
                            </w:r>
                            <w:r>
                              <w:rPr>
                                <w:sz w:val="22"/>
                                <w:szCs w:val="18"/>
                              </w:rPr>
                              <w:t xml:space="preserve"> </w:t>
                            </w:r>
                            <w:r w:rsidRPr="00FD72CF">
                              <w:rPr>
                                <w:sz w:val="22"/>
                                <w:szCs w:val="18"/>
                              </w:rPr>
                              <w:t>average in accordance with the EA, therefore skewing the role relativities</w:t>
                            </w:r>
                            <w:r>
                              <w:rPr>
                                <w:sz w:val="22"/>
                                <w:szCs w:val="18"/>
                              </w:rPr>
                              <w:t xml:space="preserve">. </w:t>
                            </w:r>
                            <w:r>
                              <w:rPr>
                                <w:i w:val="0"/>
                                <w:iCs/>
                                <w:sz w:val="22"/>
                                <w:szCs w:val="18"/>
                              </w:rPr>
                              <w:t>[p.1]</w:t>
                            </w:r>
                          </w:p>
                          <w:p w14:paraId="1C4D6BA6" w14:textId="77777777" w:rsidR="00331AE0" w:rsidRDefault="00331AE0" w:rsidP="00331AE0">
                            <w:pPr>
                              <w:pStyle w:val="Tabletext"/>
                              <w:rPr>
                                <w:b/>
                                <w:bCs/>
                              </w:rPr>
                            </w:pPr>
                            <w:r>
                              <w:rPr>
                                <w:b/>
                                <w:bCs/>
                              </w:rPr>
                              <w:t>South West Institute of TAFE</w:t>
                            </w:r>
                          </w:p>
                          <w:p w14:paraId="61278164" w14:textId="77777777" w:rsidR="00331AE0" w:rsidRPr="00F10409" w:rsidRDefault="00331AE0" w:rsidP="00331AE0">
                            <w:pPr>
                              <w:pStyle w:val="VIRTBreakouttext"/>
                              <w:rPr>
                                <w:sz w:val="22"/>
                                <w:szCs w:val="18"/>
                              </w:rPr>
                            </w:pPr>
                            <w:r w:rsidRPr="00F10409">
                              <w:rPr>
                                <w:sz w:val="22"/>
                                <w:szCs w:val="18"/>
                              </w:rPr>
                              <w:t xml:space="preserve">Senior manager remuneration is governed by our enterprise agreement and market factors, both of which have resulted in a relatively small pay gap between senior managers and executives. </w:t>
                            </w:r>
                          </w:p>
                          <w:p w14:paraId="439BBB1C" w14:textId="700B3139" w:rsidR="00331AE0" w:rsidRDefault="00331AE0" w:rsidP="00331AE0">
                            <w:pPr>
                              <w:pStyle w:val="VIRTBreakouttext"/>
                              <w:rPr>
                                <w:i w:val="0"/>
                                <w:iCs/>
                                <w:sz w:val="22"/>
                                <w:szCs w:val="18"/>
                              </w:rPr>
                            </w:pPr>
                            <w:r w:rsidRPr="00F10409">
                              <w:rPr>
                                <w:sz w:val="22"/>
                                <w:szCs w:val="18"/>
                              </w:rPr>
                              <w:t>Because of the remuneration rules that apply to executives…</w:t>
                            </w:r>
                            <w:r>
                              <w:rPr>
                                <w:sz w:val="22"/>
                                <w:szCs w:val="18"/>
                              </w:rPr>
                              <w:t xml:space="preserve"> </w:t>
                            </w:r>
                            <w:r w:rsidRPr="00F10409">
                              <w:rPr>
                                <w:sz w:val="22"/>
                                <w:szCs w:val="18"/>
                              </w:rPr>
                              <w:t xml:space="preserve">(namely the 70% and 80% rules), a lower CEO remuneration has a flow on effect which exacerbates recruitment and retention of high performing executives and provides little incentive for a senior manager within the education sector to take on the additional responsibilities and accountabilities and progress to executive management. </w:t>
                            </w:r>
                            <w:r>
                              <w:rPr>
                                <w:i w:val="0"/>
                                <w:iCs/>
                                <w:sz w:val="22"/>
                                <w:szCs w:val="18"/>
                              </w:rPr>
                              <w:t>[p.2]</w:t>
                            </w:r>
                          </w:p>
                          <w:p w14:paraId="4865FC96" w14:textId="4EC4B251" w:rsidR="00331AE0" w:rsidRPr="00FA447A" w:rsidRDefault="00722DD0" w:rsidP="00331AE0">
                            <w:pPr>
                              <w:pStyle w:val="Tabletext"/>
                              <w:rPr>
                                <w:b/>
                                <w:bCs/>
                              </w:rPr>
                            </w:pPr>
                            <w:r w:rsidRPr="00722DD0">
                              <w:rPr>
                                <w:b/>
                                <w:bCs/>
                              </w:rPr>
                              <w:t>Victorian Water Industry Association</w:t>
                            </w:r>
                          </w:p>
                          <w:p w14:paraId="0B97D10D" w14:textId="2806387C" w:rsidR="00331AE0" w:rsidRPr="00F10409" w:rsidRDefault="00331AE0" w:rsidP="00331AE0">
                            <w:pPr>
                              <w:pStyle w:val="VIRTBreakouttext"/>
                              <w:rPr>
                                <w:i w:val="0"/>
                                <w:iCs/>
                                <w:sz w:val="22"/>
                                <w:szCs w:val="18"/>
                              </w:rPr>
                            </w:pPr>
                            <w:r w:rsidRPr="009B2AA3">
                              <w:rPr>
                                <w:sz w:val="22"/>
                                <w:szCs w:val="18"/>
                              </w:rPr>
                              <w:t xml:space="preserve">With Managing Director and subordinate executive salaries increasing at 2% annually (as per the guideline rate set by the Premier of Victoria) and many Enterprise Bargaining Agreements (EBAs) across the sector in recent history increasing at a higher margin, some of our members are now experiencing the situation where the TRPs for the highest EBA band is very close to some manager salaries, and in some cases higher. This has put pressure on water corporations to increase manager salaries, which in turn places some managers very close to the lowest bracket for executives (with executive TRPs constrained by the guideline rate). While EBA increases are likely to be at a lower margin in future, the legacy effects will continue to have an impact for several years ahead. </w:t>
                            </w:r>
                            <w:r>
                              <w:rPr>
                                <w:i w:val="0"/>
                                <w:iCs/>
                                <w:sz w:val="22"/>
                                <w:szCs w:val="18"/>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78907D2" id="Text Box 543345069" o:spid="_x0000_s1081" type="#_x0000_t202" style="width:431pt;height:56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" fillcolor="white [3201]" strokecolor="#4d4d4d [3209]">
                <v:textbox>
                  <w:txbxContent>
                    <w:p w14:paraId="646D9294" w14:textId="77777777" w:rsidR="00331AE0" w:rsidRDefault="00331AE0" w:rsidP="00331AE0">
                      <w:pPr>
                        <w:pStyle w:val="Tabletext"/>
                        <w:rPr>
                          <w:b/>
                          <w:bCs/>
                        </w:rPr>
                      </w:pPr>
                      <w:r>
                        <w:rPr>
                          <w:b/>
                          <w:bCs/>
                        </w:rPr>
                        <w:t>North East Waste and Resource Recovery Group</w:t>
                      </w:r>
                    </w:p>
                    <w:p w14:paraId="5A9D1786" w14:textId="5589A750" w:rsidR="00331AE0" w:rsidRDefault="00331AE0" w:rsidP="00331AE0">
                      <w:pPr>
                        <w:pStyle w:val="VIRTBreakouttext"/>
                        <w:rPr>
                          <w:i w:val="0"/>
                          <w:iCs/>
                          <w:sz w:val="22"/>
                          <w:szCs w:val="18"/>
                        </w:rPr>
                      </w:pPr>
                      <w:r>
                        <w:rPr>
                          <w:sz w:val="22"/>
                          <w:szCs w:val="18"/>
                        </w:rPr>
                        <w:t xml:space="preserve">… the remuneration level of the EO position has been inconsistent with the salary structure of the </w:t>
                      </w:r>
                      <w:proofErr w:type="spellStart"/>
                      <w:r>
                        <w:rPr>
                          <w:sz w:val="22"/>
                          <w:szCs w:val="18"/>
                        </w:rPr>
                        <w:t>Statewide</w:t>
                      </w:r>
                      <w:proofErr w:type="spellEnd"/>
                      <w:r>
                        <w:rPr>
                          <w:sz w:val="22"/>
                          <w:szCs w:val="18"/>
                        </w:rPr>
                        <w:t xml:space="preserve"> Waste and Resource Groups EBA that the balance of the staff operate under, meaning that benefits offered to senior staff other than the EO position are</w:t>
                      </w:r>
                      <w:r w:rsidR="00225AF3">
                        <w:rPr>
                          <w:sz w:val="22"/>
                          <w:szCs w:val="18"/>
                        </w:rPr>
                        <w:t>...</w:t>
                      </w:r>
                      <w:r>
                        <w:rPr>
                          <w:sz w:val="22"/>
                          <w:szCs w:val="18"/>
                        </w:rPr>
                        <w:t xml:space="preserve"> significantly</w:t>
                      </w:r>
                      <w:r w:rsidR="00225AF3">
                        <w:rPr>
                          <w:sz w:val="22"/>
                          <w:szCs w:val="18"/>
                        </w:rPr>
                        <w:t xml:space="preserve"> more</w:t>
                      </w:r>
                      <w:r>
                        <w:rPr>
                          <w:sz w:val="22"/>
                          <w:szCs w:val="18"/>
                        </w:rPr>
                        <w:t xml:space="preserve"> attractive — especially when considering th</w:t>
                      </w:r>
                      <w:r w:rsidR="000D79E2">
                        <w:rPr>
                          <w:sz w:val="22"/>
                          <w:szCs w:val="18"/>
                        </w:rPr>
                        <w:t>e</w:t>
                      </w:r>
                      <w:r>
                        <w:rPr>
                          <w:sz w:val="22"/>
                          <w:szCs w:val="18"/>
                        </w:rPr>
                        <w:t xml:space="preserve"> reduced level of responsibility and risk these roles hold. </w:t>
                      </w:r>
                      <w:r>
                        <w:rPr>
                          <w:i w:val="0"/>
                          <w:iCs/>
                          <w:sz w:val="22"/>
                          <w:szCs w:val="18"/>
                        </w:rPr>
                        <w:t>[p.2]</w:t>
                      </w:r>
                    </w:p>
                    <w:p w14:paraId="579C4EC3" w14:textId="77777777" w:rsidR="00331AE0" w:rsidRDefault="00331AE0" w:rsidP="00331AE0">
                      <w:pPr>
                        <w:pStyle w:val="Tabletext"/>
                        <w:rPr>
                          <w:b/>
                          <w:bCs/>
                        </w:rPr>
                      </w:pPr>
                      <w:r>
                        <w:rPr>
                          <w:b/>
                          <w:bCs/>
                        </w:rPr>
                        <w:t>Royal Botanic Gardens Board</w:t>
                      </w:r>
                    </w:p>
                    <w:p w14:paraId="22867BF0" w14:textId="6C4B7D09" w:rsidR="00331AE0" w:rsidRDefault="00331AE0" w:rsidP="00331AE0">
                      <w:pPr>
                        <w:pStyle w:val="VIRTBreakouttext"/>
                        <w:rPr>
                          <w:i w:val="0"/>
                          <w:iCs/>
                          <w:sz w:val="22"/>
                          <w:szCs w:val="18"/>
                        </w:rPr>
                      </w:pPr>
                      <w:r w:rsidRPr="00FD72CF">
                        <w:rPr>
                          <w:sz w:val="22"/>
                          <w:szCs w:val="18"/>
                        </w:rPr>
                        <w:t>In determining the values for remuneration bands</w:t>
                      </w:r>
                      <w:r>
                        <w:rPr>
                          <w:sz w:val="22"/>
                          <w:szCs w:val="18"/>
                        </w:rPr>
                        <w:t>…</w:t>
                      </w:r>
                      <w:r w:rsidRPr="00FD72CF">
                        <w:rPr>
                          <w:sz w:val="22"/>
                          <w:szCs w:val="18"/>
                        </w:rPr>
                        <w:t xml:space="preserve"> </w:t>
                      </w:r>
                      <w:proofErr w:type="gramStart"/>
                      <w:r w:rsidRPr="00FD72CF">
                        <w:rPr>
                          <w:sz w:val="22"/>
                          <w:szCs w:val="18"/>
                        </w:rPr>
                        <w:t>it would</w:t>
                      </w:r>
                      <w:r>
                        <w:rPr>
                          <w:sz w:val="22"/>
                          <w:szCs w:val="18"/>
                        </w:rPr>
                        <w:t xml:space="preserve"> </w:t>
                      </w:r>
                      <w:r w:rsidRPr="00FD72CF">
                        <w:rPr>
                          <w:sz w:val="22"/>
                          <w:szCs w:val="18"/>
                        </w:rPr>
                        <w:t>seem that average</w:t>
                      </w:r>
                      <w:proofErr w:type="gramEnd"/>
                      <w:r w:rsidRPr="00FD72CF">
                        <w:rPr>
                          <w:sz w:val="22"/>
                          <w:szCs w:val="18"/>
                        </w:rPr>
                        <w:t xml:space="preserve"> movement of wages for employees covered by enterprise agreements</w:t>
                      </w:r>
                      <w:r>
                        <w:rPr>
                          <w:sz w:val="22"/>
                          <w:szCs w:val="18"/>
                        </w:rPr>
                        <w:t xml:space="preserve"> </w:t>
                      </w:r>
                      <w:r w:rsidRPr="00FD72CF">
                        <w:rPr>
                          <w:sz w:val="22"/>
                          <w:szCs w:val="18"/>
                        </w:rPr>
                        <w:t>who report to the agency executives, should be taken into account. For example, whilst</w:t>
                      </w:r>
                      <w:r>
                        <w:rPr>
                          <w:sz w:val="22"/>
                          <w:szCs w:val="18"/>
                        </w:rPr>
                        <w:t xml:space="preserve"> </w:t>
                      </w:r>
                      <w:r w:rsidRPr="00FD72CF">
                        <w:rPr>
                          <w:sz w:val="22"/>
                          <w:szCs w:val="18"/>
                        </w:rPr>
                        <w:t>the maximum executive increase over the past two years has been 2% in accordance with</w:t>
                      </w:r>
                      <w:r>
                        <w:rPr>
                          <w:sz w:val="22"/>
                          <w:szCs w:val="18"/>
                        </w:rPr>
                        <w:t xml:space="preserve"> </w:t>
                      </w:r>
                      <w:r w:rsidRPr="00FD72CF">
                        <w:rPr>
                          <w:sz w:val="22"/>
                          <w:szCs w:val="18"/>
                        </w:rPr>
                        <w:t>the prescribed guideline rate increase, other RBGV employees have received a higher</w:t>
                      </w:r>
                      <w:r>
                        <w:rPr>
                          <w:sz w:val="22"/>
                          <w:szCs w:val="18"/>
                        </w:rPr>
                        <w:t xml:space="preserve"> </w:t>
                      </w:r>
                      <w:r w:rsidRPr="00FD72CF">
                        <w:rPr>
                          <w:sz w:val="22"/>
                          <w:szCs w:val="18"/>
                        </w:rPr>
                        <w:t>average in accordance with the EA, therefore skewing the role relativities</w:t>
                      </w:r>
                      <w:r>
                        <w:rPr>
                          <w:sz w:val="22"/>
                          <w:szCs w:val="18"/>
                        </w:rPr>
                        <w:t xml:space="preserve">. </w:t>
                      </w:r>
                      <w:r>
                        <w:rPr>
                          <w:i w:val="0"/>
                          <w:iCs/>
                          <w:sz w:val="22"/>
                          <w:szCs w:val="18"/>
                        </w:rPr>
                        <w:t>[p.1]</w:t>
                      </w:r>
                    </w:p>
                    <w:p w14:paraId="1C4D6BA6" w14:textId="77777777" w:rsidR="00331AE0" w:rsidRDefault="00331AE0" w:rsidP="00331AE0">
                      <w:pPr>
                        <w:pStyle w:val="Tabletext"/>
                        <w:rPr>
                          <w:b/>
                          <w:bCs/>
                        </w:rPr>
                      </w:pPr>
                      <w:r>
                        <w:rPr>
                          <w:b/>
                          <w:bCs/>
                        </w:rPr>
                        <w:t>South West Institute of TAFE</w:t>
                      </w:r>
                    </w:p>
                    <w:p w14:paraId="61278164" w14:textId="77777777" w:rsidR="00331AE0" w:rsidRPr="00F10409" w:rsidRDefault="00331AE0" w:rsidP="00331AE0">
                      <w:pPr>
                        <w:pStyle w:val="VIRTBreakouttext"/>
                        <w:rPr>
                          <w:sz w:val="22"/>
                          <w:szCs w:val="18"/>
                        </w:rPr>
                      </w:pPr>
                      <w:r w:rsidRPr="00F10409">
                        <w:rPr>
                          <w:sz w:val="22"/>
                          <w:szCs w:val="18"/>
                        </w:rPr>
                        <w:t xml:space="preserve">Senior manager remuneration is governed by our enterprise agreement and market factors, both of which have resulted in a relatively small pay gap between senior managers and executives. </w:t>
                      </w:r>
                    </w:p>
                    <w:p w14:paraId="439BBB1C" w14:textId="700B3139" w:rsidR="00331AE0" w:rsidRDefault="00331AE0" w:rsidP="00331AE0">
                      <w:pPr>
                        <w:pStyle w:val="VIRTBreakouttext"/>
                        <w:rPr>
                          <w:i w:val="0"/>
                          <w:iCs/>
                          <w:sz w:val="22"/>
                          <w:szCs w:val="18"/>
                        </w:rPr>
                      </w:pPr>
                      <w:r w:rsidRPr="00F10409">
                        <w:rPr>
                          <w:sz w:val="22"/>
                          <w:szCs w:val="18"/>
                        </w:rPr>
                        <w:t>Because of the remuneration rules that apply to executives…</w:t>
                      </w:r>
                      <w:r>
                        <w:rPr>
                          <w:sz w:val="22"/>
                          <w:szCs w:val="18"/>
                        </w:rPr>
                        <w:t xml:space="preserve"> </w:t>
                      </w:r>
                      <w:r w:rsidRPr="00F10409">
                        <w:rPr>
                          <w:sz w:val="22"/>
                          <w:szCs w:val="18"/>
                        </w:rPr>
                        <w:t xml:space="preserve">(namely the 70% and 80% rules), a lower CEO remuneration has a flow on effect which exacerbates recruitment and retention of high performing executives and provides little incentive for a senior manager within the education sector to take on the additional responsibilities and accountabilities and progress to executive management. </w:t>
                      </w:r>
                      <w:r>
                        <w:rPr>
                          <w:i w:val="0"/>
                          <w:iCs/>
                          <w:sz w:val="22"/>
                          <w:szCs w:val="18"/>
                        </w:rPr>
                        <w:t>[p.2]</w:t>
                      </w:r>
                    </w:p>
                    <w:p w14:paraId="4865FC96" w14:textId="4EC4B251" w:rsidR="00331AE0" w:rsidRPr="00FA447A" w:rsidRDefault="00722DD0" w:rsidP="00331AE0">
                      <w:pPr>
                        <w:pStyle w:val="Tabletext"/>
                        <w:rPr>
                          <w:b/>
                          <w:bCs/>
                        </w:rPr>
                      </w:pPr>
                      <w:r w:rsidRPr="00722DD0">
                        <w:rPr>
                          <w:b/>
                          <w:bCs/>
                        </w:rPr>
                        <w:t>Victorian Water Industry Association</w:t>
                      </w:r>
                    </w:p>
                    <w:p w14:paraId="0B97D10D" w14:textId="2806387C" w:rsidR="00331AE0" w:rsidRPr="00F10409" w:rsidRDefault="00331AE0" w:rsidP="00331AE0">
                      <w:pPr>
                        <w:pStyle w:val="VIRTBreakouttext"/>
                        <w:rPr>
                          <w:i w:val="0"/>
                          <w:iCs/>
                          <w:sz w:val="22"/>
                          <w:szCs w:val="18"/>
                        </w:rPr>
                      </w:pPr>
                      <w:r w:rsidRPr="009B2AA3">
                        <w:rPr>
                          <w:sz w:val="22"/>
                          <w:szCs w:val="18"/>
                        </w:rPr>
                        <w:t xml:space="preserve">With Managing Director and subordinate executive salaries increasing at 2% annually (as per the guideline rate set by the Premier of Victoria) and many Enterprise Bargaining Agreements (EBAs) across the sector in recent history increasing at a higher margin, some of our members are now experiencing the situation where the TRPs for the highest EBA band is very close to some manager salaries, and in some cases higher. This has put pressure on water corporations to increase manager salaries, which in turn places some managers very close to the lowest bracket for executives (with executive TRPs constrained by the guideline rate). While EBA increases are likely to be at a lower margin in future, the legacy effects will continue to have an impact for several years ahead. </w:t>
                      </w:r>
                      <w:r>
                        <w:rPr>
                          <w:i w:val="0"/>
                          <w:iCs/>
                          <w:sz w:val="22"/>
                          <w:szCs w:val="18"/>
                        </w:rPr>
                        <w:t>[p.2]</w:t>
                      </w:r>
                    </w:p>
                  </w:txbxContent>
                </v:textbox>
                <w10:anchorlock/>
              </v:shape>
            </w:pict>
          </mc:Fallback>
        </mc:AlternateContent>
      </w:r>
      <w:r w:rsidR="00CE39BC">
        <w:t xml:space="preserve">Source: written submissions. </w:t>
      </w:r>
    </w:p>
    <w:p w14:paraId="03AD650A" w14:textId="3EB08704" w:rsidR="00D824D3" w:rsidRDefault="00D824D3" w:rsidP="00A02E1B">
      <w:pPr>
        <w:pStyle w:val="Paragraph"/>
        <w:keepNext/>
      </w:pPr>
      <w:r w:rsidRPr="00C266B0">
        <w:t xml:space="preserve">In the VPS Determination, the Tribunal set a nine per cent gap between the top of the VPS Grade 6 (VPS-6) remuneration band under the VPS Enterprise Agreement </w:t>
      </w:r>
      <w:r w:rsidRPr="00C266B0">
        <w:lastRenderedPageBreak/>
        <w:t>2016,</w:t>
      </w:r>
      <w:r w:rsidR="007A4F80">
        <w:rPr>
          <w:rFonts w:ascii="ZWAdobeF" w:hAnsi="ZWAdobeF" w:cs="ZWAdobeF"/>
          <w:color w:val="auto"/>
          <w:sz w:val="2"/>
          <w:szCs w:val="2"/>
        </w:rPr>
        <w:t>36F</w:t>
      </w:r>
      <w:r w:rsidRPr="00C266B0">
        <w:rPr>
          <w:rStyle w:val="FootnoteReference"/>
        </w:rPr>
        <w:footnoteReference w:id="38"/>
      </w:r>
      <w:r w:rsidRPr="00C266B0">
        <w:t xml:space="preserve"> and the base of the SES-1 executive band. The VPS-6 band was used for comparison purposes as the VPS Grade 7 band should be reserved for a small number of ‘Senior Technical Specialist’ roles that require specialist skills and do not usually have a people management function.</w:t>
      </w:r>
      <w:r w:rsidR="007A4F80">
        <w:rPr>
          <w:rFonts w:ascii="ZWAdobeF" w:hAnsi="ZWAdobeF" w:cs="ZWAdobeF"/>
          <w:color w:val="auto"/>
          <w:sz w:val="2"/>
          <w:szCs w:val="2"/>
        </w:rPr>
        <w:t>37F</w:t>
      </w:r>
      <w:r w:rsidRPr="00C266B0">
        <w:rPr>
          <w:rStyle w:val="FootnoteReference"/>
        </w:rPr>
        <w:footnoteReference w:id="39"/>
      </w:r>
      <w:r w:rsidRPr="00C266B0">
        <w:t xml:space="preserve"> The Tribunal considered that a nine per cent gap would increase the incentive for non-executive VPS staff to apply for executive roles by, at least in part, compensating for the reduction in employment conditions when moving from a non-executive to an executive role.</w:t>
      </w:r>
      <w:r w:rsidR="007A4F80">
        <w:rPr>
          <w:rFonts w:ascii="ZWAdobeF" w:hAnsi="ZWAdobeF" w:cs="ZWAdobeF"/>
          <w:color w:val="auto"/>
          <w:sz w:val="2"/>
          <w:szCs w:val="2"/>
        </w:rPr>
        <w:t>38F</w:t>
      </w:r>
      <w:r w:rsidRPr="00C266B0">
        <w:rPr>
          <w:rStyle w:val="FootnoteReference"/>
        </w:rPr>
        <w:footnoteReference w:id="40"/>
      </w:r>
      <w:r w:rsidRPr="00C266B0">
        <w:t xml:space="preserve"> </w:t>
      </w:r>
    </w:p>
    <w:p w14:paraId="1D32D827" w14:textId="2DE978E1" w:rsidR="006857BF" w:rsidRPr="00792BCF" w:rsidRDefault="009B48B2" w:rsidP="00501C22">
      <w:pPr>
        <w:pStyle w:val="Paragraph"/>
      </w:pPr>
      <w:r w:rsidRPr="00792BCF">
        <w:t>T</w:t>
      </w:r>
      <w:r w:rsidR="00872B13" w:rsidRPr="00792BCF">
        <w:t xml:space="preserve">he Tribunal reviewed </w:t>
      </w:r>
      <w:r w:rsidR="009C58D2" w:rsidRPr="00792BCF">
        <w:t xml:space="preserve">Victorian public sector </w:t>
      </w:r>
      <w:r w:rsidR="001907C6" w:rsidRPr="00792BCF">
        <w:t xml:space="preserve">enterprise agreements to identify </w:t>
      </w:r>
      <w:r w:rsidR="009C58D2" w:rsidRPr="00792BCF">
        <w:t>patterns relating to compression</w:t>
      </w:r>
      <w:r w:rsidR="001907C6" w:rsidRPr="00792BCF">
        <w:t xml:space="preserve"> or overlap </w:t>
      </w:r>
      <w:r w:rsidR="009C58D2" w:rsidRPr="00792BCF">
        <w:t xml:space="preserve">between executive and </w:t>
      </w:r>
      <w:r w:rsidR="009C58D2">
        <w:t>non</w:t>
      </w:r>
      <w:r w:rsidR="009C58D2">
        <w:noBreakHyphen/>
        <w:t>executive</w:t>
      </w:r>
      <w:r w:rsidR="009C58D2" w:rsidRPr="00792BCF">
        <w:t xml:space="preserve"> remuneration</w:t>
      </w:r>
      <w:r w:rsidR="001907C6" w:rsidRPr="00792BCF">
        <w:t>.</w:t>
      </w:r>
      <w:r w:rsidR="00566B1B" w:rsidRPr="00792BCF">
        <w:t xml:space="preserve"> </w:t>
      </w:r>
      <w:r w:rsidR="00A02E1B" w:rsidRPr="00CE0C40">
        <w:t>T</w:t>
      </w:r>
      <w:r w:rsidR="00E12DB7" w:rsidRPr="00CE0C40">
        <w:t>he</w:t>
      </w:r>
      <w:r w:rsidR="009364B4" w:rsidRPr="00CE0C40">
        <w:t xml:space="preserve"> Tribunal’s analysis w</w:t>
      </w:r>
      <w:r w:rsidR="413E2492" w:rsidRPr="00CE0C40">
        <w:t xml:space="preserve">as limited as </w:t>
      </w:r>
      <w:r w:rsidR="00015CD3" w:rsidRPr="00CE0C40">
        <w:t>some non-executive employees</w:t>
      </w:r>
      <w:r w:rsidR="00DD78AF" w:rsidRPr="00CE0C40">
        <w:t xml:space="preserve"> are not employed under an enterprise agreement</w:t>
      </w:r>
      <w:r w:rsidR="007D0EA8" w:rsidRPr="00CE0C40">
        <w:t xml:space="preserve"> </w:t>
      </w:r>
      <w:r w:rsidR="00DD78AF" w:rsidRPr="00CE0C40">
        <w:t>and there is limi</w:t>
      </w:r>
      <w:r w:rsidR="007D0EA8" w:rsidRPr="00CE0C40">
        <w:t xml:space="preserve">ted information available </w:t>
      </w:r>
      <w:r w:rsidR="001D2ADB" w:rsidRPr="00CE0C40">
        <w:t>about their remuneration</w:t>
      </w:r>
      <w:r w:rsidR="00501C22" w:rsidRPr="00CE0C40">
        <w:t>.</w:t>
      </w:r>
    </w:p>
    <w:p w14:paraId="44791FDB" w14:textId="77777777" w:rsidR="005F6A9A" w:rsidRDefault="00ED612A" w:rsidP="004C70EC">
      <w:pPr>
        <w:pStyle w:val="Paragraph"/>
      </w:pPr>
      <w:r>
        <w:t>Notwithstanding th</w:t>
      </w:r>
      <w:r w:rsidR="00501C22">
        <w:t>is</w:t>
      </w:r>
      <w:r>
        <w:t xml:space="preserve"> limitation</w:t>
      </w:r>
      <w:r w:rsidR="00B737CB">
        <w:t>,</w:t>
      </w:r>
      <w:r>
        <w:t xml:space="preserve"> f</w:t>
      </w:r>
      <w:r w:rsidR="00F3306B">
        <w:t xml:space="preserve">rom examining 95 </w:t>
      </w:r>
      <w:r w:rsidR="0075521E">
        <w:t xml:space="preserve">prescribed </w:t>
      </w:r>
      <w:r w:rsidR="00F3306B">
        <w:t>public entity enterprise agreements, the Tribunal found some evidence of either</w:t>
      </w:r>
      <w:r w:rsidR="00F5574A">
        <w:t xml:space="preserve"> similar or higher levels o</w:t>
      </w:r>
      <w:r w:rsidR="0015242C">
        <w:t>f</w:t>
      </w:r>
      <w:r w:rsidR="00F5574A">
        <w:t xml:space="preserve"> remuneration</w:t>
      </w:r>
      <w:r w:rsidR="008E43E0">
        <w:t xml:space="preserve"> for some roles</w:t>
      </w:r>
      <w:r w:rsidR="009A3DA6">
        <w:t>, across industry s</w:t>
      </w:r>
      <w:r w:rsidR="00DA5121">
        <w:t>egments,</w:t>
      </w:r>
      <w:r w:rsidR="00F5574A">
        <w:t xml:space="preserve"> provided to staff covered by an enterprise agreement</w:t>
      </w:r>
      <w:r w:rsidR="00303478">
        <w:t xml:space="preserve"> relative to executives. </w:t>
      </w:r>
    </w:p>
    <w:p w14:paraId="3A495149" w14:textId="12A4D876" w:rsidR="00F31638" w:rsidRPr="00DB004B" w:rsidRDefault="00FB271F" w:rsidP="004C70EC">
      <w:pPr>
        <w:pStyle w:val="Paragraph"/>
      </w:pPr>
      <w:r w:rsidRPr="00CE0C40">
        <w:t xml:space="preserve">Based on available data, </w:t>
      </w:r>
      <w:r w:rsidR="00DF5884">
        <w:t>there is some evidence of higher growth in non</w:t>
      </w:r>
      <w:r w:rsidR="007366C5">
        <w:noBreakHyphen/>
      </w:r>
      <w:r w:rsidR="00DF5884">
        <w:t>executive remuneration compared to executive remuneration in the public sector.</w:t>
      </w:r>
      <w:r w:rsidRPr="00CE0C40">
        <w:t xml:space="preserve"> </w:t>
      </w:r>
      <w:r w:rsidR="007366C5">
        <w:t>T</w:t>
      </w:r>
      <w:r w:rsidR="00A90356" w:rsidRPr="00CE0C40">
        <w:t>he</w:t>
      </w:r>
      <w:r w:rsidR="003B7E33" w:rsidRPr="00CE0C40">
        <w:t xml:space="preserve"> Average Annualised Wage Increase</w:t>
      </w:r>
      <w:r w:rsidR="00E74DBA" w:rsidRPr="00CE0C40">
        <w:t xml:space="preserve"> </w:t>
      </w:r>
      <w:r w:rsidR="009B68BA" w:rsidRPr="00CE0C40">
        <w:t xml:space="preserve">(AAWI) </w:t>
      </w:r>
      <w:r w:rsidR="00AB5CF6" w:rsidRPr="00CE0C40">
        <w:t xml:space="preserve">under </w:t>
      </w:r>
      <w:r w:rsidR="00410B25">
        <w:t xml:space="preserve">the 95 enterprise agreements reviewed </w:t>
      </w:r>
      <w:r w:rsidR="00E74DBA" w:rsidRPr="00CE0C40">
        <w:t xml:space="preserve">ranged from </w:t>
      </w:r>
      <w:r w:rsidR="00943814" w:rsidRPr="00CE0C40">
        <w:t>1.5</w:t>
      </w:r>
      <w:r w:rsidR="00E74DBA" w:rsidRPr="00CE0C40">
        <w:t xml:space="preserve"> per cent to </w:t>
      </w:r>
      <w:r w:rsidR="00943814" w:rsidRPr="00CE0C40">
        <w:t>5.5</w:t>
      </w:r>
      <w:r w:rsidR="00E74DBA" w:rsidRPr="00CE0C40">
        <w:t xml:space="preserve"> per cent,</w:t>
      </w:r>
      <w:r w:rsidR="00AB5CF6" w:rsidRPr="00CE0C40">
        <w:t xml:space="preserve"> </w:t>
      </w:r>
      <w:r w:rsidR="009B68BA" w:rsidRPr="00CE0C40">
        <w:t>and the average AAWI across agreements was 3.3 per cent</w:t>
      </w:r>
      <w:r w:rsidR="00F51F47" w:rsidRPr="00CE0C40">
        <w:t>.</w:t>
      </w:r>
      <w:r w:rsidR="007A4F80">
        <w:rPr>
          <w:rFonts w:ascii="ZWAdobeF" w:hAnsi="ZWAdobeF" w:cs="ZWAdobeF"/>
          <w:color w:val="auto"/>
          <w:sz w:val="2"/>
          <w:szCs w:val="2"/>
        </w:rPr>
        <w:t>39F</w:t>
      </w:r>
      <w:r w:rsidR="00F51F47" w:rsidRPr="00CE0C40">
        <w:rPr>
          <w:rStyle w:val="FootnoteReference"/>
        </w:rPr>
        <w:footnoteReference w:id="41"/>
      </w:r>
      <w:r w:rsidR="00F51F47" w:rsidRPr="00CE0C40">
        <w:t xml:space="preserve"> In comparison, between June 2015 and June 2020 the Premier’s </w:t>
      </w:r>
      <w:r w:rsidR="00330D0F">
        <w:t xml:space="preserve">annual adjustment </w:t>
      </w:r>
      <w:r w:rsidR="00F51F47" w:rsidRPr="00CE0C40">
        <w:t>guideline rate for executive TRP increases averaged 2.2 per cent.</w:t>
      </w:r>
    </w:p>
    <w:p w14:paraId="2D2E97F6" w14:textId="61827C04" w:rsidR="00F868AE" w:rsidRDefault="006976CD" w:rsidP="007366C5">
      <w:pPr>
        <w:pStyle w:val="Parabeforeabulletlist"/>
        <w:keepNext/>
      </w:pPr>
      <w:r>
        <w:t xml:space="preserve">Further, evidence from the broader </w:t>
      </w:r>
      <w:r w:rsidR="00BD7F45">
        <w:t xml:space="preserve">Victorian </w:t>
      </w:r>
      <w:r>
        <w:t xml:space="preserve">public sector labour market </w:t>
      </w:r>
      <w:r w:rsidR="0094237A">
        <w:t xml:space="preserve">supports the </w:t>
      </w:r>
      <w:r w:rsidR="00542455">
        <w:t>notion that</w:t>
      </w:r>
      <w:r w:rsidR="00F868AE">
        <w:t xml:space="preserve"> non</w:t>
      </w:r>
      <w:r w:rsidR="00BD7F45">
        <w:noBreakHyphen/>
      </w:r>
      <w:r w:rsidR="00F868AE">
        <w:t xml:space="preserve">executive public sector </w:t>
      </w:r>
      <w:r w:rsidR="007366C5">
        <w:t>salaries</w:t>
      </w:r>
      <w:r w:rsidR="00F868AE">
        <w:t xml:space="preserve"> have grown faster than executive TRPs in prescribed public entities. A</w:t>
      </w:r>
      <w:r w:rsidR="00F868AE" w:rsidRPr="005778A0">
        <w:t xml:space="preserve">ccording to </w:t>
      </w:r>
      <w:r w:rsidR="39A7C622">
        <w:t>Australian Bureau of Statistics (</w:t>
      </w:r>
      <w:r w:rsidR="00F868AE">
        <w:t>ABS</w:t>
      </w:r>
      <w:r w:rsidR="512F020C">
        <w:t>)</w:t>
      </w:r>
      <w:r w:rsidR="00F868AE" w:rsidRPr="005778A0">
        <w:t xml:space="preserve"> data, between May 2015 and May</w:t>
      </w:r>
      <w:r w:rsidR="00A02E1B">
        <w:t> </w:t>
      </w:r>
      <w:r w:rsidR="00F868AE" w:rsidRPr="005778A0">
        <w:t xml:space="preserve">2020 the Average Weekly </w:t>
      </w:r>
      <w:r w:rsidR="00F868AE" w:rsidRPr="005778A0">
        <w:lastRenderedPageBreak/>
        <w:t xml:space="preserve">Ordinary Time Earnings </w:t>
      </w:r>
      <w:r w:rsidR="00D9247C">
        <w:t>(AWOTE)</w:t>
      </w:r>
      <w:r w:rsidR="00F868AE" w:rsidRPr="005778A0">
        <w:t xml:space="preserve"> of public sector employees in Victoria increased by approximately 19 per cent.</w:t>
      </w:r>
      <w:r w:rsidR="007A4F80">
        <w:rPr>
          <w:rFonts w:ascii="ZWAdobeF" w:hAnsi="ZWAdobeF" w:cs="ZWAdobeF"/>
          <w:color w:val="auto"/>
          <w:sz w:val="2"/>
          <w:szCs w:val="2"/>
        </w:rPr>
        <w:t>40F</w:t>
      </w:r>
      <w:r w:rsidR="00F868AE" w:rsidRPr="005778A0">
        <w:rPr>
          <w:rStyle w:val="FootnoteReference"/>
        </w:rPr>
        <w:footnoteReference w:id="42"/>
      </w:r>
      <w:r w:rsidR="00F868AE" w:rsidRPr="005778A0">
        <w:t xml:space="preserve"> </w:t>
      </w:r>
      <w:r w:rsidR="00EC03EC">
        <w:t>As noted</w:t>
      </w:r>
      <w:r w:rsidR="00A02E1B">
        <w:t>,</w:t>
      </w:r>
      <w:r w:rsidR="00E96CDE">
        <w:t xml:space="preserve"> over the same period</w:t>
      </w:r>
      <w:r w:rsidR="00F868AE">
        <w:t>:</w:t>
      </w:r>
      <w:r w:rsidR="00F868AE" w:rsidRPr="005778A0">
        <w:t xml:space="preserve"> </w:t>
      </w:r>
    </w:p>
    <w:p w14:paraId="6F8877D4" w14:textId="4936BFBD" w:rsidR="00F868AE" w:rsidRDefault="00F868AE" w:rsidP="00F868AE">
      <w:pPr>
        <w:pStyle w:val="VIRTBulletpoints"/>
      </w:pPr>
      <w:r w:rsidRPr="005778A0">
        <w:t>the cumulative increase in public entity executive remuneration, based on the Premier’s annual guideline rate, was 11.5 per cent</w:t>
      </w:r>
      <w:r>
        <w:t xml:space="preserve"> </w:t>
      </w:r>
    </w:p>
    <w:p w14:paraId="6169FA72" w14:textId="276B7AF8" w:rsidR="00F868AE" w:rsidRDefault="00F868AE" w:rsidP="00F868AE">
      <w:pPr>
        <w:pStyle w:val="VIRTBulletpoints"/>
      </w:pPr>
      <w:r>
        <w:t>b</w:t>
      </w:r>
      <w:r w:rsidRPr="005778A0">
        <w:t>ased on the Tribunal’s analysis, the average growth in executive TRPs in prescribed public entities was 15 per cent.</w:t>
      </w:r>
      <w:r>
        <w:t xml:space="preserve"> </w:t>
      </w:r>
    </w:p>
    <w:p w14:paraId="6925E272" w14:textId="09B7A476" w:rsidR="00BF0855" w:rsidRDefault="00BF0855" w:rsidP="00071E95">
      <w:pPr>
        <w:pStyle w:val="VIRTHeading2"/>
      </w:pPr>
      <w:bookmarkStart w:id="142" w:name="_Toc35006391"/>
      <w:bookmarkStart w:id="143" w:name="_Toc59090139"/>
      <w:r w:rsidRPr="00BF0855">
        <w:t>Summary</w:t>
      </w:r>
      <w:bookmarkEnd w:id="142"/>
      <w:bookmarkEnd w:id="143"/>
      <w:r>
        <w:t xml:space="preserve"> </w:t>
      </w:r>
    </w:p>
    <w:p w14:paraId="4962E5F3" w14:textId="7E33E65E" w:rsidR="007D0EED" w:rsidRPr="001C4BD4" w:rsidRDefault="00D636FC" w:rsidP="007D0EED">
      <w:pPr>
        <w:pStyle w:val="Paragraph"/>
      </w:pPr>
      <w:r w:rsidRPr="001C4BD4">
        <w:t>Prior to th</w:t>
      </w:r>
      <w:r w:rsidR="00B56F74">
        <w:t>is</w:t>
      </w:r>
      <w:r w:rsidRPr="001C4BD4">
        <w:t xml:space="preserve"> Determination,</w:t>
      </w:r>
      <w:r w:rsidR="00C6599D" w:rsidRPr="001C4BD4">
        <w:t xml:space="preserve"> there was no common remuneration band structure in place for executives employed in public entities.</w:t>
      </w:r>
      <w:r w:rsidR="007D0EED" w:rsidRPr="001C4BD4">
        <w:t xml:space="preserve"> The maximum</w:t>
      </w:r>
      <w:r w:rsidR="08BC3919">
        <w:t xml:space="preserve"> TRP</w:t>
      </w:r>
      <w:r w:rsidR="00E40C08">
        <w:t xml:space="preserve"> </w:t>
      </w:r>
      <w:r w:rsidR="007D0EED" w:rsidRPr="001C4BD4">
        <w:t xml:space="preserve">that could be offered to subordinate executives was tied to the TRP of the entity’s CEO by the 70/80% rules in the PEER Policy. Further, the annual </w:t>
      </w:r>
      <w:r w:rsidR="003C0C16" w:rsidRPr="001C4BD4">
        <w:t>growth</w:t>
      </w:r>
      <w:r w:rsidR="007D0EED" w:rsidRPr="001C4BD4">
        <w:t xml:space="preserve"> in executive remuneration was </w:t>
      </w:r>
      <w:r w:rsidR="00C85A3A" w:rsidRPr="001C4BD4">
        <w:t>influenced</w:t>
      </w:r>
      <w:r w:rsidR="007D0EED" w:rsidRPr="001C4BD4">
        <w:t xml:space="preserve"> by the </w:t>
      </w:r>
      <w:r w:rsidR="00C0285B">
        <w:t xml:space="preserve">Premier’s </w:t>
      </w:r>
      <w:r w:rsidR="00F6077B">
        <w:t xml:space="preserve">annual </w:t>
      </w:r>
      <w:r w:rsidR="00EC03EC">
        <w:t xml:space="preserve">adjustment </w:t>
      </w:r>
      <w:r w:rsidR="007D0EED" w:rsidRPr="001C4BD4">
        <w:t>guideline rate.</w:t>
      </w:r>
    </w:p>
    <w:p w14:paraId="26A61294" w14:textId="26461492" w:rsidR="00790AA0" w:rsidRPr="001C4BD4" w:rsidRDefault="007D0EED" w:rsidP="007D0EED">
      <w:pPr>
        <w:pStyle w:val="Paragraph"/>
      </w:pPr>
      <w:r w:rsidRPr="001C4BD4">
        <w:t>I</w:t>
      </w:r>
      <w:r w:rsidR="00F12C88" w:rsidRPr="001C4BD4">
        <w:t xml:space="preserve">t </w:t>
      </w:r>
      <w:r w:rsidR="008E40D1" w:rsidRPr="001C4BD4">
        <w:t xml:space="preserve">is likely </w:t>
      </w:r>
      <w:r w:rsidR="006C3793" w:rsidRPr="001C4BD4">
        <w:t>th</w:t>
      </w:r>
      <w:r w:rsidR="00916B63" w:rsidRPr="001C4BD4">
        <w:t xml:space="preserve">ese </w:t>
      </w:r>
      <w:r w:rsidR="00F12C88" w:rsidRPr="001C4BD4">
        <w:t>factors</w:t>
      </w:r>
      <w:r w:rsidR="00916B63" w:rsidRPr="001C4BD4">
        <w:t xml:space="preserve"> have contributed to the slower rate of growth in</w:t>
      </w:r>
      <w:r w:rsidRPr="001C4BD4">
        <w:t xml:space="preserve"> </w:t>
      </w:r>
      <w:r w:rsidR="00286F50" w:rsidRPr="001C4BD4">
        <w:t xml:space="preserve">public entity </w:t>
      </w:r>
      <w:r w:rsidRPr="001C4BD4">
        <w:t xml:space="preserve">executive remuneration </w:t>
      </w:r>
      <w:r w:rsidR="0012506A" w:rsidRPr="001C4BD4">
        <w:t xml:space="preserve">when </w:t>
      </w:r>
      <w:r w:rsidR="00916B63" w:rsidRPr="001C4BD4">
        <w:t>compared with</w:t>
      </w:r>
      <w:r w:rsidRPr="001C4BD4">
        <w:t xml:space="preserve"> that of non-executive public sector employees, resulting in compression between non-executive and executive remuneration in some</w:t>
      </w:r>
      <w:r w:rsidR="00286F50" w:rsidRPr="001C4BD4">
        <w:t xml:space="preserve"> prescribed</w:t>
      </w:r>
      <w:r w:rsidRPr="001C4BD4">
        <w:t xml:space="preserve"> public entities. </w:t>
      </w:r>
    </w:p>
    <w:p w14:paraId="3A6ABAEC" w14:textId="79F0A220" w:rsidR="00790AA0" w:rsidRDefault="007D0EED" w:rsidP="007C2FED">
      <w:pPr>
        <w:pStyle w:val="Paragraph"/>
        <w:sectPr w:rsidR="00790AA0" w:rsidSect="00E92D84">
          <w:headerReference w:type="even" r:id="rId68"/>
          <w:headerReference w:type="default" r:id="rId69"/>
          <w:headerReference w:type="first" r:id="rId70"/>
          <w:pgSz w:w="11900" w:h="16840"/>
          <w:pgMar w:top="1701" w:right="1701" w:bottom="1559" w:left="1701" w:header="709" w:footer="709" w:gutter="0"/>
          <w:cols w:space="708"/>
          <w:titlePg/>
          <w:docGrid w:linePitch="272"/>
        </w:sectPr>
      </w:pPr>
      <w:r w:rsidRPr="001C4BD4">
        <w:t xml:space="preserve">Some public entities have sought to align their executive remuneration with the VPS executive remuneration band structure. A majority of public entity executives across industry segments are remunerated within the VPS </w:t>
      </w:r>
      <w:r w:rsidR="00216765">
        <w:t xml:space="preserve">subordinate </w:t>
      </w:r>
      <w:r w:rsidRPr="001C4BD4">
        <w:t>executive remuneration bands set by the Tribunal effective from 1 July 2020.</w:t>
      </w:r>
    </w:p>
    <w:p w14:paraId="35B2966F" w14:textId="04EE761A" w:rsidR="002D4A56" w:rsidRDefault="00240C65" w:rsidP="00314F24">
      <w:pPr>
        <w:pStyle w:val="Chapterheading"/>
      </w:pPr>
      <w:bookmarkStart w:id="144" w:name="_Toc33609457"/>
      <w:bookmarkStart w:id="145" w:name="_Toc35006392"/>
      <w:bookmarkStart w:id="146" w:name="_Toc59090140"/>
      <w:r>
        <w:lastRenderedPageBreak/>
        <w:t>5</w:t>
      </w:r>
      <w:r w:rsidR="00B90941">
        <w:tab/>
      </w:r>
      <w:r w:rsidR="00FF24EE">
        <w:t>Labour market considerations</w:t>
      </w:r>
      <w:r w:rsidR="002D4A56">
        <w:br/>
      </w:r>
      <w:r w:rsidR="002D4A56" w:rsidRPr="00544C50">
        <w:rPr>
          <w:noProof/>
        </w:rPr>
        <w:drawing>
          <wp:inline distT="0" distB="0" distL="0" distR="0" wp14:anchorId="1B976D81" wp14:editId="18CD9A94">
            <wp:extent cx="2218055" cy="2546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144"/>
      <w:bookmarkEnd w:id="145"/>
      <w:bookmarkEnd w:id="146"/>
    </w:p>
    <w:p w14:paraId="5101586C" w14:textId="77777777" w:rsidR="00BB5256" w:rsidRDefault="00BB5256" w:rsidP="00BB5256">
      <w:pPr>
        <w:pStyle w:val="Parabeforeabulletlist"/>
      </w:pPr>
      <w:r>
        <w:t>To inform its Determination, the Tribunal considered the characteristics of the public entity executive labour market. In broad terms, the public entity executive labour market reflects:</w:t>
      </w:r>
    </w:p>
    <w:p w14:paraId="3BA9FAC8" w14:textId="77777777" w:rsidR="00532CAB" w:rsidRDefault="00601831" w:rsidP="00954DE2">
      <w:pPr>
        <w:pStyle w:val="VIRTBulletpoints"/>
      </w:pPr>
      <w:r w:rsidRPr="00DA0509">
        <w:t>the</w:t>
      </w:r>
      <w:r w:rsidR="002D4A56" w:rsidRPr="00DA0509">
        <w:t xml:space="preserve"> </w:t>
      </w:r>
      <w:r w:rsidR="00532CAB" w:rsidRPr="00DA0509">
        <w:t>supply</w:t>
      </w:r>
      <w:r w:rsidR="002D4A56" w:rsidRPr="00DA0509">
        <w:t xml:space="preserve"> of people who want to become an executive or take up a higher executive role</w:t>
      </w:r>
      <w:r w:rsidR="002D4A56">
        <w:t xml:space="preserve"> in the </w:t>
      </w:r>
      <w:r w:rsidR="007F650B">
        <w:t>public sector</w:t>
      </w:r>
    </w:p>
    <w:p w14:paraId="03069271" w14:textId="77777777" w:rsidR="00074EEE" w:rsidRDefault="002D4A56" w:rsidP="00954DE2">
      <w:pPr>
        <w:pStyle w:val="VIRTBulletpoints"/>
      </w:pPr>
      <w:r>
        <w:t xml:space="preserve">the demand from </w:t>
      </w:r>
      <w:r w:rsidR="007F650B">
        <w:t>public entities</w:t>
      </w:r>
      <w:r>
        <w:t xml:space="preserve"> </w:t>
      </w:r>
      <w:r w:rsidR="00532CAB">
        <w:t>for executives</w:t>
      </w:r>
      <w:r>
        <w:t xml:space="preserve">. </w:t>
      </w:r>
    </w:p>
    <w:p w14:paraId="0F62D87B" w14:textId="1C32ACB4" w:rsidR="000402E0" w:rsidRDefault="00B42FDA" w:rsidP="00C12B97">
      <w:pPr>
        <w:pStyle w:val="Parabeforeabulletlist"/>
      </w:pPr>
      <w:r>
        <w:t>The</w:t>
      </w:r>
      <w:r w:rsidR="00656224">
        <w:t>re are a range of factors which affect</w:t>
      </w:r>
      <w:r>
        <w:t xml:space="preserve"> </w:t>
      </w:r>
      <w:r w:rsidR="00656224">
        <w:t xml:space="preserve">the </w:t>
      </w:r>
      <w:r w:rsidR="00267D96">
        <w:t>demand</w:t>
      </w:r>
      <w:r w:rsidR="004959EF">
        <w:t xml:space="preserve"> for and</w:t>
      </w:r>
      <w:r w:rsidR="00267D96">
        <w:t xml:space="preserve"> supply</w:t>
      </w:r>
      <w:r w:rsidR="004959EF">
        <w:t xml:space="preserve"> of </w:t>
      </w:r>
      <w:r w:rsidR="000402E0">
        <w:t>executive labour in the Victorian public sector</w:t>
      </w:r>
      <w:r w:rsidR="00267D96">
        <w:t>.</w:t>
      </w:r>
      <w:r w:rsidR="000402E0">
        <w:t xml:space="preserve"> Factors that the Tribunal considered include:</w:t>
      </w:r>
    </w:p>
    <w:p w14:paraId="6A775712" w14:textId="6681435E" w:rsidR="00A34CF5" w:rsidRDefault="00A34CF5" w:rsidP="00C12B97">
      <w:pPr>
        <w:pStyle w:val="VIRTBulletpoints"/>
      </w:pPr>
      <w:r>
        <w:t>t</w:t>
      </w:r>
      <w:r w:rsidR="000402E0">
        <w:t>he impact of government regulation o</w:t>
      </w:r>
      <w:r w:rsidR="001F5AE4">
        <w:t>n remuneration</w:t>
      </w:r>
      <w:r>
        <w:t xml:space="preserve"> offerings</w:t>
      </w:r>
    </w:p>
    <w:p w14:paraId="080250BB" w14:textId="50B6F056" w:rsidR="00A34CF5" w:rsidRDefault="00A34CF5" w:rsidP="00C12B97">
      <w:pPr>
        <w:pStyle w:val="VIRTBulletpoints"/>
      </w:pPr>
      <w:r>
        <w:t xml:space="preserve">the skills and experiences sought by public entities when </w:t>
      </w:r>
      <w:r w:rsidR="00E91F69">
        <w:t>recruiting executives</w:t>
      </w:r>
    </w:p>
    <w:p w14:paraId="152F030A" w14:textId="55CE6FF4" w:rsidR="00E91F69" w:rsidRDefault="00E91F69" w:rsidP="00C12B97">
      <w:pPr>
        <w:pStyle w:val="VIRTBulletpoints"/>
      </w:pPr>
      <w:r>
        <w:t>increased demand for senior and executive talent in particular industries</w:t>
      </w:r>
    </w:p>
    <w:p w14:paraId="6BA9B5AF" w14:textId="0673D79F" w:rsidR="00E91F69" w:rsidRDefault="00E91F69" w:rsidP="00C12B97">
      <w:pPr>
        <w:pStyle w:val="VIRTBulletpoints"/>
      </w:pPr>
      <w:r>
        <w:t>sou</w:t>
      </w:r>
      <w:r w:rsidR="00C12B97">
        <w:t>rces of existing public entity executives</w:t>
      </w:r>
    </w:p>
    <w:p w14:paraId="252399C6" w14:textId="53B3282E" w:rsidR="00C12B97" w:rsidRDefault="00C12B97" w:rsidP="00C12B97">
      <w:pPr>
        <w:pStyle w:val="VIRTBulletpoints"/>
      </w:pPr>
      <w:r>
        <w:t>attraction of executive talent</w:t>
      </w:r>
    </w:p>
    <w:p w14:paraId="2E2CACFA" w14:textId="2CE24ED7" w:rsidR="00BB5256" w:rsidRDefault="007403EA" w:rsidP="00FF68A7">
      <w:pPr>
        <w:pStyle w:val="VIRTBulletpoints"/>
      </w:pPr>
      <w:r>
        <w:t>r</w:t>
      </w:r>
      <w:r w:rsidR="00C12B97">
        <w:t>etention of existing executives and their career intentions.</w:t>
      </w:r>
    </w:p>
    <w:p w14:paraId="42576BC1" w14:textId="5F33D57B" w:rsidR="00BB5256" w:rsidRDefault="009F7D7B" w:rsidP="009F7D7B">
      <w:pPr>
        <w:pStyle w:val="VIRTHeading2"/>
      </w:pPr>
      <w:bookmarkStart w:id="147" w:name="_Toc59090141"/>
      <w:r>
        <w:t>5.1</w:t>
      </w:r>
      <w:r w:rsidR="00B90941">
        <w:tab/>
      </w:r>
      <w:r w:rsidR="00BB5256">
        <w:t>Impact of regulation</w:t>
      </w:r>
      <w:bookmarkEnd w:id="147"/>
    </w:p>
    <w:p w14:paraId="2ECD998E" w14:textId="0482B9BE" w:rsidR="00032652" w:rsidRPr="006D2A8B" w:rsidRDefault="00300B8C" w:rsidP="00FA2BD5">
      <w:pPr>
        <w:pStyle w:val="Parabeforeabulletlist"/>
      </w:pPr>
      <w:r>
        <w:t xml:space="preserve">The remuneration that public entities </w:t>
      </w:r>
      <w:r w:rsidR="0014744B">
        <w:t>were able to offer to executives</w:t>
      </w:r>
      <w:r w:rsidR="0098513B" w:rsidRPr="006D2A8B">
        <w:t xml:space="preserve"> has</w:t>
      </w:r>
      <w:r w:rsidR="00BA6B4E" w:rsidRPr="006D2A8B">
        <w:t xml:space="preserve"> been regulated through the PEER </w:t>
      </w:r>
      <w:r w:rsidR="009F72D8">
        <w:t>P</w:t>
      </w:r>
      <w:r w:rsidR="00BA6B4E" w:rsidRPr="006D2A8B">
        <w:t>olicy</w:t>
      </w:r>
      <w:r w:rsidR="00BB5256">
        <w:t xml:space="preserve"> (and its predecessors)</w:t>
      </w:r>
      <w:r w:rsidR="00BB5256" w:rsidRPr="006D2A8B">
        <w:t>.</w:t>
      </w:r>
      <w:r w:rsidR="00BB5256">
        <w:t xml:space="preserve"> </w:t>
      </w:r>
      <w:r w:rsidR="004A7A7D">
        <w:t xml:space="preserve">These </w:t>
      </w:r>
      <w:r w:rsidR="001870C6">
        <w:t xml:space="preserve">regulatory </w:t>
      </w:r>
      <w:r w:rsidR="004A7A7D">
        <w:t>requirements were outlined in chapter 4.</w:t>
      </w:r>
      <w:r w:rsidR="00BB5256">
        <w:t xml:space="preserve"> </w:t>
      </w:r>
      <w:r w:rsidR="00032652" w:rsidRPr="006D2A8B">
        <w:t xml:space="preserve">Within these </w:t>
      </w:r>
      <w:r w:rsidR="001870C6">
        <w:t>requirements</w:t>
      </w:r>
      <w:r w:rsidR="00032652" w:rsidRPr="006D2A8B">
        <w:t xml:space="preserve">, the Tribunal </w:t>
      </w:r>
      <w:r w:rsidR="00797988" w:rsidRPr="006D2A8B">
        <w:t>observed</w:t>
      </w:r>
      <w:r w:rsidR="002F3CB1">
        <w:t xml:space="preserve"> —</w:t>
      </w:r>
      <w:r w:rsidR="00797988" w:rsidRPr="006D2A8B">
        <w:t xml:space="preserve"> </w:t>
      </w:r>
      <w:r w:rsidR="006B7138">
        <w:t>through its administration</w:t>
      </w:r>
      <w:r w:rsidR="00BB5256">
        <w:t xml:space="preserve"> of the PEER Policy </w:t>
      </w:r>
      <w:r w:rsidR="002F3CB1">
        <w:t>—</w:t>
      </w:r>
      <w:r w:rsidR="00797988" w:rsidRPr="006D2A8B">
        <w:t xml:space="preserve"> that a common</w:t>
      </w:r>
      <w:r w:rsidR="002F719D" w:rsidRPr="006D2A8B">
        <w:t xml:space="preserve"> target for CEO remuneration offerings has been the 25th percentile of </w:t>
      </w:r>
      <w:r w:rsidR="00FD514B">
        <w:t>remuneration in</w:t>
      </w:r>
      <w:r w:rsidR="002F719D" w:rsidRPr="006D2A8B">
        <w:t xml:space="preserve"> the general market</w:t>
      </w:r>
      <w:r w:rsidR="00477E9D">
        <w:t>.</w:t>
      </w:r>
      <w:r w:rsidR="002F719D" w:rsidRPr="006D2A8B">
        <w:t xml:space="preserve"> </w:t>
      </w:r>
      <w:r w:rsidR="00477E9D">
        <w:t>T</w:t>
      </w:r>
      <w:r w:rsidR="002F719D" w:rsidRPr="006D2A8B">
        <w:t xml:space="preserve">his was also </w:t>
      </w:r>
      <w:r w:rsidR="00FA0807">
        <w:t>evidenced</w:t>
      </w:r>
      <w:r w:rsidR="002F719D" w:rsidRPr="006D2A8B">
        <w:t xml:space="preserve"> by some submissions to the Tribunal</w:t>
      </w:r>
      <w:r w:rsidR="00477E9D">
        <w:t>.</w:t>
      </w:r>
      <w:r w:rsidR="00227880" w:rsidRPr="00537049">
        <w:rPr>
          <w:rStyle w:val="FootnoteReference"/>
        </w:rPr>
        <w:footnoteReference w:id="43"/>
      </w:r>
      <w:r w:rsidR="00437E09">
        <w:t xml:space="preserve"> </w:t>
      </w:r>
    </w:p>
    <w:p w14:paraId="2088ADF6" w14:textId="1BD2C014" w:rsidR="0098488F" w:rsidRDefault="008478A1" w:rsidP="00A5390D">
      <w:pPr>
        <w:pStyle w:val="Parabeforeabulletlist"/>
      </w:pPr>
      <w:r w:rsidRPr="006D2A8B">
        <w:lastRenderedPageBreak/>
        <w:t xml:space="preserve">In addition, subordinate executive remuneration </w:t>
      </w:r>
      <w:r w:rsidR="008B3BF6">
        <w:t>offerings have been restricted by the operation of the 70/80</w:t>
      </w:r>
      <w:r w:rsidR="00E74E2C">
        <w:t>%</w:t>
      </w:r>
      <w:r w:rsidR="008B3BF6">
        <w:t xml:space="preserve"> rules. </w:t>
      </w:r>
      <w:r w:rsidR="0022210F">
        <w:t xml:space="preserve">Several submissions provided to the Tribunal noted the </w:t>
      </w:r>
      <w:r w:rsidR="00E5534D" w:rsidRPr="006B0A49">
        <w:t xml:space="preserve">negative </w:t>
      </w:r>
      <w:r w:rsidR="0022210F">
        <w:t>effect of the 70/8</w:t>
      </w:r>
      <w:r w:rsidR="68E409EB">
        <w:t>0</w:t>
      </w:r>
      <w:r w:rsidR="00E74E2C" w:rsidRPr="006B0A49">
        <w:t>%</w:t>
      </w:r>
      <w:r w:rsidR="0022210F">
        <w:t xml:space="preserve"> </w:t>
      </w:r>
      <w:r w:rsidR="00BB5256">
        <w:t>rule</w:t>
      </w:r>
      <w:r w:rsidR="003E6E6C">
        <w:t>s</w:t>
      </w:r>
      <w:r w:rsidR="0022210F">
        <w:t xml:space="preserve"> on their ability to attract and retain executive </w:t>
      </w:r>
      <w:r w:rsidR="00E73DD1">
        <w:t>talent</w:t>
      </w:r>
      <w:r w:rsidR="009B194A">
        <w:t>.</w:t>
      </w:r>
      <w:r w:rsidR="001519B2" w:rsidRPr="006B0A49">
        <w:t xml:space="preserve"> </w:t>
      </w:r>
      <w:r w:rsidR="009B194A">
        <w:t>H</w:t>
      </w:r>
      <w:r w:rsidR="00196E65" w:rsidRPr="006B0A49">
        <w:t>owever</w:t>
      </w:r>
      <w:r w:rsidR="009B194A">
        <w:t>,</w:t>
      </w:r>
      <w:r w:rsidR="001519B2" w:rsidRPr="006B0A49">
        <w:t xml:space="preserve"> </w:t>
      </w:r>
      <w:r w:rsidR="009D4B3C" w:rsidRPr="006B0A49">
        <w:t xml:space="preserve">this was </w:t>
      </w:r>
      <w:r w:rsidR="00A46FAB" w:rsidRPr="006B0A49">
        <w:t>not a consistent</w:t>
      </w:r>
      <w:r w:rsidR="0088511F" w:rsidRPr="006B0A49">
        <w:t xml:space="preserve"> view</w:t>
      </w:r>
      <w:r w:rsidR="00AC0209" w:rsidRPr="006B0A49">
        <w:t xml:space="preserve"> across all submissions</w:t>
      </w:r>
      <w:r w:rsidR="0098488F">
        <w:t xml:space="preserve"> (box </w:t>
      </w:r>
      <w:r w:rsidR="00240C65">
        <w:t>5</w:t>
      </w:r>
      <w:r w:rsidR="0098488F">
        <w:t>.1)</w:t>
      </w:r>
      <w:r w:rsidR="00E73DD1">
        <w:t>.</w:t>
      </w:r>
    </w:p>
    <w:p w14:paraId="368673E2" w14:textId="7F1F8ADD" w:rsidR="0098488F" w:rsidRDefault="0098488F" w:rsidP="00A5390D">
      <w:pPr>
        <w:pStyle w:val="Tableheading"/>
        <w:keepNext/>
      </w:pPr>
      <w:bookmarkStart w:id="148" w:name="_Toc59127473"/>
      <w:r>
        <w:t xml:space="preserve">Box </w:t>
      </w:r>
      <w:r w:rsidR="00240C65">
        <w:t>5</w:t>
      </w:r>
      <w:r>
        <w:t>.</w:t>
      </w:r>
      <w:r w:rsidR="003F1FA7">
        <w:t>1</w:t>
      </w:r>
      <w:r>
        <w:t xml:space="preserve">: </w:t>
      </w:r>
      <w:r w:rsidR="002163E4">
        <w:t>stakeholder views about</w:t>
      </w:r>
      <w:r>
        <w:t xml:space="preserve"> the 70/80</w:t>
      </w:r>
      <w:r w:rsidR="00E74E2C">
        <w:t>%</w:t>
      </w:r>
      <w:r>
        <w:t xml:space="preserve"> </w:t>
      </w:r>
      <w:r w:rsidR="00BB5256">
        <w:t>rule</w:t>
      </w:r>
      <w:r w:rsidR="003E6E6C">
        <w:t>s</w:t>
      </w:r>
      <w:bookmarkEnd w:id="148"/>
    </w:p>
    <w:bookmarkStart w:id="149" w:name="_Toc35006395"/>
    <w:p w14:paraId="4A858CD1" w14:textId="0D5644C0" w:rsidR="00B85A07" w:rsidRPr="00443745" w:rsidRDefault="00BB5256" w:rsidP="006B05A1">
      <w:pPr>
        <w:pStyle w:val="Notesfortablesfigures"/>
      </w:pPr>
      <w:r>
        <w:rPr>
          <w:noProof/>
        </w:rPr>
        <mc:AlternateContent>
          <mc:Choice Requires="wps">
            <w:drawing>
              <wp:inline distT="0" distB="0" distL="0" distR="0" wp14:anchorId="131A0DE9" wp14:editId="22AFD86A">
                <wp:extent cx="5610225" cy="4965895"/>
                <wp:effectExtent l="0" t="0" r="28575" b="25400"/>
                <wp:docPr id="1761793387" name="Text Box 1761793387"/>
                <wp:cNvGraphicFramePr/>
                <a:graphic xmlns:a="http://schemas.openxmlformats.org/drawingml/2006/main">
                  <a:graphicData uri="http://schemas.microsoft.com/office/word/2010/wordprocessingShape">
                    <wps:wsp>
                      <wps:cNvSpPr txBox="1"/>
                      <wps:spPr>
                        <a:xfrm>
                          <a:off x="0" y="0"/>
                          <a:ext cx="5610225" cy="4965895"/>
                        </a:xfrm>
                        <a:prstGeom prst="rect">
                          <a:avLst/>
                        </a:prstGeom>
                        <a:solidFill>
                          <a:sysClr val="window" lastClr="FFFFFF"/>
                        </a:solidFill>
                        <a:ln w="9525">
                          <a:solidFill>
                            <a:schemeClr val="accent6"/>
                          </a:solidFill>
                        </a:ln>
                      </wps:spPr>
                      <wps:txbx>
                        <w:txbxContent>
                          <w:p w14:paraId="04BE9B62" w14:textId="77777777" w:rsidR="00BB5256" w:rsidRDefault="00BB5256" w:rsidP="00BB5256">
                            <w:pPr>
                              <w:pStyle w:val="Tabletext"/>
                              <w:rPr>
                                <w:b/>
                                <w:bCs/>
                              </w:rPr>
                            </w:pPr>
                            <w:r w:rsidRPr="00821D89">
                              <w:rPr>
                                <w:b/>
                                <w:bCs/>
                              </w:rPr>
                              <w:t>City West Water</w:t>
                            </w:r>
                          </w:p>
                          <w:p w14:paraId="1F5BB813" w14:textId="687A6C6F" w:rsidR="00BB5256" w:rsidRDefault="00BB5256" w:rsidP="00BB5256">
                            <w:pPr>
                              <w:pStyle w:val="VIRTBreakouttext"/>
                              <w:rPr>
                                <w:i w:val="0"/>
                                <w:iCs/>
                                <w:sz w:val="22"/>
                                <w:szCs w:val="18"/>
                              </w:rPr>
                            </w:pPr>
                            <w:r w:rsidRPr="00BC585A">
                              <w:rPr>
                                <w:sz w:val="22"/>
                                <w:szCs w:val="18"/>
                              </w:rPr>
                              <w:t xml:space="preserve">Due to the requirement of meeting the 70/80% rule we are unable to go to market with </w:t>
                            </w:r>
                            <w:r w:rsidR="008A4C38">
                              <w:rPr>
                                <w:sz w:val="22"/>
                                <w:szCs w:val="18"/>
                              </w:rPr>
                              <w:t>a</w:t>
                            </w:r>
                            <w:r w:rsidRPr="00BC585A">
                              <w:rPr>
                                <w:sz w:val="22"/>
                                <w:szCs w:val="18"/>
                              </w:rPr>
                              <w:t xml:space="preserve"> competitive remuneration package</w:t>
                            </w:r>
                            <w:r>
                              <w:rPr>
                                <w:sz w:val="22"/>
                                <w:szCs w:val="18"/>
                              </w:rPr>
                              <w:t xml:space="preserve">… </w:t>
                            </w:r>
                            <w:r w:rsidRPr="0001786E">
                              <w:rPr>
                                <w:sz w:val="22"/>
                                <w:szCs w:val="18"/>
                              </w:rPr>
                              <w:t>This has resulted in CWW missing out on talent</w:t>
                            </w:r>
                            <w:r>
                              <w:rPr>
                                <w:sz w:val="22"/>
                                <w:szCs w:val="18"/>
                              </w:rPr>
                              <w:t xml:space="preserve">, </w:t>
                            </w:r>
                            <w:r w:rsidRPr="00D31195">
                              <w:rPr>
                                <w:sz w:val="22"/>
                                <w:szCs w:val="18"/>
                              </w:rPr>
                              <w:t xml:space="preserve">talent who have expressed a desire to join the sector, accepting that they would need to </w:t>
                            </w:r>
                            <w:r w:rsidR="00831C83">
                              <w:rPr>
                                <w:sz w:val="22"/>
                                <w:szCs w:val="18"/>
                              </w:rPr>
                              <w:t>[</w:t>
                            </w:r>
                            <w:r w:rsidRPr="00D31195">
                              <w:rPr>
                                <w:sz w:val="22"/>
                                <w:szCs w:val="18"/>
                              </w:rPr>
                              <w:t>take</w:t>
                            </w:r>
                            <w:r w:rsidR="00C42EA4">
                              <w:rPr>
                                <w:sz w:val="22"/>
                                <w:szCs w:val="18"/>
                              </w:rPr>
                              <w:t>]</w:t>
                            </w:r>
                            <w:r w:rsidRPr="00D31195">
                              <w:rPr>
                                <w:sz w:val="22"/>
                                <w:szCs w:val="18"/>
                              </w:rPr>
                              <w:t xml:space="preserve"> a</w:t>
                            </w:r>
                            <w:r w:rsidR="00AC6EAF">
                              <w:rPr>
                                <w:sz w:val="22"/>
                                <w:szCs w:val="18"/>
                              </w:rPr>
                              <w:t xml:space="preserve"> lower pay</w:t>
                            </w:r>
                            <w:r w:rsidRPr="00D31195">
                              <w:rPr>
                                <w:sz w:val="22"/>
                                <w:szCs w:val="18"/>
                              </w:rPr>
                              <w:t xml:space="preserve">, but then not applying because we were unable to </w:t>
                            </w:r>
                            <w:r w:rsidR="0008275C">
                              <w:rPr>
                                <w:sz w:val="22"/>
                                <w:szCs w:val="18"/>
                              </w:rPr>
                              <w:t xml:space="preserve">come close to </w:t>
                            </w:r>
                            <w:r w:rsidR="00C00D76">
                              <w:rPr>
                                <w:sz w:val="22"/>
                                <w:szCs w:val="18"/>
                              </w:rPr>
                              <w:t>their revised expectations</w:t>
                            </w:r>
                            <w:r w:rsidR="00B3463B">
                              <w:rPr>
                                <w:sz w:val="22"/>
                                <w:szCs w:val="18"/>
                              </w:rPr>
                              <w:t xml:space="preserve"> </w:t>
                            </w:r>
                            <w:r w:rsidR="00C00D76">
                              <w:rPr>
                                <w:sz w:val="22"/>
                                <w:szCs w:val="18"/>
                              </w:rPr>
                              <w:t>and remain within 70/80% of the MD’s TRP.</w:t>
                            </w:r>
                            <w:r w:rsidRPr="00D31195">
                              <w:rPr>
                                <w:i w:val="0"/>
                                <w:sz w:val="22"/>
                                <w:szCs w:val="18"/>
                              </w:rPr>
                              <w:t xml:space="preserve"> [p.4]</w:t>
                            </w:r>
                            <w:r>
                              <w:rPr>
                                <w:i w:val="0"/>
                                <w:iCs/>
                                <w:sz w:val="22"/>
                                <w:szCs w:val="18"/>
                              </w:rPr>
                              <w:t xml:space="preserve"> </w:t>
                            </w:r>
                          </w:p>
                          <w:p w14:paraId="1CB17098" w14:textId="77777777" w:rsidR="00BB5256" w:rsidRDefault="00BB5256" w:rsidP="00BB5256">
                            <w:pPr>
                              <w:pStyle w:val="Tabletext"/>
                              <w:rPr>
                                <w:b/>
                                <w:bCs/>
                              </w:rPr>
                            </w:pPr>
                            <w:r w:rsidRPr="00332FAB">
                              <w:rPr>
                                <w:b/>
                                <w:bCs/>
                              </w:rPr>
                              <w:t>Goulburn Ovens Institute of TAFE</w:t>
                            </w:r>
                          </w:p>
                          <w:p w14:paraId="5E3939D4" w14:textId="77777777" w:rsidR="00BB5256" w:rsidRDefault="00BB5256" w:rsidP="00BB5256">
                            <w:pPr>
                              <w:pStyle w:val="VIRTBreakouttext"/>
                              <w:rPr>
                                <w:i w:val="0"/>
                                <w:iCs/>
                                <w:sz w:val="22"/>
                                <w:szCs w:val="18"/>
                              </w:rPr>
                            </w:pPr>
                            <w:r w:rsidRPr="00676B84">
                              <w:rPr>
                                <w:sz w:val="22"/>
                                <w:szCs w:val="18"/>
                              </w:rPr>
                              <w:t>Given that the TAFE CEO salaries set the upper limits for broader TAFE Executive remuneration (through the 70% and 80% rules), restrictions placed on the GOTAFE CEO’s total remuneration package is limiting GOTAFE’s ability to attract and retain talented TAFE</w:t>
                            </w:r>
                            <w:r>
                              <w:rPr>
                                <w:sz w:val="22"/>
                                <w:szCs w:val="18"/>
                              </w:rPr>
                              <w:t xml:space="preserve"> e</w:t>
                            </w:r>
                            <w:r w:rsidRPr="008C1A26">
                              <w:rPr>
                                <w:sz w:val="22"/>
                                <w:szCs w:val="18"/>
                              </w:rPr>
                              <w:t>xecutives with the right skills to our regional organisation</w:t>
                            </w:r>
                            <w:r>
                              <w:rPr>
                                <w:sz w:val="22"/>
                                <w:szCs w:val="18"/>
                              </w:rPr>
                              <w:t xml:space="preserve">. </w:t>
                            </w:r>
                            <w:r>
                              <w:rPr>
                                <w:i w:val="0"/>
                                <w:iCs/>
                                <w:sz w:val="22"/>
                                <w:szCs w:val="18"/>
                              </w:rPr>
                              <w:t>[p.2]</w:t>
                            </w:r>
                          </w:p>
                          <w:p w14:paraId="546C6636" w14:textId="1D84D654" w:rsidR="00BB5256" w:rsidRDefault="00BB5256" w:rsidP="00BB5256">
                            <w:pPr>
                              <w:pStyle w:val="Tabletext"/>
                              <w:rPr>
                                <w:b/>
                                <w:bCs/>
                              </w:rPr>
                            </w:pPr>
                            <w:r>
                              <w:rPr>
                                <w:b/>
                                <w:bCs/>
                              </w:rPr>
                              <w:t xml:space="preserve">Wannon </w:t>
                            </w:r>
                            <w:r w:rsidR="00C122E4" w:rsidRPr="00C122E4">
                              <w:rPr>
                                <w:b/>
                                <w:bCs/>
                              </w:rPr>
                              <w:t xml:space="preserve">Region </w:t>
                            </w:r>
                            <w:r>
                              <w:rPr>
                                <w:b/>
                                <w:bCs/>
                              </w:rPr>
                              <w:t>Water</w:t>
                            </w:r>
                            <w:r w:rsidR="00C122E4" w:rsidRPr="00C122E4">
                              <w:rPr>
                                <w:b/>
                                <w:bCs/>
                              </w:rPr>
                              <w:t xml:space="preserve"> Corporation </w:t>
                            </w:r>
                          </w:p>
                          <w:p w14:paraId="5D9A0A8B" w14:textId="1AA3C22B" w:rsidR="00BB5256" w:rsidRPr="00D31195" w:rsidRDefault="00BB5256" w:rsidP="00BB5256">
                            <w:pPr>
                              <w:pStyle w:val="VIRTBreakouttext"/>
                              <w:rPr>
                                <w:i w:val="0"/>
                                <w:iCs/>
                                <w:sz w:val="20"/>
                                <w:szCs w:val="16"/>
                              </w:rPr>
                            </w:pPr>
                            <w:r w:rsidRPr="005474D6">
                              <w:rPr>
                                <w:sz w:val="22"/>
                                <w:szCs w:val="18"/>
                              </w:rPr>
                              <w:t>Because of the remuneration rules that apply to executives</w:t>
                            </w:r>
                            <w:r w:rsidR="00467D6E">
                              <w:rPr>
                                <w:sz w:val="22"/>
                                <w:szCs w:val="18"/>
                              </w:rPr>
                              <w:t>…</w:t>
                            </w:r>
                            <w:r w:rsidRPr="005474D6">
                              <w:rPr>
                                <w:sz w:val="22"/>
                                <w:szCs w:val="18"/>
                              </w:rPr>
                              <w:t xml:space="preserve"> (namely the 70% and 80% rules), a lower CEO remuneration has a flow on effect which exacerbates recruitment and retention of high performance executives and provides little incentive for a senior manager within the water sector to take on the additional responsibilities and accountabilities and progress to executive management</w:t>
                            </w:r>
                            <w:r>
                              <w:rPr>
                                <w:sz w:val="22"/>
                                <w:szCs w:val="18"/>
                              </w:rPr>
                              <w:t xml:space="preserve">. </w:t>
                            </w:r>
                            <w:r>
                              <w:rPr>
                                <w:i w:val="0"/>
                                <w:iCs/>
                                <w:sz w:val="20"/>
                                <w:szCs w:val="16"/>
                              </w:rPr>
                              <w:t>[p.4]</w:t>
                            </w:r>
                          </w:p>
                          <w:p w14:paraId="79936A08" w14:textId="71563EC4" w:rsidR="00BB5256" w:rsidRPr="00D31195" w:rsidRDefault="00BB5256" w:rsidP="00BB5256">
                            <w:pPr>
                              <w:pStyle w:val="Tabletext"/>
                              <w:rPr>
                                <w:b/>
                                <w:bCs/>
                              </w:rPr>
                            </w:pPr>
                            <w:r w:rsidRPr="00D31195">
                              <w:rPr>
                                <w:b/>
                                <w:bCs/>
                              </w:rPr>
                              <w:t>Victoria</w:t>
                            </w:r>
                            <w:r w:rsidR="00F727CB">
                              <w:rPr>
                                <w:b/>
                                <w:bCs/>
                              </w:rPr>
                              <w:t>n</w:t>
                            </w:r>
                            <w:r w:rsidRPr="00D31195">
                              <w:rPr>
                                <w:b/>
                                <w:bCs/>
                              </w:rPr>
                              <w:t xml:space="preserve"> Managed Insurance A</w:t>
                            </w:r>
                            <w:r w:rsidR="00F727CB">
                              <w:rPr>
                                <w:b/>
                                <w:bCs/>
                              </w:rPr>
                              <w:t>uthority</w:t>
                            </w:r>
                          </w:p>
                          <w:p w14:paraId="2757B88F" w14:textId="77777777" w:rsidR="00BB5256" w:rsidRPr="005474D6" w:rsidRDefault="00BB5256" w:rsidP="00BB5256">
                            <w:pPr>
                              <w:pStyle w:val="VIRTBreakouttext"/>
                              <w:rPr>
                                <w:sz w:val="22"/>
                                <w:szCs w:val="18"/>
                              </w:rPr>
                            </w:pPr>
                            <w:r w:rsidRPr="00D31195">
                              <w:rPr>
                                <w:sz w:val="22"/>
                                <w:szCs w:val="18"/>
                              </w:rPr>
                              <w:t xml:space="preserve">Existing 80/70 rules in the Public Sector Entity Executive Remuneration policy have afforded VMIA suitable flexibility to accommodate a wide spread of pay positions for its executives. </w:t>
                            </w:r>
                            <w:r w:rsidRPr="00D31195">
                              <w:rPr>
                                <w:i w:val="0"/>
                                <w:iCs/>
                                <w:sz w:val="22"/>
                                <w:szCs w:val="18"/>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31A0DE9" id="Text Box 1761793387" o:spid="_x0000_s1082" type="#_x0000_t202" style="width:441.75pt;height:3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" fillcolor="window" strokecolor="#4d4d4d [3209]">
                <v:textbox>
                  <w:txbxContent>
                    <w:p w14:paraId="04BE9B62" w14:textId="77777777" w:rsidR="00BB5256" w:rsidRDefault="00BB5256" w:rsidP="00BB5256">
                      <w:pPr>
                        <w:pStyle w:val="Tabletext"/>
                        <w:rPr>
                          <w:b/>
                          <w:bCs/>
                        </w:rPr>
                      </w:pPr>
                      <w:r w:rsidRPr="00821D89">
                        <w:rPr>
                          <w:b/>
                          <w:bCs/>
                        </w:rPr>
                        <w:t>City West Water</w:t>
                      </w:r>
                    </w:p>
                    <w:p w14:paraId="1F5BB813" w14:textId="687A6C6F" w:rsidR="00BB5256" w:rsidRDefault="00BB5256" w:rsidP="00BB5256">
                      <w:pPr>
                        <w:pStyle w:val="VIRTBreakouttext"/>
                        <w:rPr>
                          <w:i w:val="0"/>
                          <w:iCs/>
                          <w:sz w:val="22"/>
                          <w:szCs w:val="18"/>
                        </w:rPr>
                      </w:pPr>
                      <w:r w:rsidRPr="00BC585A">
                        <w:rPr>
                          <w:sz w:val="22"/>
                          <w:szCs w:val="18"/>
                        </w:rPr>
                        <w:t xml:space="preserve">Due to the requirement of meeting the 70/80% rule we are unable to go to market with </w:t>
                      </w:r>
                      <w:r w:rsidR="008A4C38">
                        <w:rPr>
                          <w:sz w:val="22"/>
                          <w:szCs w:val="18"/>
                        </w:rPr>
                        <w:t>a</w:t>
                      </w:r>
                      <w:r w:rsidRPr="00BC585A">
                        <w:rPr>
                          <w:sz w:val="22"/>
                          <w:szCs w:val="18"/>
                        </w:rPr>
                        <w:t xml:space="preserve"> competitive remuneration package</w:t>
                      </w:r>
                      <w:r>
                        <w:rPr>
                          <w:sz w:val="22"/>
                          <w:szCs w:val="18"/>
                        </w:rPr>
                        <w:t xml:space="preserve">… </w:t>
                      </w:r>
                      <w:r w:rsidRPr="0001786E">
                        <w:rPr>
                          <w:sz w:val="22"/>
                          <w:szCs w:val="18"/>
                        </w:rPr>
                        <w:t>This has resulted in CWW missing out on talent</w:t>
                      </w:r>
                      <w:r>
                        <w:rPr>
                          <w:sz w:val="22"/>
                          <w:szCs w:val="18"/>
                        </w:rPr>
                        <w:t xml:space="preserve">, </w:t>
                      </w:r>
                      <w:r w:rsidRPr="00D31195">
                        <w:rPr>
                          <w:sz w:val="22"/>
                          <w:szCs w:val="18"/>
                        </w:rPr>
                        <w:t xml:space="preserve">talent who have expressed a desire to join the sector, accepting that they would need to </w:t>
                      </w:r>
                      <w:r w:rsidR="00831C83">
                        <w:rPr>
                          <w:sz w:val="22"/>
                          <w:szCs w:val="18"/>
                        </w:rPr>
                        <w:t>[</w:t>
                      </w:r>
                      <w:r w:rsidRPr="00D31195">
                        <w:rPr>
                          <w:sz w:val="22"/>
                          <w:szCs w:val="18"/>
                        </w:rPr>
                        <w:t>take</w:t>
                      </w:r>
                      <w:r w:rsidR="00C42EA4">
                        <w:rPr>
                          <w:sz w:val="22"/>
                          <w:szCs w:val="18"/>
                        </w:rPr>
                        <w:t>]</w:t>
                      </w:r>
                      <w:r w:rsidRPr="00D31195">
                        <w:rPr>
                          <w:sz w:val="22"/>
                          <w:szCs w:val="18"/>
                        </w:rPr>
                        <w:t xml:space="preserve"> a</w:t>
                      </w:r>
                      <w:r w:rsidR="00AC6EAF">
                        <w:rPr>
                          <w:sz w:val="22"/>
                          <w:szCs w:val="18"/>
                        </w:rPr>
                        <w:t xml:space="preserve"> lower pay</w:t>
                      </w:r>
                      <w:r w:rsidRPr="00D31195">
                        <w:rPr>
                          <w:sz w:val="22"/>
                          <w:szCs w:val="18"/>
                        </w:rPr>
                        <w:t xml:space="preserve">, but then not applying because we were unable to </w:t>
                      </w:r>
                      <w:r w:rsidR="0008275C">
                        <w:rPr>
                          <w:sz w:val="22"/>
                          <w:szCs w:val="18"/>
                        </w:rPr>
                        <w:t xml:space="preserve">come close to </w:t>
                      </w:r>
                      <w:r w:rsidR="00C00D76">
                        <w:rPr>
                          <w:sz w:val="22"/>
                          <w:szCs w:val="18"/>
                        </w:rPr>
                        <w:t>their revised expectations</w:t>
                      </w:r>
                      <w:r w:rsidR="00B3463B">
                        <w:rPr>
                          <w:sz w:val="22"/>
                          <w:szCs w:val="18"/>
                        </w:rPr>
                        <w:t xml:space="preserve"> </w:t>
                      </w:r>
                      <w:r w:rsidR="00C00D76">
                        <w:rPr>
                          <w:sz w:val="22"/>
                          <w:szCs w:val="18"/>
                        </w:rPr>
                        <w:t>and remain within 70/80% of the MD’s TRP.</w:t>
                      </w:r>
                      <w:r w:rsidRPr="00D31195">
                        <w:rPr>
                          <w:i w:val="0"/>
                          <w:sz w:val="22"/>
                          <w:szCs w:val="18"/>
                        </w:rPr>
                        <w:t xml:space="preserve"> [p.4]</w:t>
                      </w:r>
                      <w:r>
                        <w:rPr>
                          <w:i w:val="0"/>
                          <w:iCs/>
                          <w:sz w:val="22"/>
                          <w:szCs w:val="18"/>
                        </w:rPr>
                        <w:t xml:space="preserve"> </w:t>
                      </w:r>
                    </w:p>
                    <w:p w14:paraId="1CB17098" w14:textId="77777777" w:rsidR="00BB5256" w:rsidRDefault="00BB5256" w:rsidP="00BB5256">
                      <w:pPr>
                        <w:pStyle w:val="Tabletext"/>
                        <w:rPr>
                          <w:b/>
                          <w:bCs/>
                        </w:rPr>
                      </w:pPr>
                      <w:r w:rsidRPr="00332FAB">
                        <w:rPr>
                          <w:b/>
                          <w:bCs/>
                        </w:rPr>
                        <w:t>Goulburn Ovens Institute of TAFE</w:t>
                      </w:r>
                    </w:p>
                    <w:p w14:paraId="5E3939D4" w14:textId="77777777" w:rsidR="00BB5256" w:rsidRDefault="00BB5256" w:rsidP="00BB5256">
                      <w:pPr>
                        <w:pStyle w:val="VIRTBreakouttext"/>
                        <w:rPr>
                          <w:i w:val="0"/>
                          <w:iCs/>
                          <w:sz w:val="22"/>
                          <w:szCs w:val="18"/>
                        </w:rPr>
                      </w:pPr>
                      <w:r w:rsidRPr="00676B84">
                        <w:rPr>
                          <w:sz w:val="22"/>
                          <w:szCs w:val="18"/>
                        </w:rPr>
                        <w:t>Given that the TAFE CEO salaries set the upper limits for broader TAFE Executive remuneration (through the 70% and 80% rules), restrictions placed on the GOTAFE CEO’s total remuneration package is limiting GOTAFE’s ability to attract and retain talented TAFE</w:t>
                      </w:r>
                      <w:r>
                        <w:rPr>
                          <w:sz w:val="22"/>
                          <w:szCs w:val="18"/>
                        </w:rPr>
                        <w:t xml:space="preserve"> e</w:t>
                      </w:r>
                      <w:r w:rsidRPr="008C1A26">
                        <w:rPr>
                          <w:sz w:val="22"/>
                          <w:szCs w:val="18"/>
                        </w:rPr>
                        <w:t>xecutives with the right skills to our regional organisation</w:t>
                      </w:r>
                      <w:r>
                        <w:rPr>
                          <w:sz w:val="22"/>
                          <w:szCs w:val="18"/>
                        </w:rPr>
                        <w:t xml:space="preserve">. </w:t>
                      </w:r>
                      <w:r>
                        <w:rPr>
                          <w:i w:val="0"/>
                          <w:iCs/>
                          <w:sz w:val="22"/>
                          <w:szCs w:val="18"/>
                        </w:rPr>
                        <w:t>[p.2]</w:t>
                      </w:r>
                    </w:p>
                    <w:p w14:paraId="546C6636" w14:textId="1D84D654" w:rsidR="00BB5256" w:rsidRDefault="00BB5256" w:rsidP="00BB5256">
                      <w:pPr>
                        <w:pStyle w:val="Tabletext"/>
                        <w:rPr>
                          <w:b/>
                          <w:bCs/>
                        </w:rPr>
                      </w:pPr>
                      <w:r>
                        <w:rPr>
                          <w:b/>
                          <w:bCs/>
                        </w:rPr>
                        <w:t xml:space="preserve">Wannon </w:t>
                      </w:r>
                      <w:r w:rsidR="00C122E4" w:rsidRPr="00C122E4">
                        <w:rPr>
                          <w:b/>
                          <w:bCs/>
                        </w:rPr>
                        <w:t xml:space="preserve">Region </w:t>
                      </w:r>
                      <w:r>
                        <w:rPr>
                          <w:b/>
                          <w:bCs/>
                        </w:rPr>
                        <w:t>Water</w:t>
                      </w:r>
                      <w:r w:rsidR="00C122E4" w:rsidRPr="00C122E4">
                        <w:rPr>
                          <w:b/>
                          <w:bCs/>
                        </w:rPr>
                        <w:t xml:space="preserve"> Corporation </w:t>
                      </w:r>
                    </w:p>
                    <w:p w14:paraId="5D9A0A8B" w14:textId="1AA3C22B" w:rsidR="00BB5256" w:rsidRPr="00D31195" w:rsidRDefault="00BB5256" w:rsidP="00BB5256">
                      <w:pPr>
                        <w:pStyle w:val="VIRTBreakouttext"/>
                        <w:rPr>
                          <w:i w:val="0"/>
                          <w:iCs/>
                          <w:sz w:val="20"/>
                          <w:szCs w:val="16"/>
                        </w:rPr>
                      </w:pPr>
                      <w:r w:rsidRPr="005474D6">
                        <w:rPr>
                          <w:sz w:val="22"/>
                          <w:szCs w:val="18"/>
                        </w:rPr>
                        <w:t>Because of the remuneration rules that apply to executives</w:t>
                      </w:r>
                      <w:r w:rsidR="00467D6E">
                        <w:rPr>
                          <w:sz w:val="22"/>
                          <w:szCs w:val="18"/>
                        </w:rPr>
                        <w:t>…</w:t>
                      </w:r>
                      <w:r w:rsidRPr="005474D6">
                        <w:rPr>
                          <w:sz w:val="22"/>
                          <w:szCs w:val="18"/>
                        </w:rPr>
                        <w:t xml:space="preserve"> (namely the 70% and 80% rules), a lower CEO remuneration has a flow on effect which exacerbates recruitment and retention of high performance executives and provides little incentive for a senior manager within the water sector to take on the additional responsibilities and accountabilities and progress to executive management</w:t>
                      </w:r>
                      <w:r>
                        <w:rPr>
                          <w:sz w:val="22"/>
                          <w:szCs w:val="18"/>
                        </w:rPr>
                        <w:t xml:space="preserve">. </w:t>
                      </w:r>
                      <w:r>
                        <w:rPr>
                          <w:i w:val="0"/>
                          <w:iCs/>
                          <w:sz w:val="20"/>
                          <w:szCs w:val="16"/>
                        </w:rPr>
                        <w:t>[p.4]</w:t>
                      </w:r>
                    </w:p>
                    <w:p w14:paraId="79936A08" w14:textId="71563EC4" w:rsidR="00BB5256" w:rsidRPr="00D31195" w:rsidRDefault="00BB5256" w:rsidP="00BB5256">
                      <w:pPr>
                        <w:pStyle w:val="Tabletext"/>
                        <w:rPr>
                          <w:b/>
                          <w:bCs/>
                        </w:rPr>
                      </w:pPr>
                      <w:r w:rsidRPr="00D31195">
                        <w:rPr>
                          <w:b/>
                          <w:bCs/>
                        </w:rPr>
                        <w:t>Victoria</w:t>
                      </w:r>
                      <w:r w:rsidR="00F727CB">
                        <w:rPr>
                          <w:b/>
                          <w:bCs/>
                        </w:rPr>
                        <w:t>n</w:t>
                      </w:r>
                      <w:r w:rsidRPr="00D31195">
                        <w:rPr>
                          <w:b/>
                          <w:bCs/>
                        </w:rPr>
                        <w:t xml:space="preserve"> Managed Insurance A</w:t>
                      </w:r>
                      <w:r w:rsidR="00F727CB">
                        <w:rPr>
                          <w:b/>
                          <w:bCs/>
                        </w:rPr>
                        <w:t>uthority</w:t>
                      </w:r>
                    </w:p>
                    <w:p w14:paraId="2757B88F" w14:textId="77777777" w:rsidR="00BB5256" w:rsidRPr="005474D6" w:rsidRDefault="00BB5256" w:rsidP="00BB5256">
                      <w:pPr>
                        <w:pStyle w:val="VIRTBreakouttext"/>
                        <w:rPr>
                          <w:sz w:val="22"/>
                          <w:szCs w:val="18"/>
                        </w:rPr>
                      </w:pPr>
                      <w:r w:rsidRPr="00D31195">
                        <w:rPr>
                          <w:sz w:val="22"/>
                          <w:szCs w:val="18"/>
                        </w:rPr>
                        <w:t xml:space="preserve">Existing 80/70 rules in the Public Sector Entity Executive Remuneration policy have afforded VMIA suitable flexibility to accommodate a wide spread of pay positions for its executives. </w:t>
                      </w:r>
                      <w:r w:rsidRPr="00D31195">
                        <w:rPr>
                          <w:i w:val="0"/>
                          <w:iCs/>
                          <w:sz w:val="22"/>
                          <w:szCs w:val="18"/>
                        </w:rPr>
                        <w:t>[p.2]</w:t>
                      </w:r>
                    </w:p>
                  </w:txbxContent>
                </v:textbox>
                <w10:anchorlock/>
              </v:shape>
            </w:pict>
          </mc:Fallback>
        </mc:AlternateContent>
      </w:r>
      <w:r w:rsidR="00B85A07" w:rsidRPr="00443745">
        <w:t>Source: written submissions</w:t>
      </w:r>
      <w:r w:rsidR="00766583">
        <w:t>.</w:t>
      </w:r>
    </w:p>
    <w:p w14:paraId="007807FE" w14:textId="09CAE3BA" w:rsidR="00BB5256" w:rsidRPr="00756288" w:rsidRDefault="0041439E" w:rsidP="0041439E">
      <w:pPr>
        <w:pStyle w:val="VIRTHeading2"/>
        <w:rPr>
          <w:rFonts w:cs="Arial"/>
          <w:color w:val="0F6745" w:themeColor="accent2" w:themeShade="BF"/>
          <w:spacing w:val="-6"/>
          <w:sz w:val="30"/>
          <w:szCs w:val="22"/>
        </w:rPr>
      </w:pPr>
      <w:bookmarkStart w:id="150" w:name="_Toc59090142"/>
      <w:r>
        <w:t>5.2</w:t>
      </w:r>
      <w:r w:rsidR="00B90941">
        <w:tab/>
      </w:r>
      <w:r w:rsidR="00BB5256">
        <w:t>Target skills and experience</w:t>
      </w:r>
      <w:bookmarkEnd w:id="150"/>
      <w:r w:rsidR="00BB5256">
        <w:t xml:space="preserve"> </w:t>
      </w:r>
    </w:p>
    <w:p w14:paraId="17D75B7D" w14:textId="6254041A" w:rsidR="00BB5256" w:rsidRPr="00A20A13" w:rsidRDefault="00BB5256" w:rsidP="00BB5256">
      <w:pPr>
        <w:pStyle w:val="Parabeforeabulletlist"/>
      </w:pPr>
      <w:r w:rsidRPr="00A20A13">
        <w:t>In broad terms, executives may be sourced internally</w:t>
      </w:r>
      <w:r w:rsidR="002E7251">
        <w:t> </w:t>
      </w:r>
      <w:r w:rsidRPr="00A20A13">
        <w:t>—</w:t>
      </w:r>
      <w:r w:rsidR="002E7251">
        <w:t> </w:t>
      </w:r>
      <w:r w:rsidRPr="00A20A13">
        <w:t>via promotion or lateral movement</w:t>
      </w:r>
      <w:r w:rsidR="002E7251">
        <w:t> </w:t>
      </w:r>
      <w:r w:rsidRPr="00A20A13">
        <w:t>—</w:t>
      </w:r>
      <w:r w:rsidR="002E7251">
        <w:t> </w:t>
      </w:r>
      <w:r w:rsidRPr="00A20A13">
        <w:t>or externally, for example, from other Commonwealth or state public sectors, the private sector or the not-for-profit sector.</w:t>
      </w:r>
    </w:p>
    <w:p w14:paraId="3BDD9770" w14:textId="4CA95E97" w:rsidR="00BB5256" w:rsidRDefault="00BB5256" w:rsidP="00BB5256">
      <w:pPr>
        <w:pStyle w:val="Paragraph"/>
      </w:pPr>
      <w:r w:rsidRPr="00537049">
        <w:lastRenderedPageBreak/>
        <w:t>The Tribunal was</w:t>
      </w:r>
      <w:r>
        <w:t xml:space="preserve"> </w:t>
      </w:r>
      <w:r w:rsidRPr="00537049">
        <w:t>informed through round</w:t>
      </w:r>
      <w:r w:rsidR="00055C2F">
        <w:t xml:space="preserve"> </w:t>
      </w:r>
      <w:r w:rsidRPr="00537049">
        <w:t>tables and submissions that public entity preferences and approaches to sourcing executive candidates varies by industry segment. For example, as noted in Bendigo Kangan Institute’s submission:</w:t>
      </w:r>
      <w:r>
        <w:t xml:space="preserve"> </w:t>
      </w:r>
    </w:p>
    <w:p w14:paraId="3F077E8A" w14:textId="77777777" w:rsidR="00BB5256" w:rsidRDefault="00BB5256" w:rsidP="00BB5256">
      <w:pPr>
        <w:pStyle w:val="VIRTBreakouttext"/>
        <w:rPr>
          <w:i w:val="0"/>
        </w:rPr>
      </w:pPr>
      <w:r>
        <w:t xml:space="preserve">The Board’s preference is to first source suitable candidates from within the TAFE/VET sector and/or the Victorian Public Sector given they would have relevant experience, understanding of government relations, stakeholder management and cultural alignment. </w:t>
      </w:r>
      <w:r w:rsidRPr="000B53EB">
        <w:rPr>
          <w:i w:val="0"/>
        </w:rPr>
        <w:t>[p.2]</w:t>
      </w:r>
    </w:p>
    <w:p w14:paraId="1D8E4402" w14:textId="3C7A196F" w:rsidR="00BB5256" w:rsidRDefault="00BB5256" w:rsidP="00BB5256">
      <w:pPr>
        <w:pStyle w:val="Parabeforeabulletlist"/>
        <w:rPr>
          <w:highlight w:val="yellow"/>
        </w:rPr>
      </w:pPr>
      <w:r>
        <w:t xml:space="preserve">As discussed in chapter </w:t>
      </w:r>
      <w:r w:rsidR="008D0772">
        <w:t>3</w:t>
      </w:r>
      <w:r>
        <w:t>, some public entities said in submissions that they require</w:t>
      </w:r>
      <w:r w:rsidR="00A66383">
        <w:t>d</w:t>
      </w:r>
      <w:r>
        <w:t xml:space="preserve"> executives with skills traditionally developed in the private sector (e.g. commercial skills), and </w:t>
      </w:r>
      <w:r w:rsidR="001265AF">
        <w:t xml:space="preserve">that </w:t>
      </w:r>
      <w:r>
        <w:t>they need</w:t>
      </w:r>
      <w:r w:rsidR="001265AF">
        <w:t>ed</w:t>
      </w:r>
      <w:r>
        <w:t xml:space="preserve"> to attract candidates from outside the public sector to fill those roles.</w:t>
      </w:r>
    </w:p>
    <w:p w14:paraId="75D3CC54" w14:textId="77777777" w:rsidR="00BB5256" w:rsidRDefault="00BB5256" w:rsidP="00BB5256">
      <w:pPr>
        <w:pStyle w:val="Parabeforeabulletlist"/>
      </w:pPr>
      <w:r>
        <w:t xml:space="preserve">To further help understand the hiring preferences of public entities, the Tribunal’s questionnaire asked CEOs what prior experience they valued most when hiring new executives to their organisation. </w:t>
      </w:r>
    </w:p>
    <w:p w14:paraId="595296EB" w14:textId="153872C2" w:rsidR="00BB5256" w:rsidRDefault="00BB5256" w:rsidP="00BB5256">
      <w:pPr>
        <w:pStyle w:val="Parabeforeabulletlist"/>
      </w:pPr>
      <w:r>
        <w:t>The results showed that</w:t>
      </w:r>
      <w:r w:rsidR="00CC1C23">
        <w:t>,</w:t>
      </w:r>
      <w:r>
        <w:t xml:space="preserve"> in general, CEOs value both public sector and private sector experience. However, </w:t>
      </w:r>
      <w:r w:rsidR="004D1890">
        <w:t xml:space="preserve">some </w:t>
      </w:r>
      <w:r>
        <w:t>CEOs in the finance and insurance industry segment appear to place particular importance on experience in the private for</w:t>
      </w:r>
      <w:r w:rsidR="00CD4C9C">
        <w:noBreakHyphen/>
      </w:r>
      <w:r>
        <w:t>profit sector. This preference may place upward pressure on the remuneration offered in that industry segment as:</w:t>
      </w:r>
    </w:p>
    <w:p w14:paraId="50749E7F" w14:textId="77777777" w:rsidR="00BB5256" w:rsidRDefault="00BB5256" w:rsidP="00BB5256">
      <w:pPr>
        <w:pStyle w:val="VIRTBulletpoints"/>
      </w:pPr>
      <w:r>
        <w:t>it limits the potential ‘supply’ of executive talent to individuals with private for-profit sector experience</w:t>
      </w:r>
    </w:p>
    <w:p w14:paraId="24F141E9" w14:textId="4545C7D3" w:rsidR="00BB5256" w:rsidRDefault="00BB5256" w:rsidP="00BB5256">
      <w:pPr>
        <w:pStyle w:val="VIRTBulletpoints"/>
      </w:pPr>
      <w:r>
        <w:t>the private for-profit sector generally pays higher salaries than the public sector</w:t>
      </w:r>
      <w:r w:rsidR="00047C76">
        <w:t>.</w:t>
      </w:r>
    </w:p>
    <w:p w14:paraId="06AC0C2A" w14:textId="070F9E42" w:rsidR="00292938" w:rsidRDefault="0041439E" w:rsidP="00292938">
      <w:pPr>
        <w:pStyle w:val="VIRTHeading2"/>
      </w:pPr>
      <w:bookmarkStart w:id="151" w:name="_Toc59090143"/>
      <w:bookmarkEnd w:id="149"/>
      <w:r>
        <w:t>5.3</w:t>
      </w:r>
      <w:r w:rsidR="00B90941">
        <w:tab/>
      </w:r>
      <w:r w:rsidR="00292938">
        <w:t>Sources of public entity executives</w:t>
      </w:r>
      <w:bookmarkEnd w:id="151"/>
    </w:p>
    <w:p w14:paraId="115B642D" w14:textId="77777777" w:rsidR="00292938" w:rsidRPr="00EA394E" w:rsidRDefault="00292938" w:rsidP="00292938">
      <w:pPr>
        <w:pStyle w:val="Paragraph"/>
      </w:pPr>
      <w:r>
        <w:t xml:space="preserve">The Tribunal took into account the previous roles of existing executives in prescribed public entities to understand whether individuals in a variety of market segments were willing to transition to executive roles in the Victorian public sector, and had been found suitable for the role. </w:t>
      </w:r>
    </w:p>
    <w:p w14:paraId="7A1EDFAC" w14:textId="77777777" w:rsidR="00292938" w:rsidRDefault="00292938" w:rsidP="00292938">
      <w:pPr>
        <w:pStyle w:val="Paragraph"/>
      </w:pPr>
      <w:r w:rsidRPr="00EA394E">
        <w:t>T</w:t>
      </w:r>
      <w:r>
        <w:t xml:space="preserve">he Tribunal’s questionnaire asked executives to report their position immediately prior to their current role </w:t>
      </w:r>
      <w:r w:rsidRPr="008969D1">
        <w:t>(figure 5.</w:t>
      </w:r>
      <w:r>
        <w:t>1</w:t>
      </w:r>
      <w:r w:rsidRPr="008969D1">
        <w:t>)</w:t>
      </w:r>
      <w:r w:rsidRPr="00EA394E">
        <w:t xml:space="preserve">. </w:t>
      </w:r>
    </w:p>
    <w:p w14:paraId="0D77B4B6" w14:textId="2572F709" w:rsidR="00292938" w:rsidRDefault="00292938" w:rsidP="00292938">
      <w:pPr>
        <w:pStyle w:val="Figureheading"/>
      </w:pPr>
      <w:bookmarkStart w:id="152" w:name="_Toc59090205"/>
      <w:r>
        <w:lastRenderedPageBreak/>
        <w:t>Figure 5.1: prior roles of CEOs and subordinate executives employed in prescribed public entities</w:t>
      </w:r>
      <w:bookmarkEnd w:id="152"/>
      <w:r>
        <w:t xml:space="preserve"> </w:t>
      </w:r>
    </w:p>
    <w:p w14:paraId="445C5AE5" w14:textId="2AC83345" w:rsidR="00292938" w:rsidRDefault="00103968" w:rsidP="00292938">
      <w:pPr>
        <w:pStyle w:val="Figureheading"/>
      </w:pPr>
      <w:bookmarkStart w:id="153" w:name="_Toc59090206"/>
      <w:r>
        <w:rPr>
          <w:noProof/>
        </w:rPr>
        <w:drawing>
          <wp:inline distT="0" distB="0" distL="0" distR="0" wp14:anchorId="565F2866" wp14:editId="449FAD55">
            <wp:extent cx="5380537" cy="2985153"/>
            <wp:effectExtent l="0" t="0" r="0" b="5715"/>
            <wp:docPr id="543345081" name="Picture 543345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156" cy="2996038"/>
                    </a:xfrm>
                    <a:prstGeom prst="rect">
                      <a:avLst/>
                    </a:prstGeom>
                    <a:noFill/>
                  </pic:spPr>
                </pic:pic>
              </a:graphicData>
            </a:graphic>
          </wp:inline>
        </w:drawing>
      </w:r>
      <w:bookmarkEnd w:id="153"/>
    </w:p>
    <w:p w14:paraId="2617E68C" w14:textId="77777777" w:rsidR="00292938" w:rsidRDefault="00292938" w:rsidP="00292938">
      <w:pPr>
        <w:pStyle w:val="Notesfortablesfigures"/>
      </w:pPr>
      <w:r>
        <w:t xml:space="preserve">Source: Tribunal executive questionnaire. </w:t>
      </w:r>
    </w:p>
    <w:p w14:paraId="7DF45D26" w14:textId="77777777" w:rsidR="00292938" w:rsidRDefault="00292938" w:rsidP="00292938">
      <w:pPr>
        <w:pStyle w:val="Paragraph"/>
      </w:pPr>
      <w:r w:rsidRPr="0002052F">
        <w:t>Across all public entities, of those CEOs and subordinate executives who responded to the questionnaire, around half had been in the Victorian public sector in their previous role at either an executive or non</w:t>
      </w:r>
      <w:r>
        <w:noBreakHyphen/>
      </w:r>
      <w:r w:rsidRPr="0002052F">
        <w:t>executive level</w:t>
      </w:r>
      <w:r>
        <w:t> — a</w:t>
      </w:r>
      <w:r w:rsidRPr="0002052F">
        <w:t>round 39 per cent were from Victorian public sector bodies, while 12</w:t>
      </w:r>
      <w:r>
        <w:t> </w:t>
      </w:r>
      <w:r w:rsidRPr="0002052F">
        <w:t>per</w:t>
      </w:r>
      <w:r>
        <w:t> </w:t>
      </w:r>
      <w:r w:rsidRPr="0002052F">
        <w:t xml:space="preserve">cent had come from the VPS. </w:t>
      </w:r>
      <w:r w:rsidRPr="006E4DA5">
        <w:t>Factoring in other public sectors, the majority (approximately 6</w:t>
      </w:r>
      <w:r>
        <w:t>0</w:t>
      </w:r>
      <w:r w:rsidRPr="006E4DA5">
        <w:t xml:space="preserve"> per cent) of executives who responded to the questionnaire came from a previous public sector role in Australia.</w:t>
      </w:r>
      <w:r>
        <w:t xml:space="preserve"> In comparison, approximately three-quarters of VPS executives said that they came from a previous public sector role in Australia.</w:t>
      </w:r>
      <w:r>
        <w:rPr>
          <w:rFonts w:ascii="ZWAdobeF" w:hAnsi="ZWAdobeF" w:cs="ZWAdobeF"/>
          <w:color w:val="auto"/>
          <w:sz w:val="2"/>
          <w:szCs w:val="2"/>
        </w:rPr>
        <w:t>46F</w:t>
      </w:r>
      <w:r w:rsidRPr="0002052F">
        <w:rPr>
          <w:rStyle w:val="FootnoteReference"/>
        </w:rPr>
        <w:footnoteReference w:id="44"/>
      </w:r>
      <w:r>
        <w:t xml:space="preserve"> </w:t>
      </w:r>
      <w:r w:rsidRPr="0002052F">
        <w:t xml:space="preserve">Around 20 per cent of </w:t>
      </w:r>
      <w:r>
        <w:t xml:space="preserve">public entity </w:t>
      </w:r>
      <w:r w:rsidRPr="0002052F">
        <w:t>respondents were previously executives in a private, for</w:t>
      </w:r>
      <w:r>
        <w:noBreakHyphen/>
      </w:r>
      <w:r w:rsidRPr="0002052F">
        <w:t>profit organisation.</w:t>
      </w:r>
    </w:p>
    <w:p w14:paraId="22A68845" w14:textId="77777777" w:rsidR="00292938" w:rsidRDefault="00292938" w:rsidP="00292938">
      <w:pPr>
        <w:pStyle w:val="Paragraph"/>
      </w:pPr>
      <w:r w:rsidRPr="00A959F3">
        <w:t xml:space="preserve">Further examination of this data by industry segment showed that the proportion of executives that come from </w:t>
      </w:r>
      <w:r>
        <w:t xml:space="preserve">a previous public sector position </w:t>
      </w:r>
      <w:r w:rsidRPr="00A959F3">
        <w:t xml:space="preserve">can vary considerably between segments. To give an indication of the distribution, approximately 82 per cent </w:t>
      </w:r>
      <w:r>
        <w:t>of executives</w:t>
      </w:r>
      <w:r w:rsidRPr="00A959F3">
        <w:t xml:space="preserve"> in the regulators and other agencies industry segment, 45 per cent </w:t>
      </w:r>
      <w:r>
        <w:t>of executives</w:t>
      </w:r>
      <w:r w:rsidRPr="00A959F3">
        <w:t xml:space="preserve"> in the finance and insurance segment and 33 per cent in the sport, recreation, arts and facilities management industry segment</w:t>
      </w:r>
      <w:r>
        <w:t xml:space="preserve"> </w:t>
      </w:r>
      <w:r w:rsidRPr="00A959F3">
        <w:t>came from the public sector in an Australian jurisdiction (figure 5.2).</w:t>
      </w:r>
    </w:p>
    <w:p w14:paraId="69C69681" w14:textId="693AFCAD" w:rsidR="00292938" w:rsidRDefault="00292938" w:rsidP="00292938">
      <w:pPr>
        <w:pStyle w:val="Figureheading"/>
        <w:rPr>
          <w:noProof/>
        </w:rPr>
      </w:pPr>
      <w:bookmarkStart w:id="154" w:name="_Toc59090207"/>
      <w:r w:rsidRPr="008969D1">
        <w:lastRenderedPageBreak/>
        <w:t>Figure 5.</w:t>
      </w:r>
      <w:r>
        <w:t>2</w:t>
      </w:r>
      <w:r w:rsidRPr="008969D1">
        <w:t>: prior roles of CEOs and subordinate executives employed in prescribed public entities by industry segment</w:t>
      </w:r>
      <w:bookmarkEnd w:id="154"/>
    </w:p>
    <w:p w14:paraId="7443CFD1" w14:textId="70926BAA" w:rsidR="00292938" w:rsidRDefault="00BD4967" w:rsidP="00292938">
      <w:pPr>
        <w:pStyle w:val="VIRTBulletpoints"/>
        <w:numPr>
          <w:ilvl w:val="0"/>
          <w:numId w:val="0"/>
        </w:numPr>
        <w:ind w:left="360" w:hanging="360"/>
      </w:pPr>
      <w:r>
        <w:rPr>
          <w:rFonts w:cstheme="minorBidi"/>
          <w:noProof/>
          <w:sz w:val="18"/>
        </w:rPr>
        <w:drawing>
          <wp:inline distT="0" distB="0" distL="0" distR="0" wp14:anchorId="4FF2C0F1" wp14:editId="2C7D14EB">
            <wp:extent cx="5411583" cy="387569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24993" cy="3885296"/>
                    </a:xfrm>
                    <a:prstGeom prst="rect">
                      <a:avLst/>
                    </a:prstGeom>
                    <a:noFill/>
                  </pic:spPr>
                </pic:pic>
              </a:graphicData>
            </a:graphic>
          </wp:inline>
        </w:drawing>
      </w:r>
      <w:r w:rsidR="00292938" w:rsidRPr="00292938">
        <w:rPr>
          <w:rFonts w:cstheme="minorBidi"/>
          <w:sz w:val="18"/>
        </w:rPr>
        <w:t>Source: Tribunal executive questionnaire.</w:t>
      </w:r>
    </w:p>
    <w:p w14:paraId="30A182E9" w14:textId="4207D86A" w:rsidR="00BB5256" w:rsidRPr="00324C2C" w:rsidRDefault="0041439E" w:rsidP="0041439E">
      <w:pPr>
        <w:pStyle w:val="VIRTHeading2"/>
        <w:rPr>
          <w:rFonts w:cs="Arial"/>
          <w:color w:val="0F6745" w:themeColor="accent2" w:themeShade="BF"/>
          <w:spacing w:val="-6"/>
          <w:sz w:val="30"/>
          <w:szCs w:val="22"/>
        </w:rPr>
      </w:pPr>
      <w:bookmarkStart w:id="155" w:name="_Toc59090144"/>
      <w:r>
        <w:t>5.</w:t>
      </w:r>
      <w:r w:rsidR="00292938">
        <w:t>4</w:t>
      </w:r>
      <w:r w:rsidR="00B90941">
        <w:tab/>
      </w:r>
      <w:r w:rsidR="00965F2D">
        <w:t>High</w:t>
      </w:r>
      <w:r w:rsidR="00BB5256" w:rsidRPr="00023DFB">
        <w:t xml:space="preserve"> demand in particular industries</w:t>
      </w:r>
      <w:bookmarkEnd w:id="155"/>
    </w:p>
    <w:p w14:paraId="3F280407" w14:textId="334CB42D" w:rsidR="00BB5256" w:rsidRDefault="00BB5256" w:rsidP="00BB5256">
      <w:pPr>
        <w:pStyle w:val="Parabeforeabulletlist"/>
      </w:pPr>
      <w:r>
        <w:t>Several written submissions stated that there is high demand in some industries for executives wi</w:t>
      </w:r>
      <w:r w:rsidR="005D28CC">
        <w:t>th</w:t>
      </w:r>
      <w:r>
        <w:t xml:space="preserve"> relevant skills and experience. For example, the V/Line Corporation submission said:</w:t>
      </w:r>
    </w:p>
    <w:p w14:paraId="7D2F6325" w14:textId="5B305A75" w:rsidR="00BB5256" w:rsidRDefault="00BB5256" w:rsidP="00BB5256">
      <w:pPr>
        <w:pStyle w:val="VIRTBreakouttext"/>
      </w:pPr>
      <w:r>
        <w:t xml:space="preserve">V/Line competes with the state owned and private markets, both nationally and internationally, to fill executive roles that require rail infrastructure and rail passenger operations expertise. In V/Line’s experience it is a highly competitive recruitment market to attract experienced and skilled rail industry executives. </w:t>
      </w:r>
      <w:r w:rsidR="00815513" w:rsidRPr="00965B9E">
        <w:rPr>
          <w:i w:val="0"/>
          <w:iCs/>
        </w:rPr>
        <w:t>[p.</w:t>
      </w:r>
      <w:r w:rsidR="00815513">
        <w:rPr>
          <w:i w:val="0"/>
          <w:iCs/>
        </w:rPr>
        <w:t>1</w:t>
      </w:r>
      <w:r w:rsidR="00815513" w:rsidRPr="00965B9E">
        <w:rPr>
          <w:i w:val="0"/>
          <w:iCs/>
        </w:rPr>
        <w:t>.]</w:t>
      </w:r>
    </w:p>
    <w:p w14:paraId="1DFB8425" w14:textId="77777777" w:rsidR="00BB5256" w:rsidRDefault="00BB5256" w:rsidP="00BB5256">
      <w:pPr>
        <w:pStyle w:val="Parabeforeabulletlist"/>
      </w:pPr>
      <w:r>
        <w:t>The Melbourne and Olympics Parks Trust said that:</w:t>
      </w:r>
    </w:p>
    <w:p w14:paraId="5509431A" w14:textId="729944C5" w:rsidR="00BB5256" w:rsidRDefault="00BB5256" w:rsidP="00BB5256">
      <w:pPr>
        <w:pStyle w:val="VIRTBreakouttext"/>
        <w:ind w:left="0"/>
      </w:pPr>
      <w:r>
        <w:t xml:space="preserve">… the recruitment and retention of high </w:t>
      </w:r>
      <w:r w:rsidR="00965F2D">
        <w:t>calibre</w:t>
      </w:r>
      <w:r>
        <w:t xml:space="preserve"> executives in our sector is highl</w:t>
      </w:r>
      <w:r w:rsidR="00495784">
        <w:t>y</w:t>
      </w:r>
      <w:r>
        <w:t xml:space="preserve"> competitive in the global market we operate in… </w:t>
      </w:r>
      <w:bookmarkStart w:id="156" w:name="_Hlk58488560"/>
      <w:r w:rsidRPr="00965B9E">
        <w:rPr>
          <w:i w:val="0"/>
          <w:iCs/>
        </w:rPr>
        <w:t>[p.</w:t>
      </w:r>
      <w:r>
        <w:rPr>
          <w:i w:val="0"/>
          <w:iCs/>
        </w:rPr>
        <w:t>1</w:t>
      </w:r>
      <w:r w:rsidRPr="00965B9E">
        <w:rPr>
          <w:i w:val="0"/>
          <w:iCs/>
        </w:rPr>
        <w:t>.]</w:t>
      </w:r>
      <w:bookmarkEnd w:id="156"/>
    </w:p>
    <w:p w14:paraId="5F60171B" w14:textId="77777777" w:rsidR="00BB5256" w:rsidRDefault="00BB5256" w:rsidP="00514208">
      <w:pPr>
        <w:pStyle w:val="Parabeforeabulletlist"/>
        <w:keepNext/>
      </w:pPr>
      <w:r>
        <w:lastRenderedPageBreak/>
        <w:t xml:space="preserve">The Victorian Managed Insurance Authority said there was: </w:t>
      </w:r>
    </w:p>
    <w:p w14:paraId="04635EC6" w14:textId="53EC42B1" w:rsidR="00BB5256" w:rsidRPr="00C50191" w:rsidRDefault="00BB5256" w:rsidP="00BB5256">
      <w:pPr>
        <w:pStyle w:val="VIRTBreakouttext"/>
        <w:rPr>
          <w:i w:val="0"/>
          <w:iCs/>
        </w:rPr>
      </w:pPr>
      <w:r>
        <w:t>…</w:t>
      </w:r>
      <w:r w:rsidR="00194C06">
        <w:t xml:space="preserve"> </w:t>
      </w:r>
      <w:r>
        <w:t xml:space="preserve">high demand for insurance and risk management specialties… </w:t>
      </w:r>
      <w:r w:rsidRPr="00965B9E">
        <w:rPr>
          <w:i w:val="0"/>
          <w:iCs/>
        </w:rPr>
        <w:t>[p.2.]</w:t>
      </w:r>
      <w:r>
        <w:t xml:space="preserve"> </w:t>
      </w:r>
    </w:p>
    <w:p w14:paraId="73377DFC" w14:textId="3619C8AD" w:rsidR="00BB5256" w:rsidRDefault="00BB5256" w:rsidP="00BB5256">
      <w:pPr>
        <w:pStyle w:val="Parabeforeabulletlist"/>
      </w:pPr>
      <w:r>
        <w:t xml:space="preserve">To further explore this issue, the Tribunal reviewed available data about demand for executive talent in Victoria and nationally across Australia. From what was obtained, the Tribunal observed that </w:t>
      </w:r>
      <w:r w:rsidR="00493817">
        <w:t>at least</w:t>
      </w:r>
      <w:r w:rsidR="00EE6172">
        <w:t xml:space="preserve"> in the rail infrastructure and civil construction sectors, </w:t>
      </w:r>
      <w:r>
        <w:t xml:space="preserve">there appears to be increased demand for experienced and senior employees </w:t>
      </w:r>
      <w:r w:rsidR="00D90C79">
        <w:t>to perform executive roles</w:t>
      </w:r>
      <w:r>
        <w:t xml:space="preserve">. </w:t>
      </w:r>
    </w:p>
    <w:p w14:paraId="32E92542" w14:textId="719C3203" w:rsidR="00BB5256" w:rsidRDefault="00BB5256" w:rsidP="00BB5256">
      <w:pPr>
        <w:pStyle w:val="Parabeforeabulletlist"/>
      </w:pPr>
      <w:r>
        <w:t>The Victorian Skills Commission</w:t>
      </w:r>
      <w:r w:rsidR="000401BB">
        <w:t>er</w:t>
      </w:r>
      <w:r>
        <w:t xml:space="preserve"> has</w:t>
      </w:r>
      <w:r w:rsidR="003F63B2">
        <w:t xml:space="preserve"> recently</w:t>
      </w:r>
      <w:r>
        <w:t xml:space="preserve"> identified (using public data and insights provided by experienced employers within these sectors) that there is a shortage of qualified staff in the rail infrastructure and civil sectors, as workforce supply has not kept pace with increasing demand. The Commission</w:t>
      </w:r>
      <w:r w:rsidR="00DF6161">
        <w:t>er</w:t>
      </w:r>
      <w:r>
        <w:t xml:space="preserve"> stated that, in the civil sector, project management skills for major projects are in high demand, and experienced leadership and project management can prove difficult to source. The Commission</w:t>
      </w:r>
      <w:r w:rsidR="00DF6161">
        <w:t>er</w:t>
      </w:r>
      <w:r>
        <w:t xml:space="preserve"> observed that, to fill gaps in the workforce, employers sometimes pay inflated wages to attract workers from competitors or promote workers into positions before they may be ready. However, employers noted that even when promoting from within the organisation at times they find it equally challenging to find someone for the vacated role.</w:t>
      </w:r>
      <w:r w:rsidR="007A4F80">
        <w:rPr>
          <w:rFonts w:ascii="ZWAdobeF" w:hAnsi="ZWAdobeF" w:cs="ZWAdobeF"/>
          <w:color w:val="auto"/>
          <w:sz w:val="2"/>
          <w:szCs w:val="2"/>
        </w:rPr>
        <w:t>44F</w:t>
      </w:r>
      <w:r>
        <w:rPr>
          <w:rStyle w:val="FootnoteReference"/>
        </w:rPr>
        <w:footnoteReference w:id="45"/>
      </w:r>
      <w:r>
        <w:t xml:space="preserve"> </w:t>
      </w:r>
    </w:p>
    <w:p w14:paraId="3547206E" w14:textId="43924820" w:rsidR="00BB5256" w:rsidRDefault="00BB5256" w:rsidP="00BB5256">
      <w:pPr>
        <w:pStyle w:val="Paragraph"/>
      </w:pPr>
      <w:r>
        <w:t>The Commonwealth Government Department of Employment, Skills</w:t>
      </w:r>
      <w:r w:rsidR="00B34471">
        <w:t>,</w:t>
      </w:r>
      <w:r>
        <w:t xml:space="preserve"> Small and Family Business has also identified a shortage in the national labour market of construction project managers, which has been worsening in recent years.</w:t>
      </w:r>
      <w:r w:rsidR="007A4F80">
        <w:rPr>
          <w:rFonts w:ascii="ZWAdobeF" w:hAnsi="ZWAdobeF" w:cs="ZWAdobeF"/>
          <w:color w:val="auto"/>
          <w:sz w:val="2"/>
          <w:szCs w:val="2"/>
        </w:rPr>
        <w:t>45F</w:t>
      </w:r>
      <w:r>
        <w:rPr>
          <w:rStyle w:val="FootnoteReference"/>
        </w:rPr>
        <w:footnoteReference w:id="46"/>
      </w:r>
    </w:p>
    <w:p w14:paraId="04B3F26F" w14:textId="2BBC84B7" w:rsidR="00BB5256" w:rsidRDefault="00BB5256" w:rsidP="00BB5256">
      <w:pPr>
        <w:pStyle w:val="Parabeforeabulletlist"/>
      </w:pPr>
      <w:r>
        <w:t>The Tribunal noted that there was limited other publicly available data about the supply and demand for executive talent in other industries in Australia. The Tribunal will seek to undertake further research on this topic as part of its forward program, to inform its next comprehensive Determination of remuneration bands for executives in prescribed public entities.</w:t>
      </w:r>
    </w:p>
    <w:p w14:paraId="1A7D2E48" w14:textId="6099CE32" w:rsidR="00BB5256" w:rsidRPr="000B53EB" w:rsidRDefault="00BB5256" w:rsidP="00D915C9">
      <w:pPr>
        <w:pStyle w:val="Notesfortablesfigures"/>
      </w:pPr>
      <w:r>
        <w:t xml:space="preserve"> </w:t>
      </w:r>
    </w:p>
    <w:p w14:paraId="4F6549F6" w14:textId="7FB13EB9" w:rsidR="00BB5256" w:rsidRDefault="00892357" w:rsidP="00892357">
      <w:pPr>
        <w:pStyle w:val="VIRTHeading2"/>
      </w:pPr>
      <w:bookmarkStart w:id="157" w:name="_Toc59090145"/>
      <w:bookmarkStart w:id="158" w:name="_Toc35006396"/>
      <w:r>
        <w:lastRenderedPageBreak/>
        <w:t>5.5</w:t>
      </w:r>
      <w:r w:rsidR="00B90941">
        <w:tab/>
      </w:r>
      <w:r w:rsidR="00BB5256" w:rsidRPr="00545DA2">
        <w:t xml:space="preserve">Attraction </w:t>
      </w:r>
      <w:r w:rsidR="00BB5256">
        <w:t>of executive talent</w:t>
      </w:r>
      <w:bookmarkEnd w:id="157"/>
    </w:p>
    <w:p w14:paraId="7BD338FB" w14:textId="58B469BA" w:rsidR="00BB5256" w:rsidRDefault="00BB5256" w:rsidP="00BB5256">
      <w:pPr>
        <w:pStyle w:val="Paragraph"/>
      </w:pPr>
      <w:r w:rsidRPr="00545DA2">
        <w:t xml:space="preserve">The Tribunal considered the factors that motivated executives to </w:t>
      </w:r>
      <w:r>
        <w:t>seek employment in</w:t>
      </w:r>
      <w:r w:rsidRPr="00545DA2">
        <w:t xml:space="preserve"> prescribed public entities. </w:t>
      </w:r>
      <w:r>
        <w:t xml:space="preserve">In order to attract the executive talent prescribed public entities require, they must be able to compete with other entities and sectors. </w:t>
      </w:r>
    </w:p>
    <w:p w14:paraId="713DF47C" w14:textId="2E1B3DF8" w:rsidR="00BB5256" w:rsidRDefault="00BB5256" w:rsidP="00892357">
      <w:pPr>
        <w:pStyle w:val="VIRTHeading3"/>
      </w:pPr>
      <w:r>
        <w:t>Importance of remuneration to attracting executive talent</w:t>
      </w:r>
    </w:p>
    <w:p w14:paraId="70D92A43" w14:textId="3578D4D8" w:rsidR="00BB5256" w:rsidRDefault="00BB5256" w:rsidP="00BB5256">
      <w:pPr>
        <w:pStyle w:val="Parabeforeabulletlist"/>
      </w:pPr>
      <w:r>
        <w:t>The results of the executive questionnaire show that remuneration is a key consideration (if not the most important consideration) for many executives when deciding to take on an executive role.</w:t>
      </w:r>
    </w:p>
    <w:p w14:paraId="4AF5DF71" w14:textId="09E3FDF9" w:rsidR="00C66716" w:rsidRDefault="008652C7" w:rsidP="00B42884">
      <w:pPr>
        <w:pStyle w:val="Parabeforeabulletlist"/>
      </w:pPr>
      <w:r>
        <w:t>E</w:t>
      </w:r>
      <w:r w:rsidR="00BB5256" w:rsidRPr="00490C54">
        <w:t xml:space="preserve">xecutives were asked how important remuneration was to their decision to apply to their current role. Nineteen per cent of CEOs and 22 per cent of subordinate executives said remuneration was </w:t>
      </w:r>
      <w:r w:rsidR="000B0CBC">
        <w:t xml:space="preserve">the </w:t>
      </w:r>
      <w:r w:rsidR="00BB5256" w:rsidRPr="00490C54">
        <w:t>most important consideration, while 75 per cent of CEOs and 71 per cent of subordinate executives said it was somewhat important. The remainder of respondents said it was the least important consideration</w:t>
      </w:r>
      <w:r w:rsidR="00A87C40">
        <w:t xml:space="preserve"> (figure 5.3)</w:t>
      </w:r>
      <w:r w:rsidR="00BB5256" w:rsidRPr="00490C54">
        <w:t>.</w:t>
      </w:r>
      <w:r w:rsidR="00724B71">
        <w:t xml:space="preserve"> </w:t>
      </w:r>
    </w:p>
    <w:p w14:paraId="7C70D441" w14:textId="34366E83" w:rsidR="00E51CE7" w:rsidRDefault="00C66716" w:rsidP="00E51CE7">
      <w:pPr>
        <w:pStyle w:val="Figureheading"/>
        <w:rPr>
          <w:noProof/>
        </w:rPr>
      </w:pPr>
      <w:bookmarkStart w:id="159" w:name="_Toc59090208"/>
      <w:r w:rsidRPr="008969D1">
        <w:t>Figure 5.</w:t>
      </w:r>
      <w:r w:rsidR="001B2649">
        <w:t>3</w:t>
      </w:r>
      <w:r w:rsidRPr="008969D1">
        <w:t xml:space="preserve">: </w:t>
      </w:r>
      <w:r w:rsidR="001B2649">
        <w:t xml:space="preserve">importance of remuneration to </w:t>
      </w:r>
      <w:r w:rsidR="00B42884">
        <w:t>decision of executives to apply for their current role</w:t>
      </w:r>
      <w:bookmarkEnd w:id="159"/>
      <w:r>
        <w:rPr>
          <w:noProof/>
        </w:rPr>
        <w:t xml:space="preserve"> </w:t>
      </w:r>
    </w:p>
    <w:p w14:paraId="31AB6720" w14:textId="3268B707" w:rsidR="00E7523C" w:rsidRDefault="00E51CE7" w:rsidP="00E51CE7">
      <w:pPr>
        <w:pStyle w:val="Notesfortablesfigures"/>
      </w:pPr>
      <w:r>
        <w:rPr>
          <w:noProof/>
        </w:rPr>
        <w:drawing>
          <wp:inline distT="0" distB="0" distL="0" distR="0" wp14:anchorId="76424C66" wp14:editId="6879E27C">
            <wp:extent cx="5257800" cy="3275884"/>
            <wp:effectExtent l="19050" t="19050" r="19050" b="2032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3">
                      <a:extLst>
                        <a:ext uri="{28A0092B-C50C-407E-A947-70E740481C1C}">
                          <a14:useLocalDpi xmlns:a14="http://schemas.microsoft.com/office/drawing/2010/main" val="0"/>
                        </a:ext>
                      </a:extLst>
                    </a:blip>
                    <a:srcRect l="10777" r="13522"/>
                    <a:stretch/>
                  </pic:blipFill>
                  <pic:spPr bwMode="auto">
                    <a:xfrm>
                      <a:off x="0" y="0"/>
                      <a:ext cx="5291221" cy="3296707"/>
                    </a:xfrm>
                    <a:prstGeom prst="rect">
                      <a:avLst/>
                    </a:prstGeom>
                    <a:noFill/>
                    <a:ln>
                      <a:solidFill>
                        <a:schemeClr val="accent6">
                          <a:lumMod val="20000"/>
                          <a:lumOff val="80000"/>
                        </a:schemeClr>
                      </a:solidFill>
                    </a:ln>
                    <a:extLst>
                      <a:ext uri="{53640926-AAD7-44D8-BBD7-CCE9431645EC}">
                        <a14:shadowObscured xmlns:a14="http://schemas.microsoft.com/office/drawing/2010/main"/>
                      </a:ext>
                    </a:extLst>
                  </pic:spPr>
                </pic:pic>
              </a:graphicData>
            </a:graphic>
          </wp:inline>
        </w:drawing>
      </w:r>
      <w:r w:rsidR="00E7523C" w:rsidRPr="00292938">
        <w:t>Source: Tribunal executive questionnaire.</w:t>
      </w:r>
    </w:p>
    <w:p w14:paraId="563737DC" w14:textId="22D71E20" w:rsidR="00BB5256" w:rsidRPr="00490C54" w:rsidRDefault="00BB5256" w:rsidP="00A57C60">
      <w:pPr>
        <w:pStyle w:val="Parabeforeabulletlist"/>
        <w:keepNext/>
      </w:pPr>
      <w:r w:rsidRPr="00490C54">
        <w:lastRenderedPageBreak/>
        <w:t xml:space="preserve">A </w:t>
      </w:r>
      <w:r>
        <w:t xml:space="preserve">subordinate executive </w:t>
      </w:r>
      <w:r w:rsidRPr="00490C54">
        <w:t>stated:</w:t>
      </w:r>
    </w:p>
    <w:p w14:paraId="1F66E5F0" w14:textId="7710E060" w:rsidR="00BB5256" w:rsidRDefault="00BB5256" w:rsidP="00BB5256">
      <w:pPr>
        <w:pStyle w:val="VIRTBreakouttext"/>
      </w:pPr>
      <w:r w:rsidRPr="00490C54">
        <w:t xml:space="preserve"> … the balance of remuneration and community service is complex given the ability to work in [the] private sector and be rewarded at a significantly higher overall rate… versus providing a positive community service and seeing the benefits of those services as a real difference to our community. The outcome of achieving positive change and outcomes is very satisfying, but must be weighed up against the attractiveness of private sector offered remuneration to be considered.</w:t>
      </w:r>
    </w:p>
    <w:p w14:paraId="498FFB0F" w14:textId="116C69BF" w:rsidR="00BB5256" w:rsidRDefault="00BB5256" w:rsidP="00BB5256">
      <w:pPr>
        <w:pStyle w:val="Parabeforeabulletlist"/>
      </w:pPr>
      <w:r w:rsidRPr="00833D1C">
        <w:t xml:space="preserve">Approximately </w:t>
      </w:r>
      <w:r w:rsidR="003303C4">
        <w:t>half</w:t>
      </w:r>
      <w:r w:rsidRPr="00833D1C">
        <w:t xml:space="preserve"> of CEOs </w:t>
      </w:r>
      <w:r>
        <w:t>who</w:t>
      </w:r>
      <w:r w:rsidRPr="00833D1C">
        <w:t xml:space="preserve"> responded to the Tribunal’s questionnaire said that existing </w:t>
      </w:r>
      <w:r w:rsidR="003303C4">
        <w:t xml:space="preserve">levels </w:t>
      </w:r>
      <w:r w:rsidR="00DF6161">
        <w:t xml:space="preserve">of </w:t>
      </w:r>
      <w:r w:rsidRPr="00833D1C">
        <w:t xml:space="preserve">public entity executive remuneration </w:t>
      </w:r>
      <w:r w:rsidR="0027229C">
        <w:t>are</w:t>
      </w:r>
      <w:r w:rsidRPr="00833D1C">
        <w:t xml:space="preserve"> not competitive against the general market</w:t>
      </w:r>
      <w:r w:rsidR="00D22F84">
        <w:t>.</w:t>
      </w:r>
      <w:r w:rsidR="00E907F2">
        <w:t xml:space="preserve"> The questionnaire results highlighted</w:t>
      </w:r>
      <w:r w:rsidRPr="00833D1C">
        <w:t xml:space="preserve"> </w:t>
      </w:r>
      <w:r w:rsidR="00E907F2">
        <w:t xml:space="preserve">that in </w:t>
      </w:r>
      <w:r w:rsidRPr="00833D1C">
        <w:t>some cases</w:t>
      </w:r>
      <w:r w:rsidR="00E907F2">
        <w:t xml:space="preserve">, </w:t>
      </w:r>
      <w:r w:rsidR="004D2B61">
        <w:t>existing remuneration</w:t>
      </w:r>
      <w:r w:rsidRPr="00833D1C">
        <w:t xml:space="preserve"> </w:t>
      </w:r>
      <w:r w:rsidR="004D2B61">
        <w:t xml:space="preserve">arrangements </w:t>
      </w:r>
      <w:r>
        <w:t>act as</w:t>
      </w:r>
      <w:r w:rsidRPr="00833D1C">
        <w:t xml:space="preserve"> a barrier to attracting and retaining the highest quality candidates.</w:t>
      </w:r>
      <w:r>
        <w:t xml:space="preserve"> </w:t>
      </w:r>
      <w:r w:rsidR="000611B5">
        <w:t>Recent research published by Hays shows that</w:t>
      </w:r>
      <w:r w:rsidR="0027229C">
        <w:t>, for example,</w:t>
      </w:r>
      <w:r w:rsidR="000611B5">
        <w:t xml:space="preserve"> salaries for CEOs of private sector entities with a turnover of up to $50 million can be as a high as $450,000 — above the pay of almost all prescribed public entity CEOs.</w:t>
      </w:r>
      <w:r w:rsidR="000611B5">
        <w:rPr>
          <w:rStyle w:val="FootnoteReference"/>
        </w:rPr>
        <w:footnoteReference w:id="47"/>
      </w:r>
    </w:p>
    <w:p w14:paraId="339F443E" w14:textId="77777777" w:rsidR="00BB5256" w:rsidRDefault="00BB5256" w:rsidP="00BB5256">
      <w:pPr>
        <w:pStyle w:val="Parabeforeabulletlist"/>
      </w:pPr>
      <w:r>
        <w:t>When asked specifically about the role of remuneration in attracting and retaining talent to their organisations, 38 per cent of CEO respondents indicated that existing remuneration arrangements were not sufficient, and 55 per cent said that existing arrangements are somewhat sufficient. Only eight per cent of CEOs said that existing arrangements were sufficient.</w:t>
      </w:r>
    </w:p>
    <w:p w14:paraId="0009D78B" w14:textId="49E75BBB" w:rsidR="00BB5256" w:rsidRDefault="00BB5256" w:rsidP="00BB5256">
      <w:pPr>
        <w:pStyle w:val="Paragraph"/>
      </w:pPr>
      <w:r w:rsidRPr="00545DA2">
        <w:t xml:space="preserve">The Tribunal </w:t>
      </w:r>
      <w:r>
        <w:t xml:space="preserve">also </w:t>
      </w:r>
      <w:r w:rsidRPr="00545DA2">
        <w:t>heard in submissions that remuneration plays an integral part in the attraction of public sector executive talent (box 5.2).</w:t>
      </w:r>
    </w:p>
    <w:p w14:paraId="23A88A19" w14:textId="4363C173" w:rsidR="00BB5256" w:rsidRDefault="00BB5256" w:rsidP="00BB5256">
      <w:pPr>
        <w:pStyle w:val="Tableheading"/>
        <w:keepNext/>
      </w:pPr>
      <w:bookmarkStart w:id="160" w:name="_Toc59127474"/>
      <w:r w:rsidRPr="00545DA2">
        <w:lastRenderedPageBreak/>
        <w:t>Box 5.2: stakeholder views about the importance of remuneration to attracting executive talent</w:t>
      </w:r>
      <w:bookmarkEnd w:id="160"/>
    </w:p>
    <w:p w14:paraId="35834B72" w14:textId="018D2C84" w:rsidR="00ED69BC" w:rsidRDefault="00BB5256" w:rsidP="00BB5256">
      <w:pPr>
        <w:pStyle w:val="Paragraph"/>
        <w:spacing w:before="0" w:after="0"/>
      </w:pPr>
      <w:r>
        <w:rPr>
          <w:noProof/>
        </w:rPr>
        <mc:AlternateContent>
          <mc:Choice Requires="wps">
            <w:drawing>
              <wp:inline distT="0" distB="0" distL="0" distR="0" wp14:anchorId="76301E07" wp14:editId="485069CD">
                <wp:extent cx="5448300" cy="3952875"/>
                <wp:effectExtent l="0" t="0" r="19050" b="28575"/>
                <wp:docPr id="8" name="Text Box 8"/>
                <wp:cNvGraphicFramePr/>
                <a:graphic xmlns:a="http://schemas.openxmlformats.org/drawingml/2006/main">
                  <a:graphicData uri="http://schemas.microsoft.com/office/word/2010/wordprocessingShape">
                    <wps:wsp>
                      <wps:cNvSpPr txBox="1"/>
                      <wps:spPr>
                        <a:xfrm>
                          <a:off x="0" y="0"/>
                          <a:ext cx="5448300" cy="3952875"/>
                        </a:xfrm>
                        <a:prstGeom prst="rect">
                          <a:avLst/>
                        </a:prstGeom>
                        <a:solidFill>
                          <a:schemeClr val="lt1"/>
                        </a:solidFill>
                        <a:ln w="9525">
                          <a:solidFill>
                            <a:schemeClr val="accent6"/>
                          </a:solidFill>
                        </a:ln>
                      </wps:spPr>
                      <wps:txbx>
                        <w:txbxContent>
                          <w:p w14:paraId="6B4FFEF8" w14:textId="77777777" w:rsidR="00BB5256" w:rsidRDefault="00BB5256" w:rsidP="00BB5256">
                            <w:pPr>
                              <w:pStyle w:val="Tabletext"/>
                              <w:rPr>
                                <w:b/>
                                <w:bCs/>
                              </w:rPr>
                            </w:pPr>
                            <w:r>
                              <w:rPr>
                                <w:b/>
                                <w:bCs/>
                              </w:rPr>
                              <w:t>Victorian Managed Insurance Authority</w:t>
                            </w:r>
                          </w:p>
                          <w:p w14:paraId="76F552B2" w14:textId="768A48E7" w:rsidR="00BB5256" w:rsidRDefault="00BB5256" w:rsidP="00BB5256">
                            <w:pPr>
                              <w:pStyle w:val="VIRTBreakouttext"/>
                              <w:rPr>
                                <w:i w:val="0"/>
                                <w:iCs/>
                                <w:sz w:val="22"/>
                                <w:szCs w:val="18"/>
                              </w:rPr>
                            </w:pPr>
                            <w:r>
                              <w:rPr>
                                <w:sz w:val="22"/>
                                <w:szCs w:val="18"/>
                              </w:rPr>
                              <w:t>The benefits of working in the Victorian Public Sector</w:t>
                            </w:r>
                            <w:r w:rsidR="00C85DBA">
                              <w:rPr>
                                <w:sz w:val="22"/>
                                <w:szCs w:val="18"/>
                              </w:rPr>
                              <w:t>…</w:t>
                            </w:r>
                            <w:r>
                              <w:rPr>
                                <w:sz w:val="22"/>
                                <w:szCs w:val="18"/>
                              </w:rPr>
                              <w:t xml:space="preserve"> and VMIA’s value proposition are attractive to candidates and are well marketed and articulated. However, competitive remuneration remains one of the top-three considerations for candidate attraction and offer acceptance. </w:t>
                            </w:r>
                            <w:r>
                              <w:rPr>
                                <w:i w:val="0"/>
                                <w:iCs/>
                                <w:sz w:val="22"/>
                                <w:szCs w:val="18"/>
                              </w:rPr>
                              <w:t>[p.2]</w:t>
                            </w:r>
                          </w:p>
                          <w:p w14:paraId="3C72785E" w14:textId="77777777" w:rsidR="00BB5256" w:rsidRDefault="00BB5256" w:rsidP="00BB5256">
                            <w:pPr>
                              <w:pStyle w:val="Tabletext"/>
                              <w:rPr>
                                <w:b/>
                                <w:bCs/>
                              </w:rPr>
                            </w:pPr>
                            <w:r w:rsidRPr="007818E1">
                              <w:rPr>
                                <w:b/>
                                <w:bCs/>
                              </w:rPr>
                              <w:t>Victorian Water Industry Association</w:t>
                            </w:r>
                          </w:p>
                          <w:p w14:paraId="0E8071D0" w14:textId="77777777" w:rsidR="00BB5256" w:rsidRDefault="00BB5256" w:rsidP="00BB5256">
                            <w:pPr>
                              <w:pStyle w:val="VIRTBreakouttext"/>
                              <w:rPr>
                                <w:i w:val="0"/>
                                <w:iCs/>
                                <w:sz w:val="22"/>
                                <w:szCs w:val="18"/>
                              </w:rPr>
                            </w:pPr>
                            <w:r>
                              <w:rPr>
                                <w:sz w:val="22"/>
                                <w:szCs w:val="18"/>
                              </w:rPr>
                              <w:t>While we acknowledge that remuneration is not the only consideration for executive candidates, it is nonetheless a very important consideration. A candidate may be prepared to accept a slightly lower TRP to take on a more senior role and advance their overall career prospects, but it is not reasonable to expect a candidate to accept a significantly lower TRP than they could expect to earn in a similar role in a comparable sector.</w:t>
                            </w:r>
                            <w:r w:rsidRPr="00B12F5C">
                              <w:rPr>
                                <w:i w:val="0"/>
                                <w:iCs/>
                                <w:sz w:val="22"/>
                                <w:szCs w:val="18"/>
                              </w:rPr>
                              <w:t xml:space="preserve"> </w:t>
                            </w:r>
                            <w:r>
                              <w:rPr>
                                <w:i w:val="0"/>
                                <w:iCs/>
                                <w:sz w:val="22"/>
                                <w:szCs w:val="18"/>
                              </w:rPr>
                              <w:t>[p.2]</w:t>
                            </w:r>
                          </w:p>
                          <w:p w14:paraId="709AECDC" w14:textId="77777777" w:rsidR="00BB5256" w:rsidRPr="00470B98" w:rsidRDefault="00BB5256" w:rsidP="00BB5256">
                            <w:pPr>
                              <w:pStyle w:val="Tabletext"/>
                              <w:rPr>
                                <w:b/>
                                <w:bCs/>
                              </w:rPr>
                            </w:pPr>
                            <w:r w:rsidRPr="00470B98">
                              <w:rPr>
                                <w:b/>
                                <w:bCs/>
                              </w:rPr>
                              <w:t>Sustainability Victoria</w:t>
                            </w:r>
                          </w:p>
                          <w:p w14:paraId="027DABE3" w14:textId="77777777" w:rsidR="00BB5256" w:rsidRPr="005474D6" w:rsidRDefault="00BB5256" w:rsidP="00BB5256">
                            <w:pPr>
                              <w:pStyle w:val="VIRTBreakouttext"/>
                              <w:rPr>
                                <w:sz w:val="22"/>
                                <w:szCs w:val="18"/>
                              </w:rPr>
                            </w:pPr>
                            <w:r>
                              <w:rPr>
                                <w:sz w:val="22"/>
                                <w:szCs w:val="18"/>
                              </w:rPr>
                              <w:t xml:space="preserve">It is recognised that being an executive in the public sector by definition is about public service and thus remuneration would be expected to be lower than similar roles in publicly listed companies. However, the level of difference in remuneration makes it challenging to attract the best suite of high calibre candidates. </w:t>
                            </w:r>
                            <w:r>
                              <w:rPr>
                                <w:i w:val="0"/>
                                <w:iCs/>
                                <w:sz w:val="22"/>
                                <w:szCs w:val="18"/>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6301E07" id="Text Box 8" o:spid="_x0000_s1083" type="#_x0000_t202" style="width:429pt;height:31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" fillcolor="white [3201]" strokecolor="#4d4d4d [3209]">
                <v:textbox>
                  <w:txbxContent>
                    <w:p w14:paraId="6B4FFEF8" w14:textId="77777777" w:rsidR="00BB5256" w:rsidRDefault="00BB5256" w:rsidP="00BB5256">
                      <w:pPr>
                        <w:pStyle w:val="Tabletext"/>
                        <w:rPr>
                          <w:b/>
                          <w:bCs/>
                        </w:rPr>
                      </w:pPr>
                      <w:r>
                        <w:rPr>
                          <w:b/>
                          <w:bCs/>
                        </w:rPr>
                        <w:t>Victorian Managed Insurance Authority</w:t>
                      </w:r>
                    </w:p>
                    <w:p w14:paraId="76F552B2" w14:textId="768A48E7" w:rsidR="00BB5256" w:rsidRDefault="00BB5256" w:rsidP="00BB5256">
                      <w:pPr>
                        <w:pStyle w:val="VIRTBreakouttext"/>
                        <w:rPr>
                          <w:i w:val="0"/>
                          <w:iCs/>
                          <w:sz w:val="22"/>
                          <w:szCs w:val="18"/>
                        </w:rPr>
                      </w:pPr>
                      <w:r>
                        <w:rPr>
                          <w:sz w:val="22"/>
                          <w:szCs w:val="18"/>
                        </w:rPr>
                        <w:t>The benefits of working in the Victorian Public Sector</w:t>
                      </w:r>
                      <w:r w:rsidR="00C85DBA">
                        <w:rPr>
                          <w:sz w:val="22"/>
                          <w:szCs w:val="18"/>
                        </w:rPr>
                        <w:t>…</w:t>
                      </w:r>
                      <w:r>
                        <w:rPr>
                          <w:sz w:val="22"/>
                          <w:szCs w:val="18"/>
                        </w:rPr>
                        <w:t xml:space="preserve"> and VMIA’s value proposition are attractive to candidates and are well marketed and articulated. However, competitive remuneration remains one of the top-three considerations for candidate attraction and offer acceptance. </w:t>
                      </w:r>
                      <w:r>
                        <w:rPr>
                          <w:i w:val="0"/>
                          <w:iCs/>
                          <w:sz w:val="22"/>
                          <w:szCs w:val="18"/>
                        </w:rPr>
                        <w:t>[p.2]</w:t>
                      </w:r>
                    </w:p>
                    <w:p w14:paraId="3C72785E" w14:textId="77777777" w:rsidR="00BB5256" w:rsidRDefault="00BB5256" w:rsidP="00BB5256">
                      <w:pPr>
                        <w:pStyle w:val="Tabletext"/>
                        <w:rPr>
                          <w:b/>
                          <w:bCs/>
                        </w:rPr>
                      </w:pPr>
                      <w:r w:rsidRPr="007818E1">
                        <w:rPr>
                          <w:b/>
                          <w:bCs/>
                        </w:rPr>
                        <w:t>Victorian Water Industry Association</w:t>
                      </w:r>
                    </w:p>
                    <w:p w14:paraId="0E8071D0" w14:textId="77777777" w:rsidR="00BB5256" w:rsidRDefault="00BB5256" w:rsidP="00BB5256">
                      <w:pPr>
                        <w:pStyle w:val="VIRTBreakouttext"/>
                        <w:rPr>
                          <w:i w:val="0"/>
                          <w:iCs/>
                          <w:sz w:val="22"/>
                          <w:szCs w:val="18"/>
                        </w:rPr>
                      </w:pPr>
                      <w:r>
                        <w:rPr>
                          <w:sz w:val="22"/>
                          <w:szCs w:val="18"/>
                        </w:rPr>
                        <w:t>While we acknowledge that remuneration is not the only consideration for executive candidates, it is nonetheless a very important consideration. A candidate may be prepared to accept a slightly lower TRP to take on a more senior role and advance their overall career prospects, but it is not reasonable to expect a candidate to accept a significantly lower TRP than they could expect to earn in a similar role in a comparable sector.</w:t>
                      </w:r>
                      <w:r w:rsidRPr="00B12F5C">
                        <w:rPr>
                          <w:i w:val="0"/>
                          <w:iCs/>
                          <w:sz w:val="22"/>
                          <w:szCs w:val="18"/>
                        </w:rPr>
                        <w:t xml:space="preserve"> </w:t>
                      </w:r>
                      <w:r>
                        <w:rPr>
                          <w:i w:val="0"/>
                          <w:iCs/>
                          <w:sz w:val="22"/>
                          <w:szCs w:val="18"/>
                        </w:rPr>
                        <w:t>[p.2]</w:t>
                      </w:r>
                    </w:p>
                    <w:p w14:paraId="709AECDC" w14:textId="77777777" w:rsidR="00BB5256" w:rsidRPr="00470B98" w:rsidRDefault="00BB5256" w:rsidP="00BB5256">
                      <w:pPr>
                        <w:pStyle w:val="Tabletext"/>
                        <w:rPr>
                          <w:b/>
                          <w:bCs/>
                        </w:rPr>
                      </w:pPr>
                      <w:r w:rsidRPr="00470B98">
                        <w:rPr>
                          <w:b/>
                          <w:bCs/>
                        </w:rPr>
                        <w:t>Sustainability Victoria</w:t>
                      </w:r>
                    </w:p>
                    <w:p w14:paraId="027DABE3" w14:textId="77777777" w:rsidR="00BB5256" w:rsidRPr="005474D6" w:rsidRDefault="00BB5256" w:rsidP="00BB5256">
                      <w:pPr>
                        <w:pStyle w:val="VIRTBreakouttext"/>
                        <w:rPr>
                          <w:sz w:val="22"/>
                          <w:szCs w:val="18"/>
                        </w:rPr>
                      </w:pPr>
                      <w:r>
                        <w:rPr>
                          <w:sz w:val="22"/>
                          <w:szCs w:val="18"/>
                        </w:rPr>
                        <w:t xml:space="preserve">It is recognised that being an executive in the public sector </w:t>
                      </w:r>
                      <w:proofErr w:type="gramStart"/>
                      <w:r>
                        <w:rPr>
                          <w:sz w:val="22"/>
                          <w:szCs w:val="18"/>
                        </w:rPr>
                        <w:t>by definition is</w:t>
                      </w:r>
                      <w:proofErr w:type="gramEnd"/>
                      <w:r>
                        <w:rPr>
                          <w:sz w:val="22"/>
                          <w:szCs w:val="18"/>
                        </w:rPr>
                        <w:t xml:space="preserve"> about public service and thus remuneration would be expected to be lower than similar roles in publicly listed companies. However, the level of difference in remuneration makes it challenging to attract the best suite of high calibre candidates. </w:t>
                      </w:r>
                      <w:r>
                        <w:rPr>
                          <w:i w:val="0"/>
                          <w:iCs/>
                          <w:sz w:val="22"/>
                          <w:szCs w:val="18"/>
                        </w:rPr>
                        <w:t>[p.1]</w:t>
                      </w:r>
                    </w:p>
                  </w:txbxContent>
                </v:textbox>
                <w10:anchorlock/>
              </v:shape>
            </w:pict>
          </mc:Fallback>
        </mc:AlternateContent>
      </w:r>
      <w:r w:rsidR="00ED69BC" w:rsidRPr="0081617F">
        <w:rPr>
          <w:rFonts w:cstheme="minorBidi"/>
          <w:sz w:val="18"/>
        </w:rPr>
        <w:t>Source: written submissions.</w:t>
      </w:r>
    </w:p>
    <w:p w14:paraId="49ADFCFA" w14:textId="7A8F5043" w:rsidR="001F4A77" w:rsidRPr="00DF4A2A" w:rsidRDefault="001F4A77" w:rsidP="006513C8">
      <w:pPr>
        <w:pStyle w:val="Paragraph"/>
      </w:pPr>
      <w:r w:rsidRPr="00DF4A2A">
        <w:t xml:space="preserve">During consultation, the Tribunal heard from public entities about the importance of competitive remuneration to securing a skilled and diverse executive workforce. For example, </w:t>
      </w:r>
      <w:r w:rsidR="00023DFB" w:rsidRPr="00CE6440">
        <w:rPr>
          <w:lang w:eastAsia="en-AU"/>
        </w:rPr>
        <w:t>Bendigo Kangan Institute</w:t>
      </w:r>
      <w:r w:rsidR="00023DFB" w:rsidRPr="00DF4A2A">
        <w:t xml:space="preserve"> </w:t>
      </w:r>
      <w:r w:rsidRPr="00DF4A2A">
        <w:t>submitted that:</w:t>
      </w:r>
    </w:p>
    <w:p w14:paraId="32CED9BD" w14:textId="77777777" w:rsidR="00BB5256" w:rsidRPr="00DF4A2A" w:rsidRDefault="00BB5256" w:rsidP="00BB5256">
      <w:pPr>
        <w:pStyle w:val="VIRTBreakouttext"/>
        <w:rPr>
          <w:i w:val="0"/>
          <w:iCs/>
        </w:rPr>
      </w:pPr>
      <w:r w:rsidRPr="00DF4A2A">
        <w:t>… the existing TAFE remuneration settings and associated public sector EO directions and guidelines have impacted upon our ability to retain existing executive leaders and to attract candidates from within the wider public sector or from external markets.</w:t>
      </w:r>
      <w:r>
        <w:t xml:space="preserve"> </w:t>
      </w:r>
      <w:r w:rsidRPr="00DF4A2A">
        <w:rPr>
          <w:i w:val="0"/>
          <w:iCs/>
        </w:rPr>
        <w:t>[p.2]</w:t>
      </w:r>
    </w:p>
    <w:p w14:paraId="4483F61C" w14:textId="0078F8C4" w:rsidR="006366EE" w:rsidRDefault="0093337A" w:rsidP="001F4A77">
      <w:pPr>
        <w:pStyle w:val="Paragraph"/>
      </w:pPr>
      <w:r w:rsidRPr="0093337A">
        <w:t>During round</w:t>
      </w:r>
      <w:r w:rsidR="00055C2F">
        <w:t xml:space="preserve"> </w:t>
      </w:r>
      <w:r w:rsidRPr="0093337A">
        <w:t>tables, many participants representing regionally</w:t>
      </w:r>
      <w:r w:rsidR="00566176">
        <w:t xml:space="preserve"> </w:t>
      </w:r>
      <w:r w:rsidRPr="0093337A">
        <w:t>based public entities spoke about their difficulties in attracting and retaining executives</w:t>
      </w:r>
      <w:r w:rsidR="00503D7E">
        <w:t>.</w:t>
      </w:r>
      <w:r w:rsidRPr="0093337A">
        <w:t xml:space="preserve"> For example, there may be a smaller executive labour market in regional areas, or candidates may be required to relocate to take up roles. Some participants suggested that the remuneration structure needs to take into consideration these challenges.</w:t>
      </w:r>
      <w:r w:rsidR="007036E9">
        <w:t xml:space="preserve"> </w:t>
      </w:r>
    </w:p>
    <w:p w14:paraId="158570D5" w14:textId="77777777" w:rsidR="003A2510" w:rsidRDefault="006366EE" w:rsidP="001F4A77">
      <w:pPr>
        <w:pStyle w:val="Paragraph"/>
      </w:pPr>
      <w:r w:rsidRPr="00B612E9">
        <w:t>Some CEOs</w:t>
      </w:r>
      <w:r w:rsidR="00EC6C56" w:rsidRPr="00B612E9">
        <w:t xml:space="preserve"> who responded to the Tribuna</w:t>
      </w:r>
      <w:r w:rsidR="00B53D1B" w:rsidRPr="00B612E9">
        <w:t>l</w:t>
      </w:r>
      <w:r w:rsidR="00EC6C56" w:rsidRPr="00B612E9">
        <w:t xml:space="preserve">’s </w:t>
      </w:r>
      <w:r w:rsidR="00B53D1B" w:rsidRPr="00B612E9">
        <w:t>questionnaire a</w:t>
      </w:r>
      <w:r w:rsidRPr="00B612E9">
        <w:t xml:space="preserve">lso noted that the existing remuneration framework is particularly challenging when recruiting for </w:t>
      </w:r>
      <w:r w:rsidRPr="00B612E9">
        <w:lastRenderedPageBreak/>
        <w:t>roles in regional Victoria.</w:t>
      </w:r>
      <w:r>
        <w:t xml:space="preserve"> </w:t>
      </w:r>
      <w:r w:rsidR="007036E9">
        <w:t>Th</w:t>
      </w:r>
      <w:r w:rsidR="00E86239">
        <w:t>is issue was also raised in several written submissions (</w:t>
      </w:r>
      <w:r w:rsidR="00BB5256">
        <w:t>b</w:t>
      </w:r>
      <w:r w:rsidR="00BB5256" w:rsidRPr="00B612E9">
        <w:t>ox 5.</w:t>
      </w:r>
      <w:r w:rsidR="00BB5256">
        <w:t>3</w:t>
      </w:r>
      <w:r w:rsidR="00E86239">
        <w:t>).</w:t>
      </w:r>
    </w:p>
    <w:p w14:paraId="3B465AFE" w14:textId="77777777" w:rsidR="00BB5256" w:rsidRDefault="00BB5256" w:rsidP="00BB5256">
      <w:pPr>
        <w:pStyle w:val="Tableheading"/>
        <w:keepNext/>
      </w:pPr>
      <w:bookmarkStart w:id="161" w:name="_Toc59127475"/>
      <w:r w:rsidRPr="00545DA2">
        <w:t>Box 5.</w:t>
      </w:r>
      <w:r>
        <w:t>3</w:t>
      </w:r>
      <w:r w:rsidRPr="00545DA2">
        <w:t xml:space="preserve">: stakeholder views about the </w:t>
      </w:r>
      <w:r>
        <w:t>attraction and retention of staff in regional areas</w:t>
      </w:r>
      <w:bookmarkEnd w:id="161"/>
    </w:p>
    <w:p w14:paraId="40ED6992" w14:textId="30521998" w:rsidR="00FF38AA" w:rsidRDefault="00BB5256" w:rsidP="00BB5256">
      <w:pPr>
        <w:pStyle w:val="Paragraph"/>
        <w:spacing w:before="0" w:after="0"/>
      </w:pPr>
      <w:r>
        <w:rPr>
          <w:noProof/>
        </w:rPr>
        <mc:AlternateContent>
          <mc:Choice Requires="wps">
            <w:drawing>
              <wp:inline distT="0" distB="0" distL="0" distR="0" wp14:anchorId="380AC5CB" wp14:editId="4FF7C2DA">
                <wp:extent cx="5448300" cy="5223052"/>
                <wp:effectExtent l="0" t="0" r="19050" b="15875"/>
                <wp:docPr id="21" name="Text Box 21"/>
                <wp:cNvGraphicFramePr/>
                <a:graphic xmlns:a="http://schemas.openxmlformats.org/drawingml/2006/main">
                  <a:graphicData uri="http://schemas.microsoft.com/office/word/2010/wordprocessingShape">
                    <wps:wsp>
                      <wps:cNvSpPr txBox="1"/>
                      <wps:spPr>
                        <a:xfrm>
                          <a:off x="0" y="0"/>
                          <a:ext cx="5448300" cy="5223052"/>
                        </a:xfrm>
                        <a:prstGeom prst="rect">
                          <a:avLst/>
                        </a:prstGeom>
                        <a:solidFill>
                          <a:schemeClr val="lt1"/>
                        </a:solidFill>
                        <a:ln w="9525">
                          <a:solidFill>
                            <a:schemeClr val="accent6"/>
                          </a:solidFill>
                        </a:ln>
                      </wps:spPr>
                      <wps:txbx>
                        <w:txbxContent>
                          <w:p w14:paraId="2A37CF99" w14:textId="39A23672" w:rsidR="00BB5256" w:rsidRDefault="00BB5256" w:rsidP="00BB5256">
                            <w:pPr>
                              <w:pStyle w:val="Tabletext"/>
                              <w:rPr>
                                <w:b/>
                                <w:bCs/>
                              </w:rPr>
                            </w:pPr>
                            <w:r>
                              <w:rPr>
                                <w:b/>
                                <w:bCs/>
                              </w:rPr>
                              <w:t xml:space="preserve">Wannon </w:t>
                            </w:r>
                            <w:r w:rsidR="00C122E4" w:rsidRPr="00C122E4">
                              <w:rPr>
                                <w:b/>
                                <w:bCs/>
                              </w:rPr>
                              <w:t xml:space="preserve">Region </w:t>
                            </w:r>
                            <w:r>
                              <w:rPr>
                                <w:b/>
                                <w:bCs/>
                              </w:rPr>
                              <w:t>Water</w:t>
                            </w:r>
                            <w:r w:rsidR="00C122E4" w:rsidRPr="00C122E4">
                              <w:rPr>
                                <w:b/>
                                <w:bCs/>
                              </w:rPr>
                              <w:t xml:space="preserve"> Corporation</w:t>
                            </w:r>
                          </w:p>
                          <w:p w14:paraId="3A23F9E6" w14:textId="4AB747B4" w:rsidR="00BB5256" w:rsidRDefault="00BB5256" w:rsidP="00BB5256">
                            <w:pPr>
                              <w:pStyle w:val="VIRTBreakouttext"/>
                              <w:rPr>
                                <w:i w:val="0"/>
                                <w:iCs/>
                                <w:sz w:val="22"/>
                                <w:szCs w:val="18"/>
                              </w:rPr>
                            </w:pPr>
                            <w:r w:rsidRPr="00675851">
                              <w:rPr>
                                <w:sz w:val="22"/>
                                <w:szCs w:val="18"/>
                              </w:rPr>
                              <w:t>There are challenges posed by regional employment markets which are significant. These include: distance to Melbourne and a general unwillingness for experienced executives to relocate to regional areas for reasons such as, family considerations, perceptions of future career mobility and ability to re-enter the Melbourne housing market in the future</w:t>
                            </w:r>
                            <w:r w:rsidR="00613E71">
                              <w:rPr>
                                <w:sz w:val="22"/>
                                <w:szCs w:val="18"/>
                              </w:rPr>
                              <w:t>…</w:t>
                            </w:r>
                            <w:r w:rsidRPr="00675851">
                              <w:rPr>
                                <w:sz w:val="22"/>
                                <w:szCs w:val="18"/>
                              </w:rPr>
                              <w:t xml:space="preserve"> </w:t>
                            </w:r>
                            <w:r w:rsidRPr="00AB1BF8">
                              <w:rPr>
                                <w:i w:val="0"/>
                                <w:iCs/>
                                <w:sz w:val="22"/>
                                <w:szCs w:val="18"/>
                              </w:rPr>
                              <w:t>[p.3]</w:t>
                            </w:r>
                          </w:p>
                          <w:p w14:paraId="1136CAD1" w14:textId="77777777" w:rsidR="00BB5256" w:rsidRDefault="00BB5256" w:rsidP="00BB5256">
                            <w:pPr>
                              <w:pStyle w:val="Tabletext"/>
                              <w:rPr>
                                <w:b/>
                                <w:bCs/>
                              </w:rPr>
                            </w:pPr>
                            <w:r w:rsidRPr="007818E1">
                              <w:rPr>
                                <w:b/>
                                <w:bCs/>
                              </w:rPr>
                              <w:t>Victorian Water Industry Association</w:t>
                            </w:r>
                          </w:p>
                          <w:p w14:paraId="7E0F7ABB" w14:textId="714D9964" w:rsidR="00BB5256" w:rsidRPr="00AB1BF8" w:rsidRDefault="00BB5256" w:rsidP="00BB5256">
                            <w:pPr>
                              <w:pStyle w:val="VIRTBreakouttext"/>
                              <w:rPr>
                                <w:sz w:val="22"/>
                                <w:szCs w:val="18"/>
                              </w:rPr>
                            </w:pPr>
                            <w:r>
                              <w:rPr>
                                <w:sz w:val="22"/>
                                <w:szCs w:val="18"/>
                              </w:rPr>
                              <w:t>These water corporations face added challenges i</w:t>
                            </w:r>
                            <w:r w:rsidRPr="00AB1BF8">
                              <w:rPr>
                                <w:sz w:val="22"/>
                                <w:szCs w:val="18"/>
                              </w:rPr>
                              <w:t xml:space="preserve">n attracting and retaining talented and experienced executives </w:t>
                            </w:r>
                            <w:r w:rsidR="001258CA" w:rsidRPr="00AB1BF8">
                              <w:rPr>
                                <w:sz w:val="22"/>
                                <w:szCs w:val="18"/>
                              </w:rPr>
                              <w:t>including…</w:t>
                            </w:r>
                            <w:r w:rsidRPr="00AB1BF8">
                              <w:rPr>
                                <w:sz w:val="22"/>
                                <w:szCs w:val="18"/>
                              </w:rPr>
                              <w:t xml:space="preserve"> unwillingness of high calibre candidates to relocate to regional areas, with family considerations, fixed term contracts and uncertainty about their future prospects</w:t>
                            </w:r>
                            <w:r w:rsidR="001258CA">
                              <w:rPr>
                                <w:sz w:val="22"/>
                                <w:szCs w:val="18"/>
                              </w:rPr>
                              <w:t>..</w:t>
                            </w:r>
                            <w:r w:rsidRPr="00AB1BF8">
                              <w:rPr>
                                <w:sz w:val="22"/>
                                <w:szCs w:val="18"/>
                              </w:rPr>
                              <w:t xml:space="preserve">. </w:t>
                            </w:r>
                            <w:r w:rsidRPr="00AB1BF8">
                              <w:rPr>
                                <w:i w:val="0"/>
                                <w:iCs/>
                                <w:sz w:val="22"/>
                                <w:szCs w:val="18"/>
                              </w:rPr>
                              <w:t>[p.2]</w:t>
                            </w:r>
                          </w:p>
                          <w:p w14:paraId="32E44ABA" w14:textId="77777777" w:rsidR="00BB5256" w:rsidRPr="00470B98" w:rsidRDefault="00BB5256" w:rsidP="00BB5256">
                            <w:pPr>
                              <w:pStyle w:val="Tabletext"/>
                              <w:rPr>
                                <w:b/>
                                <w:bCs/>
                              </w:rPr>
                            </w:pPr>
                            <w:r>
                              <w:rPr>
                                <w:b/>
                                <w:bCs/>
                              </w:rPr>
                              <w:t>Transport Accident Commission</w:t>
                            </w:r>
                          </w:p>
                          <w:p w14:paraId="7B137F88" w14:textId="6173D5FA" w:rsidR="00BB5256" w:rsidRDefault="00BB5256" w:rsidP="00BB5256">
                            <w:pPr>
                              <w:pStyle w:val="VIRTBreakouttext"/>
                              <w:rPr>
                                <w:sz w:val="22"/>
                                <w:szCs w:val="18"/>
                              </w:rPr>
                            </w:pPr>
                            <w:r w:rsidRPr="006831F6">
                              <w:rPr>
                                <w:sz w:val="22"/>
                                <w:szCs w:val="18"/>
                              </w:rPr>
                              <w:t xml:space="preserve">… </w:t>
                            </w:r>
                            <w:r w:rsidR="00170089">
                              <w:rPr>
                                <w:sz w:val="22"/>
                                <w:szCs w:val="18"/>
                              </w:rPr>
                              <w:t>a</w:t>
                            </w:r>
                            <w:r w:rsidRPr="006831F6">
                              <w:rPr>
                                <w:sz w:val="22"/>
                                <w:szCs w:val="18"/>
                              </w:rPr>
                              <w:t xml:space="preserve"> majority of our quality executive candidates that are considered for industry specific roles, reside in the Melbourne area. In order to attract these candidates to travel to Geelong, our remuneration offering needs to compensate for travel cost, travel time and be competitive against the Melbourne market. </w:t>
                            </w:r>
                            <w:r w:rsidRPr="003F3955">
                              <w:rPr>
                                <w:i w:val="0"/>
                                <w:iCs/>
                                <w:sz w:val="22"/>
                                <w:szCs w:val="18"/>
                              </w:rPr>
                              <w:t>[p.2]</w:t>
                            </w:r>
                          </w:p>
                          <w:p w14:paraId="36108CED" w14:textId="77777777" w:rsidR="00BB5256" w:rsidRPr="005B1DC6" w:rsidRDefault="00BB5256" w:rsidP="00BB5256">
                            <w:pPr>
                              <w:pStyle w:val="Tabletext"/>
                              <w:rPr>
                                <w:b/>
                                <w:bCs/>
                              </w:rPr>
                            </w:pPr>
                            <w:r w:rsidRPr="005B1DC6">
                              <w:rPr>
                                <w:b/>
                                <w:bCs/>
                              </w:rPr>
                              <w:t>Goulburn Ovens Institute of TAFE</w:t>
                            </w:r>
                          </w:p>
                          <w:p w14:paraId="33FB3824" w14:textId="77777777" w:rsidR="00BB5256" w:rsidRDefault="00BB5256" w:rsidP="00BB5256">
                            <w:pPr>
                              <w:pStyle w:val="VIRTBreakouttext"/>
                              <w:rPr>
                                <w:i w:val="0"/>
                                <w:iCs/>
                                <w:sz w:val="22"/>
                                <w:szCs w:val="18"/>
                              </w:rPr>
                            </w:pPr>
                            <w:r w:rsidRPr="005B1DC6">
                              <w:rPr>
                                <w:sz w:val="22"/>
                                <w:szCs w:val="18"/>
                              </w:rPr>
                              <w:t xml:space="preserve">Regional TAFEs have their own complexities which should be considered in setting executive remuneration levels; many of which do not correlate with TAFE income. CEO roles within regional TAFEs are arguably no less complex or demanding when compared to metro TAFE CEO roles. Reasons include greater community expectations, political demands, socio-economic disadvantage, thin markets and travel requirements… </w:t>
                            </w:r>
                            <w:r w:rsidRPr="003F3955">
                              <w:rPr>
                                <w:i w:val="0"/>
                                <w:iCs/>
                                <w:sz w:val="22"/>
                                <w:szCs w:val="18"/>
                              </w:rPr>
                              <w:t>[p.2]</w:t>
                            </w:r>
                          </w:p>
                          <w:p w14:paraId="47A580F7" w14:textId="77777777" w:rsidR="00BB5256" w:rsidRPr="005474D6" w:rsidRDefault="00BB5256" w:rsidP="00BB5256">
                            <w:pPr>
                              <w:pStyle w:val="VIRTBreakouttext"/>
                              <w:rPr>
                                <w:sz w:val="22"/>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0AC5CB" id="Text Box 21" o:spid="_x0000_s1084" type="#_x0000_t202" style="width:429pt;height:41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" fillcolor="white [3201]" strokecolor="#4d4d4d [3209]">
                <v:textbox>
                  <w:txbxContent>
                    <w:p w14:paraId="2A37CF99" w14:textId="39A23672" w:rsidR="00BB5256" w:rsidRDefault="00BB5256" w:rsidP="00BB5256">
                      <w:pPr>
                        <w:pStyle w:val="Tabletext"/>
                        <w:rPr>
                          <w:b/>
                          <w:bCs/>
                        </w:rPr>
                      </w:pPr>
                      <w:r>
                        <w:rPr>
                          <w:b/>
                          <w:bCs/>
                        </w:rPr>
                        <w:t xml:space="preserve">Wannon </w:t>
                      </w:r>
                      <w:r w:rsidR="00C122E4" w:rsidRPr="00C122E4">
                        <w:rPr>
                          <w:b/>
                          <w:bCs/>
                        </w:rPr>
                        <w:t xml:space="preserve">Region </w:t>
                      </w:r>
                      <w:r>
                        <w:rPr>
                          <w:b/>
                          <w:bCs/>
                        </w:rPr>
                        <w:t>Water</w:t>
                      </w:r>
                      <w:r w:rsidR="00C122E4" w:rsidRPr="00C122E4">
                        <w:rPr>
                          <w:b/>
                          <w:bCs/>
                        </w:rPr>
                        <w:t xml:space="preserve"> Corporation</w:t>
                      </w:r>
                    </w:p>
                    <w:p w14:paraId="3A23F9E6" w14:textId="4AB747B4" w:rsidR="00BB5256" w:rsidRDefault="00BB5256" w:rsidP="00BB5256">
                      <w:pPr>
                        <w:pStyle w:val="VIRTBreakouttext"/>
                        <w:rPr>
                          <w:i w:val="0"/>
                          <w:iCs/>
                          <w:sz w:val="22"/>
                          <w:szCs w:val="18"/>
                        </w:rPr>
                      </w:pPr>
                      <w:r w:rsidRPr="00675851">
                        <w:rPr>
                          <w:sz w:val="22"/>
                          <w:szCs w:val="18"/>
                        </w:rPr>
                        <w:t xml:space="preserve">There are challenges posed by regional employment markets which are significant. These </w:t>
                      </w:r>
                      <w:proofErr w:type="gramStart"/>
                      <w:r w:rsidRPr="00675851">
                        <w:rPr>
                          <w:sz w:val="22"/>
                          <w:szCs w:val="18"/>
                        </w:rPr>
                        <w:t>include:</w:t>
                      </w:r>
                      <w:proofErr w:type="gramEnd"/>
                      <w:r w:rsidRPr="00675851">
                        <w:rPr>
                          <w:sz w:val="22"/>
                          <w:szCs w:val="18"/>
                        </w:rPr>
                        <w:t xml:space="preserve"> distance to Melbourne and a general unwillingness for experienced executives to relocate to regional areas for reasons such as, family considerations, perceptions of future career mobility and ability to re-enter the Melbourne housing market in the future</w:t>
                      </w:r>
                      <w:r w:rsidR="00613E71">
                        <w:rPr>
                          <w:sz w:val="22"/>
                          <w:szCs w:val="18"/>
                        </w:rPr>
                        <w:t>…</w:t>
                      </w:r>
                      <w:r w:rsidRPr="00675851">
                        <w:rPr>
                          <w:sz w:val="22"/>
                          <w:szCs w:val="18"/>
                        </w:rPr>
                        <w:t xml:space="preserve"> </w:t>
                      </w:r>
                      <w:r w:rsidRPr="00AB1BF8">
                        <w:rPr>
                          <w:i w:val="0"/>
                          <w:iCs/>
                          <w:sz w:val="22"/>
                          <w:szCs w:val="18"/>
                        </w:rPr>
                        <w:t>[p.3]</w:t>
                      </w:r>
                    </w:p>
                    <w:p w14:paraId="1136CAD1" w14:textId="77777777" w:rsidR="00BB5256" w:rsidRDefault="00BB5256" w:rsidP="00BB5256">
                      <w:pPr>
                        <w:pStyle w:val="Tabletext"/>
                        <w:rPr>
                          <w:b/>
                          <w:bCs/>
                        </w:rPr>
                      </w:pPr>
                      <w:r w:rsidRPr="007818E1">
                        <w:rPr>
                          <w:b/>
                          <w:bCs/>
                        </w:rPr>
                        <w:t>Victorian Water Industry Association</w:t>
                      </w:r>
                    </w:p>
                    <w:p w14:paraId="7E0F7ABB" w14:textId="714D9964" w:rsidR="00BB5256" w:rsidRPr="00AB1BF8" w:rsidRDefault="00BB5256" w:rsidP="00BB5256">
                      <w:pPr>
                        <w:pStyle w:val="VIRTBreakouttext"/>
                        <w:rPr>
                          <w:sz w:val="22"/>
                          <w:szCs w:val="18"/>
                        </w:rPr>
                      </w:pPr>
                      <w:r>
                        <w:rPr>
                          <w:sz w:val="22"/>
                          <w:szCs w:val="18"/>
                        </w:rPr>
                        <w:t>These water corporations face added challenges i</w:t>
                      </w:r>
                      <w:r w:rsidRPr="00AB1BF8">
                        <w:rPr>
                          <w:sz w:val="22"/>
                          <w:szCs w:val="18"/>
                        </w:rPr>
                        <w:t xml:space="preserve">n attracting and retaining talented and experienced executives </w:t>
                      </w:r>
                      <w:r w:rsidR="001258CA" w:rsidRPr="00AB1BF8">
                        <w:rPr>
                          <w:sz w:val="22"/>
                          <w:szCs w:val="18"/>
                        </w:rPr>
                        <w:t>including…</w:t>
                      </w:r>
                      <w:r w:rsidRPr="00AB1BF8">
                        <w:rPr>
                          <w:sz w:val="22"/>
                          <w:szCs w:val="18"/>
                        </w:rPr>
                        <w:t xml:space="preserve"> unwillingness of high calibre candidates to relocate to regional areas, with family considerations, fixed term contracts and uncertainty about their </w:t>
                      </w:r>
                      <w:proofErr w:type="gramStart"/>
                      <w:r w:rsidRPr="00AB1BF8">
                        <w:rPr>
                          <w:sz w:val="22"/>
                          <w:szCs w:val="18"/>
                        </w:rPr>
                        <w:t>future prospects</w:t>
                      </w:r>
                      <w:proofErr w:type="gramEnd"/>
                      <w:r w:rsidR="001258CA">
                        <w:rPr>
                          <w:sz w:val="22"/>
                          <w:szCs w:val="18"/>
                        </w:rPr>
                        <w:t>..</w:t>
                      </w:r>
                      <w:r w:rsidRPr="00AB1BF8">
                        <w:rPr>
                          <w:sz w:val="22"/>
                          <w:szCs w:val="18"/>
                        </w:rPr>
                        <w:t xml:space="preserve">. </w:t>
                      </w:r>
                      <w:r w:rsidRPr="00AB1BF8">
                        <w:rPr>
                          <w:i w:val="0"/>
                          <w:iCs/>
                          <w:sz w:val="22"/>
                          <w:szCs w:val="18"/>
                        </w:rPr>
                        <w:t>[p.2]</w:t>
                      </w:r>
                    </w:p>
                    <w:p w14:paraId="32E44ABA" w14:textId="77777777" w:rsidR="00BB5256" w:rsidRPr="00470B98" w:rsidRDefault="00BB5256" w:rsidP="00BB5256">
                      <w:pPr>
                        <w:pStyle w:val="Tabletext"/>
                        <w:rPr>
                          <w:b/>
                          <w:bCs/>
                        </w:rPr>
                      </w:pPr>
                      <w:r>
                        <w:rPr>
                          <w:b/>
                          <w:bCs/>
                        </w:rPr>
                        <w:t>Transport Accident Commission</w:t>
                      </w:r>
                    </w:p>
                    <w:p w14:paraId="7B137F88" w14:textId="6173D5FA" w:rsidR="00BB5256" w:rsidRDefault="00BB5256" w:rsidP="00BB5256">
                      <w:pPr>
                        <w:pStyle w:val="VIRTBreakouttext"/>
                        <w:rPr>
                          <w:sz w:val="22"/>
                          <w:szCs w:val="18"/>
                        </w:rPr>
                      </w:pPr>
                      <w:r w:rsidRPr="006831F6">
                        <w:rPr>
                          <w:sz w:val="22"/>
                          <w:szCs w:val="18"/>
                        </w:rPr>
                        <w:t xml:space="preserve">… </w:t>
                      </w:r>
                      <w:proofErr w:type="gramStart"/>
                      <w:r w:rsidR="00170089">
                        <w:rPr>
                          <w:sz w:val="22"/>
                          <w:szCs w:val="18"/>
                        </w:rPr>
                        <w:t>a</w:t>
                      </w:r>
                      <w:r w:rsidRPr="006831F6">
                        <w:rPr>
                          <w:sz w:val="22"/>
                          <w:szCs w:val="18"/>
                        </w:rPr>
                        <w:t xml:space="preserve"> majority of</w:t>
                      </w:r>
                      <w:proofErr w:type="gramEnd"/>
                      <w:r w:rsidRPr="006831F6">
                        <w:rPr>
                          <w:sz w:val="22"/>
                          <w:szCs w:val="18"/>
                        </w:rPr>
                        <w:t xml:space="preserve"> our quality executive candidates that are considered for industry specific roles, reside in the Melbourne area. </w:t>
                      </w:r>
                      <w:proofErr w:type="gramStart"/>
                      <w:r w:rsidRPr="006831F6">
                        <w:rPr>
                          <w:sz w:val="22"/>
                          <w:szCs w:val="18"/>
                        </w:rPr>
                        <w:t>In order to</w:t>
                      </w:r>
                      <w:proofErr w:type="gramEnd"/>
                      <w:r w:rsidRPr="006831F6">
                        <w:rPr>
                          <w:sz w:val="22"/>
                          <w:szCs w:val="18"/>
                        </w:rPr>
                        <w:t xml:space="preserve"> attract these candidates to travel to Geelong, our remuneration offering needs to compensate for travel cost, travel time and be competitive against the Melbourne market. </w:t>
                      </w:r>
                      <w:r w:rsidRPr="003F3955">
                        <w:rPr>
                          <w:i w:val="0"/>
                          <w:iCs/>
                          <w:sz w:val="22"/>
                          <w:szCs w:val="18"/>
                        </w:rPr>
                        <w:t>[p.2]</w:t>
                      </w:r>
                    </w:p>
                    <w:p w14:paraId="36108CED" w14:textId="77777777" w:rsidR="00BB5256" w:rsidRPr="005B1DC6" w:rsidRDefault="00BB5256" w:rsidP="00BB5256">
                      <w:pPr>
                        <w:pStyle w:val="Tabletext"/>
                        <w:rPr>
                          <w:b/>
                          <w:bCs/>
                        </w:rPr>
                      </w:pPr>
                      <w:r w:rsidRPr="005B1DC6">
                        <w:rPr>
                          <w:b/>
                          <w:bCs/>
                        </w:rPr>
                        <w:t>Goulburn Ovens Institute of TAFE</w:t>
                      </w:r>
                    </w:p>
                    <w:p w14:paraId="33FB3824" w14:textId="77777777" w:rsidR="00BB5256" w:rsidRDefault="00BB5256" w:rsidP="00BB5256">
                      <w:pPr>
                        <w:pStyle w:val="VIRTBreakouttext"/>
                        <w:rPr>
                          <w:i w:val="0"/>
                          <w:iCs/>
                          <w:sz w:val="22"/>
                          <w:szCs w:val="18"/>
                        </w:rPr>
                      </w:pPr>
                      <w:r w:rsidRPr="005B1DC6">
                        <w:rPr>
                          <w:sz w:val="22"/>
                          <w:szCs w:val="18"/>
                        </w:rPr>
                        <w:t xml:space="preserve">Regional TAFEs have their own complexities which should be considered in setting executive remuneration levels; many of which do not correlate with TAFE income. CEO roles within regional TAFEs are arguably no less complex or demanding when compared to metro TAFE CEO roles. Reasons include greater community expectations, political demands, socio-economic disadvantage, thin </w:t>
                      </w:r>
                      <w:proofErr w:type="gramStart"/>
                      <w:r w:rsidRPr="005B1DC6">
                        <w:rPr>
                          <w:sz w:val="22"/>
                          <w:szCs w:val="18"/>
                        </w:rPr>
                        <w:t>markets</w:t>
                      </w:r>
                      <w:proofErr w:type="gramEnd"/>
                      <w:r w:rsidRPr="005B1DC6">
                        <w:rPr>
                          <w:sz w:val="22"/>
                          <w:szCs w:val="18"/>
                        </w:rPr>
                        <w:t xml:space="preserve"> and travel requirements… </w:t>
                      </w:r>
                      <w:r w:rsidRPr="003F3955">
                        <w:rPr>
                          <w:i w:val="0"/>
                          <w:iCs/>
                          <w:sz w:val="22"/>
                          <w:szCs w:val="18"/>
                        </w:rPr>
                        <w:t>[p.2]</w:t>
                      </w:r>
                    </w:p>
                    <w:p w14:paraId="47A580F7" w14:textId="77777777" w:rsidR="00BB5256" w:rsidRPr="005474D6" w:rsidRDefault="00BB5256" w:rsidP="00BB5256">
                      <w:pPr>
                        <w:pStyle w:val="VIRTBreakouttext"/>
                        <w:rPr>
                          <w:sz w:val="22"/>
                          <w:szCs w:val="18"/>
                        </w:rPr>
                      </w:pPr>
                    </w:p>
                  </w:txbxContent>
                </v:textbox>
                <w10:anchorlock/>
              </v:shape>
            </w:pict>
          </mc:Fallback>
        </mc:AlternateContent>
      </w:r>
      <w:r w:rsidR="00FF38AA" w:rsidRPr="0081617F">
        <w:rPr>
          <w:rFonts w:cstheme="minorBidi"/>
          <w:sz w:val="18"/>
        </w:rPr>
        <w:t>Source: written submissions.</w:t>
      </w:r>
    </w:p>
    <w:p w14:paraId="2D34281D" w14:textId="77777777" w:rsidR="00BB5256" w:rsidRDefault="00BB5256" w:rsidP="004D28BE">
      <w:pPr>
        <w:pStyle w:val="VIRTHeading3"/>
        <w:keepNext/>
      </w:pPr>
      <w:r>
        <w:t>Other motivations for applying for an executive role</w:t>
      </w:r>
    </w:p>
    <w:p w14:paraId="44F39EBA" w14:textId="77777777" w:rsidR="00BB5256" w:rsidRDefault="00BB5256" w:rsidP="006513C8">
      <w:pPr>
        <w:pStyle w:val="Paragraph"/>
      </w:pPr>
      <w:r>
        <w:t>Notwithstanding the importance of remuneration in attraction and retention of executive talent, the Tribunal found evidence of other contributing factors.</w:t>
      </w:r>
    </w:p>
    <w:p w14:paraId="511D1644" w14:textId="1C595B6C" w:rsidR="001F4A77" w:rsidRPr="00DF4A2A" w:rsidRDefault="00BB5256" w:rsidP="006513C8">
      <w:pPr>
        <w:pStyle w:val="Paragraph"/>
      </w:pPr>
      <w:r w:rsidRPr="00DF4A2A">
        <w:t xml:space="preserve">Several written submissions </w:t>
      </w:r>
      <w:r w:rsidR="001F4A77" w:rsidRPr="00DF4A2A">
        <w:t>highlighted the non-fi</w:t>
      </w:r>
      <w:r w:rsidR="00443CBB" w:rsidRPr="00DF4A2A">
        <w:t>nancial</w:t>
      </w:r>
      <w:r w:rsidR="001F4A77" w:rsidRPr="00DF4A2A">
        <w:t xml:space="preserve"> benefits that drew executives to the public sector. </w:t>
      </w:r>
      <w:r w:rsidRPr="00DF4A2A">
        <w:t>For example, the</w:t>
      </w:r>
      <w:r w:rsidR="001F4A77" w:rsidRPr="00DF4A2A">
        <w:t xml:space="preserve"> submission from the </w:t>
      </w:r>
      <w:r w:rsidR="007826DA" w:rsidRPr="00CE6440">
        <w:rPr>
          <w:lang w:eastAsia="en-AU"/>
        </w:rPr>
        <w:t>Mount Buller and Mount Stirling Alpine Resort Management Board</w:t>
      </w:r>
      <w:r w:rsidR="001F4A77" w:rsidRPr="00DF4A2A">
        <w:t xml:space="preserve"> noted that: </w:t>
      </w:r>
    </w:p>
    <w:p w14:paraId="63EC2098" w14:textId="77777777" w:rsidR="001F4A77" w:rsidRPr="00DF4A2A" w:rsidRDefault="001F4A77" w:rsidP="001F4A77">
      <w:pPr>
        <w:pStyle w:val="VIRTBreakouttext"/>
        <w:rPr>
          <w:i w:val="0"/>
          <w:iCs/>
        </w:rPr>
      </w:pPr>
      <w:r w:rsidRPr="00DF4A2A">
        <w:t xml:space="preserve">… the environment dictates a lifestyle choice that is more influential than remuneration per se. </w:t>
      </w:r>
      <w:r w:rsidRPr="00DF4A2A">
        <w:rPr>
          <w:i w:val="0"/>
          <w:iCs/>
        </w:rPr>
        <w:t>[p.1]</w:t>
      </w:r>
    </w:p>
    <w:p w14:paraId="74AB44A7" w14:textId="77777777" w:rsidR="00BD0917" w:rsidRDefault="00BD0917" w:rsidP="00BB5256">
      <w:pPr>
        <w:pStyle w:val="Paragraph"/>
        <w:keepNext/>
      </w:pPr>
      <w:r>
        <w:lastRenderedPageBreak/>
        <w:t>A respondent to the questionnaire from the finance and insurance industry segment said:</w:t>
      </w:r>
    </w:p>
    <w:p w14:paraId="6975A7E9" w14:textId="77777777" w:rsidR="00BD0917" w:rsidRDefault="00BD0917" w:rsidP="00BD0917">
      <w:pPr>
        <w:pStyle w:val="VIRTBreakouttext"/>
      </w:pPr>
      <w:r w:rsidRPr="00846DBC">
        <w:t>Salaries continue to be below private sector roles, however, offset by social good and work life balance.</w:t>
      </w:r>
    </w:p>
    <w:p w14:paraId="61B78F8D" w14:textId="08AF6996" w:rsidR="001F4A77" w:rsidRDefault="001F4A77" w:rsidP="00ED27DD">
      <w:pPr>
        <w:pStyle w:val="Paragraph"/>
      </w:pPr>
      <w:r w:rsidRPr="00DF4A2A">
        <w:t xml:space="preserve">On the other hand, several public entities noted in submissions that some of the non-financial benefits that have been historically associated with the public sector, such as flexible work arrangements, are no longer a differentiating factor </w:t>
      </w:r>
      <w:r w:rsidR="00E515F5">
        <w:t>from</w:t>
      </w:r>
      <w:r w:rsidRPr="00DF4A2A">
        <w:t xml:space="preserve"> the private sector.</w:t>
      </w:r>
      <w:r w:rsidRPr="00DF4A2A">
        <w:rPr>
          <w:rStyle w:val="FootnoteReference"/>
        </w:rPr>
        <w:footnoteReference w:id="48"/>
      </w:r>
    </w:p>
    <w:p w14:paraId="5A0B025E" w14:textId="77777777" w:rsidR="00BB5256" w:rsidRDefault="00BB5256" w:rsidP="00BB5256">
      <w:pPr>
        <w:pStyle w:val="Paragraph"/>
        <w:rPr>
          <w:shd w:val="clear" w:color="auto" w:fill="FFFFFF"/>
        </w:rPr>
      </w:pPr>
      <w:r w:rsidRPr="00DB5713">
        <w:rPr>
          <w:shd w:val="clear" w:color="auto" w:fill="FFFFFF"/>
        </w:rPr>
        <w:t>The</w:t>
      </w:r>
      <w:r w:rsidRPr="007C177F">
        <w:rPr>
          <w:shd w:val="clear" w:color="auto" w:fill="FFFFFF"/>
        </w:rPr>
        <w:t xml:space="preserve"> Tribunal’s questionnaire asked executives to </w:t>
      </w:r>
      <w:r>
        <w:rPr>
          <w:shd w:val="clear" w:color="auto" w:fill="FFFFFF"/>
        </w:rPr>
        <w:t>describe</w:t>
      </w:r>
      <w:r w:rsidRPr="007C177F">
        <w:rPr>
          <w:shd w:val="clear" w:color="auto" w:fill="FFFFFF"/>
        </w:rPr>
        <w:t xml:space="preserve"> their motivation for applying for their current role.</w:t>
      </w:r>
      <w:r>
        <w:rPr>
          <w:shd w:val="clear" w:color="auto" w:fill="FFFFFF"/>
        </w:rPr>
        <w:t xml:space="preserve"> </w:t>
      </w:r>
    </w:p>
    <w:bookmarkEnd w:id="158"/>
    <w:p w14:paraId="7366AA6F" w14:textId="77777777" w:rsidR="004346DF" w:rsidRDefault="00BB5256" w:rsidP="001F312A">
      <w:pPr>
        <w:pStyle w:val="Paragraph"/>
        <w:keepNext/>
      </w:pPr>
      <w:r>
        <w:t>Close to 30</w:t>
      </w:r>
      <w:r w:rsidRPr="000D4C58">
        <w:t xml:space="preserve"> per cent of CEOs</w:t>
      </w:r>
      <w:r w:rsidRPr="000D4C58" w:rsidDel="00D453A7">
        <w:t xml:space="preserve"> </w:t>
      </w:r>
      <w:r>
        <w:t>indicated that</w:t>
      </w:r>
      <w:r w:rsidR="007236E1" w:rsidDel="003D2B1D">
        <w:t xml:space="preserve"> </w:t>
      </w:r>
      <w:r w:rsidR="007236E1">
        <w:t xml:space="preserve">the opportunity to progress their career </w:t>
      </w:r>
      <w:r w:rsidR="00E073F4">
        <w:t>w</w:t>
      </w:r>
      <w:r w:rsidR="007236E1">
        <w:t xml:space="preserve">as a key motivating factor </w:t>
      </w:r>
      <w:r w:rsidR="5F8DE546">
        <w:t>in</w:t>
      </w:r>
      <w:r w:rsidR="007236E1">
        <w:t xml:space="preserve"> applying for their current role</w:t>
      </w:r>
      <w:r w:rsidR="233E5A9C">
        <w:t>.</w:t>
      </w:r>
      <w:r w:rsidR="5FB9A69F">
        <w:t xml:space="preserve"> M</w:t>
      </w:r>
      <w:r w:rsidR="007236E1">
        <w:t xml:space="preserve">any respondents noted that taking on a CEO, or equivalent, role was the natural progression in their career. </w:t>
      </w:r>
    </w:p>
    <w:p w14:paraId="44A55FCE" w14:textId="14C162D9" w:rsidR="00A50CC7" w:rsidRDefault="00FE7E47" w:rsidP="00954DE2">
      <w:pPr>
        <w:pStyle w:val="Paragraph"/>
      </w:pPr>
      <w:r>
        <w:t xml:space="preserve">The ability to drive change and increase value for the community were cited as key motivations for around </w:t>
      </w:r>
      <w:r w:rsidR="0A3C8D39">
        <w:t>one in five</w:t>
      </w:r>
      <w:r>
        <w:t xml:space="preserve"> </w:t>
      </w:r>
      <w:r w:rsidR="00BB5256">
        <w:t>CEOs.</w:t>
      </w:r>
      <w:r w:rsidR="00840101">
        <w:t xml:space="preserve"> T</w:t>
      </w:r>
      <w:r>
        <w:t>he nature of the work or the opportunity presented by the role was also identified as a motivating factor for around 16</w:t>
      </w:r>
      <w:r w:rsidR="000C304E">
        <w:t> </w:t>
      </w:r>
      <w:r>
        <w:t>per</w:t>
      </w:r>
      <w:r w:rsidR="000C304E">
        <w:t> </w:t>
      </w:r>
      <w:r>
        <w:t>cent of respondents. Respondents</w:t>
      </w:r>
      <w:r w:rsidR="00840101">
        <w:t xml:space="preserve"> </w:t>
      </w:r>
      <w:r>
        <w:t>cited the opportunity to establish and lead a new organisation, to develop strategy, and the desire to lead a team as relevant examples of this motivation.</w:t>
      </w:r>
    </w:p>
    <w:p w14:paraId="175948DD" w14:textId="77777777" w:rsidR="00BB5256" w:rsidRDefault="00BB5256" w:rsidP="00BB5256">
      <w:pPr>
        <w:pStyle w:val="Paragraph"/>
      </w:pPr>
      <w:r>
        <w:t xml:space="preserve">The </w:t>
      </w:r>
      <w:r w:rsidRPr="00CD3F5F">
        <w:t>nature of the</w:t>
      </w:r>
      <w:r>
        <w:t xml:space="preserve"> role or</w:t>
      </w:r>
      <w:r w:rsidRPr="00CD3F5F">
        <w:t xml:space="preserve"> work </w:t>
      </w:r>
      <w:r>
        <w:t>was the most common theme emerging from subordinate executives’ responses to this question (22</w:t>
      </w:r>
      <w:r w:rsidRPr="00CD3F5F">
        <w:t xml:space="preserve"> per cent</w:t>
      </w:r>
      <w:r>
        <w:t xml:space="preserve">). </w:t>
      </w:r>
      <w:r w:rsidRPr="005A4C18">
        <w:t>These</w:t>
      </w:r>
      <w:r>
        <w:t xml:space="preserve"> r</w:t>
      </w:r>
      <w:r w:rsidRPr="00CD3F5F">
        <w:t xml:space="preserve">espondents </w:t>
      </w:r>
      <w:r>
        <w:t>referred to</w:t>
      </w:r>
      <w:r w:rsidRPr="00CD3F5F">
        <w:t xml:space="preserve"> the challenge and complexity of the work</w:t>
      </w:r>
      <w:r>
        <w:t xml:space="preserve"> and </w:t>
      </w:r>
      <w:r w:rsidRPr="00CD3F5F">
        <w:t>the opportunity to work</w:t>
      </w:r>
      <w:r>
        <w:t xml:space="preserve"> in</w:t>
      </w:r>
      <w:r w:rsidRPr="00CD3F5F">
        <w:t xml:space="preserve"> </w:t>
      </w:r>
      <w:r>
        <w:t xml:space="preserve">a </w:t>
      </w:r>
      <w:r w:rsidRPr="00CD3F5F">
        <w:t>government</w:t>
      </w:r>
      <w:r>
        <w:t xml:space="preserve"> organisation. Around 18 per cent of responses also cited the organisation as a key motivating reason.</w:t>
      </w:r>
    </w:p>
    <w:p w14:paraId="574D16C2" w14:textId="77777777" w:rsidR="00BB5256" w:rsidRDefault="00BB5256" w:rsidP="00BB5256">
      <w:pPr>
        <w:pStyle w:val="Paragraph"/>
      </w:pPr>
      <w:r>
        <w:t xml:space="preserve">Career progression was identified as a motivating factor for around 18 per cent of subordinate executives. Approximately 15 per cent of respondents saw the opportunity to make a difference in their community as an important reason for seeking their current role. </w:t>
      </w:r>
    </w:p>
    <w:p w14:paraId="436EED76" w14:textId="77777777" w:rsidR="00B9267A" w:rsidRDefault="00B9267A" w:rsidP="00B9267A">
      <w:pPr>
        <w:pStyle w:val="Parabeforeabulletlist"/>
      </w:pPr>
      <w:r>
        <w:t xml:space="preserve">Other factors cited by </w:t>
      </w:r>
      <w:r w:rsidR="6156838E">
        <w:t>a small number</w:t>
      </w:r>
      <w:r w:rsidR="007A1DCB">
        <w:t xml:space="preserve"> of</w:t>
      </w:r>
      <w:r w:rsidR="6156838E">
        <w:t xml:space="preserve"> </w:t>
      </w:r>
      <w:r w:rsidR="00BB5256">
        <w:t>subordinate executives included:</w:t>
      </w:r>
      <w:r>
        <w:t xml:space="preserve"> </w:t>
      </w:r>
    </w:p>
    <w:p w14:paraId="1198B1AB" w14:textId="77777777" w:rsidR="00B9267A" w:rsidRDefault="00B9267A" w:rsidP="00B9267A">
      <w:pPr>
        <w:pStyle w:val="VIRTBulletpoints"/>
        <w:spacing w:before="0" w:line="276" w:lineRule="auto"/>
        <w:ind w:left="357" w:hanging="357"/>
      </w:pPr>
      <w:r>
        <w:t>a desire to try something new</w:t>
      </w:r>
    </w:p>
    <w:p w14:paraId="29E4B2E2" w14:textId="1767BBB3" w:rsidR="00B9267A" w:rsidRDefault="00B9267A" w:rsidP="00B9267A">
      <w:pPr>
        <w:pStyle w:val="VIRTBulletpoints"/>
        <w:spacing w:before="0" w:line="276" w:lineRule="auto"/>
        <w:ind w:left="357" w:hanging="357"/>
      </w:pPr>
      <w:r>
        <w:lastRenderedPageBreak/>
        <w:t>better work</w:t>
      </w:r>
      <w:r w:rsidR="00B575B7">
        <w:t>-</w:t>
      </w:r>
      <w:r>
        <w:t>life balance</w:t>
      </w:r>
    </w:p>
    <w:p w14:paraId="45AF3FB3" w14:textId="77777777" w:rsidR="00B9267A" w:rsidRDefault="00CA2C18" w:rsidP="00B9267A">
      <w:pPr>
        <w:pStyle w:val="VIRTBulletpoints"/>
        <w:spacing w:before="0" w:line="276" w:lineRule="auto"/>
        <w:ind w:left="357" w:hanging="357"/>
      </w:pPr>
      <w:r>
        <w:t xml:space="preserve">the </w:t>
      </w:r>
      <w:r w:rsidR="00B9267A">
        <w:t xml:space="preserve">leadership and/or management dimension of the new role </w:t>
      </w:r>
    </w:p>
    <w:p w14:paraId="6F2B8752" w14:textId="77777777" w:rsidR="00B9267A" w:rsidRDefault="00B9267A" w:rsidP="00B9267A">
      <w:pPr>
        <w:pStyle w:val="VIRTBulletpoints"/>
        <w:spacing w:before="0" w:line="276" w:lineRule="auto"/>
        <w:ind w:left="357" w:hanging="357"/>
      </w:pPr>
      <w:r>
        <w:t xml:space="preserve">unhappiness in their previous role </w:t>
      </w:r>
    </w:p>
    <w:p w14:paraId="73F35810" w14:textId="77777777" w:rsidR="00B9267A" w:rsidRPr="00B9267A" w:rsidRDefault="00B9267A" w:rsidP="004C4DC9">
      <w:pPr>
        <w:pStyle w:val="VIRTBulletpoints"/>
        <w:spacing w:before="0" w:line="276" w:lineRule="auto"/>
        <w:ind w:left="357" w:hanging="357"/>
      </w:pPr>
      <w:r>
        <w:t>re-location or geographical location.</w:t>
      </w:r>
    </w:p>
    <w:p w14:paraId="598640A4" w14:textId="52CFCB27" w:rsidR="00BB5256" w:rsidRDefault="00892357" w:rsidP="00892357">
      <w:pPr>
        <w:pStyle w:val="VIRTHeading2"/>
      </w:pPr>
      <w:bookmarkStart w:id="162" w:name="_Toc59090146"/>
      <w:bookmarkStart w:id="163" w:name="_Toc35006397"/>
      <w:r>
        <w:t>5.6</w:t>
      </w:r>
      <w:r w:rsidR="00B90941">
        <w:tab/>
      </w:r>
      <w:r w:rsidR="00BB5256">
        <w:t>Retention of executive talent and career intentions</w:t>
      </w:r>
      <w:bookmarkEnd w:id="162"/>
    </w:p>
    <w:p w14:paraId="0E6AC3E6" w14:textId="77777777" w:rsidR="00BB5256" w:rsidRDefault="00BB5256" w:rsidP="00BB5256">
      <w:pPr>
        <w:pStyle w:val="Paragraph"/>
      </w:pPr>
      <w:r>
        <w:t xml:space="preserve">The Tribunal also considered the extent to which prescribed public entities retain executives once they have commenced employment. </w:t>
      </w:r>
    </w:p>
    <w:p w14:paraId="30EA0CBF" w14:textId="2E5DF486" w:rsidR="00BB5256" w:rsidRDefault="00BB5256" w:rsidP="00BB5256">
      <w:pPr>
        <w:pStyle w:val="Paragraph"/>
      </w:pPr>
      <w:r w:rsidRPr="00545DA2">
        <w:t>Comprehensive data</w:t>
      </w:r>
      <w:r w:rsidRPr="000D4C58">
        <w:t xml:space="preserve"> was not available to the Tribunal on the separation rate of executives in public entities. For that reason, the Tribunal instead gave consideration to available data on the separation rate</w:t>
      </w:r>
      <w:r w:rsidR="00630515">
        <w:t>s</w:t>
      </w:r>
      <w:r w:rsidRPr="000D4C58">
        <w:t xml:space="preserve"> for </w:t>
      </w:r>
      <w:r>
        <w:t xml:space="preserve">the broader set of </w:t>
      </w:r>
      <w:r w:rsidRPr="000D4C58">
        <w:t xml:space="preserve">public </w:t>
      </w:r>
      <w:r w:rsidR="00630515">
        <w:t>sector</w:t>
      </w:r>
      <w:r w:rsidRPr="000D4C58">
        <w:t xml:space="preserve"> employees</w:t>
      </w:r>
      <w:r>
        <w:t>, written submissions and questionnaire data about the future career intentions of executives in prescribed public entities</w:t>
      </w:r>
      <w:r w:rsidRPr="000D4C58">
        <w:t>.</w:t>
      </w:r>
    </w:p>
    <w:bookmarkEnd w:id="163"/>
    <w:p w14:paraId="1DF7CC16" w14:textId="127559EA" w:rsidR="00BB5256" w:rsidRDefault="00BB5256" w:rsidP="00BB5256">
      <w:pPr>
        <w:pStyle w:val="Paragraph"/>
      </w:pPr>
      <w:r>
        <w:t>From 2015-16 to 2018-19</w:t>
      </w:r>
      <w:r w:rsidRPr="00EA394E">
        <w:t>, the annual separation rate</w:t>
      </w:r>
      <w:r>
        <w:t xml:space="preserve"> </w:t>
      </w:r>
      <w:r w:rsidRPr="000D4C58">
        <w:t>of employees</w:t>
      </w:r>
      <w:r w:rsidRPr="00EA394E">
        <w:t xml:space="preserve"> </w:t>
      </w:r>
      <w:r>
        <w:t xml:space="preserve">across all public entities remained constant at around </w:t>
      </w:r>
      <w:r w:rsidRPr="000D4C58">
        <w:t>10</w:t>
      </w:r>
      <w:r>
        <w:t xml:space="preserve"> per cent.</w:t>
      </w:r>
      <w:r w:rsidRPr="005149E3">
        <w:rPr>
          <w:vertAlign w:val="superscript"/>
        </w:rPr>
        <w:footnoteReference w:id="49"/>
      </w:r>
      <w:r w:rsidRPr="00EA394E">
        <w:t xml:space="preserve"> </w:t>
      </w:r>
      <w:r>
        <w:t xml:space="preserve">This rate </w:t>
      </w:r>
      <w:r w:rsidRPr="000F6917">
        <w:t xml:space="preserve">is </w:t>
      </w:r>
      <w:r>
        <w:t>slightly higher than the</w:t>
      </w:r>
      <w:r w:rsidRPr="000F6917">
        <w:t xml:space="preserve"> </w:t>
      </w:r>
      <w:r>
        <w:t>ABS</w:t>
      </w:r>
      <w:r w:rsidRPr="000F6917">
        <w:t xml:space="preserve"> estimate</w:t>
      </w:r>
      <w:r>
        <w:t xml:space="preserve"> for the general employee population —</w:t>
      </w:r>
      <w:r w:rsidRPr="000F6917">
        <w:t xml:space="preserve"> around 8.2</w:t>
      </w:r>
      <w:r w:rsidR="00BB051D">
        <w:t> </w:t>
      </w:r>
      <w:r w:rsidRPr="000F6917">
        <w:t>per</w:t>
      </w:r>
      <w:r w:rsidR="00BB051D">
        <w:t> </w:t>
      </w:r>
      <w:r w:rsidRPr="000F6917">
        <w:t>cent of Australian</w:t>
      </w:r>
      <w:r w:rsidR="00EF13F1">
        <w:t xml:space="preserve"> workers</w:t>
      </w:r>
      <w:r w:rsidRPr="000F6917">
        <w:t xml:space="preserve"> changed employers or occupations in the 12 months to February 2020.</w:t>
      </w:r>
      <w:r w:rsidRPr="000F6917">
        <w:rPr>
          <w:rStyle w:val="FootnoteReference"/>
        </w:rPr>
        <w:footnoteReference w:id="50"/>
      </w:r>
    </w:p>
    <w:p w14:paraId="465D3385" w14:textId="485B23CD" w:rsidR="001A714C" w:rsidRDefault="00602823" w:rsidP="00954DE2">
      <w:pPr>
        <w:pStyle w:val="Paragraph"/>
      </w:pPr>
      <w:r>
        <w:t xml:space="preserve">In the VPS Determination, the Tribunal noted that </w:t>
      </w:r>
      <w:r w:rsidR="001A714C">
        <w:t>the separation rate for VPS executives ranged from 12 to 16 per cent from 2015-16 to 2018-19.</w:t>
      </w:r>
      <w:r w:rsidR="001A714C">
        <w:rPr>
          <w:rStyle w:val="FootnoteReference"/>
        </w:rPr>
        <w:footnoteReference w:id="51"/>
      </w:r>
    </w:p>
    <w:p w14:paraId="008E52C2" w14:textId="667802F5" w:rsidR="00BB5256" w:rsidRPr="004E06FD" w:rsidRDefault="00BB5256" w:rsidP="00BB5256">
      <w:pPr>
        <w:pStyle w:val="Paragraph"/>
      </w:pPr>
      <w:r w:rsidRPr="00D1276B">
        <w:t>Two written submissions referred to their entity’s executive turnover rate, linking remuneration to challenges in retaining executive talent.</w:t>
      </w:r>
      <w:r w:rsidRPr="00D1276B">
        <w:rPr>
          <w:rStyle w:val="FootnoteReference"/>
        </w:rPr>
        <w:footnoteReference w:id="52"/>
      </w:r>
      <w:r w:rsidRPr="00D1276B">
        <w:t xml:space="preserve"> </w:t>
      </w:r>
      <w:r w:rsidRPr="004E06FD">
        <w:t>For example, the Bendigo Kangan Institute reported:</w:t>
      </w:r>
    </w:p>
    <w:p w14:paraId="6F097CFE" w14:textId="306D0C1C" w:rsidR="00BB5256" w:rsidRDefault="00BB5256" w:rsidP="00BB5256">
      <w:pPr>
        <w:pStyle w:val="VIRTBreakouttext"/>
      </w:pPr>
      <w:r w:rsidRPr="004E06FD">
        <w:t>Over the past ten years there have been six CEOs of BKI and the Institute has seen a high turnover of over 25 of its Executive Team… The average tenure of EOs on a five-year contract who have departed BKI in recent years is around 20</w:t>
      </w:r>
      <w:r w:rsidRPr="004E06FD">
        <w:rPr>
          <w:rFonts w:ascii="Cambria Math" w:hAnsi="Cambria Math" w:cs="Cambria Math"/>
        </w:rPr>
        <w:t>‑</w:t>
      </w:r>
      <w:r w:rsidRPr="004E06FD">
        <w:t xml:space="preserve">24 months… </w:t>
      </w:r>
      <w:r w:rsidR="00343A10">
        <w:t xml:space="preserve">while </w:t>
      </w:r>
      <w:r w:rsidRPr="004E06FD">
        <w:t xml:space="preserve">not all the EO turnover can be ascribed to </w:t>
      </w:r>
      <w:r w:rsidRPr="004E06FD">
        <w:lastRenderedPageBreak/>
        <w:t xml:space="preserve">remuneration, it was a significant factor for a number of exiting EOs. </w:t>
      </w:r>
      <w:r w:rsidRPr="000F65E4">
        <w:rPr>
          <w:i w:val="0"/>
        </w:rPr>
        <w:t>[pp.2</w:t>
      </w:r>
      <w:r w:rsidRPr="000F65E4">
        <w:rPr>
          <w:i w:val="0"/>
        </w:rPr>
        <w:noBreakHyphen/>
        <w:t>3]</w:t>
      </w:r>
    </w:p>
    <w:p w14:paraId="5A0D1608" w14:textId="7D49BEBD" w:rsidR="00BB5256" w:rsidRDefault="00BB5256" w:rsidP="00BB5256">
      <w:pPr>
        <w:pStyle w:val="Paragraph"/>
      </w:pPr>
      <w:r w:rsidRPr="00EA394E">
        <w:t>The Tribunal</w:t>
      </w:r>
      <w:r>
        <w:t>’s</w:t>
      </w:r>
      <w:r w:rsidRPr="00EA394E">
        <w:t xml:space="preserve"> questionnaire</w:t>
      </w:r>
      <w:r>
        <w:t xml:space="preserve"> asked</w:t>
      </w:r>
      <w:r w:rsidRPr="00EA394E">
        <w:t xml:space="preserve"> </w:t>
      </w:r>
      <w:r>
        <w:t xml:space="preserve">executives in prescribed public entities </w:t>
      </w:r>
      <w:r w:rsidRPr="00EA394E">
        <w:t xml:space="preserve">about </w:t>
      </w:r>
      <w:r>
        <w:t xml:space="preserve">their </w:t>
      </w:r>
      <w:r w:rsidRPr="00EA394E">
        <w:t xml:space="preserve">career intentions </w:t>
      </w:r>
      <w:r>
        <w:t>in</w:t>
      </w:r>
      <w:r w:rsidRPr="00EA394E">
        <w:t xml:space="preserve"> the next five years</w:t>
      </w:r>
      <w:r>
        <w:t>.</w:t>
      </w:r>
      <w:r w:rsidRPr="00EA394E">
        <w:t xml:space="preserve"> </w:t>
      </w:r>
      <w:r>
        <w:t xml:space="preserve">Close to half of respondents (46 per cent) said they intend to remain an executive in a Victorian </w:t>
      </w:r>
      <w:r w:rsidR="008B40BB">
        <w:t>G</w:t>
      </w:r>
      <w:r>
        <w:t xml:space="preserve">overnment organisation, while around 34 per cent are intending to leave the Victorian public sector. </w:t>
      </w:r>
    </w:p>
    <w:p w14:paraId="6CE9D9FE" w14:textId="19FB5601" w:rsidR="00BB5256" w:rsidRDefault="00387AD8" w:rsidP="00387AD8">
      <w:pPr>
        <w:pStyle w:val="Parabeforeabulletlist"/>
        <w:keepNext/>
      </w:pPr>
      <w:r w:rsidRPr="00387AD8">
        <w:t>There was some variation between CEO and subordinate executive responses</w:t>
      </w:r>
      <w:r w:rsidR="00BB5256">
        <w:t>:</w:t>
      </w:r>
    </w:p>
    <w:p w14:paraId="625CD630" w14:textId="5BC42A8F" w:rsidR="00BB5256" w:rsidRDefault="00BB5256" w:rsidP="00BB5256">
      <w:pPr>
        <w:pStyle w:val="VIRTBulletpoints"/>
      </w:pPr>
      <w:r>
        <w:t>around 53 per cent of CEOs and 41 per cent of subordinate executives stated that they were likely to remain an executive in a Victorian public sector organisation</w:t>
      </w:r>
    </w:p>
    <w:p w14:paraId="1E91E574" w14:textId="3A18AC51" w:rsidR="00BB5256" w:rsidRDefault="00BB5256" w:rsidP="00BB5256">
      <w:pPr>
        <w:pStyle w:val="VIRTBulletpoints"/>
        <w:spacing w:before="0" w:line="276" w:lineRule="auto"/>
        <w:ind w:left="357" w:hanging="357"/>
      </w:pPr>
      <w:r>
        <w:t xml:space="preserve">around 30 per cent of subordinate executives </w:t>
      </w:r>
      <w:r w:rsidR="001E0916">
        <w:t>—</w:t>
      </w:r>
      <w:r>
        <w:t xml:space="preserve"> compared </w:t>
      </w:r>
      <w:r w:rsidR="001E0916">
        <w:t>with</w:t>
      </w:r>
      <w:r>
        <w:t xml:space="preserve"> 11 per cent of CEOs </w:t>
      </w:r>
      <w:r w:rsidR="001E0916">
        <w:t>—</w:t>
      </w:r>
      <w:r>
        <w:t xml:space="preserve"> indicated their intention to take on an executive role in the for</w:t>
      </w:r>
      <w:r w:rsidR="001223C4">
        <w:noBreakHyphen/>
      </w:r>
      <w:r>
        <w:t>profit private sector</w:t>
      </w:r>
    </w:p>
    <w:p w14:paraId="5E1C49D6" w14:textId="77777777" w:rsidR="00BB5256" w:rsidRDefault="00BB5256" w:rsidP="00BB5256">
      <w:pPr>
        <w:pStyle w:val="VIRTBulletpoints"/>
      </w:pPr>
      <w:r>
        <w:t>ten per cent of CEOs and four per cent of subordinate executives said they were likely to move to an executive role in the not-for-profit sector.</w:t>
      </w:r>
    </w:p>
    <w:p w14:paraId="7E498781" w14:textId="31CB5D54" w:rsidR="00BB5256" w:rsidRDefault="00BB5256" w:rsidP="00BB5256">
      <w:pPr>
        <w:pStyle w:val="Paragraph"/>
      </w:pPr>
      <w:r w:rsidRPr="00F96507">
        <w:t xml:space="preserve">Remuneration is an important consideration for those that intend to leave the Victorian public sector — around 40 per cent of CEOs and 46 </w:t>
      </w:r>
      <w:r w:rsidR="009124B7">
        <w:t>per cent</w:t>
      </w:r>
      <w:r w:rsidRPr="00F96507">
        <w:t xml:space="preserve"> of subordinate executives who indicated this intention</w:t>
      </w:r>
      <w:r>
        <w:t xml:space="preserve"> said that remuneration was the most important factor. Further, some 48 per cent of CEOs and nearly half of subordinate executives said that remuneration was somewhat important to their decision to leave.</w:t>
      </w:r>
    </w:p>
    <w:p w14:paraId="65E06E3A" w14:textId="1DC16370" w:rsidR="00BB5256" w:rsidRPr="00953FD9" w:rsidRDefault="00BB5256" w:rsidP="00071E95">
      <w:pPr>
        <w:pStyle w:val="VIRTHeading2"/>
      </w:pPr>
      <w:bookmarkStart w:id="164" w:name="_Toc59090147"/>
      <w:r w:rsidRPr="00953FD9">
        <w:t>5.</w:t>
      </w:r>
      <w:r w:rsidR="00892357">
        <w:t>7</w:t>
      </w:r>
      <w:r w:rsidR="00B90941">
        <w:tab/>
      </w:r>
      <w:r w:rsidRPr="00953FD9">
        <w:t>Limitations</w:t>
      </w:r>
      <w:bookmarkEnd w:id="164"/>
    </w:p>
    <w:p w14:paraId="6DF18567" w14:textId="4431D46A" w:rsidR="00BB5256" w:rsidRPr="00953FD9" w:rsidRDefault="008C6BAD" w:rsidP="00BB5256">
      <w:pPr>
        <w:pStyle w:val="Parabeforeabulletlist"/>
      </w:pPr>
      <w:r w:rsidRPr="008C6BAD">
        <w:t xml:space="preserve">While the Tribunal considered a range of </w:t>
      </w:r>
      <w:r w:rsidR="005E6838" w:rsidRPr="008C6BAD">
        <w:t>characteristics</w:t>
      </w:r>
      <w:r w:rsidRPr="008C6BAD">
        <w:t xml:space="preserve"> of the </w:t>
      </w:r>
      <w:r>
        <w:t xml:space="preserve">public </w:t>
      </w:r>
      <w:r w:rsidR="009F6CE7">
        <w:t xml:space="preserve">entity executive labour market, its analysis would have benefited from </w:t>
      </w:r>
      <w:r w:rsidR="00BB5256" w:rsidRPr="00953FD9">
        <w:t>robust data on matters such as:</w:t>
      </w:r>
    </w:p>
    <w:p w14:paraId="6597B48E" w14:textId="77777777" w:rsidR="00BB5256" w:rsidRPr="00953FD9" w:rsidRDefault="00BB5256" w:rsidP="00BB5256">
      <w:pPr>
        <w:numPr>
          <w:ilvl w:val="0"/>
          <w:numId w:val="3"/>
        </w:numPr>
        <w:spacing w:before="120" w:after="0" w:line="259" w:lineRule="auto"/>
        <w:contextualSpacing/>
        <w:rPr>
          <w:rFonts w:ascii="Calibri Light" w:hAnsi="Calibri Light" w:cs="Arial"/>
          <w:color w:val="4D4D4D" w:themeColor="accent6"/>
          <w:sz w:val="26"/>
          <w:szCs w:val="20"/>
        </w:rPr>
      </w:pPr>
      <w:r w:rsidRPr="00953FD9">
        <w:rPr>
          <w:rFonts w:ascii="Calibri Light" w:hAnsi="Calibri Light" w:cs="Arial"/>
          <w:color w:val="4D4D4D" w:themeColor="accent6"/>
          <w:sz w:val="26"/>
          <w:szCs w:val="20"/>
        </w:rPr>
        <w:t>the number of candidates applying for executive roles in public entities</w:t>
      </w:r>
    </w:p>
    <w:p w14:paraId="07F69A69" w14:textId="77777777" w:rsidR="00BB5256" w:rsidRPr="00953FD9" w:rsidRDefault="00BB5256" w:rsidP="00BB5256">
      <w:pPr>
        <w:numPr>
          <w:ilvl w:val="0"/>
          <w:numId w:val="3"/>
        </w:numPr>
        <w:spacing w:before="120" w:after="0" w:line="259" w:lineRule="auto"/>
        <w:contextualSpacing/>
        <w:rPr>
          <w:rFonts w:asciiTheme="minorHAnsi" w:eastAsiaTheme="minorEastAsia" w:hAnsiTheme="minorHAnsi"/>
          <w:color w:val="4D4D4D" w:themeColor="accent6"/>
          <w:sz w:val="26"/>
          <w:szCs w:val="26"/>
        </w:rPr>
      </w:pPr>
      <w:r w:rsidRPr="00953FD9">
        <w:rPr>
          <w:rFonts w:ascii="Calibri Light" w:hAnsi="Calibri Light" w:cs="Arial"/>
          <w:color w:val="4D4D4D" w:themeColor="accent6"/>
          <w:sz w:val="26"/>
          <w:szCs w:val="20"/>
        </w:rPr>
        <w:t xml:space="preserve">the quality of candidates entering the public sector executive workforce </w:t>
      </w:r>
    </w:p>
    <w:p w14:paraId="1A8E5410" w14:textId="77777777" w:rsidR="00BB5256" w:rsidRPr="00953FD9" w:rsidRDefault="00BB5256" w:rsidP="00BB5256">
      <w:pPr>
        <w:numPr>
          <w:ilvl w:val="0"/>
          <w:numId w:val="3"/>
        </w:numPr>
        <w:spacing w:before="120" w:after="0" w:line="259" w:lineRule="auto"/>
        <w:contextualSpacing/>
        <w:rPr>
          <w:rFonts w:ascii="Calibri Light" w:hAnsi="Calibri Light" w:cs="Arial"/>
          <w:color w:val="4D4D4D" w:themeColor="accent6"/>
          <w:sz w:val="26"/>
          <w:szCs w:val="26"/>
        </w:rPr>
      </w:pPr>
      <w:r w:rsidRPr="00953FD9">
        <w:rPr>
          <w:rFonts w:ascii="Calibri Light" w:hAnsi="Calibri Light" w:cs="Arial"/>
          <w:color w:val="4D4D4D" w:themeColor="accent6"/>
          <w:sz w:val="26"/>
          <w:szCs w:val="20"/>
        </w:rPr>
        <w:t>the movement of executives both in and out of the Victorian public sector and between public entities</w:t>
      </w:r>
    </w:p>
    <w:p w14:paraId="613B99D7" w14:textId="77777777" w:rsidR="00BB5256" w:rsidRPr="00953FD9" w:rsidRDefault="00BB5256" w:rsidP="00BB5256">
      <w:pPr>
        <w:numPr>
          <w:ilvl w:val="0"/>
          <w:numId w:val="3"/>
        </w:numPr>
        <w:spacing w:before="120" w:after="0" w:line="259" w:lineRule="auto"/>
        <w:contextualSpacing/>
        <w:rPr>
          <w:rFonts w:ascii="Calibri Light" w:hAnsi="Calibri Light" w:cs="Arial"/>
          <w:color w:val="4D4D4D" w:themeColor="accent6"/>
          <w:sz w:val="26"/>
          <w:szCs w:val="26"/>
        </w:rPr>
      </w:pPr>
      <w:r w:rsidRPr="00953FD9">
        <w:rPr>
          <w:rFonts w:ascii="Calibri Light" w:hAnsi="Calibri Light" w:cs="Arial"/>
          <w:color w:val="4D4D4D" w:themeColor="accent6"/>
          <w:sz w:val="26"/>
          <w:szCs w:val="20"/>
        </w:rPr>
        <w:t>attraction and retention issues faced by the public sector</w:t>
      </w:r>
    </w:p>
    <w:p w14:paraId="4689B781" w14:textId="788F304E" w:rsidR="00BB5256" w:rsidRPr="005E6838" w:rsidRDefault="00BB5256" w:rsidP="00BB5256">
      <w:pPr>
        <w:numPr>
          <w:ilvl w:val="0"/>
          <w:numId w:val="3"/>
        </w:numPr>
        <w:spacing w:before="120" w:after="0" w:line="259" w:lineRule="auto"/>
        <w:contextualSpacing/>
        <w:rPr>
          <w:rFonts w:ascii="Calibri Light" w:hAnsi="Calibri Light" w:cs="Arial"/>
          <w:color w:val="4D4D4D" w:themeColor="accent6"/>
          <w:sz w:val="26"/>
          <w:szCs w:val="26"/>
        </w:rPr>
      </w:pPr>
      <w:r w:rsidRPr="00953FD9">
        <w:rPr>
          <w:rFonts w:ascii="Calibri Light" w:hAnsi="Calibri Light" w:cs="Arial"/>
          <w:color w:val="4D4D4D" w:themeColor="accent6"/>
          <w:sz w:val="26"/>
          <w:szCs w:val="20"/>
        </w:rPr>
        <w:t xml:space="preserve">the expectations of candidates and employers during and after the recruitment process. </w:t>
      </w:r>
    </w:p>
    <w:p w14:paraId="21E6170B" w14:textId="41946649" w:rsidR="00F010AC" w:rsidRDefault="00F010AC" w:rsidP="005E6838">
      <w:pPr>
        <w:pStyle w:val="Paragraph"/>
      </w:pPr>
      <w:r>
        <w:lastRenderedPageBreak/>
        <w:t xml:space="preserve">In addition, there was limited publicly available data about the supply and demand for executive talent in </w:t>
      </w:r>
      <w:r w:rsidR="0087061A">
        <w:t>particular</w:t>
      </w:r>
      <w:r>
        <w:t xml:space="preserve"> industries.</w:t>
      </w:r>
    </w:p>
    <w:p w14:paraId="283D2902" w14:textId="24564DEE" w:rsidR="005E6838" w:rsidRPr="005E6838" w:rsidRDefault="005E6838" w:rsidP="005E6838">
      <w:pPr>
        <w:pStyle w:val="Paragraph"/>
      </w:pPr>
      <w:r>
        <w:t xml:space="preserve">Further research </w:t>
      </w:r>
      <w:r w:rsidR="00050F54">
        <w:t>and data collection</w:t>
      </w:r>
      <w:r>
        <w:t xml:space="preserve"> on these matters, including by the VPSC, will be of value to the Tribunal in the course of making future Determinations.</w:t>
      </w:r>
    </w:p>
    <w:p w14:paraId="2C51A702" w14:textId="77777777" w:rsidR="007D55EA" w:rsidRPr="0085232E" w:rsidRDefault="007D55EA" w:rsidP="00BB5256">
      <w:pPr>
        <w:pStyle w:val="VIRTHeading2"/>
      </w:pPr>
      <w:bookmarkStart w:id="165" w:name="_Toc35006399"/>
      <w:bookmarkStart w:id="166" w:name="_Toc59090148"/>
      <w:r w:rsidRPr="0085232E">
        <w:t>Summary</w:t>
      </w:r>
      <w:bookmarkEnd w:id="165"/>
      <w:bookmarkEnd w:id="166"/>
      <w:r w:rsidRPr="0085232E">
        <w:t xml:space="preserve"> </w:t>
      </w:r>
    </w:p>
    <w:p w14:paraId="5380B4B8" w14:textId="497631D6" w:rsidR="001907A6" w:rsidRDefault="001907A6" w:rsidP="00954DE2">
      <w:pPr>
        <w:pStyle w:val="Paragraph"/>
      </w:pPr>
      <w:r>
        <w:t xml:space="preserve">The remuneration outcomes for public entity executives reflect </w:t>
      </w:r>
      <w:r w:rsidR="00A028D0">
        <w:t xml:space="preserve">numerous factors, </w:t>
      </w:r>
      <w:r w:rsidR="00782571">
        <w:t xml:space="preserve">which affect the demand for and supply of </w:t>
      </w:r>
      <w:r w:rsidR="00E363B3">
        <w:t>public entity executives</w:t>
      </w:r>
      <w:r w:rsidR="004B037D">
        <w:t xml:space="preserve">, as well as </w:t>
      </w:r>
      <w:r w:rsidR="00DE2B93">
        <w:t>the</w:t>
      </w:r>
      <w:r w:rsidR="00030AB3">
        <w:t xml:space="preserve"> impacts of government regulation.</w:t>
      </w:r>
    </w:p>
    <w:p w14:paraId="0BA1CB24" w14:textId="19D115F7" w:rsidR="006A255D" w:rsidRPr="004E06FD" w:rsidRDefault="00B818AB" w:rsidP="00954DE2">
      <w:pPr>
        <w:pStyle w:val="Paragraph"/>
      </w:pPr>
      <w:r w:rsidRPr="004E06FD">
        <w:t>Many</w:t>
      </w:r>
      <w:r w:rsidR="0022305F" w:rsidRPr="004E06FD">
        <w:t xml:space="preserve"> </w:t>
      </w:r>
      <w:r w:rsidR="00B71971" w:rsidRPr="004E06FD">
        <w:t>stakeholders</w:t>
      </w:r>
      <w:r w:rsidR="0022305F" w:rsidRPr="004E06FD">
        <w:t xml:space="preserve"> said th</w:t>
      </w:r>
      <w:r w:rsidR="00CA5ED1" w:rsidRPr="004E06FD">
        <w:t>at</w:t>
      </w:r>
      <w:r w:rsidR="00E20AFF" w:rsidRPr="004E06FD">
        <w:t xml:space="preserve"> </w:t>
      </w:r>
      <w:r w:rsidR="00050F54">
        <w:t>regulations governing</w:t>
      </w:r>
      <w:r w:rsidRPr="004E06FD">
        <w:t xml:space="preserve"> executive remuneration, such as the 70/80</w:t>
      </w:r>
      <w:r w:rsidR="00E74E2C" w:rsidRPr="004E06FD">
        <w:t>%</w:t>
      </w:r>
      <w:r w:rsidRPr="004E06FD">
        <w:t xml:space="preserve"> rules</w:t>
      </w:r>
      <w:r w:rsidR="00E74E2C" w:rsidRPr="004E06FD">
        <w:t>, were</w:t>
      </w:r>
      <w:r w:rsidR="0022305F" w:rsidRPr="004E06FD">
        <w:t xml:space="preserve"> </w:t>
      </w:r>
      <w:r w:rsidR="008F6EDF" w:rsidRPr="004E06FD">
        <w:t>acting as a barrier to attracting and retaining executive talent.</w:t>
      </w:r>
    </w:p>
    <w:p w14:paraId="58FAE4D1" w14:textId="77777777" w:rsidR="000864C2" w:rsidRPr="004E06FD" w:rsidRDefault="000E1656" w:rsidP="00954DE2">
      <w:pPr>
        <w:pStyle w:val="Paragraph"/>
      </w:pPr>
      <w:r w:rsidRPr="004E06FD">
        <w:t xml:space="preserve">The Tribunal heard in submissions that remuneration plays an integral part in the attraction and retention of public sector executive talent. </w:t>
      </w:r>
      <w:r w:rsidR="00EE2560" w:rsidRPr="004E06FD">
        <w:t xml:space="preserve">Questionnaire responses </w:t>
      </w:r>
      <w:r w:rsidR="00CC3065" w:rsidRPr="004E06FD">
        <w:t xml:space="preserve">indicated that </w:t>
      </w:r>
      <w:r w:rsidR="003416E7" w:rsidRPr="004E06FD">
        <w:t>while r</w:t>
      </w:r>
      <w:r w:rsidR="006A255D" w:rsidRPr="004E06FD">
        <w:t>emuneration</w:t>
      </w:r>
      <w:r w:rsidR="0015501B" w:rsidRPr="004E06FD">
        <w:t xml:space="preserve"> </w:t>
      </w:r>
      <w:r w:rsidR="00A46B00" w:rsidRPr="004E06FD">
        <w:t xml:space="preserve">is an important consideration </w:t>
      </w:r>
      <w:r w:rsidR="003416E7" w:rsidRPr="004E06FD">
        <w:t>in</w:t>
      </w:r>
      <w:r w:rsidR="0037344A" w:rsidRPr="004E06FD">
        <w:t xml:space="preserve"> taking on executive</w:t>
      </w:r>
      <w:r w:rsidR="00A46B00" w:rsidRPr="004E06FD">
        <w:t xml:space="preserve"> </w:t>
      </w:r>
      <w:r w:rsidR="0037344A" w:rsidRPr="004E06FD">
        <w:t>roles</w:t>
      </w:r>
      <w:r w:rsidR="00514E17" w:rsidRPr="004E06FD">
        <w:t>,</w:t>
      </w:r>
      <w:r w:rsidR="0061234F" w:rsidRPr="004E06FD">
        <w:t xml:space="preserve"> </w:t>
      </w:r>
      <w:r w:rsidR="00D80472" w:rsidRPr="004E06FD">
        <w:t>individuals</w:t>
      </w:r>
      <w:r w:rsidR="0061234F" w:rsidRPr="004E06FD">
        <w:t xml:space="preserve"> are also motivated by</w:t>
      </w:r>
      <w:r w:rsidR="00A46B00" w:rsidRPr="004E06FD">
        <w:t xml:space="preserve"> </w:t>
      </w:r>
      <w:r w:rsidR="00BB5256">
        <w:t>the opportunity to progress their career or</w:t>
      </w:r>
      <w:r w:rsidR="009A3133" w:rsidRPr="004E06FD">
        <w:t xml:space="preserve"> make a difference in their community</w:t>
      </w:r>
      <w:r w:rsidR="00BC15FC" w:rsidRPr="004E06FD">
        <w:t xml:space="preserve">. </w:t>
      </w:r>
    </w:p>
    <w:p w14:paraId="2C28FD5E" w14:textId="2F2BCAE7" w:rsidR="006262D1" w:rsidRPr="004E06FD" w:rsidRDefault="00FB46D3" w:rsidP="00954DE2">
      <w:pPr>
        <w:pStyle w:val="Paragraph"/>
      </w:pPr>
      <w:r>
        <w:t>A</w:t>
      </w:r>
      <w:r w:rsidR="004947C4">
        <w:t>pproximately 6</w:t>
      </w:r>
      <w:r w:rsidR="009E0862">
        <w:t>0</w:t>
      </w:r>
      <w:r w:rsidR="004947C4">
        <w:t xml:space="preserve"> per cent of</w:t>
      </w:r>
      <w:r w:rsidR="007D55EA" w:rsidRPr="004E06FD">
        <w:t xml:space="preserve"> executiv</w:t>
      </w:r>
      <w:r w:rsidR="004947C4">
        <w:t>es</w:t>
      </w:r>
      <w:r w:rsidR="007D55EA" w:rsidRPr="004E06FD">
        <w:t xml:space="preserve"> in </w:t>
      </w:r>
      <w:r w:rsidR="007B5413" w:rsidRPr="004E06FD">
        <w:t xml:space="preserve">prescribed </w:t>
      </w:r>
      <w:r w:rsidR="007D55EA" w:rsidRPr="004E06FD">
        <w:t xml:space="preserve">public </w:t>
      </w:r>
      <w:r w:rsidR="00501E79" w:rsidRPr="004E06FD">
        <w:t>entities</w:t>
      </w:r>
      <w:r w:rsidR="007D55EA" w:rsidRPr="004E06FD">
        <w:t xml:space="preserve"> </w:t>
      </w:r>
      <w:r w:rsidR="004423EC">
        <w:t>who</w:t>
      </w:r>
      <w:r>
        <w:t xml:space="preserve"> responded to the questionnaire came from a previous public sector role in Australia. </w:t>
      </w:r>
      <w:r w:rsidR="000D1E97" w:rsidRPr="004E06FD">
        <w:t>However, this varie</w:t>
      </w:r>
      <w:r w:rsidR="00383583">
        <w:t>d</w:t>
      </w:r>
      <w:r w:rsidR="000D1E97" w:rsidRPr="004E06FD">
        <w:t xml:space="preserve"> </w:t>
      </w:r>
      <w:r w:rsidR="00783396" w:rsidRPr="004E06FD">
        <w:t xml:space="preserve">considerably </w:t>
      </w:r>
      <w:r w:rsidR="000D1E97" w:rsidRPr="004E06FD">
        <w:t>between industry segment</w:t>
      </w:r>
      <w:r w:rsidR="004C5B33" w:rsidRPr="004E06FD">
        <w:t>s</w:t>
      </w:r>
      <w:r w:rsidR="000D1E97" w:rsidRPr="004E06FD">
        <w:t xml:space="preserve">. </w:t>
      </w:r>
    </w:p>
    <w:p w14:paraId="3B8CD804" w14:textId="77777777" w:rsidR="00576322" w:rsidRPr="004E06FD" w:rsidRDefault="00576322" w:rsidP="00954DE2">
      <w:pPr>
        <w:pStyle w:val="Paragraph"/>
      </w:pPr>
      <w:r w:rsidRPr="004E06FD">
        <w:t xml:space="preserve">Roughly one in five executives </w:t>
      </w:r>
      <w:r w:rsidR="0080610D">
        <w:t>who</w:t>
      </w:r>
      <w:r w:rsidRPr="004E06FD">
        <w:t xml:space="preserve"> responded to the questionnaire worked as an executive in the private for-profit sector immediately prior to their current role</w:t>
      </w:r>
      <w:r w:rsidR="0030375A" w:rsidRPr="004E06FD">
        <w:t>. A</w:t>
      </w:r>
      <w:r w:rsidRPr="004E06FD">
        <w:t xml:space="preserve"> similar proportion of VPS executives </w:t>
      </w:r>
      <w:r w:rsidR="00E339D8" w:rsidRPr="004E06FD">
        <w:t xml:space="preserve">reported that they had </w:t>
      </w:r>
      <w:r w:rsidR="0030375A" w:rsidRPr="004E06FD">
        <w:t xml:space="preserve">transitioned </w:t>
      </w:r>
      <w:r w:rsidR="00E339D8" w:rsidRPr="004E06FD">
        <w:t xml:space="preserve">directly </w:t>
      </w:r>
      <w:r w:rsidR="0030375A" w:rsidRPr="004E06FD">
        <w:t xml:space="preserve">from </w:t>
      </w:r>
      <w:r w:rsidRPr="004E06FD">
        <w:t>that sector.</w:t>
      </w:r>
    </w:p>
    <w:p w14:paraId="2547D544" w14:textId="4CADE196" w:rsidR="00BF3E0D" w:rsidRDefault="00BD09A8" w:rsidP="00954DE2">
      <w:pPr>
        <w:pStyle w:val="Paragraph"/>
      </w:pPr>
      <w:r w:rsidRPr="004E06FD">
        <w:t>CEOs</w:t>
      </w:r>
      <w:r w:rsidR="004C659B" w:rsidRPr="004E06FD">
        <w:t xml:space="preserve"> generally</w:t>
      </w:r>
      <w:r w:rsidRPr="004E06FD">
        <w:t xml:space="preserve"> value both public sector and </w:t>
      </w:r>
      <w:r w:rsidR="002E457E" w:rsidRPr="004E06FD">
        <w:t>private sector experience</w:t>
      </w:r>
      <w:r w:rsidR="004C659B" w:rsidRPr="004E06FD">
        <w:t xml:space="preserve"> when recruiting subordinate executives</w:t>
      </w:r>
      <w:r w:rsidR="002E457E" w:rsidRPr="004E06FD">
        <w:t xml:space="preserve">, although </w:t>
      </w:r>
      <w:r w:rsidR="0099474B" w:rsidRPr="004E06FD">
        <w:t xml:space="preserve">CEOs in </w:t>
      </w:r>
      <w:r w:rsidR="002E457E" w:rsidRPr="004E06FD">
        <w:t xml:space="preserve">some industry segments </w:t>
      </w:r>
      <w:r w:rsidR="0099474B" w:rsidRPr="004E06FD">
        <w:t xml:space="preserve">show a </w:t>
      </w:r>
      <w:r w:rsidR="004C659B" w:rsidRPr="004E06FD">
        <w:t xml:space="preserve">clear </w:t>
      </w:r>
      <w:r w:rsidR="0099474B" w:rsidRPr="004E06FD">
        <w:t>preference for private sector, commercial skill sets</w:t>
      </w:r>
      <w:r w:rsidR="00BB5256">
        <w:t xml:space="preserve"> and experience</w:t>
      </w:r>
      <w:r w:rsidR="00BB5256" w:rsidRPr="004E06FD">
        <w:t>.</w:t>
      </w:r>
    </w:p>
    <w:p w14:paraId="47BF36FF" w14:textId="4B97BED6" w:rsidR="00DB5E80" w:rsidRDefault="00BB5256" w:rsidP="00BB5256">
      <w:pPr>
        <w:pStyle w:val="Paragraph"/>
      </w:pPr>
      <w:r w:rsidRPr="006E4DA5">
        <w:t xml:space="preserve">The separation rate in Victorian public entities is slightly higher than in the general Australian labour market. </w:t>
      </w:r>
      <w:r w:rsidR="00334D1A" w:rsidRPr="006E4DA5">
        <w:t xml:space="preserve">The </w:t>
      </w:r>
      <w:r w:rsidRPr="006E4DA5">
        <w:t xml:space="preserve">Tribunal </w:t>
      </w:r>
      <w:r w:rsidR="002D5B22">
        <w:t>noted</w:t>
      </w:r>
      <w:r w:rsidRPr="006E4DA5">
        <w:t xml:space="preserve"> that remuneration is an important factor for many executives in prescribed public entities who are considering leaving their role.</w:t>
      </w:r>
    </w:p>
    <w:p w14:paraId="33B70D6C" w14:textId="77777777" w:rsidR="00BB5256" w:rsidRDefault="00BB5256" w:rsidP="00BB5256"/>
    <w:p w14:paraId="331D461B" w14:textId="21E15EED" w:rsidR="00DB5E80" w:rsidRDefault="00DB5E80" w:rsidP="005F5D31">
      <w:pPr>
        <w:sectPr w:rsidR="00DB5E80" w:rsidSect="00D4249A">
          <w:headerReference w:type="even" r:id="rId74"/>
          <w:headerReference w:type="default" r:id="rId75"/>
          <w:headerReference w:type="first" r:id="rId76"/>
          <w:type w:val="oddPage"/>
          <w:pgSz w:w="11900" w:h="16840"/>
          <w:pgMar w:top="1701" w:right="1701" w:bottom="1559" w:left="1701" w:header="709" w:footer="709" w:gutter="0"/>
          <w:cols w:space="708"/>
          <w:titlePg/>
          <w:docGrid w:linePitch="272"/>
        </w:sectPr>
      </w:pPr>
    </w:p>
    <w:p w14:paraId="1D8DE9C5" w14:textId="744AA707" w:rsidR="002D4A56" w:rsidRDefault="006F0056" w:rsidP="00067B9E">
      <w:pPr>
        <w:pStyle w:val="Chapterheading"/>
      </w:pPr>
      <w:bookmarkStart w:id="167" w:name="_Toc33609459"/>
      <w:bookmarkStart w:id="168" w:name="_Toc35006400"/>
      <w:bookmarkStart w:id="169" w:name="_Toc59090149"/>
      <w:r>
        <w:lastRenderedPageBreak/>
        <w:t>6</w:t>
      </w:r>
      <w:r w:rsidR="002D4A56">
        <w:tab/>
        <w:t>Economic factors</w:t>
      </w:r>
      <w:r w:rsidR="002D4A56">
        <w:br/>
      </w:r>
      <w:r w:rsidR="002D4A56" w:rsidRPr="00544C50">
        <w:rPr>
          <w:noProof/>
        </w:rPr>
        <w:drawing>
          <wp:inline distT="0" distB="0" distL="0" distR="0" wp14:anchorId="26197CA3" wp14:editId="2CB53DDA">
            <wp:extent cx="2218055" cy="254635"/>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167"/>
      <w:bookmarkEnd w:id="168"/>
      <w:bookmarkEnd w:id="169"/>
    </w:p>
    <w:p w14:paraId="0E2C7F18" w14:textId="2FFB169C" w:rsidR="002D4A56" w:rsidRPr="00471D38" w:rsidRDefault="00BB0D20" w:rsidP="001D53C6">
      <w:pPr>
        <w:pStyle w:val="Parabeforeabulletlist"/>
      </w:pPr>
      <w:r>
        <w:t>In making this Determination,</w:t>
      </w:r>
      <w:r w:rsidR="002D4A56" w:rsidRPr="00471D38">
        <w:t xml:space="preserve"> the VIRTIPS Act require</w:t>
      </w:r>
      <w:r w:rsidR="00730156">
        <w:t>d</w:t>
      </w:r>
      <w:r w:rsidR="002D4A56" w:rsidRPr="00471D38">
        <w:t xml:space="preserve"> the Tribunal to give consideration to: </w:t>
      </w:r>
    </w:p>
    <w:p w14:paraId="5C1475B6" w14:textId="77777777" w:rsidR="002D4A56" w:rsidRPr="0037076B" w:rsidRDefault="002D4A56" w:rsidP="00067B9E">
      <w:pPr>
        <w:pStyle w:val="VIRTBulletpoints"/>
      </w:pPr>
      <w:r w:rsidRPr="00471D38">
        <w:t xml:space="preserve">current and projected </w:t>
      </w:r>
      <w:r w:rsidRPr="0037076B">
        <w:t>economic conditions and trends (s24(2)(c))</w:t>
      </w:r>
    </w:p>
    <w:p w14:paraId="17F4B796" w14:textId="77777777" w:rsidR="002D4A56" w:rsidRPr="0037076B" w:rsidRDefault="002D4A56" w:rsidP="00067B9E">
      <w:pPr>
        <w:pStyle w:val="VIRTBulletpoints"/>
      </w:pPr>
      <w:r w:rsidRPr="0037076B">
        <w:t xml:space="preserve">the financial position and fiscal strategy of the State of Victoria (s24(2)(b)) </w:t>
      </w:r>
    </w:p>
    <w:p w14:paraId="2233C19F" w14:textId="33E4EE60" w:rsidR="002D4A56" w:rsidRDefault="002D4A56" w:rsidP="00067B9E">
      <w:pPr>
        <w:pStyle w:val="VIRTBulletpoints"/>
      </w:pPr>
      <w:bookmarkStart w:id="170" w:name="_Hlk18837424"/>
      <w:r w:rsidRPr="0037076B">
        <w:t>any statement or policy issued by the Government of Victoria which is in force with respect to its Wages Policy (or equivalent) and the remuneration and allowances of any specifie</w:t>
      </w:r>
      <w:r w:rsidRPr="00471D38">
        <w:t>d occupational group (s24(2)(a))</w:t>
      </w:r>
      <w:r>
        <w:t>.</w:t>
      </w:r>
    </w:p>
    <w:p w14:paraId="75A9659E" w14:textId="0FC36FD6" w:rsidR="002D4A56" w:rsidRPr="00471D38" w:rsidRDefault="006F0056" w:rsidP="00067B9E">
      <w:pPr>
        <w:pStyle w:val="VIRTHeading2"/>
      </w:pPr>
      <w:bookmarkStart w:id="171" w:name="_Toc19554287"/>
      <w:bookmarkStart w:id="172" w:name="_Toc20323451"/>
      <w:bookmarkStart w:id="173" w:name="_Toc33609460"/>
      <w:bookmarkStart w:id="174" w:name="_Toc35006401"/>
      <w:bookmarkStart w:id="175" w:name="_Toc59090150"/>
      <w:bookmarkEnd w:id="170"/>
      <w:r>
        <w:t>6</w:t>
      </w:r>
      <w:r w:rsidR="002D4A56" w:rsidRPr="00471D38">
        <w:t>.1</w:t>
      </w:r>
      <w:r w:rsidR="002D4A56">
        <w:tab/>
      </w:r>
      <w:r w:rsidR="002D4A56" w:rsidRPr="00471D38">
        <w:t>Current and projected economic conditions and trends</w:t>
      </w:r>
      <w:bookmarkEnd w:id="171"/>
      <w:bookmarkEnd w:id="172"/>
      <w:bookmarkEnd w:id="173"/>
      <w:bookmarkEnd w:id="174"/>
      <w:bookmarkEnd w:id="175"/>
    </w:p>
    <w:p w14:paraId="7EAC5B27" w14:textId="11434896" w:rsidR="002D4A56" w:rsidRPr="00471D38" w:rsidRDefault="00507AD7" w:rsidP="00067B9E">
      <w:pPr>
        <w:pStyle w:val="Paragraph"/>
      </w:pPr>
      <w:r w:rsidRPr="00840D9E">
        <w:t>The Tribuna</w:t>
      </w:r>
      <w:r>
        <w:t>l</w:t>
      </w:r>
      <w:r w:rsidRPr="00840D9E">
        <w:t xml:space="preserve"> </w:t>
      </w:r>
      <w:r>
        <w:t xml:space="preserve">examined </w:t>
      </w:r>
      <w:r w:rsidRPr="00840D9E">
        <w:t xml:space="preserve">international, Australian and Victorian economic </w:t>
      </w:r>
      <w:r>
        <w:t xml:space="preserve">and financial </w:t>
      </w:r>
      <w:r w:rsidRPr="00840D9E">
        <w:t>conditions</w:t>
      </w:r>
      <w:r>
        <w:t xml:space="preserve"> and trends</w:t>
      </w:r>
      <w:r w:rsidRPr="00840D9E">
        <w:t>.</w:t>
      </w:r>
      <w:r>
        <w:t xml:space="preserve"> </w:t>
      </w:r>
      <w:r w:rsidRPr="00840D9E">
        <w:t xml:space="preserve">There </w:t>
      </w:r>
      <w:r>
        <w:t>is</w:t>
      </w:r>
      <w:r w:rsidRPr="00840D9E">
        <w:t xml:space="preserve"> considerable uncertainty about </w:t>
      </w:r>
      <w:r>
        <w:t xml:space="preserve">future conditions, following policy responses to the </w:t>
      </w:r>
      <w:r w:rsidR="00370032" w:rsidRPr="001540FA">
        <w:t>coronavirus (COVID</w:t>
      </w:r>
      <w:r w:rsidR="00370032">
        <w:noBreakHyphen/>
      </w:r>
      <w:r w:rsidR="00370032" w:rsidRPr="001540FA">
        <w:t>19)</w:t>
      </w:r>
      <w:r w:rsidR="00370032">
        <w:t xml:space="preserve"> pandemic</w:t>
      </w:r>
      <w:r w:rsidRPr="00840D9E">
        <w:t>. The Tribunal relied upon the trend and forecast data available to it at the time of publication of this Statement of Reasons.</w:t>
      </w:r>
    </w:p>
    <w:p w14:paraId="3531D1A4" w14:textId="494DCF83" w:rsidR="002D4A56" w:rsidRPr="00C9563C" w:rsidRDefault="00402EB4" w:rsidP="00067B9E">
      <w:pPr>
        <w:pStyle w:val="VIRTHeading3"/>
      </w:pPr>
      <w:bookmarkStart w:id="176" w:name="_Toc20323452"/>
      <w:bookmarkStart w:id="177" w:name="_Toc35006402"/>
      <w:r>
        <w:t>International</w:t>
      </w:r>
      <w:r w:rsidR="002D4A56" w:rsidRPr="00C9563C">
        <w:t xml:space="preserve"> economic conditions</w:t>
      </w:r>
      <w:bookmarkEnd w:id="176"/>
      <w:bookmarkEnd w:id="177"/>
    </w:p>
    <w:p w14:paraId="61A6C33B" w14:textId="5F9E39C2" w:rsidR="00A312B8" w:rsidRDefault="00502C58" w:rsidP="00502C58">
      <w:pPr>
        <w:pStyle w:val="Paragraph"/>
      </w:pPr>
      <w:r w:rsidRPr="00C9563C">
        <w:t xml:space="preserve">The Reserve Bank of Australia’s (RBA) </w:t>
      </w:r>
      <w:r w:rsidRPr="00C9563C">
        <w:rPr>
          <w:i/>
        </w:rPr>
        <w:t>Statement on Monetary Policy</w:t>
      </w:r>
      <w:r w:rsidR="006559C5">
        <w:rPr>
          <w:i/>
        </w:rPr>
        <w:t> </w:t>
      </w:r>
      <w:r w:rsidRPr="00C9563C">
        <w:rPr>
          <w:i/>
        </w:rPr>
        <w:t>–</w:t>
      </w:r>
      <w:r w:rsidR="006559C5">
        <w:rPr>
          <w:i/>
        </w:rPr>
        <w:t> </w:t>
      </w:r>
      <w:r w:rsidR="00954B56" w:rsidRPr="00C9563C">
        <w:rPr>
          <w:i/>
        </w:rPr>
        <w:t>November</w:t>
      </w:r>
      <w:r w:rsidR="00402EB4">
        <w:rPr>
          <w:i/>
        </w:rPr>
        <w:t> </w:t>
      </w:r>
      <w:r w:rsidRPr="00C9563C">
        <w:rPr>
          <w:i/>
        </w:rPr>
        <w:t>2020</w:t>
      </w:r>
      <w:r w:rsidRPr="00C9563C">
        <w:t xml:space="preserve"> noted that the </w:t>
      </w:r>
      <w:r w:rsidR="00264330" w:rsidRPr="00C9563C">
        <w:t xml:space="preserve">global economy is recovering from the initial shock and disruption caused by the </w:t>
      </w:r>
      <w:r w:rsidRPr="00C9563C">
        <w:t>COVID-19 pandemic.</w:t>
      </w:r>
      <w:r w:rsidR="001E10B7" w:rsidRPr="00C9563C">
        <w:t xml:space="preserve"> While the June quarter 2020 </w:t>
      </w:r>
      <w:r w:rsidR="002C4FAD">
        <w:t>saw</w:t>
      </w:r>
      <w:r w:rsidR="001E10B7" w:rsidRPr="00C9563C">
        <w:t xml:space="preserve"> the biggest contraction in global </w:t>
      </w:r>
      <w:r w:rsidR="00B0470E">
        <w:t>G</w:t>
      </w:r>
      <w:r w:rsidR="00CC32B5">
        <w:t xml:space="preserve">ross </w:t>
      </w:r>
      <w:r w:rsidR="00B0470E">
        <w:t>D</w:t>
      </w:r>
      <w:r w:rsidR="00CC32B5">
        <w:t xml:space="preserve">omestic </w:t>
      </w:r>
      <w:r w:rsidR="00B0470E">
        <w:t>P</w:t>
      </w:r>
      <w:r w:rsidR="00CC32B5">
        <w:t>roduct (</w:t>
      </w:r>
      <w:r w:rsidR="001E10B7" w:rsidRPr="00C9563C">
        <w:t>GDP</w:t>
      </w:r>
      <w:r w:rsidR="00CC32B5">
        <w:t>)</w:t>
      </w:r>
      <w:r w:rsidR="001E10B7" w:rsidRPr="00C9563C">
        <w:t xml:space="preserve"> since the Second World War</w:t>
      </w:r>
      <w:r w:rsidR="006102B3" w:rsidRPr="00C9563C">
        <w:t>, the</w:t>
      </w:r>
      <w:r w:rsidR="008154FD" w:rsidRPr="00C9563C">
        <w:t xml:space="preserve"> September quarter </w:t>
      </w:r>
      <w:r w:rsidR="00000C1F">
        <w:t xml:space="preserve">2020 </w:t>
      </w:r>
      <w:r w:rsidR="008154FD" w:rsidRPr="00C9563C">
        <w:t xml:space="preserve">then had the strongest growth in GDP since </w:t>
      </w:r>
      <w:r w:rsidR="009169AB">
        <w:t>that time</w:t>
      </w:r>
      <w:r w:rsidR="001A1765">
        <w:t>.</w:t>
      </w:r>
      <w:r w:rsidR="00381AFB" w:rsidRPr="00C9563C">
        <w:t xml:space="preserve"> </w:t>
      </w:r>
      <w:r w:rsidR="00A312B8">
        <w:t>However, the</w:t>
      </w:r>
      <w:r w:rsidR="00381AFB" w:rsidRPr="00C9563C">
        <w:t xml:space="preserve"> rebound</w:t>
      </w:r>
      <w:r w:rsidR="00A312B8">
        <w:t xml:space="preserve"> in activity in the September quarter </w:t>
      </w:r>
      <w:r w:rsidR="00B575B7">
        <w:t>2020</w:t>
      </w:r>
      <w:r w:rsidR="00A312B8">
        <w:t xml:space="preserve"> still left global GDP well below pre-pandemic levels in the major economies, with the exception of China.</w:t>
      </w:r>
    </w:p>
    <w:p w14:paraId="62585BE6" w14:textId="5218DAF0" w:rsidR="00502C58" w:rsidRPr="00C9563C" w:rsidRDefault="006B509B" w:rsidP="00925FD8">
      <w:pPr>
        <w:pStyle w:val="VIRTHeading3"/>
        <w:keepNext/>
      </w:pPr>
      <w:r>
        <w:lastRenderedPageBreak/>
        <w:t>Australian economic conditions</w:t>
      </w:r>
    </w:p>
    <w:p w14:paraId="446556C4" w14:textId="49027853" w:rsidR="00476815" w:rsidRPr="00C9563C" w:rsidRDefault="00476815" w:rsidP="00476815">
      <w:pPr>
        <w:pStyle w:val="Paragraph"/>
      </w:pPr>
      <w:r>
        <w:t xml:space="preserve">The RBA’s Statement noted that while an economic recovery is underway in Australia, it is proceeding </w:t>
      </w:r>
      <w:r w:rsidRPr="00C9563C">
        <w:t>at an uneven pace. Some industries remain constrained by social distancing measures and others are affected by the broader economic downturn.</w:t>
      </w:r>
      <w:r>
        <w:t xml:space="preserve"> Substantial policy stimulus implemented by the Commonwealth and state governments has also played an important role in supporting the economy. For example, despite the decline in output, large levels of fiscal support led to increases in aggregate household income.</w:t>
      </w:r>
    </w:p>
    <w:p w14:paraId="48F891F4" w14:textId="7495E534" w:rsidR="007B0533" w:rsidRDefault="00476815" w:rsidP="00476815">
      <w:pPr>
        <w:pStyle w:val="Paragraph"/>
      </w:pPr>
      <w:r w:rsidRPr="00C9563C">
        <w:t xml:space="preserve">The RBA’s Statement </w:t>
      </w:r>
      <w:r w:rsidR="00FD4409" w:rsidRPr="0045436C">
        <w:t>said</w:t>
      </w:r>
      <w:r w:rsidRPr="0045436C">
        <w:t xml:space="preserve"> that the decline in Australian GDP for the year ending June 2020 was 6.3 per cent</w:t>
      </w:r>
      <w:r w:rsidR="00B1447F" w:rsidRPr="0045436C">
        <w:t xml:space="preserve">. </w:t>
      </w:r>
      <w:r w:rsidR="002F0427" w:rsidRPr="0045436C">
        <w:t>This factors in the record</w:t>
      </w:r>
      <w:r w:rsidR="00B1447F" w:rsidRPr="0045436C">
        <w:t xml:space="preserve"> </w:t>
      </w:r>
      <w:r w:rsidR="002B432B">
        <w:t>seven</w:t>
      </w:r>
      <w:r w:rsidR="00B1447F" w:rsidRPr="0045436C">
        <w:t xml:space="preserve"> per cent</w:t>
      </w:r>
      <w:r w:rsidRPr="0045436C">
        <w:t xml:space="preserve"> contraction in the June quarter 2020</w:t>
      </w:r>
      <w:r w:rsidR="00B1447F" w:rsidRPr="0045436C">
        <w:t>.</w:t>
      </w:r>
      <w:r w:rsidR="007A4F80">
        <w:rPr>
          <w:rFonts w:ascii="ZWAdobeF" w:hAnsi="ZWAdobeF" w:cs="ZWAdobeF"/>
          <w:color w:val="auto"/>
          <w:sz w:val="2"/>
          <w:szCs w:val="2"/>
        </w:rPr>
        <w:t>52F</w:t>
      </w:r>
      <w:r w:rsidR="000B54DF" w:rsidRPr="0045436C">
        <w:rPr>
          <w:rStyle w:val="FootnoteReference"/>
        </w:rPr>
        <w:footnoteReference w:id="53"/>
      </w:r>
      <w:r w:rsidRPr="0045436C">
        <w:t xml:space="preserve"> </w:t>
      </w:r>
      <w:r w:rsidR="00896312" w:rsidRPr="0045436C">
        <w:t>The Australian economy subsequently recorded a 3.3</w:t>
      </w:r>
      <w:r w:rsidR="00243A9C">
        <w:t> </w:t>
      </w:r>
      <w:r w:rsidR="00896312" w:rsidRPr="0045436C">
        <w:t>per</w:t>
      </w:r>
      <w:r w:rsidR="00243A9C">
        <w:t> </w:t>
      </w:r>
      <w:r w:rsidR="00896312" w:rsidRPr="0045436C">
        <w:t xml:space="preserve">cent increase in GDP </w:t>
      </w:r>
      <w:r w:rsidR="00216D99" w:rsidRPr="0045436C">
        <w:t xml:space="preserve">for </w:t>
      </w:r>
      <w:r w:rsidR="005B3FAD" w:rsidRPr="0045436C">
        <w:t>the September quarter 2020</w:t>
      </w:r>
      <w:r w:rsidR="00216D99" w:rsidRPr="0045436C">
        <w:t>. The ABS noted this</w:t>
      </w:r>
      <w:r w:rsidR="00155516" w:rsidRPr="0045436C">
        <w:t xml:space="preserve"> </w:t>
      </w:r>
      <w:r w:rsidR="00413432" w:rsidRPr="0045436C">
        <w:t>w</w:t>
      </w:r>
      <w:r w:rsidR="00D64406" w:rsidRPr="0045436C">
        <w:t>as</w:t>
      </w:r>
      <w:r w:rsidR="00413432" w:rsidRPr="0045436C">
        <w:t xml:space="preserve"> </w:t>
      </w:r>
      <w:r w:rsidR="00571EF2" w:rsidRPr="0045436C">
        <w:t>associated with the easing of</w:t>
      </w:r>
      <w:r w:rsidR="00155516" w:rsidRPr="0045436C">
        <w:t xml:space="preserve"> restrictions related to the COVID-19 pandemic</w:t>
      </w:r>
      <w:r w:rsidR="00571EF2" w:rsidRPr="0045436C">
        <w:t xml:space="preserve"> across most states and territories. </w:t>
      </w:r>
      <w:r w:rsidR="00D67A90" w:rsidRPr="0045436C">
        <w:t>However,</w:t>
      </w:r>
      <w:r w:rsidR="00FD4409" w:rsidRPr="0045436C">
        <w:t xml:space="preserve"> </w:t>
      </w:r>
      <w:r w:rsidR="00540498" w:rsidRPr="0045436C">
        <w:t>it</w:t>
      </w:r>
      <w:r w:rsidR="00FD4409" w:rsidRPr="0045436C">
        <w:t xml:space="preserve"> also noted</w:t>
      </w:r>
      <w:r w:rsidR="00D67A90" w:rsidRPr="0045436C">
        <w:t xml:space="preserve"> the level of economic activity remains lower than prior to the pandemic</w:t>
      </w:r>
      <w:r w:rsidR="00ED3BCF" w:rsidRPr="0045436C">
        <w:t>.</w:t>
      </w:r>
      <w:r w:rsidR="007A4F80">
        <w:rPr>
          <w:rFonts w:ascii="ZWAdobeF" w:hAnsi="ZWAdobeF" w:cs="ZWAdobeF"/>
          <w:color w:val="auto"/>
          <w:sz w:val="2"/>
          <w:szCs w:val="2"/>
        </w:rPr>
        <w:t>53F</w:t>
      </w:r>
      <w:r w:rsidR="00ED3BCF" w:rsidRPr="0045436C">
        <w:rPr>
          <w:rStyle w:val="FootnoteReference"/>
        </w:rPr>
        <w:footnoteReference w:id="54"/>
      </w:r>
    </w:p>
    <w:p w14:paraId="7EBE710B" w14:textId="48D567EE" w:rsidR="00476815" w:rsidRPr="004E18D4" w:rsidRDefault="00540498" w:rsidP="00476815">
      <w:pPr>
        <w:pStyle w:val="Paragraph"/>
      </w:pPr>
      <w:r>
        <w:t>According to the RBA, the</w:t>
      </w:r>
      <w:r w:rsidR="00476815">
        <w:t xml:space="preserve"> near-term economic outlook is expected to depend significantly on health outcomes, the prevention of the spread of the virus, and advances in medical treatment. </w:t>
      </w:r>
      <w:r w:rsidR="00476815" w:rsidRPr="004E18D4">
        <w:t xml:space="preserve">In the RBA’s baseline scenario (which assumed that no further large </w:t>
      </w:r>
      <w:r w:rsidR="00476815" w:rsidRPr="00286BDF">
        <w:t>COVID-19 outbreaks</w:t>
      </w:r>
      <w:r w:rsidR="00476815" w:rsidRPr="004E18D4">
        <w:t xml:space="preserve"> occur in Australia and restrictions do not need to be tightened materially) GDP is not expected to return to pre-pandemic levels until the end of 2021.</w:t>
      </w:r>
      <w:r w:rsidR="00476815">
        <w:t xml:space="preserve"> The RBA also noted there has been a significant deterioration in labour market conditions. </w:t>
      </w:r>
      <w:r w:rsidR="00476815" w:rsidRPr="00C9563C">
        <w:t xml:space="preserve">The </w:t>
      </w:r>
      <w:r w:rsidR="00476815">
        <w:t>national</w:t>
      </w:r>
      <w:r w:rsidR="00476815" w:rsidRPr="00C9563C">
        <w:t xml:space="preserve"> unemployment rate is expected to rise to </w:t>
      </w:r>
      <w:r w:rsidR="00476815">
        <w:t xml:space="preserve">approximately </w:t>
      </w:r>
      <w:r w:rsidR="002B432B">
        <w:t>eight</w:t>
      </w:r>
      <w:r w:rsidR="00476815" w:rsidRPr="00C9563C">
        <w:t xml:space="preserve"> </w:t>
      </w:r>
      <w:r w:rsidR="00476815">
        <w:t>per cent</w:t>
      </w:r>
      <w:r w:rsidR="00476815" w:rsidRPr="00C9563C">
        <w:t xml:space="preserve"> </w:t>
      </w:r>
      <w:r w:rsidR="00476815">
        <w:t>by the end of 2020</w:t>
      </w:r>
      <w:r w:rsidR="00476815" w:rsidRPr="00C9563C">
        <w:t xml:space="preserve">, and then gradually decline </w:t>
      </w:r>
      <w:r w:rsidR="00476815">
        <w:t>to</w:t>
      </w:r>
      <w:r w:rsidR="00476815" w:rsidRPr="00C9563C">
        <w:t xml:space="preserve"> </w:t>
      </w:r>
      <w:r w:rsidR="00476815">
        <w:t>approximately</w:t>
      </w:r>
      <w:r w:rsidR="00476815" w:rsidRPr="00C9563C" w:rsidDel="00877A90">
        <w:t xml:space="preserve"> </w:t>
      </w:r>
      <w:r w:rsidR="002B432B">
        <w:t>six</w:t>
      </w:r>
      <w:r w:rsidR="00476815" w:rsidRPr="00C9563C">
        <w:t xml:space="preserve"> per cent by the end of 2022. </w:t>
      </w:r>
      <w:r w:rsidR="00476815">
        <w:t xml:space="preserve">There were also large declines in hours worked. </w:t>
      </w:r>
      <w:r w:rsidR="00476815" w:rsidRPr="00C9563C">
        <w:t xml:space="preserve">Both wages growth and underlying inflation are expected to remain below </w:t>
      </w:r>
      <w:r w:rsidR="002B432B">
        <w:t>two</w:t>
      </w:r>
      <w:r w:rsidR="00476815" w:rsidRPr="00C9563C">
        <w:t xml:space="preserve"> per cent in the coming years.</w:t>
      </w:r>
      <w:r w:rsidR="007A4F80">
        <w:rPr>
          <w:rFonts w:ascii="ZWAdobeF" w:hAnsi="ZWAdobeF" w:cs="ZWAdobeF"/>
          <w:color w:val="auto"/>
          <w:sz w:val="2"/>
          <w:szCs w:val="2"/>
        </w:rPr>
        <w:t>54F</w:t>
      </w:r>
      <w:r w:rsidR="00476815" w:rsidRPr="00C9563C">
        <w:rPr>
          <w:vertAlign w:val="superscript"/>
        </w:rPr>
        <w:footnoteReference w:id="55"/>
      </w:r>
    </w:p>
    <w:p w14:paraId="450DF4FD" w14:textId="6A4D7DF4" w:rsidR="00F43096" w:rsidRDefault="00F43096" w:rsidP="00502C58">
      <w:pPr>
        <w:pStyle w:val="Paragraph"/>
      </w:pPr>
      <w:r w:rsidRPr="00C9563C">
        <w:t xml:space="preserve">The </w:t>
      </w:r>
      <w:r w:rsidRPr="00C9563C">
        <w:rPr>
          <w:i/>
        </w:rPr>
        <w:t xml:space="preserve">Commonwealth </w:t>
      </w:r>
      <w:r w:rsidR="008447DF" w:rsidRPr="00C9563C">
        <w:rPr>
          <w:i/>
        </w:rPr>
        <w:t xml:space="preserve">of Australia </w:t>
      </w:r>
      <w:r w:rsidRPr="00C9563C">
        <w:rPr>
          <w:i/>
        </w:rPr>
        <w:t>Budget 2020-21</w:t>
      </w:r>
      <w:r w:rsidR="0059480D" w:rsidRPr="00C9563C">
        <w:t xml:space="preserve">, released </w:t>
      </w:r>
      <w:r w:rsidR="006B3857" w:rsidRPr="00C9563C">
        <w:t>i</w:t>
      </w:r>
      <w:r w:rsidR="0059480D" w:rsidRPr="00C9563C">
        <w:t>n Oc</w:t>
      </w:r>
      <w:r w:rsidR="00B835CF" w:rsidRPr="00C9563C">
        <w:t xml:space="preserve">tober 2020, </w:t>
      </w:r>
      <w:r w:rsidR="00476815">
        <w:t xml:space="preserve">also </w:t>
      </w:r>
      <w:r w:rsidR="00476815" w:rsidRPr="00C9563C">
        <w:t>report</w:t>
      </w:r>
      <w:r w:rsidR="00476815">
        <w:t>ed</w:t>
      </w:r>
      <w:r w:rsidR="00B835CF" w:rsidRPr="00C9563C">
        <w:t xml:space="preserve"> </w:t>
      </w:r>
      <w:r w:rsidR="00BD33C2" w:rsidRPr="00C9563C">
        <w:t xml:space="preserve">significant levels of </w:t>
      </w:r>
      <w:r w:rsidR="00476815">
        <w:t xml:space="preserve">government </w:t>
      </w:r>
      <w:r w:rsidR="00BD33C2" w:rsidRPr="00C9563C">
        <w:t>expenditure</w:t>
      </w:r>
      <w:r w:rsidR="00A10582" w:rsidRPr="00C9563C">
        <w:t xml:space="preserve"> </w:t>
      </w:r>
      <w:r w:rsidR="00476815">
        <w:t xml:space="preserve">committed </w:t>
      </w:r>
      <w:r w:rsidR="00A10582" w:rsidRPr="00C9563C">
        <w:t xml:space="preserve">in response to the </w:t>
      </w:r>
      <w:r w:rsidR="00CA2F91" w:rsidRPr="00C9563C">
        <w:t xml:space="preserve">COVID-19 pandemic. </w:t>
      </w:r>
      <w:r w:rsidR="00476815" w:rsidRPr="00286BDF">
        <w:t>The</w:t>
      </w:r>
      <w:r w:rsidR="00476815" w:rsidRPr="00286BDF" w:rsidDel="00F0375E">
        <w:t xml:space="preserve"> </w:t>
      </w:r>
      <w:r w:rsidR="00EB66C2" w:rsidRPr="00C9563C">
        <w:t xml:space="preserve">pandemic has also resulted in large declines in </w:t>
      </w:r>
      <w:r w:rsidR="00DE3BEA" w:rsidRPr="00C9563C">
        <w:t xml:space="preserve">Commonwealth taxation </w:t>
      </w:r>
      <w:r w:rsidR="00750EB1">
        <w:t>revenue</w:t>
      </w:r>
      <w:r w:rsidR="00DE3BEA" w:rsidRPr="00C9563C">
        <w:t>.</w:t>
      </w:r>
      <w:r w:rsidR="0086207C" w:rsidRPr="00C9563C">
        <w:t xml:space="preserve"> A budget defici</w:t>
      </w:r>
      <w:r w:rsidR="000F3060" w:rsidRPr="00C9563C">
        <w:t xml:space="preserve">t of $85.3 billion (4.3 per cent of GDP) was reported for the </w:t>
      </w:r>
      <w:r w:rsidR="0083667D" w:rsidRPr="00C9563C">
        <w:t>2019</w:t>
      </w:r>
      <w:r w:rsidR="00346524">
        <w:noBreakHyphen/>
      </w:r>
      <w:r w:rsidR="0083667D" w:rsidRPr="00C9563C">
        <w:t xml:space="preserve">20 financial year, and a deficit of </w:t>
      </w:r>
      <w:r w:rsidR="00B347FA" w:rsidRPr="00C9563C">
        <w:t>$213.7 billion</w:t>
      </w:r>
      <w:r w:rsidR="00A74C59" w:rsidRPr="00C9563C">
        <w:t xml:space="preserve"> (11 per cent of GDP)</w:t>
      </w:r>
      <w:r w:rsidR="0083667D" w:rsidRPr="00C9563C">
        <w:t xml:space="preserve"> is estimated for </w:t>
      </w:r>
      <w:r w:rsidR="00731DFD" w:rsidRPr="00C9563C">
        <w:t>the 2020</w:t>
      </w:r>
      <w:r w:rsidR="00476815">
        <w:noBreakHyphen/>
      </w:r>
      <w:r w:rsidR="00731DFD" w:rsidRPr="00C9563C">
        <w:t>21 financial year</w:t>
      </w:r>
      <w:r w:rsidR="00A74C59" w:rsidRPr="00C9563C">
        <w:t>.</w:t>
      </w:r>
      <w:r w:rsidR="0036060E" w:rsidRPr="00C9563C">
        <w:t xml:space="preserve"> </w:t>
      </w:r>
      <w:r w:rsidR="002A36FF" w:rsidRPr="00C9563C">
        <w:t xml:space="preserve">Net government </w:t>
      </w:r>
      <w:r w:rsidR="002A36FF" w:rsidRPr="00C9563C">
        <w:lastRenderedPageBreak/>
        <w:t xml:space="preserve">debt is expected to continue to increase </w:t>
      </w:r>
      <w:r w:rsidR="001071C7" w:rsidRPr="00C9563C">
        <w:t xml:space="preserve">in the </w:t>
      </w:r>
      <w:r w:rsidR="00D97251">
        <w:t>forward</w:t>
      </w:r>
      <w:r w:rsidR="001071C7">
        <w:t xml:space="preserve"> </w:t>
      </w:r>
      <w:r w:rsidR="001071C7" w:rsidRPr="00C9563C">
        <w:t xml:space="preserve">years, reaching an estimated </w:t>
      </w:r>
      <w:r w:rsidR="006B3857" w:rsidRPr="00C9563C">
        <w:t>43.8 per cent of GDP in the 2023</w:t>
      </w:r>
      <w:r w:rsidR="00476815">
        <w:noBreakHyphen/>
      </w:r>
      <w:r w:rsidR="006B3857" w:rsidRPr="00C9563C">
        <w:t>24</w:t>
      </w:r>
      <w:r w:rsidR="00476815">
        <w:t> </w:t>
      </w:r>
      <w:r w:rsidR="006B3857" w:rsidRPr="00C9563C">
        <w:t>financial year.</w:t>
      </w:r>
      <w:r w:rsidR="008B10F0" w:rsidRPr="00C9563C">
        <w:rPr>
          <w:rStyle w:val="FootnoteReference"/>
        </w:rPr>
        <w:footnoteReference w:id="56"/>
      </w:r>
    </w:p>
    <w:p w14:paraId="3609878C" w14:textId="2DE86B5B" w:rsidR="002D4A56" w:rsidRPr="00471D38" w:rsidRDefault="002D4A56" w:rsidP="008F5A55">
      <w:pPr>
        <w:pStyle w:val="VIRTHeading3"/>
        <w:keepNext/>
      </w:pPr>
      <w:bookmarkStart w:id="178" w:name="_Toc20323453"/>
      <w:bookmarkStart w:id="179" w:name="_Toc35006403"/>
      <w:r w:rsidRPr="00471D38">
        <w:t>Victorian economic conditions</w:t>
      </w:r>
      <w:bookmarkEnd w:id="178"/>
      <w:bookmarkEnd w:id="179"/>
    </w:p>
    <w:p w14:paraId="26A1C374" w14:textId="237F818E" w:rsidR="002D4A56" w:rsidRPr="008F5A55" w:rsidRDefault="002D4A56" w:rsidP="00793C76">
      <w:pPr>
        <w:pStyle w:val="Parabeforeabulletlist"/>
      </w:pPr>
      <w:r w:rsidRPr="008F5A55">
        <w:t xml:space="preserve">The </w:t>
      </w:r>
      <w:r w:rsidRPr="008F5A55">
        <w:rPr>
          <w:i/>
        </w:rPr>
        <w:t>Victorian Budget</w:t>
      </w:r>
      <w:r w:rsidR="00B06165" w:rsidRPr="008F5A55">
        <w:rPr>
          <w:i/>
        </w:rPr>
        <w:t xml:space="preserve"> </w:t>
      </w:r>
      <w:r w:rsidR="002B3095" w:rsidRPr="008F5A55">
        <w:rPr>
          <w:i/>
        </w:rPr>
        <w:t>2020/21</w:t>
      </w:r>
      <w:r w:rsidR="0035458F" w:rsidRPr="008F5A55">
        <w:rPr>
          <w:i/>
        </w:rPr>
        <w:t>,</w:t>
      </w:r>
      <w:r w:rsidR="00533797" w:rsidRPr="008F5A55">
        <w:t xml:space="preserve"> released in </w:t>
      </w:r>
      <w:r w:rsidR="0035458F" w:rsidRPr="008F5A55">
        <w:t>November</w:t>
      </w:r>
      <w:r w:rsidR="00533797" w:rsidRPr="008F5A55">
        <w:t xml:space="preserve"> 20</w:t>
      </w:r>
      <w:r w:rsidR="0035458F" w:rsidRPr="008F5A55">
        <w:t>20</w:t>
      </w:r>
      <w:r w:rsidR="00533797" w:rsidRPr="008F5A55">
        <w:t>,</w:t>
      </w:r>
      <w:r w:rsidR="00293D56" w:rsidRPr="008F5A55">
        <w:t xml:space="preserve"> </w:t>
      </w:r>
      <w:r w:rsidRPr="008F5A55">
        <w:t>report</w:t>
      </w:r>
      <w:r w:rsidR="00080369" w:rsidRPr="008F5A55">
        <w:t>ed</w:t>
      </w:r>
      <w:r w:rsidRPr="008F5A55">
        <w:t xml:space="preserve"> the following economic </w:t>
      </w:r>
      <w:r w:rsidR="00476815">
        <w:t>conditions</w:t>
      </w:r>
      <w:r w:rsidRPr="008F5A55">
        <w:t xml:space="preserve"> for Victoria:</w:t>
      </w:r>
      <w:r w:rsidR="007A4F80">
        <w:rPr>
          <w:rFonts w:ascii="ZWAdobeF" w:hAnsi="ZWAdobeF" w:cs="ZWAdobeF"/>
          <w:color w:val="auto"/>
          <w:sz w:val="2"/>
          <w:szCs w:val="2"/>
        </w:rPr>
        <w:t>5</w:t>
      </w:r>
    </w:p>
    <w:p w14:paraId="26D403EC" w14:textId="5F61E760" w:rsidR="002D4A56" w:rsidRPr="008F5A55" w:rsidRDefault="002D4A56" w:rsidP="00067B9E">
      <w:pPr>
        <w:pStyle w:val="VIRTBulletpoints"/>
      </w:pPr>
      <w:r w:rsidRPr="008F5A55">
        <w:t xml:space="preserve">Gross State Product (GSP) is </w:t>
      </w:r>
      <w:r w:rsidR="006E22F2" w:rsidRPr="008F5A55">
        <w:t xml:space="preserve">estimated to have </w:t>
      </w:r>
      <w:r w:rsidR="0080128E" w:rsidRPr="008F5A55">
        <w:t>contract</w:t>
      </w:r>
      <w:r w:rsidR="006E22F2" w:rsidRPr="008F5A55">
        <w:t>ed</w:t>
      </w:r>
      <w:r w:rsidR="0080128E" w:rsidRPr="008F5A55">
        <w:t xml:space="preserve"> </w:t>
      </w:r>
      <w:r w:rsidR="006E22F2" w:rsidRPr="008F5A55">
        <w:t>by</w:t>
      </w:r>
      <w:r w:rsidR="0080128E" w:rsidRPr="008F5A55">
        <w:t xml:space="preserve"> </w:t>
      </w:r>
      <w:r w:rsidR="006E22F2" w:rsidRPr="008F5A55">
        <w:t>a quarter of a</w:t>
      </w:r>
      <w:r w:rsidR="0080128E" w:rsidRPr="008F5A55">
        <w:t xml:space="preserve"> per cent in 2019</w:t>
      </w:r>
      <w:r w:rsidR="00337864" w:rsidRPr="008F5A55">
        <w:noBreakHyphen/>
        <w:t>20 and</w:t>
      </w:r>
      <w:r w:rsidR="00D034D7" w:rsidRPr="008F5A55">
        <w:t xml:space="preserve"> is forecast to </w:t>
      </w:r>
      <w:r w:rsidR="00784086">
        <w:t>contract</w:t>
      </w:r>
      <w:r w:rsidR="00337864" w:rsidRPr="008F5A55">
        <w:t xml:space="preserve"> by </w:t>
      </w:r>
      <w:r w:rsidR="00084C21">
        <w:t>four</w:t>
      </w:r>
      <w:r w:rsidR="00337864" w:rsidRPr="008F5A55">
        <w:t xml:space="preserve"> per cent in 2020-21, due to the COVID-19 pandemic</w:t>
      </w:r>
    </w:p>
    <w:p w14:paraId="382A7366" w14:textId="0654B7BD" w:rsidR="00B60A0D" w:rsidRPr="008F5A55" w:rsidRDefault="00222DC1" w:rsidP="00067B9E">
      <w:pPr>
        <w:pStyle w:val="VIRTBulletpoints"/>
      </w:pPr>
      <w:r w:rsidRPr="008F5A55">
        <w:t>employment is forecast to fall by 3</w:t>
      </w:r>
      <w:r w:rsidR="004B47A6" w:rsidRPr="008F5A55">
        <w:t>.</w:t>
      </w:r>
      <w:r w:rsidRPr="008F5A55">
        <w:t xml:space="preserve">25 per cent in 2020-21, </w:t>
      </w:r>
      <w:r w:rsidR="003B1867">
        <w:t>and then increase by</w:t>
      </w:r>
      <w:r w:rsidR="004B47A6" w:rsidRPr="008F5A55">
        <w:t xml:space="preserve"> 3.5 per cent in 2021-2</w:t>
      </w:r>
      <w:r w:rsidR="003B1867">
        <w:t>2</w:t>
      </w:r>
    </w:p>
    <w:p w14:paraId="5F569EEC" w14:textId="60053B59" w:rsidR="002D4A56" w:rsidRPr="008F5A55" w:rsidRDefault="002D4A56" w:rsidP="00067B9E">
      <w:pPr>
        <w:pStyle w:val="VIRTBulletpoints"/>
      </w:pPr>
      <w:r w:rsidRPr="008F5A55">
        <w:t xml:space="preserve">the unemployment rate is expected </w:t>
      </w:r>
      <w:r w:rsidR="004E275B" w:rsidRPr="008F5A55">
        <w:t>to peak</w:t>
      </w:r>
      <w:r w:rsidR="00293D56" w:rsidRPr="008F5A55">
        <w:t xml:space="preserve"> at </w:t>
      </w:r>
      <w:r w:rsidR="004E275B" w:rsidRPr="008F5A55">
        <w:t xml:space="preserve">8.25 </w:t>
      </w:r>
      <w:r w:rsidR="00293D56" w:rsidRPr="008F5A55">
        <w:t>per</w:t>
      </w:r>
      <w:r w:rsidR="004E275B" w:rsidRPr="008F5A55">
        <w:t xml:space="preserve"> </w:t>
      </w:r>
      <w:r w:rsidR="00293D56" w:rsidRPr="008F5A55">
        <w:t>cent</w:t>
      </w:r>
      <w:r w:rsidR="004E275B" w:rsidRPr="008F5A55">
        <w:t xml:space="preserve"> in </w:t>
      </w:r>
      <w:r w:rsidR="00F7658C" w:rsidRPr="008F5A55">
        <w:t>the December</w:t>
      </w:r>
      <w:r w:rsidR="00F7658C" w:rsidRPr="008F5A55" w:rsidDel="00EC3CE4">
        <w:t xml:space="preserve"> </w:t>
      </w:r>
      <w:r w:rsidR="00F7658C" w:rsidRPr="008F5A55">
        <w:t>quarter</w:t>
      </w:r>
      <w:r w:rsidR="00DC7E82" w:rsidRPr="008F5A55">
        <w:t xml:space="preserve"> 2020</w:t>
      </w:r>
      <w:r w:rsidR="00A339A2" w:rsidRPr="008F5A55">
        <w:t xml:space="preserve">, </w:t>
      </w:r>
      <w:r w:rsidR="001A194A" w:rsidRPr="008F5A55">
        <w:t xml:space="preserve">and is projected to </w:t>
      </w:r>
      <w:r w:rsidR="00946EAA">
        <w:t>decrease</w:t>
      </w:r>
      <w:r w:rsidR="001A194A" w:rsidRPr="008F5A55">
        <w:t xml:space="preserve"> </w:t>
      </w:r>
      <w:r w:rsidR="007115DE">
        <w:t>to</w:t>
      </w:r>
      <w:r w:rsidR="001A194A" w:rsidRPr="008F5A55">
        <w:t xml:space="preserve"> 5</w:t>
      </w:r>
      <w:r w:rsidR="00293D56" w:rsidRPr="008F5A55">
        <w:t xml:space="preserve">.75 per cent </w:t>
      </w:r>
      <w:r w:rsidR="001A194A" w:rsidRPr="008F5A55">
        <w:t>in 2023-24</w:t>
      </w:r>
      <w:r w:rsidRPr="008F5A55">
        <w:t>.</w:t>
      </w:r>
    </w:p>
    <w:p w14:paraId="191BB9C0" w14:textId="6F58CDF6" w:rsidR="002D4A56" w:rsidRPr="008F5A55" w:rsidRDefault="002D4A56" w:rsidP="00CA7D05">
      <w:pPr>
        <w:pStyle w:val="Parabeforeabulletlist"/>
      </w:pPr>
      <w:r w:rsidRPr="008F5A55">
        <w:t xml:space="preserve">The </w:t>
      </w:r>
      <w:r w:rsidRPr="008F5A55">
        <w:rPr>
          <w:i/>
        </w:rPr>
        <w:t>Victorian Budget 20</w:t>
      </w:r>
      <w:r w:rsidR="00DC7E82" w:rsidRPr="008F5A55">
        <w:rPr>
          <w:i/>
        </w:rPr>
        <w:t>2</w:t>
      </w:r>
      <w:r w:rsidR="00514E4F" w:rsidRPr="008F5A55">
        <w:rPr>
          <w:i/>
        </w:rPr>
        <w:t>0</w:t>
      </w:r>
      <w:r w:rsidRPr="008F5A55">
        <w:rPr>
          <w:i/>
        </w:rPr>
        <w:t>/</w:t>
      </w:r>
      <w:r w:rsidR="00514E4F" w:rsidRPr="008F5A55">
        <w:rPr>
          <w:i/>
        </w:rPr>
        <w:t>21</w:t>
      </w:r>
      <w:r w:rsidRPr="008F5A55">
        <w:t xml:space="preserve"> state</w:t>
      </w:r>
      <w:r w:rsidR="00080369" w:rsidRPr="008F5A55">
        <w:t>d</w:t>
      </w:r>
      <w:r w:rsidRPr="008F5A55">
        <w:t xml:space="preserve"> that risks to the </w:t>
      </w:r>
      <w:r w:rsidR="00207AE5">
        <w:t xml:space="preserve">Victorian </w:t>
      </w:r>
      <w:r w:rsidRPr="008F5A55">
        <w:t>economic outlook are</w:t>
      </w:r>
      <w:r w:rsidR="001D387D" w:rsidRPr="008F5A55">
        <w:t xml:space="preserve"> much greater than normal, and mainly relate to the spread </w:t>
      </w:r>
      <w:r w:rsidR="00297E6F">
        <w:t xml:space="preserve">of </w:t>
      </w:r>
      <w:r w:rsidR="001D387D" w:rsidRPr="008F5A55">
        <w:t>COVID</w:t>
      </w:r>
      <w:r w:rsidR="003940A8" w:rsidRPr="008F5A55">
        <w:t xml:space="preserve">-19 and related domestic and global policy responses. </w:t>
      </w:r>
      <w:r w:rsidR="00DF3A26" w:rsidRPr="008F5A55" w:rsidDel="00F91CF3">
        <w:t xml:space="preserve">Victoria’s economic outlook could be affected by </w:t>
      </w:r>
      <w:r w:rsidR="00DE53D0" w:rsidRPr="008F5A55" w:rsidDel="00F91CF3">
        <w:t xml:space="preserve">a slower recovery in </w:t>
      </w:r>
      <w:r w:rsidR="00EF2195" w:rsidRPr="008F5A55" w:rsidDel="00F91CF3">
        <w:t xml:space="preserve">global </w:t>
      </w:r>
      <w:r w:rsidR="00DE53D0" w:rsidRPr="008F5A55" w:rsidDel="00F91CF3">
        <w:t xml:space="preserve">economic growth due to </w:t>
      </w:r>
      <w:r w:rsidR="00406904" w:rsidRPr="008F5A55" w:rsidDel="00F91CF3">
        <w:t>renewed virus spread</w:t>
      </w:r>
      <w:r w:rsidR="00AD3F68" w:rsidRPr="008F5A55" w:rsidDel="00F91CF3">
        <w:t xml:space="preserve"> </w:t>
      </w:r>
      <w:r w:rsidR="00406904" w:rsidRPr="008F5A55" w:rsidDel="00F91CF3">
        <w:t>or further escalation of global trade tension</w:t>
      </w:r>
      <w:r w:rsidR="00DF3A26" w:rsidRPr="008F5A55" w:rsidDel="00F91CF3">
        <w:t xml:space="preserve">s. </w:t>
      </w:r>
      <w:r w:rsidR="00EF2195" w:rsidRPr="008F5A55" w:rsidDel="00F91CF3">
        <w:t>Further, f</w:t>
      </w:r>
      <w:r w:rsidR="00DF3A26" w:rsidRPr="008F5A55" w:rsidDel="00F91CF3">
        <w:t>inancial market volatility could</w:t>
      </w:r>
      <w:r w:rsidR="00EA5A79" w:rsidRPr="008F5A55" w:rsidDel="00F91CF3">
        <w:t xml:space="preserve"> lead to large negative effects on confidence and spending</w:t>
      </w:r>
      <w:r w:rsidRPr="008F5A55" w:rsidDel="00F91CF3">
        <w:t>.</w:t>
      </w:r>
      <w:r w:rsidR="00961E1E">
        <w:rPr>
          <w:rFonts w:ascii="ZWAdobeF" w:hAnsi="ZWAdobeF" w:cs="ZWAdobeF"/>
          <w:color w:val="auto"/>
          <w:sz w:val="2"/>
          <w:szCs w:val="2"/>
        </w:rPr>
        <w:t>57F</w:t>
      </w:r>
      <w:r w:rsidR="001A6802">
        <w:t xml:space="preserve"> On the other hand, the economy would be supported by</w:t>
      </w:r>
      <w:r w:rsidRPr="008F5A55">
        <w:t xml:space="preserve"> </w:t>
      </w:r>
      <w:r w:rsidR="008153FB" w:rsidRPr="008F5A55">
        <w:t xml:space="preserve">early and widespread deployment of a vaccine or treatment </w:t>
      </w:r>
      <w:r w:rsidR="0043129F">
        <w:t>that</w:t>
      </w:r>
      <w:r w:rsidR="006D1334" w:rsidRPr="008F5A55">
        <w:t xml:space="preserve"> enable</w:t>
      </w:r>
      <w:r w:rsidR="0043129F">
        <w:t>s</w:t>
      </w:r>
      <w:r w:rsidR="006D1334" w:rsidRPr="008F5A55">
        <w:t xml:space="preserve"> </w:t>
      </w:r>
      <w:r w:rsidR="0017240E" w:rsidRPr="008F5A55">
        <w:t xml:space="preserve">remaining </w:t>
      </w:r>
      <w:r w:rsidR="0048382E">
        <w:br/>
      </w:r>
      <w:r w:rsidR="00766CCF" w:rsidRPr="008F5A55">
        <w:t>border</w:t>
      </w:r>
      <w:r w:rsidR="00552060" w:rsidRPr="008F5A55">
        <w:t>-</w:t>
      </w:r>
      <w:r w:rsidR="00766CCF" w:rsidRPr="008F5A55">
        <w:t xml:space="preserve"> and </w:t>
      </w:r>
      <w:r w:rsidR="0017240E" w:rsidRPr="008F5A55">
        <w:t>health</w:t>
      </w:r>
      <w:r w:rsidR="00351C1A" w:rsidRPr="008F5A55">
        <w:t xml:space="preserve">-related restrictions to be eased more quickly than expected. </w:t>
      </w:r>
      <w:r w:rsidR="004B2BEC" w:rsidRPr="008F5A55">
        <w:t>Additional i</w:t>
      </w:r>
      <w:r w:rsidR="00351C1A" w:rsidRPr="008F5A55">
        <w:t xml:space="preserve">nternational or domestic economic policy </w:t>
      </w:r>
      <w:r w:rsidR="004B2BEC" w:rsidRPr="008F5A55">
        <w:t>support measures could also contribute to a more robust economic recovery.</w:t>
      </w:r>
      <w:r w:rsidR="00961E1E">
        <w:rPr>
          <w:rFonts w:ascii="ZWAdobeF" w:hAnsi="ZWAdobeF" w:cs="ZWAdobeF"/>
          <w:color w:val="auto"/>
          <w:sz w:val="2"/>
          <w:szCs w:val="2"/>
        </w:rPr>
        <w:t>58F</w:t>
      </w:r>
      <w:r w:rsidR="00293D56" w:rsidRPr="008F5A55">
        <w:rPr>
          <w:vertAlign w:val="superscript"/>
        </w:rPr>
        <w:footnoteReference w:id="57"/>
      </w:r>
    </w:p>
    <w:p w14:paraId="26C10EEC" w14:textId="1CFD2F6E" w:rsidR="002D4A56" w:rsidRDefault="00234DB4" w:rsidP="00067B9E">
      <w:pPr>
        <w:pStyle w:val="Paragraph"/>
      </w:pPr>
      <w:r w:rsidRPr="00840D9E">
        <w:t>Caution needs to be exercised in relation to</w:t>
      </w:r>
      <w:r>
        <w:t xml:space="preserve"> data reporting</w:t>
      </w:r>
      <w:r w:rsidR="000532D2" w:rsidRPr="00471D38">
        <w:t xml:space="preserve"> movements</w:t>
      </w:r>
      <w:r w:rsidRPr="00840D9E">
        <w:t xml:space="preserve"> in prices and wages over the 12 months to </w:t>
      </w:r>
      <w:r>
        <w:t>30 June</w:t>
      </w:r>
      <w:r w:rsidRPr="00840D9E">
        <w:t xml:space="preserve"> 2020. </w:t>
      </w:r>
      <w:r w:rsidR="0032736D" w:rsidRPr="0045436C">
        <w:t>T</w:t>
      </w:r>
      <w:r w:rsidR="007F5E50" w:rsidRPr="0045436C">
        <w:t>his data has been impacted by significant changes in the economy due to the pandemic and temporary policy changes to address its impacts</w:t>
      </w:r>
      <w:r w:rsidR="00A212DF" w:rsidRPr="0045436C">
        <w:t xml:space="preserve"> </w:t>
      </w:r>
      <w:r w:rsidR="007F5E50" w:rsidRPr="0045436C">
        <w:t>and may not be representative of long</w:t>
      </w:r>
      <w:r w:rsidR="00624579" w:rsidRPr="0045436C">
        <w:t>-</w:t>
      </w:r>
      <w:r w:rsidR="007F5E50" w:rsidRPr="0045436C">
        <w:t>term trends</w:t>
      </w:r>
      <w:r w:rsidR="00651391" w:rsidRPr="0045436C">
        <w:t xml:space="preserve">. </w:t>
      </w:r>
      <w:r w:rsidR="00B34BD0" w:rsidRPr="0045436C">
        <w:t>For example, the</w:t>
      </w:r>
      <w:r w:rsidR="00B74D71">
        <w:t xml:space="preserve"> ABS</w:t>
      </w:r>
      <w:r w:rsidR="00692115">
        <w:t xml:space="preserve"> has</w:t>
      </w:r>
      <w:r w:rsidR="00B74D71">
        <w:t xml:space="preserve"> noted that</w:t>
      </w:r>
      <w:r w:rsidR="00CA3CEA" w:rsidRPr="0045436C">
        <w:t xml:space="preserve"> </w:t>
      </w:r>
      <w:r w:rsidR="00901E55">
        <w:t>the</w:t>
      </w:r>
      <w:r w:rsidR="004E19B2" w:rsidRPr="0045436C">
        <w:t xml:space="preserve"> temporar</w:t>
      </w:r>
      <w:r w:rsidR="00412CB7">
        <w:t>y</w:t>
      </w:r>
      <w:r w:rsidR="00D33037" w:rsidRPr="0045436C">
        <w:t xml:space="preserve"> </w:t>
      </w:r>
      <w:r w:rsidR="00901E55">
        <w:t>provision of</w:t>
      </w:r>
      <w:r w:rsidR="00D33037" w:rsidRPr="0045436C">
        <w:t xml:space="preserve"> free childcare </w:t>
      </w:r>
      <w:r w:rsidR="00893F47">
        <w:t>in response</w:t>
      </w:r>
      <w:r w:rsidR="00D33037" w:rsidRPr="0045436C">
        <w:t xml:space="preserve"> to COVID-19</w:t>
      </w:r>
      <w:r w:rsidR="00901E55">
        <w:t>, and drops in the price for fuel</w:t>
      </w:r>
      <w:r w:rsidR="00893F47">
        <w:t>,</w:t>
      </w:r>
      <w:r w:rsidR="00D33037" w:rsidRPr="0045436C">
        <w:t xml:space="preserve"> significantly </w:t>
      </w:r>
      <w:r w:rsidR="00A70B8D" w:rsidRPr="0045436C">
        <w:t>lowered the CPI figure for the June quarter 2020.</w:t>
      </w:r>
      <w:r w:rsidR="00961E1E">
        <w:rPr>
          <w:rFonts w:ascii="ZWAdobeF" w:hAnsi="ZWAdobeF" w:cs="ZWAdobeF"/>
          <w:color w:val="auto"/>
          <w:sz w:val="2"/>
          <w:szCs w:val="2"/>
        </w:rPr>
        <w:t>59F</w:t>
      </w:r>
      <w:r w:rsidR="009675EC">
        <w:rPr>
          <w:rStyle w:val="FootnoteReference"/>
        </w:rPr>
        <w:footnoteReference w:id="58"/>
      </w:r>
      <w:r w:rsidR="000532D2" w:rsidRPr="0045436C">
        <w:t xml:space="preserve"> ABS data show that the Melbourne CPI remained </w:t>
      </w:r>
      <w:r w:rsidR="002829CD" w:rsidRPr="0045436C">
        <w:t>fairly constant</w:t>
      </w:r>
      <w:r w:rsidR="00E200E8" w:rsidRPr="0045436C">
        <w:t xml:space="preserve"> over</w:t>
      </w:r>
      <w:r w:rsidR="000532D2" w:rsidRPr="0045436C">
        <w:t xml:space="preserve"> 2019</w:t>
      </w:r>
      <w:r w:rsidR="008C5F3C" w:rsidRPr="0045436C">
        <w:noBreakHyphen/>
      </w:r>
      <w:r w:rsidR="000532D2" w:rsidRPr="0045436C">
        <w:t>20</w:t>
      </w:r>
      <w:r w:rsidR="004D6EB7" w:rsidRPr="0045436C">
        <w:t>, increasing</w:t>
      </w:r>
      <w:r w:rsidR="004D6EB7">
        <w:t xml:space="preserve"> by only </w:t>
      </w:r>
      <w:r w:rsidR="000D7823">
        <w:t>0.3</w:t>
      </w:r>
      <w:r w:rsidR="004D6EB7">
        <w:t xml:space="preserve"> per</w:t>
      </w:r>
      <w:r w:rsidR="000D7823">
        <w:t xml:space="preserve"> </w:t>
      </w:r>
      <w:r w:rsidR="004D6EB7">
        <w:t xml:space="preserve">cent compared </w:t>
      </w:r>
      <w:r w:rsidR="004D6EB7">
        <w:lastRenderedPageBreak/>
        <w:t xml:space="preserve">to the previous </w:t>
      </w:r>
      <w:r w:rsidR="00B37DEC">
        <w:t xml:space="preserve">financial </w:t>
      </w:r>
      <w:r w:rsidR="004D6EB7">
        <w:t>year</w:t>
      </w:r>
      <w:r w:rsidR="000532D2" w:rsidRPr="00471D38">
        <w:t>.</w:t>
      </w:r>
      <w:r w:rsidR="00961E1E">
        <w:rPr>
          <w:rFonts w:ascii="ZWAdobeF" w:hAnsi="ZWAdobeF" w:cs="ZWAdobeF"/>
          <w:color w:val="auto"/>
          <w:sz w:val="2"/>
          <w:szCs w:val="2"/>
        </w:rPr>
        <w:t>60F</w:t>
      </w:r>
      <w:r w:rsidR="002D4A56" w:rsidRPr="000532D2">
        <w:rPr>
          <w:vertAlign w:val="superscript"/>
        </w:rPr>
        <w:footnoteReference w:id="59"/>
      </w:r>
      <w:r w:rsidR="002D4A56" w:rsidRPr="00471D38">
        <w:t xml:space="preserve"> </w:t>
      </w:r>
      <w:r w:rsidR="002D4A56" w:rsidRPr="006866CC">
        <w:t xml:space="preserve">The </w:t>
      </w:r>
      <w:r w:rsidR="00743753" w:rsidRPr="006866CC">
        <w:rPr>
          <w:i/>
          <w:iCs/>
        </w:rPr>
        <w:t xml:space="preserve">Victorian </w:t>
      </w:r>
      <w:r w:rsidR="00293D56" w:rsidRPr="006866CC">
        <w:rPr>
          <w:i/>
        </w:rPr>
        <w:t xml:space="preserve">Budget </w:t>
      </w:r>
      <w:r w:rsidR="00743753" w:rsidRPr="006866CC">
        <w:rPr>
          <w:i/>
          <w:iCs/>
        </w:rPr>
        <w:t>2020/21</w:t>
      </w:r>
      <w:r w:rsidR="002D4A56" w:rsidRPr="006866CC">
        <w:t xml:space="preserve"> </w:t>
      </w:r>
      <w:r w:rsidR="00743753" w:rsidRPr="006866CC">
        <w:t>forecast</w:t>
      </w:r>
      <w:r w:rsidR="00293D56" w:rsidRPr="006866CC">
        <w:t xml:space="preserve"> </w:t>
      </w:r>
      <w:r w:rsidR="002D4A56" w:rsidRPr="006866CC">
        <w:t xml:space="preserve">annual growth in the Melbourne CPI </w:t>
      </w:r>
      <w:r w:rsidR="0059575F">
        <w:t>of</w:t>
      </w:r>
      <w:r w:rsidR="00293D56" w:rsidRPr="006866CC">
        <w:t xml:space="preserve"> </w:t>
      </w:r>
      <w:r w:rsidR="00F122A4" w:rsidRPr="006866CC">
        <w:t>0</w:t>
      </w:r>
      <w:r w:rsidR="00293D56" w:rsidRPr="006866CC">
        <w:t>.75</w:t>
      </w:r>
      <w:r w:rsidR="002D4A56" w:rsidRPr="006866CC">
        <w:t> per</w:t>
      </w:r>
      <w:r w:rsidR="00D14845" w:rsidRPr="006866CC">
        <w:t> </w:t>
      </w:r>
      <w:r w:rsidR="002D4A56" w:rsidRPr="006866CC">
        <w:t>cent in 20</w:t>
      </w:r>
      <w:r w:rsidR="00F122A4" w:rsidRPr="006866CC">
        <w:t>20</w:t>
      </w:r>
      <w:r w:rsidR="00AF75A3">
        <w:noBreakHyphen/>
      </w:r>
      <w:r w:rsidR="002D4A56" w:rsidRPr="006866CC">
        <w:t>2</w:t>
      </w:r>
      <w:r w:rsidR="00F122A4" w:rsidRPr="006866CC">
        <w:t>1</w:t>
      </w:r>
      <w:r w:rsidR="004469D6">
        <w:t>, increasing</w:t>
      </w:r>
      <w:r w:rsidR="002D4A56" w:rsidRPr="006866CC">
        <w:t xml:space="preserve"> to </w:t>
      </w:r>
      <w:r w:rsidR="00A6497A">
        <w:t>two</w:t>
      </w:r>
      <w:r w:rsidR="002D4A56" w:rsidRPr="006866CC">
        <w:t xml:space="preserve"> per</w:t>
      </w:r>
      <w:r w:rsidR="00A6497A">
        <w:t> </w:t>
      </w:r>
      <w:r w:rsidR="002D4A56" w:rsidRPr="006866CC">
        <w:t>cent by 202</w:t>
      </w:r>
      <w:r w:rsidR="00154220" w:rsidRPr="006866CC">
        <w:t>3</w:t>
      </w:r>
      <w:r w:rsidR="006866CC" w:rsidRPr="006866CC">
        <w:noBreakHyphen/>
      </w:r>
      <w:r w:rsidR="002D4A56" w:rsidRPr="006866CC">
        <w:t>2</w:t>
      </w:r>
      <w:r w:rsidR="00154220" w:rsidRPr="006866CC">
        <w:t>4</w:t>
      </w:r>
      <w:r w:rsidR="002D4A56" w:rsidRPr="006866CC">
        <w:t>.</w:t>
      </w:r>
      <w:r w:rsidR="002D4A56" w:rsidRPr="00B106AB">
        <w:t xml:space="preserve"> </w:t>
      </w:r>
    </w:p>
    <w:p w14:paraId="57662CAE" w14:textId="3E926623" w:rsidR="002D4A56" w:rsidRPr="00471D38" w:rsidRDefault="002D4A56" w:rsidP="00067B9E">
      <w:pPr>
        <w:pStyle w:val="Paragraph"/>
      </w:pPr>
      <w:r w:rsidRPr="00471D38">
        <w:t>Regarding wage movements, ABS data show that, in 201</w:t>
      </w:r>
      <w:r w:rsidR="000532D2">
        <w:t>9</w:t>
      </w:r>
      <w:r w:rsidRPr="00471D38">
        <w:t>-</w:t>
      </w:r>
      <w:r w:rsidR="000532D2">
        <w:t>20</w:t>
      </w:r>
      <w:r w:rsidRPr="00471D38">
        <w:t xml:space="preserve">, the </w:t>
      </w:r>
      <w:r w:rsidR="00D14845">
        <w:t xml:space="preserve">WPI </w:t>
      </w:r>
      <w:r w:rsidRPr="00471D38">
        <w:t>increased by</w:t>
      </w:r>
      <w:r>
        <w:t xml:space="preserve"> </w:t>
      </w:r>
      <w:r w:rsidR="00750EB8">
        <w:t>2.4</w:t>
      </w:r>
      <w:r w:rsidRPr="00471D38">
        <w:t xml:space="preserve"> per</w:t>
      </w:r>
      <w:r>
        <w:t xml:space="preserve"> </w:t>
      </w:r>
      <w:r w:rsidRPr="00471D38">
        <w:t>cent.</w:t>
      </w:r>
      <w:r w:rsidR="00961E1E">
        <w:rPr>
          <w:rFonts w:ascii="ZWAdobeF" w:hAnsi="ZWAdobeF" w:cs="ZWAdobeF"/>
          <w:color w:val="auto"/>
          <w:sz w:val="2"/>
          <w:szCs w:val="2"/>
        </w:rPr>
        <w:t>61F</w:t>
      </w:r>
      <w:r w:rsidRPr="000532D2">
        <w:rPr>
          <w:vertAlign w:val="superscript"/>
        </w:rPr>
        <w:footnoteReference w:id="60"/>
      </w:r>
      <w:r>
        <w:t xml:space="preserve"> </w:t>
      </w:r>
      <w:r w:rsidRPr="00471D38">
        <w:t>T</w:t>
      </w:r>
      <w:r w:rsidRPr="006866CC">
        <w:t xml:space="preserve">he </w:t>
      </w:r>
      <w:r w:rsidRPr="006866CC">
        <w:rPr>
          <w:i/>
        </w:rPr>
        <w:t>Victorian Budget 20</w:t>
      </w:r>
      <w:r w:rsidR="00C639F0" w:rsidRPr="006866CC">
        <w:rPr>
          <w:i/>
        </w:rPr>
        <w:t>20</w:t>
      </w:r>
      <w:r w:rsidRPr="006866CC">
        <w:rPr>
          <w:i/>
        </w:rPr>
        <w:t>/2</w:t>
      </w:r>
      <w:r w:rsidR="00C639F0" w:rsidRPr="006866CC">
        <w:rPr>
          <w:i/>
        </w:rPr>
        <w:t>1</w:t>
      </w:r>
      <w:r w:rsidRPr="006866CC">
        <w:rPr>
          <w:color w:val="7F7F7F"/>
          <w:sz w:val="16"/>
          <w:szCs w:val="16"/>
        </w:rPr>
        <w:t xml:space="preserve"> </w:t>
      </w:r>
      <w:r w:rsidRPr="006866CC">
        <w:t xml:space="preserve">forecast wage growth to </w:t>
      </w:r>
      <w:r w:rsidR="004C6FAA">
        <w:t xml:space="preserve">fall to </w:t>
      </w:r>
      <w:r w:rsidR="00A6497A">
        <w:t>one</w:t>
      </w:r>
      <w:r w:rsidRPr="006866CC">
        <w:t xml:space="preserve"> per cent in 20</w:t>
      </w:r>
      <w:r w:rsidR="00D876DA" w:rsidRPr="006866CC">
        <w:t>20</w:t>
      </w:r>
      <w:r w:rsidRPr="006866CC">
        <w:t>-2</w:t>
      </w:r>
      <w:r w:rsidR="00D876DA" w:rsidRPr="006866CC">
        <w:t>1</w:t>
      </w:r>
      <w:r w:rsidR="00FA5C95">
        <w:t>, before increasing</w:t>
      </w:r>
      <w:r w:rsidR="008D4A62" w:rsidRPr="006866CC">
        <w:t xml:space="preserve"> to </w:t>
      </w:r>
      <w:r w:rsidR="006866CC" w:rsidRPr="006866CC">
        <w:t>2.25</w:t>
      </w:r>
      <w:r w:rsidR="003905E0">
        <w:t> </w:t>
      </w:r>
      <w:r w:rsidRPr="006866CC">
        <w:t>per</w:t>
      </w:r>
      <w:r w:rsidR="003905E0">
        <w:t> </w:t>
      </w:r>
      <w:r w:rsidRPr="006866CC">
        <w:t xml:space="preserve">cent </w:t>
      </w:r>
      <w:r w:rsidR="006866CC" w:rsidRPr="006866CC">
        <w:t>by 2023</w:t>
      </w:r>
      <w:r w:rsidR="006866CC" w:rsidRPr="006866CC">
        <w:noBreakHyphen/>
        <w:t>24</w:t>
      </w:r>
      <w:r w:rsidRPr="006866CC">
        <w:t>.</w:t>
      </w:r>
      <w:r w:rsidR="00961E1E">
        <w:rPr>
          <w:rFonts w:ascii="ZWAdobeF" w:hAnsi="ZWAdobeF" w:cs="ZWAdobeF"/>
          <w:color w:val="auto"/>
          <w:sz w:val="2"/>
          <w:szCs w:val="2"/>
        </w:rPr>
        <w:t>62F</w:t>
      </w:r>
      <w:r w:rsidR="00293D56" w:rsidRPr="006866CC">
        <w:rPr>
          <w:vertAlign w:val="superscript"/>
        </w:rPr>
        <w:footnoteReference w:id="61"/>
      </w:r>
      <w:r w:rsidRPr="00471D38">
        <w:t xml:space="preserve"> </w:t>
      </w:r>
    </w:p>
    <w:p w14:paraId="05CCEADA" w14:textId="7A94593B" w:rsidR="002D4A56" w:rsidRDefault="002D4A56" w:rsidP="00067B9E">
      <w:pPr>
        <w:pStyle w:val="Paragraph"/>
      </w:pPr>
      <w:r w:rsidRPr="00471D38">
        <w:t>An</w:t>
      </w:r>
      <w:r w:rsidR="00156569">
        <w:t>other indicator</w:t>
      </w:r>
      <w:r w:rsidRPr="00471D38">
        <w:t xml:space="preserve"> of wage growth, AWOTE for adults in Victoria</w:t>
      </w:r>
      <w:r w:rsidR="00E26618">
        <w:t>,</w:t>
      </w:r>
      <w:r w:rsidRPr="00471D38">
        <w:t xml:space="preserve"> increased by </w:t>
      </w:r>
      <w:r w:rsidR="00AF363B">
        <w:t>6.</w:t>
      </w:r>
      <w:r w:rsidR="00813600">
        <w:t>3</w:t>
      </w:r>
      <w:r w:rsidR="000D72BC">
        <w:t> </w:t>
      </w:r>
      <w:r w:rsidRPr="00471D38">
        <w:t>per</w:t>
      </w:r>
      <w:r w:rsidR="000D72BC">
        <w:t> </w:t>
      </w:r>
      <w:r w:rsidRPr="00471D38">
        <w:t>cent</w:t>
      </w:r>
      <w:r w:rsidR="0017108C">
        <w:t xml:space="preserve"> between May 201</w:t>
      </w:r>
      <w:r w:rsidR="00AF363B">
        <w:t>9</w:t>
      </w:r>
      <w:r w:rsidR="0017108C">
        <w:t xml:space="preserve"> and May 20</w:t>
      </w:r>
      <w:r w:rsidR="00AF363B">
        <w:t>20</w:t>
      </w:r>
      <w:r w:rsidRPr="00471D38">
        <w:t>.</w:t>
      </w:r>
      <w:r w:rsidR="00961E1E">
        <w:rPr>
          <w:rFonts w:ascii="ZWAdobeF" w:hAnsi="ZWAdobeF" w:cs="ZWAdobeF"/>
          <w:color w:val="auto"/>
          <w:sz w:val="2"/>
          <w:szCs w:val="2"/>
        </w:rPr>
        <w:t>63F</w:t>
      </w:r>
      <w:r w:rsidRPr="00AF363B">
        <w:rPr>
          <w:vertAlign w:val="superscript"/>
        </w:rPr>
        <w:footnoteReference w:id="62"/>
      </w:r>
      <w:bookmarkStart w:id="180" w:name="_Hlk15751888"/>
      <w:r w:rsidR="00D27E1C">
        <w:t xml:space="preserve"> However, this figure must be treated with caution as the reported increase in average earnings may not reflect increased wages at the individual level, or an increase in labour demand. </w:t>
      </w:r>
      <w:r w:rsidR="00EB1D5A">
        <w:t xml:space="preserve">The ABS explained that </w:t>
      </w:r>
      <w:r w:rsidR="006D00B6">
        <w:t xml:space="preserve">reported AWOTE </w:t>
      </w:r>
      <w:r w:rsidR="00997F12">
        <w:t>data was affected by</w:t>
      </w:r>
      <w:r w:rsidR="00D27E1C">
        <w:t xml:space="preserve"> compositional changes in the workforce due to the COVID</w:t>
      </w:r>
      <w:r w:rsidR="00E75FFE" w:rsidRPr="00A706EF">
        <w:noBreakHyphen/>
      </w:r>
      <w:r w:rsidR="00D27E1C">
        <w:t xml:space="preserve">19 pandemic, including many industries being forced to cease operating due to quarantine measures and rising unemployment. ABS data shows that between March and May 2020 job losses </w:t>
      </w:r>
      <w:r w:rsidR="00BE1705">
        <w:t xml:space="preserve">were particularly severe </w:t>
      </w:r>
      <w:r w:rsidR="00D27E1C">
        <w:t xml:space="preserve">in the industries with the lowest median earnings (e.g. accommodation and food services), leading to an increase in the reported average earnings of Australians that </w:t>
      </w:r>
      <w:r w:rsidR="00BA1BE1">
        <w:t>remain</w:t>
      </w:r>
      <w:r w:rsidR="00494689">
        <w:t>ed</w:t>
      </w:r>
      <w:r w:rsidR="00BA1BE1">
        <w:t xml:space="preserve"> </w:t>
      </w:r>
      <w:r w:rsidR="00D8245E">
        <w:t>employed</w:t>
      </w:r>
      <w:r w:rsidR="00977217">
        <w:t xml:space="preserve"> (including </w:t>
      </w:r>
      <w:r w:rsidR="00943F1D">
        <w:t xml:space="preserve">under </w:t>
      </w:r>
      <w:r w:rsidR="007F25EA">
        <w:t xml:space="preserve">Commonwealth Government </w:t>
      </w:r>
      <w:r w:rsidR="00FB0B2A">
        <w:t xml:space="preserve">wage </w:t>
      </w:r>
      <w:r w:rsidR="007F25EA">
        <w:t>subsidy arrangements</w:t>
      </w:r>
      <w:r w:rsidR="00FB0B2A">
        <w:t xml:space="preserve"> for businesses affected by the pandemic</w:t>
      </w:r>
      <w:r w:rsidR="000359C8">
        <w:t>).</w:t>
      </w:r>
      <w:r w:rsidR="00961E1E">
        <w:rPr>
          <w:rFonts w:ascii="ZWAdobeF" w:hAnsi="ZWAdobeF" w:cs="ZWAdobeF"/>
          <w:color w:val="auto"/>
          <w:sz w:val="2"/>
          <w:szCs w:val="2"/>
        </w:rPr>
        <w:t>64F</w:t>
      </w:r>
      <w:r w:rsidR="000359C8">
        <w:rPr>
          <w:rStyle w:val="FootnoteReference"/>
        </w:rPr>
        <w:footnoteReference w:id="63"/>
      </w:r>
    </w:p>
    <w:p w14:paraId="6F9903B6" w14:textId="6D1612B5" w:rsidR="002D4A56" w:rsidRPr="00471D38" w:rsidRDefault="006F0056" w:rsidP="00067B9E">
      <w:pPr>
        <w:pStyle w:val="VIRTHeading2"/>
      </w:pPr>
      <w:bookmarkStart w:id="181" w:name="_Toc19554288"/>
      <w:bookmarkStart w:id="182" w:name="_Toc20323454"/>
      <w:bookmarkStart w:id="183" w:name="_Toc33609461"/>
      <w:bookmarkStart w:id="184" w:name="_Toc35006405"/>
      <w:bookmarkStart w:id="185" w:name="_Toc59090151"/>
      <w:r>
        <w:t>6</w:t>
      </w:r>
      <w:r w:rsidR="002D4A56" w:rsidRPr="00471D38">
        <w:t>.2</w:t>
      </w:r>
      <w:r w:rsidR="002D4A56" w:rsidRPr="00471D38">
        <w:tab/>
      </w:r>
      <w:bookmarkEnd w:id="180"/>
      <w:r w:rsidR="002D4A56" w:rsidRPr="00471D38">
        <w:t>Financial position and fiscal strategy of the State of Victoria</w:t>
      </w:r>
      <w:bookmarkEnd w:id="181"/>
      <w:bookmarkEnd w:id="182"/>
      <w:bookmarkEnd w:id="183"/>
      <w:bookmarkEnd w:id="184"/>
      <w:bookmarkEnd w:id="185"/>
      <w:r w:rsidR="002D4A56" w:rsidRPr="00471D38">
        <w:t xml:space="preserve"> </w:t>
      </w:r>
    </w:p>
    <w:p w14:paraId="5C3061F7" w14:textId="7AA6DBBE" w:rsidR="002D4A56" w:rsidRPr="00634482" w:rsidRDefault="001A63A0" w:rsidP="00067B9E">
      <w:pPr>
        <w:pStyle w:val="Paragraph"/>
      </w:pPr>
      <w:r>
        <w:t>T</w:t>
      </w:r>
      <w:r w:rsidR="002D4A56" w:rsidRPr="00471D38">
        <w:t xml:space="preserve">he Tribunal considered the </w:t>
      </w:r>
      <w:r w:rsidR="002D4A56" w:rsidRPr="00634482">
        <w:t>Victorian Auditor-General Office’s financial report on Victoria’s finances</w:t>
      </w:r>
      <w:r w:rsidR="001D5A94">
        <w:t xml:space="preserve"> </w:t>
      </w:r>
      <w:r w:rsidR="009A4636">
        <w:t>and</w:t>
      </w:r>
      <w:r w:rsidR="001D5A94">
        <w:t xml:space="preserve"> </w:t>
      </w:r>
      <w:r w:rsidR="002D4A56" w:rsidRPr="00634482">
        <w:t xml:space="preserve">the </w:t>
      </w:r>
      <w:r w:rsidR="002D4A56" w:rsidRPr="00634482">
        <w:rPr>
          <w:i/>
        </w:rPr>
        <w:t>Victorian Budget</w:t>
      </w:r>
      <w:r w:rsidR="002D4A56" w:rsidRPr="00634482">
        <w:t xml:space="preserve"> </w:t>
      </w:r>
      <w:r w:rsidR="002D4A56" w:rsidRPr="00634482">
        <w:rPr>
          <w:i/>
        </w:rPr>
        <w:t>20</w:t>
      </w:r>
      <w:r w:rsidR="008A1467">
        <w:rPr>
          <w:i/>
        </w:rPr>
        <w:t>20</w:t>
      </w:r>
      <w:r w:rsidR="002D4A56" w:rsidRPr="00634482">
        <w:rPr>
          <w:i/>
        </w:rPr>
        <w:t>/</w:t>
      </w:r>
      <w:r w:rsidR="008A1467">
        <w:rPr>
          <w:i/>
        </w:rPr>
        <w:t>21</w:t>
      </w:r>
      <w:r w:rsidR="009A4636">
        <w:rPr>
          <w:i/>
        </w:rPr>
        <w:t>,</w:t>
      </w:r>
      <w:r w:rsidR="009A4636" w:rsidRPr="009A4636">
        <w:rPr>
          <w:iCs/>
        </w:rPr>
        <w:t xml:space="preserve"> including</w:t>
      </w:r>
      <w:r w:rsidR="001D5A94">
        <w:rPr>
          <w:iCs/>
        </w:rPr>
        <w:t xml:space="preserve"> the impact of the COVID</w:t>
      </w:r>
      <w:r w:rsidR="00E75FFE">
        <w:noBreakHyphen/>
      </w:r>
      <w:r w:rsidR="001D5A94">
        <w:rPr>
          <w:iCs/>
        </w:rPr>
        <w:t>19 pandemic</w:t>
      </w:r>
      <w:r w:rsidR="002D4A56" w:rsidRPr="00634482">
        <w:t xml:space="preserve">. </w:t>
      </w:r>
    </w:p>
    <w:p w14:paraId="472B1C84" w14:textId="69743442" w:rsidR="002D4A56" w:rsidRPr="00634482" w:rsidRDefault="002D4A56" w:rsidP="006354FB">
      <w:pPr>
        <w:pStyle w:val="VIRTHeading3"/>
        <w:keepNext/>
      </w:pPr>
      <w:bookmarkStart w:id="186" w:name="_Toc20323455"/>
      <w:bookmarkStart w:id="187" w:name="_Toc35006406"/>
      <w:r w:rsidRPr="00634482">
        <w:t>Victorian Auditor-General Office’s financial report</w:t>
      </w:r>
      <w:bookmarkEnd w:id="186"/>
      <w:bookmarkEnd w:id="187"/>
    </w:p>
    <w:p w14:paraId="170A23F8" w14:textId="1AD0656E" w:rsidR="00223296" w:rsidRDefault="00F93982" w:rsidP="00231A56">
      <w:pPr>
        <w:pStyle w:val="Parabeforeabulletlist"/>
      </w:pPr>
      <w:r w:rsidRPr="00D3727E">
        <w:t>T</w:t>
      </w:r>
      <w:r w:rsidR="009F0248" w:rsidRPr="00D3727E">
        <w:t>he Victorian Auditor-General</w:t>
      </w:r>
      <w:r w:rsidR="00A51136">
        <w:t xml:space="preserve"> Office’</w:t>
      </w:r>
      <w:r w:rsidR="009F0248" w:rsidRPr="00D3727E">
        <w:t>s financial report on the State of Victoria, released in November 20</w:t>
      </w:r>
      <w:r w:rsidRPr="00D3727E">
        <w:t>20</w:t>
      </w:r>
      <w:r w:rsidR="009F0248" w:rsidRPr="00D3727E">
        <w:t xml:space="preserve">, noted that </w:t>
      </w:r>
      <w:r w:rsidR="00BC4C46">
        <w:t xml:space="preserve">the </w:t>
      </w:r>
      <w:r w:rsidR="00D3727E" w:rsidRPr="00D3727E">
        <w:t>COVID-19 pandemic</w:t>
      </w:r>
      <w:r w:rsidR="00D3727E">
        <w:t xml:space="preserve"> </w:t>
      </w:r>
      <w:r w:rsidR="00A06933">
        <w:t>‘</w:t>
      </w:r>
      <w:r w:rsidR="007C35C6" w:rsidRPr="007C35C6">
        <w:t>necessitated a significant shift in the state's revenue and expenditure policies</w:t>
      </w:r>
      <w:r w:rsidR="00A45B4A">
        <w:t>, with longer</w:t>
      </w:r>
      <w:r w:rsidR="00A45B4A">
        <w:noBreakHyphen/>
        <w:t>term</w:t>
      </w:r>
      <w:r w:rsidR="0024564C">
        <w:t xml:space="preserve"> </w:t>
      </w:r>
      <w:r w:rsidR="0024564C">
        <w:lastRenderedPageBreak/>
        <w:t>consequences for financial sustainability</w:t>
      </w:r>
      <w:r w:rsidR="00A06933">
        <w:t>’</w:t>
      </w:r>
      <w:r w:rsidR="007C35C6" w:rsidRPr="007C35C6">
        <w:t>.</w:t>
      </w:r>
      <w:r w:rsidR="00961E1E">
        <w:rPr>
          <w:rFonts w:ascii="ZWAdobeF" w:hAnsi="ZWAdobeF" w:cs="ZWAdobeF"/>
          <w:color w:val="auto"/>
          <w:sz w:val="2"/>
          <w:szCs w:val="2"/>
        </w:rPr>
        <w:t>65F</w:t>
      </w:r>
      <w:r w:rsidR="00A13BAF" w:rsidRPr="00D3727E">
        <w:rPr>
          <w:rStyle w:val="FootnoteReference"/>
        </w:rPr>
        <w:footnoteReference w:id="64"/>
      </w:r>
      <w:r w:rsidR="00434C44">
        <w:t xml:space="preserve"> The </w:t>
      </w:r>
      <w:r w:rsidR="007B1421">
        <w:t>report highlight</w:t>
      </w:r>
      <w:r w:rsidR="0024564C">
        <w:t>ed</w:t>
      </w:r>
      <w:r w:rsidR="0074185D">
        <w:t xml:space="preserve"> </w:t>
      </w:r>
      <w:r w:rsidR="00434C44">
        <w:t xml:space="preserve">the </w:t>
      </w:r>
      <w:r w:rsidR="005450E6">
        <w:t>significant unexpected falls in revenue</w:t>
      </w:r>
      <w:r w:rsidR="00AB7055">
        <w:t>,</w:t>
      </w:r>
      <w:r w:rsidR="005450E6">
        <w:t xml:space="preserve"> and increases in expend</w:t>
      </w:r>
      <w:r w:rsidR="00582749">
        <w:t>iture in 2019-20</w:t>
      </w:r>
      <w:r w:rsidR="0000388F">
        <w:t xml:space="preserve"> and consequently debt, as compared to last</w:t>
      </w:r>
      <w:r w:rsidR="00582749">
        <w:t xml:space="preserve"> year </w:t>
      </w:r>
      <w:r w:rsidR="00AB2223">
        <w:t>and to the original and revised budgets</w:t>
      </w:r>
      <w:r w:rsidR="00E96EDC">
        <w:t>.</w:t>
      </w:r>
      <w:r w:rsidR="00A13BAF">
        <w:t xml:space="preserve"> </w:t>
      </w:r>
    </w:p>
    <w:p w14:paraId="695EF4A9" w14:textId="59C34CA3" w:rsidR="002D4A56" w:rsidRPr="00471D38" w:rsidRDefault="002D4A56" w:rsidP="0024564C">
      <w:pPr>
        <w:pStyle w:val="VIRTHeading3"/>
        <w:keepNext/>
      </w:pPr>
      <w:bookmarkStart w:id="188" w:name="_Toc20323456"/>
      <w:bookmarkStart w:id="189" w:name="_Toc35006407"/>
      <w:r w:rsidRPr="00471D38">
        <w:t>Victorian Budget</w:t>
      </w:r>
      <w:bookmarkEnd w:id="188"/>
      <w:bookmarkEnd w:id="189"/>
    </w:p>
    <w:p w14:paraId="7ADCF5B8" w14:textId="645082B6" w:rsidR="002D4A56" w:rsidRPr="00BF2049" w:rsidRDefault="00C55A29" w:rsidP="00067B9E">
      <w:pPr>
        <w:pStyle w:val="Paragraph"/>
      </w:pPr>
      <w:r w:rsidRPr="00BF2049">
        <w:t xml:space="preserve">The </w:t>
      </w:r>
      <w:r w:rsidRPr="00BF2049">
        <w:rPr>
          <w:i/>
          <w:iCs/>
        </w:rPr>
        <w:t>Victorian Budget 2020/21</w:t>
      </w:r>
      <w:r w:rsidRPr="00BF2049">
        <w:t xml:space="preserve"> </w:t>
      </w:r>
      <w:r w:rsidR="0036597C" w:rsidRPr="00BF2049">
        <w:t xml:space="preserve">reported an operating deficit of approximately </w:t>
      </w:r>
      <w:r w:rsidR="00FE55BD">
        <w:t>$</w:t>
      </w:r>
      <w:r w:rsidR="0036597C" w:rsidRPr="00BF2049">
        <w:t>6.5</w:t>
      </w:r>
      <w:r w:rsidR="00FE55BD">
        <w:t> </w:t>
      </w:r>
      <w:r w:rsidR="0036597C" w:rsidRPr="00BF2049">
        <w:t xml:space="preserve">billion </w:t>
      </w:r>
      <w:r w:rsidR="00001913" w:rsidRPr="00BF2049">
        <w:t>for 2019</w:t>
      </w:r>
      <w:r w:rsidR="00837F61" w:rsidRPr="00BF2049">
        <w:t>-</w:t>
      </w:r>
      <w:r w:rsidR="00001913" w:rsidRPr="00BF2049">
        <w:t>20</w:t>
      </w:r>
      <w:r w:rsidR="00166DFE" w:rsidRPr="00BF2049">
        <w:t>. An operating deficit of appro</w:t>
      </w:r>
      <w:r w:rsidR="00837F61" w:rsidRPr="00BF2049">
        <w:t xml:space="preserve">ximately </w:t>
      </w:r>
      <w:r w:rsidR="00FE55BD">
        <w:t>$</w:t>
      </w:r>
      <w:r w:rsidR="00837F61" w:rsidRPr="00BF2049">
        <w:t>23.3</w:t>
      </w:r>
      <w:r w:rsidR="00FE55BD">
        <w:t> </w:t>
      </w:r>
      <w:r w:rsidR="00837F61" w:rsidRPr="00BF2049">
        <w:t>billion is expected for 2020-21</w:t>
      </w:r>
      <w:r w:rsidR="00C83825" w:rsidRPr="00BF2049">
        <w:t>, with smaller deficits expected in the following years.</w:t>
      </w:r>
      <w:r w:rsidR="001B23EB">
        <w:t xml:space="preserve"> </w:t>
      </w:r>
      <w:r w:rsidR="001B23EB" w:rsidRPr="00BF2049">
        <w:t>Net debt is forecast to be 19.5 per cent of GSP at June 2021 and to increase to 28.9 per</w:t>
      </w:r>
      <w:r w:rsidR="00422B55">
        <w:t> </w:t>
      </w:r>
      <w:r w:rsidR="001B23EB" w:rsidRPr="00BF2049">
        <w:t>cent by June 20</w:t>
      </w:r>
      <w:r w:rsidR="001B23EB" w:rsidRPr="008E5049">
        <w:t>24.</w:t>
      </w:r>
    </w:p>
    <w:p w14:paraId="7826D759" w14:textId="366BFE50" w:rsidR="00AA5005" w:rsidRPr="00D12386" w:rsidRDefault="002D4A56" w:rsidP="00067B9E">
      <w:pPr>
        <w:pStyle w:val="Paragraph"/>
        <w:rPr>
          <w:highlight w:val="yellow"/>
        </w:rPr>
      </w:pPr>
      <w:r w:rsidRPr="00BF2049">
        <w:t xml:space="preserve">The </w:t>
      </w:r>
      <w:r w:rsidR="00031E28" w:rsidRPr="00BF2049">
        <w:rPr>
          <w:i/>
          <w:iCs/>
        </w:rPr>
        <w:t xml:space="preserve">Victorian </w:t>
      </w:r>
      <w:r w:rsidR="00AA5005" w:rsidRPr="00BF2049">
        <w:rPr>
          <w:i/>
        </w:rPr>
        <w:t xml:space="preserve">Budget </w:t>
      </w:r>
      <w:r w:rsidR="00031E28" w:rsidRPr="00BF2049">
        <w:rPr>
          <w:i/>
          <w:iCs/>
        </w:rPr>
        <w:t>2020/21</w:t>
      </w:r>
      <w:r w:rsidR="00031E28" w:rsidRPr="00BF2049">
        <w:t xml:space="preserve"> include</w:t>
      </w:r>
      <w:r w:rsidR="00422B55">
        <w:t>d</w:t>
      </w:r>
      <w:r w:rsidR="00031E28" w:rsidRPr="00BF2049">
        <w:t xml:space="preserve"> significant</w:t>
      </w:r>
      <w:r w:rsidRPr="00BF2049">
        <w:t xml:space="preserve"> infrastructure </w:t>
      </w:r>
      <w:r w:rsidR="004C4107" w:rsidRPr="00BF2049">
        <w:t>spending</w:t>
      </w:r>
      <w:r w:rsidR="00B1738A" w:rsidRPr="00BF2049">
        <w:t xml:space="preserve">. </w:t>
      </w:r>
      <w:r w:rsidR="00422B55">
        <w:t>A</w:t>
      </w:r>
      <w:r w:rsidR="00B1738A" w:rsidRPr="00BF2049">
        <w:t xml:space="preserve">nnual capital investment </w:t>
      </w:r>
      <w:r w:rsidRPr="00BF2049">
        <w:t xml:space="preserve">is </w:t>
      </w:r>
      <w:r w:rsidR="00B1738A" w:rsidRPr="00BF2049">
        <w:t>estimated</w:t>
      </w:r>
      <w:r w:rsidR="00AA5005" w:rsidRPr="00BF2049">
        <w:t xml:space="preserve"> to</w:t>
      </w:r>
      <w:r w:rsidRPr="00BF2049">
        <w:t xml:space="preserve"> average $</w:t>
      </w:r>
      <w:r w:rsidR="00B1738A" w:rsidRPr="00BF2049">
        <w:t>19.6</w:t>
      </w:r>
      <w:r w:rsidRPr="00BF2049">
        <w:t xml:space="preserve"> billion over the </w:t>
      </w:r>
      <w:r w:rsidR="00B1738A" w:rsidRPr="00BF2049">
        <w:t>next four years</w:t>
      </w:r>
      <w:r w:rsidR="00811425" w:rsidRPr="00BF2049">
        <w:t xml:space="preserve">, </w:t>
      </w:r>
      <w:r w:rsidR="00EE34F9">
        <w:t>a substantial increase over the previous four years.</w:t>
      </w:r>
      <w:r w:rsidRPr="00BF2049">
        <w:t xml:space="preserve"> </w:t>
      </w:r>
    </w:p>
    <w:p w14:paraId="636591CF" w14:textId="677C0215" w:rsidR="002D4A56" w:rsidRPr="00471D38" w:rsidRDefault="002D4A56" w:rsidP="00067B9E">
      <w:pPr>
        <w:pStyle w:val="Paragraph"/>
      </w:pPr>
      <w:r w:rsidRPr="008C6EBD">
        <w:t xml:space="preserve">The Victorian </w:t>
      </w:r>
      <w:r w:rsidR="00CF0243" w:rsidRPr="008C6EBD">
        <w:t>Government outline</w:t>
      </w:r>
      <w:r w:rsidR="004217C3" w:rsidRPr="008C6EBD">
        <w:t>d</w:t>
      </w:r>
      <w:r w:rsidRPr="008C6EBD">
        <w:t xml:space="preserve"> several efficiency measures for Victorian Government departments</w:t>
      </w:r>
      <w:r w:rsidR="004217C3" w:rsidRPr="008C6EBD">
        <w:t xml:space="preserve"> in </w:t>
      </w:r>
      <w:r w:rsidR="009E2743" w:rsidRPr="008C6EBD">
        <w:t>its budget for</w:t>
      </w:r>
      <w:r w:rsidRPr="008C6EBD">
        <w:t xml:space="preserve"> the </w:t>
      </w:r>
      <w:r w:rsidR="004217C3" w:rsidRPr="008C6EBD">
        <w:t>2019</w:t>
      </w:r>
      <w:r w:rsidR="009E2743" w:rsidRPr="008C6EBD">
        <w:t>-</w:t>
      </w:r>
      <w:r w:rsidR="004217C3" w:rsidRPr="008C6EBD">
        <w:t xml:space="preserve">20 </w:t>
      </w:r>
      <w:r w:rsidR="00D502F8">
        <w:t xml:space="preserve">financial </w:t>
      </w:r>
      <w:r w:rsidR="009E2743" w:rsidRPr="008C6EBD">
        <w:t xml:space="preserve">year. However, given the </w:t>
      </w:r>
      <w:r w:rsidR="008B40BB">
        <w:t>g</w:t>
      </w:r>
      <w:r w:rsidR="009E2743" w:rsidRPr="008C6EBD">
        <w:t xml:space="preserve">overnment’s </w:t>
      </w:r>
      <w:r w:rsidR="005F2E75" w:rsidRPr="008C6EBD">
        <w:t>current priorit</w:t>
      </w:r>
      <w:r w:rsidR="00890DEA">
        <w:t>ies</w:t>
      </w:r>
      <w:r w:rsidR="005F2E75" w:rsidRPr="008C6EBD">
        <w:t xml:space="preserve"> o</w:t>
      </w:r>
      <w:r w:rsidR="009014E0">
        <w:t>f</w:t>
      </w:r>
      <w:r w:rsidR="005F2E75" w:rsidRPr="008C6EBD">
        <w:t xml:space="preserve"> responding to the COVID-19 pandemic and the economic re</w:t>
      </w:r>
      <w:r w:rsidR="00953271" w:rsidRPr="008C6EBD">
        <w:t>covery, the</w:t>
      </w:r>
      <w:bookmarkStart w:id="190" w:name="_Hlk57622838"/>
      <w:r w:rsidR="00953271" w:rsidRPr="008C6EBD">
        <w:t xml:space="preserve"> </w:t>
      </w:r>
      <w:r w:rsidR="005E0865" w:rsidRPr="00A45B4F">
        <w:t xml:space="preserve">Budget papers noted that </w:t>
      </w:r>
      <w:bookmarkEnd w:id="190"/>
      <w:r w:rsidR="00953271" w:rsidRPr="008C6EBD">
        <w:t>implementation of these efficiency measures has been deferred.</w:t>
      </w:r>
      <w:r w:rsidR="001F3649">
        <w:rPr>
          <w:rStyle w:val="FootnoteReference"/>
        </w:rPr>
        <w:footnoteReference w:id="65"/>
      </w:r>
      <w:r w:rsidR="00953271" w:rsidRPr="008C6EBD">
        <w:t xml:space="preserve"> </w:t>
      </w:r>
    </w:p>
    <w:p w14:paraId="4A97A464" w14:textId="4C414127" w:rsidR="002D4A56" w:rsidRPr="00471D38" w:rsidRDefault="006F0056" w:rsidP="006F0056">
      <w:pPr>
        <w:pStyle w:val="VIRTHeading2"/>
      </w:pPr>
      <w:bookmarkStart w:id="191" w:name="_Toc19554289"/>
      <w:bookmarkStart w:id="192" w:name="_Toc20323457"/>
      <w:bookmarkStart w:id="193" w:name="_Toc33609462"/>
      <w:bookmarkStart w:id="194" w:name="_Toc35006408"/>
      <w:bookmarkStart w:id="195" w:name="_Toc59090152"/>
      <w:r>
        <w:t>6</w:t>
      </w:r>
      <w:r w:rsidR="002D4A56" w:rsidRPr="00471D38">
        <w:t>.3</w:t>
      </w:r>
      <w:r w:rsidR="002D4A56">
        <w:tab/>
      </w:r>
      <w:r w:rsidR="002D4A56" w:rsidRPr="00471D38">
        <w:t xml:space="preserve">Victorian Government </w:t>
      </w:r>
      <w:r w:rsidR="005E0865">
        <w:t>remuneration policies</w:t>
      </w:r>
      <w:bookmarkEnd w:id="191"/>
      <w:bookmarkEnd w:id="192"/>
      <w:bookmarkEnd w:id="193"/>
      <w:bookmarkEnd w:id="194"/>
      <w:bookmarkEnd w:id="195"/>
    </w:p>
    <w:p w14:paraId="3EDC1A8B" w14:textId="40B0E617" w:rsidR="00A80000" w:rsidRDefault="00CE6CE9" w:rsidP="00964AD8">
      <w:pPr>
        <w:pStyle w:val="Parabeforeabulletlist"/>
      </w:pPr>
      <w:r>
        <w:t xml:space="preserve">Chapter 3 details the Victorian Government remuneration policies in relation to public entity executives. In </w:t>
      </w:r>
      <w:r w:rsidR="00A80000">
        <w:t>particular</w:t>
      </w:r>
      <w:r>
        <w:t xml:space="preserve">, </w:t>
      </w:r>
      <w:r w:rsidR="009C0852">
        <w:t>under the PEER Policy</w:t>
      </w:r>
      <w:r w:rsidR="00A80000">
        <w:t xml:space="preserve"> (as it was prior to th</w:t>
      </w:r>
      <w:r w:rsidR="000E1202">
        <w:t>is</w:t>
      </w:r>
      <w:r w:rsidR="00A80000">
        <w:t xml:space="preserve"> Determination), a specified public entity must make a submission to the Tribunal:</w:t>
      </w:r>
    </w:p>
    <w:p w14:paraId="0E31AC4E" w14:textId="14D5623C" w:rsidR="00A80000" w:rsidRDefault="00A80000" w:rsidP="00A80000">
      <w:pPr>
        <w:pStyle w:val="VIRTBulletpoints"/>
      </w:pPr>
      <w:r w:rsidRPr="00E85D5E">
        <w:t>for any proposed adjustment to a CEO’s TRP that is greater than the Premier’s guideline rate</w:t>
      </w:r>
    </w:p>
    <w:p w14:paraId="38F67EF2" w14:textId="72070A27" w:rsidR="00A80000" w:rsidRDefault="00371FB0" w:rsidP="00A80000">
      <w:pPr>
        <w:pStyle w:val="VIRTBulletpoints"/>
      </w:pPr>
      <w:r>
        <w:t xml:space="preserve">seeking advice if the </w:t>
      </w:r>
      <w:r w:rsidR="005C67AE">
        <w:t xml:space="preserve">TRPs </w:t>
      </w:r>
      <w:r>
        <w:t>of subordinate executives would</w:t>
      </w:r>
      <w:r w:rsidR="00C71823">
        <w:t xml:space="preserve"> breach the 70/80% rules</w:t>
      </w:r>
      <w:r w:rsidR="00A80000">
        <w:t>.</w:t>
      </w:r>
    </w:p>
    <w:p w14:paraId="760F5130" w14:textId="582C8A09" w:rsidR="002D4A56" w:rsidRDefault="002D4A56" w:rsidP="00067B9E">
      <w:pPr>
        <w:pStyle w:val="Paragraph"/>
      </w:pPr>
      <w:r w:rsidRPr="00471D38">
        <w:lastRenderedPageBreak/>
        <w:t xml:space="preserve">Box </w:t>
      </w:r>
      <w:r w:rsidR="002951B0">
        <w:t>6</w:t>
      </w:r>
      <w:r w:rsidRPr="00471D38">
        <w:t xml:space="preserve">.1 reproduces the </w:t>
      </w:r>
      <w:r w:rsidRPr="00471D38">
        <w:rPr>
          <w:i/>
        </w:rPr>
        <w:t>Victorian Government Wages Policy and Enterprise Bargaining Framework</w:t>
      </w:r>
      <w:r w:rsidRPr="00471D38">
        <w:t xml:space="preserve"> (Wages Policy) which </w:t>
      </w:r>
      <w:r w:rsidR="009014E0">
        <w:t xml:space="preserve">currently </w:t>
      </w:r>
      <w:r w:rsidRPr="00471D38">
        <w:t>applies to departments and agencies in the Victorian public sector</w:t>
      </w:r>
      <w:r w:rsidRPr="000C24DF">
        <w:t>.</w:t>
      </w:r>
    </w:p>
    <w:p w14:paraId="44AA99B2" w14:textId="65CE6CC3" w:rsidR="002D4A56" w:rsidRDefault="002D4A56" w:rsidP="00675B34">
      <w:pPr>
        <w:pStyle w:val="Tableheading"/>
        <w:keepNext/>
      </w:pPr>
      <w:bookmarkStart w:id="196" w:name="_Toc52892297"/>
      <w:bookmarkStart w:id="197" w:name="_Toc59127476"/>
      <w:r w:rsidRPr="00471D38">
        <w:t xml:space="preserve">Box </w:t>
      </w:r>
      <w:r w:rsidR="002951B0">
        <w:t>6</w:t>
      </w:r>
      <w:r w:rsidRPr="00471D38">
        <w:t>.1</w:t>
      </w:r>
      <w:r w:rsidR="003C7114">
        <w:t xml:space="preserve">: </w:t>
      </w:r>
      <w:r w:rsidRPr="00471D38">
        <w:t>Victorian Government Wages Policy and Enterprise Bargaining Framework</w:t>
      </w:r>
      <w:bookmarkEnd w:id="196"/>
      <w:bookmarkEnd w:id="197"/>
    </w:p>
    <w:p w14:paraId="6EF6DE69" w14:textId="6739D85D" w:rsidR="00976F4B" w:rsidRDefault="002D4A56" w:rsidP="00067B9E">
      <w:pPr>
        <w:pStyle w:val="Sourcefortablesfigures"/>
      </w:pPr>
      <w:r>
        <w:rPr>
          <w:noProof/>
        </w:rPr>
        <mc:AlternateContent>
          <mc:Choice Requires="wps">
            <w:drawing>
              <wp:inline distT="0" distB="0" distL="0" distR="0" wp14:anchorId="0EB238B0" wp14:editId="40128F77">
                <wp:extent cx="5396230" cy="3028950"/>
                <wp:effectExtent l="0" t="0" r="13970" b="19050"/>
                <wp:docPr id="280" name="Text Box 280"/>
                <wp:cNvGraphicFramePr/>
                <a:graphic xmlns:a="http://schemas.openxmlformats.org/drawingml/2006/main">
                  <a:graphicData uri="http://schemas.microsoft.com/office/word/2010/wordprocessingShape">
                    <wps:wsp>
                      <wps:cNvSpPr txBox="1"/>
                      <wps:spPr>
                        <a:xfrm>
                          <a:off x="0" y="0"/>
                          <a:ext cx="5396230" cy="3028950"/>
                        </a:xfrm>
                        <a:prstGeom prst="rect">
                          <a:avLst/>
                        </a:prstGeom>
                        <a:solidFill>
                          <a:schemeClr val="lt1"/>
                        </a:solidFill>
                        <a:ln w="6350">
                          <a:solidFill>
                            <a:schemeClr val="accent6"/>
                          </a:solidFill>
                        </a:ln>
                      </wps:spPr>
                      <wps:txbx>
                        <w:txbxContent>
                          <w:p w14:paraId="0C4A9A7D" w14:textId="77777777" w:rsidR="00757255" w:rsidRPr="00D209D4" w:rsidRDefault="00757255" w:rsidP="00067B9E">
                            <w:pPr>
                              <w:pStyle w:val="Tabletext"/>
                            </w:pPr>
                            <w:r w:rsidRPr="00D209D4">
                              <w:t>The Victorian Government Wages Policy and Enterprise Bargaining Framework has three pillars:</w:t>
                            </w:r>
                          </w:p>
                          <w:p w14:paraId="251556D9" w14:textId="677CA524" w:rsidR="00757255" w:rsidRPr="00D209D4" w:rsidRDefault="00757255" w:rsidP="00890DEA">
                            <w:pPr>
                              <w:pStyle w:val="Bulletsinatable"/>
                            </w:pPr>
                            <w:r w:rsidRPr="00D209D4">
                              <w:t>Pillar 1: Wages — increases in wages and conditions will be capped at a rate of growth of 2</w:t>
                            </w:r>
                            <w:r w:rsidR="00CB6A06">
                              <w:t> </w:t>
                            </w:r>
                            <w:r w:rsidRPr="00D209D4">
                              <w:t>per</w:t>
                            </w:r>
                            <w:r w:rsidR="00CB6A06">
                              <w:t> </w:t>
                            </w:r>
                            <w:r w:rsidRPr="00D209D4">
                              <w:t xml:space="preserve">cent </w:t>
                            </w:r>
                            <w:r>
                              <w:t xml:space="preserve">per annum </w:t>
                            </w:r>
                            <w:r w:rsidRPr="00D209D4">
                              <w:t>over the life of the agreement. In practice this means employee wages and conditions will be allowed to grow at this rate.</w:t>
                            </w:r>
                          </w:p>
                          <w:p w14:paraId="3EB18777" w14:textId="77777777" w:rsidR="00757255" w:rsidRPr="00D209D4" w:rsidRDefault="00757255" w:rsidP="00890DEA">
                            <w:pPr>
                              <w:pStyle w:val="Bulletsinatable"/>
                            </w:pPr>
                            <w:r w:rsidRPr="00D209D4">
                              <w:t>Pillar 2: Best Practice Employment Commitment — all public sector agencies will be required to make a Best Practice Employment Commitment which will outline measures to operationalise elements of the Government’s Public Sector Priorities that reflect good practice within Government and can be implemented operationally or without significant costs.</w:t>
                            </w:r>
                          </w:p>
                          <w:p w14:paraId="3BA6C8C2" w14:textId="77777777" w:rsidR="00757255" w:rsidRPr="00D209D4" w:rsidRDefault="00757255" w:rsidP="00890DEA">
                            <w:pPr>
                              <w:pStyle w:val="Bulletsinatable"/>
                            </w:pPr>
                            <w:r w:rsidRPr="00D209D4">
                              <w:t>Pillar 3: Additional strategic changes — additional changes to allowances and other conditions (not general wages) will only be allowed if the Government agrees that the changes will address key operational or strategic priorities for the agency, and/or one or more of the Public Sector Priorities.</w:t>
                            </w:r>
                          </w:p>
                          <w:p w14:paraId="08707CDE" w14:textId="77777777" w:rsidR="00757255" w:rsidRPr="00FE65FD" w:rsidRDefault="00757255" w:rsidP="00067B9E">
                            <w:pPr>
                              <w:pStyle w:val="Tabletext"/>
                            </w:pPr>
                            <w:r w:rsidRPr="00FE65FD">
                              <w:t>A ‘Secondary Pathway’ is also available for public sector agencies whose current enterprise agreement reaches its nominal expiry date on or before 30 June 2020 which permits one annual wage and allowance increase capped at 2.5 per cent (instead of at 2 per c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EB238B0" id="Text Box 280" o:spid="_x0000_s1085" type="#_x0000_t202" style="width:424.9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" fillcolor="white [3201]" strokecolor="#4d4d4d [3209]" strokeweight=".5pt">
                <v:textbox>
                  <w:txbxContent>
                    <w:p w14:paraId="0C4A9A7D" w14:textId="77777777" w:rsidR="00757255" w:rsidRPr="00D209D4" w:rsidRDefault="00757255" w:rsidP="00067B9E">
                      <w:pPr>
                        <w:pStyle w:val="Tabletext"/>
                      </w:pPr>
                      <w:r w:rsidRPr="00D209D4">
                        <w:t>The Victorian Government Wages Policy and Enterprise Bargaining Framework has three pillars:</w:t>
                      </w:r>
                    </w:p>
                    <w:p w14:paraId="251556D9" w14:textId="677CA524" w:rsidR="00757255" w:rsidRPr="00D209D4" w:rsidRDefault="00757255" w:rsidP="00890DEA">
                      <w:pPr>
                        <w:pStyle w:val="Bulletsinatable"/>
                      </w:pPr>
                      <w:r w:rsidRPr="00D209D4">
                        <w:t>Pillar 1: Wages — increases in wages and conditions will be capped at a rate of growth of 2</w:t>
                      </w:r>
                      <w:r w:rsidR="00CB6A06">
                        <w:t> </w:t>
                      </w:r>
                      <w:r w:rsidRPr="00D209D4">
                        <w:t>per</w:t>
                      </w:r>
                      <w:r w:rsidR="00CB6A06">
                        <w:t> </w:t>
                      </w:r>
                      <w:r w:rsidRPr="00D209D4">
                        <w:t xml:space="preserve">cent </w:t>
                      </w:r>
                      <w:r>
                        <w:t xml:space="preserve">per annum </w:t>
                      </w:r>
                      <w:r w:rsidRPr="00D209D4">
                        <w:t>over the life of the agreement. In practice this means employee wages and conditions will be allowed to grow at this rate.</w:t>
                      </w:r>
                    </w:p>
                    <w:p w14:paraId="3EB18777" w14:textId="77777777" w:rsidR="00757255" w:rsidRPr="00D209D4" w:rsidRDefault="00757255" w:rsidP="00890DEA">
                      <w:pPr>
                        <w:pStyle w:val="Bulletsinatable"/>
                      </w:pPr>
                      <w:r w:rsidRPr="00D209D4">
                        <w:t>Pillar 2: Best Practice Employment Commitment — all public sector agencies will be required to make a Best Practice Employment Commitment which will outline measures to operationalise elements of the Government’s Public Sector Priorities that reflect good practice within Government and can be implemented operationally or without significant costs.</w:t>
                      </w:r>
                    </w:p>
                    <w:p w14:paraId="3BA6C8C2" w14:textId="77777777" w:rsidR="00757255" w:rsidRPr="00D209D4" w:rsidRDefault="00757255" w:rsidP="00890DEA">
                      <w:pPr>
                        <w:pStyle w:val="Bulletsinatable"/>
                      </w:pPr>
                      <w:r w:rsidRPr="00D209D4">
                        <w:t>Pillar 3: Additional strategic changes — additional changes to allowances and other conditions (not general wages) will only be allowed if the Government agrees that the changes will address key operational or strategic priorities for the agency, and/or one or more of the Public Sector Priorities.</w:t>
                      </w:r>
                    </w:p>
                    <w:p w14:paraId="08707CDE" w14:textId="77777777" w:rsidR="00757255" w:rsidRPr="00FE65FD" w:rsidRDefault="00757255" w:rsidP="00067B9E">
                      <w:pPr>
                        <w:pStyle w:val="Tabletext"/>
                      </w:pPr>
                      <w:r w:rsidRPr="00FE65FD">
                        <w:t>A ‘Secondary Pathway’ is also available for public sector agencies whose current enterprise agreement reaches its nominal expiry date on or before 30 June 2020 which permits one annual wage and allowance increase capped at 2.5 per cent (instead of at 2 per cent).</w:t>
                      </w:r>
                    </w:p>
                  </w:txbxContent>
                </v:textbox>
                <w10:anchorlock/>
              </v:shape>
            </w:pict>
          </mc:Fallback>
        </mc:AlternateContent>
      </w:r>
      <w:r w:rsidR="00024EA8">
        <w:t xml:space="preserve">Source: </w:t>
      </w:r>
      <w:r w:rsidR="00024EA8" w:rsidRPr="00024EA8">
        <w:t xml:space="preserve">Industrial Relations Victoria, ‘Victorian Government Wages Policy,’ </w:t>
      </w:r>
      <w:r w:rsidR="00024EA8" w:rsidRPr="005B43C3">
        <w:rPr>
          <w:i/>
          <w:iCs/>
        </w:rPr>
        <w:t>Wages Policy and the Enterprise Bargaining Framework</w:t>
      </w:r>
      <w:r w:rsidR="00024EA8" w:rsidRPr="00024EA8">
        <w:t xml:space="preserve"> </w:t>
      </w:r>
      <w:r w:rsidR="0087647C">
        <w:t>(</w:t>
      </w:r>
      <w:r w:rsidR="005B43C3">
        <w:t xml:space="preserve">State Government of Victoria: </w:t>
      </w:r>
      <w:r w:rsidR="0087647C">
        <w:t xml:space="preserve">Melbourne, </w:t>
      </w:r>
      <w:r w:rsidR="00024EA8" w:rsidRPr="00024EA8">
        <w:t>Victoria</w:t>
      </w:r>
      <w:r w:rsidR="0087647C">
        <w:t>,</w:t>
      </w:r>
      <w:r w:rsidR="00024EA8" w:rsidRPr="00024EA8">
        <w:t xml:space="preserve"> 2019</w:t>
      </w:r>
      <w:r w:rsidR="0087647C">
        <w:t>)</w:t>
      </w:r>
      <w:r w:rsidR="00024EA8" w:rsidRPr="00024EA8">
        <w:t>.</w:t>
      </w:r>
    </w:p>
    <w:p w14:paraId="460EF420" w14:textId="4FB9482E" w:rsidR="008F236F" w:rsidRDefault="00CD756B" w:rsidP="00067B9E">
      <w:pPr>
        <w:pStyle w:val="Paragraph"/>
      </w:pPr>
      <w:r>
        <w:t>In considering the Wages Policy, the Tribunal was cognisant that c</w:t>
      </w:r>
      <w:r w:rsidR="00F1197C">
        <w:t>aution should be taken when comparing the Tribunal’s Determination</w:t>
      </w:r>
      <w:r w:rsidR="0009610C">
        <w:t xml:space="preserve">s with the changes in the growth of wages and conditions </w:t>
      </w:r>
      <w:r w:rsidR="00AF14C0">
        <w:t>under an enterprise agreement</w:t>
      </w:r>
      <w:r w:rsidR="005B43C3">
        <w:t>, as the</w:t>
      </w:r>
      <w:r w:rsidR="00976F4B">
        <w:t xml:space="preserve"> period to which a Determination from the Tribunal applies is generally different from an </w:t>
      </w:r>
      <w:r w:rsidR="001B23EB">
        <w:t>enterprise agreement</w:t>
      </w:r>
      <w:r w:rsidR="005B43C3">
        <w:t>.</w:t>
      </w:r>
      <w:r w:rsidR="00976F4B">
        <w:t xml:space="preserve"> </w:t>
      </w:r>
      <w:r w:rsidR="005B43C3">
        <w:t xml:space="preserve">An </w:t>
      </w:r>
      <w:r w:rsidR="001B23EB">
        <w:t>enterprise agreement</w:t>
      </w:r>
      <w:r w:rsidR="00350690">
        <w:t xml:space="preserve"> </w:t>
      </w:r>
      <w:r w:rsidR="00976F4B">
        <w:t>is</w:t>
      </w:r>
      <w:r w:rsidR="005B43C3">
        <w:t xml:space="preserve"> typically</w:t>
      </w:r>
      <w:r w:rsidR="00976F4B">
        <w:t xml:space="preserve"> set for a period of </w:t>
      </w:r>
      <w:r w:rsidR="00025ED1">
        <w:t>between one and</w:t>
      </w:r>
      <w:r w:rsidR="00976F4B">
        <w:t xml:space="preserve"> four years, and annual wage adjustments are agreed at the time </w:t>
      </w:r>
      <w:r w:rsidR="001B23EB">
        <w:t>it</w:t>
      </w:r>
      <w:r w:rsidR="00976F4B">
        <w:t xml:space="preserve"> is signed.</w:t>
      </w:r>
      <w:r w:rsidR="005B43C3">
        <w:t xml:space="preserve"> </w:t>
      </w:r>
      <w:r w:rsidR="00F34144">
        <w:t>In comparison, u</w:t>
      </w:r>
      <w:r w:rsidR="00CD5932">
        <w:t xml:space="preserve">nder </w:t>
      </w:r>
      <w:r w:rsidR="00E11CDF">
        <w:t xml:space="preserve">section </w:t>
      </w:r>
      <w:r w:rsidR="00BA3809">
        <w:t>19</w:t>
      </w:r>
      <w:r w:rsidR="00E11CDF">
        <w:t xml:space="preserve"> of </w:t>
      </w:r>
      <w:r w:rsidR="00CD5932">
        <w:t xml:space="preserve">the VIRTIPS Act, the Tribunal </w:t>
      </w:r>
      <w:r w:rsidR="005B43C3">
        <w:t>must</w:t>
      </w:r>
      <w:r w:rsidR="00CD5932">
        <w:t xml:space="preserve"> make a comprehensive Determination </w:t>
      </w:r>
      <w:r w:rsidR="00E11CDF">
        <w:t>of executive remuneration bands for executives</w:t>
      </w:r>
      <w:r w:rsidR="007B2B74">
        <w:t xml:space="preserve"> in prescribed public entities</w:t>
      </w:r>
      <w:r w:rsidR="00FB2914">
        <w:t>. While the Tribunal may</w:t>
      </w:r>
      <w:r w:rsidR="00746860">
        <w:t xml:space="preserve"> elect to</w:t>
      </w:r>
      <w:r w:rsidR="00FB2914">
        <w:t xml:space="preserve"> phase </w:t>
      </w:r>
      <w:r w:rsidR="00746860">
        <w:t xml:space="preserve">in changes to bands over time, it is also required to consider making annual adjustments to </w:t>
      </w:r>
      <w:r w:rsidR="00843F7A">
        <w:t>the bands, noting that it cannot make an annual adjustment if a Determination has been made in the preceding nine months (s</w:t>
      </w:r>
      <w:r w:rsidR="00BA3809">
        <w:t>20</w:t>
      </w:r>
      <w:r w:rsidR="008D37DA">
        <w:t xml:space="preserve"> of the VIRTIPS Act). </w:t>
      </w:r>
    </w:p>
    <w:p w14:paraId="2AB62359" w14:textId="2876E646" w:rsidR="00024EA8" w:rsidRDefault="00024EA8" w:rsidP="00F65785">
      <w:pPr>
        <w:sectPr w:rsidR="00024EA8" w:rsidSect="008D6E90">
          <w:type w:val="oddPage"/>
          <w:pgSz w:w="11900" w:h="16840"/>
          <w:pgMar w:top="1701" w:right="1701" w:bottom="1559" w:left="1701" w:header="709" w:footer="709" w:gutter="0"/>
          <w:cols w:space="708"/>
          <w:titlePg/>
          <w:docGrid w:linePitch="272"/>
        </w:sectPr>
      </w:pPr>
    </w:p>
    <w:p w14:paraId="29C89870" w14:textId="60BD6E26" w:rsidR="002D4A56" w:rsidRDefault="006F0056" w:rsidP="00067B9E">
      <w:pPr>
        <w:pStyle w:val="Chapterheading"/>
      </w:pPr>
      <w:bookmarkStart w:id="198" w:name="_Toc33609463"/>
      <w:bookmarkStart w:id="199" w:name="_Toc35006409"/>
      <w:bookmarkStart w:id="200" w:name="_Toc59090153"/>
      <w:bookmarkStart w:id="201" w:name="_Hlk29198881"/>
      <w:r>
        <w:lastRenderedPageBreak/>
        <w:t>7</w:t>
      </w:r>
      <w:r w:rsidR="008D6E90">
        <w:tab/>
      </w:r>
      <w:r w:rsidR="002D4A56">
        <w:t>Tribunal’s</w:t>
      </w:r>
      <w:r w:rsidR="008D6E90">
        <w:t xml:space="preserve"> </w:t>
      </w:r>
      <w:r w:rsidR="002D4A56" w:rsidRPr="00474C24">
        <w:t>considerations</w:t>
      </w:r>
      <w:r w:rsidR="00323E82" w:rsidRPr="00474C24">
        <w:t xml:space="preserve"> </w:t>
      </w:r>
      <w:r w:rsidR="002D4A56">
        <w:br/>
      </w:r>
      <w:r w:rsidR="002D4A56" w:rsidRPr="00544C50">
        <w:rPr>
          <w:noProof/>
        </w:rPr>
        <w:drawing>
          <wp:inline distT="0" distB="0" distL="0" distR="0" wp14:anchorId="2A4F9437" wp14:editId="231695B5">
            <wp:extent cx="2218055" cy="2546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198"/>
      <w:bookmarkEnd w:id="199"/>
      <w:bookmarkEnd w:id="200"/>
    </w:p>
    <w:p w14:paraId="7176D424" w14:textId="27AFA663" w:rsidR="00F65785" w:rsidRPr="00230FB8" w:rsidRDefault="00F65785" w:rsidP="00710420">
      <w:pPr>
        <w:pStyle w:val="Paragraph"/>
      </w:pPr>
      <w:bookmarkStart w:id="202" w:name="_Toc344555"/>
      <w:bookmarkStart w:id="203" w:name="_Toc27553977"/>
      <w:bookmarkEnd w:id="2"/>
      <w:bookmarkEnd w:id="201"/>
      <w:r w:rsidRPr="00230FB8">
        <w:t xml:space="preserve">The Tribunal now turns to </w:t>
      </w:r>
      <w:r w:rsidR="0019180D">
        <w:t>determining</w:t>
      </w:r>
      <w:r w:rsidR="000E2671">
        <w:t xml:space="preserve"> </w:t>
      </w:r>
      <w:r w:rsidR="00E65ACB">
        <w:t xml:space="preserve">the </w:t>
      </w:r>
      <w:r w:rsidRPr="00230FB8">
        <w:t xml:space="preserve">structure and values of the remuneration bands for executives employed in </w:t>
      </w:r>
      <w:r w:rsidR="008C74ED">
        <w:t>prescribed public entities</w:t>
      </w:r>
      <w:r w:rsidRPr="00230FB8">
        <w:t xml:space="preserve">. </w:t>
      </w:r>
    </w:p>
    <w:p w14:paraId="76B54B4F" w14:textId="2F9C5995" w:rsidR="00F65785" w:rsidRPr="00230FB8" w:rsidRDefault="00F65785" w:rsidP="008C74ED">
      <w:pPr>
        <w:pStyle w:val="Parabeforeabulletlist"/>
      </w:pPr>
      <w:r w:rsidRPr="00230FB8">
        <w:t xml:space="preserve">In making its Determination, the Tribunal considered the legislative requirements set out in the VIRTIPS Act. </w:t>
      </w:r>
      <w:r w:rsidR="001B51B2">
        <w:t>As earlier indicated, th</w:t>
      </w:r>
      <w:r w:rsidRPr="00230FB8">
        <w:t>ese are:</w:t>
      </w:r>
    </w:p>
    <w:p w14:paraId="24170306" w14:textId="070698AA" w:rsidR="00F65785" w:rsidRPr="00230FB8" w:rsidRDefault="00F65785" w:rsidP="00067B9E">
      <w:pPr>
        <w:pStyle w:val="VIRTBulletpoints"/>
      </w:pPr>
      <w:r w:rsidRPr="00230FB8">
        <w:t>the role of executives and existing remuneration provided to executives (s</w:t>
      </w:r>
      <w:r w:rsidR="00556C02">
        <w:t>19</w:t>
      </w:r>
      <w:r w:rsidRPr="00230FB8">
        <w:t>(1)(a))</w:t>
      </w:r>
      <w:r w:rsidR="00330414">
        <w:t xml:space="preserve"> (</w:t>
      </w:r>
      <w:r w:rsidR="003653AF">
        <w:t>chapters 3 and 4)</w:t>
      </w:r>
    </w:p>
    <w:p w14:paraId="21DBB142" w14:textId="0571D996" w:rsidR="00F65785" w:rsidRPr="00230FB8" w:rsidRDefault="00F65785" w:rsidP="00067B9E">
      <w:pPr>
        <w:pStyle w:val="VIRTBulletpoints"/>
      </w:pPr>
      <w:r w:rsidRPr="00230FB8">
        <w:t>any statement or policy issued by the Government of Victoria which is in force with respect to its Wages Policy (or equivalent) and the remuneration and allowances of any specified occupational group (s24(2)(a))</w:t>
      </w:r>
      <w:r w:rsidR="003653AF">
        <w:t xml:space="preserve"> (chapter 6)</w:t>
      </w:r>
    </w:p>
    <w:p w14:paraId="042BEDAC" w14:textId="7EA943A2" w:rsidR="00F65785" w:rsidRPr="00230FB8" w:rsidRDefault="00F65785" w:rsidP="00067B9E">
      <w:pPr>
        <w:pStyle w:val="VIRTBulletpoints"/>
      </w:pPr>
      <w:r w:rsidRPr="00230FB8">
        <w:t xml:space="preserve">the financial position and fiscal strategy of the State of Victoria (s24(2)(b)) </w:t>
      </w:r>
      <w:r w:rsidR="003653AF">
        <w:t>(chapt</w:t>
      </w:r>
      <w:r w:rsidR="0085733B">
        <w:t>er 6)</w:t>
      </w:r>
    </w:p>
    <w:p w14:paraId="244997E8" w14:textId="4DE843B6" w:rsidR="00F65785" w:rsidRPr="00230FB8" w:rsidRDefault="00F65785" w:rsidP="00067B9E">
      <w:pPr>
        <w:pStyle w:val="VIRTBulletpoints"/>
      </w:pPr>
      <w:r w:rsidRPr="00230FB8">
        <w:t>current and projected economic conditions and trends (s24(2)(c))</w:t>
      </w:r>
      <w:r w:rsidR="0085733B">
        <w:t xml:space="preserve"> (chapter 6)</w:t>
      </w:r>
    </w:p>
    <w:p w14:paraId="36557081" w14:textId="28CE40A6" w:rsidR="00F65785" w:rsidRPr="00230FB8" w:rsidRDefault="00F65785" w:rsidP="00067B9E">
      <w:pPr>
        <w:pStyle w:val="VIRTBulletpoints"/>
      </w:pPr>
      <w:r w:rsidRPr="00230FB8">
        <w:t>submissions received in relation to the proposed Determination (s24(2)(d))</w:t>
      </w:r>
      <w:r w:rsidR="0085733B">
        <w:t xml:space="preserve"> (discussed throughout the </w:t>
      </w:r>
      <w:r w:rsidR="002F546A">
        <w:t>Statement of Reasons</w:t>
      </w:r>
      <w:r w:rsidR="0085733B">
        <w:t>)</w:t>
      </w:r>
      <w:r w:rsidRPr="00230FB8">
        <w:t>.</w:t>
      </w:r>
    </w:p>
    <w:p w14:paraId="0F66624F" w14:textId="56A32EE5" w:rsidR="001008A1" w:rsidRPr="00230FB8" w:rsidRDefault="001008A1" w:rsidP="001008A1">
      <w:pPr>
        <w:pStyle w:val="Paragraph"/>
      </w:pPr>
      <w:r>
        <w:t xml:space="preserve">In addition, the Tribunal considered the characteristics of the public sector executive labour market (chapter 5). </w:t>
      </w:r>
    </w:p>
    <w:p w14:paraId="24C31A5C" w14:textId="1197994A" w:rsidR="00F65785" w:rsidRPr="00230FB8" w:rsidRDefault="00F65785" w:rsidP="00067B9E">
      <w:pPr>
        <w:pStyle w:val="Paragraph"/>
      </w:pPr>
      <w:r w:rsidRPr="00230FB8">
        <w:t>This chapter analyses</w:t>
      </w:r>
      <w:r w:rsidR="007269A5">
        <w:t xml:space="preserve"> </w:t>
      </w:r>
      <w:r w:rsidRPr="00230FB8">
        <w:t xml:space="preserve">options </w:t>
      </w:r>
      <w:r w:rsidR="007269A5">
        <w:t xml:space="preserve">and sets out the rationale </w:t>
      </w:r>
      <w:r w:rsidRPr="00230FB8">
        <w:t xml:space="preserve">for the new </w:t>
      </w:r>
      <w:r w:rsidR="00D3374E">
        <w:t xml:space="preserve">public entity </w:t>
      </w:r>
      <w:r w:rsidRPr="00230FB8">
        <w:t xml:space="preserve">executive remuneration framework. </w:t>
      </w:r>
    </w:p>
    <w:p w14:paraId="6BD6F44A" w14:textId="6D69CDF2" w:rsidR="00AB1AB2" w:rsidRDefault="006F0056" w:rsidP="00071E95">
      <w:pPr>
        <w:pStyle w:val="VIRTHeading2"/>
      </w:pPr>
      <w:bookmarkStart w:id="204" w:name="_Toc33609464"/>
      <w:bookmarkStart w:id="205" w:name="_Toc35006410"/>
      <w:bookmarkStart w:id="206" w:name="_Toc59090154"/>
      <w:r>
        <w:lastRenderedPageBreak/>
        <w:t>7</w:t>
      </w:r>
      <w:r w:rsidR="00F65785" w:rsidRPr="00230FB8">
        <w:t>.1</w:t>
      </w:r>
      <w:bookmarkEnd w:id="204"/>
      <w:bookmarkEnd w:id="205"/>
      <w:r w:rsidR="00B90941">
        <w:tab/>
      </w:r>
      <w:r w:rsidR="00BE5CE8">
        <w:t>Concurrent executive employment reforms</w:t>
      </w:r>
      <w:bookmarkEnd w:id="202"/>
      <w:bookmarkEnd w:id="203"/>
      <w:bookmarkEnd w:id="206"/>
    </w:p>
    <w:p w14:paraId="47E73A32" w14:textId="7978306D" w:rsidR="006D4AD2" w:rsidRDefault="007767AE" w:rsidP="004B2F42">
      <w:pPr>
        <w:pStyle w:val="Parabeforeabulletlist"/>
        <w:keepNext/>
      </w:pPr>
      <w:r>
        <w:t>As part of its deli</w:t>
      </w:r>
      <w:r w:rsidR="00E94172">
        <w:t xml:space="preserve">berations, the Tribunal </w:t>
      </w:r>
      <w:r w:rsidR="00AE2FBA">
        <w:t>was c</w:t>
      </w:r>
      <w:r w:rsidR="00E01E81">
        <w:t>ognisant of</w:t>
      </w:r>
      <w:r w:rsidR="007F32B5">
        <w:t xml:space="preserve"> concurrent</w:t>
      </w:r>
      <w:r w:rsidR="474C229D" w:rsidDel="007F32B5">
        <w:t xml:space="preserve"> </w:t>
      </w:r>
      <w:r w:rsidR="00665956">
        <w:t xml:space="preserve">executive workforce reforms </w:t>
      </w:r>
      <w:r w:rsidR="00423895">
        <w:t xml:space="preserve">affecting prescribed public entities </w:t>
      </w:r>
      <w:r w:rsidR="00665956">
        <w:t xml:space="preserve">being </w:t>
      </w:r>
      <w:r w:rsidR="009476C6">
        <w:t xml:space="preserve">carried out </w:t>
      </w:r>
      <w:r w:rsidR="004707EC">
        <w:t>by the Victorian Government</w:t>
      </w:r>
      <w:r w:rsidR="00D17C6E">
        <w:t>, in particular</w:t>
      </w:r>
      <w:r w:rsidR="00B9532B">
        <w:t>:</w:t>
      </w:r>
    </w:p>
    <w:p w14:paraId="6BC7169D" w14:textId="2A28ACA5" w:rsidR="00B9532B" w:rsidRDefault="00B268F6" w:rsidP="002576B2">
      <w:pPr>
        <w:pStyle w:val="VIRTBulletpoints"/>
      </w:pPr>
      <w:r>
        <w:t xml:space="preserve">the </w:t>
      </w:r>
      <w:r w:rsidR="00FB4DBE">
        <w:t xml:space="preserve">completion of </w:t>
      </w:r>
      <w:r w:rsidR="00A908B9">
        <w:t xml:space="preserve">the </w:t>
      </w:r>
      <w:r>
        <w:t>PEECF and the commencement of its roll-out across the public sector</w:t>
      </w:r>
    </w:p>
    <w:p w14:paraId="78156A59" w14:textId="6BBEBA12" w:rsidR="00FB4DBE" w:rsidRDefault="00B268F6" w:rsidP="002576B2">
      <w:pPr>
        <w:pStyle w:val="VIRTBulletpoints"/>
      </w:pPr>
      <w:r>
        <w:t xml:space="preserve">changes to the PEER </w:t>
      </w:r>
      <w:r w:rsidR="009F72D8">
        <w:t>P</w:t>
      </w:r>
      <w:r>
        <w:t>olicy.</w:t>
      </w:r>
    </w:p>
    <w:p w14:paraId="1DB68A04" w14:textId="7862E9F6" w:rsidR="00317C0D" w:rsidRDefault="00317C0D" w:rsidP="00317C0D">
      <w:pPr>
        <w:pStyle w:val="VIRTHeading3"/>
      </w:pPr>
      <w:r>
        <w:t>Public Entity Executive Classification Framework</w:t>
      </w:r>
    </w:p>
    <w:p w14:paraId="04702464" w14:textId="015D1F77" w:rsidR="00745061" w:rsidRDefault="00745061" w:rsidP="00FD5EFE">
      <w:pPr>
        <w:pStyle w:val="Paragraph"/>
      </w:pPr>
      <w:r>
        <w:t xml:space="preserve">In </w:t>
      </w:r>
      <w:r w:rsidR="00D63E6B" w:rsidRPr="00F22C89">
        <w:t>December 2020</w:t>
      </w:r>
      <w:r>
        <w:t>, the VPSC issued the PEECF</w:t>
      </w:r>
      <w:r w:rsidR="00523666">
        <w:t>. The PEECF is the Victorian Government’s first whole-of-government system for objectively and transparently comparing executive roles across public entities.</w:t>
      </w:r>
    </w:p>
    <w:p w14:paraId="3FABD40B" w14:textId="58251305" w:rsidR="001F4F1C" w:rsidRDefault="00B268F6" w:rsidP="00FD5EFE">
      <w:pPr>
        <w:pStyle w:val="Paragraph"/>
      </w:pPr>
      <w:r>
        <w:t xml:space="preserve">The VPSC’s PEECF </w:t>
      </w:r>
      <w:r w:rsidR="00E63506">
        <w:t>int</w:t>
      </w:r>
      <w:r w:rsidR="005071C6">
        <w:t>roduces a three-</w:t>
      </w:r>
      <w:r w:rsidR="00E05DB9">
        <w:t>band</w:t>
      </w:r>
      <w:r w:rsidR="005071C6">
        <w:t xml:space="preserve"> classification structure</w:t>
      </w:r>
      <w:r w:rsidR="00081CE2">
        <w:t xml:space="preserve"> for public entity executives</w:t>
      </w:r>
      <w:r w:rsidR="00841CCD">
        <w:t xml:space="preserve"> and </w:t>
      </w:r>
      <w:r w:rsidR="00081CE2">
        <w:t>provides a</w:t>
      </w:r>
      <w:r w:rsidR="00841CCD">
        <w:t xml:space="preserve"> methodology for evaluating the work</w:t>
      </w:r>
      <w:r w:rsidR="00B659CE">
        <w:t xml:space="preserve"> </w:t>
      </w:r>
      <w:r w:rsidR="00841CCD">
        <w:t xml:space="preserve">value of each executive role </w:t>
      </w:r>
      <w:r w:rsidR="00001245">
        <w:t>and</w:t>
      </w:r>
      <w:r w:rsidR="00081CE2">
        <w:t xml:space="preserve"> determin</w:t>
      </w:r>
      <w:r w:rsidR="0039244E">
        <w:t>ing</w:t>
      </w:r>
      <w:r w:rsidR="00001245">
        <w:t xml:space="preserve"> the relevant</w:t>
      </w:r>
      <w:r w:rsidR="00081CE2">
        <w:t xml:space="preserve"> band</w:t>
      </w:r>
      <w:r w:rsidR="00081CE2" w:rsidDel="00607859">
        <w:t>.</w:t>
      </w:r>
    </w:p>
    <w:p w14:paraId="26FEC644" w14:textId="180936E7" w:rsidR="00E63506" w:rsidRDefault="003E61AF" w:rsidP="00FD5EFE">
      <w:pPr>
        <w:pStyle w:val="Paragraph"/>
      </w:pPr>
      <w:r>
        <w:t xml:space="preserve">The PEECF was based on, and aligns closely to, the VPS Executive Classification Framework. However, some modifications were made to better reflect the accountabilities and responsibilities of public entity CEOs and other executives. </w:t>
      </w:r>
    </w:p>
    <w:p w14:paraId="6660D02E" w14:textId="5D5421FB" w:rsidR="00E657A5" w:rsidRDefault="000B067F" w:rsidP="000B067F">
      <w:pPr>
        <w:pStyle w:val="Paragraph"/>
      </w:pPr>
      <w:r>
        <w:t>The classification band to which an executive role is assigned is determined by</w:t>
      </w:r>
      <w:r w:rsidRPr="00C24096">
        <w:t xml:space="preserve"> a work value score</w:t>
      </w:r>
      <w:r>
        <w:t xml:space="preserve"> for that role</w:t>
      </w:r>
      <w:r w:rsidRPr="00C24096">
        <w:t>.</w:t>
      </w:r>
      <w:r>
        <w:t xml:space="preserve"> Work value scores are calculated by </w:t>
      </w:r>
      <w:r w:rsidRPr="00C24096">
        <w:t>assess</w:t>
      </w:r>
      <w:r>
        <w:t>ing</w:t>
      </w:r>
      <w:r w:rsidRPr="00C24096">
        <w:t xml:space="preserve"> </w:t>
      </w:r>
      <w:r>
        <w:t xml:space="preserve">each executive role </w:t>
      </w:r>
      <w:r w:rsidRPr="00C24096">
        <w:t>against eight competencies, with the methodology providing for a score of</w:t>
      </w:r>
      <w:r>
        <w:t> </w:t>
      </w:r>
      <w:r w:rsidR="00D637F5" w:rsidRPr="00C24096">
        <w:t>1,</w:t>
      </w:r>
      <w:r w:rsidR="00D637F5">
        <w:t> </w:t>
      </w:r>
      <w:r w:rsidR="00D637F5" w:rsidRPr="00C24096">
        <w:t>3,</w:t>
      </w:r>
      <w:r w:rsidR="00D637F5">
        <w:t> </w:t>
      </w:r>
      <w:r w:rsidR="00D637F5" w:rsidRPr="00C24096">
        <w:t>5</w:t>
      </w:r>
      <w:r>
        <w:t> </w:t>
      </w:r>
      <w:r w:rsidRPr="00C24096">
        <w:t>or</w:t>
      </w:r>
      <w:r>
        <w:t xml:space="preserve"> </w:t>
      </w:r>
      <w:r w:rsidR="00D637F5" w:rsidRPr="00C24096">
        <w:t>7</w:t>
      </w:r>
      <w:r w:rsidRPr="00C24096">
        <w:t xml:space="preserve"> against each competency. The final tally is </w:t>
      </w:r>
      <w:r>
        <w:t>the</w:t>
      </w:r>
      <w:r w:rsidRPr="00C24096">
        <w:t xml:space="preserve"> work value score</w:t>
      </w:r>
      <w:r w:rsidR="00C30B21">
        <w:t xml:space="preserve">, with a minimum score </w:t>
      </w:r>
      <w:r w:rsidR="0071714B">
        <w:t xml:space="preserve">of 21 points </w:t>
      </w:r>
      <w:r w:rsidR="00C30B21">
        <w:t>required</w:t>
      </w:r>
      <w:r w:rsidR="0071714B">
        <w:t xml:space="preserve"> for the role to be classified as an executive</w:t>
      </w:r>
      <w:r>
        <w:t>. The classification bands and associated work value score ranges are summarised in table 7.</w:t>
      </w:r>
      <w:r w:rsidR="004054D8">
        <w:t>1</w:t>
      </w:r>
      <w:r w:rsidR="0027751A">
        <w:t>.</w:t>
      </w:r>
    </w:p>
    <w:p w14:paraId="3439EEE2" w14:textId="5E75A3A6" w:rsidR="000B067F" w:rsidRPr="00F75F31" w:rsidRDefault="000B067F" w:rsidP="00674B47">
      <w:pPr>
        <w:pStyle w:val="Tableheading"/>
        <w:keepNext/>
      </w:pPr>
      <w:bookmarkStart w:id="207" w:name="_Toc59127477"/>
      <w:r w:rsidRPr="00F75F31">
        <w:lastRenderedPageBreak/>
        <w:t xml:space="preserve">Table </w:t>
      </w:r>
      <w:r>
        <w:t>7</w:t>
      </w:r>
      <w:r w:rsidRPr="00F75F31">
        <w:t>.</w:t>
      </w:r>
      <w:r w:rsidR="004054D8">
        <w:t>1</w:t>
      </w:r>
      <w:r w:rsidRPr="00F75F31">
        <w:t xml:space="preserve">: classification framework </w:t>
      </w:r>
      <w:r>
        <w:t xml:space="preserve">for public entity executives </w:t>
      </w:r>
      <w:r w:rsidRPr="00F75F31">
        <w:t xml:space="preserve">and </w:t>
      </w:r>
      <w:r>
        <w:t xml:space="preserve">associated </w:t>
      </w:r>
      <w:r w:rsidRPr="00F75F31">
        <w:t>work value scores</w:t>
      </w:r>
      <w:bookmarkEnd w:id="207"/>
      <w:r w:rsidRPr="00F75F31">
        <w:t xml:space="preserve"> </w:t>
      </w:r>
    </w:p>
    <w:tbl>
      <w:tblPr>
        <w:tblStyle w:val="Style1"/>
        <w:tblW w:w="8505" w:type="dxa"/>
        <w:tblLook w:val="04A0" w:firstRow="1" w:lastRow="0" w:firstColumn="1" w:lastColumn="0" w:noHBand="0" w:noVBand="1"/>
      </w:tblPr>
      <w:tblGrid>
        <w:gridCol w:w="4111"/>
        <w:gridCol w:w="4394"/>
      </w:tblGrid>
      <w:tr w:rsidR="000B067F" w:rsidRPr="00F75F31" w14:paraId="613DD5FD" w14:textId="77777777" w:rsidTr="009A027A">
        <w:trPr>
          <w:cnfStyle w:val="100000000000" w:firstRow="1" w:lastRow="0" w:firstColumn="0" w:lastColumn="0" w:oddVBand="0" w:evenVBand="0" w:oddHBand="0" w:evenHBand="0" w:firstRowFirstColumn="0" w:firstRowLastColumn="0" w:lastRowFirstColumn="0" w:lastRowLastColumn="0"/>
          <w:trHeight w:val="355"/>
        </w:trPr>
        <w:tc>
          <w:tcPr>
            <w:tcW w:w="4111" w:type="dxa"/>
          </w:tcPr>
          <w:p w14:paraId="3E54105E" w14:textId="77777777" w:rsidR="000B067F" w:rsidRPr="00CB736A" w:rsidRDefault="000B067F" w:rsidP="00607859">
            <w:pPr>
              <w:pStyle w:val="Tabletext"/>
              <w:keepNext/>
              <w:rPr>
                <w:b w:val="0"/>
                <w:color w:val="FFFFFF" w:themeColor="background1"/>
              </w:rPr>
            </w:pPr>
            <w:r w:rsidRPr="00CB736A">
              <w:rPr>
                <w:color w:val="FFFFFF" w:themeColor="background1"/>
              </w:rPr>
              <w:t>Band</w:t>
            </w:r>
          </w:p>
        </w:tc>
        <w:tc>
          <w:tcPr>
            <w:tcW w:w="4394" w:type="dxa"/>
          </w:tcPr>
          <w:p w14:paraId="3A04B26D" w14:textId="77777777" w:rsidR="000B067F" w:rsidRPr="00CB736A" w:rsidRDefault="000B067F" w:rsidP="00607859">
            <w:pPr>
              <w:pStyle w:val="Tabletext"/>
              <w:keepNext/>
              <w:jc w:val="right"/>
              <w:rPr>
                <w:b w:val="0"/>
                <w:color w:val="FFFFFF" w:themeColor="background1"/>
              </w:rPr>
            </w:pPr>
            <w:r w:rsidRPr="00CB736A">
              <w:rPr>
                <w:color w:val="FFFFFF" w:themeColor="background1"/>
              </w:rPr>
              <w:t>Work value score range</w:t>
            </w:r>
          </w:p>
        </w:tc>
      </w:tr>
      <w:tr w:rsidR="000B067F" w:rsidRPr="00F75F31" w14:paraId="6DDB9175" w14:textId="77777777" w:rsidTr="009A027A">
        <w:trPr>
          <w:trHeight w:val="548"/>
        </w:trPr>
        <w:tc>
          <w:tcPr>
            <w:tcW w:w="4111" w:type="dxa"/>
          </w:tcPr>
          <w:p w14:paraId="1C473550" w14:textId="77777777" w:rsidR="000B067F" w:rsidRPr="00F75F31" w:rsidRDefault="000B067F" w:rsidP="00E72FBC">
            <w:pPr>
              <w:pStyle w:val="Tabletext"/>
              <w:keepNext/>
              <w:rPr>
                <w:i/>
              </w:rPr>
            </w:pPr>
            <w:r>
              <w:t>PESES-1</w:t>
            </w:r>
          </w:p>
        </w:tc>
        <w:tc>
          <w:tcPr>
            <w:tcW w:w="4394" w:type="dxa"/>
          </w:tcPr>
          <w:p w14:paraId="72D4EED7" w14:textId="4D9C5BE5" w:rsidR="000B067F" w:rsidRPr="00F75F31" w:rsidRDefault="000B067F" w:rsidP="00E72FBC">
            <w:pPr>
              <w:pStyle w:val="Tabletext"/>
              <w:keepNext/>
              <w:jc w:val="right"/>
            </w:pPr>
            <w:r w:rsidRPr="00F75F31">
              <w:t>21 to 35</w:t>
            </w:r>
          </w:p>
        </w:tc>
      </w:tr>
      <w:tr w:rsidR="000B067F" w:rsidRPr="00F75F31" w14:paraId="618D70BA" w14:textId="77777777" w:rsidTr="009A027A">
        <w:trPr>
          <w:trHeight w:val="600"/>
        </w:trPr>
        <w:tc>
          <w:tcPr>
            <w:tcW w:w="4111" w:type="dxa"/>
          </w:tcPr>
          <w:p w14:paraId="1B683050" w14:textId="77777777" w:rsidR="000B067F" w:rsidRPr="00F75F31" w:rsidRDefault="000B067F" w:rsidP="00E72FBC">
            <w:pPr>
              <w:pStyle w:val="Tabletext"/>
              <w:keepNext/>
              <w:rPr>
                <w:i/>
              </w:rPr>
            </w:pPr>
            <w:r>
              <w:t>PESES-2</w:t>
            </w:r>
          </w:p>
        </w:tc>
        <w:tc>
          <w:tcPr>
            <w:tcW w:w="4394" w:type="dxa"/>
          </w:tcPr>
          <w:p w14:paraId="07123BD1" w14:textId="77777777" w:rsidR="000B067F" w:rsidRPr="00F75F31" w:rsidRDefault="000B067F" w:rsidP="00E72FBC">
            <w:pPr>
              <w:pStyle w:val="Tabletext"/>
              <w:keepNext/>
              <w:jc w:val="right"/>
            </w:pPr>
            <w:r w:rsidRPr="00F75F31">
              <w:t>36 to 47</w:t>
            </w:r>
          </w:p>
        </w:tc>
      </w:tr>
      <w:tr w:rsidR="000B067F" w:rsidRPr="00F75F31" w14:paraId="642A9FAD" w14:textId="77777777" w:rsidTr="009A027A">
        <w:trPr>
          <w:trHeight w:val="508"/>
        </w:trPr>
        <w:tc>
          <w:tcPr>
            <w:tcW w:w="4111" w:type="dxa"/>
          </w:tcPr>
          <w:p w14:paraId="0A2A8B6E" w14:textId="77777777" w:rsidR="000B067F" w:rsidRPr="00F75F31" w:rsidRDefault="000B067F" w:rsidP="00E72FBC">
            <w:pPr>
              <w:pStyle w:val="Tabletext"/>
              <w:keepNext/>
              <w:rPr>
                <w:i/>
              </w:rPr>
            </w:pPr>
            <w:r>
              <w:t>PESES-3</w:t>
            </w:r>
          </w:p>
        </w:tc>
        <w:tc>
          <w:tcPr>
            <w:tcW w:w="4394" w:type="dxa"/>
          </w:tcPr>
          <w:p w14:paraId="1D33B81B" w14:textId="77777777" w:rsidR="000B067F" w:rsidRPr="00F75F31" w:rsidRDefault="000B067F" w:rsidP="00E72FBC">
            <w:pPr>
              <w:pStyle w:val="Tabletext"/>
              <w:keepNext/>
              <w:jc w:val="right"/>
            </w:pPr>
            <w:r w:rsidRPr="00F75F31">
              <w:t>48 to 56</w:t>
            </w:r>
          </w:p>
        </w:tc>
      </w:tr>
    </w:tbl>
    <w:p w14:paraId="523C8EB5" w14:textId="55F05DDA" w:rsidR="000B067F" w:rsidRDefault="000B067F" w:rsidP="000B067F">
      <w:pPr>
        <w:pStyle w:val="Sourcefortablesfigures"/>
      </w:pPr>
      <w:r w:rsidRPr="00F75F31">
        <w:t xml:space="preserve">Source: </w:t>
      </w:r>
      <w:r w:rsidR="0058089F">
        <w:t xml:space="preserve">PEECF. </w:t>
      </w:r>
    </w:p>
    <w:p w14:paraId="48F83A6F" w14:textId="04A1D294" w:rsidR="00E63506" w:rsidRDefault="00F772C2" w:rsidP="00C04467">
      <w:pPr>
        <w:pStyle w:val="VIRTHeading3"/>
        <w:keepNext/>
      </w:pPr>
      <w:r>
        <w:t xml:space="preserve">Changes to the </w:t>
      </w:r>
      <w:r w:rsidR="00A63B5F">
        <w:t>PEER Policy</w:t>
      </w:r>
      <w:r w:rsidR="00EB4544">
        <w:t xml:space="preserve"> </w:t>
      </w:r>
    </w:p>
    <w:p w14:paraId="25937CFB" w14:textId="7DC510A8" w:rsidR="00D52DFA" w:rsidRDefault="00F772C2" w:rsidP="003E61AF">
      <w:pPr>
        <w:pStyle w:val="Paragraph"/>
      </w:pPr>
      <w:r>
        <w:t xml:space="preserve">In </w:t>
      </w:r>
      <w:r w:rsidR="00BA164A" w:rsidRPr="00BA7842">
        <w:t>December</w:t>
      </w:r>
      <w:r w:rsidR="00391C55" w:rsidRPr="00BA7842">
        <w:t xml:space="preserve"> 2020</w:t>
      </w:r>
      <w:r w:rsidR="00391C55">
        <w:t xml:space="preserve">, </w:t>
      </w:r>
      <w:r w:rsidR="00D85E55" w:rsidRPr="00F37E6A">
        <w:t>the Victorian Government</w:t>
      </w:r>
      <w:r w:rsidR="00391C55">
        <w:t xml:space="preserve"> made changes to the </w:t>
      </w:r>
      <w:r w:rsidR="009A01B5" w:rsidRPr="00F37E6A">
        <w:t xml:space="preserve">PEER </w:t>
      </w:r>
      <w:r w:rsidR="009F72D8">
        <w:t>P</w:t>
      </w:r>
      <w:r w:rsidR="009A01B5" w:rsidRPr="00F37E6A">
        <w:t>olicy</w:t>
      </w:r>
      <w:r w:rsidR="00AE03CA">
        <w:t xml:space="preserve">. </w:t>
      </w:r>
      <w:r w:rsidR="00AE03CA" w:rsidRPr="00BA7842">
        <w:t>The</w:t>
      </w:r>
      <w:r w:rsidR="00D60D43">
        <w:t xml:space="preserve"> updated PEER Policy takes effect</w:t>
      </w:r>
      <w:r w:rsidR="00AE03CA" w:rsidRPr="00BA7842">
        <w:t xml:space="preserve"> on the day th</w:t>
      </w:r>
      <w:r w:rsidR="002E1EEA" w:rsidRPr="00BA7842">
        <w:t>is</w:t>
      </w:r>
      <w:r w:rsidR="00AE03CA" w:rsidRPr="00BA7842">
        <w:t xml:space="preserve"> Determination is made</w:t>
      </w:r>
      <w:r w:rsidR="00F27C54">
        <w:t xml:space="preserve">, </w:t>
      </w:r>
      <w:r w:rsidR="005E1C91">
        <w:t xml:space="preserve">and </w:t>
      </w:r>
      <w:r w:rsidR="00F27C54">
        <w:t>applies</w:t>
      </w:r>
      <w:r w:rsidR="00887665">
        <w:t xml:space="preserve"> to the same </w:t>
      </w:r>
      <w:r w:rsidR="00D52DFA">
        <w:t xml:space="preserve">public </w:t>
      </w:r>
      <w:r w:rsidR="00887665">
        <w:t>entities</w:t>
      </w:r>
      <w:r w:rsidR="006E7903">
        <w:t xml:space="preserve"> (</w:t>
      </w:r>
      <w:r w:rsidR="001564B2">
        <w:t xml:space="preserve">these entities are set out in </w:t>
      </w:r>
      <w:r w:rsidR="006E7903">
        <w:t xml:space="preserve">appendix </w:t>
      </w:r>
      <w:r w:rsidR="004B5D4F">
        <w:t>A</w:t>
      </w:r>
      <w:r w:rsidR="00CF7594">
        <w:t>)</w:t>
      </w:r>
      <w:r w:rsidR="00D52DFA">
        <w:t>.</w:t>
      </w:r>
    </w:p>
    <w:p w14:paraId="78EB3A2A" w14:textId="687808E9" w:rsidR="00E05EDD" w:rsidRDefault="00E05EDD" w:rsidP="003E61AF">
      <w:pPr>
        <w:pStyle w:val="Paragraph"/>
      </w:pPr>
      <w:r>
        <w:t xml:space="preserve">The government </w:t>
      </w:r>
      <w:r w:rsidR="00453D2D">
        <w:t>consulted with the Tribunal on the proposed</w:t>
      </w:r>
      <w:r w:rsidR="00885C67">
        <w:t xml:space="preserve"> </w:t>
      </w:r>
      <w:r w:rsidR="001564B2">
        <w:t xml:space="preserve">changes to the </w:t>
      </w:r>
      <w:r w:rsidR="00453D2D">
        <w:t xml:space="preserve">PEER Policy </w:t>
      </w:r>
      <w:r w:rsidR="00885C67">
        <w:t>prior to it being made by the Governor</w:t>
      </w:r>
      <w:r w:rsidR="003D15C7">
        <w:t xml:space="preserve"> </w:t>
      </w:r>
      <w:r w:rsidR="00885C67">
        <w:t>in</w:t>
      </w:r>
      <w:r w:rsidR="003D15C7">
        <w:t xml:space="preserve"> </w:t>
      </w:r>
      <w:r w:rsidR="00885C67">
        <w:t xml:space="preserve">Council. </w:t>
      </w:r>
    </w:p>
    <w:p w14:paraId="4D4101AB" w14:textId="75FE7E4E" w:rsidR="00814FE0" w:rsidRDefault="00DE060D" w:rsidP="00071E95">
      <w:pPr>
        <w:pStyle w:val="VIRTheading4"/>
      </w:pPr>
      <w:r>
        <w:t>Changes to support implementation of the PEECF and th</w:t>
      </w:r>
      <w:r w:rsidR="00B56F74">
        <w:t>is</w:t>
      </w:r>
      <w:r>
        <w:t xml:space="preserve"> Determination</w:t>
      </w:r>
    </w:p>
    <w:p w14:paraId="2CD94AD2" w14:textId="05426EE1" w:rsidR="00AC6854" w:rsidRDefault="00AC6854" w:rsidP="00CC44A6">
      <w:pPr>
        <w:pStyle w:val="Parabeforeabulletlist"/>
      </w:pPr>
      <w:r>
        <w:t xml:space="preserve">The updated PEER Policy supports the implementation of the PEECF and </w:t>
      </w:r>
      <w:r w:rsidR="00B56F74">
        <w:t>this</w:t>
      </w:r>
      <w:r>
        <w:t xml:space="preserve"> Determination by</w:t>
      </w:r>
      <w:r w:rsidR="00A63B5F">
        <w:t xml:space="preserve"> requiring</w:t>
      </w:r>
      <w:r>
        <w:t>:</w:t>
      </w:r>
    </w:p>
    <w:p w14:paraId="59592B2D" w14:textId="3E25E670" w:rsidR="00AC6854" w:rsidRDefault="00CE28CE" w:rsidP="00756D00">
      <w:pPr>
        <w:pStyle w:val="VIRTBulletpoints"/>
      </w:pPr>
      <w:r>
        <w:t xml:space="preserve">public entities to facilitate the </w:t>
      </w:r>
      <w:r w:rsidR="00070AD7">
        <w:t xml:space="preserve">VPSC undertaking and moderating the classification of executive positions using the </w:t>
      </w:r>
      <w:r w:rsidR="00537326">
        <w:t>PEECF</w:t>
      </w:r>
      <w:r w:rsidR="00E65DD9">
        <w:t xml:space="preserve"> within a set timeframe</w:t>
      </w:r>
    </w:p>
    <w:p w14:paraId="750C96F2" w14:textId="2B8C178B" w:rsidR="005B4DE7" w:rsidRDefault="00587586" w:rsidP="00CC44A6">
      <w:pPr>
        <w:pStyle w:val="VIRTBulletpoints"/>
      </w:pPr>
      <w:r>
        <w:t xml:space="preserve">a current work value assessment under the </w:t>
      </w:r>
      <w:r w:rsidR="00352269">
        <w:t>applicable</w:t>
      </w:r>
      <w:r w:rsidR="004B558E">
        <w:t xml:space="preserve"> classification framework</w:t>
      </w:r>
      <w:r w:rsidR="004C4CEC">
        <w:t xml:space="preserve"> (PEECF or VPS </w:t>
      </w:r>
      <w:r w:rsidR="00E1588B">
        <w:t xml:space="preserve">Executive </w:t>
      </w:r>
      <w:r w:rsidR="004C4CEC">
        <w:t>Classification Framework)</w:t>
      </w:r>
      <w:r>
        <w:t xml:space="preserve"> be in place</w:t>
      </w:r>
      <w:r w:rsidR="00352269">
        <w:t>, and the relevant position</w:t>
      </w:r>
      <w:r w:rsidR="004C4CEC">
        <w:t xml:space="preserve"> be classified accordingly,</w:t>
      </w:r>
      <w:r>
        <w:t xml:space="preserve"> b</w:t>
      </w:r>
      <w:r w:rsidR="005B4DE7">
        <w:t>efore a public entity</w:t>
      </w:r>
      <w:r w:rsidR="00CC44A6">
        <w:t xml:space="preserve"> </w:t>
      </w:r>
      <w:r w:rsidR="005B4DE7">
        <w:t>creates a new executive position</w:t>
      </w:r>
      <w:r w:rsidR="00CC44A6">
        <w:t xml:space="preserve">, </w:t>
      </w:r>
      <w:r w:rsidR="005B4DE7">
        <w:t>renews an expiring executive contract</w:t>
      </w:r>
      <w:r w:rsidR="00CC44A6">
        <w:t xml:space="preserve"> or </w:t>
      </w:r>
      <w:r w:rsidR="00A670E4">
        <w:t xml:space="preserve">adjusts an executive’s remuneration </w:t>
      </w:r>
      <w:r w:rsidR="00F95DD8">
        <w:t>within the relevant band (other than as a result of an annual adjustment</w:t>
      </w:r>
      <w:r w:rsidR="00F31AED" w:rsidRPr="00F31AED">
        <w:t xml:space="preserve"> determined by the Tribunal or government</w:t>
      </w:r>
      <w:r w:rsidR="00F95DD8">
        <w:t>)</w:t>
      </w:r>
    </w:p>
    <w:p w14:paraId="085BC954" w14:textId="0119B953" w:rsidR="00CC78A2" w:rsidRDefault="00F16B22" w:rsidP="00CC78A2">
      <w:pPr>
        <w:pStyle w:val="VIRTBulletpoints"/>
      </w:pPr>
      <w:r>
        <w:t>the remuneration of an executive employed in a prescribed public entity be</w:t>
      </w:r>
      <w:r w:rsidR="00385F8C">
        <w:t xml:space="preserve"> </w:t>
      </w:r>
      <w:r>
        <w:t xml:space="preserve">within the relevant remuneration </w:t>
      </w:r>
      <w:r w:rsidR="003A4098">
        <w:t>band set in th</w:t>
      </w:r>
      <w:r w:rsidR="002E1EEA">
        <w:t>is</w:t>
      </w:r>
      <w:r w:rsidR="003A4098">
        <w:t xml:space="preserve"> Determination, </w:t>
      </w:r>
      <w:r w:rsidR="00257F38">
        <w:t>although it may exceed the relevant band if the Tribunal’s advice</w:t>
      </w:r>
      <w:r w:rsidR="00D36271">
        <w:t xml:space="preserve"> is</w:t>
      </w:r>
      <w:r w:rsidR="00257F38">
        <w:t xml:space="preserve"> obtained</w:t>
      </w:r>
      <w:r w:rsidR="00CC78A2">
        <w:t>.</w:t>
      </w:r>
    </w:p>
    <w:p w14:paraId="73226CD4" w14:textId="5DBD3E23" w:rsidR="003A4098" w:rsidRPr="00122E17" w:rsidRDefault="00CC78A2" w:rsidP="00CC78A2">
      <w:pPr>
        <w:pStyle w:val="Paragraph"/>
        <w:rPr>
          <w:highlight w:val="yellow"/>
        </w:rPr>
      </w:pPr>
      <w:r>
        <w:t>The updated policy also defines</w:t>
      </w:r>
      <w:r w:rsidR="00517231" w:rsidRPr="00517231">
        <w:t xml:space="preserve"> who is considered</w:t>
      </w:r>
      <w:r w:rsidR="00017803">
        <w:t xml:space="preserve"> to be</w:t>
      </w:r>
      <w:r w:rsidR="00517231" w:rsidRPr="00517231">
        <w:t xml:space="preserve"> an executive employed in a public entity, for the purposes of whole-of-government employment and remuneration policies and instruments</w:t>
      </w:r>
      <w:r>
        <w:t>.</w:t>
      </w:r>
    </w:p>
    <w:p w14:paraId="0A43260A" w14:textId="50351F99" w:rsidR="008657CF" w:rsidRDefault="00343533" w:rsidP="00071E95">
      <w:pPr>
        <w:pStyle w:val="VIRTheading4"/>
      </w:pPr>
      <w:r>
        <w:lastRenderedPageBreak/>
        <w:t>E</w:t>
      </w:r>
      <w:r w:rsidR="0092372E">
        <w:t>xecutive</w:t>
      </w:r>
      <w:r>
        <w:t>s covered by the PEER Policy</w:t>
      </w:r>
      <w:r w:rsidR="00891595">
        <w:t xml:space="preserve"> and this Determination</w:t>
      </w:r>
    </w:p>
    <w:p w14:paraId="79AEF1C6" w14:textId="7CEA07A8" w:rsidR="00EE3CA5" w:rsidRDefault="00EE3CA5" w:rsidP="00FD5EFE">
      <w:pPr>
        <w:pStyle w:val="Paragraph"/>
      </w:pPr>
      <w:r>
        <w:t>The Tribunal note</w:t>
      </w:r>
      <w:r w:rsidR="00CE6669">
        <w:t>d</w:t>
      </w:r>
      <w:r>
        <w:t xml:space="preserve"> that the VIRTIPS Act does not provide a definition of who is considered </w:t>
      </w:r>
      <w:r w:rsidR="00DC2F9C">
        <w:t>to be</w:t>
      </w:r>
      <w:r>
        <w:t xml:space="preserve"> an executive for the purposes of th</w:t>
      </w:r>
      <w:r w:rsidR="00634EA2">
        <w:t>is</w:t>
      </w:r>
      <w:r>
        <w:t xml:space="preserve"> Determination.</w:t>
      </w:r>
    </w:p>
    <w:p w14:paraId="62347963" w14:textId="1E772A25" w:rsidR="004B510E" w:rsidRDefault="00A61F71" w:rsidP="00FD5EFE">
      <w:pPr>
        <w:pStyle w:val="Paragraph"/>
      </w:pPr>
      <w:r>
        <w:t xml:space="preserve">The updated PEER Policy </w:t>
      </w:r>
      <w:r w:rsidR="00DF1D99">
        <w:t>sets out which employees it applies</w:t>
      </w:r>
      <w:r w:rsidR="0076148F">
        <w:t xml:space="preserve"> to and are considered to be executives</w:t>
      </w:r>
      <w:r w:rsidR="00561EBE">
        <w:t xml:space="preserve"> in a </w:t>
      </w:r>
      <w:r w:rsidR="00DC2F9C">
        <w:t>prescribed</w:t>
      </w:r>
      <w:r w:rsidR="00561EBE">
        <w:t xml:space="preserve"> public entity</w:t>
      </w:r>
      <w:r w:rsidR="00887F1C">
        <w:t xml:space="preserve"> </w:t>
      </w:r>
      <w:r w:rsidR="00DF69AD">
        <w:t>for the purposes of that policy</w:t>
      </w:r>
      <w:r w:rsidR="00887F1C">
        <w:t xml:space="preserve"> (</w:t>
      </w:r>
      <w:r w:rsidR="00343533">
        <w:t>b</w:t>
      </w:r>
      <w:r w:rsidR="00887F1C">
        <w:t>ox</w:t>
      </w:r>
      <w:r w:rsidR="00E94F98">
        <w:t> </w:t>
      </w:r>
      <w:r w:rsidR="00887F1C">
        <w:t>7.1)</w:t>
      </w:r>
      <w:r w:rsidR="00561EBE">
        <w:t xml:space="preserve">. </w:t>
      </w:r>
    </w:p>
    <w:p w14:paraId="34FCDDC1" w14:textId="321521D0" w:rsidR="001A4585" w:rsidRDefault="001A4585" w:rsidP="001D0FFE">
      <w:pPr>
        <w:pStyle w:val="Tableheading"/>
        <w:keepNext/>
      </w:pPr>
      <w:bookmarkStart w:id="208" w:name="_Toc59127478"/>
      <w:r w:rsidRPr="00471D38">
        <w:t xml:space="preserve">Box </w:t>
      </w:r>
      <w:r>
        <w:t>7</w:t>
      </w:r>
      <w:r w:rsidRPr="00471D38">
        <w:t>.</w:t>
      </w:r>
      <w:r w:rsidRPr="00073D5A">
        <w:t>1</w:t>
      </w:r>
      <w:r>
        <w:t xml:space="preserve">: </w:t>
      </w:r>
      <w:r w:rsidR="008336F6" w:rsidRPr="008336F6">
        <w:t xml:space="preserve">executives covered by the </w:t>
      </w:r>
      <w:r w:rsidR="0097622B">
        <w:t xml:space="preserve">updated </w:t>
      </w:r>
      <w:r w:rsidR="008336F6" w:rsidRPr="008336F6">
        <w:t>PEER Policy</w:t>
      </w:r>
      <w:bookmarkEnd w:id="208"/>
      <w:r w:rsidR="004D6CF6">
        <w:t xml:space="preserve"> </w:t>
      </w:r>
    </w:p>
    <w:p w14:paraId="63D3FE9E" w14:textId="7AD85DDB" w:rsidR="001A4585" w:rsidRDefault="001A4585" w:rsidP="001A4585">
      <w:pPr>
        <w:pStyle w:val="Sourcefortablesfigures"/>
      </w:pPr>
      <w:r>
        <w:rPr>
          <w:noProof/>
        </w:rPr>
        <mc:AlternateContent>
          <mc:Choice Requires="wps">
            <w:drawing>
              <wp:inline distT="0" distB="0" distL="0" distR="0" wp14:anchorId="56DBD481" wp14:editId="575C6F9E">
                <wp:extent cx="5396230" cy="3657600"/>
                <wp:effectExtent l="0" t="0" r="13970" b="19050"/>
                <wp:docPr id="37" name="Text Box 37"/>
                <wp:cNvGraphicFramePr/>
                <a:graphic xmlns:a="http://schemas.openxmlformats.org/drawingml/2006/main">
                  <a:graphicData uri="http://schemas.microsoft.com/office/word/2010/wordprocessingShape">
                    <wps:wsp>
                      <wps:cNvSpPr txBox="1"/>
                      <wps:spPr>
                        <a:xfrm>
                          <a:off x="0" y="0"/>
                          <a:ext cx="5396230" cy="3657600"/>
                        </a:xfrm>
                        <a:prstGeom prst="rect">
                          <a:avLst/>
                        </a:prstGeom>
                        <a:solidFill>
                          <a:schemeClr val="lt1"/>
                        </a:solidFill>
                        <a:ln w="6350">
                          <a:solidFill>
                            <a:schemeClr val="accent6"/>
                          </a:solidFill>
                        </a:ln>
                      </wps:spPr>
                      <wps:txbx>
                        <w:txbxContent>
                          <w:p w14:paraId="471F5825" w14:textId="0BA3B06C" w:rsidR="0097622B" w:rsidRDefault="0097622B" w:rsidP="00746BBC">
                            <w:pPr>
                              <w:pStyle w:val="Tabletext"/>
                            </w:pPr>
                            <w:r>
                              <w:t xml:space="preserve">Paragraphs 4.1 and 4.2 of the updated PEER Policy </w:t>
                            </w:r>
                            <w:r w:rsidR="008C5100">
                              <w:t>set ou</w:t>
                            </w:r>
                            <w:r w:rsidR="00194717">
                              <w:t>t</w:t>
                            </w:r>
                            <w:r w:rsidR="008C5100">
                              <w:t xml:space="preserve"> which executives are</w:t>
                            </w:r>
                            <w:r w:rsidR="00746BBC" w:rsidRPr="00746BBC">
                              <w:t xml:space="preserve"> covered by </w:t>
                            </w:r>
                            <w:r w:rsidR="008C5100">
                              <w:t xml:space="preserve">the </w:t>
                            </w:r>
                            <w:r w:rsidR="009803D4">
                              <w:t>PE</w:t>
                            </w:r>
                            <w:r w:rsidR="001D3356">
                              <w:t>ER Policy.</w:t>
                            </w:r>
                          </w:p>
                          <w:p w14:paraId="4C5A1A15" w14:textId="77777777" w:rsidR="00746BBC" w:rsidRDefault="00746BBC" w:rsidP="00F10A74">
                            <w:pPr>
                              <w:pStyle w:val="Tabletext"/>
                              <w:ind w:left="340" w:hanging="340"/>
                            </w:pPr>
                          </w:p>
                          <w:p w14:paraId="68930E10" w14:textId="0062EA2A" w:rsidR="004B0B73" w:rsidRDefault="00A32955" w:rsidP="00F10A74">
                            <w:pPr>
                              <w:pStyle w:val="Tabletext"/>
                              <w:ind w:left="340" w:hanging="340"/>
                            </w:pPr>
                            <w:r w:rsidRPr="00A32955">
                              <w:t>4.1</w:t>
                            </w:r>
                            <w:r w:rsidR="002C232E">
                              <w:t xml:space="preserve"> </w:t>
                            </w:r>
                            <w:r w:rsidRPr="00A32955">
                              <w:t>The PEER Policy applies to executives in a public entity prescribed under the VIRTIPS Regulations that are:</w:t>
                            </w:r>
                          </w:p>
                          <w:p w14:paraId="6C8F59B2" w14:textId="26678C23" w:rsidR="004B0B73" w:rsidRDefault="004B0B73" w:rsidP="00DC249C">
                            <w:pPr>
                              <w:pStyle w:val="Bulletsinatable"/>
                              <w:ind w:left="700"/>
                            </w:pPr>
                            <w:r>
                              <w:t xml:space="preserve">a CEO (or similar role if not titled as such); or </w:t>
                            </w:r>
                          </w:p>
                          <w:p w14:paraId="5270F25B" w14:textId="73128DBD" w:rsidR="004B0B73" w:rsidRDefault="00A77234" w:rsidP="00DC249C">
                            <w:pPr>
                              <w:pStyle w:val="Bulletsinatable"/>
                              <w:ind w:left="700"/>
                            </w:pPr>
                            <w:r>
                              <w:t xml:space="preserve">in </w:t>
                            </w:r>
                            <w:r w:rsidR="004B0B73">
                              <w:t xml:space="preserve">a role that has been classified under the Public Entity Executive Classification Framework (PEECF) with a work value score of at least 21; or </w:t>
                            </w:r>
                          </w:p>
                          <w:p w14:paraId="520E6E17" w14:textId="20B53270" w:rsidR="004B0B73" w:rsidRDefault="00E66BC7" w:rsidP="00DC249C">
                            <w:pPr>
                              <w:pStyle w:val="Bulletsinatable"/>
                              <w:ind w:left="700"/>
                            </w:pPr>
                            <w:r>
                              <w:t xml:space="preserve">in </w:t>
                            </w:r>
                            <w:r w:rsidR="004B0B73">
                              <w:t xml:space="preserve">a role that has not yet been classified under PEECF that has a Total Remuneration Package </w:t>
                            </w:r>
                            <w:r w:rsidR="00320A67">
                              <w:t>(TRP)</w:t>
                            </w:r>
                            <w:r w:rsidR="004B0B73">
                              <w:t xml:space="preserve"> on or after 1 July 2019 of at least </w:t>
                            </w:r>
                            <w:r w:rsidR="00320A67">
                              <w:t>$185,711</w:t>
                            </w:r>
                            <w:r w:rsidR="00D81E7D">
                              <w:t>.</w:t>
                            </w:r>
                            <w:r w:rsidR="004B0B73">
                              <w:t xml:space="preserve"> </w:t>
                            </w:r>
                          </w:p>
                          <w:p w14:paraId="0EA24AD1" w14:textId="77777777" w:rsidR="004B0B73" w:rsidRDefault="004B0B73" w:rsidP="00DC249C">
                            <w:pPr>
                              <w:pStyle w:val="Tabletext"/>
                              <w:ind w:left="680"/>
                            </w:pPr>
                            <w:r>
                              <w:t xml:space="preserve">but does not include: </w:t>
                            </w:r>
                          </w:p>
                          <w:p w14:paraId="031CDAF8" w14:textId="2CD2A623" w:rsidR="004B0B73" w:rsidRDefault="004B0B73" w:rsidP="00DC249C">
                            <w:pPr>
                              <w:pStyle w:val="Bulletsinatable"/>
                              <w:ind w:left="700"/>
                            </w:pPr>
                            <w:r>
                              <w:t xml:space="preserve">staff whose remuneration rates are specified by an award or enterprise agreement; or </w:t>
                            </w:r>
                          </w:p>
                          <w:p w14:paraId="05090190" w14:textId="2F56F159" w:rsidR="004B0B73" w:rsidRDefault="004B0B73" w:rsidP="00DC249C">
                            <w:pPr>
                              <w:pStyle w:val="Bulletsinatable"/>
                              <w:ind w:left="700"/>
                            </w:pPr>
                            <w:r>
                              <w:t>technical specialists who meet one of the criteria outlined above, but do not have a people management function; or</w:t>
                            </w:r>
                          </w:p>
                          <w:p w14:paraId="029DA8FB" w14:textId="77777777" w:rsidR="00BC74EA" w:rsidRDefault="004B0B73" w:rsidP="00DC249C">
                            <w:pPr>
                              <w:pStyle w:val="Bulletsinatable"/>
                              <w:ind w:left="700"/>
                            </w:pPr>
                            <w:r>
                              <w:t>statutory or prerogative office holders appointed to public entities</w:t>
                            </w:r>
                            <w:r w:rsidR="00BC74EA">
                              <w:t>.</w:t>
                            </w:r>
                          </w:p>
                          <w:p w14:paraId="0DB922B3" w14:textId="77777777" w:rsidR="00B0160B" w:rsidRDefault="00B0160B" w:rsidP="00B0160B">
                            <w:pPr>
                              <w:pStyle w:val="Bulletsinatable"/>
                              <w:numPr>
                                <w:ilvl w:val="0"/>
                                <w:numId w:val="0"/>
                              </w:numPr>
                            </w:pPr>
                          </w:p>
                          <w:p w14:paraId="75EB3104" w14:textId="0FFACDED" w:rsidR="00BC74EA" w:rsidRDefault="00BC74EA" w:rsidP="00F10A74">
                            <w:pPr>
                              <w:pStyle w:val="Tabletext"/>
                              <w:ind w:left="340" w:hanging="340"/>
                            </w:pPr>
                            <w:r>
                              <w:t>4.2</w:t>
                            </w:r>
                            <w:r w:rsidR="002C232E">
                              <w:t xml:space="preserve"> </w:t>
                            </w:r>
                            <w:r w:rsidR="002C232E" w:rsidRPr="002C232E">
                              <w:t>The PEER Policy also applies to executives in a public entity prescribed under the VIRTIPS Regulations that are employed as an executive under Part 3 of the PAA, including by virtue of a specific legislative reference or an order/instrument made under legislation.</w:t>
                            </w:r>
                          </w:p>
                          <w:p w14:paraId="41F7D640" w14:textId="20609622" w:rsidR="001A4585" w:rsidRPr="00FE65FD" w:rsidRDefault="001A4585" w:rsidP="00F10A74">
                            <w:pPr>
                              <w:pStyle w:val="Bulletsinatable"/>
                              <w:numPr>
                                <w:ilvl w:val="0"/>
                                <w:numId w:val="0"/>
                              </w:numPr>
                              <w:ind w:left="720" w:hanging="36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DBD481" id="Text Box 37" o:spid="_x0000_s1086" type="#_x0000_t202" style="width:424.9pt;height:4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" fillcolor="white [3201]" strokecolor="#4d4d4d [3209]" strokeweight=".5pt">
                <v:textbox>
                  <w:txbxContent>
                    <w:p w14:paraId="471F5825" w14:textId="0BA3B06C" w:rsidR="0097622B" w:rsidRDefault="0097622B" w:rsidP="00746BBC">
                      <w:pPr>
                        <w:pStyle w:val="Tabletext"/>
                      </w:pPr>
                      <w:r>
                        <w:t xml:space="preserve">Paragraphs 4.1 and 4.2 of the updated PEER Policy </w:t>
                      </w:r>
                      <w:r w:rsidR="008C5100">
                        <w:t>set ou</w:t>
                      </w:r>
                      <w:r w:rsidR="00194717">
                        <w:t>t</w:t>
                      </w:r>
                      <w:r w:rsidR="008C5100">
                        <w:t xml:space="preserve"> which executives are</w:t>
                      </w:r>
                      <w:r w:rsidR="00746BBC" w:rsidRPr="00746BBC">
                        <w:t xml:space="preserve"> covered by </w:t>
                      </w:r>
                      <w:r w:rsidR="008C5100">
                        <w:t xml:space="preserve">the </w:t>
                      </w:r>
                      <w:r w:rsidR="009803D4">
                        <w:t>PE</w:t>
                      </w:r>
                      <w:r w:rsidR="001D3356">
                        <w:t>ER Policy.</w:t>
                      </w:r>
                    </w:p>
                    <w:p w14:paraId="4C5A1A15" w14:textId="77777777" w:rsidR="00746BBC" w:rsidRDefault="00746BBC" w:rsidP="00F10A74">
                      <w:pPr>
                        <w:pStyle w:val="Tabletext"/>
                        <w:ind w:left="340" w:hanging="340"/>
                      </w:pPr>
                    </w:p>
                    <w:p w14:paraId="68930E10" w14:textId="0062EA2A" w:rsidR="004B0B73" w:rsidRDefault="00A32955" w:rsidP="00F10A74">
                      <w:pPr>
                        <w:pStyle w:val="Tabletext"/>
                        <w:ind w:left="340" w:hanging="340"/>
                      </w:pPr>
                      <w:r w:rsidRPr="00A32955">
                        <w:t>4.1</w:t>
                      </w:r>
                      <w:r w:rsidR="002C232E">
                        <w:t xml:space="preserve"> </w:t>
                      </w:r>
                      <w:r w:rsidRPr="00A32955">
                        <w:t>The PEER Policy applies to executives in a public entity prescribed under the VIRTIPS Regulations that are:</w:t>
                      </w:r>
                    </w:p>
                    <w:p w14:paraId="6C8F59B2" w14:textId="26678C23" w:rsidR="004B0B73" w:rsidRDefault="004B0B73" w:rsidP="00DC249C">
                      <w:pPr>
                        <w:pStyle w:val="Bulletsinatable"/>
                        <w:ind w:left="700"/>
                      </w:pPr>
                      <w:r>
                        <w:t xml:space="preserve">a CEO (or similar role if not titled as such); or </w:t>
                      </w:r>
                    </w:p>
                    <w:p w14:paraId="5270F25B" w14:textId="73128DBD" w:rsidR="004B0B73" w:rsidRDefault="00A77234" w:rsidP="00DC249C">
                      <w:pPr>
                        <w:pStyle w:val="Bulletsinatable"/>
                        <w:ind w:left="700"/>
                      </w:pPr>
                      <w:r>
                        <w:t xml:space="preserve">in </w:t>
                      </w:r>
                      <w:r w:rsidR="004B0B73">
                        <w:t xml:space="preserve">a role that has been classified under the Public Entity Executive Classification Framework (PEECF) with a work value score of at least 21; or </w:t>
                      </w:r>
                    </w:p>
                    <w:p w14:paraId="520E6E17" w14:textId="20B53270" w:rsidR="004B0B73" w:rsidRDefault="00E66BC7" w:rsidP="00DC249C">
                      <w:pPr>
                        <w:pStyle w:val="Bulletsinatable"/>
                        <w:ind w:left="700"/>
                      </w:pPr>
                      <w:r>
                        <w:t xml:space="preserve">in </w:t>
                      </w:r>
                      <w:r w:rsidR="004B0B73">
                        <w:t xml:space="preserve">a role that has not yet been classified under PEECF that has a Total Remuneration Package </w:t>
                      </w:r>
                      <w:r w:rsidR="00320A67">
                        <w:t>(TRP)</w:t>
                      </w:r>
                      <w:r w:rsidR="004B0B73">
                        <w:t xml:space="preserve"> on or after 1 July 2019 of at least </w:t>
                      </w:r>
                      <w:r w:rsidR="00320A67">
                        <w:t>$185,711</w:t>
                      </w:r>
                      <w:r w:rsidR="00D81E7D">
                        <w:t>.</w:t>
                      </w:r>
                      <w:r w:rsidR="004B0B73">
                        <w:t xml:space="preserve"> </w:t>
                      </w:r>
                    </w:p>
                    <w:p w14:paraId="0EA24AD1" w14:textId="77777777" w:rsidR="004B0B73" w:rsidRDefault="004B0B73" w:rsidP="00DC249C">
                      <w:pPr>
                        <w:pStyle w:val="Tabletext"/>
                        <w:ind w:left="680"/>
                      </w:pPr>
                      <w:r>
                        <w:t xml:space="preserve">but does not include: </w:t>
                      </w:r>
                    </w:p>
                    <w:p w14:paraId="031CDAF8" w14:textId="2CD2A623" w:rsidR="004B0B73" w:rsidRDefault="004B0B73" w:rsidP="00DC249C">
                      <w:pPr>
                        <w:pStyle w:val="Bulletsinatable"/>
                        <w:ind w:left="700"/>
                      </w:pPr>
                      <w:r>
                        <w:t xml:space="preserve">staff whose remuneration rates are specified by an award or enterprise agreement; or </w:t>
                      </w:r>
                    </w:p>
                    <w:p w14:paraId="05090190" w14:textId="2F56F159" w:rsidR="004B0B73" w:rsidRDefault="004B0B73" w:rsidP="00DC249C">
                      <w:pPr>
                        <w:pStyle w:val="Bulletsinatable"/>
                        <w:ind w:left="700"/>
                      </w:pPr>
                      <w:r>
                        <w:t>technical specialists who meet one of the criteria outlined above, but do not have a people management function; or</w:t>
                      </w:r>
                    </w:p>
                    <w:p w14:paraId="029DA8FB" w14:textId="77777777" w:rsidR="00BC74EA" w:rsidRDefault="004B0B73" w:rsidP="00DC249C">
                      <w:pPr>
                        <w:pStyle w:val="Bulletsinatable"/>
                        <w:ind w:left="700"/>
                      </w:pPr>
                      <w:r>
                        <w:t>statutory or prerogative office holders appointed to public entities</w:t>
                      </w:r>
                      <w:r w:rsidR="00BC74EA">
                        <w:t>.</w:t>
                      </w:r>
                    </w:p>
                    <w:p w14:paraId="0DB922B3" w14:textId="77777777" w:rsidR="00B0160B" w:rsidRDefault="00B0160B" w:rsidP="00B0160B">
                      <w:pPr>
                        <w:pStyle w:val="Bulletsinatable"/>
                        <w:numPr>
                          <w:ilvl w:val="0"/>
                          <w:numId w:val="0"/>
                        </w:numPr>
                      </w:pPr>
                    </w:p>
                    <w:p w14:paraId="75EB3104" w14:textId="0FFACDED" w:rsidR="00BC74EA" w:rsidRDefault="00BC74EA" w:rsidP="00F10A74">
                      <w:pPr>
                        <w:pStyle w:val="Tabletext"/>
                        <w:ind w:left="340" w:hanging="340"/>
                      </w:pPr>
                      <w:r>
                        <w:t>4.2</w:t>
                      </w:r>
                      <w:r w:rsidR="002C232E">
                        <w:t xml:space="preserve"> </w:t>
                      </w:r>
                      <w:r w:rsidR="002C232E" w:rsidRPr="002C232E">
                        <w:t>The PEER Policy also applies to executives in a public entity prescribed under the VIRTIPS Regulations that are employed as an executive under Part 3 of the PAA, including by virtue of a specific legislative reference or an order/instrument made under legislation.</w:t>
                      </w:r>
                    </w:p>
                    <w:p w14:paraId="41F7D640" w14:textId="20609622" w:rsidR="001A4585" w:rsidRPr="00FE65FD" w:rsidRDefault="001A4585" w:rsidP="00F10A74">
                      <w:pPr>
                        <w:pStyle w:val="Bulletsinatable"/>
                        <w:numPr>
                          <w:ilvl w:val="0"/>
                          <w:numId w:val="0"/>
                        </w:numPr>
                        <w:ind w:left="720" w:hanging="360"/>
                      </w:pPr>
                    </w:p>
                  </w:txbxContent>
                </v:textbox>
                <w10:anchorlock/>
              </v:shape>
            </w:pict>
          </mc:Fallback>
        </mc:AlternateContent>
      </w:r>
      <w:r>
        <w:t>Source:</w:t>
      </w:r>
      <w:r w:rsidR="00287014">
        <w:t xml:space="preserve"> PEER Policy</w:t>
      </w:r>
      <w:r w:rsidR="004B0B73">
        <w:t xml:space="preserve">. </w:t>
      </w:r>
    </w:p>
    <w:p w14:paraId="78AC565A" w14:textId="432AF123" w:rsidR="004E2ABA" w:rsidRDefault="00F652C8" w:rsidP="005C027E">
      <w:pPr>
        <w:pStyle w:val="Parabeforeabulletlist"/>
      </w:pPr>
      <w:r>
        <w:t xml:space="preserve">The Minister for Government Services </w:t>
      </w:r>
      <w:r w:rsidR="002371E5">
        <w:t xml:space="preserve">wrote to the </w:t>
      </w:r>
      <w:r w:rsidR="002371E5" w:rsidRPr="00F0474A">
        <w:t xml:space="preserve">Tribunal </w:t>
      </w:r>
      <w:r w:rsidR="00FA4B80" w:rsidRPr="00F0474A">
        <w:t>to inform it that</w:t>
      </w:r>
      <w:r w:rsidR="00862BBB">
        <w:t xml:space="preserve"> the </w:t>
      </w:r>
      <w:r w:rsidR="00882829">
        <w:t xml:space="preserve">application of the PEER Policy </w:t>
      </w:r>
      <w:r w:rsidR="00A02890">
        <w:t>ensures</w:t>
      </w:r>
      <w:r w:rsidR="00FA6C0D">
        <w:t xml:space="preserve"> that all executives employed in prescribed public entities</w:t>
      </w:r>
      <w:r w:rsidR="00A02890">
        <w:t>, including executives employed under Part 3 of the PAA</w:t>
      </w:r>
      <w:r w:rsidR="008E2C7C">
        <w:t>, are in scope of the PEER Policy. The Minister’s letter</w:t>
      </w:r>
      <w:r w:rsidR="004E2ABA">
        <w:t>s</w:t>
      </w:r>
      <w:r w:rsidR="008E2C7C">
        <w:t xml:space="preserve"> </w:t>
      </w:r>
      <w:r w:rsidR="004E2ABA">
        <w:t xml:space="preserve">to the Tribunal </w:t>
      </w:r>
      <w:r w:rsidR="008E2C7C">
        <w:t xml:space="preserve">advised </w:t>
      </w:r>
      <w:r w:rsidR="004E2ABA">
        <w:t>it that:</w:t>
      </w:r>
    </w:p>
    <w:p w14:paraId="6171AFF8" w14:textId="635B5A70" w:rsidR="004E2ABA" w:rsidRDefault="00404596" w:rsidP="00DC6642">
      <w:pPr>
        <w:pStyle w:val="VIRTBulletpoints"/>
      </w:pPr>
      <w:r>
        <w:t>the scope of the</w:t>
      </w:r>
      <w:r w:rsidR="003D1D54">
        <w:t xml:space="preserve"> </w:t>
      </w:r>
      <w:r w:rsidR="00194C06">
        <w:t xml:space="preserve">updated </w:t>
      </w:r>
      <w:r w:rsidR="003D1D54">
        <w:t xml:space="preserve">PEER Policy </w:t>
      </w:r>
      <w:r w:rsidR="00404735">
        <w:t>sets out</w:t>
      </w:r>
      <w:r>
        <w:t xml:space="preserve"> the </w:t>
      </w:r>
      <w:r w:rsidR="008B40BB">
        <w:t>g</w:t>
      </w:r>
      <w:r>
        <w:t>overnment’s intended employee cohort to be covered by this Determination</w:t>
      </w:r>
    </w:p>
    <w:p w14:paraId="0CD93EDB" w14:textId="75D1A890" w:rsidR="00FF139B" w:rsidRDefault="008E2C7C" w:rsidP="00DC6642">
      <w:pPr>
        <w:pStyle w:val="VIRTBulletpoints"/>
      </w:pPr>
      <w:r>
        <w:t xml:space="preserve">the </w:t>
      </w:r>
      <w:r w:rsidR="008B40BB">
        <w:t>g</w:t>
      </w:r>
      <w:r>
        <w:t xml:space="preserve">overnment considers </w:t>
      </w:r>
      <w:r w:rsidR="003865D2" w:rsidRPr="003865D2">
        <w:t xml:space="preserve">that there would be merit in aligning the coverage of the Determination with that in </w:t>
      </w:r>
      <w:r w:rsidR="008F73C3">
        <w:t xml:space="preserve">the </w:t>
      </w:r>
      <w:r w:rsidR="00194C06">
        <w:t xml:space="preserve">updated </w:t>
      </w:r>
      <w:r w:rsidR="003865D2" w:rsidRPr="003865D2">
        <w:t>PEER Policy</w:t>
      </w:r>
      <w:r w:rsidR="003865D2">
        <w:t xml:space="preserve">, as that </w:t>
      </w:r>
      <w:r w:rsidR="003865D2" w:rsidRPr="003865D2">
        <w:t xml:space="preserve">would ensure that the remuneration of all executives in prescribed public entities is regulated by the </w:t>
      </w:r>
      <w:r w:rsidR="00464BDC">
        <w:t>Determination</w:t>
      </w:r>
      <w:r w:rsidR="003865D2" w:rsidRPr="003865D2">
        <w:t>.</w:t>
      </w:r>
    </w:p>
    <w:p w14:paraId="7E47FDDF" w14:textId="66945AA0" w:rsidR="006224BC" w:rsidRDefault="00A84D4B" w:rsidP="00FD5EFE">
      <w:pPr>
        <w:pStyle w:val="Paragraph"/>
      </w:pPr>
      <w:r>
        <w:lastRenderedPageBreak/>
        <w:t>The Tribunal agreed t</w:t>
      </w:r>
      <w:r w:rsidR="006A52BD">
        <w:t xml:space="preserve">hat </w:t>
      </w:r>
      <w:r w:rsidR="009A166A">
        <w:t xml:space="preserve">there is merit in aligning </w:t>
      </w:r>
      <w:r w:rsidR="008C2F05">
        <w:t xml:space="preserve">the definition of </w:t>
      </w:r>
      <w:r w:rsidR="00BC46C0">
        <w:t>‘</w:t>
      </w:r>
      <w:r w:rsidR="008C2F05">
        <w:t>executive</w:t>
      </w:r>
      <w:r w:rsidR="00BC46C0">
        <w:t>’</w:t>
      </w:r>
      <w:r w:rsidR="008C2F05">
        <w:t xml:space="preserve"> for the purposes of this Definition with the</w:t>
      </w:r>
      <w:r w:rsidR="00714B0E">
        <w:t xml:space="preserve"> scope of the PEER Policy. </w:t>
      </w:r>
      <w:r w:rsidR="00A645D0">
        <w:t>T</w:t>
      </w:r>
      <w:r w:rsidR="00C1440D">
        <w:t xml:space="preserve">hat </w:t>
      </w:r>
      <w:r w:rsidR="002B1F3A">
        <w:t>approach ensures that th</w:t>
      </w:r>
      <w:r w:rsidR="00416AF7">
        <w:t>is</w:t>
      </w:r>
      <w:r w:rsidR="002B1F3A">
        <w:t xml:space="preserve"> </w:t>
      </w:r>
      <w:r w:rsidR="00F47546">
        <w:t>Determination</w:t>
      </w:r>
      <w:r w:rsidR="006224BC">
        <w:t xml:space="preserve"> </w:t>
      </w:r>
      <w:r w:rsidR="00567E4A">
        <w:t>operates</w:t>
      </w:r>
      <w:r w:rsidR="00F90172">
        <w:t xml:space="preserve"> consistent</w:t>
      </w:r>
      <w:r w:rsidR="006224BC">
        <w:t xml:space="preserve">ly with other Victorian Government executive remuneration reforms and policies. </w:t>
      </w:r>
    </w:p>
    <w:p w14:paraId="6D064994" w14:textId="245ECBD2" w:rsidR="00F41986" w:rsidRDefault="00FF139B" w:rsidP="00FD5EFE">
      <w:pPr>
        <w:pStyle w:val="Paragraph"/>
      </w:pPr>
      <w:r w:rsidRPr="00F0474A">
        <w:t>The Tribunal</w:t>
      </w:r>
      <w:r w:rsidR="003700C3" w:rsidRPr="00F0474A">
        <w:t xml:space="preserve"> adopted</w:t>
      </w:r>
      <w:r w:rsidRPr="00F0474A">
        <w:t xml:space="preserve"> </w:t>
      </w:r>
      <w:r w:rsidR="006224BC">
        <w:t>a</w:t>
      </w:r>
      <w:r w:rsidR="006224BC" w:rsidRPr="00F0474A">
        <w:t xml:space="preserve"> </w:t>
      </w:r>
      <w:r w:rsidRPr="00F0474A">
        <w:t>definition of the term ‘executive’</w:t>
      </w:r>
      <w:r w:rsidR="00271CAF" w:rsidRPr="00F0474A">
        <w:t xml:space="preserve"> in</w:t>
      </w:r>
      <w:r w:rsidR="00271CAF">
        <w:t xml:space="preserve"> </w:t>
      </w:r>
      <w:r w:rsidR="00BB59F8">
        <w:t>this Determination based on</w:t>
      </w:r>
      <w:r w:rsidR="00271CAF" w:rsidRPr="00F0474A">
        <w:t xml:space="preserve"> </w:t>
      </w:r>
      <w:r w:rsidR="00EE4064">
        <w:t xml:space="preserve">the </w:t>
      </w:r>
      <w:r w:rsidR="00D51202">
        <w:t xml:space="preserve">relevant provisions of </w:t>
      </w:r>
      <w:r w:rsidR="00271CAF" w:rsidRPr="00F0474A">
        <w:t xml:space="preserve">the </w:t>
      </w:r>
      <w:r w:rsidR="00194C06">
        <w:t xml:space="preserve">updated </w:t>
      </w:r>
      <w:r w:rsidR="00271CAF" w:rsidRPr="00F0474A">
        <w:t>PEER Policy</w:t>
      </w:r>
      <w:r w:rsidR="00D51202">
        <w:t xml:space="preserve"> set out above</w:t>
      </w:r>
      <w:r w:rsidR="00440622" w:rsidRPr="00F0474A">
        <w:t xml:space="preserve">. </w:t>
      </w:r>
      <w:r w:rsidR="005E52C8" w:rsidRPr="00F0474A">
        <w:t>This ensure</w:t>
      </w:r>
      <w:r w:rsidR="00EF070B" w:rsidRPr="00F0474A">
        <w:t>s</w:t>
      </w:r>
      <w:r w:rsidR="005E52C8" w:rsidRPr="00F0474A">
        <w:t xml:space="preserve"> tha</w:t>
      </w:r>
      <w:r w:rsidR="003700C3" w:rsidRPr="00F0474A">
        <w:t>t this Determination and the PEER Policy</w:t>
      </w:r>
      <w:r w:rsidR="00EF070B" w:rsidRPr="00F0474A">
        <w:t xml:space="preserve"> apply to the same cohort of staff</w:t>
      </w:r>
      <w:r w:rsidR="00097BA9">
        <w:t>.</w:t>
      </w:r>
      <w:r w:rsidR="008B2CDA" w:rsidRPr="00F0474A">
        <w:t xml:space="preserve"> </w:t>
      </w:r>
    </w:p>
    <w:p w14:paraId="39633C1A" w14:textId="3D24293B" w:rsidR="001A4585" w:rsidRDefault="00D32B08" w:rsidP="00FD5EFE">
      <w:pPr>
        <w:pStyle w:val="Paragraph"/>
      </w:pPr>
      <w:r w:rsidRPr="00F0474A">
        <w:t xml:space="preserve">The </w:t>
      </w:r>
      <w:r w:rsidR="001001B5" w:rsidRPr="00F0474A">
        <w:t>Tribunal note</w:t>
      </w:r>
      <w:r w:rsidR="00862D3E" w:rsidRPr="00F0474A">
        <w:t>d</w:t>
      </w:r>
      <w:r w:rsidR="008015DF" w:rsidRPr="00F0474A">
        <w:t xml:space="preserve"> that th</w:t>
      </w:r>
      <w:r w:rsidR="00AB6D44" w:rsidRPr="00F0474A">
        <w:t>is</w:t>
      </w:r>
      <w:r w:rsidR="008015DF" w:rsidRPr="00F0474A">
        <w:t xml:space="preserve"> definition</w:t>
      </w:r>
      <w:r w:rsidR="00B6676A" w:rsidRPr="00F0474A">
        <w:t xml:space="preserve"> </w:t>
      </w:r>
      <w:r w:rsidR="007F3710" w:rsidRPr="00F0474A">
        <w:t xml:space="preserve">includes </w:t>
      </w:r>
      <w:r w:rsidR="00B6676A" w:rsidRPr="00F0474A">
        <w:t xml:space="preserve">a small number of public entity executives </w:t>
      </w:r>
      <w:r w:rsidR="00A92B00" w:rsidRPr="00F0474A">
        <w:t>who</w:t>
      </w:r>
      <w:r w:rsidR="00B6676A" w:rsidRPr="00F0474A">
        <w:t xml:space="preserve"> are employed under Part 3 of the PAA. </w:t>
      </w:r>
      <w:r w:rsidR="00A7256A">
        <w:t xml:space="preserve">Under the </w:t>
      </w:r>
      <w:r w:rsidR="00194C06">
        <w:t xml:space="preserve">updated </w:t>
      </w:r>
      <w:r w:rsidR="00A7256A">
        <w:t xml:space="preserve">PEER Policy, the roles of these executives will be classified </w:t>
      </w:r>
      <w:r w:rsidR="00603733">
        <w:t xml:space="preserve">into </w:t>
      </w:r>
      <w:r w:rsidR="00482342">
        <w:t xml:space="preserve">the applicable SES band </w:t>
      </w:r>
      <w:r w:rsidR="00A7256A">
        <w:t>using the VPS</w:t>
      </w:r>
      <w:r w:rsidR="000B6110">
        <w:t xml:space="preserve"> Executive Classification Framework. </w:t>
      </w:r>
      <w:r w:rsidR="002E395C" w:rsidRPr="00F0474A">
        <w:t>The Tribunal underst</w:t>
      </w:r>
      <w:r w:rsidR="00862D3E" w:rsidRPr="00F0474A">
        <w:t xml:space="preserve">ood </w:t>
      </w:r>
      <w:r w:rsidR="002E395C" w:rsidRPr="00F0474A">
        <w:t xml:space="preserve">that as a matter of convention, this group of executives </w:t>
      </w:r>
      <w:r w:rsidR="00F556E5" w:rsidRPr="00F0474A">
        <w:t>has been remunerated in accordance with the remuneration bands set in the VPS Determination</w:t>
      </w:r>
      <w:r w:rsidR="001C79CF">
        <w:t xml:space="preserve">, which sets out what the relevant </w:t>
      </w:r>
      <w:r w:rsidR="003B5EBD">
        <w:t>remuneration</w:t>
      </w:r>
      <w:r w:rsidR="000944F4">
        <w:t xml:space="preserve"> band for an executive is based on the </w:t>
      </w:r>
      <w:r w:rsidR="00B65941">
        <w:t>SES</w:t>
      </w:r>
      <w:r w:rsidR="000944F4">
        <w:t xml:space="preserve"> classification of their role</w:t>
      </w:r>
      <w:r w:rsidR="00DE71EF" w:rsidRPr="002537C4">
        <w:t xml:space="preserve">. </w:t>
      </w:r>
      <w:r w:rsidR="007F3710" w:rsidRPr="002537C4">
        <w:t>The</w:t>
      </w:r>
      <w:r w:rsidR="00932419" w:rsidRPr="002537C4">
        <w:t xml:space="preserve"> Tribunal </w:t>
      </w:r>
      <w:r w:rsidR="007F3710" w:rsidRPr="002537C4">
        <w:t>has clarified in</w:t>
      </w:r>
      <w:r w:rsidR="00932419" w:rsidRPr="002537C4">
        <w:t xml:space="preserve"> </w:t>
      </w:r>
      <w:r w:rsidR="00955656" w:rsidRPr="002537C4">
        <w:t xml:space="preserve">this Determination </w:t>
      </w:r>
      <w:r w:rsidR="007F3710" w:rsidRPr="002537C4">
        <w:t>that this approach is to continue</w:t>
      </w:r>
      <w:r w:rsidR="00481E62" w:rsidRPr="002537C4">
        <w:t>.</w:t>
      </w:r>
      <w:r w:rsidR="007F3710">
        <w:t xml:space="preserve"> </w:t>
      </w:r>
    </w:p>
    <w:p w14:paraId="2B2D7CB0" w14:textId="77777777" w:rsidR="00CE6669" w:rsidRPr="005725C8" w:rsidRDefault="00CE6669" w:rsidP="00CE6669">
      <w:pPr>
        <w:pStyle w:val="VIRTheading4"/>
      </w:pPr>
      <w:r w:rsidRPr="005725C8">
        <w:t>Changes to remuneration rules</w:t>
      </w:r>
    </w:p>
    <w:p w14:paraId="0B153F7C" w14:textId="77777777" w:rsidR="00CE6669" w:rsidRPr="00122E17" w:rsidRDefault="00CE6669" w:rsidP="00CE6669">
      <w:pPr>
        <w:pStyle w:val="Parabeforeabulletlist"/>
      </w:pPr>
      <w:r w:rsidRPr="005725C8">
        <w:t>Under the VIRTIPS Act, prescribed public entities are required to seek the Tribunal’s advice if they propose to pay an executive above the relevant remuneration band. When this Determination is made, the following executive remuneration rules and constraints will be removed from the PEER Policy:</w:t>
      </w:r>
    </w:p>
    <w:p w14:paraId="49313FD4" w14:textId="77777777" w:rsidR="00CE6669" w:rsidRPr="00122E17" w:rsidRDefault="00CE6669" w:rsidP="00CE6669">
      <w:pPr>
        <w:pStyle w:val="VIRTBulletpoints"/>
      </w:pPr>
      <w:r w:rsidRPr="00122E17">
        <w:t xml:space="preserve">‘70/80% rules’, which limit the maximum remuneration that can be offered to a subordinate executive based on the </w:t>
      </w:r>
      <w:r>
        <w:t xml:space="preserve">TRP </w:t>
      </w:r>
      <w:r w:rsidRPr="00122E17">
        <w:t>of the entity’s CEO</w:t>
      </w:r>
    </w:p>
    <w:p w14:paraId="17F1930F" w14:textId="016A824F" w:rsidR="00CE6669" w:rsidRDefault="00CE6669" w:rsidP="00194717">
      <w:pPr>
        <w:pStyle w:val="VIRTBulletpoints"/>
      </w:pPr>
      <w:r w:rsidRPr="000D4C58">
        <w:t>requirement that the Tribunal determine the remuneration of CEOs of specified public entities (including a requirement that the entity bring a submission to the Tribunal if it proposes to provide the CEO with a mid</w:t>
      </w:r>
      <w:r>
        <w:noBreakHyphen/>
      </w:r>
      <w:r w:rsidRPr="000D4C58">
        <w:t>contract remuneration increase above the applicable Premier’s guideline rate).</w:t>
      </w:r>
    </w:p>
    <w:p w14:paraId="17865BAA" w14:textId="3F4CA9C1" w:rsidR="006B6E95" w:rsidRDefault="006B6E95" w:rsidP="00071E95">
      <w:pPr>
        <w:pStyle w:val="VIRTHeading2"/>
      </w:pPr>
      <w:bookmarkStart w:id="209" w:name="_Toc59090155"/>
      <w:r>
        <w:t>7.2</w:t>
      </w:r>
      <w:r w:rsidR="00B90941">
        <w:tab/>
      </w:r>
      <w:r w:rsidR="00A510BD">
        <w:t>Structure of remuneration bands</w:t>
      </w:r>
      <w:bookmarkEnd w:id="209"/>
    </w:p>
    <w:p w14:paraId="0D50ABE5" w14:textId="5A811510" w:rsidR="002A65EF" w:rsidRDefault="002A65EF" w:rsidP="000664C8">
      <w:pPr>
        <w:pStyle w:val="Paragraph"/>
      </w:pPr>
      <w:r>
        <w:t>Prior to the Tribunal making th</w:t>
      </w:r>
      <w:r w:rsidR="00721775">
        <w:t>is</w:t>
      </w:r>
      <w:r>
        <w:t xml:space="preserve"> Determination, there </w:t>
      </w:r>
      <w:r w:rsidR="005B274A">
        <w:t xml:space="preserve">was </w:t>
      </w:r>
      <w:r w:rsidR="00867893">
        <w:t xml:space="preserve">no </w:t>
      </w:r>
      <w:r w:rsidR="00F95E8F">
        <w:t>common</w:t>
      </w:r>
      <w:r w:rsidR="00867893">
        <w:t xml:space="preserve"> remuneration band</w:t>
      </w:r>
      <w:r w:rsidR="00F958D4">
        <w:t xml:space="preserve"> framework</w:t>
      </w:r>
      <w:r w:rsidR="00721775">
        <w:t xml:space="preserve"> for public entity executives</w:t>
      </w:r>
      <w:r w:rsidR="00F958D4">
        <w:t>, although t</w:t>
      </w:r>
      <w:r w:rsidR="00B82C1E">
        <w:t>here were several indus</w:t>
      </w:r>
      <w:r w:rsidR="00FF0F8F">
        <w:t>try-specific remuneration bands for CEOs</w:t>
      </w:r>
      <w:r w:rsidR="00EC1A3C" w:rsidDel="00FD0CF1">
        <w:t>.</w:t>
      </w:r>
    </w:p>
    <w:p w14:paraId="0D6EA61A" w14:textId="4604E0A5" w:rsidR="0003672D" w:rsidRPr="00230FB8" w:rsidRDefault="0003672D" w:rsidP="006E3DD8">
      <w:pPr>
        <w:pStyle w:val="Parabeforeabulletlist"/>
        <w:keepNext/>
      </w:pPr>
      <w:r w:rsidRPr="00230FB8">
        <w:lastRenderedPageBreak/>
        <w:t>In addition to the</w:t>
      </w:r>
      <w:r w:rsidR="002F79FE">
        <w:t xml:space="preserve"> legislative factors explained above, the Tribunal </w:t>
      </w:r>
      <w:r w:rsidR="001A3F27">
        <w:t xml:space="preserve">also </w:t>
      </w:r>
      <w:r>
        <w:t xml:space="preserve">took into account the following matters when </w:t>
      </w:r>
      <w:r w:rsidR="00FD0CF1">
        <w:t xml:space="preserve">developing </w:t>
      </w:r>
      <w:r>
        <w:t>the structure of the remuneration bands</w:t>
      </w:r>
      <w:r w:rsidRPr="00230FB8">
        <w:t>:</w:t>
      </w:r>
    </w:p>
    <w:p w14:paraId="7B83B0EE" w14:textId="38DF4D5F" w:rsidR="0003672D" w:rsidRDefault="0003672D" w:rsidP="00C574D2">
      <w:pPr>
        <w:pStyle w:val="VIRTBulletpoints"/>
        <w:numPr>
          <w:ilvl w:val="0"/>
          <w:numId w:val="1"/>
        </w:numPr>
        <w:spacing w:before="0" w:after="0" w:line="276" w:lineRule="auto"/>
        <w:ind w:left="357" w:hanging="357"/>
      </w:pPr>
      <w:bookmarkStart w:id="210" w:name="_Hlk55488110"/>
      <w:r w:rsidRPr="00230FB8">
        <w:t>the executive classification framework</w:t>
      </w:r>
      <w:r w:rsidR="00786AFD">
        <w:t xml:space="preserve"> established by the PEECF</w:t>
      </w:r>
      <w:r w:rsidRPr="00230FB8">
        <w:t xml:space="preserve"> consisting of three distinct and contiguous work</w:t>
      </w:r>
      <w:r w:rsidR="00DF6E45">
        <w:t xml:space="preserve"> </w:t>
      </w:r>
      <w:r w:rsidRPr="00230FB8">
        <w:t>value ranges</w:t>
      </w:r>
    </w:p>
    <w:bookmarkEnd w:id="210"/>
    <w:p w14:paraId="580C35C0" w14:textId="3C85940E" w:rsidR="00793766" w:rsidRDefault="001F503E" w:rsidP="00C574D2">
      <w:pPr>
        <w:pStyle w:val="VIRTBulletpoints"/>
        <w:numPr>
          <w:ilvl w:val="0"/>
          <w:numId w:val="1"/>
        </w:numPr>
        <w:spacing w:before="0" w:after="0" w:line="276" w:lineRule="auto"/>
        <w:ind w:left="357" w:hanging="357"/>
      </w:pPr>
      <w:r>
        <w:t xml:space="preserve">the </w:t>
      </w:r>
      <w:r w:rsidR="00915EEE">
        <w:t xml:space="preserve">wide range of </w:t>
      </w:r>
      <w:r w:rsidR="000742A3">
        <w:t>executive role</w:t>
      </w:r>
      <w:r w:rsidR="007336BF">
        <w:t xml:space="preserve">s that are </w:t>
      </w:r>
      <w:r w:rsidR="00644202">
        <w:t>within the</w:t>
      </w:r>
      <w:r w:rsidR="00C52E10">
        <w:t xml:space="preserve"> </w:t>
      </w:r>
      <w:r w:rsidR="007336BF">
        <w:t>scope of th</w:t>
      </w:r>
      <w:r w:rsidR="00481E62">
        <w:t>is</w:t>
      </w:r>
      <w:r w:rsidR="007336BF">
        <w:t xml:space="preserve"> Determination</w:t>
      </w:r>
      <w:r>
        <w:t xml:space="preserve"> </w:t>
      </w:r>
    </w:p>
    <w:p w14:paraId="5F9F061A" w14:textId="77777777" w:rsidR="00754865" w:rsidRDefault="0003672D" w:rsidP="00C574D2">
      <w:pPr>
        <w:pStyle w:val="VIRTBulletpoints"/>
        <w:numPr>
          <w:ilvl w:val="0"/>
          <w:numId w:val="1"/>
        </w:numPr>
        <w:spacing w:before="0" w:after="0" w:line="276" w:lineRule="auto"/>
        <w:ind w:left="357" w:hanging="357"/>
      </w:pPr>
      <w:r>
        <w:t>the need to encourage existing executives to seek promotion and incentivise non-executives to take on executive roles</w:t>
      </w:r>
    </w:p>
    <w:p w14:paraId="65D1451E" w14:textId="70ED6BAE" w:rsidR="00A510BD" w:rsidRDefault="00A26FFC" w:rsidP="00C574D2">
      <w:pPr>
        <w:pStyle w:val="VIRTBulletpoints"/>
        <w:numPr>
          <w:ilvl w:val="0"/>
          <w:numId w:val="1"/>
        </w:numPr>
        <w:spacing w:before="0" w:after="0" w:line="276" w:lineRule="auto"/>
        <w:ind w:left="357" w:hanging="357"/>
      </w:pPr>
      <w:r>
        <w:t>the benefits</w:t>
      </w:r>
      <w:r w:rsidRPr="00830925">
        <w:t xml:space="preserve"> </w:t>
      </w:r>
      <w:r w:rsidR="00982866">
        <w:t>(</w:t>
      </w:r>
      <w:r w:rsidR="00644202">
        <w:t>or otherwise</w:t>
      </w:r>
      <w:r w:rsidR="00982866">
        <w:t>)</w:t>
      </w:r>
      <w:r>
        <w:t xml:space="preserve"> of </w:t>
      </w:r>
      <w:r w:rsidR="00FF5C67" w:rsidRPr="00830925">
        <w:t>greater alignment between</w:t>
      </w:r>
      <w:r>
        <w:t xml:space="preserve"> the </w:t>
      </w:r>
      <w:r w:rsidR="00E37A59">
        <w:t xml:space="preserve">public entity executive </w:t>
      </w:r>
      <w:r>
        <w:t>remuner</w:t>
      </w:r>
      <w:r w:rsidR="00E37A59">
        <w:t xml:space="preserve">ation framework with </w:t>
      </w:r>
      <w:r w:rsidR="00C427DE">
        <w:t>the remuneration framework for executives employed in public service bodies</w:t>
      </w:r>
      <w:r w:rsidR="0003672D" w:rsidRPr="00230FB8">
        <w:t>.</w:t>
      </w:r>
    </w:p>
    <w:p w14:paraId="32D59C2E" w14:textId="01698FC2" w:rsidR="00EB6876" w:rsidRDefault="00DC1B5F" w:rsidP="000664C8">
      <w:pPr>
        <w:pStyle w:val="Paragraph"/>
      </w:pPr>
      <w:r>
        <w:t>A</w:t>
      </w:r>
      <w:r w:rsidR="00E04969">
        <w:t>s noted</w:t>
      </w:r>
      <w:r w:rsidR="00F02ACB">
        <w:t xml:space="preserve"> in the</w:t>
      </w:r>
      <w:r w:rsidR="00E04969">
        <w:t xml:space="preserve"> </w:t>
      </w:r>
      <w:r w:rsidR="00F02ACB" w:rsidRPr="00E97582">
        <w:t>summary of the matters being considered by the Tribunal</w:t>
      </w:r>
      <w:r w:rsidR="00F02ACB">
        <w:t xml:space="preserve"> published in </w:t>
      </w:r>
      <w:r w:rsidR="00946F67">
        <w:t>January</w:t>
      </w:r>
      <w:r w:rsidR="00F02ACB">
        <w:t xml:space="preserve"> 2020,</w:t>
      </w:r>
      <w:r w:rsidR="00961E1E">
        <w:rPr>
          <w:rFonts w:ascii="ZWAdobeF" w:hAnsi="ZWAdobeF" w:cs="ZWAdobeF"/>
          <w:color w:val="auto"/>
          <w:sz w:val="2"/>
          <w:szCs w:val="2"/>
        </w:rPr>
        <w:t>70F</w:t>
      </w:r>
      <w:r w:rsidR="00700F3E">
        <w:rPr>
          <w:rStyle w:val="FootnoteReference"/>
        </w:rPr>
        <w:footnoteReference w:id="66"/>
      </w:r>
      <w:r w:rsidR="00F02ACB">
        <w:t xml:space="preserve"> </w:t>
      </w:r>
      <w:r w:rsidR="00BA6E3A">
        <w:t>the Tribunal</w:t>
      </w:r>
      <w:r w:rsidR="003E0842">
        <w:t>’s</w:t>
      </w:r>
      <w:r w:rsidR="00DA13CB">
        <w:t xml:space="preserve"> starting point for developing the </w:t>
      </w:r>
      <w:r w:rsidR="009B2540">
        <w:t xml:space="preserve">structure </w:t>
      </w:r>
      <w:r w:rsidR="00DA13CB">
        <w:t>was to set</w:t>
      </w:r>
      <w:r w:rsidR="00700F3E">
        <w:t xml:space="preserve"> three remuneration bands that correspond to the PEECF. </w:t>
      </w:r>
      <w:r w:rsidR="00B5772F">
        <w:t>The Tribunal gave consideration to whether:</w:t>
      </w:r>
    </w:p>
    <w:p w14:paraId="3D985A5F" w14:textId="27F20E95" w:rsidR="00743FD2" w:rsidRDefault="00B5772F" w:rsidP="00C574D2">
      <w:pPr>
        <w:pStyle w:val="VIRTBulletpoints"/>
        <w:numPr>
          <w:ilvl w:val="0"/>
          <w:numId w:val="1"/>
        </w:numPr>
        <w:spacing w:before="0" w:after="0" w:line="276" w:lineRule="auto"/>
        <w:ind w:left="357" w:hanging="357"/>
      </w:pPr>
      <w:r>
        <w:t xml:space="preserve">a unified remuneration </w:t>
      </w:r>
      <w:r w:rsidR="009B2540">
        <w:t xml:space="preserve">structure </w:t>
      </w:r>
      <w:r w:rsidR="00BD01A6">
        <w:t>is</w:t>
      </w:r>
      <w:r w:rsidR="002319DE">
        <w:t xml:space="preserve"> appropriate</w:t>
      </w:r>
      <w:r>
        <w:t xml:space="preserve"> for all public entities, </w:t>
      </w:r>
      <w:r w:rsidR="00743FD2">
        <w:t xml:space="preserve">or </w:t>
      </w:r>
      <w:r w:rsidR="00C3765C">
        <w:t xml:space="preserve">whether </w:t>
      </w:r>
      <w:r w:rsidR="00743FD2">
        <w:t xml:space="preserve">bespoke remuneration bands </w:t>
      </w:r>
      <w:r w:rsidR="003701CB">
        <w:t>are</w:t>
      </w:r>
      <w:r w:rsidR="00743FD2">
        <w:t xml:space="preserve"> required for particular industries or entities</w:t>
      </w:r>
    </w:p>
    <w:p w14:paraId="0E45BDDF" w14:textId="7D584CF2" w:rsidR="00B5772F" w:rsidRDefault="003C10ED" w:rsidP="00C574D2">
      <w:pPr>
        <w:pStyle w:val="VIRTBulletpoints"/>
        <w:numPr>
          <w:ilvl w:val="0"/>
          <w:numId w:val="1"/>
        </w:numPr>
        <w:spacing w:before="0" w:after="0" w:line="276" w:lineRule="auto"/>
        <w:ind w:left="357" w:hanging="357"/>
      </w:pPr>
      <w:r>
        <w:t xml:space="preserve">separate remuneration </w:t>
      </w:r>
      <w:r w:rsidR="009B2540">
        <w:t>structure</w:t>
      </w:r>
      <w:r w:rsidR="00792D97">
        <w:t>s</w:t>
      </w:r>
      <w:r w:rsidR="009B2540">
        <w:t xml:space="preserve"> </w:t>
      </w:r>
      <w:r w:rsidR="00FC12A9">
        <w:t>are required for CEOs and subordinate executives.</w:t>
      </w:r>
    </w:p>
    <w:p w14:paraId="540AED55" w14:textId="01261980" w:rsidR="00020BBA" w:rsidRDefault="00585FDD" w:rsidP="00B0050D">
      <w:pPr>
        <w:pStyle w:val="VIRTHeading3"/>
      </w:pPr>
      <w:r>
        <w:t xml:space="preserve">Whether a unified structure </w:t>
      </w:r>
      <w:r w:rsidR="00BD01A6">
        <w:t>is appropr</w:t>
      </w:r>
      <w:r w:rsidR="00C427DE">
        <w:t>iate</w:t>
      </w:r>
      <w:r>
        <w:t xml:space="preserve"> </w:t>
      </w:r>
    </w:p>
    <w:p w14:paraId="434AEF3A" w14:textId="037F8587" w:rsidR="00C304DF" w:rsidRDefault="00193885" w:rsidP="000664C8">
      <w:pPr>
        <w:pStyle w:val="Paragraph"/>
      </w:pPr>
      <w:r>
        <w:t xml:space="preserve">In its </w:t>
      </w:r>
      <w:r w:rsidR="00E042ED">
        <w:t>ISR</w:t>
      </w:r>
      <w:r>
        <w:t xml:space="preserve"> Final Report, the VPSC recommended that the</w:t>
      </w:r>
      <w:r w:rsidR="00C40FAF">
        <w:t xml:space="preserve"> Tribunal abolish the previous industry segment-specific public entity remuneration bands</w:t>
      </w:r>
      <w:r w:rsidR="000664C8">
        <w:t xml:space="preserve"> and replace them with a common remuneration band structure for all executives.</w:t>
      </w:r>
      <w:r w:rsidR="001F19E6">
        <w:t xml:space="preserve"> </w:t>
      </w:r>
      <w:r w:rsidR="002A5DC1">
        <w:t>The Report said that:</w:t>
      </w:r>
      <w:r w:rsidR="00961E1E">
        <w:rPr>
          <w:rFonts w:ascii="ZWAdobeF" w:hAnsi="ZWAdobeF" w:cs="ZWAdobeF"/>
          <w:color w:val="auto"/>
          <w:sz w:val="2"/>
          <w:szCs w:val="2"/>
        </w:rPr>
        <w:t>71F</w:t>
      </w:r>
      <w:r w:rsidR="00C06EA0">
        <w:rPr>
          <w:rStyle w:val="FootnoteReference"/>
        </w:rPr>
        <w:footnoteReference w:id="67"/>
      </w:r>
    </w:p>
    <w:p w14:paraId="69289968" w14:textId="2E6B3549" w:rsidR="002A5DC1" w:rsidRDefault="00D34773" w:rsidP="00C06EA0">
      <w:pPr>
        <w:pStyle w:val="VIRTBreakouttext"/>
      </w:pPr>
      <w:r>
        <w:t>… t</w:t>
      </w:r>
      <w:r w:rsidR="002A5DC1">
        <w:t xml:space="preserve">here are some cases where comparison between public entities reveals Total Remuneration Packages that are clearly inequitable by any measure of the relative risk, complexity or significance to Victoria, especially when </w:t>
      </w:r>
      <w:r w:rsidR="002A5DC1">
        <w:lastRenderedPageBreak/>
        <w:t>roles are compared across segments. In these cases, there is an elevated risk that agencies will be unable to retain the highest calibre executives.</w:t>
      </w:r>
    </w:p>
    <w:p w14:paraId="0DDDAB72" w14:textId="329FF19A" w:rsidR="00680559" w:rsidRDefault="007F6BEA" w:rsidP="00AD6CAF">
      <w:pPr>
        <w:pStyle w:val="Paragraph"/>
      </w:pPr>
      <w:r w:rsidRPr="005F7E0B">
        <w:t xml:space="preserve">Several submissions </w:t>
      </w:r>
      <w:r w:rsidR="008962B0" w:rsidRPr="005F7E0B">
        <w:t xml:space="preserve">received by the Tribunal </w:t>
      </w:r>
      <w:r w:rsidRPr="005F7E0B">
        <w:t>supported</w:t>
      </w:r>
      <w:r w:rsidR="008B02D8" w:rsidRPr="005F7E0B">
        <w:t xml:space="preserve"> the development of a single executive remuneration framework for </w:t>
      </w:r>
      <w:r w:rsidR="001B7846" w:rsidRPr="005F7E0B">
        <w:t>all prescribed public entities</w:t>
      </w:r>
      <w:r w:rsidR="004A28FA">
        <w:t>.</w:t>
      </w:r>
      <w:r w:rsidR="00FA6CC0">
        <w:t xml:space="preserve"> T</w:t>
      </w:r>
      <w:r w:rsidR="004A28FA">
        <w:t>hat approach would support smaller</w:t>
      </w:r>
      <w:r w:rsidR="005529A9">
        <w:t xml:space="preserve"> or</w:t>
      </w:r>
      <w:r w:rsidR="004A28FA">
        <w:t xml:space="preserve"> regionally located entities</w:t>
      </w:r>
      <w:r w:rsidR="005529A9">
        <w:t xml:space="preserve">, or entities </w:t>
      </w:r>
      <w:r w:rsidR="00D9374C">
        <w:t>from</w:t>
      </w:r>
      <w:r w:rsidR="00FA6CC0">
        <w:t xml:space="preserve"> industry segments </w:t>
      </w:r>
      <w:r w:rsidR="00E30EFD">
        <w:t xml:space="preserve">that have historically been required to offer </w:t>
      </w:r>
      <w:r w:rsidR="00C56E4E">
        <w:t xml:space="preserve">lower remuneration, to retain </w:t>
      </w:r>
      <w:r w:rsidR="0006541A">
        <w:t>executive talent crucial for their success.</w:t>
      </w:r>
    </w:p>
    <w:p w14:paraId="1F517D1F" w14:textId="19D1EA16" w:rsidR="00AD6CAF" w:rsidRPr="00D17F55" w:rsidRDefault="0006541A" w:rsidP="00AD6CAF">
      <w:pPr>
        <w:pStyle w:val="Paragraph"/>
      </w:pPr>
      <w:r>
        <w:t xml:space="preserve"> </w:t>
      </w:r>
      <w:r w:rsidR="00AD6CAF" w:rsidRPr="00D17F55">
        <w:t xml:space="preserve">The submission from the Gordon Institute of TAFE </w:t>
      </w:r>
      <w:r w:rsidR="00AD4082" w:rsidRPr="00D17F55">
        <w:t>observed</w:t>
      </w:r>
      <w:r w:rsidR="00C412A8" w:rsidRPr="00D17F55">
        <w:t xml:space="preserve"> that</w:t>
      </w:r>
      <w:r w:rsidR="00AD6CAF" w:rsidRPr="00D17F55">
        <w:t>:</w:t>
      </w:r>
    </w:p>
    <w:p w14:paraId="3686F855" w14:textId="7876AB74" w:rsidR="007F6BEA" w:rsidRPr="00D17F55" w:rsidRDefault="0025221A" w:rsidP="00C061FD">
      <w:pPr>
        <w:pStyle w:val="VIRTBreakouttext"/>
      </w:pPr>
      <w:r w:rsidRPr="00D17F55">
        <w:t>…</w:t>
      </w:r>
      <w:r w:rsidR="00C061FD" w:rsidRPr="00D17F55">
        <w:t xml:space="preserve"> evidence points to a clear need for parity of CEO remuneration within a particular band regardless of the geographical location or industry sector. Parity of remuneration would ensure TAFEs and regional organisations can fairly compete in securing appropriate talent from across the state. The competitiveness of offerings would also safeguard a viable approach to the retention of key talent.</w:t>
      </w:r>
      <w:r w:rsidR="3B8FA5A6" w:rsidRPr="00D17F55">
        <w:t xml:space="preserve"> </w:t>
      </w:r>
      <w:r w:rsidR="3B8FA5A6" w:rsidRPr="00D17F55">
        <w:rPr>
          <w:i w:val="0"/>
        </w:rPr>
        <w:t>[p.1]</w:t>
      </w:r>
    </w:p>
    <w:p w14:paraId="69DA0719" w14:textId="7664AF4A" w:rsidR="00AD6CAF" w:rsidRPr="00D17F55" w:rsidRDefault="00FD08EC" w:rsidP="008368F7">
      <w:pPr>
        <w:pStyle w:val="Paragraph"/>
        <w:keepNext/>
        <w:jc w:val="left"/>
      </w:pPr>
      <w:r w:rsidRPr="00D17F55">
        <w:t>Both the</w:t>
      </w:r>
      <w:r w:rsidR="002F0C5A" w:rsidRPr="00D17F55">
        <w:t xml:space="preserve"> South West TAFE </w:t>
      </w:r>
      <w:r w:rsidRPr="00D17F55">
        <w:t xml:space="preserve">and TAFE Gippsland </w:t>
      </w:r>
      <w:r w:rsidR="002F0C5A" w:rsidRPr="00D17F55">
        <w:t>submission</w:t>
      </w:r>
      <w:r w:rsidRPr="00D17F55">
        <w:t>s</w:t>
      </w:r>
      <w:r w:rsidR="002F0C5A" w:rsidRPr="00D17F55">
        <w:t xml:space="preserve"> </w:t>
      </w:r>
      <w:r w:rsidR="008E62DD" w:rsidRPr="00D17F55">
        <w:t>noted</w:t>
      </w:r>
      <w:r w:rsidRPr="00D17F55">
        <w:t xml:space="preserve"> </w:t>
      </w:r>
      <w:r w:rsidR="00FB3369" w:rsidRPr="00D17F55">
        <w:t>a</w:t>
      </w:r>
      <w:r w:rsidR="002F0C5A" w:rsidRPr="00D17F55">
        <w:t>:</w:t>
      </w:r>
    </w:p>
    <w:p w14:paraId="173B0966" w14:textId="10D85D07" w:rsidR="00B8133C" w:rsidRPr="00D17F55" w:rsidRDefault="00900BC0" w:rsidP="0099267F">
      <w:pPr>
        <w:pStyle w:val="VIRTBreakouttext"/>
        <w:rPr>
          <w:i w:val="0"/>
        </w:rPr>
      </w:pPr>
      <w:r w:rsidRPr="00D17F55">
        <w:t>…</w:t>
      </w:r>
      <w:r w:rsidR="00B95F24" w:rsidRPr="00D17F55">
        <w:t xml:space="preserve"> </w:t>
      </w:r>
      <w:r w:rsidRPr="00D17F55">
        <w:t>c</w:t>
      </w:r>
      <w:r w:rsidR="000C789C" w:rsidRPr="00D17F55">
        <w:t>onsistent work value assessment and associated TRP application will enhance opportunities</w:t>
      </w:r>
      <w:r w:rsidR="007E2C48" w:rsidRPr="00D17F55">
        <w:t xml:space="preserve"> for cross public sector executive employment opportunities and the potential for </w:t>
      </w:r>
      <w:r w:rsidR="006E36FD">
        <w:t>a</w:t>
      </w:r>
      <w:r w:rsidR="007E2C48" w:rsidRPr="00D17F55">
        <w:t xml:space="preserve"> broader talent pool availability.</w:t>
      </w:r>
      <w:r w:rsidR="00180A87" w:rsidRPr="00D17F55">
        <w:rPr>
          <w:i w:val="0"/>
          <w:iCs/>
        </w:rPr>
        <w:t xml:space="preserve"> [p</w:t>
      </w:r>
      <w:r w:rsidR="00E13E22" w:rsidRPr="00D17F55">
        <w:rPr>
          <w:i w:val="0"/>
          <w:iCs/>
        </w:rPr>
        <w:t>.1</w:t>
      </w:r>
      <w:r w:rsidR="008E62DD" w:rsidRPr="00D17F55">
        <w:rPr>
          <w:i w:val="0"/>
          <w:iCs/>
        </w:rPr>
        <w:t>]</w:t>
      </w:r>
      <w:r w:rsidR="00323DAA" w:rsidRPr="00D17F55">
        <w:rPr>
          <w:i w:val="0"/>
          <w:iCs/>
        </w:rPr>
        <w:t xml:space="preserve"> </w:t>
      </w:r>
    </w:p>
    <w:p w14:paraId="413FAB12" w14:textId="4E322FB5" w:rsidR="00635319" w:rsidRDefault="0099267F" w:rsidP="0099267F">
      <w:pPr>
        <w:pStyle w:val="Paragraph"/>
      </w:pPr>
      <w:r w:rsidRPr="00D17F55">
        <w:t xml:space="preserve">The Tribunal </w:t>
      </w:r>
      <w:r w:rsidR="00F774D5" w:rsidRPr="00D17F55">
        <w:t xml:space="preserve">also </w:t>
      </w:r>
      <w:r w:rsidRPr="00D17F55">
        <w:t xml:space="preserve">heard that </w:t>
      </w:r>
      <w:r w:rsidR="00A66166" w:rsidRPr="00D17F55">
        <w:t>existing d</w:t>
      </w:r>
      <w:r w:rsidRPr="00D17F55">
        <w:t>iscrepanc</w:t>
      </w:r>
      <w:r w:rsidR="00A66166" w:rsidRPr="00D17F55">
        <w:t xml:space="preserve">ies </w:t>
      </w:r>
      <w:r w:rsidRPr="00D17F55">
        <w:t>in</w:t>
      </w:r>
      <w:r w:rsidR="0012481E" w:rsidRPr="00D17F55">
        <w:t xml:space="preserve"> the</w:t>
      </w:r>
      <w:r w:rsidRPr="00D17F55">
        <w:t xml:space="preserve"> </w:t>
      </w:r>
      <w:r w:rsidR="0012481E" w:rsidRPr="00D17F55">
        <w:t>r</w:t>
      </w:r>
      <w:r w:rsidRPr="00D17F55">
        <w:t>emuneration</w:t>
      </w:r>
      <w:r w:rsidR="0012481E" w:rsidRPr="00D17F55">
        <w:t xml:space="preserve"> being</w:t>
      </w:r>
      <w:r w:rsidR="00A66166" w:rsidRPr="00D17F55">
        <w:t xml:space="preserve"> offered</w:t>
      </w:r>
      <w:r w:rsidR="0012481E" w:rsidRPr="00D17F55">
        <w:t xml:space="preserve"> to executives</w:t>
      </w:r>
      <w:r w:rsidR="00A66166" w:rsidRPr="00D17F55">
        <w:t xml:space="preserve"> by public entities</w:t>
      </w:r>
      <w:r w:rsidR="0012481E" w:rsidRPr="00D17F55">
        <w:t xml:space="preserve"> </w:t>
      </w:r>
      <w:r w:rsidR="00F774D5" w:rsidRPr="00D17F55">
        <w:t xml:space="preserve">create challenges for some entities to </w:t>
      </w:r>
      <w:r w:rsidR="00DD415A" w:rsidRPr="00D17F55">
        <w:t>attract executive talent</w:t>
      </w:r>
      <w:r w:rsidR="00A20885" w:rsidRPr="00D17F55">
        <w:t>.</w:t>
      </w:r>
      <w:r w:rsidR="00961E1E">
        <w:rPr>
          <w:rFonts w:ascii="ZWAdobeF" w:hAnsi="ZWAdobeF" w:cs="ZWAdobeF"/>
          <w:color w:val="auto"/>
          <w:sz w:val="2"/>
          <w:szCs w:val="2"/>
        </w:rPr>
        <w:t>72F</w:t>
      </w:r>
      <w:r w:rsidR="00C660AA" w:rsidRPr="00D17F55">
        <w:rPr>
          <w:rStyle w:val="FootnoteReference"/>
        </w:rPr>
        <w:footnoteReference w:id="68"/>
      </w:r>
      <w:r w:rsidR="00DD415A" w:rsidRPr="00D17F55">
        <w:t xml:space="preserve"> The Western Region Water Corporation </w:t>
      </w:r>
      <w:r w:rsidR="00635319" w:rsidRPr="00D17F55">
        <w:t>submi</w:t>
      </w:r>
      <w:r w:rsidR="008E62DD" w:rsidRPr="00D17F55">
        <w:t>tted</w:t>
      </w:r>
      <w:r w:rsidR="00635319" w:rsidRPr="00D17F55">
        <w:t xml:space="preserve"> that it was:</w:t>
      </w:r>
    </w:p>
    <w:p w14:paraId="3E44D428" w14:textId="7123CF90" w:rsidR="0099267F" w:rsidRDefault="00AA4E46" w:rsidP="00635319">
      <w:pPr>
        <w:pStyle w:val="VIRTBreakouttext"/>
      </w:pPr>
      <w:r>
        <w:t>… o</w:t>
      </w:r>
      <w:r w:rsidR="00635319">
        <w:t>ften challenged to attract high quality and capable candidates where better remuneration can be achieved in central Melbourne or where the candidate lives in Metropolitan Melbourne</w:t>
      </w:r>
      <w:r w:rsidR="008368F7">
        <w:t>.</w:t>
      </w:r>
      <w:r w:rsidR="00E17040">
        <w:t xml:space="preserve"> </w:t>
      </w:r>
      <w:r w:rsidR="00E17040">
        <w:rPr>
          <w:i w:val="0"/>
          <w:iCs/>
        </w:rPr>
        <w:t>[p.1]</w:t>
      </w:r>
    </w:p>
    <w:p w14:paraId="369F84B5" w14:textId="776F369D" w:rsidR="00A90A08" w:rsidRDefault="00DD5DC6" w:rsidP="00913370">
      <w:pPr>
        <w:pStyle w:val="Paragraph"/>
      </w:pPr>
      <w:r w:rsidRPr="00792D97">
        <w:t>Several submissions</w:t>
      </w:r>
      <w:r w:rsidR="00F26C68" w:rsidRPr="00792D97">
        <w:t xml:space="preserve"> noted</w:t>
      </w:r>
      <w:r w:rsidR="00181FBC">
        <w:t xml:space="preserve"> that the existing </w:t>
      </w:r>
      <w:r w:rsidR="002916A1" w:rsidRPr="00D6707C">
        <w:t>pre-approved industry-specific</w:t>
      </w:r>
      <w:r w:rsidR="002916A1">
        <w:t xml:space="preserve"> </w:t>
      </w:r>
      <w:r w:rsidR="006A5D9A">
        <w:t>CEO remuneration</w:t>
      </w:r>
      <w:r w:rsidR="00E700CF">
        <w:t xml:space="preserve"> bands</w:t>
      </w:r>
      <w:r w:rsidR="008669DC">
        <w:t xml:space="preserve"> </w:t>
      </w:r>
      <w:r w:rsidR="008669DC" w:rsidRPr="00666746">
        <w:t>originally</w:t>
      </w:r>
      <w:r w:rsidR="003A4444" w:rsidRPr="00666746">
        <w:t xml:space="preserve"> set by GSERP</w:t>
      </w:r>
      <w:r w:rsidR="0083062F">
        <w:t xml:space="preserve"> </w:t>
      </w:r>
      <w:r w:rsidR="00185184">
        <w:t>were generally based on the ‘size’ of the entity (</w:t>
      </w:r>
      <w:r w:rsidR="0052382A">
        <w:t>e.g.</w:t>
      </w:r>
      <w:r w:rsidR="00185184">
        <w:t xml:space="preserve"> </w:t>
      </w:r>
      <w:r w:rsidR="0052382A">
        <w:t xml:space="preserve">revenue, customer </w:t>
      </w:r>
      <w:r w:rsidR="00E042ED">
        <w:t>volume</w:t>
      </w:r>
      <w:r w:rsidR="0052382A">
        <w:t xml:space="preserve"> or assets under management).</w:t>
      </w:r>
      <w:r w:rsidR="000E5E03">
        <w:t xml:space="preserve"> </w:t>
      </w:r>
    </w:p>
    <w:p w14:paraId="7BB1A4E9" w14:textId="7BFA276A" w:rsidR="00CD4AAE" w:rsidRPr="00D17F55" w:rsidRDefault="007F1359" w:rsidP="00BB2A97">
      <w:pPr>
        <w:pStyle w:val="Paragraph"/>
        <w:keepNext/>
      </w:pPr>
      <w:r w:rsidRPr="00D17F55">
        <w:t>Some</w:t>
      </w:r>
      <w:r w:rsidR="00FA189C" w:rsidRPr="00D17F55">
        <w:t xml:space="preserve"> </w:t>
      </w:r>
      <w:r w:rsidR="000E5E03" w:rsidRPr="00D17F55">
        <w:t xml:space="preserve">submissions argued against </w:t>
      </w:r>
      <w:r w:rsidR="00414B28" w:rsidRPr="00D17F55">
        <w:t xml:space="preserve">different remuneration frameworks or bands being </w:t>
      </w:r>
      <w:r w:rsidR="0090639D" w:rsidRPr="00D17F55">
        <w:t xml:space="preserve">applied to public entities based </w:t>
      </w:r>
      <w:r w:rsidR="003012A0" w:rsidRPr="00D17F55">
        <w:t>exclusively on such metrics</w:t>
      </w:r>
      <w:r w:rsidR="002634D8" w:rsidRPr="00D17F55">
        <w:t>, as</w:t>
      </w:r>
      <w:r w:rsidR="00ED12B6" w:rsidRPr="00D17F55">
        <w:t xml:space="preserve"> </w:t>
      </w:r>
      <w:r w:rsidR="002634D8" w:rsidRPr="00D17F55">
        <w:t xml:space="preserve">that approach would not take into </w:t>
      </w:r>
      <w:r w:rsidR="009568E8">
        <w:t xml:space="preserve">account </w:t>
      </w:r>
      <w:r w:rsidR="00BD611E" w:rsidRPr="00D17F55">
        <w:t>other relevant considerations (e.g. the challenge</w:t>
      </w:r>
      <w:r w:rsidR="008E67CE" w:rsidRPr="00D17F55">
        <w:t xml:space="preserve">s </w:t>
      </w:r>
      <w:r w:rsidR="008E67CE" w:rsidRPr="00D17F55">
        <w:lastRenderedPageBreak/>
        <w:t xml:space="preserve">posed by operating </w:t>
      </w:r>
      <w:r w:rsidR="00F10CE3" w:rsidRPr="00D17F55">
        <w:t>in a regional setting and servicing a large geographic area)</w:t>
      </w:r>
      <w:r w:rsidR="00ED12B6" w:rsidRPr="00D17F55">
        <w:t>.</w:t>
      </w:r>
      <w:r w:rsidR="00822551" w:rsidRPr="00D17F55">
        <w:t xml:space="preserve"> F</w:t>
      </w:r>
      <w:r w:rsidR="006B49D4" w:rsidRPr="00D17F55">
        <w:t xml:space="preserve">or example, </w:t>
      </w:r>
      <w:r w:rsidR="00283097" w:rsidRPr="00D17F55">
        <w:t xml:space="preserve">in </w:t>
      </w:r>
      <w:r w:rsidR="009568E8">
        <w:t>its</w:t>
      </w:r>
      <w:r w:rsidR="00E20FA0" w:rsidRPr="00D17F55">
        <w:t xml:space="preserve"> </w:t>
      </w:r>
      <w:r w:rsidR="00283097" w:rsidRPr="00D17F55">
        <w:t xml:space="preserve">oral submission the </w:t>
      </w:r>
      <w:r w:rsidR="006B49D4" w:rsidRPr="00D17F55">
        <w:t xml:space="preserve">Goulburn Valley Water </w:t>
      </w:r>
      <w:r w:rsidR="00E20FA0" w:rsidRPr="00D17F55">
        <w:t xml:space="preserve">Corporation asserted </w:t>
      </w:r>
      <w:r w:rsidR="006B49D4" w:rsidRPr="00D17F55">
        <w:t>that</w:t>
      </w:r>
      <w:r w:rsidR="00822551" w:rsidRPr="00D17F55">
        <w:t xml:space="preserve"> the </w:t>
      </w:r>
      <w:r w:rsidR="00822551" w:rsidRPr="3CC3F02D">
        <w:rPr>
          <w:rFonts w:cs="Calibri Light"/>
          <w:color w:val="4B4B4B"/>
        </w:rPr>
        <w:t xml:space="preserve">governance expectations of water entities are the same regardless of the size of </w:t>
      </w:r>
      <w:r w:rsidR="00CF34DC">
        <w:rPr>
          <w:rFonts w:cs="Calibri Light"/>
          <w:color w:val="4B4B4B"/>
        </w:rPr>
        <w:t xml:space="preserve">the </w:t>
      </w:r>
      <w:r w:rsidR="00822551" w:rsidRPr="3CC3F02D">
        <w:rPr>
          <w:rFonts w:cs="Calibri Light"/>
          <w:color w:val="4B4B4B"/>
        </w:rPr>
        <w:t>business</w:t>
      </w:r>
      <w:r w:rsidR="006B49D4" w:rsidRPr="00D17F55">
        <w:t>, while the</w:t>
      </w:r>
      <w:r w:rsidR="00CD4AAE" w:rsidRPr="00D17F55">
        <w:t xml:space="preserve"> Goulburn Ovens Institute of TAFE submitted</w:t>
      </w:r>
      <w:r w:rsidR="00426755" w:rsidRPr="00D17F55">
        <w:t>:</w:t>
      </w:r>
    </w:p>
    <w:p w14:paraId="563F208E" w14:textId="4C8A5054" w:rsidR="005060AD" w:rsidRPr="005060AD" w:rsidRDefault="003E175A" w:rsidP="00A00BC0">
      <w:pPr>
        <w:pStyle w:val="VIRTBreakouttext"/>
        <w:rPr>
          <w:i w:val="0"/>
          <w:iCs/>
        </w:rPr>
      </w:pPr>
      <w:r w:rsidRPr="00D17F55">
        <w:t>As a Board, we find the current determined</w:t>
      </w:r>
      <w:r w:rsidR="00106931" w:rsidRPr="00D17F55">
        <w:t xml:space="preserve"> e</w:t>
      </w:r>
      <w:r w:rsidRPr="00D17F55">
        <w:t>xecutive remuneration band</w:t>
      </w:r>
      <w:r w:rsidR="00106931" w:rsidRPr="00D17F55">
        <w:t xml:space="preserve"> </w:t>
      </w:r>
      <w:r w:rsidRPr="00D17F55">
        <w:t>value settings (based primarily on revenue) insufficient to support a</w:t>
      </w:r>
      <w:r w:rsidR="00106931" w:rsidRPr="00D17F55">
        <w:t xml:space="preserve"> </w:t>
      </w:r>
      <w:r w:rsidRPr="00D17F55">
        <w:t>high functioning executive office workforce</w:t>
      </w:r>
      <w:r w:rsidR="00A00BC0" w:rsidRPr="00D17F55">
        <w:t>… Regional TAFEs have their own complexities which should be considered in setting executive remuneration levels; many of which do not correlate with TAFE income</w:t>
      </w:r>
      <w:r w:rsidR="004042F9" w:rsidRPr="00D17F55">
        <w:t xml:space="preserve">… [these] </w:t>
      </w:r>
      <w:r w:rsidR="00A00BC0" w:rsidRPr="00D17F55">
        <w:t>include greater community expectations, political demands, socio-economic disadvantage, thin markets and travel requirements</w:t>
      </w:r>
      <w:r w:rsidR="004042F9" w:rsidRPr="00D17F55">
        <w:t xml:space="preserve">. </w:t>
      </w:r>
      <w:r w:rsidR="004042F9" w:rsidRPr="00D17F55">
        <w:rPr>
          <w:i w:val="0"/>
          <w:iCs/>
        </w:rPr>
        <w:t>[pp.1-2]</w:t>
      </w:r>
    </w:p>
    <w:p w14:paraId="3751168E" w14:textId="04BF49AD" w:rsidR="000346E6" w:rsidRDefault="005A3F74" w:rsidP="008756C8">
      <w:pPr>
        <w:pStyle w:val="Parabeforeabulletlist"/>
      </w:pPr>
      <w:r>
        <w:t>During round table discussions, s</w:t>
      </w:r>
      <w:r w:rsidR="00913370">
        <w:t xml:space="preserve">ome </w:t>
      </w:r>
      <w:r>
        <w:t>part</w:t>
      </w:r>
      <w:r w:rsidR="009C78E8">
        <w:t>icipants</w:t>
      </w:r>
      <w:r w:rsidR="00913370">
        <w:t xml:space="preserve"> supported the development of</w:t>
      </w:r>
      <w:r w:rsidR="00AA4DE5">
        <w:t xml:space="preserve"> industry</w:t>
      </w:r>
      <w:r w:rsidR="008756C8">
        <w:t>-</w:t>
      </w:r>
      <w:r w:rsidR="00AA4DE5">
        <w:t>specific</w:t>
      </w:r>
      <w:r w:rsidR="00913370">
        <w:t xml:space="preserve"> </w:t>
      </w:r>
      <w:r w:rsidR="00AA4DE5">
        <w:t>remuneration bands</w:t>
      </w:r>
      <w:r w:rsidR="00910566">
        <w:t>.</w:t>
      </w:r>
      <w:r w:rsidR="00910566" w:rsidRPr="00640F13">
        <w:rPr>
          <w:rStyle w:val="FootnoteReference"/>
        </w:rPr>
        <w:footnoteReference w:id="69"/>
      </w:r>
      <w:r w:rsidR="0046424E">
        <w:t xml:space="preserve"> Reasons </w:t>
      </w:r>
      <w:r w:rsidR="000346E6">
        <w:t>for industry</w:t>
      </w:r>
      <w:r w:rsidR="0009017F">
        <w:t>-</w:t>
      </w:r>
      <w:r w:rsidR="000346E6">
        <w:t xml:space="preserve">specific remuneration bands being </w:t>
      </w:r>
      <w:r w:rsidR="009E40E3">
        <w:t>preferred</w:t>
      </w:r>
      <w:r w:rsidR="000346E6">
        <w:t xml:space="preserve"> included:</w:t>
      </w:r>
    </w:p>
    <w:p w14:paraId="40B06363" w14:textId="17F6534C" w:rsidR="000346E6" w:rsidRDefault="00AF4CE3" w:rsidP="00C574D2">
      <w:pPr>
        <w:pStyle w:val="VIRTBulletpoints"/>
        <w:numPr>
          <w:ilvl w:val="0"/>
          <w:numId w:val="1"/>
        </w:numPr>
        <w:spacing w:before="0" w:after="0" w:line="276" w:lineRule="auto"/>
        <w:ind w:left="357" w:hanging="357"/>
      </w:pPr>
      <w:r>
        <w:t>i</w:t>
      </w:r>
      <w:r w:rsidR="000346E6">
        <w:t>ndustry pressures and high demand for specific roles</w:t>
      </w:r>
      <w:r>
        <w:t xml:space="preserve"> and skills, requiring greater competitiveness with private sector remuneration</w:t>
      </w:r>
      <w:r w:rsidR="00DC76BC">
        <w:t xml:space="preserve"> offerings</w:t>
      </w:r>
      <w:r w:rsidR="004E4C2C">
        <w:t xml:space="preserve"> in</w:t>
      </w:r>
      <w:r w:rsidR="009E5576">
        <w:t xml:space="preserve"> </w:t>
      </w:r>
      <w:r w:rsidR="004E4C2C">
        <w:t>particular industries</w:t>
      </w:r>
    </w:p>
    <w:p w14:paraId="0193BDDD" w14:textId="108C1059" w:rsidR="00A915C8" w:rsidRDefault="00A915C8" w:rsidP="00C574D2">
      <w:pPr>
        <w:pStyle w:val="VIRTBulletpoints"/>
        <w:numPr>
          <w:ilvl w:val="0"/>
          <w:numId w:val="1"/>
        </w:numPr>
        <w:spacing w:before="0" w:after="0" w:line="276" w:lineRule="auto"/>
        <w:ind w:left="357" w:hanging="357"/>
      </w:pPr>
      <w:r>
        <w:t xml:space="preserve">executives in particular industry segments being required to drive revenue </w:t>
      </w:r>
      <w:r w:rsidR="000F6026">
        <w:t>growth for their entity and manage large sums of money</w:t>
      </w:r>
    </w:p>
    <w:p w14:paraId="685BEF3C" w14:textId="3DF84C86" w:rsidR="009E40E3" w:rsidRDefault="00EB2866" w:rsidP="00C574D2">
      <w:pPr>
        <w:pStyle w:val="VIRTBulletpoints"/>
        <w:numPr>
          <w:ilvl w:val="0"/>
          <w:numId w:val="1"/>
        </w:numPr>
        <w:spacing w:before="0" w:after="0" w:line="276" w:lineRule="auto"/>
        <w:ind w:left="357" w:hanging="357"/>
      </w:pPr>
      <w:r>
        <w:t xml:space="preserve">upper and lower remuneration rates </w:t>
      </w:r>
      <w:r w:rsidR="000445F3">
        <w:t xml:space="preserve">could </w:t>
      </w:r>
      <w:r>
        <w:t xml:space="preserve">be </w:t>
      </w:r>
      <w:r w:rsidR="009E40E3">
        <w:t>benchmark</w:t>
      </w:r>
      <w:r>
        <w:t xml:space="preserve">ed against the broader market, allowing entities to better compete with the private sector for executive talent. </w:t>
      </w:r>
    </w:p>
    <w:p w14:paraId="5FBE0315" w14:textId="4E9D03F4" w:rsidR="00466BBB" w:rsidRDefault="00E85D6A" w:rsidP="00913370">
      <w:pPr>
        <w:pStyle w:val="Paragraph"/>
      </w:pPr>
      <w:r w:rsidRPr="00466BBB">
        <w:t>S</w:t>
      </w:r>
      <w:r w:rsidR="008A7BC3" w:rsidRPr="00466BBB">
        <w:t>ome entities</w:t>
      </w:r>
      <w:r w:rsidR="00466BBB" w:rsidRPr="00466BBB">
        <w:t xml:space="preserve"> said that they need to compete with the private sector for talent. For example, the Victorian Managed Insurance Authority submission stated:</w:t>
      </w:r>
    </w:p>
    <w:p w14:paraId="27DFCCDE" w14:textId="6D5DE696" w:rsidR="00466BBB" w:rsidRDefault="00466BBB" w:rsidP="00466BBB">
      <w:pPr>
        <w:pStyle w:val="VIRTBreakouttext"/>
        <w:rPr>
          <w:i w:val="0"/>
          <w:iCs/>
        </w:rPr>
      </w:pPr>
      <w:r>
        <w:t xml:space="preserve">VMIA sources select executive roles from the private sector as the required talent is often unavailable internally or within the public sector. For these roles, VMIA is competing against larger, multinational organisations in the financial services sector, where attractive base remuneration packages and significant commercially-based incentives are common features. </w:t>
      </w:r>
      <w:r w:rsidRPr="00466BBB">
        <w:rPr>
          <w:i w:val="0"/>
          <w:iCs/>
        </w:rPr>
        <w:t>[p.2]</w:t>
      </w:r>
    </w:p>
    <w:p w14:paraId="28FAC38B" w14:textId="5A067B8A" w:rsidR="00466BBB" w:rsidRDefault="00466BBB" w:rsidP="00466BBB">
      <w:pPr>
        <w:pStyle w:val="Paragraph"/>
      </w:pPr>
      <w:r>
        <w:t xml:space="preserve">In its </w:t>
      </w:r>
      <w:r w:rsidRPr="00D17F55">
        <w:t>oral submission</w:t>
      </w:r>
      <w:r>
        <w:t xml:space="preserve">, the Treasury Corporation of Victoria said that it is unique within government, as all executive positions require a working knowledge of financial markets, and the various areas that support its risk management </w:t>
      </w:r>
      <w:r>
        <w:lastRenderedPageBreak/>
        <w:t xml:space="preserve">activities. </w:t>
      </w:r>
      <w:r w:rsidRPr="00466BBB">
        <w:t>It needs to attract and retain private sector expertise, for example, from banks and fund managers</w:t>
      </w:r>
      <w:r>
        <w:t>.</w:t>
      </w:r>
    </w:p>
    <w:p w14:paraId="1AA5E1CA" w14:textId="7E240E3F" w:rsidR="009A629E" w:rsidRDefault="000445F3" w:rsidP="00466BBB">
      <w:pPr>
        <w:pStyle w:val="Paragraph"/>
      </w:pPr>
      <w:r w:rsidRPr="00C71E9F">
        <w:t>In</w:t>
      </w:r>
      <w:r w:rsidR="007D2A37" w:rsidRPr="00C71E9F">
        <w:t xml:space="preserve"> </w:t>
      </w:r>
      <w:r w:rsidR="007D2A37">
        <w:t xml:space="preserve">considering these </w:t>
      </w:r>
      <w:r w:rsidRPr="00C71E9F">
        <w:t>differing</w:t>
      </w:r>
      <w:r w:rsidR="007D2A37" w:rsidRPr="00C71E9F">
        <w:t xml:space="preserve"> </w:t>
      </w:r>
      <w:r w:rsidRPr="00C71E9F">
        <w:t>positions</w:t>
      </w:r>
      <w:r w:rsidR="007D2A37">
        <w:t xml:space="preserve">, the Tribunal </w:t>
      </w:r>
      <w:r w:rsidR="007C72D3">
        <w:t>took into account</w:t>
      </w:r>
      <w:r w:rsidR="00004B87" w:rsidRPr="00C71E9F">
        <w:t xml:space="preserve"> </w:t>
      </w:r>
      <w:r w:rsidR="00510F16" w:rsidRPr="00C71E9F">
        <w:t>information gathered using</w:t>
      </w:r>
      <w:r w:rsidR="00004B87" w:rsidRPr="00C71E9F">
        <w:t xml:space="preserve"> the</w:t>
      </w:r>
      <w:r w:rsidR="00C1752A" w:rsidRPr="00C71E9F">
        <w:t xml:space="preserve"> </w:t>
      </w:r>
      <w:r w:rsidR="007C72D3">
        <w:t>executive questionnaire</w:t>
      </w:r>
      <w:r w:rsidR="00C1752A" w:rsidRPr="00C71E9F">
        <w:t xml:space="preserve"> </w:t>
      </w:r>
      <w:r w:rsidR="00FD1FB6" w:rsidRPr="00C71E9F">
        <w:t xml:space="preserve">about </w:t>
      </w:r>
      <w:r w:rsidR="00CD41D3" w:rsidRPr="00C71E9F">
        <w:t>where</w:t>
      </w:r>
      <w:r w:rsidR="00576869">
        <w:t xml:space="preserve"> prescribed public entities</w:t>
      </w:r>
      <w:r w:rsidR="00CD41D3" w:rsidRPr="00C71E9F">
        <w:t xml:space="preserve"> sourced executive talent</w:t>
      </w:r>
      <w:r w:rsidR="00004B87" w:rsidRPr="00C71E9F">
        <w:t>.</w:t>
      </w:r>
      <w:r w:rsidR="00493B32" w:rsidRPr="00C71E9F">
        <w:t xml:space="preserve"> </w:t>
      </w:r>
      <w:r w:rsidR="00972B0A" w:rsidRPr="00C71E9F">
        <w:t xml:space="preserve">The responses </w:t>
      </w:r>
      <w:r w:rsidR="00C61117">
        <w:t>indicated</w:t>
      </w:r>
      <w:r w:rsidR="00972B0A" w:rsidRPr="00C71E9F">
        <w:t xml:space="preserve"> that:</w:t>
      </w:r>
    </w:p>
    <w:p w14:paraId="30EE26D2" w14:textId="4FB1FB09" w:rsidR="00972B0A" w:rsidRPr="00C71E9F" w:rsidRDefault="00F002EB" w:rsidP="00C71E9F">
      <w:pPr>
        <w:pStyle w:val="VIRTBulletpoints"/>
        <w:numPr>
          <w:ilvl w:val="0"/>
          <w:numId w:val="1"/>
        </w:numPr>
        <w:spacing w:before="0" w:after="0" w:line="276" w:lineRule="auto"/>
        <w:ind w:left="357" w:hanging="357"/>
      </w:pPr>
      <w:r w:rsidRPr="00C71E9F">
        <w:t>all industry segments recruit at least some executive talent from the private sector</w:t>
      </w:r>
    </w:p>
    <w:p w14:paraId="79F85AEA" w14:textId="059EF930" w:rsidR="00511BC3" w:rsidRPr="00C71E9F" w:rsidRDefault="00511BC3" w:rsidP="00C71E9F">
      <w:pPr>
        <w:pStyle w:val="VIRTBulletpoints"/>
        <w:numPr>
          <w:ilvl w:val="0"/>
          <w:numId w:val="1"/>
        </w:numPr>
        <w:spacing w:before="0" w:after="0" w:line="276" w:lineRule="auto"/>
        <w:ind w:left="357" w:hanging="357"/>
      </w:pPr>
      <w:r w:rsidRPr="00C71E9F">
        <w:t xml:space="preserve">in most industry segments both public sector and </w:t>
      </w:r>
      <w:r w:rsidR="007C0554">
        <w:t>private sector</w:t>
      </w:r>
      <w:r w:rsidRPr="00C71E9F">
        <w:t xml:space="preserve"> experiences were valued</w:t>
      </w:r>
      <w:r w:rsidR="00570795">
        <w:t xml:space="preserve"> by CEOs when recruiting new executives</w:t>
      </w:r>
      <w:r w:rsidRPr="00C71E9F">
        <w:t>, although CEOs in the financ</w:t>
      </w:r>
      <w:r w:rsidR="000A22F4">
        <w:t>e</w:t>
      </w:r>
      <w:r w:rsidRPr="00C71E9F">
        <w:t xml:space="preserve"> and insurance industry segment placed particular importance on private sector experience.</w:t>
      </w:r>
    </w:p>
    <w:p w14:paraId="215F31D5" w14:textId="542D8980" w:rsidR="00972B0A" w:rsidRPr="00C11B85" w:rsidRDefault="008542F3" w:rsidP="00913370">
      <w:pPr>
        <w:pStyle w:val="Paragraph"/>
      </w:pPr>
      <w:r>
        <w:t>Based on this data, the Tribunal observed that all industry segments, to some degree, recruit</w:t>
      </w:r>
      <w:r w:rsidR="00157852">
        <w:t xml:space="preserve"> from the private sector. </w:t>
      </w:r>
      <w:r w:rsidR="00493E45">
        <w:t>This suggest</w:t>
      </w:r>
      <w:r w:rsidR="00FF50E3">
        <w:t>ed</w:t>
      </w:r>
      <w:r w:rsidR="00493E45">
        <w:t xml:space="preserve"> that </w:t>
      </w:r>
      <w:r w:rsidR="008E12DC">
        <w:t>unique remuneration bands may not be required f</w:t>
      </w:r>
      <w:r w:rsidR="00947F41">
        <w:t xml:space="preserve">or particular industry segments to attract and retain talent. </w:t>
      </w:r>
      <w:r w:rsidR="0054070B">
        <w:t xml:space="preserve">Rather, a </w:t>
      </w:r>
      <w:r w:rsidR="00D2261A">
        <w:t>single</w:t>
      </w:r>
      <w:r w:rsidR="00FF4DFC">
        <w:t xml:space="preserve"> </w:t>
      </w:r>
      <w:r w:rsidR="00AF6436">
        <w:t xml:space="preserve">remuneration </w:t>
      </w:r>
      <w:r w:rsidR="009160FF">
        <w:t>structure would not preclude</w:t>
      </w:r>
      <w:r w:rsidR="00FF4DFC">
        <w:t xml:space="preserve"> entities </w:t>
      </w:r>
      <w:r w:rsidR="00697795">
        <w:t>from</w:t>
      </w:r>
      <w:r w:rsidR="00FF4DFC">
        <w:t xml:space="preserve"> sourc</w:t>
      </w:r>
      <w:r w:rsidR="00697795">
        <w:t>ing</w:t>
      </w:r>
      <w:r w:rsidR="00FF4DFC">
        <w:t xml:space="preserve"> executive talent from the private sector when required. </w:t>
      </w:r>
      <w:r w:rsidR="00947F41">
        <w:t xml:space="preserve">The Tribunal further considered this in the context of </w:t>
      </w:r>
      <w:r w:rsidR="009160FF">
        <w:t>its</w:t>
      </w:r>
      <w:r w:rsidR="00947F41">
        <w:t xml:space="preserve"> analysis of the values of the bands, discussed below. </w:t>
      </w:r>
    </w:p>
    <w:p w14:paraId="1DF2A361" w14:textId="2317154A" w:rsidR="00C304DF" w:rsidRDefault="00A6299B" w:rsidP="004B56D4">
      <w:pPr>
        <w:pStyle w:val="VIRTHeading3"/>
        <w:keepNext/>
      </w:pPr>
      <w:r w:rsidRPr="00BC4E1F">
        <w:t xml:space="preserve">Whether a separate structure </w:t>
      </w:r>
      <w:r w:rsidR="00BC4E1F" w:rsidRPr="00BC4E1F">
        <w:t>is</w:t>
      </w:r>
      <w:r w:rsidRPr="00BC4E1F">
        <w:t xml:space="preserve"> required for CEOs</w:t>
      </w:r>
    </w:p>
    <w:p w14:paraId="28487B65" w14:textId="13E2D948" w:rsidR="00843E3C" w:rsidRDefault="002B5204" w:rsidP="007B462E">
      <w:pPr>
        <w:pStyle w:val="Paragraph"/>
      </w:pPr>
      <w:r>
        <w:t xml:space="preserve">The Tribunal also </w:t>
      </w:r>
      <w:r w:rsidR="007B462E">
        <w:t>considered whether separate remuneration frameworks were required for CEOs</w:t>
      </w:r>
      <w:r w:rsidR="00876CD8">
        <w:t xml:space="preserve"> (and equ</w:t>
      </w:r>
      <w:r w:rsidR="0052690B">
        <w:t>ivalent roles)</w:t>
      </w:r>
      <w:r w:rsidR="007B462E">
        <w:t xml:space="preserve"> and </w:t>
      </w:r>
      <w:r w:rsidR="00D23706">
        <w:t xml:space="preserve">subordinate </w:t>
      </w:r>
      <w:r w:rsidR="007B462E">
        <w:t>executives.</w:t>
      </w:r>
      <w:r w:rsidR="007D6F3A">
        <w:t xml:space="preserve"> </w:t>
      </w:r>
      <w:r w:rsidR="00FD178D" w:rsidRPr="001D5721">
        <w:t xml:space="preserve">The submission from the Shrine of Remembrance </w:t>
      </w:r>
      <w:r w:rsidR="00237BA9">
        <w:t>Trust</w:t>
      </w:r>
      <w:r w:rsidR="00FD178D" w:rsidRPr="001D5721">
        <w:t xml:space="preserve"> emphasised the need for the remuneration bands set by the Tribunal to adequately differentiate between the CEO and other executives in the entity, particularly for an organisation with a lean executive structure.</w:t>
      </w:r>
    </w:p>
    <w:p w14:paraId="44F3BEA3" w14:textId="5043B207" w:rsidR="00836078" w:rsidRDefault="008B05DF" w:rsidP="007B6BE1">
      <w:pPr>
        <w:pStyle w:val="Paragraph"/>
      </w:pPr>
      <w:r w:rsidRPr="001D5721">
        <w:t xml:space="preserve">The Tribunal noted that the PEECF does not distinguish between </w:t>
      </w:r>
      <w:r w:rsidR="00785E6A" w:rsidRPr="001D5721">
        <w:t xml:space="preserve">CEOs and subordinate executives, but rather uses the same work value methodology to assess all executive roles. </w:t>
      </w:r>
      <w:r w:rsidR="00E02EBD" w:rsidRPr="001D5721">
        <w:t>Within an organisation, CEO roles would be expected to score hi</w:t>
      </w:r>
      <w:r w:rsidR="00F85B11" w:rsidRPr="001D5721">
        <w:t>gh</w:t>
      </w:r>
      <w:r w:rsidR="00760268">
        <w:t>er</w:t>
      </w:r>
      <w:r w:rsidR="00E02EBD" w:rsidRPr="001D5721">
        <w:t xml:space="preserve"> than </w:t>
      </w:r>
      <w:r w:rsidR="000E0FA7" w:rsidRPr="001D5721">
        <w:t xml:space="preserve">other </w:t>
      </w:r>
      <w:r w:rsidR="00E02EBD" w:rsidRPr="001D5721">
        <w:t>executive roles</w:t>
      </w:r>
      <w:r w:rsidR="00E02EBD" w:rsidRPr="00AE3060">
        <w:t xml:space="preserve">. </w:t>
      </w:r>
      <w:r w:rsidR="00E82FA2" w:rsidRPr="00CE0C40">
        <w:t>In contrast,</w:t>
      </w:r>
      <w:r w:rsidR="00C30CC7" w:rsidRPr="00CE0C40">
        <w:t xml:space="preserve"> the </w:t>
      </w:r>
      <w:r w:rsidR="000030FB" w:rsidRPr="00CE0C40">
        <w:t xml:space="preserve">VPS Executive Classification Framework </w:t>
      </w:r>
      <w:r w:rsidR="00A73555" w:rsidRPr="00CE0C40">
        <w:t>does not apply to Secretaries</w:t>
      </w:r>
      <w:r w:rsidR="000030FB" w:rsidRPr="00CE0C40">
        <w:t xml:space="preserve"> of departments</w:t>
      </w:r>
      <w:r w:rsidR="00AE3060" w:rsidRPr="00CE0C40">
        <w:t xml:space="preserve"> or</w:t>
      </w:r>
      <w:r w:rsidR="000030FB" w:rsidRPr="00CE0C40">
        <w:t xml:space="preserve"> the </w:t>
      </w:r>
      <w:r w:rsidR="00496E7B">
        <w:t>VPSC</w:t>
      </w:r>
      <w:r w:rsidR="000030FB" w:rsidRPr="00CE0C40">
        <w:t xml:space="preserve"> Commissioner. </w:t>
      </w:r>
      <w:r w:rsidR="00B30C0D" w:rsidRPr="00CE0C40">
        <w:t xml:space="preserve">This was a reason for the Tribunal making a separate remuneration band for Secretaries and the </w:t>
      </w:r>
      <w:r w:rsidR="00496E7B">
        <w:t>VPSC</w:t>
      </w:r>
      <w:r w:rsidR="00496E7B" w:rsidRPr="00CE0C40">
        <w:t xml:space="preserve"> Commissioner </w:t>
      </w:r>
      <w:r w:rsidR="00A35270" w:rsidRPr="00CE0C40">
        <w:t>in the VPS Determination.</w:t>
      </w:r>
      <w:r w:rsidR="00A35270">
        <w:t xml:space="preserve"> </w:t>
      </w:r>
    </w:p>
    <w:p w14:paraId="7C75A1B5" w14:textId="7BE15CE3" w:rsidR="00CC778F" w:rsidRDefault="004A522A" w:rsidP="004B5025">
      <w:pPr>
        <w:pStyle w:val="VIRTHeading3"/>
        <w:keepNext/>
      </w:pPr>
      <w:r>
        <w:lastRenderedPageBreak/>
        <w:t>Tribunal’s decision on the s</w:t>
      </w:r>
      <w:r w:rsidR="00BF1AD0">
        <w:t>tructure of the bands</w:t>
      </w:r>
    </w:p>
    <w:p w14:paraId="63FD3E7F" w14:textId="77777777" w:rsidR="00BA5CE1" w:rsidRDefault="00BA5CE1" w:rsidP="00B71B96">
      <w:pPr>
        <w:pStyle w:val="Paragraph"/>
        <w:keepNext/>
      </w:pPr>
      <w:r>
        <w:t>The Tribunal acknowledged that public entities and executives expressed a variety of differing views on the preferred approach for setting the framework for the remuneration bands, and each approach comes with its own benefits and risks. Taking into account these views and the matters discussed above, the Tribunal decided to adopt a single remuneration framework for all industry segments. The Tribunal considered that, on balance, this was the preferable approach as it will:</w:t>
      </w:r>
    </w:p>
    <w:p w14:paraId="0553838E" w14:textId="77777777" w:rsidR="00BA5CE1" w:rsidRDefault="00BA5CE1" w:rsidP="00BA5CE1">
      <w:pPr>
        <w:pStyle w:val="VIRTBulletpoints"/>
        <w:numPr>
          <w:ilvl w:val="0"/>
          <w:numId w:val="1"/>
        </w:numPr>
        <w:spacing w:before="0" w:after="0" w:line="276" w:lineRule="auto"/>
        <w:ind w:left="357" w:hanging="357"/>
      </w:pPr>
      <w:r>
        <w:t>enhance the mobility of executives between public entities, which will promote greater dissemination of knowledge and skills across the public sector</w:t>
      </w:r>
    </w:p>
    <w:p w14:paraId="6FEA83E6" w14:textId="77777777" w:rsidR="00BA5CE1" w:rsidRDefault="00BA5CE1" w:rsidP="00BA5CE1">
      <w:pPr>
        <w:pStyle w:val="VIRTBulletpoints"/>
        <w:numPr>
          <w:ilvl w:val="0"/>
          <w:numId w:val="1"/>
        </w:numPr>
        <w:spacing w:before="0" w:after="0" w:line="276" w:lineRule="auto"/>
        <w:ind w:left="357" w:hanging="357"/>
      </w:pPr>
      <w:r>
        <w:t>promote fairness as all executives are covered by the same remuneration framework</w:t>
      </w:r>
    </w:p>
    <w:p w14:paraId="607B4FC9" w14:textId="63B750CF" w:rsidR="00BA5CE1" w:rsidRPr="00CA2BEF" w:rsidRDefault="00BA5CE1" w:rsidP="00BA5CE1">
      <w:pPr>
        <w:pStyle w:val="VIRTBulletpoints"/>
        <w:numPr>
          <w:ilvl w:val="0"/>
          <w:numId w:val="1"/>
        </w:numPr>
        <w:spacing w:before="0" w:after="0" w:line="276" w:lineRule="auto"/>
        <w:ind w:left="357" w:hanging="357"/>
      </w:pPr>
      <w:r w:rsidRPr="00CA2BEF">
        <w:t xml:space="preserve">not </w:t>
      </w:r>
      <w:r w:rsidR="00013912" w:rsidRPr="00CA2BEF">
        <w:t>preclude</w:t>
      </w:r>
      <w:r w:rsidRPr="00CA2BEF">
        <w:t xml:space="preserve"> recruitment of executives from the private sector.</w:t>
      </w:r>
    </w:p>
    <w:p w14:paraId="5A600FFF" w14:textId="26B09A5A" w:rsidR="00BA5CE1" w:rsidRPr="001D5721" w:rsidRDefault="00BA5CE1" w:rsidP="000E7EE0">
      <w:pPr>
        <w:pStyle w:val="Parabeforeabulletlist"/>
      </w:pPr>
      <w:r>
        <w:t>T</w:t>
      </w:r>
      <w:r w:rsidRPr="001D5721">
        <w:t>he Tribunal</w:t>
      </w:r>
      <w:r>
        <w:t xml:space="preserve"> also</w:t>
      </w:r>
      <w:r w:rsidRPr="001D5721">
        <w:t xml:space="preserve"> decided to make a single remuneration band framework that would apply to both CEOs and subordinate executives, to ensure consistency with the PEECF. The Tribunal considered that alignment between the PEECF and the remuneration band framework </w:t>
      </w:r>
      <w:r>
        <w:t>would be beneficial as it would</w:t>
      </w:r>
      <w:r w:rsidRPr="001D5721">
        <w:t>:</w:t>
      </w:r>
    </w:p>
    <w:p w14:paraId="325285F4" w14:textId="0316F82E" w:rsidR="00BA5CE1" w:rsidRDefault="00BA5CE1" w:rsidP="00BA5CE1">
      <w:pPr>
        <w:pStyle w:val="VIRTBulletpoints"/>
        <w:numPr>
          <w:ilvl w:val="0"/>
          <w:numId w:val="1"/>
        </w:numPr>
        <w:spacing w:before="0" w:after="0" w:line="276" w:lineRule="auto"/>
        <w:ind w:left="357" w:hanging="357"/>
      </w:pPr>
      <w:r>
        <w:t>ensure th</w:t>
      </w:r>
      <w:r w:rsidR="007376C7">
        <w:t>is</w:t>
      </w:r>
      <w:r>
        <w:t xml:space="preserve"> Determination worked cohesively with other </w:t>
      </w:r>
      <w:r w:rsidRPr="001D5721">
        <w:t xml:space="preserve">executive reforms, in particular the </w:t>
      </w:r>
      <w:r w:rsidR="00551EBC">
        <w:t>implementation</w:t>
      </w:r>
      <w:r w:rsidRPr="001D5721">
        <w:t xml:space="preserve"> of the </w:t>
      </w:r>
      <w:r w:rsidR="00551EBC">
        <w:t>PEECF</w:t>
      </w:r>
    </w:p>
    <w:p w14:paraId="02CF00D8" w14:textId="57421899" w:rsidR="00BA5CE1" w:rsidRDefault="00BA5CE1" w:rsidP="00BA5CE1">
      <w:pPr>
        <w:pStyle w:val="VIRTBulletpoints"/>
        <w:numPr>
          <w:ilvl w:val="0"/>
          <w:numId w:val="1"/>
        </w:numPr>
        <w:spacing w:before="0" w:after="0" w:line="276" w:lineRule="auto"/>
        <w:ind w:left="357" w:hanging="357"/>
      </w:pPr>
      <w:r>
        <w:t>provide</w:t>
      </w:r>
      <w:r w:rsidRPr="001D5721">
        <w:t xml:space="preserve"> a single</w:t>
      </w:r>
      <w:r>
        <w:t>,</w:t>
      </w:r>
      <w:r w:rsidRPr="001D5721">
        <w:t xml:space="preserve"> objective metric (the role’s work value score) to determine an executive’s </w:t>
      </w:r>
      <w:r w:rsidR="00FE7D1C">
        <w:t>classification and their</w:t>
      </w:r>
      <w:r w:rsidR="00351286">
        <w:t xml:space="preserve"> </w:t>
      </w:r>
      <w:r w:rsidRPr="001D5721">
        <w:t>remuneration</w:t>
      </w:r>
      <w:r>
        <w:t xml:space="preserve"> band</w:t>
      </w:r>
      <w:r w:rsidRPr="001D5721">
        <w:t>.</w:t>
      </w:r>
    </w:p>
    <w:p w14:paraId="0D5A465E" w14:textId="77777777" w:rsidR="006A65B9" w:rsidRDefault="00E249CB" w:rsidP="004861C6">
      <w:pPr>
        <w:pStyle w:val="Paragraph"/>
      </w:pPr>
      <w:r w:rsidRPr="00CE0C40">
        <w:t xml:space="preserve">In the VPS Determination, the Tribunal set </w:t>
      </w:r>
      <w:r w:rsidR="00296E66" w:rsidRPr="00CE0C40">
        <w:t>remuneration bands for subordinate executives</w:t>
      </w:r>
      <w:r w:rsidR="004224F6" w:rsidRPr="00CE0C40">
        <w:t>, and a distinct band</w:t>
      </w:r>
      <w:r w:rsidR="007358CF" w:rsidRPr="00CE0C40">
        <w:t xml:space="preserve"> for Secretaries of departments and the </w:t>
      </w:r>
      <w:r w:rsidR="00496E7B">
        <w:t>VPSC</w:t>
      </w:r>
      <w:r w:rsidR="00496E7B" w:rsidRPr="00CE0C40">
        <w:t xml:space="preserve"> Commissioner</w:t>
      </w:r>
      <w:r w:rsidR="000652AD">
        <w:t>.</w:t>
      </w:r>
      <w:r w:rsidR="000652AD">
        <w:rPr>
          <w:rFonts w:ascii="ZWAdobeF" w:hAnsi="ZWAdobeF" w:cs="ZWAdobeF"/>
          <w:color w:val="auto"/>
          <w:sz w:val="2"/>
          <w:szCs w:val="2"/>
        </w:rPr>
        <w:t xml:space="preserve"> </w:t>
      </w:r>
      <w:r w:rsidR="00961E1E">
        <w:rPr>
          <w:rFonts w:ascii="ZWAdobeF" w:hAnsi="ZWAdobeF" w:cs="ZWAdobeF"/>
          <w:color w:val="auto"/>
          <w:sz w:val="2"/>
          <w:szCs w:val="2"/>
        </w:rPr>
        <w:t>F</w:t>
      </w:r>
      <w:r w:rsidR="00A3252D" w:rsidRPr="00CE0C40">
        <w:rPr>
          <w:rStyle w:val="FootnoteReference"/>
        </w:rPr>
        <w:footnoteReference w:id="70"/>
      </w:r>
      <w:r w:rsidR="00D07923" w:rsidRPr="00CE0C40">
        <w:t xml:space="preserve"> </w:t>
      </w:r>
      <w:r w:rsidR="00D44E25" w:rsidRPr="00CE0C40">
        <w:t xml:space="preserve">In contrast, as the </w:t>
      </w:r>
      <w:r w:rsidR="00DF33FF" w:rsidRPr="00CE0C40">
        <w:t>PEECF applies</w:t>
      </w:r>
      <w:r w:rsidR="00B243A3" w:rsidRPr="00CE0C40">
        <w:t xml:space="preserve"> </w:t>
      </w:r>
      <w:r w:rsidR="00DF33FF" w:rsidRPr="00CE0C40">
        <w:t xml:space="preserve">to </w:t>
      </w:r>
      <w:r w:rsidR="007171E7" w:rsidRPr="00CE0C40">
        <w:t xml:space="preserve">both CEOs and subordinate executives, </w:t>
      </w:r>
      <w:r w:rsidR="004224F6" w:rsidRPr="00CE0C40">
        <w:t>the Tribunal was able to</w:t>
      </w:r>
      <w:r w:rsidR="00231880" w:rsidRPr="00CE0C40">
        <w:t xml:space="preserve"> </w:t>
      </w:r>
      <w:r w:rsidR="00B45F74" w:rsidRPr="00CE0C40">
        <w:t xml:space="preserve">establish a </w:t>
      </w:r>
      <w:r w:rsidR="00B243A3" w:rsidRPr="00CE0C40">
        <w:t xml:space="preserve">remuneration band framework that applied </w:t>
      </w:r>
      <w:r w:rsidR="00F766B7" w:rsidRPr="00CE0C40">
        <w:t>to</w:t>
      </w:r>
      <w:r w:rsidR="00B243A3" w:rsidRPr="00CE0C40">
        <w:t xml:space="preserve"> both types of roles.</w:t>
      </w:r>
      <w:r w:rsidR="001175AB">
        <w:t xml:space="preserve"> </w:t>
      </w:r>
    </w:p>
    <w:p w14:paraId="7AC60299" w14:textId="57954ACF" w:rsidR="00002A77" w:rsidRDefault="004861C6" w:rsidP="004861C6">
      <w:pPr>
        <w:pStyle w:val="Paragraph"/>
      </w:pPr>
      <w:r>
        <w:t>Figure</w:t>
      </w:r>
      <w:r w:rsidR="00CF3428">
        <w:t xml:space="preserve"> </w:t>
      </w:r>
      <w:r w:rsidR="008E7765">
        <w:t>7</w:t>
      </w:r>
      <w:r w:rsidR="00CF3428">
        <w:t>.1</w:t>
      </w:r>
      <w:r>
        <w:t xml:space="preserve"> outlines the</w:t>
      </w:r>
      <w:r w:rsidR="00915D01">
        <w:t xml:space="preserve"> structure of the new executive framework, consisting of three distinct and contiguous bands for all executives employed in </w:t>
      </w:r>
      <w:r w:rsidR="00FB51BB">
        <w:t>prescribed public entities</w:t>
      </w:r>
      <w:r w:rsidR="00915D01">
        <w:t>.</w:t>
      </w:r>
    </w:p>
    <w:bookmarkStart w:id="212" w:name="_Toc59090209"/>
    <w:p w14:paraId="5EDAEE8C" w14:textId="4401BE7A" w:rsidR="00002A77" w:rsidRDefault="00CF3428" w:rsidP="008C4483">
      <w:pPr>
        <w:pStyle w:val="Figureheading"/>
        <w:keepNext w:val="0"/>
      </w:pPr>
      <w:r>
        <w:rPr>
          <w:noProof/>
        </w:rPr>
        <w:lastRenderedPageBreak/>
        <mc:AlternateContent>
          <mc:Choice Requires="wpg">
            <w:drawing>
              <wp:anchor distT="0" distB="0" distL="114300" distR="114300" simplePos="0" relativeHeight="251658274" behindDoc="0" locked="0" layoutInCell="1" allowOverlap="1" wp14:anchorId="048195D6" wp14:editId="4846BD76">
                <wp:simplePos x="0" y="0"/>
                <wp:positionH relativeFrom="column">
                  <wp:posOffset>-1270</wp:posOffset>
                </wp:positionH>
                <wp:positionV relativeFrom="paragraph">
                  <wp:posOffset>477891</wp:posOffset>
                </wp:positionV>
                <wp:extent cx="5561330" cy="808355"/>
                <wp:effectExtent l="0" t="0" r="20320" b="10795"/>
                <wp:wrapTight wrapText="bothSides">
                  <wp:wrapPolygon edited="0">
                    <wp:start x="0" y="0"/>
                    <wp:lineTo x="0" y="7126"/>
                    <wp:lineTo x="3182" y="8145"/>
                    <wp:lineTo x="0" y="12217"/>
                    <wp:lineTo x="0" y="21379"/>
                    <wp:lineTo x="21605" y="21379"/>
                    <wp:lineTo x="21605" y="12217"/>
                    <wp:lineTo x="18423" y="8145"/>
                    <wp:lineTo x="21605" y="7126"/>
                    <wp:lineTo x="21605" y="0"/>
                    <wp:lineTo x="0" y="0"/>
                  </wp:wrapPolygon>
                </wp:wrapTight>
                <wp:docPr id="53" name="Group 53"/>
                <wp:cNvGraphicFramePr/>
                <a:graphic xmlns:a="http://schemas.openxmlformats.org/drawingml/2006/main">
                  <a:graphicData uri="http://schemas.microsoft.com/office/word/2010/wordprocessingGroup">
                    <wpg:wgp>
                      <wpg:cNvGrpSpPr/>
                      <wpg:grpSpPr>
                        <a:xfrm>
                          <a:off x="0" y="0"/>
                          <a:ext cx="5561330" cy="808355"/>
                          <a:chOff x="0" y="0"/>
                          <a:chExt cx="5561330" cy="808440"/>
                        </a:xfrm>
                      </wpg:grpSpPr>
                      <wpg:grpSp>
                        <wpg:cNvPr id="10" name="Group 6"/>
                        <wpg:cNvGrpSpPr/>
                        <wpg:grpSpPr>
                          <a:xfrm>
                            <a:off x="0" y="475700"/>
                            <a:ext cx="5561330" cy="332740"/>
                            <a:chOff x="1815" y="0"/>
                            <a:chExt cx="6334045" cy="350902"/>
                          </a:xfrm>
                        </wpg:grpSpPr>
                        <wps:wsp>
                          <wps:cNvPr id="36" name="Rectangle 36"/>
                          <wps:cNvSpPr/>
                          <wps:spPr>
                            <a:xfrm>
                              <a:off x="1815" y="0"/>
                              <a:ext cx="2041257" cy="350520"/>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22A9AE58" w14:textId="77777777" w:rsidR="00C405D8" w:rsidRPr="00FF6358" w:rsidRDefault="00C405D8" w:rsidP="00C405D8">
                                <w:pPr>
                                  <w:jc w:val="center"/>
                                  <w:rPr>
                                    <w:rFonts w:ascii="Calibri Light" w:hAnsi="Calibri Light" w:cs="Calibri Light"/>
                                    <w:b/>
                                    <w:bCs/>
                                    <w:sz w:val="26"/>
                                    <w:szCs w:val="26"/>
                                  </w:rPr>
                                </w:pPr>
                                <w:r w:rsidRPr="00FF6358">
                                  <w:rPr>
                                    <w:rFonts w:ascii="Calibri Light" w:hAnsi="Calibri Light" w:cs="Calibri Light"/>
                                    <w:b/>
                                    <w:bCs/>
                                    <w:color w:val="FFFFFF" w:themeColor="light1"/>
                                    <w:kern w:val="24"/>
                                    <w:sz w:val="26"/>
                                    <w:szCs w:val="26"/>
                                  </w:rPr>
                                  <w:t>PESES-1</w:t>
                                </w:r>
                              </w:p>
                            </w:txbxContent>
                          </wps:txbx>
                          <wps:bodyPr rtlCol="0" anchor="ctr"/>
                        </wps:wsp>
                        <wps:wsp>
                          <wps:cNvPr id="39" name="Rectangle 39"/>
                          <wps:cNvSpPr/>
                          <wps:spPr>
                            <a:xfrm>
                              <a:off x="2152953" y="1"/>
                              <a:ext cx="2041256" cy="350901"/>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7D78193B" w14:textId="082CB09F" w:rsidR="00FF6358" w:rsidRPr="00FF6358" w:rsidRDefault="00FF6358" w:rsidP="00FF6358">
                                <w:pPr>
                                  <w:jc w:val="center"/>
                                  <w:rPr>
                                    <w:rFonts w:ascii="Calibri Light" w:hAnsi="Calibri Light" w:cs="Calibri Light"/>
                                    <w:b/>
                                    <w:bCs/>
                                    <w:sz w:val="26"/>
                                    <w:szCs w:val="26"/>
                                  </w:rPr>
                                </w:pPr>
                                <w:r w:rsidRPr="00FF6358">
                                  <w:rPr>
                                    <w:rFonts w:ascii="Calibri Light" w:hAnsi="Calibri Light" w:cs="Calibri Light"/>
                                    <w:b/>
                                    <w:bCs/>
                                    <w:color w:val="FFFFFF" w:themeColor="light1"/>
                                    <w:kern w:val="24"/>
                                    <w:sz w:val="26"/>
                                    <w:szCs w:val="26"/>
                                  </w:rPr>
                                  <w:t>PESES-</w:t>
                                </w:r>
                                <w:r w:rsidR="00472D53">
                                  <w:rPr>
                                    <w:rFonts w:ascii="Calibri Light" w:hAnsi="Calibri Light" w:cs="Calibri Light"/>
                                    <w:b/>
                                    <w:bCs/>
                                    <w:color w:val="FFFFFF" w:themeColor="light1"/>
                                    <w:kern w:val="24"/>
                                    <w:sz w:val="26"/>
                                    <w:szCs w:val="26"/>
                                  </w:rPr>
                                  <w:t>2</w:t>
                                </w:r>
                              </w:p>
                              <w:p w14:paraId="357C791D" w14:textId="189DEC1F" w:rsidR="00C405D8" w:rsidRDefault="00C405D8" w:rsidP="00C405D8">
                                <w:pPr>
                                  <w:jc w:val="center"/>
                                  <w:rPr>
                                    <w:sz w:val="24"/>
                                    <w:szCs w:val="24"/>
                                  </w:rPr>
                                </w:pPr>
                              </w:p>
                            </w:txbxContent>
                          </wps:txbx>
                          <wps:bodyPr rtlCol="0" anchor="ctr"/>
                        </wps:wsp>
                        <wps:wsp>
                          <wps:cNvPr id="45" name="Rectangle 45"/>
                          <wps:cNvSpPr/>
                          <wps:spPr>
                            <a:xfrm>
                              <a:off x="4294598" y="0"/>
                              <a:ext cx="2041262" cy="350520"/>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02F02FDD" w14:textId="358079C9" w:rsidR="00FF6358" w:rsidRPr="00FF6358" w:rsidRDefault="00FF6358" w:rsidP="00FF6358">
                                <w:pPr>
                                  <w:jc w:val="center"/>
                                  <w:rPr>
                                    <w:rFonts w:ascii="Calibri Light" w:hAnsi="Calibri Light" w:cs="Calibri Light"/>
                                    <w:b/>
                                    <w:bCs/>
                                    <w:sz w:val="26"/>
                                    <w:szCs w:val="26"/>
                                  </w:rPr>
                                </w:pPr>
                                <w:r w:rsidRPr="00FF6358">
                                  <w:rPr>
                                    <w:rFonts w:ascii="Calibri Light" w:hAnsi="Calibri Light" w:cs="Calibri Light"/>
                                    <w:b/>
                                    <w:bCs/>
                                    <w:color w:val="FFFFFF" w:themeColor="light1"/>
                                    <w:kern w:val="24"/>
                                    <w:sz w:val="26"/>
                                    <w:szCs w:val="26"/>
                                  </w:rPr>
                                  <w:t>PESES-</w:t>
                                </w:r>
                                <w:r w:rsidR="00472D53">
                                  <w:rPr>
                                    <w:rFonts w:ascii="Calibri Light" w:hAnsi="Calibri Light" w:cs="Calibri Light"/>
                                    <w:b/>
                                    <w:bCs/>
                                    <w:color w:val="FFFFFF" w:themeColor="light1"/>
                                    <w:kern w:val="24"/>
                                    <w:sz w:val="26"/>
                                    <w:szCs w:val="26"/>
                                  </w:rPr>
                                  <w:t>3</w:t>
                                </w:r>
                              </w:p>
                              <w:p w14:paraId="583FA201" w14:textId="036CE094" w:rsidR="00C405D8" w:rsidRDefault="00C405D8" w:rsidP="00C405D8">
                                <w:pPr>
                                  <w:jc w:val="center"/>
                                  <w:rPr>
                                    <w:sz w:val="24"/>
                                    <w:szCs w:val="24"/>
                                  </w:rPr>
                                </w:pPr>
                              </w:p>
                            </w:txbxContent>
                          </wps:txbx>
                          <wps:bodyPr rtlCol="0" anchor="ctr"/>
                        </wps:wsp>
                      </wpg:grpSp>
                      <wps:wsp>
                        <wps:cNvPr id="217" name="Text Box 2"/>
                        <wps:cNvSpPr txBox="1">
                          <a:spLocks noChangeArrowheads="1"/>
                        </wps:cNvSpPr>
                        <wps:spPr bwMode="auto">
                          <a:xfrm>
                            <a:off x="0" y="0"/>
                            <a:ext cx="5561330" cy="246380"/>
                          </a:xfrm>
                          <a:prstGeom prst="rect">
                            <a:avLst/>
                          </a:prstGeom>
                          <a:solidFill>
                            <a:srgbClr val="FFFFFF"/>
                          </a:solidFill>
                          <a:ln w="9525">
                            <a:solidFill>
                              <a:srgbClr val="000000"/>
                            </a:solidFill>
                            <a:miter lim="800000"/>
                            <a:headEnd/>
                            <a:tailEnd/>
                          </a:ln>
                        </wps:spPr>
                        <wps:txbx>
                          <w:txbxContent>
                            <w:p w14:paraId="1D60CB95" w14:textId="28862240" w:rsidR="00FF6358" w:rsidRPr="001100A3" w:rsidRDefault="00FF6358" w:rsidP="001100A3">
                              <w:pPr>
                                <w:pStyle w:val="Paragraph"/>
                                <w:spacing w:before="0" w:after="0" w:line="240" w:lineRule="auto"/>
                                <w:jc w:val="center"/>
                                <w:rPr>
                                  <w:sz w:val="20"/>
                                </w:rPr>
                              </w:pPr>
                              <w:r w:rsidRPr="001100A3">
                                <w:rPr>
                                  <w:sz w:val="20"/>
                                </w:rPr>
                                <w:t>All executives placed into these bands</w:t>
                              </w:r>
                            </w:p>
                          </w:txbxContent>
                        </wps:txbx>
                        <wps:bodyPr rot="0" vert="horz" wrap="square" lIns="91440" tIns="45720" rIns="91440" bIns="45720" anchor="t" anchorCtr="0">
                          <a:noAutofit/>
                        </wps:bodyPr>
                      </wps:wsp>
                      <wps:wsp>
                        <wps:cNvPr id="47" name="Arrow: Down 47"/>
                        <wps:cNvSpPr/>
                        <wps:spPr>
                          <a:xfrm>
                            <a:off x="834126" y="251614"/>
                            <a:ext cx="111760" cy="22669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rrow: Down 51"/>
                        <wps:cNvSpPr/>
                        <wps:spPr>
                          <a:xfrm>
                            <a:off x="2726352" y="246329"/>
                            <a:ext cx="111760" cy="22669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Arrow: Down 52"/>
                        <wps:cNvSpPr/>
                        <wps:spPr>
                          <a:xfrm>
                            <a:off x="4608008" y="251614"/>
                            <a:ext cx="111760" cy="22669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48195D6" id="Group 53" o:spid="_x0000_s1087" style="position:absolute;margin-left:-.1pt;margin-top:37.65pt;width:437.9pt;height:63.65pt;z-index:251658274;mso-position-horizontal-relative:text;mso-position-vertical-relative:text;mso-height-relative:margin" coordsize="55613,8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">
                <v:group id="Group 6" o:spid="_x0000_s1088" style="position:absolute;top:4757;width:55613;height:3327" coordorigin="18" coordsize="63340,3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36" o:spid="_x0000_s1089" style="position:absolute;left:18;width:20412;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" fillcolor="#148a5d [3205]" strokecolor="#246049 [3044]">
                    <v:textbox>
                      <w:txbxContent>
                        <w:p w14:paraId="22A9AE58" w14:textId="77777777" w:rsidR="00C405D8" w:rsidRPr="00FF6358" w:rsidRDefault="00C405D8" w:rsidP="00C405D8">
                          <w:pPr>
                            <w:jc w:val="center"/>
                            <w:rPr>
                              <w:rFonts w:ascii="Calibri Light" w:hAnsi="Calibri Light" w:cs="Calibri Light"/>
                              <w:b/>
                              <w:bCs/>
                              <w:sz w:val="26"/>
                              <w:szCs w:val="26"/>
                            </w:rPr>
                          </w:pPr>
                          <w:r w:rsidRPr="00FF6358">
                            <w:rPr>
                              <w:rFonts w:ascii="Calibri Light" w:hAnsi="Calibri Light" w:cs="Calibri Light"/>
                              <w:b/>
                              <w:bCs/>
                              <w:color w:val="FFFFFF" w:themeColor="light1"/>
                              <w:kern w:val="24"/>
                              <w:sz w:val="26"/>
                              <w:szCs w:val="26"/>
                            </w:rPr>
                            <w:t>PESES-1</w:t>
                          </w:r>
                        </w:p>
                      </w:txbxContent>
                    </v:textbox>
                  </v:rect>
                  <v:rect id="Rectangle 39" o:spid="_x0000_s1090" style="position:absolute;left:21529;width:20413;height:3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" fillcolor="#148a5d [3205]" strokecolor="#246049 [3044]">
                    <v:textbox>
                      <w:txbxContent>
                        <w:p w14:paraId="7D78193B" w14:textId="082CB09F" w:rsidR="00FF6358" w:rsidRPr="00FF6358" w:rsidRDefault="00FF6358" w:rsidP="00FF6358">
                          <w:pPr>
                            <w:jc w:val="center"/>
                            <w:rPr>
                              <w:rFonts w:ascii="Calibri Light" w:hAnsi="Calibri Light" w:cs="Calibri Light"/>
                              <w:b/>
                              <w:bCs/>
                              <w:sz w:val="26"/>
                              <w:szCs w:val="26"/>
                            </w:rPr>
                          </w:pPr>
                          <w:r w:rsidRPr="00FF6358">
                            <w:rPr>
                              <w:rFonts w:ascii="Calibri Light" w:hAnsi="Calibri Light" w:cs="Calibri Light"/>
                              <w:b/>
                              <w:bCs/>
                              <w:color w:val="FFFFFF" w:themeColor="light1"/>
                              <w:kern w:val="24"/>
                              <w:sz w:val="26"/>
                              <w:szCs w:val="26"/>
                            </w:rPr>
                            <w:t>PESES-</w:t>
                          </w:r>
                          <w:r w:rsidR="00472D53">
                            <w:rPr>
                              <w:rFonts w:ascii="Calibri Light" w:hAnsi="Calibri Light" w:cs="Calibri Light"/>
                              <w:b/>
                              <w:bCs/>
                              <w:color w:val="FFFFFF" w:themeColor="light1"/>
                              <w:kern w:val="24"/>
                              <w:sz w:val="26"/>
                              <w:szCs w:val="26"/>
                            </w:rPr>
                            <w:t>2</w:t>
                          </w:r>
                        </w:p>
                        <w:p w14:paraId="357C791D" w14:textId="189DEC1F" w:rsidR="00C405D8" w:rsidRDefault="00C405D8" w:rsidP="00C405D8">
                          <w:pPr>
                            <w:jc w:val="center"/>
                            <w:rPr>
                              <w:sz w:val="24"/>
                              <w:szCs w:val="24"/>
                            </w:rPr>
                          </w:pPr>
                        </w:p>
                      </w:txbxContent>
                    </v:textbox>
                  </v:rect>
                  <v:rect id="Rectangle 45" o:spid="_x0000_s1091" style="position:absolute;left:42945;width:20413;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" fillcolor="#148a5d [3205]" strokecolor="#246049 [3044]">
                    <v:textbox>
                      <w:txbxContent>
                        <w:p w14:paraId="02F02FDD" w14:textId="358079C9" w:rsidR="00FF6358" w:rsidRPr="00FF6358" w:rsidRDefault="00FF6358" w:rsidP="00FF6358">
                          <w:pPr>
                            <w:jc w:val="center"/>
                            <w:rPr>
                              <w:rFonts w:ascii="Calibri Light" w:hAnsi="Calibri Light" w:cs="Calibri Light"/>
                              <w:b/>
                              <w:bCs/>
                              <w:sz w:val="26"/>
                              <w:szCs w:val="26"/>
                            </w:rPr>
                          </w:pPr>
                          <w:r w:rsidRPr="00FF6358">
                            <w:rPr>
                              <w:rFonts w:ascii="Calibri Light" w:hAnsi="Calibri Light" w:cs="Calibri Light"/>
                              <w:b/>
                              <w:bCs/>
                              <w:color w:val="FFFFFF" w:themeColor="light1"/>
                              <w:kern w:val="24"/>
                              <w:sz w:val="26"/>
                              <w:szCs w:val="26"/>
                            </w:rPr>
                            <w:t>PESES-</w:t>
                          </w:r>
                          <w:r w:rsidR="00472D53">
                            <w:rPr>
                              <w:rFonts w:ascii="Calibri Light" w:hAnsi="Calibri Light" w:cs="Calibri Light"/>
                              <w:b/>
                              <w:bCs/>
                              <w:color w:val="FFFFFF" w:themeColor="light1"/>
                              <w:kern w:val="24"/>
                              <w:sz w:val="26"/>
                              <w:szCs w:val="26"/>
                            </w:rPr>
                            <w:t>3</w:t>
                          </w:r>
                        </w:p>
                        <w:p w14:paraId="583FA201" w14:textId="036CE094" w:rsidR="00C405D8" w:rsidRDefault="00C405D8" w:rsidP="00C405D8">
                          <w:pPr>
                            <w:jc w:val="center"/>
                            <w:rPr>
                              <w:sz w:val="24"/>
                              <w:szCs w:val="24"/>
                            </w:rPr>
                          </w:pPr>
                        </w:p>
                      </w:txbxContent>
                    </v:textbox>
                  </v:rect>
                </v:group>
                <v:shape id="_x0000_s1092" type="#_x0000_t202" style="position:absolute;width:55613;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1D60CB95" w14:textId="28862240" w:rsidR="00FF6358" w:rsidRPr="001100A3" w:rsidRDefault="00FF6358" w:rsidP="001100A3">
                        <w:pPr>
                          <w:pStyle w:val="Paragraph"/>
                          <w:spacing w:before="0" w:after="0" w:line="240" w:lineRule="auto"/>
                          <w:jc w:val="center"/>
                          <w:rPr>
                            <w:sz w:val="20"/>
                          </w:rPr>
                        </w:pPr>
                        <w:r w:rsidRPr="001100A3">
                          <w:rPr>
                            <w:sz w:val="20"/>
                          </w:rPr>
                          <w:t>All executives placed into these bands</w:t>
                        </w:r>
                      </w:p>
                    </w:txbxContent>
                  </v:textbox>
                </v:shape>
                <v:shape id="Arrow: Down 47" o:spid="_x0000_s1093" type="#_x0000_t67" style="position:absolute;left:8341;top:2516;width:1117;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" adj="16276" fillcolor="black [3213]" strokecolor="black [3213]"/>
                <v:shape id="Arrow: Down 51" o:spid="_x0000_s1094" type="#_x0000_t67" style="position:absolute;left:27263;top:2463;width:1118;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" adj="16276" fillcolor="black [3213]" strokecolor="black [3213]"/>
                <v:shape id="Arrow: Down 52" o:spid="_x0000_s1095" type="#_x0000_t67" style="position:absolute;left:46080;top:2516;width:1117;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" adj="16276" fillcolor="black [3213]" strokecolor="black [3213]"/>
                <w10:wrap type="tight"/>
              </v:group>
            </w:pict>
          </mc:Fallback>
        </mc:AlternateContent>
      </w:r>
      <w:r w:rsidR="00002A77">
        <w:t xml:space="preserve">Figure </w:t>
      </w:r>
      <w:r w:rsidR="008E7765">
        <w:t>7</w:t>
      </w:r>
      <w:r w:rsidR="00002A77">
        <w:t>.1: new r</w:t>
      </w:r>
      <w:r>
        <w:t>emuneration structure for executives employed in prescribed public entities</w:t>
      </w:r>
      <w:bookmarkEnd w:id="212"/>
    </w:p>
    <w:p w14:paraId="58B3BCA8" w14:textId="5219D5FF" w:rsidR="00F1446C" w:rsidRDefault="00F1446C" w:rsidP="00071E95">
      <w:pPr>
        <w:pStyle w:val="VIRTHeading2"/>
      </w:pPr>
      <w:bookmarkStart w:id="213" w:name="_Toc59090156"/>
      <w:r>
        <w:t>7.3</w:t>
      </w:r>
      <w:r w:rsidR="00B90941">
        <w:tab/>
      </w:r>
      <w:r>
        <w:t>Value</w:t>
      </w:r>
      <w:r w:rsidR="00783677">
        <w:t>s</w:t>
      </w:r>
      <w:r>
        <w:t xml:space="preserve"> of the remuneration bands</w:t>
      </w:r>
      <w:bookmarkEnd w:id="213"/>
    </w:p>
    <w:p w14:paraId="5E940B93" w14:textId="1352E7EE" w:rsidR="007336BF" w:rsidRDefault="00673F64" w:rsidP="00A51FD2">
      <w:pPr>
        <w:pStyle w:val="Parabeforeabulletlist"/>
      </w:pPr>
      <w:r>
        <w:t>Having addressed issues</w:t>
      </w:r>
      <w:r w:rsidR="000815AD">
        <w:t xml:space="preserve"> related to the band structure</w:t>
      </w:r>
      <w:r>
        <w:t>, the Tribunal turned to setting the values of the remuneration bands</w:t>
      </w:r>
      <w:r w:rsidR="000D1736">
        <w:t xml:space="preserve">. </w:t>
      </w:r>
      <w:r w:rsidR="00912F84">
        <w:t>As set out in th</w:t>
      </w:r>
      <w:r w:rsidR="00C12F50">
        <w:t>is</w:t>
      </w:r>
      <w:r w:rsidR="0031237C">
        <w:t xml:space="preserve"> Statement of Reasons, t</w:t>
      </w:r>
      <w:r w:rsidR="000D1736">
        <w:t xml:space="preserve">he Tribunal took into the account the factors it was required to consider under </w:t>
      </w:r>
      <w:r w:rsidR="0031237C">
        <w:t xml:space="preserve">sections </w:t>
      </w:r>
      <w:r w:rsidR="0052772A">
        <w:t>19 and 24</w:t>
      </w:r>
      <w:r w:rsidR="0031237C">
        <w:t xml:space="preserve"> of the</w:t>
      </w:r>
      <w:r w:rsidR="000D1736">
        <w:t xml:space="preserve"> VIRTIPS A</w:t>
      </w:r>
      <w:r w:rsidR="00F0582B">
        <w:t>ct</w:t>
      </w:r>
      <w:r w:rsidR="00C91095">
        <w:t>.</w:t>
      </w:r>
      <w:r>
        <w:t xml:space="preserve"> </w:t>
      </w:r>
      <w:r w:rsidR="00C91095">
        <w:t>In relation to setting the values of the remuneration bands, this included consideration of</w:t>
      </w:r>
      <w:r>
        <w:t>:</w:t>
      </w:r>
    </w:p>
    <w:p w14:paraId="6CF4912A" w14:textId="39734D27" w:rsidR="00673F64" w:rsidRDefault="00DE5823" w:rsidP="00C574D2">
      <w:pPr>
        <w:pStyle w:val="VIRTBulletpoints"/>
        <w:numPr>
          <w:ilvl w:val="0"/>
          <w:numId w:val="1"/>
        </w:numPr>
        <w:spacing w:before="0" w:after="0" w:line="276" w:lineRule="auto"/>
        <w:ind w:left="357" w:hanging="357"/>
      </w:pPr>
      <w:r>
        <w:t>t</w:t>
      </w:r>
      <w:r w:rsidR="00673F64">
        <w:t>he roles and responsibilities of executives in prescribed public entities</w:t>
      </w:r>
    </w:p>
    <w:p w14:paraId="1763AFCE" w14:textId="054A5E1F" w:rsidR="00407994" w:rsidRDefault="00407994" w:rsidP="00C574D2">
      <w:pPr>
        <w:pStyle w:val="VIRTBulletpoints"/>
        <w:numPr>
          <w:ilvl w:val="0"/>
          <w:numId w:val="1"/>
        </w:numPr>
        <w:spacing w:before="0" w:after="0" w:line="276" w:lineRule="auto"/>
        <w:ind w:left="357" w:hanging="357"/>
      </w:pPr>
      <w:r>
        <w:t>remuneration ranges for roles with similar work value</w:t>
      </w:r>
      <w:r w:rsidR="000A567A">
        <w:t xml:space="preserve">, and how this compares with the existing remuneration of </w:t>
      </w:r>
      <w:r w:rsidR="00F96BE7">
        <w:t>executives employed in prescribed public entities</w:t>
      </w:r>
    </w:p>
    <w:p w14:paraId="0E014D52" w14:textId="2EA59E97" w:rsidR="00673F64" w:rsidRDefault="00DE5823" w:rsidP="00C574D2">
      <w:pPr>
        <w:pStyle w:val="VIRTBulletpoints"/>
        <w:numPr>
          <w:ilvl w:val="0"/>
          <w:numId w:val="1"/>
        </w:numPr>
        <w:spacing w:before="0" w:after="0" w:line="276" w:lineRule="auto"/>
        <w:ind w:left="357" w:hanging="357"/>
      </w:pPr>
      <w:r>
        <w:t>t</w:t>
      </w:r>
      <w:r w:rsidR="00FB440F">
        <w:t>rends in the attraction and retention of executives</w:t>
      </w:r>
    </w:p>
    <w:p w14:paraId="66244819" w14:textId="6EB09F0B" w:rsidR="009A1EBB" w:rsidRPr="00E258FA" w:rsidRDefault="00DE5823" w:rsidP="00C574D2">
      <w:pPr>
        <w:pStyle w:val="VIRTBulletpoints"/>
        <w:numPr>
          <w:ilvl w:val="0"/>
          <w:numId w:val="1"/>
        </w:numPr>
        <w:spacing w:before="0" w:after="0" w:line="276" w:lineRule="auto"/>
        <w:ind w:left="357" w:hanging="357"/>
      </w:pPr>
      <w:r>
        <w:t>t</w:t>
      </w:r>
      <w:r w:rsidR="004A5A2D">
        <w:t>he gap between non-executive and executive remuneration</w:t>
      </w:r>
      <w:r w:rsidR="00544CFB">
        <w:t>.</w:t>
      </w:r>
      <w:r w:rsidR="00A66873" w:rsidRPr="00CA2BEF">
        <w:t xml:space="preserve"> </w:t>
      </w:r>
    </w:p>
    <w:p w14:paraId="08799B4E" w14:textId="165F8190" w:rsidR="0084116B" w:rsidRDefault="00221D20" w:rsidP="003F761D">
      <w:pPr>
        <w:pStyle w:val="VIRTHeading3"/>
      </w:pPr>
      <w:r>
        <w:t>R</w:t>
      </w:r>
      <w:r w:rsidR="003F761D">
        <w:t>oles and responsibilities of executives</w:t>
      </w:r>
    </w:p>
    <w:p w14:paraId="21174682" w14:textId="034FDB5D" w:rsidR="00A63736" w:rsidRDefault="00D20ACF" w:rsidP="0084116B">
      <w:pPr>
        <w:pStyle w:val="Paragraph"/>
      </w:pPr>
      <w:r>
        <w:t xml:space="preserve">Chapter 3 sets out the </w:t>
      </w:r>
      <w:r w:rsidR="00542A02" w:rsidRPr="0083205C">
        <w:t>roles and responsibilities of executives employed in prescribed public entities</w:t>
      </w:r>
      <w:r>
        <w:t>.</w:t>
      </w:r>
    </w:p>
    <w:p w14:paraId="5061F0E0" w14:textId="5A360F51" w:rsidR="0009637A" w:rsidRDefault="0009637A" w:rsidP="0009637A">
      <w:pPr>
        <w:pStyle w:val="Paragraph"/>
      </w:pPr>
      <w:r>
        <w:t>A core feature of an executive role is significant management responsibility — the primary role of the executive is to provide leadership and strategic direction for other staff members.</w:t>
      </w:r>
      <w:r>
        <w:rPr>
          <w:rStyle w:val="FootnoteReference"/>
        </w:rPr>
        <w:footnoteReference w:id="71"/>
      </w:r>
    </w:p>
    <w:p w14:paraId="1D45007C" w14:textId="0E9930FD" w:rsidR="00251227" w:rsidRDefault="00A57A81" w:rsidP="0084116B">
      <w:pPr>
        <w:pStyle w:val="Paragraph"/>
      </w:pPr>
      <w:r>
        <w:t xml:space="preserve">Each public entity </w:t>
      </w:r>
      <w:r w:rsidR="0042305B">
        <w:t>is led by a CEO (or an equivalent role), who is</w:t>
      </w:r>
      <w:r>
        <w:t xml:space="preserve"> </w:t>
      </w:r>
      <w:r w:rsidR="00C363A7">
        <w:t>responsible for the everyday management of the entity,</w:t>
      </w:r>
      <w:r>
        <w:t xml:space="preserve"> </w:t>
      </w:r>
      <w:r w:rsidR="00C363A7">
        <w:t xml:space="preserve">and </w:t>
      </w:r>
      <w:r w:rsidR="00C12F50">
        <w:t>is</w:t>
      </w:r>
      <w:r w:rsidR="00B64974">
        <w:t xml:space="preserve"> accountable to their </w:t>
      </w:r>
      <w:r w:rsidR="00666436">
        <w:t>board</w:t>
      </w:r>
      <w:r w:rsidR="00B64974">
        <w:t xml:space="preserve"> for </w:t>
      </w:r>
      <w:r w:rsidR="00666436">
        <w:t>the overall performance of the entity, including outcomes and behaviour</w:t>
      </w:r>
      <w:r w:rsidR="00B64974">
        <w:t xml:space="preserve">. </w:t>
      </w:r>
    </w:p>
    <w:p w14:paraId="716E9AB0" w14:textId="648A838F" w:rsidR="00CC1BDA" w:rsidRDefault="00712B2D" w:rsidP="00CC1BDA">
      <w:pPr>
        <w:pStyle w:val="Paragraph"/>
      </w:pPr>
      <w:r>
        <w:t>While some smaller public entities may employ</w:t>
      </w:r>
      <w:r w:rsidR="00CD301C">
        <w:t xml:space="preserve"> only</w:t>
      </w:r>
      <w:r>
        <w:t xml:space="preserve"> a single executive, most employ </w:t>
      </w:r>
      <w:r w:rsidR="00CC1BDA">
        <w:t>a number of subordinate executives tha</w:t>
      </w:r>
      <w:r w:rsidR="009C4041">
        <w:t>t</w:t>
      </w:r>
      <w:r w:rsidR="00CC1BDA">
        <w:t xml:space="preserve"> report to the CEO. Generally speaking, subordinate executives are responsible for:</w:t>
      </w:r>
    </w:p>
    <w:p w14:paraId="3B3148D9" w14:textId="77777777" w:rsidR="00CC1BDA" w:rsidRPr="007C177F" w:rsidRDefault="00CC1BDA" w:rsidP="00CC1BDA">
      <w:pPr>
        <w:pStyle w:val="VIRTBulletpoints"/>
      </w:pPr>
      <w:r>
        <w:t>implementing a strategic direction for their area</w:t>
      </w:r>
    </w:p>
    <w:p w14:paraId="6CC490DC" w14:textId="77777777" w:rsidR="00CC1BDA" w:rsidRPr="007C177F" w:rsidRDefault="00CC1BDA" w:rsidP="00CC1BDA">
      <w:pPr>
        <w:pStyle w:val="VIRTBulletpoints"/>
      </w:pPr>
      <w:r>
        <w:lastRenderedPageBreak/>
        <w:t>providing leadership and contributing to the improvement of their area by deciding how goals will be achieved and priorities set</w:t>
      </w:r>
    </w:p>
    <w:p w14:paraId="4BF63491" w14:textId="77777777" w:rsidR="00CC1BDA" w:rsidRPr="007C177F" w:rsidRDefault="00CC1BDA" w:rsidP="00CC1BDA">
      <w:pPr>
        <w:pStyle w:val="VIRTBulletpoints"/>
      </w:pPr>
      <w:r>
        <w:t>providing authoritative advice to their CEO</w:t>
      </w:r>
    </w:p>
    <w:p w14:paraId="3F4B8733" w14:textId="77777777" w:rsidR="00CC1BDA" w:rsidRPr="007C177F" w:rsidRDefault="00CC1BDA" w:rsidP="00CC1BDA">
      <w:pPr>
        <w:pStyle w:val="VIRTBulletpoints"/>
      </w:pPr>
      <w:r>
        <w:t>managing close liaison and effective relationships with stakeholders</w:t>
      </w:r>
    </w:p>
    <w:p w14:paraId="145B1181" w14:textId="77777777" w:rsidR="004E76D4" w:rsidRDefault="00CC1BDA" w:rsidP="00CC1BDA">
      <w:pPr>
        <w:pStyle w:val="VIRTBulletpoints"/>
      </w:pPr>
      <w:r>
        <w:t>ensuring compliance with legislation, directives, policies, regulations and processes</w:t>
      </w:r>
    </w:p>
    <w:p w14:paraId="4F8E9847" w14:textId="04BB4454" w:rsidR="00CC1BDA" w:rsidRPr="006A38F3" w:rsidRDefault="004E76D4" w:rsidP="00CC1BDA">
      <w:pPr>
        <w:pStyle w:val="VIRTBulletpoints"/>
      </w:pPr>
      <w:r w:rsidRPr="006556FC">
        <w:t>managing and mitigating risk for their area of responsibility</w:t>
      </w:r>
      <w:r w:rsidR="00CC1BDA">
        <w:t>.</w:t>
      </w:r>
    </w:p>
    <w:p w14:paraId="3ABBC0C4" w14:textId="2551050C" w:rsidR="00916B9B" w:rsidRDefault="003B6057" w:rsidP="003B6057">
      <w:pPr>
        <w:pStyle w:val="Paragraph"/>
      </w:pPr>
      <w:r>
        <w:t xml:space="preserve">Public </w:t>
      </w:r>
      <w:r w:rsidR="003C649F">
        <w:t>entity</w:t>
      </w:r>
      <w:r>
        <w:t xml:space="preserve"> executives are increasingly expected to have commercial capability and acumen, and to bring a broad enterprise, business and commercial view. </w:t>
      </w:r>
      <w:r w:rsidR="00116773">
        <w:t xml:space="preserve">The Tribunal heard that the scope and complexity of executive roles </w:t>
      </w:r>
      <w:r w:rsidR="004F10BC">
        <w:t>is increasing, as is the workload of</w:t>
      </w:r>
      <w:r w:rsidR="00452271">
        <w:t xml:space="preserve"> those holding those offices. </w:t>
      </w:r>
      <w:r>
        <w:t xml:space="preserve">At the same time, executives are required to operate under enhanced levels of oversight and scrutiny by departments and external audit agencies, such as the Victorian Ombudsman and </w:t>
      </w:r>
      <w:r w:rsidR="009E3AE7">
        <w:t>Victorian Auditor-General’s Office</w:t>
      </w:r>
      <w:r>
        <w:t>.</w:t>
      </w:r>
      <w:r w:rsidR="00F91FB4">
        <w:t xml:space="preserve"> </w:t>
      </w:r>
    </w:p>
    <w:p w14:paraId="4356E0B4" w14:textId="6D2D0A25" w:rsidR="00663BB0" w:rsidRDefault="00447CD3" w:rsidP="003B6057">
      <w:pPr>
        <w:pStyle w:val="Paragraph"/>
      </w:pPr>
      <w:r>
        <w:t>Some executives</w:t>
      </w:r>
      <w:r w:rsidR="008F6E7C">
        <w:t xml:space="preserve"> are </w:t>
      </w:r>
      <w:r w:rsidR="00F91FB4">
        <w:t xml:space="preserve">also </w:t>
      </w:r>
      <w:r w:rsidR="008F6E7C">
        <w:t>required to have in-depth technical experience, knowledge or qualifications.</w:t>
      </w:r>
      <w:r w:rsidR="00F8278C">
        <w:t xml:space="preserve"> </w:t>
      </w:r>
      <w:r w:rsidR="00916B9B">
        <w:t>Further,</w:t>
      </w:r>
      <w:r w:rsidR="006270FD">
        <w:t xml:space="preserve"> as noted in chapter 3,</w:t>
      </w:r>
      <w:r w:rsidR="00916B9B">
        <w:t xml:space="preserve"> p</w:t>
      </w:r>
      <w:r w:rsidR="00445DE9">
        <w:t xml:space="preserve">ublic entity roles may </w:t>
      </w:r>
      <w:r w:rsidR="005C1C25">
        <w:t>c</w:t>
      </w:r>
      <w:r w:rsidR="00B0130D">
        <w:t>ome with</w:t>
      </w:r>
      <w:r w:rsidR="005C1C25">
        <w:t xml:space="preserve"> a significant amount of risk. For example, </w:t>
      </w:r>
      <w:r w:rsidR="00B0130D">
        <w:t xml:space="preserve">executives may be directly responsible for </w:t>
      </w:r>
      <w:r w:rsidR="00197A9F">
        <w:t>the personal safety of patrons, clients, customers</w:t>
      </w:r>
      <w:r w:rsidR="00E0640D">
        <w:t>, members of the general public</w:t>
      </w:r>
      <w:r w:rsidR="00197A9F">
        <w:t xml:space="preserve"> </w:t>
      </w:r>
      <w:r w:rsidR="00061B9A">
        <w:t>and/</w:t>
      </w:r>
      <w:r w:rsidR="00197A9F">
        <w:t xml:space="preserve">or </w:t>
      </w:r>
      <w:r w:rsidR="004B4972">
        <w:t xml:space="preserve">their organisation’s </w:t>
      </w:r>
      <w:r w:rsidR="00197A9F">
        <w:t>staff</w:t>
      </w:r>
      <w:r w:rsidR="00490085">
        <w:t xml:space="preserve">. </w:t>
      </w:r>
    </w:p>
    <w:p w14:paraId="1B8B7605" w14:textId="0499AB9E" w:rsidR="00746386" w:rsidRPr="00654B35" w:rsidRDefault="00D94890" w:rsidP="00746386">
      <w:pPr>
        <w:pStyle w:val="Paragraph"/>
        <w:keepNext/>
        <w:rPr>
          <w:color w:val="0F6745" w:themeColor="accent2" w:themeShade="BF"/>
          <w:spacing w:val="-6"/>
          <w:sz w:val="30"/>
          <w:szCs w:val="22"/>
        </w:rPr>
      </w:pPr>
      <w:r>
        <w:rPr>
          <w:rFonts w:ascii="Rockwell" w:hAnsi="Rockwell"/>
          <w:color w:val="0F6745" w:themeColor="accent2" w:themeShade="BF"/>
          <w:spacing w:val="-6"/>
          <w:sz w:val="30"/>
          <w:szCs w:val="22"/>
        </w:rPr>
        <w:t>Labour market considerations</w:t>
      </w:r>
    </w:p>
    <w:p w14:paraId="1AC63495" w14:textId="30223551" w:rsidR="001E280B" w:rsidRDefault="00F62335" w:rsidP="004906F5">
      <w:pPr>
        <w:pStyle w:val="Paragraph"/>
      </w:pPr>
      <w:r>
        <w:t xml:space="preserve">In setting the values of the remuneration bands, the Tribunal considered </w:t>
      </w:r>
      <w:r w:rsidR="00630D98">
        <w:t>the public entity executive labour market</w:t>
      </w:r>
      <w:r w:rsidR="00E358D7">
        <w:t xml:space="preserve"> (chapter 5)</w:t>
      </w:r>
      <w:r w:rsidR="009C20FB">
        <w:t xml:space="preserve">. It took into </w:t>
      </w:r>
      <w:r w:rsidR="00C30E4C">
        <w:t xml:space="preserve">account </w:t>
      </w:r>
      <w:r w:rsidR="001C62B1">
        <w:t xml:space="preserve">factors that influence </w:t>
      </w:r>
      <w:r w:rsidR="00F117D4">
        <w:t xml:space="preserve">demand for and supply of executive labour in the Victorian public sector. </w:t>
      </w:r>
    </w:p>
    <w:p w14:paraId="746E0426" w14:textId="60A9504B" w:rsidR="00A46ED0" w:rsidRDefault="00062C00" w:rsidP="00E358D7">
      <w:pPr>
        <w:pStyle w:val="Paragraph"/>
      </w:pPr>
      <w:r>
        <w:t>The Tribunal was informed during cons</w:t>
      </w:r>
      <w:r w:rsidR="001201F5">
        <w:t>ultatio</w:t>
      </w:r>
      <w:r w:rsidR="00E50902">
        <w:t>ns that public entity preferences and approaches to sourc</w:t>
      </w:r>
      <w:r w:rsidR="00E31ECE">
        <w:t>ing executive candidates var</w:t>
      </w:r>
      <w:r w:rsidR="008C3A2E">
        <w:t>y</w:t>
      </w:r>
      <w:r w:rsidR="00E31ECE">
        <w:t xml:space="preserve"> by industry segment. The results of the questionnaire indicate that, in general</w:t>
      </w:r>
      <w:r w:rsidR="003E0C05">
        <w:t>,</w:t>
      </w:r>
      <w:r w:rsidR="00E31ECE">
        <w:t xml:space="preserve"> CEOs value both public sector and private sector experience</w:t>
      </w:r>
      <w:r w:rsidR="007F0111">
        <w:t xml:space="preserve">. CEOs in </w:t>
      </w:r>
      <w:r w:rsidR="00FF7489">
        <w:t>entities in the finance and insurance industry segment appear to place particular importance on experience in the private for</w:t>
      </w:r>
      <w:r w:rsidR="00FF7489">
        <w:noBreakHyphen/>
        <w:t>profit sector.</w:t>
      </w:r>
    </w:p>
    <w:p w14:paraId="161765C6" w14:textId="25A97940" w:rsidR="00FF7489" w:rsidRDefault="004B2756" w:rsidP="004906F5">
      <w:pPr>
        <w:pStyle w:val="Paragraph"/>
      </w:pPr>
      <w:r>
        <w:t xml:space="preserve">Several submissions also stated that there was </w:t>
      </w:r>
      <w:r w:rsidR="001F1A1B">
        <w:t xml:space="preserve">high demand in some industries for executives with relevant skills and experience. The Tribunal </w:t>
      </w:r>
      <w:r w:rsidR="00896DAD">
        <w:t>noted there was</w:t>
      </w:r>
      <w:r w:rsidR="0068554A">
        <w:t xml:space="preserve"> some publicly available data in support of this. </w:t>
      </w:r>
    </w:p>
    <w:p w14:paraId="775326A5" w14:textId="578EC270" w:rsidR="004906F5" w:rsidRDefault="004906F5" w:rsidP="004906F5">
      <w:pPr>
        <w:pStyle w:val="Paragraph"/>
      </w:pPr>
      <w:r>
        <w:t xml:space="preserve">Remuneration plays an integral part in the attraction and retention of executive talent to public entities. As discussed in chapter 5, over 70 per cent of executives </w:t>
      </w:r>
      <w:r>
        <w:lastRenderedPageBreak/>
        <w:t>who responded to the questionnaire indicated that remuneration was somewhat important in deciding to apply to their current role, with a further 20 per cent indicating it was the most important factor.</w:t>
      </w:r>
    </w:p>
    <w:p w14:paraId="00073631" w14:textId="02AC5C37" w:rsidR="004906F5" w:rsidRDefault="004906F5" w:rsidP="004906F5">
      <w:pPr>
        <w:pStyle w:val="Paragraph"/>
      </w:pPr>
      <w:r>
        <w:t>Through submissions and round</w:t>
      </w:r>
      <w:r w:rsidR="00055C2F">
        <w:t xml:space="preserve"> </w:t>
      </w:r>
      <w:r>
        <w:t xml:space="preserve">tables the Tribunal also heard concerns about the ability of public entities to attract and retain talent, including for senior roles in regional areas or </w:t>
      </w:r>
      <w:r w:rsidR="00611FC0">
        <w:t xml:space="preserve">those </w:t>
      </w:r>
      <w:r>
        <w:t>requiring specialist skills, and called for the Tribunal to ensure remuneration bands were competitive against similar positions across the labour market. The questionnaire also showed that many CEOs considered existing remuneration arrangements to not be competitive, and to be insufficient to attract and retain talent. On the other hand, the results of the questionnaire suggested that a majority</w:t>
      </w:r>
      <w:r w:rsidR="00877B63">
        <w:t xml:space="preserve"> (62 per cent)</w:t>
      </w:r>
      <w:r>
        <w:t xml:space="preserve"> of public entity executives are sourced from the public sector, suggesting a willingness of executives to take up public entity executive roles at the offered remuneration, at least in some industry segments. </w:t>
      </w:r>
    </w:p>
    <w:p w14:paraId="0BDC8DBD" w14:textId="27285FE0" w:rsidR="004906F5" w:rsidRDefault="004906F5" w:rsidP="004906F5">
      <w:pPr>
        <w:pStyle w:val="Paragraph"/>
      </w:pPr>
      <w:r>
        <w:t xml:space="preserve">The Tribunal also heard about the role of remuneration in the decisions by executives to leave their role. Around one-third of questionnaire respondents said that </w:t>
      </w:r>
      <w:r w:rsidR="003522A1">
        <w:t xml:space="preserve">they </w:t>
      </w:r>
      <w:r>
        <w:t>are intending to leave the Victorian public sector</w:t>
      </w:r>
      <w:r w:rsidR="00BE63C4">
        <w:t>,</w:t>
      </w:r>
      <w:r>
        <w:t xml:space="preserve"> and the vast majority of these said that remuneration was either the most important factor, or somewhat important to their decision to leave.</w:t>
      </w:r>
    </w:p>
    <w:p w14:paraId="69237C3C" w14:textId="77777777" w:rsidR="004906F5" w:rsidRDefault="004906F5" w:rsidP="004906F5">
      <w:pPr>
        <w:pStyle w:val="Paragraph"/>
      </w:pPr>
      <w:r>
        <w:t xml:space="preserve">As explained in chapter 4, prior to this Determination there was no common remuneration band framework for public entity executives. Executive remuneration was instead regulated through the former </w:t>
      </w:r>
      <w:r w:rsidRPr="00BA3080">
        <w:rPr>
          <w:i/>
          <w:iCs/>
        </w:rPr>
        <w:t>Policy on Executive Remuneration for Public Entities in the Broader Public Sector</w:t>
      </w:r>
      <w:r>
        <w:t>, and since 2018, by the PEER Policy.</w:t>
      </w:r>
    </w:p>
    <w:p w14:paraId="051D11B8" w14:textId="10D6E4E9" w:rsidR="009F2076" w:rsidRDefault="004906F5" w:rsidP="004906F5">
      <w:pPr>
        <w:pStyle w:val="Paragraph"/>
      </w:pPr>
      <w:r>
        <w:t xml:space="preserve">From the day that this Determination is made, some of the </w:t>
      </w:r>
      <w:r w:rsidR="00726707">
        <w:t>regulations</w:t>
      </w:r>
      <w:r>
        <w:t xml:space="preserve"> on executive remuneration in the </w:t>
      </w:r>
      <w:r w:rsidR="00271D3E">
        <w:t xml:space="preserve">previous </w:t>
      </w:r>
      <w:r>
        <w:t>PEER policy, such as the 70/80% rules, will be abolished. As outlined in chapter 5, several submissions provided to the Tribunal noted the negative effect of the 70/80% rules on their ability to attract and retain executive talent. The Tribunal noted that the removal of th</w:t>
      </w:r>
      <w:r w:rsidR="00031437">
        <w:t>ese requirements</w:t>
      </w:r>
      <w:r>
        <w:t xml:space="preserve"> will likely address some of the concerns raised during the Tribunal’s consultation process.</w:t>
      </w:r>
    </w:p>
    <w:p w14:paraId="01863E97" w14:textId="69C120D4" w:rsidR="00DB2DE3" w:rsidRDefault="00DB2DE3" w:rsidP="00F93E19">
      <w:pPr>
        <w:pStyle w:val="VIRTHeading3"/>
        <w:keepNext/>
      </w:pPr>
      <w:r w:rsidRPr="0061726F">
        <w:t>R</w:t>
      </w:r>
      <w:r w:rsidRPr="00DB2DE3">
        <w:t>emuneration ranges for roles with similar work value</w:t>
      </w:r>
    </w:p>
    <w:p w14:paraId="285067F5" w14:textId="2137D5D0" w:rsidR="00BE1215" w:rsidRDefault="001F1EBE" w:rsidP="0084116B">
      <w:pPr>
        <w:pStyle w:val="Paragraph"/>
      </w:pPr>
      <w:r w:rsidRPr="0061726F">
        <w:t>Generally speaking, a key factor in determin</w:t>
      </w:r>
      <w:r w:rsidR="00F5682B">
        <w:t>ing</w:t>
      </w:r>
      <w:r w:rsidRPr="0061726F">
        <w:t xml:space="preserve"> remuneration is the work value </w:t>
      </w:r>
      <w:r w:rsidR="00C12874" w:rsidRPr="0061726F">
        <w:t xml:space="preserve">of the position. Given </w:t>
      </w:r>
      <w:r w:rsidR="000445E8">
        <w:t>that</w:t>
      </w:r>
      <w:r w:rsidR="00C12874" w:rsidRPr="0061726F">
        <w:t xml:space="preserve"> the VPS and public entity sectors will be using very similar </w:t>
      </w:r>
      <w:r w:rsidR="00C12874" w:rsidRPr="0061726F">
        <w:lastRenderedPageBreak/>
        <w:t xml:space="preserve">work value methodologies, </w:t>
      </w:r>
      <w:r w:rsidR="00E526FE" w:rsidRPr="0061726F">
        <w:t xml:space="preserve">the most relevant </w:t>
      </w:r>
      <w:r w:rsidR="00922B56" w:rsidRPr="0061726F">
        <w:t xml:space="preserve">remuneration </w:t>
      </w:r>
      <w:r w:rsidR="00E526FE" w:rsidRPr="0061726F">
        <w:t>comparison</w:t>
      </w:r>
      <w:r w:rsidR="0061726F" w:rsidRPr="0061726F">
        <w:t xml:space="preserve"> for roles with a similar work value</w:t>
      </w:r>
      <w:r w:rsidR="00C12874" w:rsidRPr="0061726F">
        <w:t xml:space="preserve"> is the VPS remuneration bands, namely the SES bands</w:t>
      </w:r>
      <w:r w:rsidR="00B25F60" w:rsidRPr="0061726F">
        <w:t xml:space="preserve"> (figure 7.</w:t>
      </w:r>
      <w:r w:rsidR="008C64ED">
        <w:t>2</w:t>
      </w:r>
      <w:r w:rsidR="00B25F60" w:rsidRPr="0061726F">
        <w:t>)</w:t>
      </w:r>
      <w:r w:rsidR="00C12874" w:rsidRPr="0061726F">
        <w:t>.</w:t>
      </w:r>
      <w:r w:rsidR="00961E1E">
        <w:rPr>
          <w:rFonts w:ascii="ZWAdobeF" w:hAnsi="ZWAdobeF" w:cs="ZWAdobeF"/>
          <w:color w:val="auto"/>
          <w:sz w:val="2"/>
          <w:szCs w:val="2"/>
        </w:rPr>
        <w:t>77F</w:t>
      </w:r>
      <w:r w:rsidR="00C12874" w:rsidRPr="0061726F">
        <w:rPr>
          <w:rStyle w:val="FootnoteReference"/>
        </w:rPr>
        <w:footnoteReference w:id="72"/>
      </w:r>
      <w:r w:rsidR="00364DBE">
        <w:t xml:space="preserve"> The Tribunal also considered arrangements in other jurisdictions, but found this to be of limited value given</w:t>
      </w:r>
      <w:r w:rsidR="00E16CA9">
        <w:t xml:space="preserve"> their different classification and remuneration frameworks.</w:t>
      </w:r>
      <w:r w:rsidR="00961E1E">
        <w:rPr>
          <w:rFonts w:ascii="ZWAdobeF" w:hAnsi="ZWAdobeF" w:cs="ZWAdobeF"/>
          <w:color w:val="auto"/>
          <w:sz w:val="2"/>
          <w:szCs w:val="2"/>
        </w:rPr>
        <w:t>78F</w:t>
      </w:r>
      <w:r w:rsidR="00E16CA9">
        <w:rPr>
          <w:rStyle w:val="FootnoteReference"/>
        </w:rPr>
        <w:footnoteReference w:id="73"/>
      </w:r>
    </w:p>
    <w:bookmarkStart w:id="214" w:name="_Toc59090210"/>
    <w:p w14:paraId="1B2F4F0F" w14:textId="77777777" w:rsidR="00AD5816" w:rsidRDefault="00AD5816" w:rsidP="00AD5816">
      <w:pPr>
        <w:pStyle w:val="Figureheading"/>
      </w:pPr>
      <w:r>
        <w:rPr>
          <w:noProof/>
        </w:rPr>
        <mc:AlternateContent>
          <mc:Choice Requires="wpg">
            <w:drawing>
              <wp:anchor distT="0" distB="0" distL="114300" distR="114300" simplePos="0" relativeHeight="251658275" behindDoc="0" locked="0" layoutInCell="1" allowOverlap="1" wp14:anchorId="5DAC0AA6" wp14:editId="5CDF3FB7">
                <wp:simplePos x="0" y="0"/>
                <wp:positionH relativeFrom="column">
                  <wp:posOffset>-1905</wp:posOffset>
                </wp:positionH>
                <wp:positionV relativeFrom="paragraph">
                  <wp:posOffset>307644</wp:posOffset>
                </wp:positionV>
                <wp:extent cx="5561330" cy="1095375"/>
                <wp:effectExtent l="0" t="0" r="20320" b="28575"/>
                <wp:wrapTight wrapText="bothSides">
                  <wp:wrapPolygon edited="0">
                    <wp:start x="0" y="0"/>
                    <wp:lineTo x="0" y="5259"/>
                    <wp:lineTo x="3182" y="6010"/>
                    <wp:lineTo x="0" y="9016"/>
                    <wp:lineTo x="0" y="21788"/>
                    <wp:lineTo x="14428" y="21788"/>
                    <wp:lineTo x="21605" y="21788"/>
                    <wp:lineTo x="21605" y="9016"/>
                    <wp:lineTo x="18423" y="6010"/>
                    <wp:lineTo x="21605" y="5259"/>
                    <wp:lineTo x="21605" y="0"/>
                    <wp:lineTo x="0" y="0"/>
                  </wp:wrapPolygon>
                </wp:wrapTight>
                <wp:docPr id="42" name="Group 42"/>
                <wp:cNvGraphicFramePr/>
                <a:graphic xmlns:a="http://schemas.openxmlformats.org/drawingml/2006/main">
                  <a:graphicData uri="http://schemas.microsoft.com/office/word/2010/wordprocessingGroup">
                    <wpg:wgp>
                      <wpg:cNvGrpSpPr/>
                      <wpg:grpSpPr>
                        <a:xfrm>
                          <a:off x="0" y="0"/>
                          <a:ext cx="5561330" cy="1095375"/>
                          <a:chOff x="0" y="0"/>
                          <a:chExt cx="5561330" cy="1095855"/>
                        </a:xfrm>
                      </wpg:grpSpPr>
                      <wpg:grpSp>
                        <wpg:cNvPr id="73" name="Group 6"/>
                        <wpg:cNvGrpSpPr/>
                        <wpg:grpSpPr>
                          <a:xfrm>
                            <a:off x="0" y="475699"/>
                            <a:ext cx="5561330" cy="620156"/>
                            <a:chOff x="1815" y="-1"/>
                            <a:chExt cx="6334045" cy="654006"/>
                          </a:xfrm>
                        </wpg:grpSpPr>
                        <wps:wsp>
                          <wps:cNvPr id="87" name="Rectangle 87"/>
                          <wps:cNvSpPr/>
                          <wps:spPr>
                            <a:xfrm>
                              <a:off x="1815" y="-1"/>
                              <a:ext cx="2041257" cy="654006"/>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70A6752A" w14:textId="77777777" w:rsidR="00AD5816" w:rsidRPr="00DB0211" w:rsidRDefault="00AD5816" w:rsidP="00AD5816">
                                <w:pPr>
                                  <w:jc w:val="center"/>
                                  <w:rPr>
                                    <w:rFonts w:ascii="Calibri Light" w:hAnsi="Calibri Light" w:cs="Calibri Light"/>
                                    <w:b/>
                                    <w:bCs/>
                                    <w:color w:val="FFFFFF" w:themeColor="light1"/>
                                    <w:kern w:val="24"/>
                                    <w:sz w:val="26"/>
                                    <w:szCs w:val="26"/>
                                  </w:rPr>
                                </w:pPr>
                                <w:r w:rsidRPr="00FF6358">
                                  <w:rPr>
                                    <w:rFonts w:ascii="Calibri Light" w:hAnsi="Calibri Light" w:cs="Calibri Light"/>
                                    <w:b/>
                                    <w:bCs/>
                                    <w:color w:val="FFFFFF" w:themeColor="light1"/>
                                    <w:kern w:val="24"/>
                                    <w:sz w:val="26"/>
                                    <w:szCs w:val="26"/>
                                  </w:rPr>
                                  <w:t>SES-1</w:t>
                                </w:r>
                                <w:r>
                                  <w:rPr>
                                    <w:rFonts w:ascii="Calibri Light" w:hAnsi="Calibri Light" w:cs="Calibri Light"/>
                                    <w:b/>
                                    <w:bCs/>
                                    <w:color w:val="FFFFFF" w:themeColor="light1"/>
                                    <w:kern w:val="24"/>
                                    <w:sz w:val="26"/>
                                    <w:szCs w:val="26"/>
                                  </w:rPr>
                                  <w:br/>
                                  <w:t>$</w:t>
                                </w:r>
                                <w:r w:rsidRPr="00DB0211">
                                  <w:rPr>
                                    <w:rFonts w:ascii="Calibri Light" w:hAnsi="Calibri Light" w:cs="Calibri Light"/>
                                    <w:b/>
                                    <w:bCs/>
                                    <w:color w:val="FFFFFF" w:themeColor="light1"/>
                                    <w:kern w:val="24"/>
                                    <w:sz w:val="26"/>
                                    <w:szCs w:val="26"/>
                                  </w:rPr>
                                  <w:t>1</w:t>
                                </w:r>
                                <w:r>
                                  <w:rPr>
                                    <w:rFonts w:ascii="Calibri Light" w:hAnsi="Calibri Light" w:cs="Calibri Light"/>
                                    <w:b/>
                                    <w:bCs/>
                                    <w:color w:val="FFFFFF" w:themeColor="light1"/>
                                    <w:kern w:val="24"/>
                                    <w:sz w:val="26"/>
                                    <w:szCs w:val="26"/>
                                  </w:rPr>
                                  <w:t>92,800 - $249,700</w:t>
                                </w:r>
                              </w:p>
                            </w:txbxContent>
                          </wps:txbx>
                          <wps:bodyPr rtlCol="0" anchor="ctr"/>
                        </wps:wsp>
                        <wps:wsp>
                          <wps:cNvPr id="543345061" name="Rectangle 543345061"/>
                          <wps:cNvSpPr/>
                          <wps:spPr>
                            <a:xfrm>
                              <a:off x="2152953" y="1"/>
                              <a:ext cx="2041256" cy="654004"/>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3CE9CCE9" w14:textId="31278FFE" w:rsidR="00AD5816" w:rsidRPr="00FF6358" w:rsidRDefault="00AD5816" w:rsidP="00AD5816">
                                <w:pPr>
                                  <w:jc w:val="center"/>
                                  <w:rPr>
                                    <w:rFonts w:ascii="Calibri Light" w:hAnsi="Calibri Light" w:cs="Calibri Light"/>
                                    <w:b/>
                                    <w:bCs/>
                                    <w:sz w:val="26"/>
                                    <w:szCs w:val="26"/>
                                  </w:rPr>
                                </w:pPr>
                                <w:r w:rsidRPr="00FF6358">
                                  <w:rPr>
                                    <w:rFonts w:ascii="Calibri Light" w:hAnsi="Calibri Light" w:cs="Calibri Light"/>
                                    <w:b/>
                                    <w:bCs/>
                                    <w:color w:val="FFFFFF" w:themeColor="light1"/>
                                    <w:kern w:val="24"/>
                                    <w:sz w:val="26"/>
                                    <w:szCs w:val="26"/>
                                  </w:rPr>
                                  <w:t>SES-</w:t>
                                </w:r>
                                <w:r>
                                  <w:rPr>
                                    <w:rFonts w:ascii="Calibri Light" w:hAnsi="Calibri Light" w:cs="Calibri Light"/>
                                    <w:b/>
                                    <w:bCs/>
                                    <w:color w:val="FFFFFF" w:themeColor="light1"/>
                                    <w:kern w:val="24"/>
                                    <w:sz w:val="26"/>
                                    <w:szCs w:val="26"/>
                                  </w:rPr>
                                  <w:t>2</w:t>
                                </w:r>
                                <w:r>
                                  <w:rPr>
                                    <w:rFonts w:ascii="Calibri Light" w:hAnsi="Calibri Light" w:cs="Calibri Light"/>
                                    <w:b/>
                                    <w:bCs/>
                                    <w:color w:val="FFFFFF" w:themeColor="light1"/>
                                    <w:kern w:val="24"/>
                                    <w:sz w:val="26"/>
                                    <w:szCs w:val="26"/>
                                  </w:rPr>
                                  <w:br/>
                                  <w:t>$24</w:t>
                                </w:r>
                                <w:r w:rsidR="001C2944">
                                  <w:rPr>
                                    <w:rFonts w:ascii="Calibri Light" w:hAnsi="Calibri Light" w:cs="Calibri Light"/>
                                    <w:b/>
                                    <w:bCs/>
                                    <w:color w:val="FFFFFF" w:themeColor="light1"/>
                                    <w:kern w:val="24"/>
                                    <w:sz w:val="26"/>
                                    <w:szCs w:val="26"/>
                                  </w:rPr>
                                  <w:t>9</w:t>
                                </w:r>
                                <w:r>
                                  <w:rPr>
                                    <w:rFonts w:ascii="Calibri Light" w:hAnsi="Calibri Light" w:cs="Calibri Light"/>
                                    <w:b/>
                                    <w:bCs/>
                                    <w:color w:val="FFFFFF" w:themeColor="light1"/>
                                    <w:kern w:val="24"/>
                                    <w:sz w:val="26"/>
                                    <w:szCs w:val="26"/>
                                  </w:rPr>
                                  <w:t>,701 - $360,000</w:t>
                                </w:r>
                              </w:p>
                              <w:p w14:paraId="7066DBD6" w14:textId="77777777" w:rsidR="00AD5816" w:rsidRDefault="00AD5816" w:rsidP="00AD5816">
                                <w:pPr>
                                  <w:jc w:val="center"/>
                                  <w:rPr>
                                    <w:sz w:val="24"/>
                                    <w:szCs w:val="24"/>
                                  </w:rPr>
                                </w:pPr>
                              </w:p>
                            </w:txbxContent>
                          </wps:txbx>
                          <wps:bodyPr rtlCol="0" anchor="ctr"/>
                        </wps:wsp>
                        <wps:wsp>
                          <wps:cNvPr id="543345065" name="Rectangle 543345065"/>
                          <wps:cNvSpPr/>
                          <wps:spPr>
                            <a:xfrm>
                              <a:off x="4294599" y="-1"/>
                              <a:ext cx="2041261" cy="654005"/>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350C8EBD" w14:textId="588C81E6" w:rsidR="00AD5816" w:rsidRPr="00FF6358" w:rsidRDefault="00AD5816" w:rsidP="00AD5816">
                                <w:pPr>
                                  <w:jc w:val="center"/>
                                  <w:rPr>
                                    <w:rFonts w:ascii="Calibri Light" w:hAnsi="Calibri Light" w:cs="Calibri Light"/>
                                    <w:b/>
                                    <w:bCs/>
                                    <w:sz w:val="26"/>
                                    <w:szCs w:val="26"/>
                                  </w:rPr>
                                </w:pPr>
                                <w:r w:rsidRPr="00FF6358">
                                  <w:rPr>
                                    <w:rFonts w:ascii="Calibri Light" w:hAnsi="Calibri Light" w:cs="Calibri Light"/>
                                    <w:b/>
                                    <w:bCs/>
                                    <w:color w:val="FFFFFF" w:themeColor="light1"/>
                                    <w:kern w:val="24"/>
                                    <w:sz w:val="26"/>
                                    <w:szCs w:val="26"/>
                                  </w:rPr>
                                  <w:t>SES-</w:t>
                                </w:r>
                                <w:r>
                                  <w:rPr>
                                    <w:rFonts w:ascii="Calibri Light" w:hAnsi="Calibri Light" w:cs="Calibri Light"/>
                                    <w:b/>
                                    <w:bCs/>
                                    <w:color w:val="FFFFFF" w:themeColor="light1"/>
                                    <w:kern w:val="24"/>
                                    <w:sz w:val="26"/>
                                    <w:szCs w:val="26"/>
                                  </w:rPr>
                                  <w:t>3</w:t>
                                </w:r>
                                <w:r>
                                  <w:rPr>
                                    <w:rFonts w:ascii="Calibri Light" w:hAnsi="Calibri Light" w:cs="Calibri Light"/>
                                    <w:b/>
                                    <w:bCs/>
                                    <w:color w:val="FFFFFF" w:themeColor="light1"/>
                                    <w:kern w:val="24"/>
                                    <w:sz w:val="26"/>
                                    <w:szCs w:val="26"/>
                                  </w:rPr>
                                  <w:br/>
                                  <w:t>$360,001 - $479,900</w:t>
                                </w:r>
                              </w:p>
                              <w:p w14:paraId="3DCCB503" w14:textId="77777777" w:rsidR="00AD5816" w:rsidRDefault="00AD5816" w:rsidP="00AD5816">
                                <w:pPr>
                                  <w:jc w:val="center"/>
                                  <w:rPr>
                                    <w:sz w:val="24"/>
                                    <w:szCs w:val="24"/>
                                  </w:rPr>
                                </w:pPr>
                              </w:p>
                            </w:txbxContent>
                          </wps:txbx>
                          <wps:bodyPr rtlCol="0" anchor="ctr"/>
                        </wps:wsp>
                      </wpg:grpSp>
                      <wps:wsp>
                        <wps:cNvPr id="543345066" name="Text Box 2"/>
                        <wps:cNvSpPr txBox="1">
                          <a:spLocks noChangeArrowheads="1"/>
                        </wps:cNvSpPr>
                        <wps:spPr bwMode="auto">
                          <a:xfrm>
                            <a:off x="0" y="0"/>
                            <a:ext cx="5561330" cy="246380"/>
                          </a:xfrm>
                          <a:prstGeom prst="rect">
                            <a:avLst/>
                          </a:prstGeom>
                          <a:solidFill>
                            <a:srgbClr val="FFFFFF"/>
                          </a:solidFill>
                          <a:ln w="9525">
                            <a:solidFill>
                              <a:srgbClr val="000000"/>
                            </a:solidFill>
                            <a:miter lim="800000"/>
                            <a:headEnd/>
                            <a:tailEnd/>
                          </a:ln>
                        </wps:spPr>
                        <wps:txbx>
                          <w:txbxContent>
                            <w:p w14:paraId="71491173" w14:textId="77777777" w:rsidR="00AD5816" w:rsidRPr="001100A3" w:rsidRDefault="00AD5816" w:rsidP="00AD5816">
                              <w:pPr>
                                <w:pStyle w:val="Paragraph"/>
                                <w:spacing w:before="0" w:after="0" w:line="240" w:lineRule="auto"/>
                                <w:jc w:val="center"/>
                                <w:rPr>
                                  <w:sz w:val="20"/>
                                </w:rPr>
                              </w:pPr>
                              <w:r w:rsidRPr="001100A3">
                                <w:rPr>
                                  <w:sz w:val="20"/>
                                </w:rPr>
                                <w:t xml:space="preserve">All </w:t>
                              </w:r>
                              <w:r>
                                <w:rPr>
                                  <w:sz w:val="20"/>
                                </w:rPr>
                                <w:t xml:space="preserve">subordinate </w:t>
                              </w:r>
                              <w:r w:rsidRPr="001100A3">
                                <w:rPr>
                                  <w:sz w:val="20"/>
                                </w:rPr>
                                <w:t>executives placed into these bands</w:t>
                              </w:r>
                            </w:p>
                          </w:txbxContent>
                        </wps:txbx>
                        <wps:bodyPr rot="0" vert="horz" wrap="square" lIns="91440" tIns="45720" rIns="91440" bIns="45720" anchor="t" anchorCtr="0">
                          <a:noAutofit/>
                        </wps:bodyPr>
                      </wps:wsp>
                      <wps:wsp>
                        <wps:cNvPr id="543345071" name="Arrow: Down 543345071"/>
                        <wps:cNvSpPr/>
                        <wps:spPr>
                          <a:xfrm>
                            <a:off x="834126" y="251614"/>
                            <a:ext cx="111760" cy="22669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3345072" name="Arrow: Down 543345072"/>
                        <wps:cNvSpPr/>
                        <wps:spPr>
                          <a:xfrm>
                            <a:off x="2726352" y="246329"/>
                            <a:ext cx="111760" cy="22669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3345073" name="Arrow: Down 543345073"/>
                        <wps:cNvSpPr/>
                        <wps:spPr>
                          <a:xfrm>
                            <a:off x="4608008" y="251614"/>
                            <a:ext cx="111760" cy="22669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DAC0AA6" id="Group 42" o:spid="_x0000_s1096" style="position:absolute;margin-left:-.15pt;margin-top:24.2pt;width:437.9pt;height:86.25pt;z-index:251658275;mso-position-horizontal-relative:text;mso-position-vertical-relative:text;mso-height-relative:margin" coordsize="55613,109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">
                <v:group id="Group 6" o:spid="_x0000_s1097" style="position:absolute;top:4756;width:55613;height:6202" coordorigin="18" coordsize="63340,6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rect id="Rectangle 87" o:spid="_x0000_s1098" style="position:absolute;left:18;width:20412;height:6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" fillcolor="#148a5d [3205]" strokecolor="#246049 [3044]">
                    <v:textbox>
                      <w:txbxContent>
                        <w:p w14:paraId="70A6752A" w14:textId="77777777" w:rsidR="00AD5816" w:rsidRPr="00DB0211" w:rsidRDefault="00AD5816" w:rsidP="00AD5816">
                          <w:pPr>
                            <w:jc w:val="center"/>
                            <w:rPr>
                              <w:rFonts w:ascii="Calibri Light" w:hAnsi="Calibri Light" w:cs="Calibri Light"/>
                              <w:b/>
                              <w:bCs/>
                              <w:color w:val="FFFFFF" w:themeColor="light1"/>
                              <w:kern w:val="24"/>
                              <w:sz w:val="26"/>
                              <w:szCs w:val="26"/>
                            </w:rPr>
                          </w:pPr>
                          <w:r w:rsidRPr="00FF6358">
                            <w:rPr>
                              <w:rFonts w:ascii="Calibri Light" w:hAnsi="Calibri Light" w:cs="Calibri Light"/>
                              <w:b/>
                              <w:bCs/>
                              <w:color w:val="FFFFFF" w:themeColor="light1"/>
                              <w:kern w:val="24"/>
                              <w:sz w:val="26"/>
                              <w:szCs w:val="26"/>
                            </w:rPr>
                            <w:t>SES-1</w:t>
                          </w:r>
                          <w:r>
                            <w:rPr>
                              <w:rFonts w:ascii="Calibri Light" w:hAnsi="Calibri Light" w:cs="Calibri Light"/>
                              <w:b/>
                              <w:bCs/>
                              <w:color w:val="FFFFFF" w:themeColor="light1"/>
                              <w:kern w:val="24"/>
                              <w:sz w:val="26"/>
                              <w:szCs w:val="26"/>
                            </w:rPr>
                            <w:br/>
                            <w:t>$</w:t>
                          </w:r>
                          <w:r w:rsidRPr="00DB0211">
                            <w:rPr>
                              <w:rFonts w:ascii="Calibri Light" w:hAnsi="Calibri Light" w:cs="Calibri Light"/>
                              <w:b/>
                              <w:bCs/>
                              <w:color w:val="FFFFFF" w:themeColor="light1"/>
                              <w:kern w:val="24"/>
                              <w:sz w:val="26"/>
                              <w:szCs w:val="26"/>
                            </w:rPr>
                            <w:t>1</w:t>
                          </w:r>
                          <w:r>
                            <w:rPr>
                              <w:rFonts w:ascii="Calibri Light" w:hAnsi="Calibri Light" w:cs="Calibri Light"/>
                              <w:b/>
                              <w:bCs/>
                              <w:color w:val="FFFFFF" w:themeColor="light1"/>
                              <w:kern w:val="24"/>
                              <w:sz w:val="26"/>
                              <w:szCs w:val="26"/>
                            </w:rPr>
                            <w:t>92,800 - $249,700</w:t>
                          </w:r>
                        </w:p>
                      </w:txbxContent>
                    </v:textbox>
                  </v:rect>
                  <v:rect id="Rectangle 543345061" o:spid="_x0000_s1099" style="position:absolute;left:21529;width:20413;height:6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" fillcolor="#148a5d [3205]" strokecolor="#246049 [3044]">
                    <v:textbox>
                      <w:txbxContent>
                        <w:p w14:paraId="3CE9CCE9" w14:textId="31278FFE" w:rsidR="00AD5816" w:rsidRPr="00FF6358" w:rsidRDefault="00AD5816" w:rsidP="00AD5816">
                          <w:pPr>
                            <w:jc w:val="center"/>
                            <w:rPr>
                              <w:rFonts w:ascii="Calibri Light" w:hAnsi="Calibri Light" w:cs="Calibri Light"/>
                              <w:b/>
                              <w:bCs/>
                              <w:sz w:val="26"/>
                              <w:szCs w:val="26"/>
                            </w:rPr>
                          </w:pPr>
                          <w:r w:rsidRPr="00FF6358">
                            <w:rPr>
                              <w:rFonts w:ascii="Calibri Light" w:hAnsi="Calibri Light" w:cs="Calibri Light"/>
                              <w:b/>
                              <w:bCs/>
                              <w:color w:val="FFFFFF" w:themeColor="light1"/>
                              <w:kern w:val="24"/>
                              <w:sz w:val="26"/>
                              <w:szCs w:val="26"/>
                            </w:rPr>
                            <w:t>SES-</w:t>
                          </w:r>
                          <w:r>
                            <w:rPr>
                              <w:rFonts w:ascii="Calibri Light" w:hAnsi="Calibri Light" w:cs="Calibri Light"/>
                              <w:b/>
                              <w:bCs/>
                              <w:color w:val="FFFFFF" w:themeColor="light1"/>
                              <w:kern w:val="24"/>
                              <w:sz w:val="26"/>
                              <w:szCs w:val="26"/>
                            </w:rPr>
                            <w:t>2</w:t>
                          </w:r>
                          <w:r>
                            <w:rPr>
                              <w:rFonts w:ascii="Calibri Light" w:hAnsi="Calibri Light" w:cs="Calibri Light"/>
                              <w:b/>
                              <w:bCs/>
                              <w:color w:val="FFFFFF" w:themeColor="light1"/>
                              <w:kern w:val="24"/>
                              <w:sz w:val="26"/>
                              <w:szCs w:val="26"/>
                            </w:rPr>
                            <w:br/>
                            <w:t>$24</w:t>
                          </w:r>
                          <w:r w:rsidR="001C2944">
                            <w:rPr>
                              <w:rFonts w:ascii="Calibri Light" w:hAnsi="Calibri Light" w:cs="Calibri Light"/>
                              <w:b/>
                              <w:bCs/>
                              <w:color w:val="FFFFFF" w:themeColor="light1"/>
                              <w:kern w:val="24"/>
                              <w:sz w:val="26"/>
                              <w:szCs w:val="26"/>
                            </w:rPr>
                            <w:t>9</w:t>
                          </w:r>
                          <w:r>
                            <w:rPr>
                              <w:rFonts w:ascii="Calibri Light" w:hAnsi="Calibri Light" w:cs="Calibri Light"/>
                              <w:b/>
                              <w:bCs/>
                              <w:color w:val="FFFFFF" w:themeColor="light1"/>
                              <w:kern w:val="24"/>
                              <w:sz w:val="26"/>
                              <w:szCs w:val="26"/>
                            </w:rPr>
                            <w:t>,701 - $360,000</w:t>
                          </w:r>
                        </w:p>
                        <w:p w14:paraId="7066DBD6" w14:textId="77777777" w:rsidR="00AD5816" w:rsidRDefault="00AD5816" w:rsidP="00AD5816">
                          <w:pPr>
                            <w:jc w:val="center"/>
                            <w:rPr>
                              <w:sz w:val="24"/>
                              <w:szCs w:val="24"/>
                            </w:rPr>
                          </w:pPr>
                        </w:p>
                      </w:txbxContent>
                    </v:textbox>
                  </v:rect>
                  <v:rect id="Rectangle 543345065" o:spid="_x0000_s1100" style="position:absolute;left:42945;width:20413;height:6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" fillcolor="#148a5d [3205]" strokecolor="#246049 [3044]">
                    <v:textbox>
                      <w:txbxContent>
                        <w:p w14:paraId="350C8EBD" w14:textId="588C81E6" w:rsidR="00AD5816" w:rsidRPr="00FF6358" w:rsidRDefault="00AD5816" w:rsidP="00AD5816">
                          <w:pPr>
                            <w:jc w:val="center"/>
                            <w:rPr>
                              <w:rFonts w:ascii="Calibri Light" w:hAnsi="Calibri Light" w:cs="Calibri Light"/>
                              <w:b/>
                              <w:bCs/>
                              <w:sz w:val="26"/>
                              <w:szCs w:val="26"/>
                            </w:rPr>
                          </w:pPr>
                          <w:r w:rsidRPr="00FF6358">
                            <w:rPr>
                              <w:rFonts w:ascii="Calibri Light" w:hAnsi="Calibri Light" w:cs="Calibri Light"/>
                              <w:b/>
                              <w:bCs/>
                              <w:color w:val="FFFFFF" w:themeColor="light1"/>
                              <w:kern w:val="24"/>
                              <w:sz w:val="26"/>
                              <w:szCs w:val="26"/>
                            </w:rPr>
                            <w:t>SES-</w:t>
                          </w:r>
                          <w:r>
                            <w:rPr>
                              <w:rFonts w:ascii="Calibri Light" w:hAnsi="Calibri Light" w:cs="Calibri Light"/>
                              <w:b/>
                              <w:bCs/>
                              <w:color w:val="FFFFFF" w:themeColor="light1"/>
                              <w:kern w:val="24"/>
                              <w:sz w:val="26"/>
                              <w:szCs w:val="26"/>
                            </w:rPr>
                            <w:t>3</w:t>
                          </w:r>
                          <w:r>
                            <w:rPr>
                              <w:rFonts w:ascii="Calibri Light" w:hAnsi="Calibri Light" w:cs="Calibri Light"/>
                              <w:b/>
                              <w:bCs/>
                              <w:color w:val="FFFFFF" w:themeColor="light1"/>
                              <w:kern w:val="24"/>
                              <w:sz w:val="26"/>
                              <w:szCs w:val="26"/>
                            </w:rPr>
                            <w:br/>
                            <w:t>$360,001 - $479,900</w:t>
                          </w:r>
                        </w:p>
                        <w:p w14:paraId="3DCCB503" w14:textId="77777777" w:rsidR="00AD5816" w:rsidRDefault="00AD5816" w:rsidP="00AD5816">
                          <w:pPr>
                            <w:jc w:val="center"/>
                            <w:rPr>
                              <w:sz w:val="24"/>
                              <w:szCs w:val="24"/>
                            </w:rPr>
                          </w:pPr>
                        </w:p>
                      </w:txbxContent>
                    </v:textbox>
                  </v:rect>
                </v:group>
                <v:shape id="_x0000_s1101" type="#_x0000_t202" style="position:absolute;width:55613;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">
                  <v:textbox>
                    <w:txbxContent>
                      <w:p w14:paraId="71491173" w14:textId="77777777" w:rsidR="00AD5816" w:rsidRPr="001100A3" w:rsidRDefault="00AD5816" w:rsidP="00AD5816">
                        <w:pPr>
                          <w:pStyle w:val="Paragraph"/>
                          <w:spacing w:before="0" w:after="0" w:line="240" w:lineRule="auto"/>
                          <w:jc w:val="center"/>
                          <w:rPr>
                            <w:sz w:val="20"/>
                          </w:rPr>
                        </w:pPr>
                        <w:r w:rsidRPr="001100A3">
                          <w:rPr>
                            <w:sz w:val="20"/>
                          </w:rPr>
                          <w:t xml:space="preserve">All </w:t>
                        </w:r>
                        <w:r>
                          <w:rPr>
                            <w:sz w:val="20"/>
                          </w:rPr>
                          <w:t xml:space="preserve">subordinate </w:t>
                        </w:r>
                        <w:r w:rsidRPr="001100A3">
                          <w:rPr>
                            <w:sz w:val="20"/>
                          </w:rPr>
                          <w:t>executives placed into these bands</w:t>
                        </w:r>
                      </w:p>
                    </w:txbxContent>
                  </v:textbox>
                </v:shape>
                <v:shape id="Arrow: Down 543345071" o:spid="_x0000_s1102" type="#_x0000_t67" style="position:absolute;left:8341;top:2516;width:1117;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" adj="16276" fillcolor="black [3213]" strokecolor="black [3213]"/>
                <v:shape id="Arrow: Down 543345072" o:spid="_x0000_s1103" type="#_x0000_t67" style="position:absolute;left:27263;top:2463;width:1118;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" adj="16276" fillcolor="black [3213]" strokecolor="black [3213]"/>
                <v:shape id="Arrow: Down 543345073" o:spid="_x0000_s1104" type="#_x0000_t67" style="position:absolute;left:46080;top:2516;width:1117;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" adj="16276" fillcolor="black [3213]" strokecolor="black [3213]"/>
                <w10:wrap type="tight"/>
              </v:group>
            </w:pict>
          </mc:Fallback>
        </mc:AlternateContent>
      </w:r>
      <w:r>
        <w:rPr>
          <w:noProof/>
        </w:rPr>
        <mc:AlternateContent>
          <mc:Choice Requires="wps">
            <w:drawing>
              <wp:anchor distT="0" distB="0" distL="114300" distR="114300" simplePos="0" relativeHeight="251658271" behindDoc="0" locked="0" layoutInCell="1" allowOverlap="1" wp14:anchorId="180F469D" wp14:editId="16990D83">
                <wp:simplePos x="0" y="0"/>
                <wp:positionH relativeFrom="column">
                  <wp:posOffset>830580</wp:posOffset>
                </wp:positionH>
                <wp:positionV relativeFrom="paragraph">
                  <wp:posOffset>973455</wp:posOffset>
                </wp:positionV>
                <wp:extent cx="0" cy="95250"/>
                <wp:effectExtent l="57150" t="19050" r="76200" b="76200"/>
                <wp:wrapNone/>
                <wp:docPr id="35" name="Straight Connector 35"/>
                <wp:cNvGraphicFramePr/>
                <a:graphic xmlns:a="http://schemas.openxmlformats.org/drawingml/2006/main">
                  <a:graphicData uri="http://schemas.microsoft.com/office/word/2010/wordprocessingShape">
                    <wps:wsp>
                      <wps:cNvCnPr/>
                      <wps:spPr>
                        <a:xfrm>
                          <a:off x="0" y="0"/>
                          <a:ext cx="0" cy="95250"/>
                        </a:xfrm>
                        <a:prstGeom prst="line">
                          <a:avLst/>
                        </a:prstGeom>
                        <a:ln w="12700">
                          <a:prstDash val="dash"/>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line w14:anchorId="13C0E77C" id="Straight Connector 35" o:spid="_x0000_s1026" style="position:absolute;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4pt,76.65pt" to="65.4pt,8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" strokecolor="black [3200]" strokeweight="1pt">
                <v:stroke dashstyle="dash"/>
                <v:shadow on="t" color="black" opacity="24903f" origin=",.5" offset="0,.55556mm"/>
              </v:line>
            </w:pict>
          </mc:Fallback>
        </mc:AlternateContent>
      </w:r>
      <w:r>
        <w:t>Figure 7.2: remuneration bands for subordinate executives in public service bodies</w:t>
      </w:r>
      <w:bookmarkEnd w:id="214"/>
    </w:p>
    <w:p w14:paraId="27CACA3E" w14:textId="08C9CF6A" w:rsidR="009D56FB" w:rsidRDefault="009D56FB" w:rsidP="009D56FB">
      <w:pPr>
        <w:pStyle w:val="Notesfortablesfigures"/>
      </w:pPr>
      <w:r>
        <w:t xml:space="preserve">Source: VPS Determination. </w:t>
      </w:r>
    </w:p>
    <w:p w14:paraId="487D4547" w14:textId="47DBC8E3" w:rsidR="0090716C" w:rsidRPr="0061726F" w:rsidRDefault="0090716C" w:rsidP="0090716C">
      <w:pPr>
        <w:pStyle w:val="Paragraph"/>
      </w:pPr>
      <w:r>
        <w:t xml:space="preserve">The VPS executive bands were based on the 15th percentile of remuneration offered to roles with comparable work values in the Australian General Market, based on advice and analysis provided to the Tribunal by Mercer Consulting (Australia). In contrast, the Tribunal has observed, through its administration of the PEER Policy, that a common target used by public entities for executive remuneration has been the 25th percentile of the Australian General Market. This </w:t>
      </w:r>
      <w:r w:rsidR="00E27F3A">
        <w:t>metric</w:t>
      </w:r>
      <w:r>
        <w:t xml:space="preserve"> was </w:t>
      </w:r>
      <w:r w:rsidR="00E27F3A">
        <w:t>also cited in</w:t>
      </w:r>
      <w:r>
        <w:t xml:space="preserve"> submissions from </w:t>
      </w:r>
      <w:r w:rsidR="00F12FD4">
        <w:t>the</w:t>
      </w:r>
      <w:r>
        <w:t xml:space="preserve"> City West Water </w:t>
      </w:r>
      <w:r w:rsidR="00F12FD4">
        <w:t xml:space="preserve">Corporation </w:t>
      </w:r>
      <w:r>
        <w:t xml:space="preserve">and </w:t>
      </w:r>
      <w:r w:rsidR="0008130E">
        <w:t>the</w:t>
      </w:r>
      <w:r>
        <w:t xml:space="preserve"> Country Fire Authority.</w:t>
      </w:r>
    </w:p>
    <w:p w14:paraId="4B7785EE" w14:textId="4C2F6E3B" w:rsidR="00382660" w:rsidRDefault="00AA079D" w:rsidP="0084116B">
      <w:pPr>
        <w:pStyle w:val="Paragraph"/>
      </w:pPr>
      <w:r>
        <w:t xml:space="preserve">There was a </w:t>
      </w:r>
      <w:r w:rsidR="0065371B">
        <w:t>range</w:t>
      </w:r>
      <w:r>
        <w:t xml:space="preserve"> of views </w:t>
      </w:r>
      <w:r w:rsidR="00AE301D">
        <w:t>expressed</w:t>
      </w:r>
      <w:r>
        <w:t xml:space="preserve"> </w:t>
      </w:r>
      <w:r w:rsidR="001A7DE5">
        <w:t xml:space="preserve">by </w:t>
      </w:r>
      <w:r w:rsidR="0065371B">
        <w:t>participants</w:t>
      </w:r>
      <w:r>
        <w:t xml:space="preserve"> </w:t>
      </w:r>
      <w:r w:rsidR="00207A9A">
        <w:t xml:space="preserve">about whether the </w:t>
      </w:r>
      <w:r w:rsidR="00080F7E">
        <w:t xml:space="preserve">public entity executive remuneration bands </w:t>
      </w:r>
      <w:r w:rsidR="00AE301D">
        <w:t>should</w:t>
      </w:r>
      <w:r w:rsidR="00080F7E">
        <w:t xml:space="preserve"> be aligned with those </w:t>
      </w:r>
      <w:r w:rsidR="00CD5739">
        <w:t xml:space="preserve">set by the Tribunal in the VPS Determination. </w:t>
      </w:r>
      <w:r w:rsidR="0043681F">
        <w:t xml:space="preserve">These are discussed further below. </w:t>
      </w:r>
    </w:p>
    <w:p w14:paraId="101BAC06" w14:textId="25526404" w:rsidR="00CD5739" w:rsidRDefault="00CD5739" w:rsidP="00773883">
      <w:pPr>
        <w:pStyle w:val="VIRTheading4"/>
      </w:pPr>
      <w:r>
        <w:t xml:space="preserve">Support </w:t>
      </w:r>
      <w:r w:rsidR="00D2044D">
        <w:t xml:space="preserve">for </w:t>
      </w:r>
      <w:r w:rsidR="009B44EC">
        <w:t>alignment</w:t>
      </w:r>
      <w:r w:rsidR="00773883">
        <w:t xml:space="preserve"> </w:t>
      </w:r>
    </w:p>
    <w:p w14:paraId="08A48305" w14:textId="7612505F" w:rsidR="009B1D46" w:rsidRDefault="0089510D" w:rsidP="00937755">
      <w:pPr>
        <w:pStyle w:val="Paragraph"/>
        <w:keepNext/>
      </w:pPr>
      <w:r>
        <w:t xml:space="preserve">The VPSC’s ISR Final Report recommended </w:t>
      </w:r>
      <w:r w:rsidR="001845DB">
        <w:t>bringing</w:t>
      </w:r>
      <w:r w:rsidR="000433C6">
        <w:t xml:space="preserve"> executive </w:t>
      </w:r>
      <w:r w:rsidR="00BC6D1A">
        <w:t xml:space="preserve">remuneration arrangements </w:t>
      </w:r>
      <w:r w:rsidR="001845DB">
        <w:t xml:space="preserve">in </w:t>
      </w:r>
      <w:r w:rsidR="00BC6D1A">
        <w:t xml:space="preserve">public entities </w:t>
      </w:r>
      <w:r w:rsidR="001845DB">
        <w:t>into line with</w:t>
      </w:r>
      <w:r w:rsidR="00BC6D1A">
        <w:t xml:space="preserve"> the VPS, </w:t>
      </w:r>
      <w:r w:rsidR="00F74BF2">
        <w:t>noting</w:t>
      </w:r>
      <w:r w:rsidR="00BC6D1A">
        <w:t xml:space="preserve"> that</w:t>
      </w:r>
      <w:r w:rsidR="009B1D46">
        <w:t>:</w:t>
      </w:r>
      <w:r w:rsidR="00961E1E">
        <w:rPr>
          <w:rFonts w:ascii="ZWAdobeF" w:hAnsi="ZWAdobeF" w:cs="ZWAdobeF"/>
          <w:color w:val="auto"/>
          <w:sz w:val="2"/>
          <w:szCs w:val="2"/>
        </w:rPr>
        <w:t>79F</w:t>
      </w:r>
      <w:r w:rsidR="004B56D4">
        <w:rPr>
          <w:rStyle w:val="FootnoteReference"/>
        </w:rPr>
        <w:footnoteReference w:id="74"/>
      </w:r>
    </w:p>
    <w:p w14:paraId="037940F8" w14:textId="59C5C624" w:rsidR="009B1D46" w:rsidRDefault="00C53D43" w:rsidP="004B56D4">
      <w:pPr>
        <w:pStyle w:val="VIRTBreakouttext"/>
      </w:pPr>
      <w:r>
        <w:t xml:space="preserve">… </w:t>
      </w:r>
      <w:r w:rsidR="009B1D46">
        <w:t>there is much to be gained by moving all public entity executives into a common remuneration band framework ali</w:t>
      </w:r>
      <w:r w:rsidR="004B56D4">
        <w:t>gned to arrangements in the VPS.</w:t>
      </w:r>
    </w:p>
    <w:p w14:paraId="4AF4827B" w14:textId="37A2351D" w:rsidR="009C75DF" w:rsidRDefault="009C75DF" w:rsidP="0084116B">
      <w:pPr>
        <w:pStyle w:val="Paragraph"/>
      </w:pPr>
      <w:r w:rsidRPr="009E6301">
        <w:lastRenderedPageBreak/>
        <w:t xml:space="preserve">The VPSC’s </w:t>
      </w:r>
      <w:r w:rsidR="00E421F2">
        <w:t>report</w:t>
      </w:r>
      <w:r w:rsidRPr="009E6301">
        <w:t xml:space="preserve"> said that remuneration offerings within the VPS executive remuneration range (at the time of the VPSC’s review, $178,500 to $439,332) were generally adequate to attract high calibre executives to the sector. The Report said that there remains a genuine need for remuneration outside this range in a limited range of roles, and access to such remuneration should be retained with appropriate checks and balances.</w:t>
      </w:r>
      <w:r w:rsidR="00961E1E">
        <w:rPr>
          <w:rFonts w:ascii="ZWAdobeF" w:hAnsi="ZWAdobeF" w:cs="ZWAdobeF"/>
          <w:color w:val="auto"/>
          <w:sz w:val="2"/>
          <w:szCs w:val="2"/>
        </w:rPr>
        <w:t>80F</w:t>
      </w:r>
      <w:r w:rsidRPr="009E6301">
        <w:rPr>
          <w:rStyle w:val="FootnoteReference"/>
        </w:rPr>
        <w:footnoteReference w:id="75"/>
      </w:r>
    </w:p>
    <w:p w14:paraId="5005F280" w14:textId="45EC1E61" w:rsidR="00DF4A56" w:rsidRDefault="001C36C4" w:rsidP="00937755">
      <w:pPr>
        <w:pStyle w:val="Parabeforeabulletlist"/>
      </w:pPr>
      <w:r>
        <w:t>S</w:t>
      </w:r>
      <w:r w:rsidR="006F5EB5">
        <w:t>everal</w:t>
      </w:r>
      <w:r>
        <w:t xml:space="preserve"> round</w:t>
      </w:r>
      <w:r w:rsidR="00E424C4">
        <w:t xml:space="preserve"> </w:t>
      </w:r>
      <w:r>
        <w:t>table</w:t>
      </w:r>
      <w:r w:rsidR="006F5EB5">
        <w:t xml:space="preserve"> </w:t>
      </w:r>
      <w:r w:rsidR="00753418">
        <w:t>participants</w:t>
      </w:r>
      <w:r w:rsidR="006F5EB5">
        <w:t xml:space="preserve"> expressed support for the VPS and public entity remuneration bands being aligned, noting:</w:t>
      </w:r>
    </w:p>
    <w:p w14:paraId="2D9A888A" w14:textId="401BE9BA" w:rsidR="006F5EB5" w:rsidRDefault="006F5EB5" w:rsidP="006F5EB5">
      <w:pPr>
        <w:pStyle w:val="VIRTBulletpoints"/>
      </w:pPr>
      <w:r>
        <w:t>alignment would support executive mobility</w:t>
      </w:r>
    </w:p>
    <w:p w14:paraId="453A2200" w14:textId="781C9AE4" w:rsidR="00621C3C" w:rsidRDefault="006F5EB5" w:rsidP="006F5EB5">
      <w:pPr>
        <w:pStyle w:val="VIRTBulletpoints"/>
      </w:pPr>
      <w:r>
        <w:t>the fundamental aspects of executive roles are broadly similar between the VPS and public entities</w:t>
      </w:r>
      <w:r w:rsidR="00195022">
        <w:t>.</w:t>
      </w:r>
    </w:p>
    <w:p w14:paraId="7C9613CA" w14:textId="4CC81884" w:rsidR="00605AE7" w:rsidRDefault="00605AE7" w:rsidP="006F5EB5">
      <w:pPr>
        <w:pStyle w:val="Paragraph"/>
      </w:pPr>
      <w:r>
        <w:t>The Emergency Services Telecommunication</w:t>
      </w:r>
      <w:r w:rsidR="009B44EC">
        <w:t>s Authority</w:t>
      </w:r>
      <w:r>
        <w:t xml:space="preserve"> </w:t>
      </w:r>
      <w:r w:rsidR="001D2E3D">
        <w:t xml:space="preserve">reflected </w:t>
      </w:r>
      <w:r>
        <w:t xml:space="preserve">these sentiments in its submission, </w:t>
      </w:r>
      <w:r w:rsidR="009B44EC">
        <w:t xml:space="preserve">stating </w:t>
      </w:r>
      <w:r>
        <w:t xml:space="preserve">that it: </w:t>
      </w:r>
    </w:p>
    <w:p w14:paraId="47B06652" w14:textId="07E7FB7A" w:rsidR="006F5EB5" w:rsidRDefault="00E421F2" w:rsidP="00605AE7">
      <w:pPr>
        <w:pStyle w:val="VIRTBreakouttext"/>
      </w:pPr>
      <w:r>
        <w:t>… b</w:t>
      </w:r>
      <w:r w:rsidR="00605AE7">
        <w:t xml:space="preserve">roadly supports the establishment of more harmonised executive remuneration models between the public service and public entities. In particular, </w:t>
      </w:r>
      <w:r w:rsidR="00BF5AF9">
        <w:t>the</w:t>
      </w:r>
      <w:r w:rsidR="00605AE7">
        <w:t xml:space="preserve"> benefits to be gained from greater clarity in relation to career portability and pathways are positive where they assist in the retention of </w:t>
      </w:r>
      <w:r w:rsidR="00D372D4">
        <w:t>t</w:t>
      </w:r>
      <w:r w:rsidR="00605AE7">
        <w:t>a</w:t>
      </w:r>
      <w:r w:rsidR="00D372D4">
        <w:t>l</w:t>
      </w:r>
      <w:r w:rsidR="00605AE7">
        <w:t xml:space="preserve">ent within the Victorian public sector. </w:t>
      </w:r>
      <w:r w:rsidR="75DFBF40" w:rsidRPr="122EA4E2">
        <w:rPr>
          <w:i w:val="0"/>
        </w:rPr>
        <w:t>[p.1]</w:t>
      </w:r>
    </w:p>
    <w:p w14:paraId="370B7F5D" w14:textId="77777777" w:rsidR="00FF409B" w:rsidRDefault="0096452F" w:rsidP="00CA056C">
      <w:pPr>
        <w:pStyle w:val="Paragraph"/>
      </w:pPr>
      <w:r>
        <w:t>The submission from Sustainability Victoria also reco</w:t>
      </w:r>
      <w:r w:rsidR="00671964">
        <w:t xml:space="preserve">mmended the Tribunal take into account </w:t>
      </w:r>
      <w:r w:rsidR="001A4FE0">
        <w:t>VPS</w:t>
      </w:r>
      <w:r w:rsidR="00671964">
        <w:t xml:space="preserve"> executive remuneration</w:t>
      </w:r>
      <w:r w:rsidR="001A4FE0">
        <w:t xml:space="preserve"> when setting the </w:t>
      </w:r>
      <w:r w:rsidR="003C6F95">
        <w:t>remuneration bands for executives in prescribed public entities, s</w:t>
      </w:r>
      <w:r w:rsidR="00FF409B">
        <w:t>tating</w:t>
      </w:r>
      <w:r w:rsidR="003C6F95">
        <w:t xml:space="preserve"> that</w:t>
      </w:r>
      <w:r w:rsidR="00FF409B">
        <w:t>:</w:t>
      </w:r>
    </w:p>
    <w:p w14:paraId="22EF5A45" w14:textId="7E5A08F1" w:rsidR="0096452F" w:rsidRDefault="00AC4FF5" w:rsidP="00FF409B">
      <w:pPr>
        <w:pStyle w:val="VIRTBreakouttext"/>
      </w:pPr>
      <w:r>
        <w:t>…</w:t>
      </w:r>
      <w:r w:rsidR="00040288" w:rsidRPr="00040288">
        <w:t xml:space="preserve"> t</w:t>
      </w:r>
      <w:r w:rsidR="003C6F95" w:rsidRPr="00FF409B">
        <w:t>here seems to be a significant disparity with CEOs</w:t>
      </w:r>
      <w:r w:rsidR="0051141C" w:rsidRPr="00FF409B">
        <w:t xml:space="preserve"> of prescribed public entities being disadvantaged compared to their departmental colleagues</w:t>
      </w:r>
      <w:r w:rsidR="00A75D30" w:rsidRPr="00FF409B">
        <w:t>.</w:t>
      </w:r>
      <w:r w:rsidR="008C4F3A">
        <w:t xml:space="preserve"> </w:t>
      </w:r>
      <w:r w:rsidR="008C4F3A" w:rsidRPr="122EA4E2">
        <w:rPr>
          <w:i w:val="0"/>
        </w:rPr>
        <w:t>[p.1]</w:t>
      </w:r>
    </w:p>
    <w:p w14:paraId="3667CD36" w14:textId="0BC69DA1" w:rsidR="00D2044D" w:rsidRPr="00D2044D" w:rsidRDefault="00D2044D" w:rsidP="00CA056C">
      <w:pPr>
        <w:pStyle w:val="Paragraph"/>
        <w:rPr>
          <w:b/>
          <w:color w:val="148A5D" w:themeColor="accent2"/>
        </w:rPr>
      </w:pPr>
      <w:r w:rsidRPr="00D2044D">
        <w:rPr>
          <w:b/>
          <w:color w:val="148A5D" w:themeColor="accent2"/>
        </w:rPr>
        <w:t>Arguments against alignment</w:t>
      </w:r>
    </w:p>
    <w:p w14:paraId="4BBD4118" w14:textId="6CF1C76C" w:rsidR="0093581C" w:rsidRDefault="0074519E" w:rsidP="00CA056C">
      <w:pPr>
        <w:pStyle w:val="Paragraph"/>
      </w:pPr>
      <w:r>
        <w:t>S</w:t>
      </w:r>
      <w:r w:rsidR="001D7930">
        <w:t xml:space="preserve">ome </w:t>
      </w:r>
      <w:r w:rsidR="00F62CA9">
        <w:t>round</w:t>
      </w:r>
      <w:r w:rsidR="00E424C4">
        <w:t xml:space="preserve"> </w:t>
      </w:r>
      <w:r w:rsidR="00F62CA9">
        <w:t>table participants were not in fa</w:t>
      </w:r>
      <w:r w:rsidR="001D7930">
        <w:t xml:space="preserve">vour of </w:t>
      </w:r>
      <w:r w:rsidR="00C94326">
        <w:t xml:space="preserve">aligning the </w:t>
      </w:r>
      <w:r w:rsidR="001D7930">
        <w:t xml:space="preserve">public entity executive remuneration bands </w:t>
      </w:r>
      <w:r w:rsidR="00C94326">
        <w:t xml:space="preserve">with the </w:t>
      </w:r>
      <w:r w:rsidR="00564147">
        <w:t xml:space="preserve">VPS </w:t>
      </w:r>
      <w:r w:rsidR="00C94326">
        <w:t xml:space="preserve">executive bands. These participants </w:t>
      </w:r>
      <w:r w:rsidR="00947CAE">
        <w:t>said that</w:t>
      </w:r>
      <w:r w:rsidR="003F1C00">
        <w:t xml:space="preserve">, in the future, the primary source of their </w:t>
      </w:r>
      <w:r w:rsidR="002A521C">
        <w:t xml:space="preserve">entity’s </w:t>
      </w:r>
      <w:r w:rsidR="003F1C00">
        <w:t xml:space="preserve">executives is likely to be the </w:t>
      </w:r>
      <w:r w:rsidR="00735215">
        <w:t>private for-profit</w:t>
      </w:r>
      <w:r w:rsidR="003F1C00">
        <w:t xml:space="preserve"> sector, rather than the public sector, and </w:t>
      </w:r>
      <w:r w:rsidR="003F37AF">
        <w:t>alignment with the VPS may encumber</w:t>
      </w:r>
      <w:r w:rsidR="00B97F23">
        <w:t xml:space="preserve"> future recruitment activity.</w:t>
      </w:r>
    </w:p>
    <w:p w14:paraId="54E4F980" w14:textId="66CAD56B" w:rsidR="004A5908" w:rsidRDefault="004A5908" w:rsidP="00601525">
      <w:pPr>
        <w:pStyle w:val="VIRTHeading3"/>
      </w:pPr>
      <w:r w:rsidRPr="003F761D">
        <w:lastRenderedPageBreak/>
        <w:t>The gap between non-executive and executive remuneration</w:t>
      </w:r>
    </w:p>
    <w:p w14:paraId="723443B4" w14:textId="0B6B6E46" w:rsidR="00B1033B" w:rsidRDefault="00F92723" w:rsidP="00056E56">
      <w:pPr>
        <w:pStyle w:val="Paragraph"/>
      </w:pPr>
      <w:r w:rsidRPr="00056E56">
        <w:t xml:space="preserve">The Tribunal examined </w:t>
      </w:r>
      <w:r w:rsidR="00801DE7">
        <w:t>relativities</w:t>
      </w:r>
      <w:r w:rsidRPr="00056E56">
        <w:t xml:space="preserve"> between </w:t>
      </w:r>
      <w:r w:rsidR="00056E56" w:rsidRPr="00056E56">
        <w:t>executive TRPs in prescribed public entities and</w:t>
      </w:r>
      <w:r w:rsidR="00801DE7">
        <w:t xml:space="preserve"> the TRPs </w:t>
      </w:r>
      <w:r w:rsidR="00DB4F05">
        <w:t>of other employees in those entities</w:t>
      </w:r>
      <w:r w:rsidR="00837CAD">
        <w:t xml:space="preserve"> (</w:t>
      </w:r>
      <w:r w:rsidR="00286EBC" w:rsidRPr="001F71A0">
        <w:t>c</w:t>
      </w:r>
      <w:r w:rsidR="00837CAD" w:rsidRPr="001F71A0">
        <w:t>hapter</w:t>
      </w:r>
      <w:r w:rsidR="00837CAD">
        <w:t xml:space="preserve"> 4)</w:t>
      </w:r>
      <w:r w:rsidR="00577E8A">
        <w:t>.</w:t>
      </w:r>
      <w:r w:rsidR="00197383">
        <w:t xml:space="preserve"> Many</w:t>
      </w:r>
      <w:r w:rsidR="00BF0749">
        <w:t xml:space="preserve"> </w:t>
      </w:r>
      <w:r w:rsidR="0073129A">
        <w:t>(</w:t>
      </w:r>
      <w:r w:rsidR="00BF0749">
        <w:t>although not all</w:t>
      </w:r>
      <w:r w:rsidR="0073129A">
        <w:t>)</w:t>
      </w:r>
      <w:r w:rsidR="00197383">
        <w:t xml:space="preserve"> non-executive employees in public entities are</w:t>
      </w:r>
      <w:r w:rsidR="00577E8A">
        <w:t xml:space="preserve"> </w:t>
      </w:r>
      <w:r w:rsidR="00197383">
        <w:t xml:space="preserve">remunerated based on rates set in </w:t>
      </w:r>
      <w:r w:rsidR="00532925">
        <w:t>e</w:t>
      </w:r>
      <w:r w:rsidR="00197383">
        <w:t xml:space="preserve">nterprise </w:t>
      </w:r>
      <w:r w:rsidR="00532925">
        <w:t>a</w:t>
      </w:r>
      <w:r w:rsidR="00197383">
        <w:t>greement</w:t>
      </w:r>
      <w:r w:rsidR="005A4A4A">
        <w:t>s</w:t>
      </w:r>
      <w:r w:rsidR="00B464BF" w:rsidRPr="001F71A0">
        <w:t xml:space="preserve">. </w:t>
      </w:r>
      <w:r w:rsidR="00401E08">
        <w:t xml:space="preserve">The Tribunal </w:t>
      </w:r>
      <w:r w:rsidR="00935BD1">
        <w:t xml:space="preserve">was informed during consultation that there was compression (and in </w:t>
      </w:r>
      <w:r w:rsidR="00B464BF">
        <w:t xml:space="preserve">some </w:t>
      </w:r>
      <w:r w:rsidR="00935BD1">
        <w:t xml:space="preserve">cases overlap) between </w:t>
      </w:r>
      <w:r w:rsidR="00B464BF">
        <w:t xml:space="preserve">non-executive </w:t>
      </w:r>
      <w:r w:rsidR="00935BD1">
        <w:t>and executive remuneration</w:t>
      </w:r>
      <w:r w:rsidR="007E5685">
        <w:t>, due in part to</w:t>
      </w:r>
      <w:r w:rsidR="0068741F">
        <w:t xml:space="preserve"> </w:t>
      </w:r>
      <w:r w:rsidR="00B464BF">
        <w:t xml:space="preserve">public sector </w:t>
      </w:r>
      <w:r w:rsidR="00532925">
        <w:t>e</w:t>
      </w:r>
      <w:r w:rsidR="00B464BF">
        <w:t xml:space="preserve">nterprise </w:t>
      </w:r>
      <w:r w:rsidR="0068741F">
        <w:t>agreements providing greater increases in remuneration than the Premier’s guideline rate for executives.</w:t>
      </w:r>
      <w:r w:rsidR="002A4F4D">
        <w:t xml:space="preserve"> </w:t>
      </w:r>
      <w:r w:rsidR="002A4F4D" w:rsidRPr="00CE0C40">
        <w:t>The Tribunal heard that remuneration compression and/or overlap can reduce the incentive for non</w:t>
      </w:r>
      <w:r w:rsidR="002A4F4D" w:rsidRPr="00CE0C40">
        <w:noBreakHyphen/>
        <w:t>executive employees to seek advancement to executive positions.</w:t>
      </w:r>
    </w:p>
    <w:p w14:paraId="57A3954D" w14:textId="636F390C" w:rsidR="00B37478" w:rsidRDefault="00DF6416" w:rsidP="001F71A0">
      <w:pPr>
        <w:pStyle w:val="Parabeforeabulletlist"/>
      </w:pPr>
      <w:r>
        <w:t xml:space="preserve">The </w:t>
      </w:r>
      <w:r w:rsidR="00265A0A">
        <w:t>Tribunal considered that the value</w:t>
      </w:r>
      <w:r w:rsidR="00301F16">
        <w:t xml:space="preserve"> range</w:t>
      </w:r>
      <w:r w:rsidR="00265A0A">
        <w:t>s of the</w:t>
      </w:r>
      <w:r w:rsidR="00340589">
        <w:t xml:space="preserve"> executive</w:t>
      </w:r>
      <w:r w:rsidR="00265A0A">
        <w:t xml:space="preserve"> remuneration bands should enable </w:t>
      </w:r>
      <w:r w:rsidR="00340589">
        <w:t>public entities to offer</w:t>
      </w:r>
      <w:r w:rsidR="000A70E3">
        <w:t xml:space="preserve"> </w:t>
      </w:r>
      <w:r w:rsidR="0005371B">
        <w:t xml:space="preserve">their </w:t>
      </w:r>
      <w:r w:rsidR="000A70E3">
        <w:t xml:space="preserve">executives higher remuneration than that provided under </w:t>
      </w:r>
      <w:r w:rsidR="0005371B">
        <w:t>their respective enterprise agreements</w:t>
      </w:r>
      <w:r w:rsidR="000A70E3">
        <w:t xml:space="preserve">, as </w:t>
      </w:r>
      <w:r w:rsidR="00D44AC6" w:rsidRPr="001F71A0">
        <w:t>this would</w:t>
      </w:r>
      <w:r w:rsidR="000A70E3">
        <w:t>:</w:t>
      </w:r>
    </w:p>
    <w:p w14:paraId="711D8052" w14:textId="3CEC7A38" w:rsidR="00E4617B" w:rsidRDefault="00C46274" w:rsidP="00F74BA2">
      <w:pPr>
        <w:pStyle w:val="VIRTBulletpoints"/>
      </w:pPr>
      <w:r w:rsidRPr="001F71A0">
        <w:t>r</w:t>
      </w:r>
      <w:r w:rsidR="00E4617B" w:rsidRPr="001F71A0">
        <w:t>ecognise</w:t>
      </w:r>
      <w:r w:rsidR="00E4617B">
        <w:t xml:space="preserve"> executive roles generally have a higher work</w:t>
      </w:r>
      <w:r>
        <w:t xml:space="preserve"> value</w:t>
      </w:r>
    </w:p>
    <w:p w14:paraId="48055CAE" w14:textId="61DB7DB9" w:rsidR="00C46274" w:rsidRDefault="00975A54" w:rsidP="00F74BA2">
      <w:pPr>
        <w:pStyle w:val="VIRTBulletpoints"/>
      </w:pPr>
      <w:r w:rsidRPr="001F71A0">
        <w:t>reflect</w:t>
      </w:r>
      <w:r>
        <w:t xml:space="preserve"> that</w:t>
      </w:r>
      <w:r w:rsidR="00C46274">
        <w:t xml:space="preserve"> executive roles </w:t>
      </w:r>
      <w:r w:rsidR="00232702">
        <w:t xml:space="preserve">carry greater risk, </w:t>
      </w:r>
      <w:r w:rsidR="004B784B">
        <w:t xml:space="preserve">and </w:t>
      </w:r>
      <w:r w:rsidR="001F71A0">
        <w:t>may</w:t>
      </w:r>
      <w:r w:rsidR="004B784B" w:rsidRPr="001F71A0">
        <w:t xml:space="preserve"> </w:t>
      </w:r>
      <w:r w:rsidR="004B784B">
        <w:t>come with lower security of employment</w:t>
      </w:r>
    </w:p>
    <w:p w14:paraId="28613680" w14:textId="0AA90DA8" w:rsidR="000A70E3" w:rsidRDefault="00E4617B" w:rsidP="00F74BA2">
      <w:pPr>
        <w:pStyle w:val="VIRTBulletpoints"/>
      </w:pPr>
      <w:r w:rsidRPr="001F71A0">
        <w:t>provide</w:t>
      </w:r>
      <w:r>
        <w:t xml:space="preserve"> non-executive employees with an incentive to</w:t>
      </w:r>
      <w:r w:rsidR="00285330">
        <w:t xml:space="preserve"> apply for</w:t>
      </w:r>
      <w:r>
        <w:t xml:space="preserve"> executive roles</w:t>
      </w:r>
      <w:r w:rsidR="00F74BA2">
        <w:t xml:space="preserve">. </w:t>
      </w:r>
    </w:p>
    <w:p w14:paraId="703F197C" w14:textId="0F27B291" w:rsidR="006A5B24" w:rsidRDefault="006A5B24" w:rsidP="00F74BA2">
      <w:pPr>
        <w:pStyle w:val="Paragraph"/>
      </w:pPr>
      <w:r w:rsidRPr="00D57877">
        <w:t>However, a</w:t>
      </w:r>
      <w:r w:rsidR="001F0973" w:rsidRPr="00D57877">
        <w:t>n exception</w:t>
      </w:r>
      <w:r w:rsidR="00FF77FD" w:rsidRPr="00D57877">
        <w:t xml:space="preserve"> may be specialist technical roles covered by an</w:t>
      </w:r>
      <w:r w:rsidR="005F1840" w:rsidRPr="00D57877">
        <w:t xml:space="preserve"> enterprise agreement</w:t>
      </w:r>
      <w:r w:rsidRPr="00D57877">
        <w:t xml:space="preserve">, </w:t>
      </w:r>
      <w:r w:rsidR="005F1840" w:rsidRPr="00D57877">
        <w:t>where it may be appropriate to offer executive</w:t>
      </w:r>
      <w:r w:rsidR="000E2BEA">
        <w:t>-</w:t>
      </w:r>
      <w:r w:rsidR="005F1840" w:rsidRPr="00D57877">
        <w:t>level remuneration</w:t>
      </w:r>
      <w:r w:rsidR="008E0AE4">
        <w:t xml:space="preserve"> to obtain </w:t>
      </w:r>
      <w:r w:rsidR="00E40E64">
        <w:t>specialist, scarce skills</w:t>
      </w:r>
      <w:r w:rsidR="00D57877" w:rsidRPr="00D57877">
        <w:t>.</w:t>
      </w:r>
      <w:r w:rsidR="00961E1E">
        <w:rPr>
          <w:rFonts w:ascii="ZWAdobeF" w:hAnsi="ZWAdobeF" w:cs="ZWAdobeF"/>
          <w:color w:val="auto"/>
          <w:sz w:val="2"/>
          <w:szCs w:val="2"/>
        </w:rPr>
        <w:t>81F</w:t>
      </w:r>
      <w:r w:rsidR="00D57877" w:rsidRPr="00D57877">
        <w:rPr>
          <w:rStyle w:val="FootnoteReference"/>
        </w:rPr>
        <w:footnoteReference w:id="76"/>
      </w:r>
    </w:p>
    <w:p w14:paraId="09ED3CAE" w14:textId="75CA97FF" w:rsidR="00100C46" w:rsidRPr="00CE0C40" w:rsidRDefault="00100C46" w:rsidP="00174128">
      <w:pPr>
        <w:pStyle w:val="Parabeforeabulletlist"/>
      </w:pPr>
      <w:r w:rsidRPr="00CE0C40">
        <w:t>In the VPS Determination, the Tribunal set a nine per cent gap between the base of the VPS-6 remuneration band under the VPS Enterprise Agreement 2016,</w:t>
      </w:r>
      <w:r w:rsidR="00961E1E">
        <w:rPr>
          <w:rFonts w:ascii="ZWAdobeF" w:hAnsi="ZWAdobeF" w:cs="ZWAdobeF"/>
          <w:color w:val="auto"/>
          <w:sz w:val="2"/>
          <w:szCs w:val="2"/>
        </w:rPr>
        <w:t>82F</w:t>
      </w:r>
      <w:r w:rsidRPr="00CE0C40">
        <w:rPr>
          <w:rStyle w:val="FootnoteReference"/>
        </w:rPr>
        <w:footnoteReference w:id="77"/>
      </w:r>
      <w:r w:rsidRPr="00CE0C40">
        <w:t xml:space="preserve"> and the base of the SES-1 executive band. However, the Tribunal was unable to </w:t>
      </w:r>
      <w:r w:rsidR="008F1434" w:rsidRPr="00CE0C40">
        <w:t>t</w:t>
      </w:r>
      <w:r w:rsidR="00157958" w:rsidRPr="00CE0C40">
        <w:t>ake</w:t>
      </w:r>
      <w:r w:rsidRPr="00CE0C40">
        <w:t xml:space="preserve"> the same </w:t>
      </w:r>
      <w:r w:rsidR="00157958" w:rsidRPr="00CE0C40">
        <w:t>approach</w:t>
      </w:r>
      <w:r w:rsidRPr="00CE0C40">
        <w:t xml:space="preserve"> in </w:t>
      </w:r>
      <w:r w:rsidR="00157958" w:rsidRPr="00CE0C40">
        <w:t xml:space="preserve">this </w:t>
      </w:r>
      <w:r w:rsidR="00575B87" w:rsidRPr="00CE0C40">
        <w:t xml:space="preserve">Determination </w:t>
      </w:r>
      <w:r w:rsidRPr="00CE0C40">
        <w:t>between</w:t>
      </w:r>
      <w:r w:rsidR="00575B87" w:rsidRPr="00CE0C40">
        <w:t xml:space="preserve"> non-executive</w:t>
      </w:r>
      <w:r w:rsidRPr="00CE0C40">
        <w:t xml:space="preserve"> </w:t>
      </w:r>
      <w:r w:rsidR="00575B87" w:rsidRPr="00CE0C40">
        <w:t xml:space="preserve">and executive </w:t>
      </w:r>
      <w:r w:rsidRPr="00CE0C40">
        <w:t>remuneration</w:t>
      </w:r>
      <w:r w:rsidR="00575B87" w:rsidRPr="00CE0C40">
        <w:t>, as:</w:t>
      </w:r>
    </w:p>
    <w:p w14:paraId="4F7EE358" w14:textId="229502B0" w:rsidR="00575B87" w:rsidRPr="00CE0C40" w:rsidRDefault="00575B87" w:rsidP="00E9373F">
      <w:pPr>
        <w:pStyle w:val="VIRTBulletpoints"/>
      </w:pPr>
      <w:r w:rsidRPr="00CE0C40">
        <w:t>there is significant variation in salaries provided</w:t>
      </w:r>
      <w:r w:rsidR="00034829" w:rsidRPr="00CE0C40">
        <w:t xml:space="preserve"> to non-executive employees </w:t>
      </w:r>
      <w:r w:rsidR="003F160A" w:rsidRPr="00CE0C40">
        <w:t>under</w:t>
      </w:r>
      <w:r w:rsidR="00034829" w:rsidRPr="00CE0C40">
        <w:t xml:space="preserve"> </w:t>
      </w:r>
      <w:r w:rsidR="00157958" w:rsidRPr="00CE0C40">
        <w:t>enterprise agreeme</w:t>
      </w:r>
      <w:r w:rsidR="00034829" w:rsidRPr="00CE0C40">
        <w:t xml:space="preserve">nts </w:t>
      </w:r>
      <w:r w:rsidR="009B2C8A" w:rsidRPr="00CE0C40">
        <w:t>covering</w:t>
      </w:r>
      <w:r w:rsidR="00034829" w:rsidRPr="00CE0C40">
        <w:t xml:space="preserve"> prescribed public entities</w:t>
      </w:r>
    </w:p>
    <w:p w14:paraId="72E84A34" w14:textId="77777777" w:rsidR="003E48D2" w:rsidRPr="00CE0C40" w:rsidRDefault="00E9373F" w:rsidP="00E9373F">
      <w:pPr>
        <w:pStyle w:val="VIRTBulletpoints"/>
      </w:pPr>
      <w:r w:rsidRPr="00CE0C40">
        <w:t>some non-executive employees in prescribed public entities are not employed under an enterprise agreement.</w:t>
      </w:r>
    </w:p>
    <w:p w14:paraId="5E60AF23" w14:textId="1155332E" w:rsidR="003F160A" w:rsidRDefault="002811E2" w:rsidP="00F74BA2">
      <w:pPr>
        <w:pStyle w:val="Paragraph"/>
        <w:rPr>
          <w:highlight w:val="lightGray"/>
        </w:rPr>
      </w:pPr>
      <w:r>
        <w:lastRenderedPageBreak/>
        <w:t xml:space="preserve">Further, as discussed </w:t>
      </w:r>
      <w:r w:rsidR="00D22431">
        <w:t>below</w:t>
      </w:r>
      <w:r>
        <w:t xml:space="preserve">, the Tribunal </w:t>
      </w:r>
      <w:r w:rsidR="00982DCD">
        <w:t xml:space="preserve">took into account the </w:t>
      </w:r>
      <w:r>
        <w:t xml:space="preserve">need to lower the base of the </w:t>
      </w:r>
      <w:r w:rsidRPr="00E801D5">
        <w:t>PESES</w:t>
      </w:r>
      <w:r>
        <w:noBreakHyphen/>
      </w:r>
      <w:r w:rsidRPr="00E801D5">
        <w:t>1</w:t>
      </w:r>
      <w:r w:rsidR="002A02CE">
        <w:t xml:space="preserve"> band</w:t>
      </w:r>
      <w:r w:rsidRPr="00E801D5">
        <w:t xml:space="preserve"> </w:t>
      </w:r>
      <w:r w:rsidR="003501AF">
        <w:t>t</w:t>
      </w:r>
      <w:r>
        <w:t>o</w:t>
      </w:r>
      <w:r w:rsidRPr="00E801D5">
        <w:t xml:space="preserve"> accommodate public </w:t>
      </w:r>
      <w:r w:rsidR="008041C3">
        <w:t xml:space="preserve">entity </w:t>
      </w:r>
      <w:r w:rsidRPr="00E801D5">
        <w:t>CEOs whose role may have a work value of less than 21 points</w:t>
      </w:r>
      <w:r w:rsidR="0018681D">
        <w:t xml:space="preserve">. </w:t>
      </w:r>
      <w:r w:rsidR="00F7284E">
        <w:t xml:space="preserve">The </w:t>
      </w:r>
      <w:r w:rsidR="00F8381B">
        <w:t>maximum remuneration of non</w:t>
      </w:r>
      <w:r w:rsidR="00F461F9" w:rsidRPr="00F461F9">
        <w:noBreakHyphen/>
      </w:r>
      <w:r w:rsidR="00F8381B">
        <w:t xml:space="preserve">executive staff in those entities is also likely to be </w:t>
      </w:r>
      <w:r w:rsidR="00D715BB">
        <w:t xml:space="preserve">lower than in other entities, due to their limited size and budget. </w:t>
      </w:r>
    </w:p>
    <w:p w14:paraId="4C8608C9" w14:textId="0EF3306A" w:rsidR="00A11167" w:rsidRDefault="00A268C7" w:rsidP="00F74BA2">
      <w:pPr>
        <w:pStyle w:val="Paragraph"/>
      </w:pPr>
      <w:r w:rsidRPr="00CE0C40">
        <w:t xml:space="preserve">For these reasons, </w:t>
      </w:r>
      <w:r w:rsidR="00EC5C05" w:rsidRPr="00CE0C40">
        <w:t xml:space="preserve">rather than seeking to </w:t>
      </w:r>
      <w:r w:rsidR="00753366" w:rsidRPr="00CE0C40">
        <w:t>establish a gap</w:t>
      </w:r>
      <w:r w:rsidR="00EC5C05" w:rsidRPr="00CE0C40">
        <w:t xml:space="preserve"> </w:t>
      </w:r>
      <w:r w:rsidR="00753366" w:rsidRPr="00CE0C40">
        <w:t xml:space="preserve">between non-executive and executive remuneration </w:t>
      </w:r>
      <w:r w:rsidR="00D12086" w:rsidRPr="00CE0C40">
        <w:t>by increasing</w:t>
      </w:r>
      <w:r w:rsidR="00753366" w:rsidRPr="00CE0C40">
        <w:t xml:space="preserve"> the base of the PESES-1 band, t</w:t>
      </w:r>
      <w:r w:rsidR="00CE77E3" w:rsidRPr="00CE0C40">
        <w:t xml:space="preserve">he Tribunal </w:t>
      </w:r>
      <w:r w:rsidR="00824A4A" w:rsidRPr="00CE0C40">
        <w:t xml:space="preserve">sought to ensure that the PESES-1 band </w:t>
      </w:r>
      <w:r w:rsidR="006959D7" w:rsidRPr="00CE0C40">
        <w:t xml:space="preserve">was sufficiently broad </w:t>
      </w:r>
      <w:r w:rsidR="00424B2D" w:rsidRPr="00CE0C40">
        <w:t>to allow</w:t>
      </w:r>
      <w:r w:rsidR="00960775" w:rsidRPr="00CE0C40">
        <w:t xml:space="preserve"> each</w:t>
      </w:r>
      <w:r w:rsidR="00424B2D" w:rsidRPr="00CE0C40">
        <w:t xml:space="preserve"> prescribed public entit</w:t>
      </w:r>
      <w:r w:rsidR="00960775" w:rsidRPr="00CE0C40">
        <w:t>y</w:t>
      </w:r>
      <w:r w:rsidR="00424B2D" w:rsidRPr="00CE0C40">
        <w:t xml:space="preserve"> to set an appropriate gap </w:t>
      </w:r>
      <w:r w:rsidR="00960775" w:rsidRPr="00CE0C40">
        <w:t>for</w:t>
      </w:r>
      <w:r w:rsidRPr="00CE0C40">
        <w:t xml:space="preserve"> their</w:t>
      </w:r>
      <w:r w:rsidR="00753366" w:rsidRPr="00CE0C40">
        <w:t xml:space="preserve"> specific</w:t>
      </w:r>
      <w:r w:rsidRPr="00CE0C40">
        <w:t xml:space="preserve"> employee cohort.</w:t>
      </w:r>
      <w:r>
        <w:t xml:space="preserve"> </w:t>
      </w:r>
    </w:p>
    <w:p w14:paraId="58964274" w14:textId="4A1944C7" w:rsidR="00C5478A" w:rsidRDefault="00310EC2" w:rsidP="00F74BA2">
      <w:pPr>
        <w:pStyle w:val="Paragraph"/>
      </w:pPr>
      <w:r>
        <w:t>Based on the Tribunal’s analysis, the</w:t>
      </w:r>
      <w:r w:rsidR="00602735">
        <w:t xml:space="preserve"> highest salary payable </w:t>
      </w:r>
      <w:r>
        <w:t>under a</w:t>
      </w:r>
      <w:r w:rsidR="00E40E64">
        <w:t xml:space="preserve"> </w:t>
      </w:r>
      <w:r w:rsidR="00135A59">
        <w:t xml:space="preserve">prescribed </w:t>
      </w:r>
      <w:r w:rsidR="00E40E64">
        <w:t>public entity</w:t>
      </w:r>
      <w:r>
        <w:t xml:space="preserve"> enterprise agreement</w:t>
      </w:r>
      <w:r w:rsidR="00AE20CF">
        <w:t xml:space="preserve"> is approximately $221,000 per annum.</w:t>
      </w:r>
      <w:r w:rsidR="00961E1E">
        <w:rPr>
          <w:rFonts w:ascii="ZWAdobeF" w:hAnsi="ZWAdobeF" w:cs="ZWAdobeF"/>
          <w:color w:val="auto"/>
          <w:sz w:val="2"/>
          <w:szCs w:val="2"/>
        </w:rPr>
        <w:t>83F</w:t>
      </w:r>
      <w:r w:rsidR="004C69F5">
        <w:rPr>
          <w:rStyle w:val="FootnoteReference"/>
        </w:rPr>
        <w:footnoteReference w:id="78"/>
      </w:r>
      <w:r w:rsidR="00F4400A">
        <w:t xml:space="preserve"> </w:t>
      </w:r>
      <w:r w:rsidR="00677BAD">
        <w:t>In comparison</w:t>
      </w:r>
      <w:r w:rsidR="000862FC">
        <w:t>, the top</w:t>
      </w:r>
      <w:r w:rsidR="00C53580">
        <w:t xml:space="preserve"> of</w:t>
      </w:r>
      <w:r w:rsidR="00677BAD">
        <w:t xml:space="preserve"> the SES-1 band </w:t>
      </w:r>
      <w:r w:rsidR="000862FC">
        <w:t xml:space="preserve">for VPS executives </w:t>
      </w:r>
      <w:r w:rsidR="00EF1CF0">
        <w:t xml:space="preserve">is a TRP </w:t>
      </w:r>
      <w:r w:rsidR="002A39BD" w:rsidRPr="00D57877">
        <w:t>of</w:t>
      </w:r>
      <w:r w:rsidR="00EF1CF0" w:rsidRPr="00D57877">
        <w:t xml:space="preserve"> </w:t>
      </w:r>
      <w:r w:rsidR="00EF1CF0">
        <w:t>$249,700 per annum (wh</w:t>
      </w:r>
      <w:r w:rsidR="000036ED">
        <w:t xml:space="preserve">ich is equivalent to a salary of </w:t>
      </w:r>
      <w:r w:rsidR="00291A31">
        <w:t>approximately $228,000</w:t>
      </w:r>
      <w:r w:rsidR="00343343">
        <w:t xml:space="preserve">, assuming </w:t>
      </w:r>
      <w:r w:rsidR="001E62F8">
        <w:t>the TRP includes a 9.5</w:t>
      </w:r>
      <w:r w:rsidR="00920B43">
        <w:t> </w:t>
      </w:r>
      <w:r w:rsidR="001E62F8">
        <w:t>per</w:t>
      </w:r>
      <w:r w:rsidR="00920B43">
        <w:t> </w:t>
      </w:r>
      <w:r w:rsidR="001E62F8">
        <w:t>cent superannuation component)</w:t>
      </w:r>
      <w:r w:rsidR="007C7D18">
        <w:t xml:space="preserve">. The Tribunal </w:t>
      </w:r>
      <w:r w:rsidR="00DD079D">
        <w:t xml:space="preserve">noted </w:t>
      </w:r>
      <w:r w:rsidR="00DD079D" w:rsidRPr="00D57877">
        <w:t>that</w:t>
      </w:r>
      <w:r w:rsidR="007C7D18">
        <w:t xml:space="preserve"> </w:t>
      </w:r>
      <w:r w:rsidR="004F1ED1">
        <w:t>if the top of the PESES-1 band is aligned with the SES-1 band,</w:t>
      </w:r>
      <w:r w:rsidR="004E3601">
        <w:t xml:space="preserve"> then</w:t>
      </w:r>
      <w:r w:rsidR="004F1ED1">
        <w:t xml:space="preserve"> </w:t>
      </w:r>
      <w:r w:rsidR="00127519">
        <w:t xml:space="preserve">in most circumstances </w:t>
      </w:r>
      <w:r w:rsidR="00826269">
        <w:t>prescribed</w:t>
      </w:r>
      <w:r w:rsidR="00127519">
        <w:t xml:space="preserve"> </w:t>
      </w:r>
      <w:r w:rsidR="00DD0BB6">
        <w:t xml:space="preserve">public entities </w:t>
      </w:r>
      <w:r w:rsidR="00F8072A">
        <w:t>should</w:t>
      </w:r>
      <w:r w:rsidR="00DD0BB6">
        <w:t xml:space="preserve"> be able to ensure that there is an appropriate differential </w:t>
      </w:r>
      <w:r w:rsidR="00564EAB">
        <w:t>between their executive and non-executive staff</w:t>
      </w:r>
      <w:r w:rsidR="009A0DC9">
        <w:t>.</w:t>
      </w:r>
    </w:p>
    <w:p w14:paraId="20205758" w14:textId="77777777" w:rsidR="00962C8D" w:rsidRDefault="00962C8D" w:rsidP="00962C8D">
      <w:pPr>
        <w:pStyle w:val="VIRTHeading3"/>
      </w:pPr>
      <w:r>
        <w:t>Adjustments required due to the scope of this Determination</w:t>
      </w:r>
    </w:p>
    <w:p w14:paraId="13C398BF" w14:textId="3D35C3A7" w:rsidR="00962C8D" w:rsidRDefault="00962C8D" w:rsidP="00962C8D">
      <w:pPr>
        <w:pStyle w:val="Paragraph"/>
      </w:pPr>
      <w:r>
        <w:t xml:space="preserve">A consequence of the Tribunal adopting the definition of the term ‘executive’ </w:t>
      </w:r>
      <w:r w:rsidR="00E82F9C">
        <w:t>in relation to this Determination</w:t>
      </w:r>
      <w:r w:rsidR="00DE7DA2">
        <w:t>,</w:t>
      </w:r>
      <w:r w:rsidR="00E82F9C">
        <w:t xml:space="preserve"> </w:t>
      </w:r>
      <w:r w:rsidR="00594585">
        <w:t xml:space="preserve">based on the </w:t>
      </w:r>
      <w:r w:rsidR="00B27C14">
        <w:t xml:space="preserve">scope of </w:t>
      </w:r>
      <w:r>
        <w:t>the updated PEER Policy</w:t>
      </w:r>
      <w:r w:rsidR="00DE7DA2">
        <w:t>,</w:t>
      </w:r>
      <w:r>
        <w:t xml:space="preserve"> is that it will apply to CEOs (or equivalent roles) of public entities even if the work value of their role is less than 21 points under the PEECF.</w:t>
      </w:r>
    </w:p>
    <w:p w14:paraId="51C79FB1" w14:textId="1BFBBA07" w:rsidR="00962C8D" w:rsidRDefault="00962C8D" w:rsidP="00962C8D">
      <w:pPr>
        <w:pStyle w:val="Paragraph"/>
      </w:pPr>
      <w:r>
        <w:t xml:space="preserve">In addition, some public entities that this Determination will apply to </w:t>
      </w:r>
      <w:r w:rsidR="00D11BFC">
        <w:t>may face</w:t>
      </w:r>
      <w:r>
        <w:t xml:space="preserve"> limited budgets and resources. For example, the submission from the North East Waste and Resource Recovery Group requested that the Tribunal take into account its:</w:t>
      </w:r>
    </w:p>
    <w:p w14:paraId="72462E00" w14:textId="3D3422DA" w:rsidR="00962C8D" w:rsidRDefault="00962C8D" w:rsidP="00962C8D">
      <w:pPr>
        <w:pStyle w:val="VIRTBreakouttext"/>
      </w:pPr>
      <w:r>
        <w:t xml:space="preserve">… ongoing commitment to financial stability given the limited funding model that we operate under… </w:t>
      </w:r>
      <w:r w:rsidRPr="00FE6981">
        <w:rPr>
          <w:i w:val="0"/>
        </w:rPr>
        <w:t>[p.3]</w:t>
      </w:r>
    </w:p>
    <w:p w14:paraId="47F2C986" w14:textId="605E9A39" w:rsidR="00962C8D" w:rsidRDefault="00962C8D" w:rsidP="00962C8D">
      <w:pPr>
        <w:pStyle w:val="Paragraph"/>
      </w:pPr>
      <w:r>
        <w:lastRenderedPageBreak/>
        <w:t>In light of this, the Tribunal considered whether a lower base value for the PESES</w:t>
      </w:r>
      <w:r w:rsidR="00373F50">
        <w:noBreakHyphen/>
      </w:r>
      <w:r>
        <w:t>1 band is needed to accommodate public CEOs whose role may have a work value of less than 21 points. This issue is explored below.</w:t>
      </w:r>
    </w:p>
    <w:p w14:paraId="2139F873" w14:textId="380CFF0A" w:rsidR="00E01D23" w:rsidRDefault="001F03E8" w:rsidP="001033FF">
      <w:pPr>
        <w:pStyle w:val="VIRTHeading3"/>
        <w:keepNext/>
      </w:pPr>
      <w:r w:rsidRPr="001F03E8">
        <w:t>Tribunal’s decision on the value of the remuneration bands</w:t>
      </w:r>
    </w:p>
    <w:p w14:paraId="6A384ECB" w14:textId="5CE414CB" w:rsidR="001A2EDA" w:rsidRPr="005A3F90" w:rsidRDefault="001A2EDA" w:rsidP="001A2EDA">
      <w:pPr>
        <w:pStyle w:val="Paragraph"/>
      </w:pPr>
      <w:bookmarkStart w:id="215" w:name="_Hlk57968284"/>
      <w:r w:rsidRPr="005A3F90">
        <w:t xml:space="preserve">Taking into account all of the above, the Tribunal decided to broadly align the values of the PESES remuneration bands with the remuneration bands for executives employed in public service bodies, set in the VPS Determination. </w:t>
      </w:r>
    </w:p>
    <w:p w14:paraId="0D33C33A" w14:textId="6688D51B" w:rsidR="001A2EDA" w:rsidRPr="005A3F90" w:rsidRDefault="001A2EDA" w:rsidP="001A2EDA">
      <w:pPr>
        <w:pStyle w:val="Paragraph"/>
      </w:pPr>
      <w:r w:rsidRPr="005A3F90">
        <w:t xml:space="preserve">The Tribunal considered that, together with changes that have been made to the PEER Policy, this remuneration framework will provide sufficient flexibility for public entities to attract and retain talent, for example, by providing for roles to be remunerated at a targeted percentile of the Australian </w:t>
      </w:r>
      <w:r w:rsidR="00015475">
        <w:t>G</w:t>
      </w:r>
      <w:r w:rsidRPr="005A3F90">
        <w:t xml:space="preserve">eneral </w:t>
      </w:r>
      <w:r w:rsidR="00015475">
        <w:t>M</w:t>
      </w:r>
      <w:r w:rsidRPr="005A3F90">
        <w:t xml:space="preserve">arket where required. </w:t>
      </w:r>
      <w:r w:rsidR="005013B2" w:rsidRPr="005A3F90">
        <w:t>As discussed in chapter 4, t</w:t>
      </w:r>
      <w:r w:rsidR="00B64A2C" w:rsidRPr="005A3F90">
        <w:t>he Tribunal noted that</w:t>
      </w:r>
      <w:r w:rsidR="00BE1ADB" w:rsidRPr="005A3F90">
        <w:t xml:space="preserve"> </w:t>
      </w:r>
      <w:r w:rsidR="00730444" w:rsidRPr="005A3F90">
        <w:t xml:space="preserve">based on the latest available data, </w:t>
      </w:r>
      <w:r w:rsidR="00BE1ADB" w:rsidRPr="005A3F90">
        <w:t>the</w:t>
      </w:r>
      <w:r w:rsidR="00730444" w:rsidRPr="005A3F90">
        <w:t xml:space="preserve"> </w:t>
      </w:r>
      <w:r w:rsidR="206AE54E">
        <w:t xml:space="preserve">TRP </w:t>
      </w:r>
      <w:r w:rsidR="00730444" w:rsidRPr="005A3F90">
        <w:t>of most</w:t>
      </w:r>
      <w:r w:rsidR="005013B2" w:rsidRPr="005A3F90">
        <w:t xml:space="preserve"> executives in prescribed public entities </w:t>
      </w:r>
      <w:r w:rsidR="00730444" w:rsidRPr="005A3F90">
        <w:t>fall</w:t>
      </w:r>
      <w:r w:rsidR="00272D6C" w:rsidRPr="005A3F90">
        <w:t>s</w:t>
      </w:r>
      <w:r w:rsidR="005013B2" w:rsidRPr="005A3F90">
        <w:t xml:space="preserve"> within the </w:t>
      </w:r>
      <w:r w:rsidR="00730444" w:rsidRPr="005A3F90">
        <w:t>SES bands</w:t>
      </w:r>
      <w:r w:rsidR="007510E1" w:rsidRPr="005A3F90">
        <w:t>. This suggested that</w:t>
      </w:r>
      <w:r w:rsidR="00E321B2" w:rsidRPr="005A3F90">
        <w:t xml:space="preserve"> broad</w:t>
      </w:r>
      <w:r w:rsidR="005013B2" w:rsidRPr="005A3F90">
        <w:t xml:space="preserve"> </w:t>
      </w:r>
      <w:r w:rsidR="00272D6C" w:rsidRPr="005A3F90">
        <w:t xml:space="preserve">alignment of the PESES and SES remuneration bands </w:t>
      </w:r>
      <w:r w:rsidR="00924EEF" w:rsidRPr="005A3F90">
        <w:t>is</w:t>
      </w:r>
      <w:r w:rsidR="00272D6C" w:rsidRPr="005A3F90">
        <w:t xml:space="preserve"> appropriate. </w:t>
      </w:r>
    </w:p>
    <w:p w14:paraId="06AC3AA1" w14:textId="5FEDD6C4" w:rsidR="00AA6D51" w:rsidRDefault="00AA6D51" w:rsidP="001A2EDA">
      <w:pPr>
        <w:pStyle w:val="Paragraph"/>
      </w:pPr>
      <w:r>
        <w:t xml:space="preserve">In making its decision, the Tribunal </w:t>
      </w:r>
      <w:r w:rsidR="00F75C37">
        <w:t xml:space="preserve">took into consideration the </w:t>
      </w:r>
      <w:r w:rsidR="00793017">
        <w:t>Victorian Government Wages Policy</w:t>
      </w:r>
      <w:r w:rsidR="00831D06">
        <w:t xml:space="preserve"> and</w:t>
      </w:r>
      <w:r w:rsidR="00793017">
        <w:t xml:space="preserve"> </w:t>
      </w:r>
      <w:r w:rsidR="00831D06">
        <w:t xml:space="preserve">the PEER Policy (including changes </w:t>
      </w:r>
      <w:r w:rsidR="00296B0A">
        <w:t xml:space="preserve">that will take </w:t>
      </w:r>
      <w:r w:rsidR="00D42D29">
        <w:t>e</w:t>
      </w:r>
      <w:r w:rsidR="00296B0A">
        <w:t xml:space="preserve">ffect from the day that this Determination is made). </w:t>
      </w:r>
    </w:p>
    <w:p w14:paraId="15D536C1" w14:textId="60E35609" w:rsidR="001A2EDA" w:rsidRPr="005A3F90" w:rsidRDefault="001A2EDA" w:rsidP="001A2EDA">
      <w:pPr>
        <w:pStyle w:val="Paragraph"/>
      </w:pPr>
      <w:r w:rsidRPr="005A3F90">
        <w:t>The Tribunal also took into account the current uncertain economic and financial outlook when making its decision</w:t>
      </w:r>
      <w:r w:rsidR="0005684C" w:rsidRPr="005A3F90">
        <w:t>, and budgetary constraints faced by entities</w:t>
      </w:r>
      <w:r w:rsidRPr="005A3F90">
        <w:t xml:space="preserve">. </w:t>
      </w:r>
    </w:p>
    <w:p w14:paraId="2FA243CF" w14:textId="1F4C8769" w:rsidR="001A2EDA" w:rsidRPr="005A3F90" w:rsidRDefault="001A2EDA" w:rsidP="001A2EDA">
      <w:pPr>
        <w:pStyle w:val="Paragraph"/>
      </w:pPr>
      <w:r w:rsidRPr="005A3F90">
        <w:t>The Tribunal’s decision also recognised that while some entities have a preference for recruitment from the private sector, submissions and the executive questionnaire suggest that a substantial proportion of executives are sourced from the public sector. Broad alignment of the PESES and SES remuneration bands will further promote mobility between the VPS and public entities</w:t>
      </w:r>
      <w:r w:rsidR="00F92246">
        <w:t>,</w:t>
      </w:r>
      <w:r w:rsidRPr="005A3F90">
        <w:t xml:space="preserve"> </w:t>
      </w:r>
      <w:r w:rsidR="001033FF">
        <w:t>retention</w:t>
      </w:r>
      <w:r w:rsidR="00FC5B28">
        <w:t xml:space="preserve"> of executives</w:t>
      </w:r>
      <w:r w:rsidR="00F92246">
        <w:t>,</w:t>
      </w:r>
      <w:r w:rsidRPr="005A3F90">
        <w:t xml:space="preserve"> and fairness in remuneration outcomes across the public sector.</w:t>
      </w:r>
    </w:p>
    <w:p w14:paraId="7F1030CA" w14:textId="77777777" w:rsidR="001A2EDA" w:rsidRPr="005A3F90" w:rsidRDefault="001A2EDA" w:rsidP="001A2EDA">
      <w:pPr>
        <w:pStyle w:val="Paragraph"/>
      </w:pPr>
      <w:r w:rsidRPr="005A3F90">
        <w:t>The Tribunal noted that under the VIRTIPS Act and the updated PEER Policy, a prescribed public entity may set an executive’s remuneration above the relevant band if the Tribunal’s advice is obtained and considered. This provides an appropriate mechanism for remuneration above a relevant band to be provided, where exceptional circumstances necessitate it.</w:t>
      </w:r>
      <w:r w:rsidRPr="005A3F90">
        <w:rPr>
          <w:rStyle w:val="CommentReference"/>
          <w:rFonts w:ascii="Arial" w:hAnsi="Arial" w:cstheme="minorBidi"/>
          <w:color w:val="7F7F7F" w:themeColor="text1" w:themeTint="80"/>
        </w:rPr>
        <w:t xml:space="preserve"> </w:t>
      </w:r>
    </w:p>
    <w:p w14:paraId="20AF96D3" w14:textId="762054BB" w:rsidR="006B4CEE" w:rsidRPr="005A3F90" w:rsidRDefault="006B4CEE" w:rsidP="006B4CEE">
      <w:pPr>
        <w:pStyle w:val="Paragraph"/>
      </w:pPr>
      <w:r w:rsidRPr="005A3F90">
        <w:lastRenderedPageBreak/>
        <w:t xml:space="preserve">The one exception to alignment with the </w:t>
      </w:r>
      <w:r w:rsidR="00552EC8" w:rsidRPr="005A3F90">
        <w:t>SES</w:t>
      </w:r>
      <w:r w:rsidR="00593F90" w:rsidRPr="005A3F90">
        <w:t xml:space="preserve"> bands </w:t>
      </w:r>
      <w:r w:rsidRPr="005A3F90">
        <w:t xml:space="preserve">is </w:t>
      </w:r>
      <w:r w:rsidR="0008638D" w:rsidRPr="005A3F90">
        <w:t>that this Determination provides for a lower</w:t>
      </w:r>
      <w:r w:rsidRPr="005A3F90" w:rsidDel="0008638D">
        <w:t xml:space="preserve"> </w:t>
      </w:r>
      <w:r w:rsidRPr="005A3F90">
        <w:t xml:space="preserve">base </w:t>
      </w:r>
      <w:r w:rsidR="0008638D" w:rsidRPr="005A3F90">
        <w:t>to</w:t>
      </w:r>
      <w:r w:rsidRPr="005A3F90">
        <w:t xml:space="preserve"> the PESES-1 band to accommodate the existing remuneration of the CEO of some small public entities. </w:t>
      </w:r>
    </w:p>
    <w:p w14:paraId="2B2CB85C" w14:textId="77777777" w:rsidR="001A2EDA" w:rsidRPr="005A3F90" w:rsidRDefault="001A2EDA" w:rsidP="001A2EDA">
      <w:pPr>
        <w:pStyle w:val="Paragraph"/>
      </w:pPr>
      <w:r w:rsidRPr="005A3F90">
        <w:t>The Tribunal decided to set the base of the PESES-1 band at $135,000 per annum, factoring in the executive salary data available for the last three years. The Tribunal considered that setting the base of the band at $135,000 will provide smaller public entities (which may employ a single executive) with an appropriate degree of flexibility to set the remuneration of their CEO, including a CEO who may have less experience than existing incumbents.</w:t>
      </w:r>
    </w:p>
    <w:p w14:paraId="6DA96860" w14:textId="00279968" w:rsidR="001A2EDA" w:rsidRPr="005A3F90" w:rsidRDefault="001A2EDA" w:rsidP="001A2EDA">
      <w:pPr>
        <w:pStyle w:val="Paragraph"/>
      </w:pPr>
      <w:r w:rsidRPr="005A3F90">
        <w:t xml:space="preserve">The Tribunal also considered that the wide range of the PESES-1 band would give prescribed public entities the flexibility to offer executives a higher TRP than that provided to non-executive employees under enterprise agreements. This will also provide </w:t>
      </w:r>
      <w:r w:rsidR="00345241">
        <w:t xml:space="preserve">an </w:t>
      </w:r>
      <w:r w:rsidRPr="005A3F90">
        <w:t>incentive for non</w:t>
      </w:r>
      <w:r w:rsidRPr="005A3F90">
        <w:noBreakHyphen/>
        <w:t>executive staff to apply for executive roles in public entities.</w:t>
      </w:r>
    </w:p>
    <w:p w14:paraId="17162B9B" w14:textId="723B829D" w:rsidR="001A2EDA" w:rsidRDefault="001A2EDA" w:rsidP="001A2EDA">
      <w:pPr>
        <w:pStyle w:val="Paragraph"/>
      </w:pPr>
      <w:r w:rsidRPr="005A3F90">
        <w:t>Finally, the Tribunal decided that when the work value of an executive’s position has been assessed using the PEECF and the position has a work value score of at least 21 points, then the executive’s TRP must be no lower than $192,800, which is the base of the SES-1 band under the VPS Determination (clause 7.2 of this Determination). Th</w:t>
      </w:r>
      <w:r w:rsidR="00657A56">
        <w:t>is</w:t>
      </w:r>
      <w:r w:rsidRPr="005A3F90">
        <w:t xml:space="preserve"> will help ensure that the remuneration of executives employed in public entities is aligned with the remuneration of VPS executives whose role has an equivalent or similar work value.</w:t>
      </w:r>
      <w:bookmarkEnd w:id="215"/>
    </w:p>
    <w:p w14:paraId="296275DD" w14:textId="4AC6F4A0" w:rsidR="00E01D23" w:rsidRDefault="0041350A" w:rsidP="00FB7A16">
      <w:pPr>
        <w:pStyle w:val="VIRTHeading2"/>
        <w:keepNext w:val="0"/>
      </w:pPr>
      <w:bookmarkStart w:id="216" w:name="_Toc59090157"/>
      <w:r>
        <w:t>7.4</w:t>
      </w:r>
      <w:r w:rsidR="00B90941">
        <w:tab/>
      </w:r>
      <w:r w:rsidR="002A2301" w:rsidRPr="0041350A">
        <w:t>The new executive remuneration framework</w:t>
      </w:r>
      <w:bookmarkEnd w:id="216"/>
    </w:p>
    <w:p w14:paraId="3DDDF812" w14:textId="6B6BC2D1" w:rsidR="007D1EF3" w:rsidRDefault="001172CF" w:rsidP="00FB7A16">
      <w:pPr>
        <w:pStyle w:val="Paragraph"/>
      </w:pPr>
      <w:r>
        <w:t>The new executive remuneration framework for executives employed in p</w:t>
      </w:r>
      <w:r w:rsidR="00C72FA2">
        <w:t xml:space="preserve">rescribed public entities consists of three distinct and contiguous bands </w:t>
      </w:r>
      <w:r w:rsidR="007D1EF3">
        <w:t xml:space="preserve">aligned to the PEECF. It </w:t>
      </w:r>
      <w:r w:rsidR="001D23C3">
        <w:t>is</w:t>
      </w:r>
      <w:r w:rsidR="007D1EF3">
        <w:t xml:space="preserve"> </w:t>
      </w:r>
      <w:r w:rsidR="00180163">
        <w:t>illustrated in figure 7.</w:t>
      </w:r>
      <w:r w:rsidR="008C64ED">
        <w:t>3</w:t>
      </w:r>
      <w:r w:rsidR="00180163">
        <w:t xml:space="preserve">. </w:t>
      </w:r>
    </w:p>
    <w:bookmarkStart w:id="217" w:name="_Toc59090211"/>
    <w:p w14:paraId="27B2E5ED" w14:textId="633BEFD9" w:rsidR="001172CF" w:rsidRDefault="004154F6" w:rsidP="006B3E9B">
      <w:pPr>
        <w:pStyle w:val="Figureheading"/>
      </w:pPr>
      <w:r w:rsidRPr="00F461F9">
        <w:rPr>
          <w:noProof/>
        </w:rPr>
        <w:lastRenderedPageBreak/>
        <mc:AlternateContent>
          <mc:Choice Requires="wpg">
            <w:drawing>
              <wp:anchor distT="0" distB="0" distL="114300" distR="114300" simplePos="0" relativeHeight="251658276" behindDoc="0" locked="0" layoutInCell="1" allowOverlap="1" wp14:anchorId="06C7A589" wp14:editId="4D9630BB">
                <wp:simplePos x="0" y="0"/>
                <wp:positionH relativeFrom="column">
                  <wp:posOffset>-3810</wp:posOffset>
                </wp:positionH>
                <wp:positionV relativeFrom="paragraph">
                  <wp:posOffset>499110</wp:posOffset>
                </wp:positionV>
                <wp:extent cx="5561330" cy="1905000"/>
                <wp:effectExtent l="0" t="0" r="20320" b="19050"/>
                <wp:wrapSquare wrapText="bothSides"/>
                <wp:docPr id="1761793404" name="Group 1761793404"/>
                <wp:cNvGraphicFramePr/>
                <a:graphic xmlns:a="http://schemas.openxmlformats.org/drawingml/2006/main">
                  <a:graphicData uri="http://schemas.microsoft.com/office/word/2010/wordprocessingGroup">
                    <wpg:wgp>
                      <wpg:cNvGrpSpPr/>
                      <wpg:grpSpPr>
                        <a:xfrm>
                          <a:off x="0" y="0"/>
                          <a:ext cx="5561330" cy="1905000"/>
                          <a:chOff x="-1" y="0"/>
                          <a:chExt cx="5561331" cy="1905000"/>
                        </a:xfrm>
                      </wpg:grpSpPr>
                      <wps:wsp>
                        <wps:cNvPr id="1" name="Text Box 2"/>
                        <wps:cNvSpPr txBox="1">
                          <a:spLocks noChangeArrowheads="1"/>
                        </wps:cNvSpPr>
                        <wps:spPr bwMode="auto">
                          <a:xfrm>
                            <a:off x="-1" y="1266825"/>
                            <a:ext cx="2019300" cy="638175"/>
                          </a:xfrm>
                          <a:prstGeom prst="rect">
                            <a:avLst/>
                          </a:prstGeom>
                          <a:solidFill>
                            <a:srgbClr val="FFFFFF"/>
                          </a:solidFill>
                          <a:ln w="12700">
                            <a:solidFill>
                              <a:srgbClr val="000000"/>
                            </a:solidFill>
                            <a:prstDash val="dash"/>
                            <a:miter lim="800000"/>
                            <a:headEnd/>
                            <a:tailEnd/>
                          </a:ln>
                        </wps:spPr>
                        <wps:txbx>
                          <w:txbxContent>
                            <w:p w14:paraId="331FA6DA" w14:textId="5557DE03" w:rsidR="005723D6" w:rsidRPr="001100A3" w:rsidRDefault="005723D6" w:rsidP="00843532">
                              <w:pPr>
                                <w:pStyle w:val="Paragraph"/>
                                <w:spacing w:before="0" w:after="0" w:line="240" w:lineRule="auto"/>
                                <w:jc w:val="left"/>
                                <w:rPr>
                                  <w:sz w:val="20"/>
                                </w:rPr>
                              </w:pPr>
                              <w:r>
                                <w:rPr>
                                  <w:sz w:val="20"/>
                                </w:rPr>
                                <w:t>Roles with a work value score of at least 21 points must have a TRP no lower than</w:t>
                              </w:r>
                              <w:r w:rsidRPr="00843532">
                                <w:rPr>
                                  <w:sz w:val="20"/>
                                </w:rPr>
                                <w:t xml:space="preserve"> $192,800 per annum</w:t>
                              </w:r>
                              <w:r>
                                <w:rPr>
                                  <w:sz w:val="20"/>
                                </w:rPr>
                                <w:t>.</w:t>
                              </w:r>
                            </w:p>
                          </w:txbxContent>
                        </wps:txbx>
                        <wps:bodyPr rot="0" vert="horz" wrap="square" lIns="91440" tIns="45720" rIns="91440" bIns="45720" anchor="t" anchorCtr="0">
                          <a:noAutofit/>
                        </wps:bodyPr>
                      </wps:wsp>
                      <wps:wsp>
                        <wps:cNvPr id="13" name="Straight Connector 1761793406"/>
                        <wps:cNvCnPr/>
                        <wps:spPr>
                          <a:xfrm flipH="1">
                            <a:off x="885825" y="914400"/>
                            <a:ext cx="0" cy="346710"/>
                          </a:xfrm>
                          <a:prstGeom prst="line">
                            <a:avLst/>
                          </a:prstGeom>
                          <a:ln w="12700">
                            <a:prstDash val="dash"/>
                          </a:ln>
                          <a:effectLst/>
                        </wps:spPr>
                        <wps:style>
                          <a:lnRef idx="2">
                            <a:schemeClr val="dk1"/>
                          </a:lnRef>
                          <a:fillRef idx="0">
                            <a:schemeClr val="dk1"/>
                          </a:fillRef>
                          <a:effectRef idx="1">
                            <a:schemeClr val="dk1"/>
                          </a:effectRef>
                          <a:fontRef idx="minor">
                            <a:schemeClr val="tx1"/>
                          </a:fontRef>
                        </wps:style>
                        <wps:bodyPr/>
                      </wps:wsp>
                      <wpg:grpSp>
                        <wpg:cNvPr id="23" name="Group 1761793407"/>
                        <wpg:cNvGrpSpPr/>
                        <wpg:grpSpPr>
                          <a:xfrm>
                            <a:off x="0" y="0"/>
                            <a:ext cx="5561330" cy="1095375"/>
                            <a:chOff x="0" y="0"/>
                            <a:chExt cx="5561330" cy="1095855"/>
                          </a:xfrm>
                        </wpg:grpSpPr>
                        <wpg:grpSp>
                          <wpg:cNvPr id="24" name="Group 6"/>
                          <wpg:cNvGrpSpPr/>
                          <wpg:grpSpPr>
                            <a:xfrm>
                              <a:off x="0" y="475699"/>
                              <a:ext cx="5561330" cy="620156"/>
                              <a:chOff x="1815" y="-1"/>
                              <a:chExt cx="6334045" cy="654006"/>
                            </a:xfrm>
                          </wpg:grpSpPr>
                          <wps:wsp>
                            <wps:cNvPr id="119" name="Rectangle 119"/>
                            <wps:cNvSpPr/>
                            <wps:spPr>
                              <a:xfrm>
                                <a:off x="1815" y="-1"/>
                                <a:ext cx="2041257" cy="654006"/>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588A3629" w14:textId="77777777" w:rsidR="005723D6" w:rsidRPr="00DB0211" w:rsidRDefault="005723D6" w:rsidP="00C31A9F">
                                  <w:pPr>
                                    <w:jc w:val="center"/>
                                    <w:rPr>
                                      <w:rFonts w:ascii="Calibri Light" w:hAnsi="Calibri Light" w:cs="Calibri Light"/>
                                      <w:b/>
                                      <w:bCs/>
                                      <w:color w:val="FFFFFF" w:themeColor="light1"/>
                                      <w:kern w:val="24"/>
                                      <w:sz w:val="26"/>
                                      <w:szCs w:val="26"/>
                                    </w:rPr>
                                  </w:pPr>
                                  <w:r w:rsidRPr="00FF6358">
                                    <w:rPr>
                                      <w:rFonts w:ascii="Calibri Light" w:hAnsi="Calibri Light" w:cs="Calibri Light"/>
                                      <w:b/>
                                      <w:bCs/>
                                      <w:color w:val="FFFFFF" w:themeColor="light1"/>
                                      <w:kern w:val="24"/>
                                      <w:sz w:val="26"/>
                                      <w:szCs w:val="26"/>
                                    </w:rPr>
                                    <w:t>PESES-1</w:t>
                                  </w:r>
                                  <w:r>
                                    <w:rPr>
                                      <w:rFonts w:ascii="Calibri Light" w:hAnsi="Calibri Light" w:cs="Calibri Light"/>
                                      <w:b/>
                                      <w:bCs/>
                                      <w:color w:val="FFFFFF" w:themeColor="light1"/>
                                      <w:kern w:val="24"/>
                                      <w:sz w:val="26"/>
                                      <w:szCs w:val="26"/>
                                    </w:rPr>
                                    <w:br/>
                                    <w:t>$</w:t>
                                  </w:r>
                                  <w:r w:rsidRPr="00DB0211">
                                    <w:rPr>
                                      <w:rFonts w:ascii="Calibri Light" w:hAnsi="Calibri Light" w:cs="Calibri Light"/>
                                      <w:b/>
                                      <w:bCs/>
                                      <w:color w:val="FFFFFF" w:themeColor="light1"/>
                                      <w:kern w:val="24"/>
                                      <w:sz w:val="26"/>
                                      <w:szCs w:val="26"/>
                                    </w:rPr>
                                    <w:t>135,000</w:t>
                                  </w:r>
                                  <w:r>
                                    <w:rPr>
                                      <w:rFonts w:ascii="Calibri Light" w:hAnsi="Calibri Light" w:cs="Calibri Light"/>
                                      <w:b/>
                                      <w:bCs/>
                                      <w:color w:val="FFFFFF" w:themeColor="light1"/>
                                      <w:kern w:val="24"/>
                                      <w:sz w:val="26"/>
                                      <w:szCs w:val="26"/>
                                    </w:rPr>
                                    <w:t xml:space="preserve"> - $249,700</w:t>
                                  </w:r>
                                </w:p>
                              </w:txbxContent>
                            </wps:txbx>
                            <wps:bodyPr rtlCol="0" anchor="ctr"/>
                          </wps:wsp>
                          <wps:wsp>
                            <wps:cNvPr id="31" name="Rectangle 543345057"/>
                            <wps:cNvSpPr/>
                            <wps:spPr>
                              <a:xfrm>
                                <a:off x="2152953" y="1"/>
                                <a:ext cx="2041256" cy="654004"/>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494CAF51" w14:textId="77777777" w:rsidR="005723D6" w:rsidRPr="00FF6358" w:rsidRDefault="005723D6" w:rsidP="00C31A9F">
                                  <w:pPr>
                                    <w:jc w:val="center"/>
                                    <w:rPr>
                                      <w:rFonts w:ascii="Calibri Light" w:hAnsi="Calibri Light" w:cs="Calibri Light"/>
                                      <w:b/>
                                      <w:bCs/>
                                      <w:sz w:val="26"/>
                                      <w:szCs w:val="26"/>
                                    </w:rPr>
                                  </w:pPr>
                                  <w:r w:rsidRPr="00FF6358">
                                    <w:rPr>
                                      <w:rFonts w:ascii="Calibri Light" w:hAnsi="Calibri Light" w:cs="Calibri Light"/>
                                      <w:b/>
                                      <w:bCs/>
                                      <w:color w:val="FFFFFF" w:themeColor="light1"/>
                                      <w:kern w:val="24"/>
                                      <w:sz w:val="26"/>
                                      <w:szCs w:val="26"/>
                                    </w:rPr>
                                    <w:t>PESES-</w:t>
                                  </w:r>
                                  <w:r>
                                    <w:rPr>
                                      <w:rFonts w:ascii="Calibri Light" w:hAnsi="Calibri Light" w:cs="Calibri Light"/>
                                      <w:b/>
                                      <w:bCs/>
                                      <w:color w:val="FFFFFF" w:themeColor="light1"/>
                                      <w:kern w:val="24"/>
                                      <w:sz w:val="26"/>
                                      <w:szCs w:val="26"/>
                                    </w:rPr>
                                    <w:t>2</w:t>
                                  </w:r>
                                  <w:r>
                                    <w:rPr>
                                      <w:rFonts w:ascii="Calibri Light" w:hAnsi="Calibri Light" w:cs="Calibri Light"/>
                                      <w:b/>
                                      <w:bCs/>
                                      <w:color w:val="FFFFFF" w:themeColor="light1"/>
                                      <w:kern w:val="24"/>
                                      <w:sz w:val="26"/>
                                      <w:szCs w:val="26"/>
                                    </w:rPr>
                                    <w:br/>
                                    <w:t>$24</w:t>
                                  </w:r>
                                  <w:r w:rsidR="0045689B">
                                    <w:rPr>
                                      <w:rFonts w:ascii="Calibri Light" w:hAnsi="Calibri Light" w:cs="Calibri Light"/>
                                      <w:b/>
                                      <w:bCs/>
                                      <w:color w:val="FFFFFF" w:themeColor="light1"/>
                                      <w:kern w:val="24"/>
                                      <w:sz w:val="26"/>
                                      <w:szCs w:val="26"/>
                                    </w:rPr>
                                    <w:t>9</w:t>
                                  </w:r>
                                  <w:r>
                                    <w:rPr>
                                      <w:rFonts w:ascii="Calibri Light" w:hAnsi="Calibri Light" w:cs="Calibri Light"/>
                                      <w:b/>
                                      <w:bCs/>
                                      <w:color w:val="FFFFFF" w:themeColor="light1"/>
                                      <w:kern w:val="24"/>
                                      <w:sz w:val="26"/>
                                      <w:szCs w:val="26"/>
                                    </w:rPr>
                                    <w:t>,701 - $360,000</w:t>
                                  </w:r>
                                </w:p>
                                <w:p w14:paraId="1DEE89E6" w14:textId="77777777" w:rsidR="005723D6" w:rsidRDefault="005723D6" w:rsidP="00C31A9F">
                                  <w:pPr>
                                    <w:jc w:val="center"/>
                                    <w:rPr>
                                      <w:sz w:val="24"/>
                                      <w:szCs w:val="24"/>
                                    </w:rPr>
                                  </w:pPr>
                                </w:p>
                              </w:txbxContent>
                            </wps:txbx>
                            <wps:bodyPr rtlCol="0" anchor="ctr"/>
                          </wps:wsp>
                          <wps:wsp>
                            <wps:cNvPr id="543345059" name="Rectangle 543345059"/>
                            <wps:cNvSpPr/>
                            <wps:spPr>
                              <a:xfrm>
                                <a:off x="4294599" y="-1"/>
                                <a:ext cx="2041261" cy="654005"/>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632CFD5E" w14:textId="753DE397" w:rsidR="005723D6" w:rsidRPr="00FF6358" w:rsidRDefault="005723D6" w:rsidP="00C31A9F">
                                  <w:pPr>
                                    <w:jc w:val="center"/>
                                    <w:rPr>
                                      <w:rFonts w:ascii="Calibri Light" w:hAnsi="Calibri Light" w:cs="Calibri Light"/>
                                      <w:b/>
                                      <w:bCs/>
                                      <w:sz w:val="26"/>
                                      <w:szCs w:val="26"/>
                                    </w:rPr>
                                  </w:pPr>
                                  <w:r w:rsidRPr="00FF6358">
                                    <w:rPr>
                                      <w:rFonts w:ascii="Calibri Light" w:hAnsi="Calibri Light" w:cs="Calibri Light"/>
                                      <w:b/>
                                      <w:bCs/>
                                      <w:color w:val="FFFFFF" w:themeColor="light1"/>
                                      <w:kern w:val="24"/>
                                      <w:sz w:val="26"/>
                                      <w:szCs w:val="26"/>
                                    </w:rPr>
                                    <w:t>PESES-</w:t>
                                  </w:r>
                                  <w:r>
                                    <w:rPr>
                                      <w:rFonts w:ascii="Calibri Light" w:hAnsi="Calibri Light" w:cs="Calibri Light"/>
                                      <w:b/>
                                      <w:bCs/>
                                      <w:color w:val="FFFFFF" w:themeColor="light1"/>
                                      <w:kern w:val="24"/>
                                      <w:sz w:val="26"/>
                                      <w:szCs w:val="26"/>
                                    </w:rPr>
                                    <w:t>3</w:t>
                                  </w:r>
                                  <w:r>
                                    <w:rPr>
                                      <w:rFonts w:ascii="Calibri Light" w:hAnsi="Calibri Light" w:cs="Calibri Light"/>
                                      <w:b/>
                                      <w:bCs/>
                                      <w:color w:val="FFFFFF" w:themeColor="light1"/>
                                      <w:kern w:val="24"/>
                                      <w:sz w:val="26"/>
                                      <w:szCs w:val="26"/>
                                    </w:rPr>
                                    <w:br/>
                                    <w:t>$360,001 - $479,900</w:t>
                                  </w:r>
                                </w:p>
                                <w:p w14:paraId="5000DD8F" w14:textId="77777777" w:rsidR="005723D6" w:rsidRDefault="005723D6" w:rsidP="00C31A9F">
                                  <w:pPr>
                                    <w:jc w:val="center"/>
                                    <w:rPr>
                                      <w:sz w:val="24"/>
                                      <w:szCs w:val="24"/>
                                    </w:rPr>
                                  </w:pPr>
                                </w:p>
                              </w:txbxContent>
                            </wps:txbx>
                            <wps:bodyPr rtlCol="0" anchor="ctr"/>
                          </wps:wsp>
                        </wpg:grpSp>
                        <wps:wsp>
                          <wps:cNvPr id="543345068" name="Text Box 2"/>
                          <wps:cNvSpPr txBox="1">
                            <a:spLocks noChangeArrowheads="1"/>
                          </wps:cNvSpPr>
                          <wps:spPr bwMode="auto">
                            <a:xfrm>
                              <a:off x="0" y="0"/>
                              <a:ext cx="5561330" cy="246380"/>
                            </a:xfrm>
                            <a:prstGeom prst="rect">
                              <a:avLst/>
                            </a:prstGeom>
                            <a:solidFill>
                              <a:srgbClr val="FFFFFF"/>
                            </a:solidFill>
                            <a:ln w="9525">
                              <a:solidFill>
                                <a:srgbClr val="000000"/>
                              </a:solidFill>
                              <a:miter lim="800000"/>
                              <a:headEnd/>
                              <a:tailEnd/>
                            </a:ln>
                          </wps:spPr>
                          <wps:txbx>
                            <w:txbxContent>
                              <w:p w14:paraId="4C408BB1" w14:textId="77777777" w:rsidR="005723D6" w:rsidRPr="001100A3" w:rsidRDefault="005723D6" w:rsidP="00C31A9F">
                                <w:pPr>
                                  <w:pStyle w:val="Paragraph"/>
                                  <w:spacing w:before="0" w:after="0" w:line="240" w:lineRule="auto"/>
                                  <w:jc w:val="center"/>
                                  <w:rPr>
                                    <w:sz w:val="20"/>
                                  </w:rPr>
                                </w:pPr>
                                <w:r w:rsidRPr="001100A3">
                                  <w:rPr>
                                    <w:sz w:val="20"/>
                                  </w:rPr>
                                  <w:t>All executives placed into these bands</w:t>
                                </w:r>
                              </w:p>
                            </w:txbxContent>
                          </wps:txbx>
                          <wps:bodyPr rot="0" vert="horz" wrap="square" lIns="91440" tIns="45720" rIns="91440" bIns="45720" anchor="t" anchorCtr="0">
                            <a:noAutofit/>
                          </wps:bodyPr>
                        </wps:wsp>
                        <wps:wsp>
                          <wps:cNvPr id="543345070" name="Arrow: Down 543345070"/>
                          <wps:cNvSpPr/>
                          <wps:spPr>
                            <a:xfrm>
                              <a:off x="834126" y="251614"/>
                              <a:ext cx="111760" cy="22669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3345077" name="Arrow: Down 68"/>
                          <wps:cNvSpPr/>
                          <wps:spPr>
                            <a:xfrm>
                              <a:off x="2726352" y="246329"/>
                              <a:ext cx="111760" cy="22669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3345078" name="Arrow: Down 543345078"/>
                          <wps:cNvSpPr/>
                          <wps:spPr>
                            <a:xfrm>
                              <a:off x="4608008" y="251614"/>
                              <a:ext cx="111760" cy="22669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06C7A589" id="Group 1761793404" o:spid="_x0000_s1105" style="position:absolute;margin-left:-.3pt;margin-top:39.3pt;width:437.9pt;height:150pt;z-index:251658276;mso-position-horizontal-relative:text;mso-position-vertical-relative:text;mso-height-relative:margin" coordorigin="" coordsize="55613,19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">
                <v:shape id="_x0000_s1106" type="#_x0000_t202" style="position:absolute;top:12668;width:20192;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" strokeweight="1pt">
                  <v:stroke dashstyle="dash"/>
                  <v:textbox>
                    <w:txbxContent>
                      <w:p w14:paraId="331FA6DA" w14:textId="5557DE03" w:rsidR="005723D6" w:rsidRPr="001100A3" w:rsidRDefault="005723D6" w:rsidP="00843532">
                        <w:pPr>
                          <w:pStyle w:val="Paragraph"/>
                          <w:spacing w:before="0" w:after="0" w:line="240" w:lineRule="auto"/>
                          <w:jc w:val="left"/>
                          <w:rPr>
                            <w:sz w:val="20"/>
                          </w:rPr>
                        </w:pPr>
                        <w:r>
                          <w:rPr>
                            <w:sz w:val="20"/>
                          </w:rPr>
                          <w:t>Roles with a work value score of at least 21 points must have a TRP no lower than</w:t>
                        </w:r>
                        <w:r w:rsidRPr="00843532">
                          <w:rPr>
                            <w:sz w:val="20"/>
                          </w:rPr>
                          <w:t xml:space="preserve"> $192,800 per annum</w:t>
                        </w:r>
                        <w:r>
                          <w:rPr>
                            <w:sz w:val="20"/>
                          </w:rPr>
                          <w:t>.</w:t>
                        </w:r>
                      </w:p>
                    </w:txbxContent>
                  </v:textbox>
                </v:shape>
                <v:line id="Straight Connector 1761793406" o:spid="_x0000_s1107" style="position:absolute;flip:x;visibility:visible;mso-wrap-style:square" from="8858,9144" to="8858,12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" strokecolor="black [3200]" strokeweight="1pt">
                  <v:stroke dashstyle="dash"/>
                </v:line>
                <v:group id="Group 1761793407" o:spid="_x0000_s1108" style="position:absolute;width:55613;height:10953" coordsize="55613,1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6" o:spid="_x0000_s1109" style="position:absolute;top:4756;width:55613;height:6202" coordorigin="18" coordsize="63340,6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ect id="Rectangle 119" o:spid="_x0000_s1110" style="position:absolute;left:18;width:20412;height:6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" fillcolor="#148a5d [3205]" strokecolor="#246049 [3044]">
                      <v:textbox>
                        <w:txbxContent>
                          <w:p w14:paraId="588A3629" w14:textId="77777777" w:rsidR="005723D6" w:rsidRPr="00DB0211" w:rsidRDefault="005723D6" w:rsidP="00C31A9F">
                            <w:pPr>
                              <w:jc w:val="center"/>
                              <w:rPr>
                                <w:rFonts w:ascii="Calibri Light" w:hAnsi="Calibri Light" w:cs="Calibri Light"/>
                                <w:b/>
                                <w:bCs/>
                                <w:color w:val="FFFFFF" w:themeColor="light1"/>
                                <w:kern w:val="24"/>
                                <w:sz w:val="26"/>
                                <w:szCs w:val="26"/>
                              </w:rPr>
                            </w:pPr>
                            <w:r w:rsidRPr="00FF6358">
                              <w:rPr>
                                <w:rFonts w:ascii="Calibri Light" w:hAnsi="Calibri Light" w:cs="Calibri Light"/>
                                <w:b/>
                                <w:bCs/>
                                <w:color w:val="FFFFFF" w:themeColor="light1"/>
                                <w:kern w:val="24"/>
                                <w:sz w:val="26"/>
                                <w:szCs w:val="26"/>
                              </w:rPr>
                              <w:t>PESES-1</w:t>
                            </w:r>
                            <w:r>
                              <w:rPr>
                                <w:rFonts w:ascii="Calibri Light" w:hAnsi="Calibri Light" w:cs="Calibri Light"/>
                                <w:b/>
                                <w:bCs/>
                                <w:color w:val="FFFFFF" w:themeColor="light1"/>
                                <w:kern w:val="24"/>
                                <w:sz w:val="26"/>
                                <w:szCs w:val="26"/>
                              </w:rPr>
                              <w:br/>
                              <w:t>$</w:t>
                            </w:r>
                            <w:r w:rsidRPr="00DB0211">
                              <w:rPr>
                                <w:rFonts w:ascii="Calibri Light" w:hAnsi="Calibri Light" w:cs="Calibri Light"/>
                                <w:b/>
                                <w:bCs/>
                                <w:color w:val="FFFFFF" w:themeColor="light1"/>
                                <w:kern w:val="24"/>
                                <w:sz w:val="26"/>
                                <w:szCs w:val="26"/>
                              </w:rPr>
                              <w:t>135,000</w:t>
                            </w:r>
                            <w:r>
                              <w:rPr>
                                <w:rFonts w:ascii="Calibri Light" w:hAnsi="Calibri Light" w:cs="Calibri Light"/>
                                <w:b/>
                                <w:bCs/>
                                <w:color w:val="FFFFFF" w:themeColor="light1"/>
                                <w:kern w:val="24"/>
                                <w:sz w:val="26"/>
                                <w:szCs w:val="26"/>
                              </w:rPr>
                              <w:t xml:space="preserve"> - $249,700</w:t>
                            </w:r>
                          </w:p>
                        </w:txbxContent>
                      </v:textbox>
                    </v:rect>
                    <v:rect id="Rectangle 543345057" o:spid="_x0000_s1111" style="position:absolute;left:21529;width:20413;height:6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" fillcolor="#148a5d [3205]" strokecolor="#246049 [3044]">
                      <v:textbox>
                        <w:txbxContent>
                          <w:p w14:paraId="494CAF51" w14:textId="77777777" w:rsidR="005723D6" w:rsidRPr="00FF6358" w:rsidRDefault="005723D6" w:rsidP="00C31A9F">
                            <w:pPr>
                              <w:jc w:val="center"/>
                              <w:rPr>
                                <w:rFonts w:ascii="Calibri Light" w:hAnsi="Calibri Light" w:cs="Calibri Light"/>
                                <w:b/>
                                <w:bCs/>
                                <w:sz w:val="26"/>
                                <w:szCs w:val="26"/>
                              </w:rPr>
                            </w:pPr>
                            <w:r w:rsidRPr="00FF6358">
                              <w:rPr>
                                <w:rFonts w:ascii="Calibri Light" w:hAnsi="Calibri Light" w:cs="Calibri Light"/>
                                <w:b/>
                                <w:bCs/>
                                <w:color w:val="FFFFFF" w:themeColor="light1"/>
                                <w:kern w:val="24"/>
                                <w:sz w:val="26"/>
                                <w:szCs w:val="26"/>
                              </w:rPr>
                              <w:t>PESES-</w:t>
                            </w:r>
                            <w:r>
                              <w:rPr>
                                <w:rFonts w:ascii="Calibri Light" w:hAnsi="Calibri Light" w:cs="Calibri Light"/>
                                <w:b/>
                                <w:bCs/>
                                <w:color w:val="FFFFFF" w:themeColor="light1"/>
                                <w:kern w:val="24"/>
                                <w:sz w:val="26"/>
                                <w:szCs w:val="26"/>
                              </w:rPr>
                              <w:t>2</w:t>
                            </w:r>
                            <w:r>
                              <w:rPr>
                                <w:rFonts w:ascii="Calibri Light" w:hAnsi="Calibri Light" w:cs="Calibri Light"/>
                                <w:b/>
                                <w:bCs/>
                                <w:color w:val="FFFFFF" w:themeColor="light1"/>
                                <w:kern w:val="24"/>
                                <w:sz w:val="26"/>
                                <w:szCs w:val="26"/>
                              </w:rPr>
                              <w:br/>
                              <w:t>$24</w:t>
                            </w:r>
                            <w:r w:rsidR="0045689B">
                              <w:rPr>
                                <w:rFonts w:ascii="Calibri Light" w:hAnsi="Calibri Light" w:cs="Calibri Light"/>
                                <w:b/>
                                <w:bCs/>
                                <w:color w:val="FFFFFF" w:themeColor="light1"/>
                                <w:kern w:val="24"/>
                                <w:sz w:val="26"/>
                                <w:szCs w:val="26"/>
                              </w:rPr>
                              <w:t>9</w:t>
                            </w:r>
                            <w:r>
                              <w:rPr>
                                <w:rFonts w:ascii="Calibri Light" w:hAnsi="Calibri Light" w:cs="Calibri Light"/>
                                <w:b/>
                                <w:bCs/>
                                <w:color w:val="FFFFFF" w:themeColor="light1"/>
                                <w:kern w:val="24"/>
                                <w:sz w:val="26"/>
                                <w:szCs w:val="26"/>
                              </w:rPr>
                              <w:t>,701 - $360,000</w:t>
                            </w:r>
                          </w:p>
                          <w:p w14:paraId="1DEE89E6" w14:textId="77777777" w:rsidR="005723D6" w:rsidRDefault="005723D6" w:rsidP="00C31A9F">
                            <w:pPr>
                              <w:jc w:val="center"/>
                              <w:rPr>
                                <w:sz w:val="24"/>
                                <w:szCs w:val="24"/>
                              </w:rPr>
                            </w:pPr>
                          </w:p>
                        </w:txbxContent>
                      </v:textbox>
                    </v:rect>
                    <v:rect id="Rectangle 543345059" o:spid="_x0000_s1112" style="position:absolute;left:42945;width:20413;height:6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" fillcolor="#148a5d [3205]" strokecolor="#246049 [3044]">
                      <v:textbox>
                        <w:txbxContent>
                          <w:p w14:paraId="632CFD5E" w14:textId="753DE397" w:rsidR="005723D6" w:rsidRPr="00FF6358" w:rsidRDefault="005723D6" w:rsidP="00C31A9F">
                            <w:pPr>
                              <w:jc w:val="center"/>
                              <w:rPr>
                                <w:rFonts w:ascii="Calibri Light" w:hAnsi="Calibri Light" w:cs="Calibri Light"/>
                                <w:b/>
                                <w:bCs/>
                                <w:sz w:val="26"/>
                                <w:szCs w:val="26"/>
                              </w:rPr>
                            </w:pPr>
                            <w:r w:rsidRPr="00FF6358">
                              <w:rPr>
                                <w:rFonts w:ascii="Calibri Light" w:hAnsi="Calibri Light" w:cs="Calibri Light"/>
                                <w:b/>
                                <w:bCs/>
                                <w:color w:val="FFFFFF" w:themeColor="light1"/>
                                <w:kern w:val="24"/>
                                <w:sz w:val="26"/>
                                <w:szCs w:val="26"/>
                              </w:rPr>
                              <w:t>PESES-</w:t>
                            </w:r>
                            <w:r>
                              <w:rPr>
                                <w:rFonts w:ascii="Calibri Light" w:hAnsi="Calibri Light" w:cs="Calibri Light"/>
                                <w:b/>
                                <w:bCs/>
                                <w:color w:val="FFFFFF" w:themeColor="light1"/>
                                <w:kern w:val="24"/>
                                <w:sz w:val="26"/>
                                <w:szCs w:val="26"/>
                              </w:rPr>
                              <w:t>3</w:t>
                            </w:r>
                            <w:r>
                              <w:rPr>
                                <w:rFonts w:ascii="Calibri Light" w:hAnsi="Calibri Light" w:cs="Calibri Light"/>
                                <w:b/>
                                <w:bCs/>
                                <w:color w:val="FFFFFF" w:themeColor="light1"/>
                                <w:kern w:val="24"/>
                                <w:sz w:val="26"/>
                                <w:szCs w:val="26"/>
                              </w:rPr>
                              <w:br/>
                              <w:t>$360,001 - $479,900</w:t>
                            </w:r>
                          </w:p>
                          <w:p w14:paraId="5000DD8F" w14:textId="77777777" w:rsidR="005723D6" w:rsidRDefault="005723D6" w:rsidP="00C31A9F">
                            <w:pPr>
                              <w:jc w:val="center"/>
                              <w:rPr>
                                <w:sz w:val="24"/>
                                <w:szCs w:val="24"/>
                              </w:rPr>
                            </w:pPr>
                          </w:p>
                        </w:txbxContent>
                      </v:textbox>
                    </v:rect>
                  </v:group>
                  <v:shape id="_x0000_s1113" type="#_x0000_t202" style="position:absolute;width:55613;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">
                    <v:textbox>
                      <w:txbxContent>
                        <w:p w14:paraId="4C408BB1" w14:textId="77777777" w:rsidR="005723D6" w:rsidRPr="001100A3" w:rsidRDefault="005723D6" w:rsidP="00C31A9F">
                          <w:pPr>
                            <w:pStyle w:val="Paragraph"/>
                            <w:spacing w:before="0" w:after="0" w:line="240" w:lineRule="auto"/>
                            <w:jc w:val="center"/>
                            <w:rPr>
                              <w:sz w:val="20"/>
                            </w:rPr>
                          </w:pPr>
                          <w:r w:rsidRPr="001100A3">
                            <w:rPr>
                              <w:sz w:val="20"/>
                            </w:rPr>
                            <w:t>All executives placed into these bands</w:t>
                          </w:r>
                        </w:p>
                      </w:txbxContent>
                    </v:textbox>
                  </v:shape>
                  <v:shape id="Arrow: Down 543345070" o:spid="_x0000_s1114" type="#_x0000_t67" style="position:absolute;left:8341;top:2516;width:1117;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" adj="16276" fillcolor="black [3213]" strokecolor="black [3213]"/>
                  <v:shape id="Arrow: Down 68" o:spid="_x0000_s1115" type="#_x0000_t67" style="position:absolute;left:27263;top:2463;width:1118;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" adj="16276" fillcolor="black [3213]" strokecolor="black [3213]"/>
                  <v:shape id="Arrow: Down 543345078" o:spid="_x0000_s1116" type="#_x0000_t67" style="position:absolute;left:46080;top:2516;width:1117;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" adj="16276" fillcolor="black [3213]" strokecolor="black [3213]"/>
                </v:group>
                <w10:wrap type="square"/>
              </v:group>
            </w:pict>
          </mc:Fallback>
        </mc:AlternateContent>
      </w:r>
      <w:r w:rsidR="00BA55F7">
        <w:rPr>
          <w:noProof/>
        </w:rPr>
        <mc:AlternateContent>
          <mc:Choice Requires="wps">
            <w:drawing>
              <wp:anchor distT="0" distB="0" distL="114300" distR="114300" simplePos="0" relativeHeight="251658242" behindDoc="0" locked="0" layoutInCell="1" allowOverlap="1" wp14:anchorId="08E609C3" wp14:editId="33B1AE05">
                <wp:simplePos x="0" y="0"/>
                <wp:positionH relativeFrom="column">
                  <wp:posOffset>830580</wp:posOffset>
                </wp:positionH>
                <wp:positionV relativeFrom="paragraph">
                  <wp:posOffset>973455</wp:posOffset>
                </wp:positionV>
                <wp:extent cx="0" cy="95250"/>
                <wp:effectExtent l="57150" t="19050" r="76200" b="76200"/>
                <wp:wrapNone/>
                <wp:docPr id="72" name="Straight Connector 72"/>
                <wp:cNvGraphicFramePr/>
                <a:graphic xmlns:a="http://schemas.openxmlformats.org/drawingml/2006/main">
                  <a:graphicData uri="http://schemas.microsoft.com/office/word/2010/wordprocessingShape">
                    <wps:wsp>
                      <wps:cNvCnPr/>
                      <wps:spPr>
                        <a:xfrm>
                          <a:off x="0" y="0"/>
                          <a:ext cx="0" cy="95250"/>
                        </a:xfrm>
                        <a:prstGeom prst="line">
                          <a:avLst/>
                        </a:prstGeom>
                        <a:ln w="12700">
                          <a:prstDash val="dash"/>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line w14:anchorId="0E6CCBF2" id="Straight Connector 72" o:spid="_x0000_s1026" style="position:absolute;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4pt,76.65pt" to="65.4pt,8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" strokecolor="black [3200]" strokeweight="1pt">
                <v:stroke dashstyle="dash"/>
                <v:shadow on="t" color="black" opacity="24903f" origin=",.5" offset="0,.55556mm"/>
              </v:line>
            </w:pict>
          </mc:Fallback>
        </mc:AlternateContent>
      </w:r>
      <w:r w:rsidR="00180163">
        <w:t>Figure 7.</w:t>
      </w:r>
      <w:r w:rsidR="008C64ED">
        <w:t>3</w:t>
      </w:r>
      <w:r w:rsidR="00180163">
        <w:t xml:space="preserve">: summary of the Tribunal’s Determination of remuneration bands for executives </w:t>
      </w:r>
      <w:r w:rsidR="00A769A2">
        <w:t>employed in prescribed public entities</w:t>
      </w:r>
      <w:bookmarkEnd w:id="217"/>
    </w:p>
    <w:p w14:paraId="420572AE" w14:textId="292B3653" w:rsidR="00DA4AFD" w:rsidRDefault="00DA4AFD" w:rsidP="00154484">
      <w:pPr>
        <w:pStyle w:val="Notesfortablesfigures"/>
      </w:pPr>
      <w:r w:rsidRPr="00B626EC">
        <w:t xml:space="preserve">Note: the above remuneration bands apply to executives who are not employed under Part 3 of the PAA. The relevant remuneration band for an executive employed under Part 3 of the PAA </w:t>
      </w:r>
      <w:r w:rsidR="0016525E" w:rsidRPr="00B626EC">
        <w:t xml:space="preserve">corresponds to that which applies to an executive with the same </w:t>
      </w:r>
      <w:r w:rsidR="0078495D">
        <w:t>SES</w:t>
      </w:r>
      <w:r w:rsidR="0016525E" w:rsidRPr="00B626EC">
        <w:t xml:space="preserve"> or Executive Officer classification, under the </w:t>
      </w:r>
      <w:r w:rsidR="00154484" w:rsidRPr="00B626EC">
        <w:t xml:space="preserve">VPS Determination in </w:t>
      </w:r>
      <w:r w:rsidR="00D91596">
        <w:t>e</w:t>
      </w:r>
      <w:r w:rsidR="00154484" w:rsidRPr="00B626EC">
        <w:t>ffect at the time.</w:t>
      </w:r>
      <w:r w:rsidR="00154484">
        <w:t xml:space="preserve"> </w:t>
      </w:r>
    </w:p>
    <w:p w14:paraId="0A183ACD" w14:textId="287AAF72" w:rsidR="002022D8" w:rsidRDefault="002022D8" w:rsidP="000A6227">
      <w:pPr>
        <w:pStyle w:val="VIRTHeading3"/>
      </w:pPr>
      <w:r>
        <w:t>Implementation of the remuneration framework</w:t>
      </w:r>
    </w:p>
    <w:p w14:paraId="4A65F3C5" w14:textId="040BA621" w:rsidR="008042A2" w:rsidRDefault="00D6656A" w:rsidP="00412EE7">
      <w:pPr>
        <w:pStyle w:val="Paragraph"/>
      </w:pPr>
      <w:r>
        <w:t xml:space="preserve">The </w:t>
      </w:r>
      <w:r w:rsidR="00015739">
        <w:t>remuneration bands set by the Tribunal are aligned to the PEECF</w:t>
      </w:r>
      <w:r w:rsidR="00D12466">
        <w:t xml:space="preserve">, with </w:t>
      </w:r>
      <w:r w:rsidR="007D7D60">
        <w:t xml:space="preserve">implementation </w:t>
      </w:r>
      <w:r w:rsidR="00404E81">
        <w:t>expected</w:t>
      </w:r>
      <w:r w:rsidR="00D12466">
        <w:t xml:space="preserve"> to be carried out by the end of 2021</w:t>
      </w:r>
      <w:r w:rsidR="00620854">
        <w:t>. The</w:t>
      </w:r>
      <w:r w:rsidR="00917B6C">
        <w:t xml:space="preserve"> classification</w:t>
      </w:r>
      <w:r w:rsidR="00620854">
        <w:t xml:space="preserve"> </w:t>
      </w:r>
      <w:r w:rsidR="00917B6C">
        <w:t xml:space="preserve">of </w:t>
      </w:r>
      <w:r w:rsidR="0004112A">
        <w:t xml:space="preserve">an </w:t>
      </w:r>
      <w:r w:rsidR="00917B6C">
        <w:t>executive role</w:t>
      </w:r>
      <w:r w:rsidR="0004112A">
        <w:t xml:space="preserve"> under the PEECF can</w:t>
      </w:r>
      <w:r w:rsidR="008042A2">
        <w:t xml:space="preserve"> only</w:t>
      </w:r>
      <w:r w:rsidR="00917B6C">
        <w:t xml:space="preserve"> be </w:t>
      </w:r>
      <w:r w:rsidR="00620854">
        <w:t>d</w:t>
      </w:r>
      <w:r w:rsidR="00917B6C">
        <w:t xml:space="preserve">etermined </w:t>
      </w:r>
      <w:r w:rsidR="008042A2">
        <w:t>by the relevant employer once the work value score is known.</w:t>
      </w:r>
    </w:p>
    <w:p w14:paraId="3E10C0D6" w14:textId="7FD0F372" w:rsidR="008042A2" w:rsidRDefault="00CB1E94" w:rsidP="00412EE7">
      <w:pPr>
        <w:pStyle w:val="Paragraph"/>
      </w:pPr>
      <w:r>
        <w:t>Given this, t</w:t>
      </w:r>
      <w:r w:rsidR="008042A2">
        <w:t xml:space="preserve">he Tribunal was required </w:t>
      </w:r>
      <w:r w:rsidR="00343045">
        <w:t>to</w:t>
      </w:r>
      <w:r w:rsidR="008042A2">
        <w:t xml:space="preserve"> </w:t>
      </w:r>
      <w:r w:rsidR="006D23F2">
        <w:t xml:space="preserve">set an interim method for assigning </w:t>
      </w:r>
      <w:r w:rsidR="00F4223D">
        <w:t>an executive to a remuneration band before the</w:t>
      </w:r>
      <w:r w:rsidR="00BF6D52">
        <w:t xml:space="preserve"> classification of their role </w:t>
      </w:r>
      <w:r w:rsidR="00B53C26">
        <w:t>is</w:t>
      </w:r>
      <w:r w:rsidR="00BF6D52">
        <w:t xml:space="preserve"> determined</w:t>
      </w:r>
      <w:r w:rsidR="00F738EE">
        <w:t xml:space="preserve"> using the PEECF. The Tribunal decided to assign</w:t>
      </w:r>
      <w:r w:rsidR="007D3F41">
        <w:t xml:space="preserve"> existing</w:t>
      </w:r>
      <w:r w:rsidR="00F738EE">
        <w:t xml:space="preserve"> executives to</w:t>
      </w:r>
      <w:r w:rsidR="007D3F41">
        <w:t xml:space="preserve"> remuneration</w:t>
      </w:r>
      <w:r w:rsidR="00F738EE">
        <w:t xml:space="preserve"> bands based on </w:t>
      </w:r>
      <w:r w:rsidR="007D3F41">
        <w:t xml:space="preserve">their TRP immediately prior to the </w:t>
      </w:r>
      <w:r w:rsidR="000A4923">
        <w:t>making of th</w:t>
      </w:r>
      <w:r w:rsidR="002D6731">
        <w:t>is</w:t>
      </w:r>
      <w:r w:rsidR="000A4923">
        <w:t xml:space="preserve"> Determination</w:t>
      </w:r>
      <w:r w:rsidR="00637A56">
        <w:t xml:space="preserve"> (clause 6</w:t>
      </w:r>
      <w:r w:rsidR="009077D9">
        <w:t xml:space="preserve"> of this Determination</w:t>
      </w:r>
      <w:r w:rsidR="00637A56">
        <w:t>)</w:t>
      </w:r>
      <w:r w:rsidR="000A4923">
        <w:t xml:space="preserve">. </w:t>
      </w:r>
    </w:p>
    <w:p w14:paraId="2095FB0A" w14:textId="25F8649D" w:rsidR="00812D03" w:rsidRDefault="00197FCC" w:rsidP="00412EE7">
      <w:pPr>
        <w:pStyle w:val="Paragraph"/>
      </w:pPr>
      <w:r>
        <w:t xml:space="preserve">The Tribunal was </w:t>
      </w:r>
      <w:r w:rsidR="00684051">
        <w:t>cognisant</w:t>
      </w:r>
      <w:r>
        <w:t xml:space="preserve"> that s</w:t>
      </w:r>
      <w:r w:rsidR="002F387B">
        <w:t>ome CEO</w:t>
      </w:r>
      <w:r w:rsidR="001776BB">
        <w:t xml:space="preserve"> role</w:t>
      </w:r>
      <w:r>
        <w:t xml:space="preserve">s </w:t>
      </w:r>
      <w:r w:rsidR="001776BB">
        <w:t xml:space="preserve">(or </w:t>
      </w:r>
      <w:r>
        <w:t>similar roles if not titled as such</w:t>
      </w:r>
      <w:r w:rsidR="001776BB">
        <w:t>)</w:t>
      </w:r>
      <w:r>
        <w:t xml:space="preserve"> may not meet the </w:t>
      </w:r>
      <w:r w:rsidR="00F3101B">
        <w:t>minimum work value score required for their classification to be determined under the PEECF</w:t>
      </w:r>
      <w:r w:rsidR="00DE2773">
        <w:t>.</w:t>
      </w:r>
      <w:r w:rsidR="00B716B0">
        <w:t xml:space="preserve"> T</w:t>
      </w:r>
      <w:r w:rsidR="0035616D">
        <w:t>h</w:t>
      </w:r>
      <w:r w:rsidR="002D6731">
        <w:t>is</w:t>
      </w:r>
      <w:r w:rsidR="0035616D">
        <w:t xml:space="preserve"> Determination stipulates that the PESES</w:t>
      </w:r>
      <w:r w:rsidR="002424D2">
        <w:noBreakHyphen/>
      </w:r>
      <w:r w:rsidR="0035616D">
        <w:t xml:space="preserve">1 band is the relevant remuneration band for those </w:t>
      </w:r>
      <w:r w:rsidR="00C57105">
        <w:t>CEOs (or similar roles if not titled as such)</w:t>
      </w:r>
      <w:r w:rsidR="00100C88">
        <w:t xml:space="preserve"> (clause</w:t>
      </w:r>
      <w:r w:rsidR="00FC03A3">
        <w:t xml:space="preserve"> 7.3</w:t>
      </w:r>
      <w:r w:rsidR="00AA6FAE">
        <w:t xml:space="preserve"> of this Determination</w:t>
      </w:r>
      <w:r w:rsidR="00FC03A3">
        <w:t>)</w:t>
      </w:r>
      <w:r w:rsidR="0035616D">
        <w:t xml:space="preserve">. </w:t>
      </w:r>
      <w:r w:rsidR="00147AED">
        <w:t>Other employees whose</w:t>
      </w:r>
      <w:r w:rsidR="0073318C">
        <w:t xml:space="preserve"> role</w:t>
      </w:r>
      <w:r w:rsidR="00147AED">
        <w:t xml:space="preserve"> has</w:t>
      </w:r>
      <w:r w:rsidR="007A7BAB">
        <w:t xml:space="preserve"> a work value score of less than 21 points</w:t>
      </w:r>
      <w:r w:rsidR="00DA424E">
        <w:t xml:space="preserve"> </w:t>
      </w:r>
      <w:r w:rsidR="00147AED">
        <w:t>are considered not</w:t>
      </w:r>
      <w:r w:rsidR="006208B5">
        <w:t xml:space="preserve"> to</w:t>
      </w:r>
      <w:r w:rsidR="00147AED">
        <w:t xml:space="preserve"> be executives for the purposes of th</w:t>
      </w:r>
      <w:r w:rsidR="002D6731">
        <w:t>is</w:t>
      </w:r>
      <w:r w:rsidR="00147AED">
        <w:t xml:space="preserve"> Determination, and the remuneration bands do not apply to them.</w:t>
      </w:r>
      <w:r w:rsidR="009B45C4">
        <w:t xml:space="preserve"> </w:t>
      </w:r>
    </w:p>
    <w:p w14:paraId="2BBA37BA" w14:textId="77777777" w:rsidR="007D1795" w:rsidRDefault="009B45C4" w:rsidP="00412EE7">
      <w:pPr>
        <w:pStyle w:val="Paragraph"/>
      </w:pPr>
      <w:r>
        <w:t xml:space="preserve">Figure </w:t>
      </w:r>
      <w:r w:rsidRPr="008C64ED">
        <w:t>7.</w:t>
      </w:r>
      <w:r w:rsidR="008C64ED" w:rsidRPr="008C64ED">
        <w:t>4</w:t>
      </w:r>
      <w:r>
        <w:t xml:space="preserve"> </w:t>
      </w:r>
      <w:r w:rsidR="00BA4E9A">
        <w:t>illustrates</w:t>
      </w:r>
      <w:r>
        <w:t xml:space="preserve"> how executives are assigned to their relevant band</w:t>
      </w:r>
      <w:r w:rsidR="00E05F6A">
        <w:t xml:space="preserve"> in various circumstances</w:t>
      </w:r>
      <w:r>
        <w:t>.</w:t>
      </w:r>
    </w:p>
    <w:p w14:paraId="5C47FC29" w14:textId="10980C0E" w:rsidR="007D1795" w:rsidRDefault="0061452A" w:rsidP="0061452A">
      <w:pPr>
        <w:pStyle w:val="Paragraph"/>
      </w:pPr>
      <w:r w:rsidRPr="00ED46F7">
        <w:lastRenderedPageBreak/>
        <w:t xml:space="preserve">Commencing from the day that this Determination is made, the PEER Policy will require prescribed public entities to ensure that the remuneration of each executive is within the relevant remuneration band that applies under this Determination. The remuneration of an executive may exceed the maximum remuneration band, only if the employer of that executive has obtained </w:t>
      </w:r>
      <w:r>
        <w:t xml:space="preserve">and considered </w:t>
      </w:r>
      <w:r w:rsidRPr="00ED46F7">
        <w:t>advice from the Tribunal under section 37 of the VIRTIPS Act.</w:t>
      </w:r>
    </w:p>
    <w:p w14:paraId="11DAB7FD" w14:textId="6513849D" w:rsidR="00D014AB" w:rsidRDefault="00C77EE4" w:rsidP="006B3E9B">
      <w:pPr>
        <w:pStyle w:val="Figureheading"/>
      </w:pPr>
      <w:bookmarkStart w:id="218" w:name="_Toc59090212"/>
      <w:r>
        <w:t xml:space="preserve">Figure 7.4: </w:t>
      </w:r>
      <w:r w:rsidR="002A08C8">
        <w:t>s</w:t>
      </w:r>
      <w:r w:rsidR="00D014AB">
        <w:t xml:space="preserve">ummary of </w:t>
      </w:r>
      <w:r w:rsidR="002F2383">
        <w:t>how executives will be assigned to remuneration bands under th</w:t>
      </w:r>
      <w:r w:rsidR="00C870A0">
        <w:t>is</w:t>
      </w:r>
      <w:r w:rsidR="00D014AB">
        <w:t xml:space="preserve"> Determination</w:t>
      </w:r>
      <w:bookmarkEnd w:id="218"/>
    </w:p>
    <w:p w14:paraId="51AD2755" w14:textId="6201FE93" w:rsidR="00964B25" w:rsidRDefault="00964B25" w:rsidP="00964B25">
      <w:pPr>
        <w:pStyle w:val="Paragraph"/>
      </w:pPr>
      <w:r>
        <w:rPr>
          <w:noProof/>
        </w:rPr>
        <mc:AlternateContent>
          <mc:Choice Requires="wps">
            <w:drawing>
              <wp:anchor distT="0" distB="0" distL="114300" distR="114300" simplePos="0" relativeHeight="251658243" behindDoc="0" locked="0" layoutInCell="1" allowOverlap="1" wp14:anchorId="2968E519" wp14:editId="4E917AD0">
                <wp:simplePos x="0" y="0"/>
                <wp:positionH relativeFrom="column">
                  <wp:posOffset>33109</wp:posOffset>
                </wp:positionH>
                <wp:positionV relativeFrom="paragraph">
                  <wp:posOffset>65405</wp:posOffset>
                </wp:positionV>
                <wp:extent cx="5547360" cy="285750"/>
                <wp:effectExtent l="0" t="0" r="0" b="0"/>
                <wp:wrapNone/>
                <wp:docPr id="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285750"/>
                        </a:xfrm>
                        <a:prstGeom prst="rect">
                          <a:avLst/>
                        </a:prstGeom>
                        <a:solidFill>
                          <a:srgbClr val="FFFFFF"/>
                        </a:solidFill>
                        <a:ln w="9525">
                          <a:noFill/>
                          <a:miter lim="800000"/>
                          <a:headEnd/>
                          <a:tailEnd/>
                        </a:ln>
                      </wps:spPr>
                      <wps:txbx>
                        <w:txbxContent>
                          <w:p w14:paraId="23B58E9B" w14:textId="77777777" w:rsidR="002F2383" w:rsidRDefault="00B02816" w:rsidP="000E2350">
                            <w:pPr>
                              <w:pStyle w:val="Tabletext"/>
                              <w:rPr>
                                <w:b/>
                                <w:bCs/>
                                <w:color w:val="148A5D" w:themeColor="accent2"/>
                                <w:vertAlign w:val="superscript"/>
                              </w:rPr>
                            </w:pPr>
                            <w:r w:rsidRPr="005E0D23">
                              <w:rPr>
                                <w:b/>
                                <w:bCs/>
                                <w:color w:val="148A5D" w:themeColor="accent2"/>
                              </w:rPr>
                              <w:t>M</w:t>
                            </w:r>
                            <w:r w:rsidR="008416A7" w:rsidRPr="005E0D23">
                              <w:rPr>
                                <w:b/>
                                <w:bCs/>
                                <w:color w:val="148A5D" w:themeColor="accent2"/>
                              </w:rPr>
                              <w:t xml:space="preserve">ethod </w:t>
                            </w:r>
                            <w:r w:rsidRPr="005E0D23">
                              <w:rPr>
                                <w:b/>
                                <w:bCs/>
                                <w:color w:val="148A5D" w:themeColor="accent2"/>
                              </w:rPr>
                              <w:t>used</w:t>
                            </w:r>
                            <w:r w:rsidR="008416A7" w:rsidRPr="005E0D23">
                              <w:rPr>
                                <w:b/>
                                <w:bCs/>
                                <w:color w:val="148A5D" w:themeColor="accent2"/>
                              </w:rPr>
                              <w:t xml:space="preserve"> </w:t>
                            </w:r>
                            <w:r w:rsidR="00D86CB3" w:rsidRPr="005E0D23">
                              <w:rPr>
                                <w:b/>
                                <w:bCs/>
                                <w:color w:val="148A5D" w:themeColor="accent2"/>
                              </w:rPr>
                              <w:t>if</w:t>
                            </w:r>
                            <w:r w:rsidRPr="005E0D23">
                              <w:rPr>
                                <w:b/>
                                <w:bCs/>
                                <w:color w:val="148A5D" w:themeColor="accent2"/>
                              </w:rPr>
                              <w:t xml:space="preserve"> the classification of the role has </w:t>
                            </w:r>
                            <w:r w:rsidR="00D86CB3" w:rsidRPr="005E0D23">
                              <w:rPr>
                                <w:b/>
                                <w:bCs/>
                                <w:color w:val="148A5D" w:themeColor="accent2"/>
                              </w:rPr>
                              <w:t xml:space="preserve">not </w:t>
                            </w:r>
                            <w:r w:rsidRPr="005E0D23">
                              <w:rPr>
                                <w:b/>
                                <w:bCs/>
                                <w:color w:val="148A5D" w:themeColor="accent2"/>
                              </w:rPr>
                              <w:t xml:space="preserve">been </w:t>
                            </w:r>
                            <w:r w:rsidR="002842F1">
                              <w:rPr>
                                <w:b/>
                                <w:bCs/>
                                <w:color w:val="148A5D" w:themeColor="accent2"/>
                              </w:rPr>
                              <w:t>d</w:t>
                            </w:r>
                            <w:r w:rsidRPr="005E0D23">
                              <w:rPr>
                                <w:b/>
                                <w:bCs/>
                                <w:color w:val="148A5D" w:themeColor="accent2"/>
                              </w:rPr>
                              <w:t>etermined using the PEECF</w:t>
                            </w:r>
                            <w:r w:rsidR="00832522" w:rsidRPr="00832522">
                              <w:rPr>
                                <w:b/>
                                <w:bCs/>
                                <w:color w:val="148A5D" w:themeColor="accent2"/>
                                <w:vertAlign w:val="superscript"/>
                              </w:rPr>
                              <w:t>(a)</w:t>
                            </w:r>
                          </w:p>
                          <w:p w14:paraId="7FC2EA4A" w14:textId="77777777" w:rsidR="007D1795" w:rsidRPr="005E0D23" w:rsidRDefault="007D1795" w:rsidP="000E2350">
                            <w:pPr>
                              <w:pStyle w:val="Tabletext"/>
                              <w:rPr>
                                <w:b/>
                                <w:bCs/>
                                <w:color w:val="148A5D" w:themeColor="accent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68E519" id="Text Box 2" o:spid="_x0000_s1117" type="#_x0000_t202" style="position:absolute;left:0;text-align:left;margin-left:2.6pt;margin-top:5.15pt;width:436.8pt;height:22.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" stroked="f">
                <v:textbox>
                  <w:txbxContent>
                    <w:p w14:paraId="23B58E9B" w14:textId="77777777" w:rsidR="002F2383" w:rsidRDefault="00B02816" w:rsidP="000E2350">
                      <w:pPr>
                        <w:pStyle w:val="Tabletext"/>
                        <w:rPr>
                          <w:b/>
                          <w:bCs/>
                          <w:color w:val="148A5D" w:themeColor="accent2"/>
                          <w:vertAlign w:val="superscript"/>
                        </w:rPr>
                      </w:pPr>
                      <w:r w:rsidRPr="005E0D23">
                        <w:rPr>
                          <w:b/>
                          <w:bCs/>
                          <w:color w:val="148A5D" w:themeColor="accent2"/>
                        </w:rPr>
                        <w:t>M</w:t>
                      </w:r>
                      <w:r w:rsidR="008416A7" w:rsidRPr="005E0D23">
                        <w:rPr>
                          <w:b/>
                          <w:bCs/>
                          <w:color w:val="148A5D" w:themeColor="accent2"/>
                        </w:rPr>
                        <w:t xml:space="preserve">ethod </w:t>
                      </w:r>
                      <w:r w:rsidRPr="005E0D23">
                        <w:rPr>
                          <w:b/>
                          <w:bCs/>
                          <w:color w:val="148A5D" w:themeColor="accent2"/>
                        </w:rPr>
                        <w:t>used</w:t>
                      </w:r>
                      <w:r w:rsidR="008416A7" w:rsidRPr="005E0D23">
                        <w:rPr>
                          <w:b/>
                          <w:bCs/>
                          <w:color w:val="148A5D" w:themeColor="accent2"/>
                        </w:rPr>
                        <w:t xml:space="preserve"> </w:t>
                      </w:r>
                      <w:r w:rsidR="00D86CB3" w:rsidRPr="005E0D23">
                        <w:rPr>
                          <w:b/>
                          <w:bCs/>
                          <w:color w:val="148A5D" w:themeColor="accent2"/>
                        </w:rPr>
                        <w:t>if</w:t>
                      </w:r>
                      <w:r w:rsidRPr="005E0D23">
                        <w:rPr>
                          <w:b/>
                          <w:bCs/>
                          <w:color w:val="148A5D" w:themeColor="accent2"/>
                        </w:rPr>
                        <w:t xml:space="preserve"> the classification of the role has </w:t>
                      </w:r>
                      <w:r w:rsidR="00D86CB3" w:rsidRPr="005E0D23">
                        <w:rPr>
                          <w:b/>
                          <w:bCs/>
                          <w:color w:val="148A5D" w:themeColor="accent2"/>
                        </w:rPr>
                        <w:t xml:space="preserve">not </w:t>
                      </w:r>
                      <w:r w:rsidRPr="005E0D23">
                        <w:rPr>
                          <w:b/>
                          <w:bCs/>
                          <w:color w:val="148A5D" w:themeColor="accent2"/>
                        </w:rPr>
                        <w:t xml:space="preserve">been </w:t>
                      </w:r>
                      <w:r w:rsidR="002842F1">
                        <w:rPr>
                          <w:b/>
                          <w:bCs/>
                          <w:color w:val="148A5D" w:themeColor="accent2"/>
                        </w:rPr>
                        <w:t>d</w:t>
                      </w:r>
                      <w:r w:rsidRPr="005E0D23">
                        <w:rPr>
                          <w:b/>
                          <w:bCs/>
                          <w:color w:val="148A5D" w:themeColor="accent2"/>
                        </w:rPr>
                        <w:t>etermined using the PEECF</w:t>
                      </w:r>
                      <w:r w:rsidR="00832522" w:rsidRPr="00832522">
                        <w:rPr>
                          <w:b/>
                          <w:bCs/>
                          <w:color w:val="148A5D" w:themeColor="accent2"/>
                          <w:vertAlign w:val="superscript"/>
                        </w:rPr>
                        <w:t>(a)</w:t>
                      </w:r>
                    </w:p>
                    <w:p w14:paraId="7FC2EA4A" w14:textId="77777777" w:rsidR="007D1795" w:rsidRPr="005E0D23" w:rsidRDefault="007D1795" w:rsidP="000E2350">
                      <w:pPr>
                        <w:pStyle w:val="Tabletext"/>
                        <w:rPr>
                          <w:b/>
                          <w:bCs/>
                          <w:color w:val="148A5D" w:themeColor="accent2"/>
                        </w:rPr>
                      </w:pPr>
                    </w:p>
                  </w:txbxContent>
                </v:textbox>
              </v:shape>
            </w:pict>
          </mc:Fallback>
        </mc:AlternateContent>
      </w:r>
    </w:p>
    <w:p w14:paraId="1B41F469" w14:textId="072C83B7" w:rsidR="009C14B2" w:rsidRDefault="00964B25" w:rsidP="006B3E9B">
      <w:pPr>
        <w:pStyle w:val="Figureheading"/>
      </w:pPr>
      <w:r>
        <w:rPr>
          <w:noProof/>
        </w:rPr>
        <mc:AlternateContent>
          <mc:Choice Requires="wpg">
            <w:drawing>
              <wp:anchor distT="0" distB="0" distL="114300" distR="114300" simplePos="0" relativeHeight="251658278" behindDoc="0" locked="0" layoutInCell="1" allowOverlap="1" wp14:anchorId="131789CC" wp14:editId="2B0682A1">
                <wp:simplePos x="0" y="0"/>
                <wp:positionH relativeFrom="column">
                  <wp:posOffset>462915</wp:posOffset>
                </wp:positionH>
                <wp:positionV relativeFrom="paragraph">
                  <wp:posOffset>63500</wp:posOffset>
                </wp:positionV>
                <wp:extent cx="4074795" cy="1475739"/>
                <wp:effectExtent l="0" t="0" r="20955" b="10795"/>
                <wp:wrapSquare wrapText="bothSides"/>
                <wp:docPr id="97" name="Group 97"/>
                <wp:cNvGraphicFramePr/>
                <a:graphic xmlns:a="http://schemas.openxmlformats.org/drawingml/2006/main">
                  <a:graphicData uri="http://schemas.microsoft.com/office/word/2010/wordprocessingGroup">
                    <wpg:wgp>
                      <wpg:cNvGrpSpPr/>
                      <wpg:grpSpPr>
                        <a:xfrm>
                          <a:off x="0" y="0"/>
                          <a:ext cx="4074795" cy="1475739"/>
                          <a:chOff x="0" y="-47645"/>
                          <a:chExt cx="4074998" cy="1476393"/>
                        </a:xfrm>
                      </wpg:grpSpPr>
                      <wps:wsp>
                        <wps:cNvPr id="82" name="Arrow: Down 82"/>
                        <wps:cNvSpPr/>
                        <wps:spPr>
                          <a:xfrm>
                            <a:off x="2012950" y="825500"/>
                            <a:ext cx="111743" cy="138177"/>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6" name="Group 96"/>
                        <wpg:cNvGrpSpPr/>
                        <wpg:grpSpPr>
                          <a:xfrm>
                            <a:off x="0" y="-47645"/>
                            <a:ext cx="4074998" cy="1476393"/>
                            <a:chOff x="0" y="-47645"/>
                            <a:chExt cx="4074998" cy="1476393"/>
                          </a:xfrm>
                        </wpg:grpSpPr>
                        <wpg:grpSp>
                          <wpg:cNvPr id="46" name="Group 46"/>
                          <wpg:cNvGrpSpPr/>
                          <wpg:grpSpPr>
                            <a:xfrm>
                              <a:off x="0" y="-47645"/>
                              <a:ext cx="4074998" cy="1476393"/>
                              <a:chOff x="1484421" y="-487512"/>
                              <a:chExt cx="4075640" cy="1477457"/>
                            </a:xfrm>
                          </wpg:grpSpPr>
                          <wpg:grpSp>
                            <wpg:cNvPr id="55" name="Group 6"/>
                            <wpg:cNvGrpSpPr/>
                            <wpg:grpSpPr>
                              <a:xfrm>
                                <a:off x="1484421" y="526601"/>
                                <a:ext cx="4075640" cy="463344"/>
                                <a:chOff x="1692485" y="53678"/>
                                <a:chExt cx="4641929" cy="488634"/>
                              </a:xfrm>
                            </wpg:grpSpPr>
                            <wps:wsp>
                              <wps:cNvPr id="56" name="Rectangle 56"/>
                              <wps:cNvSpPr/>
                              <wps:spPr>
                                <a:xfrm>
                                  <a:off x="1692485" y="53678"/>
                                  <a:ext cx="1507006" cy="488634"/>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5D22DD80" w14:textId="677F8C97" w:rsidR="00D014AB" w:rsidRPr="00B02816" w:rsidRDefault="00D014AB" w:rsidP="00D014AB">
                                    <w:pPr>
                                      <w:jc w:val="center"/>
                                      <w:rPr>
                                        <w:rFonts w:ascii="Calibri Light" w:hAnsi="Calibri Light" w:cs="Calibri Light"/>
                                        <w:b/>
                                        <w:bCs/>
                                        <w:color w:val="FFFFFF" w:themeColor="light1"/>
                                        <w:kern w:val="24"/>
                                        <w:sz w:val="22"/>
                                      </w:rPr>
                                    </w:pPr>
                                    <w:r w:rsidRPr="00B02816">
                                      <w:rPr>
                                        <w:rFonts w:ascii="Calibri Light" w:hAnsi="Calibri Light" w:cs="Calibri Light"/>
                                        <w:b/>
                                        <w:bCs/>
                                        <w:color w:val="FFFFFF" w:themeColor="light1"/>
                                        <w:kern w:val="24"/>
                                        <w:sz w:val="22"/>
                                      </w:rPr>
                                      <w:t>PESES-1</w:t>
                                    </w:r>
                                    <w:r w:rsidR="00CB7738" w:rsidRPr="00CB7738">
                                      <w:rPr>
                                        <w:rFonts w:ascii="Calibri Light" w:hAnsi="Calibri Light" w:cs="Calibri Light"/>
                                        <w:b/>
                                        <w:bCs/>
                                        <w:color w:val="FFFFFF" w:themeColor="light1"/>
                                        <w:kern w:val="24"/>
                                        <w:sz w:val="22"/>
                                        <w:vertAlign w:val="superscript"/>
                                      </w:rPr>
                                      <w:t>(</w:t>
                                    </w:r>
                                    <w:r w:rsidR="00832522">
                                      <w:rPr>
                                        <w:rFonts w:ascii="Calibri Light" w:hAnsi="Calibri Light" w:cs="Calibri Light"/>
                                        <w:b/>
                                        <w:bCs/>
                                        <w:color w:val="FFFFFF" w:themeColor="light1"/>
                                        <w:kern w:val="24"/>
                                        <w:sz w:val="22"/>
                                        <w:vertAlign w:val="superscript"/>
                                      </w:rPr>
                                      <w:t>b</w:t>
                                    </w:r>
                                    <w:r w:rsidR="00CB7738" w:rsidRPr="00CB7738">
                                      <w:rPr>
                                        <w:rFonts w:ascii="Calibri Light" w:hAnsi="Calibri Light" w:cs="Calibri Light"/>
                                        <w:b/>
                                        <w:bCs/>
                                        <w:color w:val="FFFFFF" w:themeColor="light1"/>
                                        <w:kern w:val="24"/>
                                        <w:sz w:val="22"/>
                                        <w:vertAlign w:val="superscript"/>
                                      </w:rPr>
                                      <w:t>)</w:t>
                                    </w:r>
                                    <w:r w:rsidRPr="00B02816">
                                      <w:rPr>
                                        <w:rFonts w:ascii="Calibri Light" w:hAnsi="Calibri Light" w:cs="Calibri Light"/>
                                        <w:b/>
                                        <w:bCs/>
                                        <w:color w:val="FFFFFF" w:themeColor="light1"/>
                                        <w:kern w:val="24"/>
                                        <w:sz w:val="22"/>
                                      </w:rPr>
                                      <w:br/>
                                      <w:t>$135,000</w:t>
                                    </w:r>
                                    <w:r w:rsidR="00B02816" w:rsidRPr="00B02816">
                                      <w:rPr>
                                        <w:rFonts w:ascii="Calibri Light" w:hAnsi="Calibri Light" w:cs="Calibri Light"/>
                                        <w:b/>
                                        <w:bCs/>
                                        <w:color w:val="FFFFFF" w:themeColor="light1"/>
                                        <w:kern w:val="24"/>
                                        <w:sz w:val="22"/>
                                      </w:rPr>
                                      <w:t>-</w:t>
                                    </w:r>
                                    <w:r w:rsidRPr="00B02816">
                                      <w:rPr>
                                        <w:rFonts w:ascii="Calibri Light" w:hAnsi="Calibri Light" w:cs="Calibri Light"/>
                                        <w:b/>
                                        <w:bCs/>
                                        <w:color w:val="FFFFFF" w:themeColor="light1"/>
                                        <w:kern w:val="24"/>
                                        <w:sz w:val="22"/>
                                      </w:rPr>
                                      <w:t>$249,700</w:t>
                                    </w:r>
                                  </w:p>
                                </w:txbxContent>
                              </wps:txbx>
                              <wps:bodyPr rtlCol="0" anchor="ctr"/>
                            </wps:wsp>
                            <wps:wsp>
                              <wps:cNvPr id="58" name="Rectangle 58"/>
                              <wps:cNvSpPr/>
                              <wps:spPr>
                                <a:xfrm>
                                  <a:off x="3254658" y="54076"/>
                                  <a:ext cx="1507616" cy="487680"/>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79F939B1" w14:textId="69355044" w:rsidR="00D014AB" w:rsidRPr="00B02816" w:rsidRDefault="00D014AB" w:rsidP="00D014AB">
                                    <w:pPr>
                                      <w:jc w:val="center"/>
                                      <w:rPr>
                                        <w:rFonts w:ascii="Calibri Light" w:hAnsi="Calibri Light" w:cs="Calibri Light"/>
                                        <w:b/>
                                        <w:bCs/>
                                        <w:sz w:val="22"/>
                                      </w:rPr>
                                    </w:pPr>
                                    <w:r w:rsidRPr="00B02816">
                                      <w:rPr>
                                        <w:rFonts w:ascii="Calibri Light" w:hAnsi="Calibri Light" w:cs="Calibri Light"/>
                                        <w:b/>
                                        <w:bCs/>
                                        <w:color w:val="FFFFFF" w:themeColor="light1"/>
                                        <w:kern w:val="24"/>
                                        <w:sz w:val="22"/>
                                      </w:rPr>
                                      <w:t>PESES-2</w:t>
                                    </w:r>
                                    <w:r w:rsidRPr="00B02816">
                                      <w:rPr>
                                        <w:rFonts w:ascii="Calibri Light" w:hAnsi="Calibri Light" w:cs="Calibri Light"/>
                                        <w:b/>
                                        <w:bCs/>
                                        <w:color w:val="FFFFFF" w:themeColor="light1"/>
                                        <w:kern w:val="24"/>
                                        <w:sz w:val="22"/>
                                      </w:rPr>
                                      <w:br/>
                                      <w:t>$</w:t>
                                    </w:r>
                                    <w:r w:rsidR="005723D6" w:rsidRPr="00B02816">
                                      <w:rPr>
                                        <w:rFonts w:ascii="Calibri Light" w:hAnsi="Calibri Light" w:cs="Calibri Light"/>
                                        <w:b/>
                                        <w:bCs/>
                                        <w:color w:val="FFFFFF" w:themeColor="light1"/>
                                        <w:kern w:val="24"/>
                                        <w:sz w:val="22"/>
                                      </w:rPr>
                                      <w:t>24</w:t>
                                    </w:r>
                                    <w:r w:rsidR="00601024">
                                      <w:rPr>
                                        <w:rFonts w:ascii="Calibri Light" w:hAnsi="Calibri Light" w:cs="Calibri Light"/>
                                        <w:b/>
                                        <w:bCs/>
                                        <w:color w:val="FFFFFF" w:themeColor="light1"/>
                                        <w:kern w:val="24"/>
                                        <w:sz w:val="22"/>
                                      </w:rPr>
                                      <w:t>9</w:t>
                                    </w:r>
                                    <w:r w:rsidRPr="00B02816">
                                      <w:rPr>
                                        <w:rFonts w:ascii="Calibri Light" w:hAnsi="Calibri Light" w:cs="Calibri Light"/>
                                        <w:b/>
                                        <w:bCs/>
                                        <w:color w:val="FFFFFF" w:themeColor="light1"/>
                                        <w:kern w:val="24"/>
                                        <w:sz w:val="22"/>
                                      </w:rPr>
                                      <w:t>,701-$360,000</w:t>
                                    </w:r>
                                  </w:p>
                                  <w:p w14:paraId="692733DC" w14:textId="77777777" w:rsidR="00D014AB" w:rsidRDefault="00D014AB" w:rsidP="00D014AB">
                                    <w:pPr>
                                      <w:jc w:val="center"/>
                                      <w:rPr>
                                        <w:sz w:val="24"/>
                                        <w:szCs w:val="24"/>
                                      </w:rPr>
                                    </w:pPr>
                                  </w:p>
                                </w:txbxContent>
                              </wps:txbx>
                              <wps:bodyPr rtlCol="0" anchor="ctr"/>
                            </wps:wsp>
                            <wps:wsp>
                              <wps:cNvPr id="59" name="Rectangle 59"/>
                              <wps:cNvSpPr/>
                              <wps:spPr>
                                <a:xfrm>
                                  <a:off x="4810070" y="53972"/>
                                  <a:ext cx="1524344" cy="488019"/>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56C4312E" w14:textId="77777777" w:rsidR="00D014AB" w:rsidRPr="00B02816" w:rsidRDefault="00D014AB" w:rsidP="00D014AB">
                                    <w:pPr>
                                      <w:jc w:val="center"/>
                                      <w:rPr>
                                        <w:rFonts w:ascii="Calibri Light" w:hAnsi="Calibri Light" w:cs="Calibri Light"/>
                                        <w:b/>
                                        <w:bCs/>
                                        <w:sz w:val="22"/>
                                      </w:rPr>
                                    </w:pPr>
                                    <w:r w:rsidRPr="00B02816">
                                      <w:rPr>
                                        <w:rFonts w:ascii="Calibri Light" w:hAnsi="Calibri Light" w:cs="Calibri Light"/>
                                        <w:b/>
                                        <w:bCs/>
                                        <w:color w:val="FFFFFF" w:themeColor="light1"/>
                                        <w:kern w:val="24"/>
                                        <w:sz w:val="22"/>
                                      </w:rPr>
                                      <w:t>PESES-3</w:t>
                                    </w:r>
                                    <w:r w:rsidRPr="00B02816">
                                      <w:rPr>
                                        <w:rFonts w:ascii="Calibri Light" w:hAnsi="Calibri Light" w:cs="Calibri Light"/>
                                        <w:b/>
                                        <w:bCs/>
                                        <w:color w:val="FFFFFF" w:themeColor="light1"/>
                                        <w:kern w:val="24"/>
                                        <w:sz w:val="22"/>
                                      </w:rPr>
                                      <w:br/>
                                      <w:t>$360,001-$479,900</w:t>
                                    </w:r>
                                  </w:p>
                                  <w:p w14:paraId="3F9FA254" w14:textId="77777777" w:rsidR="00D014AB" w:rsidRDefault="00D014AB" w:rsidP="00D014AB">
                                    <w:pPr>
                                      <w:jc w:val="center"/>
                                      <w:rPr>
                                        <w:sz w:val="24"/>
                                        <w:szCs w:val="24"/>
                                      </w:rPr>
                                    </w:pPr>
                                  </w:p>
                                </w:txbxContent>
                              </wps:txbx>
                              <wps:bodyPr rtlCol="0" anchor="ctr"/>
                            </wps:wsp>
                          </wpg:grpSp>
                          <wps:wsp>
                            <wps:cNvPr id="60" name="Text Box 2"/>
                            <wps:cNvSpPr txBox="1">
                              <a:spLocks noChangeArrowheads="1"/>
                            </wps:cNvSpPr>
                            <wps:spPr bwMode="auto">
                              <a:xfrm>
                                <a:off x="2046428" y="-487512"/>
                                <a:ext cx="3067563" cy="294060"/>
                              </a:xfrm>
                              <a:prstGeom prst="rect">
                                <a:avLst/>
                              </a:prstGeom>
                              <a:solidFill>
                                <a:srgbClr val="FFFFFF"/>
                              </a:solidFill>
                              <a:ln w="9525">
                                <a:solidFill>
                                  <a:srgbClr val="000000"/>
                                </a:solidFill>
                                <a:miter lim="800000"/>
                                <a:headEnd/>
                                <a:tailEnd/>
                              </a:ln>
                            </wps:spPr>
                            <wps:txbx>
                              <w:txbxContent>
                                <w:p w14:paraId="66F0F657" w14:textId="564F905C" w:rsidR="00D014AB" w:rsidRPr="001100A3" w:rsidRDefault="00124270" w:rsidP="001712AE">
                                  <w:pPr>
                                    <w:pStyle w:val="Tabletext"/>
                                    <w:jc w:val="center"/>
                                  </w:pPr>
                                  <w:r>
                                    <w:t xml:space="preserve">If </w:t>
                                  </w:r>
                                  <w:r w:rsidR="00471C20">
                                    <w:t>TRP immediately prior to Determination is:</w:t>
                                  </w:r>
                                </w:p>
                              </w:txbxContent>
                            </wps:txbx>
                            <wps:bodyPr rot="0" vert="horz" wrap="square" lIns="91440" tIns="45720" rIns="91440" bIns="45720" anchor="t" anchorCtr="0">
                              <a:noAutofit/>
                            </wps:bodyPr>
                          </wps:wsp>
                          <wps:wsp>
                            <wps:cNvPr id="74" name="Arrow: Down 74"/>
                            <wps:cNvSpPr/>
                            <wps:spPr>
                              <a:xfrm>
                                <a:off x="2108765" y="290957"/>
                                <a:ext cx="111760" cy="22669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Arrow: Down 75"/>
                            <wps:cNvSpPr/>
                            <wps:spPr>
                              <a:xfrm>
                                <a:off x="4898987" y="302123"/>
                                <a:ext cx="111760" cy="22669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9" name="Text Box 2"/>
                          <wps:cNvSpPr txBox="1">
                            <a:spLocks noChangeArrowheads="1"/>
                          </wps:cNvSpPr>
                          <wps:spPr bwMode="auto">
                            <a:xfrm>
                              <a:off x="0" y="495300"/>
                              <a:ext cx="1323340" cy="245745"/>
                            </a:xfrm>
                            <a:prstGeom prst="rect">
                              <a:avLst/>
                            </a:prstGeom>
                            <a:solidFill>
                              <a:srgbClr val="FFFFFF"/>
                            </a:solidFill>
                            <a:ln w="9525">
                              <a:solidFill>
                                <a:srgbClr val="000000"/>
                              </a:solidFill>
                              <a:miter lim="800000"/>
                              <a:headEnd/>
                              <a:tailEnd/>
                            </a:ln>
                          </wps:spPr>
                          <wps:txbx>
                            <w:txbxContent>
                              <w:p w14:paraId="2EA82134" w14:textId="5F7DDB64" w:rsidR="00471C20" w:rsidRPr="001100A3" w:rsidRDefault="00471C20" w:rsidP="001712AE">
                                <w:pPr>
                                  <w:pStyle w:val="Tabletext"/>
                                  <w:jc w:val="center"/>
                                </w:pPr>
                                <w:r>
                                  <w:t>≤</w:t>
                                </w:r>
                                <w:r w:rsidR="00943E48">
                                  <w:t>$</w:t>
                                </w:r>
                                <w:r>
                                  <w:t>249,700</w:t>
                                </w:r>
                              </w:p>
                            </w:txbxContent>
                          </wps:txbx>
                          <wps:bodyPr rot="0" vert="horz" wrap="square" lIns="91440" tIns="45720" rIns="91440" bIns="45720" anchor="t" anchorCtr="0">
                            <a:noAutofit/>
                          </wps:bodyPr>
                        </wps:wsp>
                        <wps:wsp>
                          <wps:cNvPr id="80" name="Text Box 2"/>
                          <wps:cNvSpPr txBox="1">
                            <a:spLocks noChangeArrowheads="1"/>
                          </wps:cNvSpPr>
                          <wps:spPr bwMode="auto">
                            <a:xfrm>
                              <a:off x="1409700" y="412750"/>
                              <a:ext cx="1323340" cy="415290"/>
                            </a:xfrm>
                            <a:prstGeom prst="rect">
                              <a:avLst/>
                            </a:prstGeom>
                            <a:solidFill>
                              <a:srgbClr val="FFFFFF"/>
                            </a:solidFill>
                            <a:ln w="9525">
                              <a:solidFill>
                                <a:srgbClr val="000000"/>
                              </a:solidFill>
                              <a:miter lim="800000"/>
                              <a:headEnd/>
                              <a:tailEnd/>
                            </a:ln>
                          </wps:spPr>
                          <wps:txbx>
                            <w:txbxContent>
                              <w:p w14:paraId="73E4C6B4" w14:textId="13726265" w:rsidR="00471C20" w:rsidRPr="001100A3" w:rsidRDefault="00471C20" w:rsidP="001712AE">
                                <w:pPr>
                                  <w:pStyle w:val="Tabletext"/>
                                  <w:jc w:val="center"/>
                                </w:pPr>
                                <w:r>
                                  <w:t>Between $</w:t>
                                </w:r>
                                <w:r w:rsidR="005723D6">
                                  <w:t>24</w:t>
                                </w:r>
                                <w:r w:rsidR="003E6E2D">
                                  <w:t>9</w:t>
                                </w:r>
                                <w:r>
                                  <w:t>,701-$360,000</w:t>
                                </w:r>
                              </w:p>
                            </w:txbxContent>
                          </wps:txbx>
                          <wps:bodyPr rot="0" vert="horz" wrap="square" lIns="91440" tIns="45720" rIns="91440" bIns="45720" anchor="t" anchorCtr="0">
                            <a:noAutofit/>
                          </wps:bodyPr>
                        </wps:wsp>
                        <wps:wsp>
                          <wps:cNvPr id="81" name="Text Box 2"/>
                          <wps:cNvSpPr txBox="1">
                            <a:spLocks noChangeArrowheads="1"/>
                          </wps:cNvSpPr>
                          <wps:spPr bwMode="auto">
                            <a:xfrm>
                              <a:off x="2794000" y="495081"/>
                              <a:ext cx="1280998" cy="245745"/>
                            </a:xfrm>
                            <a:prstGeom prst="rect">
                              <a:avLst/>
                            </a:prstGeom>
                            <a:solidFill>
                              <a:srgbClr val="FFFFFF"/>
                            </a:solidFill>
                            <a:ln w="9525">
                              <a:solidFill>
                                <a:srgbClr val="000000"/>
                              </a:solidFill>
                              <a:miter lim="800000"/>
                              <a:headEnd/>
                              <a:tailEnd/>
                            </a:ln>
                          </wps:spPr>
                          <wps:txbx>
                            <w:txbxContent>
                              <w:p w14:paraId="51F4BEDB" w14:textId="7A15C54E" w:rsidR="00943E48" w:rsidRPr="001100A3" w:rsidRDefault="00943E48" w:rsidP="001712AE">
                                <w:pPr>
                                  <w:pStyle w:val="Tabletext"/>
                                  <w:jc w:val="center"/>
                                </w:pPr>
                                <w:r>
                                  <w:t>≥$360,001</w:t>
                                </w:r>
                              </w:p>
                            </w:txbxContent>
                          </wps:txbx>
                          <wps:bodyPr rot="0" vert="horz" wrap="square" lIns="91440" tIns="45720" rIns="91440" bIns="45720" anchor="t" anchorCtr="0">
                            <a:noAutofit/>
                          </wps:bodyPr>
                        </wps:wsp>
                        <wps:wsp>
                          <wps:cNvPr id="83" name="Arrow: Down 83"/>
                          <wps:cNvSpPr/>
                          <wps:spPr>
                            <a:xfrm>
                              <a:off x="622300" y="254000"/>
                              <a:ext cx="111125" cy="226060"/>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Arrow: Down 84"/>
                          <wps:cNvSpPr/>
                          <wps:spPr>
                            <a:xfrm>
                              <a:off x="2012950" y="254000"/>
                              <a:ext cx="111125" cy="163003"/>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Arrow: Down 85"/>
                          <wps:cNvSpPr/>
                          <wps:spPr>
                            <a:xfrm>
                              <a:off x="3409950" y="247650"/>
                              <a:ext cx="111125" cy="226060"/>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31789CC" id="Group 97" o:spid="_x0000_s1118" style="position:absolute;margin-left:36.45pt;margin-top:5pt;width:320.85pt;height:116.2pt;z-index:251658278;mso-position-horizontal-relative:text;mso-position-vertical-relative:text;mso-width-relative:margin;mso-height-relative:margin" coordorigin=",-476" coordsize="40749,14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">
                <v:shape id="Arrow: Down 82" o:spid="_x0000_s1119" type="#_x0000_t67" style="position:absolute;left:20129;top:8255;width:1117;height:1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" adj="12866" fillcolor="black [3213]" strokecolor="black [3213]"/>
                <v:group id="Group 96" o:spid="_x0000_s1120" style="position:absolute;top:-476;width:40749;height:14763" coordorigin=",-476" coordsize="40749,14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group id="Group 46" o:spid="_x0000_s1121" style="position:absolute;top:-476;width:40749;height:14763" coordorigin="14844,-4875" coordsize="40756,14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group id="Group 6" o:spid="_x0000_s1122" style="position:absolute;left:14844;top:5266;width:40756;height:4633" coordorigin="16924,536" coordsize="46419,4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rect id="Rectangle 56" o:spid="_x0000_s1123" style="position:absolute;left:16924;top:536;width:15070;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" fillcolor="#148a5d [3205]" strokecolor="#246049 [3044]">
                        <v:textbox>
                          <w:txbxContent>
                            <w:p w14:paraId="5D22DD80" w14:textId="677F8C97" w:rsidR="00D014AB" w:rsidRPr="00B02816" w:rsidRDefault="00D014AB" w:rsidP="00D014AB">
                              <w:pPr>
                                <w:jc w:val="center"/>
                                <w:rPr>
                                  <w:rFonts w:ascii="Calibri Light" w:hAnsi="Calibri Light" w:cs="Calibri Light"/>
                                  <w:b/>
                                  <w:bCs/>
                                  <w:color w:val="FFFFFF" w:themeColor="light1"/>
                                  <w:kern w:val="24"/>
                                  <w:sz w:val="22"/>
                                </w:rPr>
                              </w:pPr>
                              <w:r w:rsidRPr="00B02816">
                                <w:rPr>
                                  <w:rFonts w:ascii="Calibri Light" w:hAnsi="Calibri Light" w:cs="Calibri Light"/>
                                  <w:b/>
                                  <w:bCs/>
                                  <w:color w:val="FFFFFF" w:themeColor="light1"/>
                                  <w:kern w:val="24"/>
                                  <w:sz w:val="22"/>
                                </w:rPr>
                                <w:t>PESES-1</w:t>
                              </w:r>
                              <w:r w:rsidR="00CB7738" w:rsidRPr="00CB7738">
                                <w:rPr>
                                  <w:rFonts w:ascii="Calibri Light" w:hAnsi="Calibri Light" w:cs="Calibri Light"/>
                                  <w:b/>
                                  <w:bCs/>
                                  <w:color w:val="FFFFFF" w:themeColor="light1"/>
                                  <w:kern w:val="24"/>
                                  <w:sz w:val="22"/>
                                  <w:vertAlign w:val="superscript"/>
                                </w:rPr>
                                <w:t>(</w:t>
                              </w:r>
                              <w:r w:rsidR="00832522">
                                <w:rPr>
                                  <w:rFonts w:ascii="Calibri Light" w:hAnsi="Calibri Light" w:cs="Calibri Light"/>
                                  <w:b/>
                                  <w:bCs/>
                                  <w:color w:val="FFFFFF" w:themeColor="light1"/>
                                  <w:kern w:val="24"/>
                                  <w:sz w:val="22"/>
                                  <w:vertAlign w:val="superscript"/>
                                </w:rPr>
                                <w:t>b</w:t>
                              </w:r>
                              <w:r w:rsidR="00CB7738" w:rsidRPr="00CB7738">
                                <w:rPr>
                                  <w:rFonts w:ascii="Calibri Light" w:hAnsi="Calibri Light" w:cs="Calibri Light"/>
                                  <w:b/>
                                  <w:bCs/>
                                  <w:color w:val="FFFFFF" w:themeColor="light1"/>
                                  <w:kern w:val="24"/>
                                  <w:sz w:val="22"/>
                                  <w:vertAlign w:val="superscript"/>
                                </w:rPr>
                                <w:t>)</w:t>
                              </w:r>
                              <w:r w:rsidRPr="00B02816">
                                <w:rPr>
                                  <w:rFonts w:ascii="Calibri Light" w:hAnsi="Calibri Light" w:cs="Calibri Light"/>
                                  <w:b/>
                                  <w:bCs/>
                                  <w:color w:val="FFFFFF" w:themeColor="light1"/>
                                  <w:kern w:val="24"/>
                                  <w:sz w:val="22"/>
                                </w:rPr>
                                <w:br/>
                                <w:t>$135,000</w:t>
                              </w:r>
                              <w:r w:rsidR="00B02816" w:rsidRPr="00B02816">
                                <w:rPr>
                                  <w:rFonts w:ascii="Calibri Light" w:hAnsi="Calibri Light" w:cs="Calibri Light"/>
                                  <w:b/>
                                  <w:bCs/>
                                  <w:color w:val="FFFFFF" w:themeColor="light1"/>
                                  <w:kern w:val="24"/>
                                  <w:sz w:val="22"/>
                                </w:rPr>
                                <w:t>-</w:t>
                              </w:r>
                              <w:r w:rsidRPr="00B02816">
                                <w:rPr>
                                  <w:rFonts w:ascii="Calibri Light" w:hAnsi="Calibri Light" w:cs="Calibri Light"/>
                                  <w:b/>
                                  <w:bCs/>
                                  <w:color w:val="FFFFFF" w:themeColor="light1"/>
                                  <w:kern w:val="24"/>
                                  <w:sz w:val="22"/>
                                </w:rPr>
                                <w:t>$249,700</w:t>
                              </w:r>
                            </w:p>
                          </w:txbxContent>
                        </v:textbox>
                      </v:rect>
                      <v:rect id="Rectangle 58" o:spid="_x0000_s1124" style="position:absolute;left:32546;top:540;width:15076;height:4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" fillcolor="#148a5d [3205]" strokecolor="#246049 [3044]">
                        <v:textbox>
                          <w:txbxContent>
                            <w:p w14:paraId="79F939B1" w14:textId="69355044" w:rsidR="00D014AB" w:rsidRPr="00B02816" w:rsidRDefault="00D014AB" w:rsidP="00D014AB">
                              <w:pPr>
                                <w:jc w:val="center"/>
                                <w:rPr>
                                  <w:rFonts w:ascii="Calibri Light" w:hAnsi="Calibri Light" w:cs="Calibri Light"/>
                                  <w:b/>
                                  <w:bCs/>
                                  <w:sz w:val="22"/>
                                </w:rPr>
                              </w:pPr>
                              <w:r w:rsidRPr="00B02816">
                                <w:rPr>
                                  <w:rFonts w:ascii="Calibri Light" w:hAnsi="Calibri Light" w:cs="Calibri Light"/>
                                  <w:b/>
                                  <w:bCs/>
                                  <w:color w:val="FFFFFF" w:themeColor="light1"/>
                                  <w:kern w:val="24"/>
                                  <w:sz w:val="22"/>
                                </w:rPr>
                                <w:t>PESES-2</w:t>
                              </w:r>
                              <w:r w:rsidRPr="00B02816">
                                <w:rPr>
                                  <w:rFonts w:ascii="Calibri Light" w:hAnsi="Calibri Light" w:cs="Calibri Light"/>
                                  <w:b/>
                                  <w:bCs/>
                                  <w:color w:val="FFFFFF" w:themeColor="light1"/>
                                  <w:kern w:val="24"/>
                                  <w:sz w:val="22"/>
                                </w:rPr>
                                <w:br/>
                                <w:t>$</w:t>
                              </w:r>
                              <w:r w:rsidR="005723D6" w:rsidRPr="00B02816">
                                <w:rPr>
                                  <w:rFonts w:ascii="Calibri Light" w:hAnsi="Calibri Light" w:cs="Calibri Light"/>
                                  <w:b/>
                                  <w:bCs/>
                                  <w:color w:val="FFFFFF" w:themeColor="light1"/>
                                  <w:kern w:val="24"/>
                                  <w:sz w:val="22"/>
                                </w:rPr>
                                <w:t>24</w:t>
                              </w:r>
                              <w:r w:rsidR="00601024">
                                <w:rPr>
                                  <w:rFonts w:ascii="Calibri Light" w:hAnsi="Calibri Light" w:cs="Calibri Light"/>
                                  <w:b/>
                                  <w:bCs/>
                                  <w:color w:val="FFFFFF" w:themeColor="light1"/>
                                  <w:kern w:val="24"/>
                                  <w:sz w:val="22"/>
                                </w:rPr>
                                <w:t>9</w:t>
                              </w:r>
                              <w:r w:rsidRPr="00B02816">
                                <w:rPr>
                                  <w:rFonts w:ascii="Calibri Light" w:hAnsi="Calibri Light" w:cs="Calibri Light"/>
                                  <w:b/>
                                  <w:bCs/>
                                  <w:color w:val="FFFFFF" w:themeColor="light1"/>
                                  <w:kern w:val="24"/>
                                  <w:sz w:val="22"/>
                                </w:rPr>
                                <w:t>,701-$360,000</w:t>
                              </w:r>
                            </w:p>
                            <w:p w14:paraId="692733DC" w14:textId="77777777" w:rsidR="00D014AB" w:rsidRDefault="00D014AB" w:rsidP="00D014AB">
                              <w:pPr>
                                <w:jc w:val="center"/>
                                <w:rPr>
                                  <w:sz w:val="24"/>
                                  <w:szCs w:val="24"/>
                                </w:rPr>
                              </w:pPr>
                            </w:p>
                          </w:txbxContent>
                        </v:textbox>
                      </v:rect>
                      <v:rect id="Rectangle 59" o:spid="_x0000_s1125" style="position:absolute;left:48100;top:539;width:15244;height:4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" fillcolor="#148a5d [3205]" strokecolor="#246049 [3044]">
                        <v:textbox>
                          <w:txbxContent>
                            <w:p w14:paraId="56C4312E" w14:textId="77777777" w:rsidR="00D014AB" w:rsidRPr="00B02816" w:rsidRDefault="00D014AB" w:rsidP="00D014AB">
                              <w:pPr>
                                <w:jc w:val="center"/>
                                <w:rPr>
                                  <w:rFonts w:ascii="Calibri Light" w:hAnsi="Calibri Light" w:cs="Calibri Light"/>
                                  <w:b/>
                                  <w:bCs/>
                                  <w:sz w:val="22"/>
                                </w:rPr>
                              </w:pPr>
                              <w:r w:rsidRPr="00B02816">
                                <w:rPr>
                                  <w:rFonts w:ascii="Calibri Light" w:hAnsi="Calibri Light" w:cs="Calibri Light"/>
                                  <w:b/>
                                  <w:bCs/>
                                  <w:color w:val="FFFFFF" w:themeColor="light1"/>
                                  <w:kern w:val="24"/>
                                  <w:sz w:val="22"/>
                                </w:rPr>
                                <w:t>PESES-3</w:t>
                              </w:r>
                              <w:r w:rsidRPr="00B02816">
                                <w:rPr>
                                  <w:rFonts w:ascii="Calibri Light" w:hAnsi="Calibri Light" w:cs="Calibri Light"/>
                                  <w:b/>
                                  <w:bCs/>
                                  <w:color w:val="FFFFFF" w:themeColor="light1"/>
                                  <w:kern w:val="24"/>
                                  <w:sz w:val="22"/>
                                </w:rPr>
                                <w:br/>
                                <w:t>$360,001-$479,900</w:t>
                              </w:r>
                            </w:p>
                            <w:p w14:paraId="3F9FA254" w14:textId="77777777" w:rsidR="00D014AB" w:rsidRDefault="00D014AB" w:rsidP="00D014AB">
                              <w:pPr>
                                <w:jc w:val="center"/>
                                <w:rPr>
                                  <w:sz w:val="24"/>
                                  <w:szCs w:val="24"/>
                                </w:rPr>
                              </w:pPr>
                            </w:p>
                          </w:txbxContent>
                        </v:textbox>
                      </v:rect>
                    </v:group>
                    <v:shape id="_x0000_s1126" type="#_x0000_t202" style="position:absolute;left:20464;top:-4875;width:30675;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">
                      <v:textbox>
                        <w:txbxContent>
                          <w:p w14:paraId="66F0F657" w14:textId="564F905C" w:rsidR="00D014AB" w:rsidRPr="001100A3" w:rsidRDefault="00124270" w:rsidP="001712AE">
                            <w:pPr>
                              <w:pStyle w:val="Tabletext"/>
                              <w:jc w:val="center"/>
                            </w:pPr>
                            <w:r>
                              <w:t xml:space="preserve">If </w:t>
                            </w:r>
                            <w:r w:rsidR="00471C20">
                              <w:t>TRP immediately prior to Determination is:</w:t>
                            </w:r>
                          </w:p>
                        </w:txbxContent>
                      </v:textbox>
                    </v:shape>
                    <v:shape id="Arrow: Down 74" o:spid="_x0000_s1127" type="#_x0000_t67" style="position:absolute;left:21087;top:2909;width:1118;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" adj="16276" fillcolor="black [3213]" strokecolor="black [3213]"/>
                    <v:shape id="Arrow: Down 75" o:spid="_x0000_s1128" type="#_x0000_t67" style="position:absolute;left:48989;top:3021;width:1118;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" adj="16276" fillcolor="black [3213]" strokecolor="black [3213]"/>
                  </v:group>
                  <v:shape id="_x0000_s1129" type="#_x0000_t202" style="position:absolute;top:4953;width:13233;height:2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">
                    <v:textbox>
                      <w:txbxContent>
                        <w:p w14:paraId="2EA82134" w14:textId="5F7DDB64" w:rsidR="00471C20" w:rsidRPr="001100A3" w:rsidRDefault="00471C20" w:rsidP="001712AE">
                          <w:pPr>
                            <w:pStyle w:val="Tabletext"/>
                            <w:jc w:val="center"/>
                          </w:pPr>
                          <w:r>
                            <w:t>≤</w:t>
                          </w:r>
                          <w:r w:rsidR="00943E48">
                            <w:t>$</w:t>
                          </w:r>
                          <w:r>
                            <w:t>249,700</w:t>
                          </w:r>
                        </w:p>
                      </w:txbxContent>
                    </v:textbox>
                  </v:shape>
                  <v:shape id="_x0000_s1130" type="#_x0000_t202" style="position:absolute;left:14097;top:4127;width:13233;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">
                    <v:textbox>
                      <w:txbxContent>
                        <w:p w14:paraId="73E4C6B4" w14:textId="13726265" w:rsidR="00471C20" w:rsidRPr="001100A3" w:rsidRDefault="00471C20" w:rsidP="001712AE">
                          <w:pPr>
                            <w:pStyle w:val="Tabletext"/>
                            <w:jc w:val="center"/>
                          </w:pPr>
                          <w:r>
                            <w:t>Between $</w:t>
                          </w:r>
                          <w:r w:rsidR="005723D6">
                            <w:t>24</w:t>
                          </w:r>
                          <w:r w:rsidR="003E6E2D">
                            <w:t>9</w:t>
                          </w:r>
                          <w:r>
                            <w:t>,701-$360,000</w:t>
                          </w:r>
                        </w:p>
                      </w:txbxContent>
                    </v:textbox>
                  </v:shape>
                  <v:shape id="_x0000_s1131" type="#_x0000_t202" style="position:absolute;left:27940;top:4950;width:12809;height:2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">
                    <v:textbox>
                      <w:txbxContent>
                        <w:p w14:paraId="51F4BEDB" w14:textId="7A15C54E" w:rsidR="00943E48" w:rsidRPr="001100A3" w:rsidRDefault="00943E48" w:rsidP="001712AE">
                          <w:pPr>
                            <w:pStyle w:val="Tabletext"/>
                            <w:jc w:val="center"/>
                          </w:pPr>
                          <w:r>
                            <w:t>≥$360,001</w:t>
                          </w:r>
                        </w:p>
                      </w:txbxContent>
                    </v:textbox>
                  </v:shape>
                  <v:shape id="Arrow: Down 83" o:spid="_x0000_s1132" type="#_x0000_t67" style="position:absolute;left:6223;top:2540;width:1111;height:2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" adj="16291" fillcolor="black [3213]" strokecolor="black [3213]"/>
                  <v:shape id="Arrow: Down 84" o:spid="_x0000_s1133" type="#_x0000_t67" style="position:absolute;left:20129;top:2540;width:1111;height:1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" adj="14237" fillcolor="black [3213]" strokecolor="black [3213]"/>
                  <v:shape id="Arrow: Down 85" o:spid="_x0000_s1134" type="#_x0000_t67" style="position:absolute;left:34099;top:2476;width:1111;height:2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" adj="16291" fillcolor="black [3213]" strokecolor="black [3213]"/>
                </v:group>
                <w10:wrap type="square"/>
              </v:group>
            </w:pict>
          </mc:Fallback>
        </mc:AlternateContent>
      </w:r>
    </w:p>
    <w:p w14:paraId="1413D16F" w14:textId="5EE3003D" w:rsidR="002F2383" w:rsidRDefault="002F2383" w:rsidP="00964B25">
      <w:pPr>
        <w:pStyle w:val="Paragraph"/>
      </w:pPr>
    </w:p>
    <w:p w14:paraId="260524D9" w14:textId="02F7424B" w:rsidR="002F2383" w:rsidRDefault="002F2383" w:rsidP="00964B25">
      <w:pPr>
        <w:pStyle w:val="Paragraph"/>
      </w:pPr>
    </w:p>
    <w:p w14:paraId="43B37A44" w14:textId="52A62BED" w:rsidR="002F2383" w:rsidRDefault="002F2383" w:rsidP="00964B25">
      <w:pPr>
        <w:pStyle w:val="Paragraph"/>
      </w:pPr>
    </w:p>
    <w:p w14:paraId="0ED1261A" w14:textId="778EA0C3" w:rsidR="00D014AB" w:rsidRDefault="00D014AB" w:rsidP="00D014AB">
      <w:pPr>
        <w:pStyle w:val="Paragraph"/>
      </w:pPr>
    </w:p>
    <w:p w14:paraId="1E8BE50E" w14:textId="56723927" w:rsidR="00992C1F" w:rsidRDefault="00964B25" w:rsidP="00412EE7">
      <w:pPr>
        <w:pStyle w:val="Paragraph"/>
      </w:pPr>
      <w:r>
        <w:rPr>
          <w:noProof/>
        </w:rPr>
        <mc:AlternateContent>
          <mc:Choice Requires="wpg">
            <w:drawing>
              <wp:anchor distT="0" distB="0" distL="114300" distR="114300" simplePos="0" relativeHeight="251658279" behindDoc="0" locked="0" layoutInCell="1" allowOverlap="1" wp14:anchorId="05D3A1BE" wp14:editId="71CE592D">
                <wp:simplePos x="0" y="0"/>
                <wp:positionH relativeFrom="column">
                  <wp:posOffset>84455</wp:posOffset>
                </wp:positionH>
                <wp:positionV relativeFrom="paragraph">
                  <wp:posOffset>400685</wp:posOffset>
                </wp:positionV>
                <wp:extent cx="5577205" cy="1838325"/>
                <wp:effectExtent l="0" t="0" r="23495" b="28575"/>
                <wp:wrapSquare wrapText="bothSides"/>
                <wp:docPr id="543345064" name="Group 543345064"/>
                <wp:cNvGraphicFramePr/>
                <a:graphic xmlns:a="http://schemas.openxmlformats.org/drawingml/2006/main">
                  <a:graphicData uri="http://schemas.microsoft.com/office/word/2010/wordprocessingGroup">
                    <wpg:wgp>
                      <wpg:cNvGrpSpPr/>
                      <wpg:grpSpPr>
                        <a:xfrm>
                          <a:off x="0" y="0"/>
                          <a:ext cx="5577205" cy="1838325"/>
                          <a:chOff x="0" y="0"/>
                          <a:chExt cx="5577591" cy="1838636"/>
                        </a:xfrm>
                      </wpg:grpSpPr>
                      <wpg:grpSp>
                        <wpg:cNvPr id="124" name="Group 124"/>
                        <wpg:cNvGrpSpPr/>
                        <wpg:grpSpPr>
                          <a:xfrm>
                            <a:off x="1502796" y="286247"/>
                            <a:ext cx="4074795" cy="1428115"/>
                            <a:chOff x="0" y="0"/>
                            <a:chExt cx="4074795" cy="1428115"/>
                          </a:xfrm>
                        </wpg:grpSpPr>
                        <wpg:grpSp>
                          <wpg:cNvPr id="100" name="Group 100"/>
                          <wpg:cNvGrpSpPr/>
                          <wpg:grpSpPr>
                            <a:xfrm>
                              <a:off x="0" y="0"/>
                              <a:ext cx="4074795" cy="1428115"/>
                              <a:chOff x="0" y="0"/>
                              <a:chExt cx="4074998" cy="1428748"/>
                            </a:xfrm>
                          </wpg:grpSpPr>
                          <wpg:grpSp>
                            <wpg:cNvPr id="101" name="Group 101"/>
                            <wpg:cNvGrpSpPr/>
                            <wpg:grpSpPr>
                              <a:xfrm>
                                <a:off x="0" y="0"/>
                                <a:ext cx="4074998" cy="1428748"/>
                                <a:chOff x="1484421" y="-439833"/>
                                <a:chExt cx="4075640" cy="1429778"/>
                              </a:xfrm>
                            </wpg:grpSpPr>
                            <wpg:grpSp>
                              <wpg:cNvPr id="102" name="Group 6"/>
                              <wpg:cNvGrpSpPr/>
                              <wpg:grpSpPr>
                                <a:xfrm>
                                  <a:off x="1484421" y="526601"/>
                                  <a:ext cx="4075640" cy="463344"/>
                                  <a:chOff x="1692485" y="53678"/>
                                  <a:chExt cx="4641929" cy="488634"/>
                                </a:xfrm>
                              </wpg:grpSpPr>
                              <wps:wsp>
                                <wps:cNvPr id="109" name="Rectangle 109"/>
                                <wps:cNvSpPr/>
                                <wps:spPr>
                                  <a:xfrm>
                                    <a:off x="1692485" y="53678"/>
                                    <a:ext cx="1507006" cy="488634"/>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51C5A7D2" w14:textId="77777777" w:rsidR="00D86CB3" w:rsidRPr="00B02816" w:rsidRDefault="00D86CB3" w:rsidP="00D86CB3">
                                      <w:pPr>
                                        <w:jc w:val="center"/>
                                        <w:rPr>
                                          <w:rFonts w:ascii="Calibri Light" w:hAnsi="Calibri Light" w:cs="Calibri Light"/>
                                          <w:b/>
                                          <w:bCs/>
                                          <w:color w:val="FFFFFF" w:themeColor="light1"/>
                                          <w:kern w:val="24"/>
                                          <w:sz w:val="22"/>
                                        </w:rPr>
                                      </w:pPr>
                                      <w:r w:rsidRPr="00B02816">
                                        <w:rPr>
                                          <w:rFonts w:ascii="Calibri Light" w:hAnsi="Calibri Light" w:cs="Calibri Light"/>
                                          <w:b/>
                                          <w:bCs/>
                                          <w:color w:val="FFFFFF" w:themeColor="light1"/>
                                          <w:kern w:val="24"/>
                                          <w:sz w:val="22"/>
                                        </w:rPr>
                                        <w:t>PESES-1</w:t>
                                      </w:r>
                                      <w:r w:rsidR="005E0D23" w:rsidRPr="005E0D23">
                                        <w:rPr>
                                          <w:rFonts w:ascii="Calibri Light" w:hAnsi="Calibri Light" w:cs="Calibri Light"/>
                                          <w:b/>
                                          <w:bCs/>
                                          <w:color w:val="FFFFFF" w:themeColor="light1"/>
                                          <w:kern w:val="24"/>
                                          <w:sz w:val="22"/>
                                          <w:vertAlign w:val="superscript"/>
                                        </w:rPr>
                                        <w:t>(</w:t>
                                      </w:r>
                                      <w:r w:rsidR="00832522">
                                        <w:rPr>
                                          <w:rFonts w:ascii="Calibri Light" w:hAnsi="Calibri Light" w:cs="Calibri Light"/>
                                          <w:b/>
                                          <w:bCs/>
                                          <w:color w:val="FFFFFF" w:themeColor="light1"/>
                                          <w:kern w:val="24"/>
                                          <w:sz w:val="22"/>
                                          <w:vertAlign w:val="superscript"/>
                                        </w:rPr>
                                        <w:t>b</w:t>
                                      </w:r>
                                      <w:r w:rsidR="005E0D23" w:rsidRPr="005E0D23">
                                        <w:rPr>
                                          <w:rFonts w:ascii="Calibri Light" w:hAnsi="Calibri Light" w:cs="Calibri Light"/>
                                          <w:b/>
                                          <w:bCs/>
                                          <w:color w:val="FFFFFF" w:themeColor="light1"/>
                                          <w:kern w:val="24"/>
                                          <w:sz w:val="22"/>
                                          <w:vertAlign w:val="superscript"/>
                                        </w:rPr>
                                        <w:t>)</w:t>
                                      </w:r>
                                      <w:r w:rsidRPr="00B02816">
                                        <w:rPr>
                                          <w:rFonts w:ascii="Calibri Light" w:hAnsi="Calibri Light" w:cs="Calibri Light"/>
                                          <w:b/>
                                          <w:bCs/>
                                          <w:color w:val="FFFFFF" w:themeColor="light1"/>
                                          <w:kern w:val="24"/>
                                          <w:sz w:val="22"/>
                                        </w:rPr>
                                        <w:br/>
                                        <w:t>$135,000-$249,700</w:t>
                                      </w:r>
                                    </w:p>
                                  </w:txbxContent>
                                </wps:txbx>
                                <wps:bodyPr rtlCol="0" anchor="ctr"/>
                              </wps:wsp>
                              <wps:wsp>
                                <wps:cNvPr id="110" name="Rectangle 110"/>
                                <wps:cNvSpPr/>
                                <wps:spPr>
                                  <a:xfrm>
                                    <a:off x="3254658" y="54076"/>
                                    <a:ext cx="1507616" cy="487680"/>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26C400CD" w14:textId="77777777" w:rsidR="00D86CB3" w:rsidRPr="00B02816" w:rsidRDefault="00D86CB3" w:rsidP="00D86CB3">
                                      <w:pPr>
                                        <w:jc w:val="center"/>
                                        <w:rPr>
                                          <w:rFonts w:ascii="Calibri Light" w:hAnsi="Calibri Light" w:cs="Calibri Light"/>
                                          <w:b/>
                                          <w:bCs/>
                                          <w:sz w:val="22"/>
                                        </w:rPr>
                                      </w:pPr>
                                      <w:r w:rsidRPr="00B02816">
                                        <w:rPr>
                                          <w:rFonts w:ascii="Calibri Light" w:hAnsi="Calibri Light" w:cs="Calibri Light"/>
                                          <w:b/>
                                          <w:bCs/>
                                          <w:color w:val="FFFFFF" w:themeColor="light1"/>
                                          <w:kern w:val="24"/>
                                          <w:sz w:val="22"/>
                                        </w:rPr>
                                        <w:t>PESES-2</w:t>
                                      </w:r>
                                      <w:r w:rsidRPr="00B02816">
                                        <w:rPr>
                                          <w:rFonts w:ascii="Calibri Light" w:hAnsi="Calibri Light" w:cs="Calibri Light"/>
                                          <w:b/>
                                          <w:bCs/>
                                          <w:color w:val="FFFFFF" w:themeColor="light1"/>
                                          <w:kern w:val="24"/>
                                          <w:sz w:val="22"/>
                                        </w:rPr>
                                        <w:br/>
                                        <w:t>$</w:t>
                                      </w:r>
                                      <w:r w:rsidR="005723D6" w:rsidRPr="00B02816">
                                        <w:rPr>
                                          <w:rFonts w:ascii="Calibri Light" w:hAnsi="Calibri Light" w:cs="Calibri Light"/>
                                          <w:b/>
                                          <w:bCs/>
                                          <w:color w:val="FFFFFF" w:themeColor="light1"/>
                                          <w:kern w:val="24"/>
                                          <w:sz w:val="22"/>
                                        </w:rPr>
                                        <w:t>24</w:t>
                                      </w:r>
                                      <w:r w:rsidR="00601024">
                                        <w:rPr>
                                          <w:rFonts w:ascii="Calibri Light" w:hAnsi="Calibri Light" w:cs="Calibri Light"/>
                                          <w:b/>
                                          <w:bCs/>
                                          <w:color w:val="FFFFFF" w:themeColor="light1"/>
                                          <w:kern w:val="24"/>
                                          <w:sz w:val="22"/>
                                        </w:rPr>
                                        <w:t>9</w:t>
                                      </w:r>
                                      <w:r w:rsidRPr="00B02816">
                                        <w:rPr>
                                          <w:rFonts w:ascii="Calibri Light" w:hAnsi="Calibri Light" w:cs="Calibri Light"/>
                                          <w:b/>
                                          <w:bCs/>
                                          <w:color w:val="FFFFFF" w:themeColor="light1"/>
                                          <w:kern w:val="24"/>
                                          <w:sz w:val="22"/>
                                        </w:rPr>
                                        <w:t>,701-$360,000</w:t>
                                      </w:r>
                                    </w:p>
                                    <w:p w14:paraId="485F8653" w14:textId="77777777" w:rsidR="00D86CB3" w:rsidRDefault="00D86CB3" w:rsidP="00D86CB3">
                                      <w:pPr>
                                        <w:jc w:val="center"/>
                                        <w:rPr>
                                          <w:sz w:val="24"/>
                                          <w:szCs w:val="24"/>
                                        </w:rPr>
                                      </w:pPr>
                                    </w:p>
                                  </w:txbxContent>
                                </wps:txbx>
                                <wps:bodyPr rtlCol="0" anchor="ctr"/>
                              </wps:wsp>
                              <wps:wsp>
                                <wps:cNvPr id="111" name="Rectangle 111"/>
                                <wps:cNvSpPr/>
                                <wps:spPr>
                                  <a:xfrm>
                                    <a:off x="4810070" y="53972"/>
                                    <a:ext cx="1524344" cy="488019"/>
                                  </a:xfrm>
                                  <a:prstGeom prst="rect">
                                    <a:avLst/>
                                  </a:prstGeom>
                                  <a:solidFill>
                                    <a:schemeClr val="accent2"/>
                                  </a:solidFill>
                                  <a:effectLst/>
                                </wps:spPr>
                                <wps:style>
                                  <a:lnRef idx="1">
                                    <a:schemeClr val="accent1"/>
                                  </a:lnRef>
                                  <a:fillRef idx="3">
                                    <a:schemeClr val="accent1"/>
                                  </a:fillRef>
                                  <a:effectRef idx="2">
                                    <a:schemeClr val="accent1"/>
                                  </a:effectRef>
                                  <a:fontRef idx="minor">
                                    <a:schemeClr val="lt1"/>
                                  </a:fontRef>
                                </wps:style>
                                <wps:txbx>
                                  <w:txbxContent>
                                    <w:p w14:paraId="13B0ED6E" w14:textId="77777777" w:rsidR="00D86CB3" w:rsidRPr="00B02816" w:rsidRDefault="00D86CB3" w:rsidP="00D86CB3">
                                      <w:pPr>
                                        <w:jc w:val="center"/>
                                        <w:rPr>
                                          <w:rFonts w:ascii="Calibri Light" w:hAnsi="Calibri Light" w:cs="Calibri Light"/>
                                          <w:b/>
                                          <w:bCs/>
                                          <w:sz w:val="22"/>
                                        </w:rPr>
                                      </w:pPr>
                                      <w:r w:rsidRPr="00B02816">
                                        <w:rPr>
                                          <w:rFonts w:ascii="Calibri Light" w:hAnsi="Calibri Light" w:cs="Calibri Light"/>
                                          <w:b/>
                                          <w:bCs/>
                                          <w:color w:val="FFFFFF" w:themeColor="light1"/>
                                          <w:kern w:val="24"/>
                                          <w:sz w:val="22"/>
                                        </w:rPr>
                                        <w:t>PESES-3</w:t>
                                      </w:r>
                                      <w:r w:rsidRPr="00B02816">
                                        <w:rPr>
                                          <w:rFonts w:ascii="Calibri Light" w:hAnsi="Calibri Light" w:cs="Calibri Light"/>
                                          <w:b/>
                                          <w:bCs/>
                                          <w:color w:val="FFFFFF" w:themeColor="light1"/>
                                          <w:kern w:val="24"/>
                                          <w:sz w:val="22"/>
                                        </w:rPr>
                                        <w:br/>
                                        <w:t>$360,001-$479,900</w:t>
                                      </w:r>
                                    </w:p>
                                    <w:p w14:paraId="05914F2F" w14:textId="77777777" w:rsidR="00D86CB3" w:rsidRDefault="00D86CB3" w:rsidP="00D86CB3">
                                      <w:pPr>
                                        <w:jc w:val="center"/>
                                        <w:rPr>
                                          <w:sz w:val="24"/>
                                          <w:szCs w:val="24"/>
                                        </w:rPr>
                                      </w:pPr>
                                    </w:p>
                                  </w:txbxContent>
                                </wps:txbx>
                                <wps:bodyPr rtlCol="0" anchor="ctr"/>
                              </wps:wsp>
                            </wpg:grpSp>
                            <wps:wsp>
                              <wps:cNvPr id="112" name="Text Box 2"/>
                              <wps:cNvSpPr txBox="1">
                                <a:spLocks noChangeArrowheads="1"/>
                              </wps:cNvSpPr>
                              <wps:spPr bwMode="auto">
                                <a:xfrm>
                                  <a:off x="1951243" y="-439833"/>
                                  <a:ext cx="3153430" cy="246380"/>
                                </a:xfrm>
                                <a:prstGeom prst="rect">
                                  <a:avLst/>
                                </a:prstGeom>
                                <a:solidFill>
                                  <a:srgbClr val="FFFFFF"/>
                                </a:solidFill>
                                <a:ln w="9525">
                                  <a:solidFill>
                                    <a:srgbClr val="000000"/>
                                  </a:solidFill>
                                  <a:miter lim="800000"/>
                                  <a:headEnd/>
                                  <a:tailEnd/>
                                </a:ln>
                              </wps:spPr>
                              <wps:txbx>
                                <w:txbxContent>
                                  <w:p w14:paraId="329776B9" w14:textId="77777777" w:rsidR="00D86CB3" w:rsidRPr="001100A3" w:rsidRDefault="00D86CB3" w:rsidP="001712AE">
                                    <w:pPr>
                                      <w:pStyle w:val="Tabletext"/>
                                      <w:jc w:val="center"/>
                                    </w:pPr>
                                    <w:r>
                                      <w:t xml:space="preserve">If </w:t>
                                    </w:r>
                                    <w:r w:rsidR="00CB230D">
                                      <w:t>classification of the role is</w:t>
                                    </w:r>
                                    <w:r>
                                      <w:t>:</w:t>
                                    </w:r>
                                  </w:p>
                                </w:txbxContent>
                              </wps:txbx>
                              <wps:bodyPr rot="0" vert="horz" wrap="square" lIns="91440" tIns="45720" rIns="91440" bIns="45720" anchor="t" anchorCtr="0">
                                <a:noAutofit/>
                              </wps:bodyPr>
                            </wps:wsp>
                            <wps:wsp>
                              <wps:cNvPr id="113" name="Arrow: Down 113"/>
                              <wps:cNvSpPr/>
                              <wps:spPr>
                                <a:xfrm>
                                  <a:off x="2108765" y="290957"/>
                                  <a:ext cx="111760" cy="22669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Arrow: Down 114"/>
                              <wps:cNvSpPr/>
                              <wps:spPr>
                                <a:xfrm>
                                  <a:off x="4898987" y="302123"/>
                                  <a:ext cx="111760" cy="22669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5" name="Text Box 2"/>
                            <wps:cNvSpPr txBox="1">
                              <a:spLocks noChangeArrowheads="1"/>
                            </wps:cNvSpPr>
                            <wps:spPr bwMode="auto">
                              <a:xfrm>
                                <a:off x="0" y="495300"/>
                                <a:ext cx="1323340" cy="245745"/>
                              </a:xfrm>
                              <a:prstGeom prst="rect">
                                <a:avLst/>
                              </a:prstGeom>
                              <a:solidFill>
                                <a:srgbClr val="FFFFFF"/>
                              </a:solidFill>
                              <a:ln w="9525">
                                <a:solidFill>
                                  <a:srgbClr val="000000"/>
                                </a:solidFill>
                                <a:miter lim="800000"/>
                                <a:headEnd/>
                                <a:tailEnd/>
                              </a:ln>
                            </wps:spPr>
                            <wps:txbx>
                              <w:txbxContent>
                                <w:p w14:paraId="77B256F8" w14:textId="77777777" w:rsidR="00D86CB3" w:rsidRPr="001100A3" w:rsidRDefault="00CB230D" w:rsidP="001712AE">
                                  <w:pPr>
                                    <w:pStyle w:val="Tabletext"/>
                                    <w:jc w:val="center"/>
                                  </w:pPr>
                                  <w:r>
                                    <w:t>PESES-1</w:t>
                                  </w:r>
                                </w:p>
                              </w:txbxContent>
                            </wps:txbx>
                            <wps:bodyPr rot="0" vert="horz" wrap="square" lIns="91440" tIns="45720" rIns="91440" bIns="45720" anchor="t" anchorCtr="0">
                              <a:noAutofit/>
                            </wps:bodyPr>
                          </wps:wsp>
                          <wps:wsp>
                            <wps:cNvPr id="116" name="Text Box 2"/>
                            <wps:cNvSpPr txBox="1">
                              <a:spLocks noChangeArrowheads="1"/>
                            </wps:cNvSpPr>
                            <wps:spPr bwMode="auto">
                              <a:xfrm>
                                <a:off x="1409490" y="495081"/>
                                <a:ext cx="1323340" cy="245308"/>
                              </a:xfrm>
                              <a:prstGeom prst="rect">
                                <a:avLst/>
                              </a:prstGeom>
                              <a:solidFill>
                                <a:srgbClr val="FFFFFF"/>
                              </a:solidFill>
                              <a:ln w="9525">
                                <a:solidFill>
                                  <a:srgbClr val="000000"/>
                                </a:solidFill>
                                <a:miter lim="800000"/>
                                <a:headEnd/>
                                <a:tailEnd/>
                              </a:ln>
                            </wps:spPr>
                            <wps:txbx>
                              <w:txbxContent>
                                <w:p w14:paraId="0FBF580A" w14:textId="77777777" w:rsidR="00D86CB3" w:rsidRPr="001100A3" w:rsidRDefault="00CB230D" w:rsidP="001712AE">
                                  <w:pPr>
                                    <w:pStyle w:val="Tabletext"/>
                                    <w:jc w:val="center"/>
                                  </w:pPr>
                                  <w:r>
                                    <w:t>PESES-2</w:t>
                                  </w:r>
                                </w:p>
                              </w:txbxContent>
                            </wps:txbx>
                            <wps:bodyPr rot="0" vert="horz" wrap="square" lIns="91440" tIns="45720" rIns="91440" bIns="45720" anchor="t" anchorCtr="0">
                              <a:noAutofit/>
                            </wps:bodyPr>
                          </wps:wsp>
                          <wps:wsp>
                            <wps:cNvPr id="117" name="Text Box 2"/>
                            <wps:cNvSpPr txBox="1">
                              <a:spLocks noChangeArrowheads="1"/>
                            </wps:cNvSpPr>
                            <wps:spPr bwMode="auto">
                              <a:xfrm>
                                <a:off x="2793861" y="494862"/>
                                <a:ext cx="1267397" cy="245745"/>
                              </a:xfrm>
                              <a:prstGeom prst="rect">
                                <a:avLst/>
                              </a:prstGeom>
                              <a:solidFill>
                                <a:srgbClr val="FFFFFF"/>
                              </a:solidFill>
                              <a:ln w="9525">
                                <a:solidFill>
                                  <a:srgbClr val="000000"/>
                                </a:solidFill>
                                <a:miter lim="800000"/>
                                <a:headEnd/>
                                <a:tailEnd/>
                              </a:ln>
                            </wps:spPr>
                            <wps:txbx>
                              <w:txbxContent>
                                <w:p w14:paraId="3AA1397F" w14:textId="77777777" w:rsidR="00D86CB3" w:rsidRPr="001100A3" w:rsidRDefault="00CB230D" w:rsidP="001712AE">
                                  <w:pPr>
                                    <w:pStyle w:val="Tabletext"/>
                                    <w:jc w:val="center"/>
                                  </w:pPr>
                                  <w:r>
                                    <w:t>PESES-3</w:t>
                                  </w:r>
                                </w:p>
                              </w:txbxContent>
                            </wps:txbx>
                            <wps:bodyPr rot="0" vert="horz" wrap="square" lIns="91440" tIns="45720" rIns="91440" bIns="45720" anchor="t" anchorCtr="0">
                              <a:noAutofit/>
                            </wps:bodyPr>
                          </wps:wsp>
                          <wps:wsp>
                            <wps:cNvPr id="118" name="Arrow: Down 118"/>
                            <wps:cNvSpPr/>
                            <wps:spPr>
                              <a:xfrm>
                                <a:off x="622300" y="254000"/>
                                <a:ext cx="111125" cy="226060"/>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Arrow: Down 120"/>
                            <wps:cNvSpPr/>
                            <wps:spPr>
                              <a:xfrm>
                                <a:off x="3409950" y="247650"/>
                                <a:ext cx="111125" cy="226060"/>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1" name="Arrow: Down 121"/>
                          <wps:cNvSpPr/>
                          <wps:spPr>
                            <a:xfrm>
                              <a:off x="2000250" y="252413"/>
                              <a:ext cx="111119" cy="225960"/>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Arrow: Down 122"/>
                          <wps:cNvSpPr/>
                          <wps:spPr>
                            <a:xfrm>
                              <a:off x="2000250" y="738188"/>
                              <a:ext cx="111119" cy="225960"/>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43345063" name="Group 543345063"/>
                        <wpg:cNvGrpSpPr/>
                        <wpg:grpSpPr>
                          <a:xfrm>
                            <a:off x="0" y="0"/>
                            <a:ext cx="1881312" cy="1838636"/>
                            <a:chOff x="0" y="0"/>
                            <a:chExt cx="1881312" cy="1838636"/>
                          </a:xfrm>
                        </wpg:grpSpPr>
                        <wps:wsp>
                          <wps:cNvPr id="123" name="Text Box 2"/>
                          <wps:cNvSpPr txBox="1">
                            <a:spLocks noChangeArrowheads="1"/>
                          </wps:cNvSpPr>
                          <wps:spPr bwMode="auto">
                            <a:xfrm>
                              <a:off x="71562" y="0"/>
                              <a:ext cx="1809750" cy="617568"/>
                            </a:xfrm>
                            <a:prstGeom prst="rect">
                              <a:avLst/>
                            </a:prstGeom>
                            <a:solidFill>
                              <a:srgbClr val="FFFFFF"/>
                            </a:solidFill>
                            <a:ln w="9525">
                              <a:solidFill>
                                <a:srgbClr val="000000"/>
                              </a:solidFill>
                              <a:miter lim="800000"/>
                              <a:headEnd/>
                              <a:tailEnd/>
                            </a:ln>
                          </wps:spPr>
                          <wps:txbx>
                            <w:txbxContent>
                              <w:p w14:paraId="56278A03" w14:textId="77777777" w:rsidR="00E46561" w:rsidRPr="001100A3" w:rsidRDefault="00E46561" w:rsidP="00D57733">
                                <w:pPr>
                                  <w:pStyle w:val="Tabletext"/>
                                  <w:jc w:val="center"/>
                                </w:pPr>
                                <w:r>
                                  <w:t xml:space="preserve">If </w:t>
                                </w:r>
                                <w:r w:rsidR="003676B3">
                                  <w:t xml:space="preserve">role does not meet </w:t>
                                </w:r>
                                <w:r w:rsidR="003E6E2D">
                                  <w:t>the</w:t>
                                </w:r>
                                <w:r w:rsidR="005723D6">
                                  <w:t xml:space="preserve"> </w:t>
                                </w:r>
                                <w:r w:rsidR="005B0CD6">
                                  <w:t>21</w:t>
                                </w:r>
                                <w:r w:rsidR="00F175BA">
                                  <w:noBreakHyphen/>
                                </w:r>
                                <w:r w:rsidR="005B0CD6">
                                  <w:t>point threshold under the PEECF</w:t>
                                </w:r>
                                <w:r w:rsidR="00E56E21">
                                  <w:t>:</w:t>
                                </w:r>
                              </w:p>
                            </w:txbxContent>
                          </wps:txbx>
                          <wps:bodyPr rot="0" vert="horz" wrap="square" lIns="91440" tIns="45720" rIns="91440" bIns="45720" anchor="t" anchorCtr="0">
                            <a:noAutofit/>
                          </wps:bodyPr>
                        </wps:wsp>
                        <wps:wsp>
                          <wps:cNvPr id="125" name="Arrow: Down 125"/>
                          <wps:cNvSpPr/>
                          <wps:spPr>
                            <a:xfrm>
                              <a:off x="310101" y="620201"/>
                              <a:ext cx="111119" cy="225960"/>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Text Box 2"/>
                          <wps:cNvSpPr txBox="1">
                            <a:spLocks noChangeArrowheads="1"/>
                          </wps:cNvSpPr>
                          <wps:spPr bwMode="auto">
                            <a:xfrm>
                              <a:off x="15902" y="858740"/>
                              <a:ext cx="723900" cy="466724"/>
                            </a:xfrm>
                            <a:prstGeom prst="rect">
                              <a:avLst/>
                            </a:prstGeom>
                            <a:solidFill>
                              <a:srgbClr val="FFFFFF"/>
                            </a:solidFill>
                            <a:ln w="9525">
                              <a:solidFill>
                                <a:srgbClr val="000000"/>
                              </a:solidFill>
                              <a:miter lim="800000"/>
                              <a:headEnd/>
                              <a:tailEnd/>
                            </a:ln>
                          </wps:spPr>
                          <wps:txbx>
                            <w:txbxContent>
                              <w:p w14:paraId="45E67CDE" w14:textId="77777777" w:rsidR="000E2350" w:rsidRPr="001100A3" w:rsidRDefault="000E2350" w:rsidP="005F4AA7">
                                <w:pPr>
                                  <w:pStyle w:val="Tabletext"/>
                                  <w:jc w:val="center"/>
                                </w:pPr>
                                <w:r>
                                  <w:t>Subordinate executive</w:t>
                                </w:r>
                              </w:p>
                            </w:txbxContent>
                          </wps:txbx>
                          <wps:bodyPr rot="0" vert="horz" wrap="square" lIns="0" tIns="45720" rIns="0" bIns="45720" anchor="t" anchorCtr="0">
                            <a:noAutofit/>
                          </wps:bodyPr>
                        </wps:wsp>
                        <wps:wsp>
                          <wps:cNvPr id="127" name="Arrow: Down 127"/>
                          <wps:cNvSpPr/>
                          <wps:spPr>
                            <a:xfrm>
                              <a:off x="1090819" y="626773"/>
                              <a:ext cx="110490" cy="22542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3345056" name="Text Box 2"/>
                          <wps:cNvSpPr txBox="1">
                            <a:spLocks noChangeArrowheads="1"/>
                          </wps:cNvSpPr>
                          <wps:spPr bwMode="auto">
                            <a:xfrm>
                              <a:off x="795130" y="858740"/>
                              <a:ext cx="681990" cy="470596"/>
                            </a:xfrm>
                            <a:prstGeom prst="rect">
                              <a:avLst/>
                            </a:prstGeom>
                            <a:solidFill>
                              <a:srgbClr val="FFFFFF"/>
                            </a:solidFill>
                            <a:ln w="9525">
                              <a:solidFill>
                                <a:srgbClr val="000000"/>
                              </a:solidFill>
                              <a:miter lim="800000"/>
                              <a:headEnd/>
                              <a:tailEnd/>
                            </a:ln>
                          </wps:spPr>
                          <wps:txbx>
                            <w:txbxContent>
                              <w:p w14:paraId="36511A14" w14:textId="77777777" w:rsidR="009941C3" w:rsidRPr="001100A3" w:rsidRDefault="009941C3" w:rsidP="005D58FB">
                                <w:pPr>
                                  <w:pStyle w:val="Tabletext"/>
                                  <w:jc w:val="center"/>
                                </w:pPr>
                                <w:r>
                                  <w:t>CEO (or equivalent</w:t>
                                </w:r>
                                <w:r w:rsidR="00EF26E9">
                                  <w:t>)</w:t>
                                </w:r>
                              </w:p>
                            </w:txbxContent>
                          </wps:txbx>
                          <wps:bodyPr rot="0" vert="horz" wrap="square" lIns="0" tIns="45720" rIns="0" bIns="45720" anchor="t" anchorCtr="0">
                            <a:noAutofit/>
                          </wps:bodyPr>
                        </wps:wsp>
                        <wps:wsp>
                          <wps:cNvPr id="543345058" name="Arrow: Bent-Up 543345058"/>
                          <wps:cNvSpPr/>
                          <wps:spPr>
                            <a:xfrm rot="5400000">
                              <a:off x="1171588" y="1265513"/>
                              <a:ext cx="268605" cy="383540"/>
                            </a:xfrm>
                            <a:prstGeom prst="bentUpArrow">
                              <a:avLst>
                                <a:gd name="adj1" fmla="val 27382"/>
                                <a:gd name="adj2" fmla="val 28571"/>
                                <a:gd name="adj3" fmla="val 25000"/>
                              </a:avLst>
                            </a:prstGeom>
                            <a:solidFill>
                              <a:schemeClr val="tx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3345060" name="Arrow: Down 543345060"/>
                          <wps:cNvSpPr/>
                          <wps:spPr>
                            <a:xfrm>
                              <a:off x="303640" y="1331015"/>
                              <a:ext cx="110490" cy="225425"/>
                            </a:xfrm>
                            <a:prstGeom prst="downArrow">
                              <a:avLst/>
                            </a:prstGeom>
                            <a:solidFill>
                              <a:schemeClr val="tx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3345062" name="Text Box 2"/>
                          <wps:cNvSpPr txBox="1">
                            <a:spLocks noChangeArrowheads="1"/>
                          </wps:cNvSpPr>
                          <wps:spPr bwMode="auto">
                            <a:xfrm>
                              <a:off x="0" y="1574358"/>
                              <a:ext cx="1146965" cy="264278"/>
                            </a:xfrm>
                            <a:prstGeom prst="rect">
                              <a:avLst/>
                            </a:prstGeom>
                            <a:solidFill>
                              <a:schemeClr val="accent6"/>
                            </a:solidFill>
                            <a:ln w="9525">
                              <a:solidFill>
                                <a:srgbClr val="000000"/>
                              </a:solidFill>
                              <a:miter lim="800000"/>
                              <a:headEnd/>
                              <a:tailEnd/>
                            </a:ln>
                          </wps:spPr>
                          <wps:txbx>
                            <w:txbxContent>
                              <w:p w14:paraId="60624B67" w14:textId="77777777" w:rsidR="0000256C" w:rsidRPr="0000256C" w:rsidRDefault="0000256C" w:rsidP="0000256C">
                                <w:pPr>
                                  <w:pStyle w:val="Tabletext"/>
                                  <w:jc w:val="center"/>
                                  <w:rPr>
                                    <w:b/>
                                    <w:bCs/>
                                    <w:color w:val="FFFFFF" w:themeColor="background1"/>
                                  </w:rPr>
                                </w:pPr>
                                <w:r>
                                  <w:rPr>
                                    <w:b/>
                                    <w:bCs/>
                                    <w:color w:val="FFFFFF" w:themeColor="background1"/>
                                  </w:rPr>
                                  <w:t>B</w:t>
                                </w:r>
                                <w:r w:rsidRPr="0000256C">
                                  <w:rPr>
                                    <w:b/>
                                    <w:bCs/>
                                    <w:color w:val="FFFFFF" w:themeColor="background1"/>
                                  </w:rPr>
                                  <w:t>ands do not apply</w:t>
                                </w:r>
                              </w:p>
                            </w:txbxContent>
                          </wps:txbx>
                          <wps:bodyPr rot="0" vert="horz" wrap="square" lIns="0" tIns="45720" rIns="0" bIns="45720" anchor="t" anchorCtr="0">
                            <a:noAutofit/>
                          </wps:bodyPr>
                        </wps:wsp>
                      </wpg:grpSp>
                    </wpg:wgp>
                  </a:graphicData>
                </a:graphic>
              </wp:anchor>
            </w:drawing>
          </mc:Choice>
          <mc:Fallback>
            <w:pict>
              <v:group w14:anchorId="05D3A1BE" id="Group 543345064" o:spid="_x0000_s1135" style="position:absolute;left:0;text-align:left;margin-left:6.65pt;margin-top:31.55pt;width:439.15pt;height:144.75pt;z-index:251658279;mso-position-horizontal-relative:text;mso-position-vertical-relative:text" coordsize="55775,183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">
                <v:group id="Group 124" o:spid="_x0000_s1136" style="position:absolute;left:15027;top:2862;width:40748;height:14281" coordsize="40747,142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group id="Group 100" o:spid="_x0000_s1137" style="position:absolute;width:40747;height:14281" coordsize="40749,14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group id="Group 101" o:spid="_x0000_s1138" style="position:absolute;width:40749;height:14287" coordorigin="14844,-4398" coordsize="40756,14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group id="Group 6" o:spid="_x0000_s1139" style="position:absolute;left:14844;top:5266;width:40756;height:4633" coordorigin="16924,536" coordsize="46419,4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rect id="Rectangle 109" o:spid="_x0000_s1140" style="position:absolute;left:16924;top:536;width:15070;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" fillcolor="#148a5d [3205]" strokecolor="#246049 [3044]">
                          <v:textbox>
                            <w:txbxContent>
                              <w:p w14:paraId="51C5A7D2" w14:textId="77777777" w:rsidR="00D86CB3" w:rsidRPr="00B02816" w:rsidRDefault="00D86CB3" w:rsidP="00D86CB3">
                                <w:pPr>
                                  <w:jc w:val="center"/>
                                  <w:rPr>
                                    <w:rFonts w:ascii="Calibri Light" w:hAnsi="Calibri Light" w:cs="Calibri Light"/>
                                    <w:b/>
                                    <w:bCs/>
                                    <w:color w:val="FFFFFF" w:themeColor="light1"/>
                                    <w:kern w:val="24"/>
                                    <w:sz w:val="22"/>
                                  </w:rPr>
                                </w:pPr>
                                <w:r w:rsidRPr="00B02816">
                                  <w:rPr>
                                    <w:rFonts w:ascii="Calibri Light" w:hAnsi="Calibri Light" w:cs="Calibri Light"/>
                                    <w:b/>
                                    <w:bCs/>
                                    <w:color w:val="FFFFFF" w:themeColor="light1"/>
                                    <w:kern w:val="24"/>
                                    <w:sz w:val="22"/>
                                  </w:rPr>
                                  <w:t>PESES-1</w:t>
                                </w:r>
                                <w:r w:rsidR="005E0D23" w:rsidRPr="005E0D23">
                                  <w:rPr>
                                    <w:rFonts w:ascii="Calibri Light" w:hAnsi="Calibri Light" w:cs="Calibri Light"/>
                                    <w:b/>
                                    <w:bCs/>
                                    <w:color w:val="FFFFFF" w:themeColor="light1"/>
                                    <w:kern w:val="24"/>
                                    <w:sz w:val="22"/>
                                    <w:vertAlign w:val="superscript"/>
                                  </w:rPr>
                                  <w:t>(</w:t>
                                </w:r>
                                <w:r w:rsidR="00832522">
                                  <w:rPr>
                                    <w:rFonts w:ascii="Calibri Light" w:hAnsi="Calibri Light" w:cs="Calibri Light"/>
                                    <w:b/>
                                    <w:bCs/>
                                    <w:color w:val="FFFFFF" w:themeColor="light1"/>
                                    <w:kern w:val="24"/>
                                    <w:sz w:val="22"/>
                                    <w:vertAlign w:val="superscript"/>
                                  </w:rPr>
                                  <w:t>b</w:t>
                                </w:r>
                                <w:r w:rsidR="005E0D23" w:rsidRPr="005E0D23">
                                  <w:rPr>
                                    <w:rFonts w:ascii="Calibri Light" w:hAnsi="Calibri Light" w:cs="Calibri Light"/>
                                    <w:b/>
                                    <w:bCs/>
                                    <w:color w:val="FFFFFF" w:themeColor="light1"/>
                                    <w:kern w:val="24"/>
                                    <w:sz w:val="22"/>
                                    <w:vertAlign w:val="superscript"/>
                                  </w:rPr>
                                  <w:t>)</w:t>
                                </w:r>
                                <w:r w:rsidRPr="00B02816">
                                  <w:rPr>
                                    <w:rFonts w:ascii="Calibri Light" w:hAnsi="Calibri Light" w:cs="Calibri Light"/>
                                    <w:b/>
                                    <w:bCs/>
                                    <w:color w:val="FFFFFF" w:themeColor="light1"/>
                                    <w:kern w:val="24"/>
                                    <w:sz w:val="22"/>
                                  </w:rPr>
                                  <w:br/>
                                  <w:t>$135,000-$249,700</w:t>
                                </w:r>
                              </w:p>
                            </w:txbxContent>
                          </v:textbox>
                        </v:rect>
                        <v:rect id="Rectangle 110" o:spid="_x0000_s1141" style="position:absolute;left:32546;top:540;width:15076;height:4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" fillcolor="#148a5d [3205]" strokecolor="#246049 [3044]">
                          <v:textbox>
                            <w:txbxContent>
                              <w:p w14:paraId="26C400CD" w14:textId="77777777" w:rsidR="00D86CB3" w:rsidRPr="00B02816" w:rsidRDefault="00D86CB3" w:rsidP="00D86CB3">
                                <w:pPr>
                                  <w:jc w:val="center"/>
                                  <w:rPr>
                                    <w:rFonts w:ascii="Calibri Light" w:hAnsi="Calibri Light" w:cs="Calibri Light"/>
                                    <w:b/>
                                    <w:bCs/>
                                    <w:sz w:val="22"/>
                                  </w:rPr>
                                </w:pPr>
                                <w:r w:rsidRPr="00B02816">
                                  <w:rPr>
                                    <w:rFonts w:ascii="Calibri Light" w:hAnsi="Calibri Light" w:cs="Calibri Light"/>
                                    <w:b/>
                                    <w:bCs/>
                                    <w:color w:val="FFFFFF" w:themeColor="light1"/>
                                    <w:kern w:val="24"/>
                                    <w:sz w:val="22"/>
                                  </w:rPr>
                                  <w:t>PESES-2</w:t>
                                </w:r>
                                <w:r w:rsidRPr="00B02816">
                                  <w:rPr>
                                    <w:rFonts w:ascii="Calibri Light" w:hAnsi="Calibri Light" w:cs="Calibri Light"/>
                                    <w:b/>
                                    <w:bCs/>
                                    <w:color w:val="FFFFFF" w:themeColor="light1"/>
                                    <w:kern w:val="24"/>
                                    <w:sz w:val="22"/>
                                  </w:rPr>
                                  <w:br/>
                                  <w:t>$</w:t>
                                </w:r>
                                <w:r w:rsidR="005723D6" w:rsidRPr="00B02816">
                                  <w:rPr>
                                    <w:rFonts w:ascii="Calibri Light" w:hAnsi="Calibri Light" w:cs="Calibri Light"/>
                                    <w:b/>
                                    <w:bCs/>
                                    <w:color w:val="FFFFFF" w:themeColor="light1"/>
                                    <w:kern w:val="24"/>
                                    <w:sz w:val="22"/>
                                  </w:rPr>
                                  <w:t>24</w:t>
                                </w:r>
                                <w:r w:rsidR="00601024">
                                  <w:rPr>
                                    <w:rFonts w:ascii="Calibri Light" w:hAnsi="Calibri Light" w:cs="Calibri Light"/>
                                    <w:b/>
                                    <w:bCs/>
                                    <w:color w:val="FFFFFF" w:themeColor="light1"/>
                                    <w:kern w:val="24"/>
                                    <w:sz w:val="22"/>
                                  </w:rPr>
                                  <w:t>9</w:t>
                                </w:r>
                                <w:r w:rsidRPr="00B02816">
                                  <w:rPr>
                                    <w:rFonts w:ascii="Calibri Light" w:hAnsi="Calibri Light" w:cs="Calibri Light"/>
                                    <w:b/>
                                    <w:bCs/>
                                    <w:color w:val="FFFFFF" w:themeColor="light1"/>
                                    <w:kern w:val="24"/>
                                    <w:sz w:val="22"/>
                                  </w:rPr>
                                  <w:t>,701-$360,000</w:t>
                                </w:r>
                              </w:p>
                              <w:p w14:paraId="485F8653" w14:textId="77777777" w:rsidR="00D86CB3" w:rsidRDefault="00D86CB3" w:rsidP="00D86CB3">
                                <w:pPr>
                                  <w:jc w:val="center"/>
                                  <w:rPr>
                                    <w:sz w:val="24"/>
                                    <w:szCs w:val="24"/>
                                  </w:rPr>
                                </w:pPr>
                              </w:p>
                            </w:txbxContent>
                          </v:textbox>
                        </v:rect>
                        <v:rect id="Rectangle 111" o:spid="_x0000_s1142" style="position:absolute;left:48100;top:539;width:15244;height:4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" fillcolor="#148a5d [3205]" strokecolor="#246049 [3044]">
                          <v:textbox>
                            <w:txbxContent>
                              <w:p w14:paraId="13B0ED6E" w14:textId="77777777" w:rsidR="00D86CB3" w:rsidRPr="00B02816" w:rsidRDefault="00D86CB3" w:rsidP="00D86CB3">
                                <w:pPr>
                                  <w:jc w:val="center"/>
                                  <w:rPr>
                                    <w:rFonts w:ascii="Calibri Light" w:hAnsi="Calibri Light" w:cs="Calibri Light"/>
                                    <w:b/>
                                    <w:bCs/>
                                    <w:sz w:val="22"/>
                                  </w:rPr>
                                </w:pPr>
                                <w:r w:rsidRPr="00B02816">
                                  <w:rPr>
                                    <w:rFonts w:ascii="Calibri Light" w:hAnsi="Calibri Light" w:cs="Calibri Light"/>
                                    <w:b/>
                                    <w:bCs/>
                                    <w:color w:val="FFFFFF" w:themeColor="light1"/>
                                    <w:kern w:val="24"/>
                                    <w:sz w:val="22"/>
                                  </w:rPr>
                                  <w:t>PESES-3</w:t>
                                </w:r>
                                <w:r w:rsidRPr="00B02816">
                                  <w:rPr>
                                    <w:rFonts w:ascii="Calibri Light" w:hAnsi="Calibri Light" w:cs="Calibri Light"/>
                                    <w:b/>
                                    <w:bCs/>
                                    <w:color w:val="FFFFFF" w:themeColor="light1"/>
                                    <w:kern w:val="24"/>
                                    <w:sz w:val="22"/>
                                  </w:rPr>
                                  <w:br/>
                                  <w:t>$360,001-$479,900</w:t>
                                </w:r>
                              </w:p>
                              <w:p w14:paraId="05914F2F" w14:textId="77777777" w:rsidR="00D86CB3" w:rsidRDefault="00D86CB3" w:rsidP="00D86CB3">
                                <w:pPr>
                                  <w:jc w:val="center"/>
                                  <w:rPr>
                                    <w:sz w:val="24"/>
                                    <w:szCs w:val="24"/>
                                  </w:rPr>
                                </w:pPr>
                              </w:p>
                            </w:txbxContent>
                          </v:textbox>
                        </v:rect>
                      </v:group>
                      <v:shape id="_x0000_s1143" type="#_x0000_t202" style="position:absolute;left:19512;top:-4398;width:31534;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">
                        <v:textbox>
                          <w:txbxContent>
                            <w:p w14:paraId="329776B9" w14:textId="77777777" w:rsidR="00D86CB3" w:rsidRPr="001100A3" w:rsidRDefault="00D86CB3" w:rsidP="001712AE">
                              <w:pPr>
                                <w:pStyle w:val="Tabletext"/>
                                <w:jc w:val="center"/>
                              </w:pPr>
                              <w:r>
                                <w:t xml:space="preserve">If </w:t>
                              </w:r>
                              <w:r w:rsidR="00CB230D">
                                <w:t>classification of the role is</w:t>
                              </w:r>
                              <w:r>
                                <w:t>:</w:t>
                              </w:r>
                            </w:p>
                          </w:txbxContent>
                        </v:textbox>
                      </v:shape>
                      <v:shape id="Arrow: Down 113" o:spid="_x0000_s1144" type="#_x0000_t67" style="position:absolute;left:21087;top:2909;width:1118;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" adj="16276" fillcolor="black [3213]" strokecolor="black [3213]"/>
                      <v:shape id="Arrow: Down 114" o:spid="_x0000_s1145" type="#_x0000_t67" style="position:absolute;left:48989;top:3021;width:1118;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" adj="16276" fillcolor="black [3213]" strokecolor="black [3213]"/>
                    </v:group>
                    <v:shape id="_x0000_s1146" type="#_x0000_t202" style="position:absolute;top:4953;width:13233;height:2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">
                      <v:textbox>
                        <w:txbxContent>
                          <w:p w14:paraId="77B256F8" w14:textId="77777777" w:rsidR="00D86CB3" w:rsidRPr="001100A3" w:rsidRDefault="00CB230D" w:rsidP="001712AE">
                            <w:pPr>
                              <w:pStyle w:val="Tabletext"/>
                              <w:jc w:val="center"/>
                            </w:pPr>
                            <w:r>
                              <w:t>PESES-1</w:t>
                            </w:r>
                          </w:p>
                        </w:txbxContent>
                      </v:textbox>
                    </v:shape>
                    <v:shape id="_x0000_s1147" type="#_x0000_t202" style="position:absolute;left:14094;top:4950;width:13234;height:2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">
                      <v:textbox>
                        <w:txbxContent>
                          <w:p w14:paraId="0FBF580A" w14:textId="77777777" w:rsidR="00D86CB3" w:rsidRPr="001100A3" w:rsidRDefault="00CB230D" w:rsidP="001712AE">
                            <w:pPr>
                              <w:pStyle w:val="Tabletext"/>
                              <w:jc w:val="center"/>
                            </w:pPr>
                            <w:r>
                              <w:t>PESES-2</w:t>
                            </w:r>
                          </w:p>
                        </w:txbxContent>
                      </v:textbox>
                    </v:shape>
                    <v:shape id="_x0000_s1148" type="#_x0000_t202" style="position:absolute;left:27938;top:4948;width:12674;height:2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">
                      <v:textbox>
                        <w:txbxContent>
                          <w:p w14:paraId="3AA1397F" w14:textId="77777777" w:rsidR="00D86CB3" w:rsidRPr="001100A3" w:rsidRDefault="00CB230D" w:rsidP="001712AE">
                            <w:pPr>
                              <w:pStyle w:val="Tabletext"/>
                              <w:jc w:val="center"/>
                            </w:pPr>
                            <w:r>
                              <w:t>PESES-3</w:t>
                            </w:r>
                          </w:p>
                        </w:txbxContent>
                      </v:textbox>
                    </v:shape>
                    <v:shape id="Arrow: Down 118" o:spid="_x0000_s1149" type="#_x0000_t67" style="position:absolute;left:6223;top:2540;width:1111;height:2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" adj="16291" fillcolor="black [3213]" strokecolor="black [3213]"/>
                    <v:shape id="Arrow: Down 120" o:spid="_x0000_s1150" type="#_x0000_t67" style="position:absolute;left:34099;top:2476;width:1111;height:2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" adj="16291" fillcolor="black [3213]" strokecolor="black [3213]"/>
                  </v:group>
                  <v:shape id="Arrow: Down 121" o:spid="_x0000_s1151" type="#_x0000_t67" style="position:absolute;left:20002;top:2524;width:1111;height:22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" adj="16289" fillcolor="black [3213]" strokecolor="black [3213]"/>
                  <v:shape id="Arrow: Down 122" o:spid="_x0000_s1152" type="#_x0000_t67" style="position:absolute;left:20002;top:7381;width:1111;height:2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" adj="16289" fillcolor="black [3213]" strokecolor="black [3213]"/>
                </v:group>
                <v:group id="Group 543345063" o:spid="_x0000_s1153" style="position:absolute;width:18813;height:18386" coordsize="18813,18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">
                  <v:shape id="_x0000_s1154" type="#_x0000_t202" style="position:absolute;left:715;width:18098;height:6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">
                    <v:textbox>
                      <w:txbxContent>
                        <w:p w14:paraId="56278A03" w14:textId="77777777" w:rsidR="00E46561" w:rsidRPr="001100A3" w:rsidRDefault="00E46561" w:rsidP="00D57733">
                          <w:pPr>
                            <w:pStyle w:val="Tabletext"/>
                            <w:jc w:val="center"/>
                          </w:pPr>
                          <w:r>
                            <w:t xml:space="preserve">If </w:t>
                          </w:r>
                          <w:r w:rsidR="003676B3">
                            <w:t xml:space="preserve">role does not meet </w:t>
                          </w:r>
                          <w:r w:rsidR="003E6E2D">
                            <w:t>the</w:t>
                          </w:r>
                          <w:r w:rsidR="005723D6">
                            <w:t xml:space="preserve"> </w:t>
                          </w:r>
                          <w:r w:rsidR="005B0CD6">
                            <w:t>21</w:t>
                          </w:r>
                          <w:r w:rsidR="00F175BA">
                            <w:noBreakHyphen/>
                          </w:r>
                          <w:r w:rsidR="005B0CD6">
                            <w:t>point threshold under the PEECF</w:t>
                          </w:r>
                          <w:r w:rsidR="00E56E21">
                            <w:t>:</w:t>
                          </w:r>
                        </w:p>
                      </w:txbxContent>
                    </v:textbox>
                  </v:shape>
                  <v:shape id="Arrow: Down 125" o:spid="_x0000_s1155" type="#_x0000_t67" style="position:absolute;left:3101;top:6202;width:1111;height:22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" adj="16289" fillcolor="black [3213]" strokecolor="black [3213]"/>
                  <v:shape id="_x0000_s1156" type="#_x0000_t202" style="position:absolute;left:159;top:8587;width:7239;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">
                    <v:textbox inset="0,,0">
                      <w:txbxContent>
                        <w:p w14:paraId="45E67CDE" w14:textId="77777777" w:rsidR="000E2350" w:rsidRPr="001100A3" w:rsidRDefault="000E2350" w:rsidP="005F4AA7">
                          <w:pPr>
                            <w:pStyle w:val="Tabletext"/>
                            <w:jc w:val="center"/>
                          </w:pPr>
                          <w:r>
                            <w:t>Subordinate executive</w:t>
                          </w:r>
                        </w:p>
                      </w:txbxContent>
                    </v:textbox>
                  </v:shape>
                  <v:shape id="Arrow: Down 127" o:spid="_x0000_s1157" type="#_x0000_t67" style="position:absolute;left:10908;top:6267;width:1105;height:2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" adj="16306" fillcolor="black [3213]" strokecolor="black [3213]"/>
                  <v:shape id="_x0000_s1158" type="#_x0000_t202" style="position:absolute;left:7951;top:8587;width:6820;height:4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">
                    <v:textbox inset="0,,0">
                      <w:txbxContent>
                        <w:p w14:paraId="36511A14" w14:textId="77777777" w:rsidR="009941C3" w:rsidRPr="001100A3" w:rsidRDefault="009941C3" w:rsidP="005D58FB">
                          <w:pPr>
                            <w:pStyle w:val="Tabletext"/>
                            <w:jc w:val="center"/>
                          </w:pPr>
                          <w:r>
                            <w:t>CEO (or equivalent</w:t>
                          </w:r>
                          <w:r w:rsidR="00EF26E9">
                            <w:t>)</w:t>
                          </w:r>
                        </w:p>
                      </w:txbxContent>
                    </v:textbox>
                  </v:shape>
                  <v:shape id="Arrow: Bent-Up 543345058" o:spid="_x0000_s1159" style="position:absolute;left:11716;top:12654;width:2686;height:3835;rotation:90;visibility:visible;mso-wrap-style:square;v-text-anchor:middle" coordsize="268605,383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" path="m,309991r155087,l155087,67151r-39968,l191862,r76743,67151l228637,67151r,316389l,383540,,309991xe" fillcolor="black [3213]" stroked="f">
                    <v:path arrowok="t" o:connecttype="custom" o:connectlocs="0,309991;155087,309991;155087,67151;115119,67151;191862,0;268605,67151;228637,67151;228637,383540;0,383540;0,309991" o:connectangles="0,0,0,0,0,0,0,0,0,0"/>
                  </v:shape>
                  <v:shape id="Arrow: Down 543345060" o:spid="_x0000_s1160" type="#_x0000_t67" style="position:absolute;left:3036;top:13310;width:1105;height:2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" adj="16306" fillcolor="black [3213]" strokecolor="black [3213]"/>
                  <v:shape id="_x0000_s1161" type="#_x0000_t202" style="position:absolute;top:15743;width:11469;height:2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" fillcolor="#4d4d4d [3209]">
                    <v:textbox inset="0,,0">
                      <w:txbxContent>
                        <w:p w14:paraId="60624B67" w14:textId="77777777" w:rsidR="0000256C" w:rsidRPr="0000256C" w:rsidRDefault="0000256C" w:rsidP="0000256C">
                          <w:pPr>
                            <w:pStyle w:val="Tabletext"/>
                            <w:jc w:val="center"/>
                            <w:rPr>
                              <w:b/>
                              <w:bCs/>
                              <w:color w:val="FFFFFF" w:themeColor="background1"/>
                            </w:rPr>
                          </w:pPr>
                          <w:r>
                            <w:rPr>
                              <w:b/>
                              <w:bCs/>
                              <w:color w:val="FFFFFF" w:themeColor="background1"/>
                            </w:rPr>
                            <w:t>B</w:t>
                          </w:r>
                          <w:r w:rsidRPr="0000256C">
                            <w:rPr>
                              <w:b/>
                              <w:bCs/>
                              <w:color w:val="FFFFFF" w:themeColor="background1"/>
                            </w:rPr>
                            <w:t>ands do not apply</w:t>
                          </w:r>
                        </w:p>
                      </w:txbxContent>
                    </v:textbox>
                  </v:shape>
                </v:group>
                <w10:wrap type="square"/>
              </v:group>
            </w:pict>
          </mc:Fallback>
        </mc:AlternateContent>
      </w:r>
      <w:r w:rsidR="00BB524A">
        <w:rPr>
          <w:noProof/>
        </w:rPr>
        <mc:AlternateContent>
          <mc:Choice Requires="wps">
            <w:drawing>
              <wp:anchor distT="0" distB="0" distL="114300" distR="114300" simplePos="0" relativeHeight="251658244" behindDoc="0" locked="0" layoutInCell="1" allowOverlap="1" wp14:anchorId="11E5A8B4" wp14:editId="3EFD34D9">
                <wp:simplePos x="0" y="0"/>
                <wp:positionH relativeFrom="column">
                  <wp:posOffset>82550</wp:posOffset>
                </wp:positionH>
                <wp:positionV relativeFrom="paragraph">
                  <wp:posOffset>19685</wp:posOffset>
                </wp:positionV>
                <wp:extent cx="5499735" cy="266700"/>
                <wp:effectExtent l="0" t="0" r="5715" b="0"/>
                <wp:wrapNone/>
                <wp:docPr id="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9735" cy="266700"/>
                        </a:xfrm>
                        <a:prstGeom prst="rect">
                          <a:avLst/>
                        </a:prstGeom>
                        <a:solidFill>
                          <a:srgbClr val="FFFFFF"/>
                        </a:solidFill>
                        <a:ln w="9525">
                          <a:noFill/>
                          <a:miter lim="800000"/>
                          <a:headEnd/>
                          <a:tailEnd/>
                        </a:ln>
                      </wps:spPr>
                      <wps:txbx>
                        <w:txbxContent>
                          <w:p w14:paraId="4C72F60C" w14:textId="55050D80" w:rsidR="00182610" w:rsidRPr="005E0D23" w:rsidRDefault="00182610" w:rsidP="003676B3">
                            <w:pPr>
                              <w:pStyle w:val="Tabletext"/>
                              <w:rPr>
                                <w:b/>
                                <w:bCs/>
                                <w:color w:val="148A5D" w:themeColor="accent2"/>
                              </w:rPr>
                            </w:pPr>
                            <w:r w:rsidRPr="005E0D23">
                              <w:rPr>
                                <w:b/>
                                <w:bCs/>
                                <w:color w:val="148A5D" w:themeColor="accent2"/>
                              </w:rPr>
                              <w:t xml:space="preserve">Method used </w:t>
                            </w:r>
                            <w:r w:rsidR="00D86CB3" w:rsidRPr="005E0D23">
                              <w:rPr>
                                <w:b/>
                                <w:bCs/>
                                <w:color w:val="148A5D" w:themeColor="accent2"/>
                              </w:rPr>
                              <w:t xml:space="preserve">when </w:t>
                            </w:r>
                            <w:r w:rsidRPr="005E0D23">
                              <w:rPr>
                                <w:b/>
                                <w:bCs/>
                                <w:color w:val="148A5D" w:themeColor="accent2"/>
                              </w:rPr>
                              <w:t xml:space="preserve">the classification of the role has been </w:t>
                            </w:r>
                            <w:r w:rsidR="00A43CAE">
                              <w:rPr>
                                <w:b/>
                                <w:bCs/>
                                <w:color w:val="148A5D" w:themeColor="accent2"/>
                              </w:rPr>
                              <w:t>d</w:t>
                            </w:r>
                            <w:r w:rsidRPr="005E0D23">
                              <w:rPr>
                                <w:b/>
                                <w:bCs/>
                                <w:color w:val="148A5D" w:themeColor="accent2"/>
                              </w:rPr>
                              <w:t>etermined using the PEECF</w:t>
                            </w:r>
                            <w:r w:rsidR="00832522" w:rsidRPr="00832522">
                              <w:rPr>
                                <w:b/>
                                <w:bCs/>
                                <w:color w:val="148A5D" w:themeColor="accent2"/>
                                <w:vertAlign w:val="superscript"/>
                              </w:rPr>
                              <w:t>(</w:t>
                            </w:r>
                            <w:r w:rsidR="00832522">
                              <w:rPr>
                                <w:b/>
                                <w:bCs/>
                                <w:color w:val="148A5D" w:themeColor="accent2"/>
                                <w:vertAlign w:val="superscript"/>
                              </w:rPr>
                              <w:t>a</w:t>
                            </w:r>
                            <w:r w:rsidR="00832522" w:rsidRPr="00832522">
                              <w:rPr>
                                <w:b/>
                                <w:bCs/>
                                <w:color w:val="148A5D" w:themeColor="accent2"/>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E5A8B4" id="_x0000_s1162" type="#_x0000_t202" style="position:absolute;left:0;text-align:left;margin-left:6.5pt;margin-top:1.55pt;width:433.05pt;height:21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" stroked="f">
                <v:textbox>
                  <w:txbxContent>
                    <w:p w14:paraId="4C72F60C" w14:textId="55050D80" w:rsidR="00182610" w:rsidRPr="005E0D23" w:rsidRDefault="00182610" w:rsidP="003676B3">
                      <w:pPr>
                        <w:pStyle w:val="Tabletext"/>
                        <w:rPr>
                          <w:b/>
                          <w:bCs/>
                          <w:color w:val="148A5D" w:themeColor="accent2"/>
                        </w:rPr>
                      </w:pPr>
                      <w:r w:rsidRPr="005E0D23">
                        <w:rPr>
                          <w:b/>
                          <w:bCs/>
                          <w:color w:val="148A5D" w:themeColor="accent2"/>
                        </w:rPr>
                        <w:t xml:space="preserve">Method used </w:t>
                      </w:r>
                      <w:r w:rsidR="00D86CB3" w:rsidRPr="005E0D23">
                        <w:rPr>
                          <w:b/>
                          <w:bCs/>
                          <w:color w:val="148A5D" w:themeColor="accent2"/>
                        </w:rPr>
                        <w:t xml:space="preserve">when </w:t>
                      </w:r>
                      <w:r w:rsidRPr="005E0D23">
                        <w:rPr>
                          <w:b/>
                          <w:bCs/>
                          <w:color w:val="148A5D" w:themeColor="accent2"/>
                        </w:rPr>
                        <w:t xml:space="preserve">the classification of the role has been </w:t>
                      </w:r>
                      <w:r w:rsidR="00A43CAE">
                        <w:rPr>
                          <w:b/>
                          <w:bCs/>
                          <w:color w:val="148A5D" w:themeColor="accent2"/>
                        </w:rPr>
                        <w:t>d</w:t>
                      </w:r>
                      <w:r w:rsidRPr="005E0D23">
                        <w:rPr>
                          <w:b/>
                          <w:bCs/>
                          <w:color w:val="148A5D" w:themeColor="accent2"/>
                        </w:rPr>
                        <w:t>etermined using the PEECF</w:t>
                      </w:r>
                      <w:r w:rsidR="00832522" w:rsidRPr="00832522">
                        <w:rPr>
                          <w:b/>
                          <w:bCs/>
                          <w:color w:val="148A5D" w:themeColor="accent2"/>
                          <w:vertAlign w:val="superscript"/>
                        </w:rPr>
                        <w:t>(</w:t>
                      </w:r>
                      <w:r w:rsidR="00832522">
                        <w:rPr>
                          <w:b/>
                          <w:bCs/>
                          <w:color w:val="148A5D" w:themeColor="accent2"/>
                          <w:vertAlign w:val="superscript"/>
                        </w:rPr>
                        <w:t>a</w:t>
                      </w:r>
                      <w:r w:rsidR="00832522" w:rsidRPr="00832522">
                        <w:rPr>
                          <w:b/>
                          <w:bCs/>
                          <w:color w:val="148A5D" w:themeColor="accent2"/>
                          <w:vertAlign w:val="superscript"/>
                        </w:rPr>
                        <w:t>)</w:t>
                      </w:r>
                    </w:p>
                  </w:txbxContent>
                </v:textbox>
              </v:shape>
            </w:pict>
          </mc:Fallback>
        </mc:AlternateContent>
      </w:r>
    </w:p>
    <w:p w14:paraId="7A7918A2" w14:textId="77777777" w:rsidR="00992C1F" w:rsidRDefault="00992C1F" w:rsidP="005E0D23">
      <w:pPr>
        <w:pStyle w:val="Notesfortablesfigures"/>
      </w:pPr>
    </w:p>
    <w:p w14:paraId="4EC33A32" w14:textId="067CBD5C" w:rsidR="005E0D23" w:rsidRDefault="005E0D23" w:rsidP="005E0D23">
      <w:pPr>
        <w:pStyle w:val="Notesfortablesfigures"/>
      </w:pPr>
      <w:r w:rsidRPr="00B626EC">
        <w:t>Note</w:t>
      </w:r>
      <w:r w:rsidR="00832522" w:rsidRPr="00B626EC">
        <w:t>s</w:t>
      </w:r>
      <w:r w:rsidR="008376EA" w:rsidRPr="00B626EC">
        <w:t>:</w:t>
      </w:r>
      <w:r w:rsidR="00832522" w:rsidRPr="00B626EC">
        <w:t xml:space="preserve"> </w:t>
      </w:r>
      <w:r w:rsidR="00DC2922">
        <w:t xml:space="preserve">(a) </w:t>
      </w:r>
      <w:r w:rsidR="00832522" w:rsidRPr="00B626EC">
        <w:t xml:space="preserve">the above remuneration bands apply to executives who are not employed under Part 3 of the PAA. The relevant remuneration band for an executive employed under Part 3 of the PAA corresponds to that which applies to an executive with the same </w:t>
      </w:r>
      <w:r w:rsidR="00E36B1F">
        <w:t>SES</w:t>
      </w:r>
      <w:r w:rsidR="00832522" w:rsidRPr="00B626EC">
        <w:t xml:space="preserve"> or Executive Officer classification, under the VPS Determination in </w:t>
      </w:r>
      <w:r w:rsidR="00D91596">
        <w:t>e</w:t>
      </w:r>
      <w:r w:rsidR="00832522" w:rsidRPr="00B626EC">
        <w:t xml:space="preserve">ffect at the time. </w:t>
      </w:r>
      <w:r w:rsidR="008376EA" w:rsidRPr="00B626EC">
        <w:t>(</w:t>
      </w:r>
      <w:r w:rsidR="00832522" w:rsidRPr="00B626EC">
        <w:t>b</w:t>
      </w:r>
      <w:r w:rsidR="008376EA" w:rsidRPr="00B626EC">
        <w:t xml:space="preserve">) </w:t>
      </w:r>
      <w:r w:rsidR="008376EA" w:rsidRPr="00BB46D2">
        <w:t xml:space="preserve">Roles with a work value of score of at least 21 points </w:t>
      </w:r>
      <w:r w:rsidR="00FD186A" w:rsidRPr="00BB46D2">
        <w:t xml:space="preserve">under the PEECF </w:t>
      </w:r>
      <w:r w:rsidR="008376EA" w:rsidRPr="00BB46D2">
        <w:t>must have a TRP no lower than $192,800 per annum</w:t>
      </w:r>
      <w:r w:rsidR="00FD186A" w:rsidRPr="00BB46D2">
        <w:t>.</w:t>
      </w:r>
    </w:p>
    <w:p w14:paraId="177C5C12" w14:textId="487E58A0" w:rsidR="002A03CB" w:rsidRDefault="00A35DF4" w:rsidP="00147BB8">
      <w:pPr>
        <w:pStyle w:val="Paragraph"/>
      </w:pPr>
      <w:r>
        <w:t>The Determination will not have an i</w:t>
      </w:r>
      <w:r w:rsidRPr="00ED46F7">
        <w:t>mmediate impact on the remuneration of individual executives</w:t>
      </w:r>
      <w:r>
        <w:t>, a</w:t>
      </w:r>
      <w:r w:rsidR="00CA32A2" w:rsidRPr="00ED46F7">
        <w:t xml:space="preserve">s </w:t>
      </w:r>
      <w:r w:rsidR="00394C2E">
        <w:t xml:space="preserve">initially </w:t>
      </w:r>
      <w:r w:rsidR="00CA32A2" w:rsidRPr="00ED46F7">
        <w:t>executives</w:t>
      </w:r>
      <w:r w:rsidR="0062518D" w:rsidRPr="00ED46F7">
        <w:t xml:space="preserve"> will </w:t>
      </w:r>
      <w:r w:rsidR="00394C2E">
        <w:t>b</w:t>
      </w:r>
      <w:r w:rsidR="0062518D" w:rsidRPr="00ED46F7">
        <w:t xml:space="preserve">e assigned to remuneration bands based on their </w:t>
      </w:r>
      <w:r>
        <w:t xml:space="preserve">existing </w:t>
      </w:r>
      <w:r w:rsidR="0062518D" w:rsidRPr="00ED46F7">
        <w:t>TRP</w:t>
      </w:r>
      <w:r w:rsidR="00F44050" w:rsidRPr="00ED46F7">
        <w:t>.</w:t>
      </w:r>
    </w:p>
    <w:p w14:paraId="25A9B58B" w14:textId="49BEBF3A" w:rsidR="00C66866" w:rsidRPr="002F70FB" w:rsidRDefault="00077424" w:rsidP="007B459E">
      <w:pPr>
        <w:pStyle w:val="Parabeforeabulletlist"/>
      </w:pPr>
      <w:r w:rsidRPr="002F70FB">
        <w:t>Th</w:t>
      </w:r>
      <w:r w:rsidR="008E3001" w:rsidRPr="002F70FB">
        <w:t>is</w:t>
      </w:r>
      <w:r w:rsidRPr="002F70FB">
        <w:t xml:space="preserve"> Determination may affect the remuneration of executives as their roles are assessed and classified using the PEECF.</w:t>
      </w:r>
      <w:r w:rsidR="00954AF6" w:rsidRPr="002F70FB">
        <w:t xml:space="preserve"> </w:t>
      </w:r>
      <w:r w:rsidR="00B16780">
        <w:t>T</w:t>
      </w:r>
      <w:r w:rsidR="006F7007" w:rsidRPr="002F70FB">
        <w:t>he</w:t>
      </w:r>
      <w:r w:rsidR="00B16780">
        <w:t xml:space="preserve"> updated</w:t>
      </w:r>
      <w:r w:rsidR="006F7007" w:rsidRPr="002F70FB">
        <w:t xml:space="preserve"> PEER Policy </w:t>
      </w:r>
      <w:r w:rsidR="00A137B2" w:rsidRPr="002F70FB">
        <w:t xml:space="preserve">requires public </w:t>
      </w:r>
      <w:r w:rsidR="00A137B2" w:rsidRPr="002F70FB">
        <w:lastRenderedPageBreak/>
        <w:t xml:space="preserve">entities to facilitate the VPSC undertaking and moderating the classification of executive positions </w:t>
      </w:r>
      <w:r w:rsidR="005B66FE" w:rsidRPr="002F70FB">
        <w:t>using the PEECF by the end of 2021</w:t>
      </w:r>
      <w:r w:rsidR="006269C6">
        <w:t>, subject to exceptional circumstances</w:t>
      </w:r>
      <w:r w:rsidR="005B66FE" w:rsidRPr="002F70FB">
        <w:t xml:space="preserve">. It also requires </w:t>
      </w:r>
      <w:r w:rsidR="00C66866" w:rsidRPr="002F70FB">
        <w:t xml:space="preserve">a work value assessment to be </w:t>
      </w:r>
      <w:r w:rsidR="00F653A7" w:rsidRPr="002F70FB">
        <w:t>undertaken, and for the relevant position to be classified accordingly,</w:t>
      </w:r>
      <w:r w:rsidR="00C66866" w:rsidRPr="002F70FB">
        <w:t xml:space="preserve"> prior to a </w:t>
      </w:r>
      <w:r w:rsidR="002B1732" w:rsidRPr="002F70FB">
        <w:t>prescribed</w:t>
      </w:r>
      <w:r w:rsidR="00C66866" w:rsidRPr="002F70FB">
        <w:t xml:space="preserve"> public </w:t>
      </w:r>
      <w:r w:rsidR="004761F6" w:rsidRPr="002F70FB">
        <w:t>entity:</w:t>
      </w:r>
    </w:p>
    <w:p w14:paraId="49812DE8" w14:textId="58C756EA" w:rsidR="004761F6" w:rsidRPr="002F70FB" w:rsidRDefault="00885FE5" w:rsidP="004761F6">
      <w:pPr>
        <w:pStyle w:val="VIRTBulletpoints"/>
      </w:pPr>
      <w:r w:rsidRPr="002F70FB">
        <w:t>c</w:t>
      </w:r>
      <w:r w:rsidR="004761F6" w:rsidRPr="002F70FB">
        <w:t>reating a new position</w:t>
      </w:r>
    </w:p>
    <w:p w14:paraId="71F9B892" w14:textId="217A1CB2" w:rsidR="004761F6" w:rsidRPr="002F70FB" w:rsidRDefault="00885FE5" w:rsidP="004761F6">
      <w:pPr>
        <w:pStyle w:val="VIRTBulletpoints"/>
      </w:pPr>
      <w:r w:rsidRPr="002F70FB">
        <w:t>r</w:t>
      </w:r>
      <w:r w:rsidR="004761F6" w:rsidRPr="002F70FB">
        <w:t>enewing an expiring contract</w:t>
      </w:r>
    </w:p>
    <w:p w14:paraId="4A62724A" w14:textId="7285BD0E" w:rsidR="004761F6" w:rsidRPr="002F70FB" w:rsidRDefault="00885FE5" w:rsidP="004761F6">
      <w:pPr>
        <w:pStyle w:val="VIRTBulletpoints"/>
      </w:pPr>
      <w:r w:rsidRPr="002F70FB">
        <w:t>m</w:t>
      </w:r>
      <w:r w:rsidR="004761F6" w:rsidRPr="002F70FB">
        <w:t>aking a remuneration adjustment (other than as a result of an annual adjustment</w:t>
      </w:r>
      <w:r w:rsidR="002F70FB" w:rsidRPr="002F70FB">
        <w:t xml:space="preserve"> determined by the Tribunal or government</w:t>
      </w:r>
      <w:r w:rsidR="004761F6" w:rsidRPr="002F70FB">
        <w:t>).</w:t>
      </w:r>
    </w:p>
    <w:p w14:paraId="6FEF2C80" w14:textId="107D3479" w:rsidR="002022D8" w:rsidRDefault="002A03CB" w:rsidP="00147BB8">
      <w:pPr>
        <w:pStyle w:val="Paragraph"/>
      </w:pPr>
      <w:r>
        <w:t>Under the VIRTIPS Act, th</w:t>
      </w:r>
      <w:r w:rsidR="00DE39AD">
        <w:t>is</w:t>
      </w:r>
      <w:r>
        <w:t xml:space="preserve"> Determination takes effect retrospectively from 20</w:t>
      </w:r>
      <w:r w:rsidR="00062518">
        <w:t> </w:t>
      </w:r>
      <w:r>
        <w:t>March</w:t>
      </w:r>
      <w:r w:rsidR="00062518">
        <w:t> </w:t>
      </w:r>
      <w:r>
        <w:t xml:space="preserve">2020. However, </w:t>
      </w:r>
      <w:r w:rsidR="00A03435">
        <w:t xml:space="preserve">the </w:t>
      </w:r>
      <w:r w:rsidR="006A704D">
        <w:t xml:space="preserve">requirement under the </w:t>
      </w:r>
      <w:r w:rsidR="008B40BB">
        <w:t xml:space="preserve">updated </w:t>
      </w:r>
      <w:r w:rsidR="006A704D">
        <w:t>PEER Policy that prescribed public entities</w:t>
      </w:r>
      <w:r w:rsidR="008A5022">
        <w:t xml:space="preserve"> comply with th</w:t>
      </w:r>
      <w:r w:rsidR="00DE39AD">
        <w:t>is</w:t>
      </w:r>
      <w:r w:rsidR="008A5022">
        <w:t xml:space="preserve"> Determination </w:t>
      </w:r>
      <w:r>
        <w:t>only</w:t>
      </w:r>
      <w:r w:rsidR="008A5022">
        <w:t xml:space="preserve"> take</w:t>
      </w:r>
      <w:r w:rsidR="007010B0">
        <w:t>s</w:t>
      </w:r>
      <w:r w:rsidR="008A5022">
        <w:t xml:space="preserve"> </w:t>
      </w:r>
      <w:r w:rsidR="004251D2">
        <w:t>e</w:t>
      </w:r>
      <w:r w:rsidR="008A5022">
        <w:t>ffect from the day that th</w:t>
      </w:r>
      <w:r w:rsidR="00DE39AD">
        <w:t>is</w:t>
      </w:r>
      <w:r w:rsidR="008A5022">
        <w:t xml:space="preserve"> Determination is made</w:t>
      </w:r>
      <w:r>
        <w:t>.</w:t>
      </w:r>
      <w:r w:rsidR="008A5022">
        <w:t xml:space="preserve"> </w:t>
      </w:r>
      <w:r>
        <w:t xml:space="preserve">For that reason, </w:t>
      </w:r>
      <w:r w:rsidR="00851E6D">
        <w:t>th</w:t>
      </w:r>
      <w:r w:rsidR="00C870A0">
        <w:t>is</w:t>
      </w:r>
      <w:r w:rsidR="00851E6D">
        <w:t xml:space="preserve"> Determination </w:t>
      </w:r>
      <w:r w:rsidR="006232B1">
        <w:t>does</w:t>
      </w:r>
      <w:r w:rsidR="00851E6D">
        <w:t xml:space="preserve"> not </w:t>
      </w:r>
      <w:r w:rsidR="00F16F2F">
        <w:t>give rise to any backpay requirements for prescribed public entities</w:t>
      </w:r>
      <w:r w:rsidR="009B4F0A">
        <w:t>.</w:t>
      </w:r>
      <w:r w:rsidR="00403ACF">
        <w:t xml:space="preserve"> </w:t>
      </w:r>
    </w:p>
    <w:p w14:paraId="5E00D63F" w14:textId="6B1BBBD4" w:rsidR="00F16F2F" w:rsidRPr="0041350A" w:rsidRDefault="00ED2164" w:rsidP="00071E95">
      <w:pPr>
        <w:pStyle w:val="VIRTHeading2"/>
      </w:pPr>
      <w:bookmarkStart w:id="219" w:name="_Toc59090158"/>
      <w:r>
        <w:t>7.5</w:t>
      </w:r>
      <w:bookmarkStart w:id="220" w:name="_Hlk58927190"/>
      <w:r w:rsidR="00B90941">
        <w:tab/>
      </w:r>
      <w:bookmarkEnd w:id="220"/>
      <w:r w:rsidR="00F16F2F">
        <w:t>Conclusion</w:t>
      </w:r>
      <w:bookmarkEnd w:id="219"/>
      <w:r w:rsidR="00F16F2F">
        <w:t xml:space="preserve"> </w:t>
      </w:r>
    </w:p>
    <w:p w14:paraId="389511FC" w14:textId="7B16B678" w:rsidR="003F761D" w:rsidRDefault="00A34B37" w:rsidP="00F16F2F">
      <w:pPr>
        <w:pStyle w:val="Paragraph"/>
      </w:pPr>
      <w:r>
        <w:t xml:space="preserve">This Statement of Reasons deals with </w:t>
      </w:r>
      <w:r w:rsidR="00ED2164">
        <w:t xml:space="preserve">the Tribunal’s first Determination of </w:t>
      </w:r>
      <w:r w:rsidR="006C0A58">
        <w:t xml:space="preserve">the remuneration bands for executives employed in prescribed public entities. Under the VIRTIPS Act, the Tribunal </w:t>
      </w:r>
      <w:r w:rsidR="00061D9E">
        <w:t xml:space="preserve">can adjust the values of the remuneration bands it has set annually, except when a Determination has been made under section </w:t>
      </w:r>
      <w:r w:rsidR="00064F8E">
        <w:t>19</w:t>
      </w:r>
      <w:r w:rsidR="00FC4EEF">
        <w:t> </w:t>
      </w:r>
      <w:r w:rsidR="00064F8E">
        <w:t xml:space="preserve">of the </w:t>
      </w:r>
      <w:r w:rsidR="00853366">
        <w:t>VIRTIPS Act in the preceding nine months (s20(2) of the VIRTIPS Act).</w:t>
      </w:r>
    </w:p>
    <w:p w14:paraId="3EA32312" w14:textId="36062D56" w:rsidR="00853366" w:rsidRDefault="00853366" w:rsidP="00F16F2F">
      <w:pPr>
        <w:pStyle w:val="Paragraph"/>
      </w:pPr>
      <w:r>
        <w:t>In making th</w:t>
      </w:r>
      <w:r w:rsidR="00DE39AD">
        <w:t>is</w:t>
      </w:r>
      <w:r>
        <w:t xml:space="preserve"> Determination, the Tribunal has comprehensively reviewed the roles of public entity executives</w:t>
      </w:r>
      <w:r w:rsidR="00E40ABC">
        <w:t xml:space="preserve"> and their existing remuneration arrangements, as well as relevant </w:t>
      </w:r>
      <w:r w:rsidR="004C7296">
        <w:t xml:space="preserve">policies and financial and labour market factors. This has included consideration of the labour market for public entity executives and </w:t>
      </w:r>
      <w:r w:rsidR="006A7E04">
        <w:t>the appropriateness of basing remuneration bands on those made for VPS executives</w:t>
      </w:r>
      <w:r w:rsidR="000170F2">
        <w:t xml:space="preserve"> </w:t>
      </w:r>
      <w:r w:rsidR="000170F2" w:rsidRPr="00E801D5">
        <w:t>with similar work value scores</w:t>
      </w:r>
      <w:r w:rsidR="006A7E04">
        <w:t>.</w:t>
      </w:r>
      <w:r w:rsidR="004C7296">
        <w:t xml:space="preserve"> </w:t>
      </w:r>
    </w:p>
    <w:p w14:paraId="277F2632" w14:textId="79F24C9C" w:rsidR="001D4F13" w:rsidRDefault="001D4F13" w:rsidP="001D4F13">
      <w:pPr>
        <w:pStyle w:val="Paragraph"/>
      </w:pPr>
      <w:r>
        <w:t xml:space="preserve">The Tribunal has also taken into account the need for the executive remuneration framework to support fair remuneration outcomes for executives and to attract and retain executive talent to public entities. </w:t>
      </w:r>
    </w:p>
    <w:p w14:paraId="53E90E06" w14:textId="423385E3" w:rsidR="001D4F13" w:rsidRDefault="001D4F13" w:rsidP="001D4F13">
      <w:pPr>
        <w:pStyle w:val="Paragraph"/>
      </w:pPr>
      <w:r>
        <w:t>The Tribunal has been assisted by the many submissions it received in relation to the proposed Determination for executives in prescribed public entities, including the responses to the public entity executive questionnaire</w:t>
      </w:r>
      <w:r w:rsidR="00FF090B">
        <w:t xml:space="preserve"> and participation of public </w:t>
      </w:r>
      <w:r w:rsidR="00BD0EDD">
        <w:t>entities in round tables</w:t>
      </w:r>
      <w:r>
        <w:t xml:space="preserve">. </w:t>
      </w:r>
    </w:p>
    <w:p w14:paraId="70AE215F" w14:textId="77777777" w:rsidR="001D4F13" w:rsidRDefault="001D4F13" w:rsidP="001D4F13">
      <w:pPr>
        <w:pStyle w:val="Paragraph"/>
      </w:pPr>
      <w:r>
        <w:lastRenderedPageBreak/>
        <w:t xml:space="preserve">The resultant Determination for executives employed in </w:t>
      </w:r>
      <w:r w:rsidR="007D3174">
        <w:t xml:space="preserve">prescribed </w:t>
      </w:r>
      <w:r>
        <w:t xml:space="preserve">public </w:t>
      </w:r>
      <w:r w:rsidR="007D3174">
        <w:t>entities</w:t>
      </w:r>
      <w:r>
        <w:t xml:space="preserve"> takes effect from 20 March 2020 pursuant to section 25 of the VIRTIPS Act.</w:t>
      </w:r>
    </w:p>
    <w:p w14:paraId="7E477D3A" w14:textId="77777777" w:rsidR="007D21E8" w:rsidRDefault="007D21E8" w:rsidP="001D4F13">
      <w:pPr>
        <w:pStyle w:val="Paragraph"/>
      </w:pPr>
    </w:p>
    <w:p w14:paraId="6FB50A0E" w14:textId="2B412C26" w:rsidR="001D4F13" w:rsidRPr="003F761D" w:rsidRDefault="001D4F13" w:rsidP="001D4F13">
      <w:pPr>
        <w:pStyle w:val="Paragraph"/>
        <w:sectPr w:rsidR="001D4F13" w:rsidRPr="003F761D" w:rsidSect="00024EA8">
          <w:type w:val="oddPage"/>
          <w:pgSz w:w="11900" w:h="16840"/>
          <w:pgMar w:top="1701" w:right="1701" w:bottom="1559" w:left="1701" w:header="709" w:footer="709" w:gutter="0"/>
          <w:cols w:space="708"/>
          <w:titlePg/>
          <w:docGrid w:linePitch="272"/>
        </w:sectPr>
      </w:pPr>
    </w:p>
    <w:p w14:paraId="05D3C30B" w14:textId="2FC4AE88" w:rsidR="00F615CD" w:rsidRDefault="00F615CD" w:rsidP="0084116B">
      <w:pPr>
        <w:pStyle w:val="Chapterheading"/>
      </w:pPr>
      <w:bookmarkStart w:id="221" w:name="_Toc35006424"/>
      <w:bookmarkStart w:id="222" w:name="_Toc59090159"/>
      <w:r>
        <w:lastRenderedPageBreak/>
        <w:t>Reference list</w:t>
      </w:r>
      <w:r>
        <w:br/>
      </w:r>
      <w:r w:rsidRPr="00544C50">
        <w:rPr>
          <w:noProof/>
        </w:rPr>
        <w:drawing>
          <wp:inline distT="0" distB="0" distL="0" distR="0" wp14:anchorId="36EB3970" wp14:editId="0989B5CD">
            <wp:extent cx="2218055" cy="2546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221"/>
      <w:bookmarkEnd w:id="222"/>
    </w:p>
    <w:p w14:paraId="2509831F" w14:textId="14BDCBDA" w:rsidR="00D93097" w:rsidRPr="004769E3" w:rsidRDefault="00D93097" w:rsidP="00E413CD">
      <w:pPr>
        <w:spacing w:before="180"/>
        <w:rPr>
          <w:rFonts w:ascii="Calibri Light" w:hAnsi="Calibri Light" w:cs="Calibri Light"/>
          <w:color w:val="4D4D4D" w:themeColor="accent6"/>
          <w:sz w:val="26"/>
          <w:szCs w:val="26"/>
        </w:rPr>
      </w:pPr>
      <w:r w:rsidRPr="004769E3">
        <w:rPr>
          <w:rFonts w:ascii="Calibri Light" w:hAnsi="Calibri Light" w:cs="Calibri Light"/>
          <w:color w:val="4D4D4D" w:themeColor="accent6"/>
          <w:sz w:val="26"/>
          <w:szCs w:val="26"/>
        </w:rPr>
        <w:t xml:space="preserve">Australian Bureau of Statistics. </w:t>
      </w:r>
      <w:r w:rsidRPr="004769E3">
        <w:rPr>
          <w:rFonts w:ascii="Calibri Light" w:hAnsi="Calibri Light" w:cs="Calibri Light"/>
          <w:i/>
          <w:color w:val="4D4D4D" w:themeColor="accent6"/>
          <w:sz w:val="26"/>
          <w:szCs w:val="26"/>
        </w:rPr>
        <w:t>Australian Demographic Statistics.</w:t>
      </w:r>
      <w:r w:rsidR="00D14845" w:rsidRPr="004769E3">
        <w:rPr>
          <w:rFonts w:ascii="Calibri Light" w:hAnsi="Calibri Light" w:cs="Calibri Light"/>
          <w:color w:val="4D4D4D" w:themeColor="accent6"/>
          <w:sz w:val="26"/>
          <w:szCs w:val="26"/>
        </w:rPr>
        <w:br/>
      </w:r>
      <w:r w:rsidRPr="004769E3">
        <w:rPr>
          <w:rFonts w:ascii="Calibri Light" w:hAnsi="Calibri Light" w:cs="Calibri Light"/>
          <w:color w:val="4D4D4D" w:themeColor="accent6"/>
          <w:sz w:val="26"/>
          <w:szCs w:val="26"/>
        </w:rPr>
        <w:t>cat</w:t>
      </w:r>
      <w:r w:rsidR="00D14845" w:rsidRPr="004769E3">
        <w:rPr>
          <w:rFonts w:ascii="Calibri Light" w:hAnsi="Calibri Light" w:cs="Calibri Light"/>
          <w:color w:val="4D4D4D" w:themeColor="accent6"/>
          <w:sz w:val="26"/>
          <w:szCs w:val="26"/>
        </w:rPr>
        <w:t>.</w:t>
      </w:r>
      <w:r w:rsidRPr="004769E3">
        <w:rPr>
          <w:rFonts w:ascii="Calibri Light" w:hAnsi="Calibri Light" w:cs="Calibri Light"/>
          <w:color w:val="4D4D4D" w:themeColor="accent6"/>
          <w:sz w:val="26"/>
          <w:szCs w:val="26"/>
        </w:rPr>
        <w:t xml:space="preserve"> no. 3101.0. </w:t>
      </w:r>
      <w:r w:rsidR="007504DF">
        <w:rPr>
          <w:rFonts w:ascii="Calibri Light" w:hAnsi="Calibri Light" w:cs="Calibri Light"/>
          <w:color w:val="4D4D4D" w:themeColor="accent6"/>
          <w:sz w:val="26"/>
          <w:szCs w:val="26"/>
        </w:rPr>
        <w:t>March 2020</w:t>
      </w:r>
      <w:r w:rsidRPr="004769E3">
        <w:rPr>
          <w:rFonts w:ascii="Calibri Light" w:hAnsi="Calibri Light" w:cs="Calibri Light"/>
          <w:color w:val="4D4D4D" w:themeColor="accent6"/>
          <w:sz w:val="26"/>
          <w:szCs w:val="26"/>
        </w:rPr>
        <w:t xml:space="preserve">. </w:t>
      </w:r>
    </w:p>
    <w:p w14:paraId="78F80490" w14:textId="75200272" w:rsidR="00D93097" w:rsidRPr="007504DF" w:rsidRDefault="00D93097" w:rsidP="00E413CD">
      <w:pPr>
        <w:spacing w:before="180"/>
        <w:rPr>
          <w:rFonts w:ascii="Calibri Light" w:hAnsi="Calibri Light" w:cs="Calibri Light"/>
          <w:color w:val="4D4D4D" w:themeColor="accent6"/>
          <w:sz w:val="26"/>
          <w:szCs w:val="26"/>
        </w:rPr>
      </w:pPr>
      <w:r w:rsidRPr="007504DF">
        <w:rPr>
          <w:rFonts w:ascii="Calibri Light" w:hAnsi="Calibri Light" w:cs="Calibri Light"/>
          <w:color w:val="4D4D4D" w:themeColor="accent6"/>
          <w:sz w:val="26"/>
          <w:szCs w:val="26"/>
        </w:rPr>
        <w:t xml:space="preserve">———. </w:t>
      </w:r>
      <w:r w:rsidRPr="007504DF">
        <w:rPr>
          <w:rFonts w:ascii="Calibri Light" w:hAnsi="Calibri Light" w:cs="Calibri Light"/>
          <w:i/>
          <w:color w:val="4D4D4D" w:themeColor="accent6"/>
          <w:sz w:val="26"/>
          <w:szCs w:val="26"/>
        </w:rPr>
        <w:t xml:space="preserve">Average Weekly Earnings, Australia. </w:t>
      </w:r>
      <w:r w:rsidRPr="007504DF">
        <w:rPr>
          <w:rFonts w:ascii="Calibri Light" w:hAnsi="Calibri Light" w:cs="Calibri Light"/>
          <w:color w:val="4D4D4D" w:themeColor="accent6"/>
          <w:sz w:val="26"/>
          <w:szCs w:val="26"/>
        </w:rPr>
        <w:t>cat</w:t>
      </w:r>
      <w:r w:rsidR="00604F20" w:rsidRPr="007504DF">
        <w:rPr>
          <w:rFonts w:ascii="Calibri Light" w:hAnsi="Calibri Light" w:cs="Calibri Light"/>
          <w:color w:val="4D4D4D" w:themeColor="accent6"/>
          <w:sz w:val="26"/>
          <w:szCs w:val="26"/>
        </w:rPr>
        <w:t>.</w:t>
      </w:r>
      <w:r w:rsidRPr="007504DF">
        <w:rPr>
          <w:rFonts w:ascii="Calibri Light" w:hAnsi="Calibri Light" w:cs="Calibri Light"/>
          <w:color w:val="4D4D4D" w:themeColor="accent6"/>
          <w:sz w:val="26"/>
          <w:szCs w:val="26"/>
        </w:rPr>
        <w:t xml:space="preserve"> no. 6302.0. </w:t>
      </w:r>
      <w:r w:rsidR="007727D1" w:rsidRPr="007504DF">
        <w:rPr>
          <w:rFonts w:ascii="Calibri Light" w:hAnsi="Calibri Light" w:cs="Calibri Light"/>
          <w:color w:val="4D4D4D" w:themeColor="accent6"/>
          <w:sz w:val="26"/>
          <w:szCs w:val="26"/>
        </w:rPr>
        <w:t>May</w:t>
      </w:r>
      <w:r w:rsidRPr="007504DF">
        <w:rPr>
          <w:rFonts w:ascii="Calibri Light" w:hAnsi="Calibri Light" w:cs="Calibri Light"/>
          <w:color w:val="4D4D4D" w:themeColor="accent6"/>
          <w:sz w:val="26"/>
          <w:szCs w:val="26"/>
        </w:rPr>
        <w:t xml:space="preserve"> 20</w:t>
      </w:r>
      <w:r w:rsidR="007504DF" w:rsidRPr="007504DF">
        <w:rPr>
          <w:rFonts w:ascii="Calibri Light" w:hAnsi="Calibri Light" w:cs="Calibri Light"/>
          <w:color w:val="4D4D4D" w:themeColor="accent6"/>
          <w:sz w:val="26"/>
          <w:szCs w:val="26"/>
        </w:rPr>
        <w:t>20</w:t>
      </w:r>
      <w:r w:rsidRPr="007504DF">
        <w:rPr>
          <w:rFonts w:ascii="Calibri Light" w:hAnsi="Calibri Light" w:cs="Calibri Light"/>
          <w:color w:val="4D4D4D" w:themeColor="accent6"/>
          <w:sz w:val="26"/>
          <w:szCs w:val="26"/>
        </w:rPr>
        <w:t>.</w:t>
      </w:r>
    </w:p>
    <w:p w14:paraId="5DD41361" w14:textId="3E98EF8D" w:rsidR="00D93097" w:rsidRPr="007504DF" w:rsidRDefault="00D93097" w:rsidP="00E413CD">
      <w:pPr>
        <w:spacing w:before="180"/>
        <w:rPr>
          <w:rFonts w:ascii="Calibri Light" w:hAnsi="Calibri Light" w:cs="Calibri Light"/>
          <w:color w:val="4D4D4D" w:themeColor="accent6"/>
          <w:sz w:val="26"/>
          <w:szCs w:val="26"/>
        </w:rPr>
      </w:pPr>
      <w:r w:rsidRPr="007504DF">
        <w:rPr>
          <w:rFonts w:ascii="Calibri Light" w:hAnsi="Calibri Light" w:cs="Calibri Light"/>
          <w:color w:val="4D4D4D" w:themeColor="accent6"/>
          <w:sz w:val="26"/>
          <w:szCs w:val="26"/>
        </w:rPr>
        <w:t xml:space="preserve">———. </w:t>
      </w:r>
      <w:r w:rsidRPr="007504DF">
        <w:rPr>
          <w:rFonts w:ascii="Calibri Light" w:hAnsi="Calibri Light" w:cs="Calibri Light"/>
          <w:i/>
          <w:color w:val="4D4D4D" w:themeColor="accent6"/>
          <w:sz w:val="26"/>
          <w:szCs w:val="26"/>
        </w:rPr>
        <w:t xml:space="preserve">Consumer Price Index. </w:t>
      </w:r>
      <w:r w:rsidRPr="007504DF">
        <w:rPr>
          <w:rFonts w:ascii="Calibri Light" w:hAnsi="Calibri Light" w:cs="Calibri Light"/>
          <w:color w:val="4D4D4D" w:themeColor="accent6"/>
          <w:sz w:val="26"/>
          <w:szCs w:val="26"/>
        </w:rPr>
        <w:t>cat</w:t>
      </w:r>
      <w:r w:rsidR="00604F20" w:rsidRPr="007504DF">
        <w:rPr>
          <w:rFonts w:ascii="Calibri Light" w:hAnsi="Calibri Light" w:cs="Calibri Light"/>
          <w:color w:val="4D4D4D" w:themeColor="accent6"/>
          <w:sz w:val="26"/>
          <w:szCs w:val="26"/>
        </w:rPr>
        <w:t>.</w:t>
      </w:r>
      <w:r w:rsidRPr="007504DF">
        <w:rPr>
          <w:rFonts w:ascii="Calibri Light" w:hAnsi="Calibri Light" w:cs="Calibri Light"/>
          <w:color w:val="4D4D4D" w:themeColor="accent6"/>
          <w:sz w:val="26"/>
          <w:szCs w:val="26"/>
        </w:rPr>
        <w:t xml:space="preserve"> no. 6401.0. June 20</w:t>
      </w:r>
      <w:r w:rsidR="007504DF" w:rsidRPr="007504DF">
        <w:rPr>
          <w:rFonts w:ascii="Calibri Light" w:hAnsi="Calibri Light" w:cs="Calibri Light"/>
          <w:color w:val="4D4D4D" w:themeColor="accent6"/>
          <w:sz w:val="26"/>
          <w:szCs w:val="26"/>
        </w:rPr>
        <w:t>20</w:t>
      </w:r>
      <w:r w:rsidRPr="007504DF">
        <w:rPr>
          <w:rFonts w:ascii="Calibri Light" w:hAnsi="Calibri Light" w:cs="Calibri Light"/>
          <w:color w:val="4D4D4D" w:themeColor="accent6"/>
          <w:sz w:val="26"/>
          <w:szCs w:val="26"/>
        </w:rPr>
        <w:t xml:space="preserve">. </w:t>
      </w:r>
    </w:p>
    <w:p w14:paraId="493285DB" w14:textId="5FD7D96D" w:rsidR="00D93097" w:rsidRPr="007504DF" w:rsidRDefault="00D93097" w:rsidP="00E413CD">
      <w:pPr>
        <w:spacing w:before="180"/>
        <w:rPr>
          <w:rFonts w:ascii="Calibri Light" w:hAnsi="Calibri Light" w:cs="Calibri Light"/>
          <w:i/>
          <w:color w:val="4D4D4D" w:themeColor="accent6"/>
          <w:sz w:val="26"/>
          <w:szCs w:val="26"/>
        </w:rPr>
      </w:pPr>
      <w:r w:rsidRPr="007504DF">
        <w:rPr>
          <w:rFonts w:ascii="Calibri Light" w:hAnsi="Calibri Light" w:cs="Calibri Light"/>
          <w:color w:val="4D4D4D" w:themeColor="accent6"/>
          <w:sz w:val="26"/>
          <w:szCs w:val="26"/>
        </w:rPr>
        <w:t xml:space="preserve">———. </w:t>
      </w:r>
      <w:r w:rsidRPr="007504DF">
        <w:rPr>
          <w:rFonts w:ascii="Calibri Light" w:hAnsi="Calibri Light" w:cs="Calibri Light"/>
          <w:i/>
          <w:color w:val="4D4D4D" w:themeColor="accent6"/>
          <w:sz w:val="26"/>
          <w:szCs w:val="26"/>
        </w:rPr>
        <w:t>Participation, Job Search and Mobility</w:t>
      </w:r>
      <w:r w:rsidR="00D14845" w:rsidRPr="007504DF">
        <w:rPr>
          <w:rFonts w:ascii="Calibri Light" w:hAnsi="Calibri Light" w:cs="Calibri Light"/>
          <w:i/>
          <w:color w:val="4D4D4D" w:themeColor="accent6"/>
          <w:sz w:val="26"/>
          <w:szCs w:val="26"/>
        </w:rPr>
        <w:t>.</w:t>
      </w:r>
      <w:r w:rsidR="00D14845" w:rsidRPr="007504DF">
        <w:rPr>
          <w:rFonts w:ascii="Calibri Light" w:hAnsi="Calibri Light" w:cs="Calibri Light"/>
          <w:color w:val="4D4D4D" w:themeColor="accent6"/>
          <w:sz w:val="26"/>
          <w:szCs w:val="26"/>
        </w:rPr>
        <w:t xml:space="preserve"> </w:t>
      </w:r>
      <w:r w:rsidRPr="007504DF">
        <w:rPr>
          <w:rFonts w:ascii="Calibri Light" w:hAnsi="Calibri Light" w:cs="Calibri Light"/>
          <w:color w:val="4D4D4D" w:themeColor="accent6"/>
          <w:sz w:val="26"/>
          <w:szCs w:val="26"/>
        </w:rPr>
        <w:t>cat. no. 6226.0</w:t>
      </w:r>
      <w:r w:rsidR="00D14845" w:rsidRPr="007504DF">
        <w:rPr>
          <w:rFonts w:ascii="Calibri Light" w:hAnsi="Calibri Light" w:cs="Calibri Light"/>
          <w:color w:val="4D4D4D" w:themeColor="accent6"/>
          <w:sz w:val="26"/>
          <w:szCs w:val="26"/>
        </w:rPr>
        <w:t>. February</w:t>
      </w:r>
      <w:r w:rsidRPr="007504DF">
        <w:rPr>
          <w:rFonts w:ascii="Calibri Light" w:hAnsi="Calibri Light" w:cs="Calibri Light"/>
          <w:color w:val="4D4D4D" w:themeColor="accent6"/>
          <w:sz w:val="26"/>
          <w:szCs w:val="26"/>
        </w:rPr>
        <w:t xml:space="preserve"> 20</w:t>
      </w:r>
      <w:r w:rsidR="007504DF" w:rsidRPr="007504DF">
        <w:rPr>
          <w:rFonts w:ascii="Calibri Light" w:hAnsi="Calibri Light" w:cs="Calibri Light"/>
          <w:color w:val="4D4D4D" w:themeColor="accent6"/>
          <w:sz w:val="26"/>
          <w:szCs w:val="26"/>
        </w:rPr>
        <w:t>20</w:t>
      </w:r>
      <w:r w:rsidRPr="007504DF">
        <w:rPr>
          <w:rFonts w:ascii="Calibri Light" w:hAnsi="Calibri Light" w:cs="Calibri Light"/>
          <w:i/>
          <w:iCs/>
          <w:color w:val="4D4D4D" w:themeColor="accent6"/>
          <w:sz w:val="26"/>
          <w:szCs w:val="26"/>
        </w:rPr>
        <w:t>.</w:t>
      </w:r>
    </w:p>
    <w:p w14:paraId="2BF84EE0" w14:textId="2EB59DA1" w:rsidR="00D93097" w:rsidRDefault="00D93097" w:rsidP="00E413CD">
      <w:pPr>
        <w:spacing w:before="180"/>
        <w:rPr>
          <w:rFonts w:ascii="Calibri Light" w:hAnsi="Calibri Light" w:cs="Calibri Light"/>
          <w:color w:val="4D4D4D" w:themeColor="accent6"/>
          <w:sz w:val="26"/>
          <w:szCs w:val="26"/>
        </w:rPr>
      </w:pPr>
      <w:r w:rsidRPr="00B33CF6">
        <w:rPr>
          <w:rFonts w:ascii="Calibri Light" w:hAnsi="Calibri Light" w:cs="Calibri Light"/>
          <w:color w:val="4D4D4D" w:themeColor="accent6"/>
          <w:sz w:val="26"/>
          <w:szCs w:val="26"/>
        </w:rPr>
        <w:t xml:space="preserve">———. </w:t>
      </w:r>
      <w:r w:rsidRPr="00B33CF6">
        <w:rPr>
          <w:rFonts w:ascii="Calibri Light" w:hAnsi="Calibri Light" w:cs="Calibri Light"/>
          <w:i/>
          <w:color w:val="4D4D4D" w:themeColor="accent6"/>
          <w:sz w:val="26"/>
          <w:szCs w:val="26"/>
        </w:rPr>
        <w:t xml:space="preserve">Wage Price Index. </w:t>
      </w:r>
      <w:r w:rsidRPr="00B33CF6">
        <w:rPr>
          <w:rFonts w:ascii="Calibri Light" w:hAnsi="Calibri Light" w:cs="Calibri Light"/>
          <w:color w:val="4D4D4D" w:themeColor="accent6"/>
          <w:sz w:val="26"/>
          <w:szCs w:val="26"/>
        </w:rPr>
        <w:t>cat</w:t>
      </w:r>
      <w:r w:rsidR="00604F20" w:rsidRPr="00B33CF6">
        <w:rPr>
          <w:rFonts w:ascii="Calibri Light" w:hAnsi="Calibri Light" w:cs="Calibri Light"/>
          <w:color w:val="4D4D4D" w:themeColor="accent6"/>
          <w:sz w:val="26"/>
          <w:szCs w:val="26"/>
        </w:rPr>
        <w:t>.</w:t>
      </w:r>
      <w:r w:rsidRPr="00B33CF6">
        <w:rPr>
          <w:rFonts w:ascii="Calibri Light" w:hAnsi="Calibri Light" w:cs="Calibri Light"/>
          <w:color w:val="4D4D4D" w:themeColor="accent6"/>
          <w:sz w:val="26"/>
          <w:szCs w:val="26"/>
        </w:rPr>
        <w:t xml:space="preserve"> no. 6345.0. June 20</w:t>
      </w:r>
      <w:r w:rsidR="00B33CF6" w:rsidRPr="00B33CF6">
        <w:rPr>
          <w:rFonts w:ascii="Calibri Light" w:hAnsi="Calibri Light" w:cs="Calibri Light"/>
          <w:color w:val="4D4D4D" w:themeColor="accent6"/>
          <w:sz w:val="26"/>
          <w:szCs w:val="26"/>
        </w:rPr>
        <w:t>20</w:t>
      </w:r>
      <w:r w:rsidRPr="00B33CF6">
        <w:rPr>
          <w:rFonts w:ascii="Calibri Light" w:hAnsi="Calibri Light" w:cs="Calibri Light"/>
          <w:color w:val="4D4D4D" w:themeColor="accent6"/>
          <w:sz w:val="26"/>
          <w:szCs w:val="26"/>
        </w:rPr>
        <w:t>.</w:t>
      </w:r>
    </w:p>
    <w:p w14:paraId="75E87F0B" w14:textId="2DE0B839" w:rsidR="00F16B5A" w:rsidRPr="00DE74EA" w:rsidRDefault="00F16B5A" w:rsidP="00F16B5A">
      <w:pPr>
        <w:spacing w:before="180"/>
        <w:ind w:left="720" w:hanging="720"/>
        <w:rPr>
          <w:rFonts w:ascii="Calibri Light" w:hAnsi="Calibri Light" w:cs="Calibri Light"/>
          <w:color w:val="4D4D4D" w:themeColor="accent6"/>
          <w:sz w:val="26"/>
          <w:szCs w:val="26"/>
        </w:rPr>
      </w:pPr>
      <w:r w:rsidRPr="00DE74EA">
        <w:rPr>
          <w:rFonts w:ascii="Calibri Light" w:hAnsi="Calibri Light" w:cs="Calibri Light"/>
          <w:color w:val="4D4D4D" w:themeColor="accent6"/>
          <w:sz w:val="26"/>
          <w:szCs w:val="26"/>
        </w:rPr>
        <w:t>Department of Treasury and Finance</w:t>
      </w:r>
      <w:r w:rsidR="00FF1BA8">
        <w:rPr>
          <w:rFonts w:ascii="Calibri Light" w:hAnsi="Calibri Light" w:cs="Calibri Light"/>
          <w:color w:val="4D4D4D" w:themeColor="accent6"/>
          <w:sz w:val="26"/>
          <w:szCs w:val="26"/>
        </w:rPr>
        <w:t>.</w:t>
      </w:r>
      <w:r w:rsidRPr="00DE74EA">
        <w:rPr>
          <w:rFonts w:ascii="Calibri Light" w:hAnsi="Calibri Light" w:cs="Calibri Light"/>
          <w:color w:val="4D4D4D" w:themeColor="accent6"/>
          <w:sz w:val="26"/>
          <w:szCs w:val="26"/>
        </w:rPr>
        <w:t xml:space="preserve"> </w:t>
      </w:r>
      <w:r w:rsidR="00DE74EA" w:rsidRPr="00DE74EA">
        <w:rPr>
          <w:rFonts w:ascii="Calibri Light" w:hAnsi="Calibri Light" w:cs="Calibri Light"/>
          <w:i/>
          <w:iCs/>
          <w:color w:val="4D4D4D" w:themeColor="accent6"/>
          <w:sz w:val="26"/>
          <w:szCs w:val="26"/>
        </w:rPr>
        <w:t xml:space="preserve">Victorian Budget 2015/16. </w:t>
      </w:r>
      <w:r w:rsidR="00DE74EA" w:rsidRPr="00DE74EA">
        <w:rPr>
          <w:rFonts w:ascii="Calibri Light" w:hAnsi="Calibri Light" w:cs="Calibri Light"/>
          <w:color w:val="4D4D4D" w:themeColor="accent6"/>
          <w:sz w:val="26"/>
          <w:szCs w:val="26"/>
        </w:rPr>
        <w:t>State Government of Victoria: Melbourne, Victoria, May 2015</w:t>
      </w:r>
      <w:r w:rsidR="00585D34">
        <w:rPr>
          <w:rFonts w:ascii="Calibri Light" w:hAnsi="Calibri Light" w:cs="Calibri Light"/>
          <w:color w:val="4D4D4D" w:themeColor="accent6"/>
          <w:sz w:val="26"/>
          <w:szCs w:val="26"/>
        </w:rPr>
        <w:t>.</w:t>
      </w:r>
    </w:p>
    <w:p w14:paraId="086CF026" w14:textId="25B06515" w:rsidR="002562FC" w:rsidRPr="00DE74EA" w:rsidRDefault="00F16B5A" w:rsidP="00F16B5A">
      <w:pPr>
        <w:spacing w:before="180"/>
        <w:ind w:left="720" w:hanging="720"/>
        <w:rPr>
          <w:rFonts w:ascii="Calibri Light" w:hAnsi="Calibri Light" w:cs="Calibri Light"/>
          <w:color w:val="4D4D4D" w:themeColor="accent6"/>
          <w:sz w:val="26"/>
          <w:szCs w:val="26"/>
        </w:rPr>
      </w:pPr>
      <w:r w:rsidRPr="00DE74EA">
        <w:rPr>
          <w:rFonts w:ascii="Calibri Light" w:hAnsi="Calibri Light" w:cs="Calibri Light"/>
          <w:color w:val="4D4D4D" w:themeColor="accent6"/>
          <w:sz w:val="26"/>
          <w:szCs w:val="26"/>
        </w:rPr>
        <w:t xml:space="preserve">———. </w:t>
      </w:r>
      <w:r w:rsidRPr="00CA5644">
        <w:rPr>
          <w:rFonts w:ascii="Calibri Light" w:hAnsi="Calibri Light" w:cs="Calibri Light"/>
          <w:i/>
          <w:iCs/>
          <w:color w:val="4D4D4D" w:themeColor="accent6"/>
          <w:sz w:val="26"/>
          <w:szCs w:val="26"/>
        </w:rPr>
        <w:t>Victorian Budget 20</w:t>
      </w:r>
      <w:r w:rsidR="00DE74EA" w:rsidRPr="00CA5644">
        <w:rPr>
          <w:rFonts w:ascii="Calibri Light" w:hAnsi="Calibri Light" w:cs="Calibri Light"/>
          <w:i/>
          <w:iCs/>
          <w:color w:val="4D4D4D" w:themeColor="accent6"/>
          <w:sz w:val="26"/>
          <w:szCs w:val="26"/>
        </w:rPr>
        <w:t>20</w:t>
      </w:r>
      <w:r w:rsidRPr="00CA5644">
        <w:rPr>
          <w:rFonts w:ascii="Calibri Light" w:hAnsi="Calibri Light" w:cs="Calibri Light"/>
          <w:i/>
          <w:iCs/>
          <w:color w:val="4D4D4D" w:themeColor="accent6"/>
          <w:sz w:val="26"/>
          <w:szCs w:val="26"/>
        </w:rPr>
        <w:t>/2</w:t>
      </w:r>
      <w:r w:rsidR="00DE74EA" w:rsidRPr="00CA5644">
        <w:rPr>
          <w:rFonts w:ascii="Calibri Light" w:hAnsi="Calibri Light" w:cs="Calibri Light"/>
          <w:i/>
          <w:iCs/>
          <w:color w:val="4D4D4D" w:themeColor="accent6"/>
          <w:sz w:val="26"/>
          <w:szCs w:val="26"/>
        </w:rPr>
        <w:t>1</w:t>
      </w:r>
      <w:r w:rsidRPr="00DE74EA">
        <w:rPr>
          <w:rFonts w:ascii="Calibri Light" w:hAnsi="Calibri Light" w:cs="Calibri Light"/>
          <w:color w:val="4D4D4D" w:themeColor="accent6"/>
          <w:sz w:val="26"/>
          <w:szCs w:val="26"/>
        </w:rPr>
        <w:t xml:space="preserve">. State Government of Victoria: Melbourne, Victoria, </w:t>
      </w:r>
      <w:r w:rsidR="00DE74EA" w:rsidRPr="00DE74EA">
        <w:rPr>
          <w:rFonts w:ascii="Calibri Light" w:hAnsi="Calibri Light" w:cs="Calibri Light"/>
          <w:color w:val="4D4D4D" w:themeColor="accent6"/>
          <w:sz w:val="26"/>
          <w:szCs w:val="26"/>
        </w:rPr>
        <w:t>November</w:t>
      </w:r>
      <w:r w:rsidRPr="00DE74EA">
        <w:rPr>
          <w:rFonts w:ascii="Calibri Light" w:hAnsi="Calibri Light" w:cs="Calibri Light"/>
          <w:color w:val="4D4D4D" w:themeColor="accent6"/>
          <w:sz w:val="26"/>
          <w:szCs w:val="26"/>
        </w:rPr>
        <w:t xml:space="preserve"> 20</w:t>
      </w:r>
      <w:r w:rsidR="00DE74EA" w:rsidRPr="00DE74EA">
        <w:rPr>
          <w:rFonts w:ascii="Calibri Light" w:hAnsi="Calibri Light" w:cs="Calibri Light"/>
          <w:color w:val="4D4D4D" w:themeColor="accent6"/>
          <w:sz w:val="26"/>
          <w:szCs w:val="26"/>
        </w:rPr>
        <w:t>20</w:t>
      </w:r>
      <w:r w:rsidRPr="00DE74EA">
        <w:rPr>
          <w:rFonts w:ascii="Calibri Light" w:hAnsi="Calibri Light" w:cs="Calibri Light"/>
          <w:color w:val="4D4D4D" w:themeColor="accent6"/>
          <w:sz w:val="26"/>
          <w:szCs w:val="26"/>
        </w:rPr>
        <w:t>.</w:t>
      </w:r>
    </w:p>
    <w:p w14:paraId="7390965A" w14:textId="7E0A9CBD" w:rsidR="00D93097" w:rsidRDefault="00CF6D0D" w:rsidP="00585D34">
      <w:pPr>
        <w:spacing w:before="180"/>
        <w:ind w:left="720" w:hanging="720"/>
        <w:rPr>
          <w:rFonts w:ascii="Calibri Light" w:hAnsi="Calibri Light" w:cs="Calibri Light"/>
          <w:color w:val="4D4D4D" w:themeColor="accent6"/>
          <w:sz w:val="26"/>
          <w:szCs w:val="26"/>
        </w:rPr>
      </w:pPr>
      <w:r w:rsidRPr="00CF6D0D">
        <w:rPr>
          <w:rFonts w:ascii="Calibri Light" w:hAnsi="Calibri Light" w:cs="Calibri Light"/>
          <w:color w:val="4D4D4D" w:themeColor="accent6"/>
          <w:sz w:val="26"/>
          <w:szCs w:val="26"/>
        </w:rPr>
        <w:t>George, Rebecca</w:t>
      </w:r>
      <w:r w:rsidR="00A11E48">
        <w:rPr>
          <w:rFonts w:ascii="Calibri Light" w:hAnsi="Calibri Light" w:cs="Calibri Light"/>
          <w:color w:val="4D4D4D" w:themeColor="accent6"/>
          <w:sz w:val="26"/>
          <w:szCs w:val="26"/>
        </w:rPr>
        <w:t>,</w:t>
      </w:r>
      <w:r w:rsidRPr="00CF6D0D">
        <w:rPr>
          <w:rFonts w:ascii="Calibri Light" w:hAnsi="Calibri Light" w:cs="Calibri Light"/>
          <w:color w:val="4D4D4D" w:themeColor="accent6"/>
          <w:sz w:val="26"/>
          <w:szCs w:val="26"/>
        </w:rPr>
        <w:t xml:space="preserve"> Alex</w:t>
      </w:r>
      <w:r w:rsidR="009135C4">
        <w:rPr>
          <w:rFonts w:ascii="Calibri Light" w:hAnsi="Calibri Light" w:cs="Calibri Light"/>
          <w:color w:val="4D4D4D" w:themeColor="accent6"/>
          <w:sz w:val="26"/>
          <w:szCs w:val="26"/>
        </w:rPr>
        <w:t xml:space="preserve"> </w:t>
      </w:r>
      <w:r w:rsidRPr="00CF6D0D">
        <w:rPr>
          <w:rFonts w:ascii="Calibri Light" w:hAnsi="Calibri Light" w:cs="Calibri Light"/>
          <w:color w:val="4D4D4D" w:themeColor="accent6"/>
          <w:sz w:val="26"/>
          <w:szCs w:val="26"/>
        </w:rPr>
        <w:t>Massey</w:t>
      </w:r>
      <w:r w:rsidR="000741E6">
        <w:rPr>
          <w:rFonts w:ascii="Calibri Light" w:hAnsi="Calibri Light" w:cs="Calibri Light"/>
          <w:color w:val="4D4D4D" w:themeColor="accent6"/>
          <w:sz w:val="26"/>
          <w:szCs w:val="26"/>
        </w:rPr>
        <w:t>,</w:t>
      </w:r>
      <w:r w:rsidRPr="00CF6D0D">
        <w:rPr>
          <w:rFonts w:ascii="Calibri Light" w:hAnsi="Calibri Light" w:cs="Calibri Light"/>
          <w:color w:val="4D4D4D" w:themeColor="accent6"/>
          <w:sz w:val="26"/>
          <w:szCs w:val="26"/>
        </w:rPr>
        <w:t xml:space="preserve"> Adam King, Ed Roddis</w:t>
      </w:r>
      <w:r w:rsidR="001F5ADA">
        <w:rPr>
          <w:rFonts w:ascii="Calibri Light" w:hAnsi="Calibri Light" w:cs="Calibri Light"/>
          <w:color w:val="4D4D4D" w:themeColor="accent6"/>
          <w:sz w:val="26"/>
          <w:szCs w:val="26"/>
        </w:rPr>
        <w:t>.</w:t>
      </w:r>
      <w:r w:rsidRPr="00CF6D0D">
        <w:rPr>
          <w:rFonts w:ascii="Calibri Light" w:hAnsi="Calibri Light" w:cs="Calibri Light"/>
          <w:color w:val="4D4D4D" w:themeColor="accent6"/>
          <w:sz w:val="26"/>
          <w:szCs w:val="26"/>
        </w:rPr>
        <w:t xml:space="preserve"> </w:t>
      </w:r>
      <w:r w:rsidR="00E54911">
        <w:rPr>
          <w:rFonts w:ascii="Calibri Light" w:hAnsi="Calibri Light" w:cs="Calibri Light"/>
          <w:color w:val="4D4D4D" w:themeColor="accent6"/>
          <w:sz w:val="26"/>
          <w:szCs w:val="26"/>
        </w:rPr>
        <w:t>“</w:t>
      </w:r>
      <w:r w:rsidRPr="00CF6D0D">
        <w:rPr>
          <w:rFonts w:ascii="Calibri Light" w:hAnsi="Calibri Light" w:cs="Calibri Light"/>
          <w:color w:val="4D4D4D" w:themeColor="accent6"/>
          <w:sz w:val="26"/>
          <w:szCs w:val="26"/>
        </w:rPr>
        <w:t>A new mindset for public sector leadership</w:t>
      </w:r>
      <w:r w:rsidR="00E54911">
        <w:rPr>
          <w:rFonts w:ascii="Calibri Light" w:hAnsi="Calibri Light" w:cs="Calibri Light"/>
          <w:color w:val="4D4D4D" w:themeColor="accent6"/>
          <w:sz w:val="26"/>
          <w:szCs w:val="26"/>
        </w:rPr>
        <w:t>” in</w:t>
      </w:r>
      <w:r w:rsidRPr="00CF6D0D">
        <w:rPr>
          <w:rFonts w:ascii="Calibri Light" w:hAnsi="Calibri Light" w:cs="Calibri Light"/>
          <w:color w:val="4D4D4D" w:themeColor="accent6"/>
          <w:sz w:val="26"/>
          <w:szCs w:val="26"/>
        </w:rPr>
        <w:t xml:space="preserve"> </w:t>
      </w:r>
      <w:r w:rsidR="00C861B0" w:rsidRPr="00C861B0">
        <w:rPr>
          <w:rFonts w:ascii="Calibri Light" w:hAnsi="Calibri Light" w:cs="Calibri Light"/>
          <w:i/>
          <w:iCs/>
          <w:color w:val="4D4D4D" w:themeColor="accent6"/>
          <w:sz w:val="26"/>
          <w:szCs w:val="26"/>
        </w:rPr>
        <w:t>Deloitte Insights</w:t>
      </w:r>
      <w:r w:rsidRPr="00CF6D0D">
        <w:rPr>
          <w:rFonts w:ascii="Calibri Light" w:hAnsi="Calibri Light" w:cs="Calibri Light"/>
          <w:color w:val="4D4D4D" w:themeColor="accent6"/>
          <w:sz w:val="26"/>
          <w:szCs w:val="26"/>
        </w:rPr>
        <w:t xml:space="preserve">, </w:t>
      </w:r>
      <w:r w:rsidR="00310405">
        <w:rPr>
          <w:rFonts w:ascii="Calibri Light" w:hAnsi="Calibri Light" w:cs="Calibri Light"/>
          <w:color w:val="4D4D4D" w:themeColor="accent6"/>
          <w:sz w:val="26"/>
          <w:szCs w:val="26"/>
        </w:rPr>
        <w:t>June 2019</w:t>
      </w:r>
      <w:r w:rsidR="00585D34">
        <w:rPr>
          <w:rFonts w:ascii="Calibri Light" w:hAnsi="Calibri Light" w:cs="Calibri Light"/>
          <w:color w:val="4D4D4D" w:themeColor="accent6"/>
          <w:sz w:val="26"/>
          <w:szCs w:val="26"/>
        </w:rPr>
        <w:t>.</w:t>
      </w:r>
      <w:r w:rsidR="00D93097" w:rsidRPr="00956084">
        <w:rPr>
          <w:rFonts w:ascii="Calibri Light" w:hAnsi="Calibri Light" w:cs="Calibri Light"/>
          <w:color w:val="4D4D4D" w:themeColor="accent6"/>
          <w:sz w:val="26"/>
          <w:szCs w:val="26"/>
          <w:highlight w:val="yellow"/>
        </w:rPr>
        <w:t xml:space="preserve"> </w:t>
      </w:r>
    </w:p>
    <w:p w14:paraId="54426137" w14:textId="0B829BD9" w:rsidR="004E5E7C" w:rsidRPr="00585D34" w:rsidRDefault="004E5E7C" w:rsidP="00585D34">
      <w:pPr>
        <w:spacing w:before="180"/>
        <w:ind w:left="720" w:hanging="720"/>
        <w:rPr>
          <w:rFonts w:ascii="Calibri Light" w:hAnsi="Calibri Light" w:cs="Calibri Light"/>
          <w:color w:val="4D4D4D" w:themeColor="accent6"/>
          <w:sz w:val="26"/>
          <w:szCs w:val="26"/>
        </w:rPr>
      </w:pPr>
      <w:r w:rsidRPr="004E5E7C">
        <w:rPr>
          <w:rFonts w:ascii="Calibri Light" w:hAnsi="Calibri Light" w:cs="Calibri Light"/>
          <w:color w:val="4D4D4D" w:themeColor="accent6"/>
          <w:sz w:val="26"/>
          <w:szCs w:val="26"/>
        </w:rPr>
        <w:t>Hays</w:t>
      </w:r>
      <w:r>
        <w:rPr>
          <w:rFonts w:ascii="Calibri Light" w:hAnsi="Calibri Light" w:cs="Calibri Light"/>
          <w:color w:val="4D4D4D" w:themeColor="accent6"/>
          <w:sz w:val="26"/>
          <w:szCs w:val="26"/>
        </w:rPr>
        <w:t>.</w:t>
      </w:r>
      <w:r w:rsidRPr="004E5E7C">
        <w:rPr>
          <w:rFonts w:ascii="Calibri Light" w:hAnsi="Calibri Light" w:cs="Calibri Light"/>
          <w:color w:val="4D4D4D" w:themeColor="accent6"/>
          <w:sz w:val="26"/>
          <w:szCs w:val="26"/>
        </w:rPr>
        <w:t xml:space="preserve"> </w:t>
      </w:r>
      <w:r w:rsidRPr="004E5E7C">
        <w:rPr>
          <w:rFonts w:ascii="Calibri Light" w:hAnsi="Calibri Light" w:cs="Calibri Light"/>
          <w:i/>
          <w:iCs/>
          <w:color w:val="4D4D4D" w:themeColor="accent6"/>
          <w:sz w:val="26"/>
          <w:szCs w:val="26"/>
        </w:rPr>
        <w:t>FY2020/21 Salary Guide Australia and New Zealand</w:t>
      </w:r>
      <w:r>
        <w:rPr>
          <w:rFonts w:ascii="Calibri Light" w:hAnsi="Calibri Light" w:cs="Calibri Light"/>
          <w:color w:val="4D4D4D" w:themeColor="accent6"/>
          <w:sz w:val="26"/>
          <w:szCs w:val="26"/>
        </w:rPr>
        <w:t>.</w:t>
      </w:r>
      <w:r w:rsidRPr="004E5E7C">
        <w:rPr>
          <w:rFonts w:ascii="Calibri Light" w:hAnsi="Calibri Light" w:cs="Calibri Light"/>
          <w:color w:val="4D4D4D" w:themeColor="accent6"/>
          <w:sz w:val="26"/>
          <w:szCs w:val="26"/>
        </w:rPr>
        <w:t xml:space="preserve"> 2020.</w:t>
      </w:r>
    </w:p>
    <w:p w14:paraId="57AECA58" w14:textId="533E2182" w:rsidR="00E20DE3" w:rsidRDefault="00E20DE3" w:rsidP="00585D34">
      <w:pPr>
        <w:spacing w:before="180"/>
        <w:ind w:left="720" w:hanging="720"/>
        <w:rPr>
          <w:rFonts w:ascii="Calibri Light" w:hAnsi="Calibri Light" w:cs="Calibri Light"/>
          <w:color w:val="4D4D4D" w:themeColor="accent6"/>
          <w:sz w:val="26"/>
          <w:szCs w:val="26"/>
        </w:rPr>
      </w:pPr>
      <w:r w:rsidRPr="00585D34">
        <w:rPr>
          <w:rFonts w:ascii="Calibri Light" w:hAnsi="Calibri Light" w:cs="Calibri Light"/>
          <w:color w:val="4D4D4D" w:themeColor="accent6"/>
          <w:sz w:val="26"/>
          <w:szCs w:val="26"/>
        </w:rPr>
        <w:t>Industrial Relations Victoria</w:t>
      </w:r>
      <w:r w:rsidR="00F04E6D">
        <w:rPr>
          <w:rFonts w:ascii="Calibri Light" w:hAnsi="Calibri Light" w:cs="Calibri Light"/>
          <w:color w:val="4D4D4D" w:themeColor="accent6"/>
          <w:sz w:val="26"/>
          <w:szCs w:val="26"/>
        </w:rPr>
        <w:t>.</w:t>
      </w:r>
      <w:r w:rsidRPr="00585D34">
        <w:rPr>
          <w:rFonts w:ascii="Calibri Light" w:hAnsi="Calibri Light" w:cs="Calibri Light"/>
          <w:color w:val="4D4D4D" w:themeColor="accent6"/>
          <w:sz w:val="26"/>
          <w:szCs w:val="26"/>
        </w:rPr>
        <w:t xml:space="preserve"> ‘Victorian Government Wages Policy,’ </w:t>
      </w:r>
      <w:r w:rsidRPr="00585D34">
        <w:rPr>
          <w:rFonts w:ascii="Calibri Light" w:hAnsi="Calibri Light" w:cs="Calibri Light"/>
          <w:i/>
          <w:color w:val="4D4D4D" w:themeColor="accent6"/>
          <w:sz w:val="26"/>
          <w:szCs w:val="26"/>
        </w:rPr>
        <w:t>Wages Policy and the Enterprise Bargaining Framework</w:t>
      </w:r>
      <w:r w:rsidRPr="00585D34">
        <w:rPr>
          <w:rFonts w:ascii="Calibri Light" w:hAnsi="Calibri Light" w:cs="Calibri Light"/>
          <w:color w:val="4D4D4D" w:themeColor="accent6"/>
          <w:sz w:val="26"/>
          <w:szCs w:val="26"/>
        </w:rPr>
        <w:t>. State Government of Victoria: Melbourne, Victoria, 2019.</w:t>
      </w:r>
    </w:p>
    <w:p w14:paraId="3DBF9D0C" w14:textId="2BA12B0A" w:rsidR="00B808AB" w:rsidRDefault="003D7C72" w:rsidP="00585D34">
      <w:pPr>
        <w:spacing w:before="180"/>
        <w:ind w:left="720" w:hanging="720"/>
        <w:rPr>
          <w:rFonts w:ascii="Calibri Light" w:hAnsi="Calibri Light" w:cs="Calibri Light"/>
          <w:color w:val="4D4D4D" w:themeColor="accent6"/>
          <w:sz w:val="26"/>
          <w:szCs w:val="26"/>
        </w:rPr>
      </w:pPr>
      <w:r w:rsidRPr="003D7C72">
        <w:rPr>
          <w:rFonts w:ascii="Calibri Light" w:hAnsi="Calibri Light" w:cs="Calibri Light"/>
          <w:color w:val="4D4D4D" w:themeColor="accent6"/>
          <w:sz w:val="26"/>
          <w:szCs w:val="26"/>
        </w:rPr>
        <w:t>Metropolitan Fire and Emergency Services Board, United Firefighters Union of Australia, Operational Staff Agreement 2016 [AG2018/1278]</w:t>
      </w:r>
      <w:r>
        <w:rPr>
          <w:rFonts w:ascii="Calibri Light" w:hAnsi="Calibri Light" w:cs="Calibri Light"/>
          <w:color w:val="4D4D4D" w:themeColor="accent6"/>
          <w:sz w:val="26"/>
          <w:szCs w:val="26"/>
        </w:rPr>
        <w:t>.</w:t>
      </w:r>
    </w:p>
    <w:p w14:paraId="1438A550" w14:textId="3AE485D1" w:rsidR="00D93097" w:rsidRDefault="00D93097" w:rsidP="00F75D3E">
      <w:pPr>
        <w:spacing w:before="180"/>
        <w:ind w:left="720" w:hanging="720"/>
        <w:rPr>
          <w:rFonts w:ascii="Calibri Light" w:hAnsi="Calibri Light" w:cs="Calibri Light"/>
          <w:color w:val="4D4D4D" w:themeColor="accent6"/>
          <w:sz w:val="26"/>
          <w:szCs w:val="26"/>
        </w:rPr>
      </w:pPr>
      <w:r w:rsidRPr="00F75D3E">
        <w:rPr>
          <w:rFonts w:ascii="Calibri Light" w:hAnsi="Calibri Light" w:cs="Calibri Light"/>
          <w:color w:val="4D4D4D" w:themeColor="accent6"/>
          <w:sz w:val="26"/>
          <w:szCs w:val="26"/>
        </w:rPr>
        <w:t>Reserve Bank of Australia</w:t>
      </w:r>
      <w:r w:rsidR="001F5ADA">
        <w:rPr>
          <w:rFonts w:ascii="Calibri Light" w:hAnsi="Calibri Light" w:cs="Calibri Light"/>
          <w:color w:val="4D4D4D" w:themeColor="accent6"/>
          <w:sz w:val="26"/>
          <w:szCs w:val="26"/>
        </w:rPr>
        <w:t>.</w:t>
      </w:r>
      <w:r w:rsidRPr="00F75D3E">
        <w:rPr>
          <w:rFonts w:ascii="Calibri Light" w:hAnsi="Calibri Light" w:cs="Calibri Light"/>
          <w:color w:val="4D4D4D" w:themeColor="accent6"/>
          <w:sz w:val="26"/>
          <w:szCs w:val="26"/>
        </w:rPr>
        <w:t xml:space="preserve"> </w:t>
      </w:r>
      <w:r w:rsidRPr="00F75D3E">
        <w:rPr>
          <w:rFonts w:ascii="Calibri Light" w:hAnsi="Calibri Light" w:cs="Calibri Light"/>
          <w:i/>
          <w:color w:val="4D4D4D" w:themeColor="accent6"/>
          <w:sz w:val="26"/>
          <w:szCs w:val="26"/>
        </w:rPr>
        <w:t>Statement on Monetary Policy</w:t>
      </w:r>
      <w:r w:rsidRPr="00F75D3E">
        <w:rPr>
          <w:rFonts w:ascii="Calibri Light" w:hAnsi="Calibri Light" w:cs="Calibri Light"/>
          <w:color w:val="4D4D4D" w:themeColor="accent6"/>
          <w:sz w:val="26"/>
          <w:szCs w:val="26"/>
        </w:rPr>
        <w:t>. Sydney, New South Wales, November 20</w:t>
      </w:r>
      <w:r w:rsidR="00F75D3E">
        <w:rPr>
          <w:rFonts w:ascii="Calibri Light" w:hAnsi="Calibri Light" w:cs="Calibri Light"/>
          <w:color w:val="4D4D4D" w:themeColor="accent6"/>
          <w:sz w:val="26"/>
          <w:szCs w:val="26"/>
        </w:rPr>
        <w:t>20</w:t>
      </w:r>
      <w:r w:rsidRPr="00F75D3E">
        <w:rPr>
          <w:rFonts w:ascii="Calibri Light" w:hAnsi="Calibri Light" w:cs="Calibri Light"/>
          <w:color w:val="4D4D4D" w:themeColor="accent6"/>
          <w:sz w:val="26"/>
          <w:szCs w:val="26"/>
        </w:rPr>
        <w:t>.</w:t>
      </w:r>
    </w:p>
    <w:p w14:paraId="0CBB2CA6" w14:textId="07805706" w:rsidR="00C75567" w:rsidRDefault="00CA5644" w:rsidP="00F75D3E">
      <w:pPr>
        <w:spacing w:before="180"/>
        <w:ind w:left="720" w:hanging="720"/>
        <w:rPr>
          <w:rFonts w:ascii="Calibri Light" w:hAnsi="Calibri Light" w:cs="Calibri Light"/>
          <w:color w:val="4D4D4D" w:themeColor="accent6"/>
          <w:sz w:val="26"/>
          <w:szCs w:val="26"/>
        </w:rPr>
      </w:pPr>
      <w:r w:rsidRPr="00CA5644">
        <w:rPr>
          <w:rFonts w:ascii="Calibri Light" w:hAnsi="Calibri Light" w:cs="Calibri Light"/>
          <w:color w:val="4D4D4D" w:themeColor="accent6"/>
          <w:sz w:val="26"/>
          <w:szCs w:val="26"/>
        </w:rPr>
        <w:t>Treasury of the Commonwealth of Australia</w:t>
      </w:r>
      <w:r w:rsidR="00F04E6D">
        <w:rPr>
          <w:rFonts w:ascii="Calibri Light" w:hAnsi="Calibri Light" w:cs="Calibri Light"/>
          <w:color w:val="4D4D4D" w:themeColor="accent6"/>
          <w:sz w:val="26"/>
          <w:szCs w:val="26"/>
        </w:rPr>
        <w:t>.</w:t>
      </w:r>
      <w:r w:rsidRPr="00CA5644">
        <w:rPr>
          <w:rFonts w:ascii="Calibri Light" w:hAnsi="Calibri Light" w:cs="Calibri Light"/>
          <w:color w:val="4D4D4D" w:themeColor="accent6"/>
          <w:sz w:val="26"/>
          <w:szCs w:val="26"/>
        </w:rPr>
        <w:t xml:space="preserve"> </w:t>
      </w:r>
      <w:r w:rsidRPr="00F04E6D">
        <w:rPr>
          <w:rFonts w:ascii="Calibri Light" w:hAnsi="Calibri Light" w:cs="Calibri Light"/>
          <w:i/>
          <w:iCs/>
          <w:color w:val="4D4D4D" w:themeColor="accent6"/>
          <w:sz w:val="26"/>
          <w:szCs w:val="26"/>
        </w:rPr>
        <w:t>Budget 2020-21</w:t>
      </w:r>
      <w:r w:rsidR="00543335">
        <w:rPr>
          <w:rFonts w:ascii="Calibri Light" w:hAnsi="Calibri Light" w:cs="Calibri Light"/>
          <w:i/>
          <w:iCs/>
          <w:color w:val="4D4D4D" w:themeColor="accent6"/>
          <w:sz w:val="26"/>
          <w:szCs w:val="26"/>
        </w:rPr>
        <w:t>.</w:t>
      </w:r>
      <w:r w:rsidRPr="00CA5644">
        <w:rPr>
          <w:rFonts w:ascii="Calibri Light" w:hAnsi="Calibri Light" w:cs="Calibri Light"/>
          <w:color w:val="4D4D4D" w:themeColor="accent6"/>
          <w:sz w:val="26"/>
          <w:szCs w:val="26"/>
        </w:rPr>
        <w:t xml:space="preserve"> Commonwealth Government of Australia: Canberra, Australian Capital Territory, October 2020</w:t>
      </w:r>
      <w:r w:rsidR="00543335">
        <w:rPr>
          <w:rFonts w:ascii="Calibri Light" w:hAnsi="Calibri Light" w:cs="Calibri Light"/>
          <w:color w:val="4D4D4D" w:themeColor="accent6"/>
          <w:sz w:val="26"/>
          <w:szCs w:val="26"/>
        </w:rPr>
        <w:t>.</w:t>
      </w:r>
    </w:p>
    <w:p w14:paraId="051BAB05" w14:textId="4A10E726" w:rsidR="00D93097" w:rsidRDefault="00D93097" w:rsidP="002D1463">
      <w:pPr>
        <w:spacing w:before="180"/>
        <w:ind w:left="720" w:hanging="720"/>
        <w:rPr>
          <w:rFonts w:ascii="Calibri Light" w:hAnsi="Calibri Light" w:cs="Calibri Light"/>
          <w:color w:val="4D4D4D" w:themeColor="accent6"/>
          <w:sz w:val="26"/>
          <w:szCs w:val="26"/>
        </w:rPr>
      </w:pPr>
      <w:r w:rsidRPr="002D1463">
        <w:rPr>
          <w:rFonts w:ascii="Calibri Light" w:hAnsi="Calibri Light" w:cs="Calibri Light"/>
          <w:color w:val="4D4D4D" w:themeColor="accent6"/>
          <w:sz w:val="26"/>
          <w:szCs w:val="26"/>
        </w:rPr>
        <w:t xml:space="preserve">Victorian Auditor-General’s Office. </w:t>
      </w:r>
      <w:r w:rsidRPr="002D1463">
        <w:rPr>
          <w:rFonts w:ascii="Calibri Light" w:hAnsi="Calibri Light" w:cs="Calibri Light"/>
          <w:i/>
          <w:color w:val="4D4D4D" w:themeColor="accent6"/>
          <w:sz w:val="26"/>
          <w:szCs w:val="26"/>
        </w:rPr>
        <w:t xml:space="preserve">Auditor-General’s Report on the Annual Financial Report of the State of Victoria: </w:t>
      </w:r>
      <w:r w:rsidRPr="002D1463">
        <w:rPr>
          <w:rFonts w:ascii="Calibri Light" w:hAnsi="Calibri Light" w:cs="Calibri Light"/>
          <w:i/>
          <w:iCs/>
          <w:color w:val="4D4D4D" w:themeColor="accent6"/>
          <w:sz w:val="26"/>
          <w:szCs w:val="26"/>
        </w:rPr>
        <w:t>201</w:t>
      </w:r>
      <w:r w:rsidR="002D1463">
        <w:rPr>
          <w:rFonts w:ascii="Calibri Light" w:hAnsi="Calibri Light" w:cs="Calibri Light"/>
          <w:i/>
          <w:iCs/>
          <w:color w:val="4D4D4D" w:themeColor="accent6"/>
          <w:sz w:val="26"/>
          <w:szCs w:val="26"/>
        </w:rPr>
        <w:t>9</w:t>
      </w:r>
      <w:r w:rsidRPr="002D1463">
        <w:rPr>
          <w:rFonts w:ascii="Calibri Light" w:hAnsi="Calibri Light" w:cs="Calibri Light"/>
          <w:i/>
          <w:iCs/>
          <w:color w:val="4D4D4D" w:themeColor="accent6"/>
          <w:sz w:val="26"/>
          <w:szCs w:val="26"/>
        </w:rPr>
        <w:t>-</w:t>
      </w:r>
      <w:r w:rsidR="002D1463">
        <w:rPr>
          <w:rFonts w:ascii="Calibri Light" w:hAnsi="Calibri Light" w:cs="Calibri Light"/>
          <w:i/>
          <w:iCs/>
          <w:color w:val="4D4D4D" w:themeColor="accent6"/>
          <w:sz w:val="26"/>
          <w:szCs w:val="26"/>
        </w:rPr>
        <w:t>20</w:t>
      </w:r>
      <w:r w:rsidR="007727D1" w:rsidRPr="002D1463">
        <w:rPr>
          <w:rFonts w:ascii="Calibri Light" w:hAnsi="Calibri Light" w:cs="Calibri Light"/>
          <w:color w:val="4D4D4D" w:themeColor="accent6"/>
          <w:sz w:val="26"/>
          <w:szCs w:val="26"/>
        </w:rPr>
        <w:t>. Victorian Government Printer: Melbourne, Victoria,</w:t>
      </w:r>
      <w:r w:rsidRPr="002D1463">
        <w:rPr>
          <w:rFonts w:ascii="Calibri Light" w:hAnsi="Calibri Light" w:cs="Calibri Light"/>
          <w:color w:val="4D4D4D" w:themeColor="accent6"/>
          <w:sz w:val="26"/>
          <w:szCs w:val="26"/>
        </w:rPr>
        <w:t xml:space="preserve"> </w:t>
      </w:r>
      <w:r w:rsidR="00456FCE">
        <w:rPr>
          <w:rFonts w:ascii="Calibri Light" w:hAnsi="Calibri Light" w:cs="Calibri Light"/>
          <w:color w:val="4D4D4D" w:themeColor="accent6"/>
          <w:sz w:val="26"/>
          <w:szCs w:val="26"/>
        </w:rPr>
        <w:t>November</w:t>
      </w:r>
      <w:r w:rsidR="00E413CD" w:rsidRPr="002D1463">
        <w:rPr>
          <w:rFonts w:ascii="Calibri Light" w:hAnsi="Calibri Light" w:cs="Calibri Light"/>
          <w:color w:val="4D4D4D" w:themeColor="accent6"/>
          <w:sz w:val="26"/>
          <w:szCs w:val="26"/>
        </w:rPr>
        <w:t xml:space="preserve"> </w:t>
      </w:r>
      <w:r w:rsidRPr="002D1463">
        <w:rPr>
          <w:rFonts w:ascii="Calibri Light" w:hAnsi="Calibri Light" w:cs="Calibri Light"/>
          <w:color w:val="4D4D4D" w:themeColor="accent6"/>
          <w:sz w:val="26"/>
          <w:szCs w:val="26"/>
        </w:rPr>
        <w:t>20</w:t>
      </w:r>
      <w:r w:rsidR="00E413CD" w:rsidRPr="002D1463">
        <w:rPr>
          <w:rFonts w:ascii="Calibri Light" w:hAnsi="Calibri Light" w:cs="Calibri Light"/>
          <w:color w:val="4D4D4D" w:themeColor="accent6"/>
          <w:sz w:val="26"/>
          <w:szCs w:val="26"/>
        </w:rPr>
        <w:t>20</w:t>
      </w:r>
      <w:r w:rsidRPr="002D1463">
        <w:rPr>
          <w:rFonts w:ascii="Calibri Light" w:hAnsi="Calibri Light" w:cs="Calibri Light"/>
          <w:color w:val="4D4D4D" w:themeColor="accent6"/>
          <w:sz w:val="26"/>
          <w:szCs w:val="26"/>
        </w:rPr>
        <w:t>.</w:t>
      </w:r>
    </w:p>
    <w:p w14:paraId="5B374883" w14:textId="46B71FFD" w:rsidR="00EE6B17" w:rsidRDefault="00EE6B17" w:rsidP="00EE6B17">
      <w:pPr>
        <w:spacing w:before="180"/>
        <w:ind w:left="720" w:hanging="720"/>
        <w:rPr>
          <w:rFonts w:ascii="Calibri Light" w:hAnsi="Calibri Light" w:cs="Calibri Light"/>
          <w:color w:val="4D4D4D" w:themeColor="accent6"/>
          <w:sz w:val="26"/>
          <w:szCs w:val="26"/>
        </w:rPr>
      </w:pPr>
      <w:r w:rsidRPr="00EE6B17">
        <w:rPr>
          <w:rFonts w:ascii="Calibri Light" w:hAnsi="Calibri Light" w:cs="Calibri Light"/>
          <w:color w:val="4D4D4D" w:themeColor="accent6"/>
          <w:sz w:val="26"/>
          <w:szCs w:val="26"/>
        </w:rPr>
        <w:lastRenderedPageBreak/>
        <w:t>Victorian Independent Remuneration Tribunal</w:t>
      </w:r>
      <w:r>
        <w:rPr>
          <w:rFonts w:ascii="Calibri Light" w:hAnsi="Calibri Light" w:cs="Calibri Light"/>
          <w:color w:val="4D4D4D" w:themeColor="accent6"/>
          <w:sz w:val="26"/>
          <w:szCs w:val="26"/>
        </w:rPr>
        <w:t>.</w:t>
      </w:r>
      <w:r w:rsidRPr="00EE6B17">
        <w:rPr>
          <w:rFonts w:ascii="Calibri Light" w:hAnsi="Calibri Light" w:cs="Calibri Light"/>
          <w:color w:val="4D4D4D" w:themeColor="accent6"/>
          <w:sz w:val="26"/>
          <w:szCs w:val="26"/>
        </w:rPr>
        <w:t xml:space="preserve"> </w:t>
      </w:r>
      <w:r w:rsidR="00A31587" w:rsidRPr="00EE6B17">
        <w:rPr>
          <w:rFonts w:ascii="Calibri Light" w:hAnsi="Calibri Light" w:cs="Calibri Light"/>
          <w:i/>
          <w:iCs/>
          <w:color w:val="4D4D4D" w:themeColor="accent6"/>
          <w:sz w:val="26"/>
          <w:szCs w:val="26"/>
        </w:rPr>
        <w:t>Matters being considered by the Tribunal in the making of its Determination of remuneration bands for</w:t>
      </w:r>
      <w:r w:rsidRPr="00EE6B17">
        <w:rPr>
          <w:rFonts w:ascii="Calibri Light" w:hAnsi="Calibri Light" w:cs="Calibri Light"/>
          <w:i/>
          <w:iCs/>
          <w:color w:val="4D4D4D" w:themeColor="accent6"/>
          <w:sz w:val="26"/>
          <w:szCs w:val="26"/>
        </w:rPr>
        <w:t xml:space="preserve"> executives employed in prescribed public entities</w:t>
      </w:r>
      <w:r>
        <w:rPr>
          <w:rFonts w:ascii="Calibri Light" w:hAnsi="Calibri Light" w:cs="Calibri Light"/>
          <w:color w:val="4D4D4D" w:themeColor="accent6"/>
          <w:sz w:val="26"/>
          <w:szCs w:val="26"/>
        </w:rPr>
        <w:t>.</w:t>
      </w:r>
      <w:r w:rsidRPr="00EE6B17">
        <w:rPr>
          <w:rFonts w:ascii="Calibri Light" w:hAnsi="Calibri Light" w:cs="Calibri Light"/>
          <w:color w:val="4D4D4D" w:themeColor="accent6"/>
          <w:sz w:val="26"/>
          <w:szCs w:val="26"/>
        </w:rPr>
        <w:t xml:space="preserve"> Victorian Independent Remuneration Tribunal: Melbourne,</w:t>
      </w:r>
      <w:r w:rsidR="00D02849">
        <w:rPr>
          <w:rFonts w:ascii="Calibri Light" w:hAnsi="Calibri Light" w:cs="Calibri Light"/>
          <w:color w:val="4D4D4D" w:themeColor="accent6"/>
          <w:sz w:val="26"/>
          <w:szCs w:val="26"/>
        </w:rPr>
        <w:t xml:space="preserve"> Victoria,</w:t>
      </w:r>
      <w:r w:rsidRPr="00EE6B17">
        <w:rPr>
          <w:rFonts w:ascii="Calibri Light" w:hAnsi="Calibri Light" w:cs="Calibri Light"/>
          <w:color w:val="4D4D4D" w:themeColor="accent6"/>
          <w:sz w:val="26"/>
          <w:szCs w:val="26"/>
        </w:rPr>
        <w:t xml:space="preserve"> 2020</w:t>
      </w:r>
      <w:r w:rsidR="0036391E">
        <w:rPr>
          <w:rFonts w:ascii="Calibri Light" w:hAnsi="Calibri Light" w:cs="Calibri Light"/>
          <w:color w:val="4D4D4D" w:themeColor="accent6"/>
          <w:sz w:val="26"/>
          <w:szCs w:val="26"/>
        </w:rPr>
        <w:t>.</w:t>
      </w:r>
    </w:p>
    <w:p w14:paraId="17695782" w14:textId="2BCC59B7" w:rsidR="00A31587" w:rsidRPr="00BD5F8A" w:rsidRDefault="00C07E07" w:rsidP="00EE6B17">
      <w:pPr>
        <w:spacing w:before="180"/>
        <w:ind w:left="720" w:hanging="720"/>
        <w:rPr>
          <w:rFonts w:ascii="Calibri Light" w:hAnsi="Calibri Light" w:cs="Calibri Light"/>
          <w:i/>
          <w:iCs/>
          <w:color w:val="4D4D4D" w:themeColor="accent6"/>
          <w:sz w:val="26"/>
          <w:szCs w:val="26"/>
        </w:rPr>
      </w:pPr>
      <w:r w:rsidRPr="00DE74EA">
        <w:rPr>
          <w:rFonts w:ascii="Calibri Light" w:hAnsi="Calibri Light" w:cs="Calibri Light"/>
          <w:color w:val="4D4D4D" w:themeColor="accent6"/>
          <w:sz w:val="26"/>
          <w:szCs w:val="26"/>
        </w:rPr>
        <w:t>———.</w:t>
      </w:r>
      <w:r w:rsidR="005A0F78">
        <w:rPr>
          <w:rFonts w:ascii="Calibri Light" w:hAnsi="Calibri Light" w:cs="Calibri Light"/>
          <w:color w:val="4D4D4D" w:themeColor="accent6"/>
          <w:sz w:val="26"/>
          <w:szCs w:val="26"/>
        </w:rPr>
        <w:t xml:space="preserve"> </w:t>
      </w:r>
      <w:r w:rsidRPr="00BD5F8A">
        <w:rPr>
          <w:rFonts w:ascii="Calibri Light" w:hAnsi="Calibri Light" w:cs="Calibri Light"/>
          <w:i/>
          <w:iCs/>
          <w:color w:val="4D4D4D" w:themeColor="accent6"/>
          <w:sz w:val="26"/>
          <w:szCs w:val="26"/>
        </w:rPr>
        <w:t xml:space="preserve">Remuneration bands for executives employed in public service bodies (Victoria) Determination </w:t>
      </w:r>
      <w:r w:rsidR="002D514C">
        <w:rPr>
          <w:rFonts w:ascii="Calibri Light" w:hAnsi="Calibri Light" w:cs="Calibri Light"/>
          <w:i/>
          <w:iCs/>
          <w:color w:val="4D4D4D" w:themeColor="accent6"/>
          <w:sz w:val="26"/>
          <w:szCs w:val="26"/>
        </w:rPr>
        <w:t xml:space="preserve">No. </w:t>
      </w:r>
      <w:r w:rsidRPr="00BD5F8A">
        <w:rPr>
          <w:rFonts w:ascii="Calibri Light" w:hAnsi="Calibri Light" w:cs="Calibri Light"/>
          <w:i/>
          <w:iCs/>
          <w:color w:val="4D4D4D" w:themeColor="accent6"/>
          <w:sz w:val="26"/>
          <w:szCs w:val="26"/>
        </w:rPr>
        <w:t>01/2020</w:t>
      </w:r>
      <w:r w:rsidR="00BD5F8A" w:rsidRPr="00BD5F8A">
        <w:rPr>
          <w:rFonts w:ascii="Calibri Light" w:hAnsi="Calibri Light" w:cs="Calibri Light"/>
          <w:color w:val="4D4D4D" w:themeColor="accent6"/>
          <w:sz w:val="26"/>
          <w:szCs w:val="26"/>
        </w:rPr>
        <w:t>.</w:t>
      </w:r>
      <w:r w:rsidR="00BD5F8A">
        <w:rPr>
          <w:rFonts w:ascii="Calibri Light" w:hAnsi="Calibri Light" w:cs="Calibri Light"/>
          <w:color w:val="4D4D4D" w:themeColor="accent6"/>
          <w:sz w:val="26"/>
          <w:szCs w:val="26"/>
        </w:rPr>
        <w:t xml:space="preserve"> </w:t>
      </w:r>
      <w:r w:rsidR="00BD5F8A" w:rsidRPr="00EE6B17">
        <w:rPr>
          <w:rFonts w:ascii="Calibri Light" w:hAnsi="Calibri Light" w:cs="Calibri Light"/>
          <w:color w:val="4D4D4D" w:themeColor="accent6"/>
          <w:sz w:val="26"/>
          <w:szCs w:val="26"/>
        </w:rPr>
        <w:t>Victorian Independent Remuneration Tribunal: Melbourne,</w:t>
      </w:r>
      <w:r w:rsidR="00BD5F8A">
        <w:rPr>
          <w:rFonts w:ascii="Calibri Light" w:hAnsi="Calibri Light" w:cs="Calibri Light"/>
          <w:color w:val="4D4D4D" w:themeColor="accent6"/>
          <w:sz w:val="26"/>
          <w:szCs w:val="26"/>
        </w:rPr>
        <w:t xml:space="preserve"> Victoria,</w:t>
      </w:r>
      <w:r w:rsidR="00BD5F8A" w:rsidRPr="00EE6B17">
        <w:rPr>
          <w:rFonts w:ascii="Calibri Light" w:hAnsi="Calibri Light" w:cs="Calibri Light"/>
          <w:color w:val="4D4D4D" w:themeColor="accent6"/>
          <w:sz w:val="26"/>
          <w:szCs w:val="26"/>
        </w:rPr>
        <w:t xml:space="preserve"> </w:t>
      </w:r>
      <w:r w:rsidR="00BD5F8A">
        <w:rPr>
          <w:rFonts w:ascii="Calibri Light" w:hAnsi="Calibri Light" w:cs="Calibri Light"/>
          <w:color w:val="4D4D4D" w:themeColor="accent6"/>
          <w:sz w:val="26"/>
          <w:szCs w:val="26"/>
        </w:rPr>
        <w:t xml:space="preserve">May </w:t>
      </w:r>
      <w:r w:rsidR="00BD5F8A" w:rsidRPr="00EE6B17">
        <w:rPr>
          <w:rFonts w:ascii="Calibri Light" w:hAnsi="Calibri Light" w:cs="Calibri Light"/>
          <w:color w:val="4D4D4D" w:themeColor="accent6"/>
          <w:sz w:val="26"/>
          <w:szCs w:val="26"/>
        </w:rPr>
        <w:t>2020</w:t>
      </w:r>
      <w:r w:rsidR="00BD5F8A">
        <w:rPr>
          <w:rFonts w:ascii="Calibri Light" w:hAnsi="Calibri Light" w:cs="Calibri Light"/>
          <w:color w:val="4D4D4D" w:themeColor="accent6"/>
          <w:sz w:val="26"/>
          <w:szCs w:val="26"/>
        </w:rPr>
        <w:t>.</w:t>
      </w:r>
    </w:p>
    <w:p w14:paraId="058081BD" w14:textId="1A2B5CB5" w:rsidR="00AF1AE7" w:rsidRDefault="0036391E" w:rsidP="002D1463">
      <w:pPr>
        <w:spacing w:before="180"/>
        <w:ind w:left="720" w:hanging="720"/>
        <w:rPr>
          <w:rFonts w:ascii="Calibri Light" w:hAnsi="Calibri Light" w:cs="Calibri Light"/>
          <w:color w:val="4D4D4D" w:themeColor="accent6"/>
          <w:sz w:val="26"/>
          <w:szCs w:val="26"/>
        </w:rPr>
      </w:pPr>
      <w:r w:rsidRPr="00410946">
        <w:rPr>
          <w:rFonts w:ascii="Calibri Light" w:hAnsi="Calibri Light" w:cs="Calibri Light"/>
          <w:color w:val="4D4D4D" w:themeColor="accent6"/>
          <w:sz w:val="26"/>
          <w:szCs w:val="26"/>
        </w:rPr>
        <w:t xml:space="preserve">Victorian Ombudsman. </w:t>
      </w:r>
      <w:r w:rsidRPr="00410946">
        <w:rPr>
          <w:rFonts w:ascii="Calibri Light" w:hAnsi="Calibri Light" w:cs="Calibri Light"/>
          <w:i/>
          <w:iCs/>
          <w:color w:val="4D4D4D" w:themeColor="accent6"/>
          <w:sz w:val="26"/>
          <w:szCs w:val="26"/>
        </w:rPr>
        <w:t>A Review of the Governance of Public Sector Boards in Victoria</w:t>
      </w:r>
      <w:r w:rsidRPr="00410946">
        <w:rPr>
          <w:rFonts w:ascii="Calibri Light" w:hAnsi="Calibri Light" w:cs="Calibri Light"/>
          <w:color w:val="4D4D4D" w:themeColor="accent6"/>
          <w:sz w:val="26"/>
          <w:szCs w:val="26"/>
        </w:rPr>
        <w:t>. State Government of Victoria: Melbourne, Victoria, December 2013.</w:t>
      </w:r>
    </w:p>
    <w:p w14:paraId="18082851" w14:textId="4E07A19D" w:rsidR="00410946" w:rsidRDefault="00D77B32" w:rsidP="002D1463">
      <w:pPr>
        <w:spacing w:before="180"/>
        <w:ind w:left="720" w:hanging="720"/>
        <w:rPr>
          <w:rFonts w:ascii="Calibri Light" w:hAnsi="Calibri Light" w:cs="Calibri Light"/>
          <w:color w:val="4D4D4D" w:themeColor="accent6"/>
          <w:sz w:val="26"/>
          <w:szCs w:val="26"/>
        </w:rPr>
      </w:pPr>
      <w:r w:rsidRPr="00D77B32">
        <w:rPr>
          <w:rFonts w:ascii="Calibri Light" w:hAnsi="Calibri Light" w:cs="Calibri Light"/>
          <w:color w:val="4D4D4D" w:themeColor="accent6"/>
          <w:sz w:val="26"/>
          <w:szCs w:val="26"/>
        </w:rPr>
        <w:t>Victorian Public Service Enterprise Agreement 2016 [AG2016/2919]</w:t>
      </w:r>
      <w:r>
        <w:rPr>
          <w:rFonts w:ascii="Calibri Light" w:hAnsi="Calibri Light" w:cs="Calibri Light"/>
          <w:color w:val="4D4D4D" w:themeColor="accent6"/>
          <w:sz w:val="26"/>
          <w:szCs w:val="26"/>
        </w:rPr>
        <w:t>.</w:t>
      </w:r>
    </w:p>
    <w:p w14:paraId="3D0A5559" w14:textId="7F376233" w:rsidR="001340CC" w:rsidRPr="001340CC" w:rsidRDefault="008F7CEE" w:rsidP="002B7252">
      <w:pPr>
        <w:spacing w:before="180"/>
        <w:ind w:left="720" w:hanging="720"/>
        <w:rPr>
          <w:rFonts w:ascii="Calibri Light" w:hAnsi="Calibri Light" w:cs="Calibri Light"/>
          <w:color w:val="4D4D4D" w:themeColor="accent6"/>
          <w:sz w:val="26"/>
          <w:szCs w:val="26"/>
        </w:rPr>
      </w:pPr>
      <w:r w:rsidRPr="002B7252">
        <w:rPr>
          <w:rFonts w:ascii="Calibri Light" w:hAnsi="Calibri Light" w:cs="Calibri Light"/>
          <w:color w:val="4D4D4D" w:themeColor="accent6"/>
          <w:sz w:val="26"/>
          <w:szCs w:val="26"/>
        </w:rPr>
        <w:t xml:space="preserve">Victorian Public Sector Commission. </w:t>
      </w:r>
      <w:r w:rsidRPr="002B7252">
        <w:rPr>
          <w:rFonts w:ascii="Calibri Light" w:hAnsi="Calibri Light" w:cs="Calibri Light"/>
          <w:i/>
          <w:iCs/>
          <w:color w:val="4D4D4D" w:themeColor="accent6"/>
          <w:sz w:val="26"/>
          <w:szCs w:val="26"/>
        </w:rPr>
        <w:t>Draft Public Entity Executive Classification Framework</w:t>
      </w:r>
      <w:r w:rsidRPr="002B7252">
        <w:rPr>
          <w:rFonts w:ascii="Calibri Light" w:hAnsi="Calibri Light" w:cs="Calibri Light"/>
          <w:color w:val="4D4D4D" w:themeColor="accent6"/>
          <w:sz w:val="26"/>
          <w:szCs w:val="26"/>
        </w:rPr>
        <w:t>. State Government of Victoria: Melbourne, Victoria, February 2020</w:t>
      </w:r>
      <w:r w:rsidR="00E413CD" w:rsidRPr="002B7252">
        <w:rPr>
          <w:rFonts w:ascii="Calibri Light" w:hAnsi="Calibri Light" w:cs="Calibri Light"/>
          <w:color w:val="4D4D4D" w:themeColor="accent6"/>
          <w:sz w:val="26"/>
          <w:szCs w:val="26"/>
        </w:rPr>
        <w:t>.</w:t>
      </w:r>
    </w:p>
    <w:p w14:paraId="6AC41396" w14:textId="77777777" w:rsidR="001340CC" w:rsidRPr="001340CC" w:rsidRDefault="001340CC" w:rsidP="002B7252">
      <w:pPr>
        <w:spacing w:before="180"/>
        <w:ind w:left="720" w:hanging="720"/>
        <w:rPr>
          <w:rFonts w:ascii="Calibri Light" w:hAnsi="Calibri Light" w:cs="Calibri Light"/>
          <w:color w:val="4D4D4D" w:themeColor="accent6"/>
          <w:sz w:val="26"/>
          <w:szCs w:val="26"/>
        </w:rPr>
      </w:pPr>
      <w:r w:rsidRPr="001340CC">
        <w:rPr>
          <w:rFonts w:ascii="Calibri Light" w:hAnsi="Calibri Light" w:cs="Calibri Light"/>
          <w:color w:val="4D4D4D" w:themeColor="accent6"/>
          <w:sz w:val="26"/>
          <w:szCs w:val="26"/>
        </w:rPr>
        <w:t xml:space="preserve">———. </w:t>
      </w:r>
      <w:r w:rsidRPr="002B7252">
        <w:rPr>
          <w:rFonts w:ascii="Calibri Light" w:hAnsi="Calibri Light" w:cs="Calibri Light"/>
          <w:i/>
          <w:iCs/>
          <w:color w:val="4D4D4D" w:themeColor="accent6"/>
          <w:sz w:val="26"/>
          <w:szCs w:val="26"/>
        </w:rPr>
        <w:t>Executive Workforce Reform – Industry Segment Reviews: Final Report</w:t>
      </w:r>
      <w:r w:rsidRPr="001340CC">
        <w:rPr>
          <w:rFonts w:ascii="Calibri Light" w:hAnsi="Calibri Light" w:cs="Calibri Light"/>
          <w:color w:val="4D4D4D" w:themeColor="accent6"/>
          <w:sz w:val="26"/>
          <w:szCs w:val="26"/>
        </w:rPr>
        <w:t>. State Government of Victoria: Melbourne, Victoria, February 2020.</w:t>
      </w:r>
    </w:p>
    <w:p w14:paraId="7F304538" w14:textId="77777777" w:rsidR="001340CC" w:rsidRPr="001340CC" w:rsidRDefault="001340CC" w:rsidP="002B7252">
      <w:pPr>
        <w:spacing w:before="180"/>
        <w:ind w:left="720" w:hanging="720"/>
        <w:rPr>
          <w:rFonts w:ascii="Calibri Light" w:hAnsi="Calibri Light" w:cs="Calibri Light"/>
          <w:color w:val="4D4D4D" w:themeColor="accent6"/>
          <w:sz w:val="26"/>
          <w:szCs w:val="26"/>
        </w:rPr>
      </w:pPr>
      <w:r w:rsidRPr="001340CC">
        <w:rPr>
          <w:rFonts w:ascii="Calibri Light" w:hAnsi="Calibri Light" w:cs="Calibri Light"/>
          <w:color w:val="4D4D4D" w:themeColor="accent6"/>
          <w:sz w:val="26"/>
          <w:szCs w:val="26"/>
        </w:rPr>
        <w:t xml:space="preserve">———. </w:t>
      </w:r>
      <w:r w:rsidRPr="002B7252">
        <w:rPr>
          <w:rFonts w:ascii="Calibri Light" w:hAnsi="Calibri Light" w:cs="Calibri Light"/>
          <w:i/>
          <w:iCs/>
          <w:color w:val="4D4D4D" w:themeColor="accent6"/>
          <w:sz w:val="26"/>
          <w:szCs w:val="26"/>
        </w:rPr>
        <w:t>Legal Form and Governance Arrangement for Public Entities</w:t>
      </w:r>
      <w:r w:rsidRPr="001340CC">
        <w:rPr>
          <w:rFonts w:ascii="Calibri Light" w:hAnsi="Calibri Light" w:cs="Calibri Light"/>
          <w:color w:val="4D4D4D" w:themeColor="accent6"/>
          <w:sz w:val="26"/>
          <w:szCs w:val="26"/>
        </w:rPr>
        <w:t>. State Government of Victoria: Melbourne, Victoria, May 2013.</w:t>
      </w:r>
    </w:p>
    <w:p w14:paraId="79DC6C7A" w14:textId="77777777" w:rsidR="001340CC" w:rsidRPr="001340CC" w:rsidRDefault="001340CC" w:rsidP="002B7252">
      <w:pPr>
        <w:spacing w:before="180"/>
        <w:ind w:left="720" w:hanging="720"/>
        <w:rPr>
          <w:rFonts w:ascii="Calibri Light" w:hAnsi="Calibri Light" w:cs="Calibri Light"/>
          <w:color w:val="4D4D4D" w:themeColor="accent6"/>
          <w:sz w:val="26"/>
          <w:szCs w:val="26"/>
        </w:rPr>
      </w:pPr>
      <w:r w:rsidRPr="001340CC">
        <w:rPr>
          <w:rFonts w:ascii="Calibri Light" w:hAnsi="Calibri Light" w:cs="Calibri Light"/>
          <w:color w:val="4D4D4D" w:themeColor="accent6"/>
          <w:sz w:val="26"/>
          <w:szCs w:val="26"/>
        </w:rPr>
        <w:t xml:space="preserve">———. </w:t>
      </w:r>
      <w:r w:rsidRPr="002B7252">
        <w:rPr>
          <w:rFonts w:ascii="Calibri Light" w:hAnsi="Calibri Light" w:cs="Calibri Light"/>
          <w:i/>
          <w:iCs/>
          <w:color w:val="4D4D4D" w:themeColor="accent6"/>
          <w:sz w:val="26"/>
          <w:szCs w:val="26"/>
        </w:rPr>
        <w:t>Public Entity Executive Classification Framework</w:t>
      </w:r>
      <w:r w:rsidRPr="001340CC">
        <w:rPr>
          <w:rFonts w:ascii="Calibri Light" w:hAnsi="Calibri Light" w:cs="Calibri Light"/>
          <w:color w:val="4D4D4D" w:themeColor="accent6"/>
          <w:sz w:val="26"/>
          <w:szCs w:val="26"/>
        </w:rPr>
        <w:t>. State Government of Victoria: Melbourne, Victoria, 2020.</w:t>
      </w:r>
    </w:p>
    <w:p w14:paraId="183A7D55" w14:textId="048AFDFF" w:rsidR="001340CC" w:rsidRPr="001340CC" w:rsidRDefault="001340CC" w:rsidP="002B7252">
      <w:pPr>
        <w:spacing w:before="180"/>
        <w:ind w:left="720" w:hanging="720"/>
        <w:rPr>
          <w:rFonts w:ascii="Calibri Light" w:hAnsi="Calibri Light" w:cs="Calibri Light"/>
          <w:color w:val="4D4D4D" w:themeColor="accent6"/>
          <w:sz w:val="26"/>
          <w:szCs w:val="26"/>
        </w:rPr>
      </w:pPr>
      <w:r w:rsidRPr="001340CC">
        <w:rPr>
          <w:rFonts w:ascii="Calibri Light" w:hAnsi="Calibri Light" w:cs="Calibri Light"/>
          <w:color w:val="4D4D4D" w:themeColor="accent6"/>
          <w:sz w:val="26"/>
          <w:szCs w:val="26"/>
        </w:rPr>
        <w:t xml:space="preserve">———. </w:t>
      </w:r>
      <w:r w:rsidRPr="002B7252">
        <w:rPr>
          <w:rFonts w:ascii="Calibri Light" w:hAnsi="Calibri Light" w:cs="Calibri Light"/>
          <w:i/>
          <w:iCs/>
          <w:color w:val="4D4D4D" w:themeColor="accent6"/>
          <w:sz w:val="26"/>
          <w:szCs w:val="26"/>
        </w:rPr>
        <w:t>Public Entity Executive Workforce Data Collection</w:t>
      </w:r>
      <w:r w:rsidRPr="001340CC">
        <w:rPr>
          <w:rFonts w:ascii="Calibri Light" w:hAnsi="Calibri Light" w:cs="Calibri Light"/>
          <w:color w:val="4D4D4D" w:themeColor="accent6"/>
          <w:sz w:val="26"/>
          <w:szCs w:val="26"/>
        </w:rPr>
        <w:t>.</w:t>
      </w:r>
    </w:p>
    <w:p w14:paraId="16E6E6D8" w14:textId="0F797122" w:rsidR="001340CC" w:rsidRPr="001340CC" w:rsidRDefault="001340CC" w:rsidP="002B7252">
      <w:pPr>
        <w:spacing w:before="180"/>
        <w:ind w:left="720" w:hanging="720"/>
        <w:rPr>
          <w:rFonts w:ascii="Calibri Light" w:hAnsi="Calibri Light" w:cs="Calibri Light"/>
          <w:color w:val="4D4D4D" w:themeColor="accent6"/>
          <w:sz w:val="26"/>
          <w:szCs w:val="26"/>
        </w:rPr>
      </w:pPr>
      <w:r w:rsidRPr="001340CC">
        <w:rPr>
          <w:rFonts w:ascii="Calibri Light" w:hAnsi="Calibri Light" w:cs="Calibri Light"/>
          <w:color w:val="4D4D4D" w:themeColor="accent6"/>
          <w:sz w:val="26"/>
          <w:szCs w:val="26"/>
        </w:rPr>
        <w:t xml:space="preserve">———. </w:t>
      </w:r>
      <w:r w:rsidRPr="002B7252">
        <w:rPr>
          <w:rFonts w:ascii="Calibri Light" w:hAnsi="Calibri Light" w:cs="Calibri Light"/>
          <w:i/>
          <w:iCs/>
          <w:color w:val="4D4D4D" w:themeColor="accent6"/>
          <w:sz w:val="26"/>
          <w:szCs w:val="26"/>
        </w:rPr>
        <w:t>Serving Victoria: A Guide for Public Sector CEOs</w:t>
      </w:r>
      <w:r w:rsidRPr="002B7252">
        <w:rPr>
          <w:rFonts w:ascii="Calibri Light" w:hAnsi="Calibri Light" w:cs="Calibri Light"/>
          <w:color w:val="4D4D4D" w:themeColor="accent6"/>
          <w:sz w:val="26"/>
          <w:szCs w:val="26"/>
        </w:rPr>
        <w:t xml:space="preserve"> </w:t>
      </w:r>
      <w:r w:rsidRPr="001340CC">
        <w:rPr>
          <w:rFonts w:ascii="Calibri Light" w:hAnsi="Calibri Light" w:cs="Calibri Light"/>
          <w:color w:val="4D4D4D" w:themeColor="accent6"/>
          <w:sz w:val="26"/>
          <w:szCs w:val="26"/>
        </w:rPr>
        <w:t>– last updated 11</w:t>
      </w:r>
      <w:r w:rsidR="00ED61C0">
        <w:rPr>
          <w:rFonts w:ascii="Calibri Light" w:hAnsi="Calibri Light" w:cs="Calibri Light"/>
          <w:color w:val="4D4D4D" w:themeColor="accent6"/>
          <w:sz w:val="26"/>
          <w:szCs w:val="26"/>
        </w:rPr>
        <w:t> </w:t>
      </w:r>
      <w:r w:rsidRPr="001340CC">
        <w:rPr>
          <w:rFonts w:ascii="Calibri Light" w:hAnsi="Calibri Light" w:cs="Calibri Light"/>
          <w:color w:val="4D4D4D" w:themeColor="accent6"/>
          <w:sz w:val="26"/>
          <w:szCs w:val="26"/>
        </w:rPr>
        <w:t>June</w:t>
      </w:r>
      <w:r w:rsidR="00ED61C0">
        <w:rPr>
          <w:rFonts w:ascii="Calibri Light" w:hAnsi="Calibri Light" w:cs="Calibri Light"/>
          <w:color w:val="4D4D4D" w:themeColor="accent6"/>
          <w:sz w:val="26"/>
          <w:szCs w:val="26"/>
        </w:rPr>
        <w:t> </w:t>
      </w:r>
      <w:r w:rsidRPr="001340CC">
        <w:rPr>
          <w:rFonts w:ascii="Calibri Light" w:hAnsi="Calibri Light" w:cs="Calibri Light"/>
          <w:color w:val="4D4D4D" w:themeColor="accent6"/>
          <w:sz w:val="26"/>
          <w:szCs w:val="26"/>
        </w:rPr>
        <w:t>2015. State Government of Victoria: Melbourne, Victoria, 2015.</w:t>
      </w:r>
    </w:p>
    <w:p w14:paraId="3332B274" w14:textId="27104EA5" w:rsidR="001340CC" w:rsidRPr="001340CC" w:rsidRDefault="001340CC" w:rsidP="002B7252">
      <w:pPr>
        <w:spacing w:before="180"/>
        <w:ind w:left="720" w:hanging="720"/>
        <w:rPr>
          <w:rFonts w:ascii="Calibri Light" w:hAnsi="Calibri Light" w:cs="Calibri Light"/>
          <w:color w:val="4D4D4D" w:themeColor="accent6"/>
          <w:sz w:val="26"/>
          <w:szCs w:val="26"/>
        </w:rPr>
      </w:pPr>
      <w:r w:rsidRPr="001340CC">
        <w:rPr>
          <w:rFonts w:ascii="Calibri Light" w:hAnsi="Calibri Light" w:cs="Calibri Light"/>
          <w:color w:val="4D4D4D" w:themeColor="accent6"/>
          <w:sz w:val="26"/>
          <w:szCs w:val="26"/>
        </w:rPr>
        <w:t xml:space="preserve">———. </w:t>
      </w:r>
      <w:r w:rsidRPr="002B7252">
        <w:rPr>
          <w:rFonts w:ascii="Calibri Light" w:hAnsi="Calibri Light" w:cs="Calibri Light"/>
          <w:i/>
          <w:iCs/>
          <w:color w:val="4D4D4D" w:themeColor="accent6"/>
          <w:sz w:val="26"/>
          <w:szCs w:val="26"/>
        </w:rPr>
        <w:t>‘Staff turnover’, Public Sector Workforce Data Sets</w:t>
      </w:r>
      <w:r w:rsidRPr="002B7252">
        <w:rPr>
          <w:rFonts w:ascii="Calibri Light" w:hAnsi="Calibri Light" w:cs="Calibri Light"/>
          <w:color w:val="4D4D4D" w:themeColor="accent6"/>
          <w:sz w:val="26"/>
          <w:szCs w:val="26"/>
        </w:rPr>
        <w:t>.</w:t>
      </w:r>
    </w:p>
    <w:p w14:paraId="3AF4D8A5" w14:textId="77777777" w:rsidR="001340CC" w:rsidRPr="001340CC" w:rsidRDefault="001340CC" w:rsidP="002B7252">
      <w:pPr>
        <w:spacing w:before="180"/>
        <w:ind w:left="720" w:hanging="720"/>
        <w:rPr>
          <w:rFonts w:ascii="Calibri Light" w:hAnsi="Calibri Light" w:cs="Calibri Light"/>
          <w:color w:val="4D4D4D" w:themeColor="accent6"/>
          <w:sz w:val="26"/>
          <w:szCs w:val="26"/>
        </w:rPr>
      </w:pPr>
      <w:r w:rsidRPr="001340CC">
        <w:rPr>
          <w:rFonts w:ascii="Calibri Light" w:hAnsi="Calibri Light" w:cs="Calibri Light"/>
          <w:color w:val="4D4D4D" w:themeColor="accent6"/>
          <w:sz w:val="26"/>
          <w:szCs w:val="26"/>
        </w:rPr>
        <w:t>———.</w:t>
      </w:r>
      <w:r w:rsidRPr="002B7252">
        <w:rPr>
          <w:rFonts w:ascii="Calibri Light" w:hAnsi="Calibri Light" w:cs="Calibri Light"/>
          <w:color w:val="4D4D4D" w:themeColor="accent6"/>
          <w:sz w:val="26"/>
          <w:szCs w:val="26"/>
        </w:rPr>
        <w:t xml:space="preserve"> </w:t>
      </w:r>
      <w:r w:rsidRPr="002B7252">
        <w:rPr>
          <w:rFonts w:ascii="Calibri Light" w:hAnsi="Calibri Light" w:cs="Calibri Light"/>
          <w:i/>
          <w:iCs/>
          <w:color w:val="4D4D4D" w:themeColor="accent6"/>
          <w:sz w:val="26"/>
          <w:szCs w:val="26"/>
        </w:rPr>
        <w:t>Standard Public Entity Executive Employment Contract</w:t>
      </w:r>
      <w:r w:rsidRPr="001340CC">
        <w:rPr>
          <w:rFonts w:ascii="Calibri Light" w:hAnsi="Calibri Light" w:cs="Calibri Light"/>
          <w:color w:val="4D4D4D" w:themeColor="accent6"/>
          <w:sz w:val="26"/>
          <w:szCs w:val="26"/>
        </w:rPr>
        <w:t>. State Government of Victoria: Melbourne, Victoria, 2020.</w:t>
      </w:r>
    </w:p>
    <w:p w14:paraId="68AF891D" w14:textId="77777777" w:rsidR="00DC41F4" w:rsidRDefault="00DC41F4" w:rsidP="00DC41F4">
      <w:pPr>
        <w:spacing w:before="180"/>
        <w:ind w:left="720" w:hanging="720"/>
        <w:rPr>
          <w:rFonts w:ascii="Calibri Light" w:hAnsi="Calibri Light" w:cs="Calibri Light"/>
          <w:color w:val="4D4D4D" w:themeColor="accent6"/>
          <w:sz w:val="26"/>
          <w:szCs w:val="26"/>
        </w:rPr>
      </w:pPr>
      <w:r w:rsidRPr="001340CC">
        <w:rPr>
          <w:rFonts w:ascii="Calibri Light" w:hAnsi="Calibri Light" w:cs="Calibri Light"/>
          <w:color w:val="4D4D4D" w:themeColor="accent6"/>
          <w:sz w:val="26"/>
          <w:szCs w:val="26"/>
        </w:rPr>
        <w:t>———.</w:t>
      </w:r>
      <w:r>
        <w:rPr>
          <w:rFonts w:ascii="Calibri Light" w:hAnsi="Calibri Light" w:cs="Calibri Light"/>
          <w:color w:val="4D4D4D" w:themeColor="accent6"/>
          <w:sz w:val="26"/>
          <w:szCs w:val="26"/>
        </w:rPr>
        <w:t xml:space="preserve"> </w:t>
      </w:r>
      <w:r w:rsidRPr="004A29A2">
        <w:rPr>
          <w:rFonts w:ascii="Calibri Light" w:hAnsi="Calibri Light" w:cs="Calibri Light"/>
          <w:i/>
          <w:iCs/>
          <w:color w:val="4D4D4D" w:themeColor="accent6"/>
          <w:sz w:val="26"/>
          <w:szCs w:val="26"/>
        </w:rPr>
        <w:t>The Victorian Public Sector</w:t>
      </w:r>
      <w:r>
        <w:rPr>
          <w:rFonts w:ascii="Calibri Light" w:hAnsi="Calibri Light" w:cs="Calibri Light"/>
          <w:color w:val="4D4D4D" w:themeColor="accent6"/>
          <w:sz w:val="26"/>
          <w:szCs w:val="26"/>
        </w:rPr>
        <w:t>.</w:t>
      </w:r>
      <w:r w:rsidRPr="004A29A2">
        <w:rPr>
          <w:rFonts w:ascii="Calibri Light" w:hAnsi="Calibri Light" w:cs="Calibri Light"/>
          <w:color w:val="4D4D4D" w:themeColor="accent6"/>
          <w:sz w:val="26"/>
          <w:szCs w:val="26"/>
        </w:rPr>
        <w:t xml:space="preserve"> </w:t>
      </w:r>
      <w:hyperlink r:id="rId77">
        <w:r w:rsidRPr="004A29A2">
          <w:rPr>
            <w:rStyle w:val="Hyperlink"/>
            <w:rFonts w:ascii="Calibri Light" w:hAnsi="Calibri Light" w:cs="Calibri Light"/>
            <w:sz w:val="26"/>
            <w:szCs w:val="26"/>
          </w:rPr>
          <w:t>https://vpsc.vic.gov.au/about-public-sector/the-victorian-public-sector/</w:t>
        </w:r>
      </w:hyperlink>
      <w:r>
        <w:rPr>
          <w:rFonts w:ascii="Calibri Light" w:hAnsi="Calibri Light" w:cs="Calibri Light"/>
          <w:color w:val="4D4D4D" w:themeColor="accent6"/>
          <w:sz w:val="26"/>
          <w:szCs w:val="26"/>
        </w:rPr>
        <w:t>.</w:t>
      </w:r>
    </w:p>
    <w:p w14:paraId="4EF0BE07" w14:textId="5E27F6E0" w:rsidR="00B727A9" w:rsidRPr="00B727A9" w:rsidRDefault="001340CC" w:rsidP="00B727A9">
      <w:pPr>
        <w:spacing w:before="180"/>
        <w:ind w:left="720" w:hanging="720"/>
        <w:rPr>
          <w:rFonts w:ascii="Calibri Light" w:hAnsi="Calibri Light" w:cs="Calibri Light"/>
          <w:color w:val="4D4D4D" w:themeColor="accent6"/>
          <w:sz w:val="26"/>
          <w:szCs w:val="26"/>
        </w:rPr>
      </w:pPr>
      <w:r w:rsidRPr="001340CC">
        <w:rPr>
          <w:rFonts w:ascii="Calibri Light" w:hAnsi="Calibri Light" w:cs="Calibri Light"/>
          <w:color w:val="4D4D4D" w:themeColor="accent6"/>
          <w:sz w:val="26"/>
          <w:szCs w:val="26"/>
        </w:rPr>
        <w:t xml:space="preserve">———. </w:t>
      </w:r>
      <w:r w:rsidRPr="00C74AED">
        <w:rPr>
          <w:rFonts w:ascii="Calibri Light" w:hAnsi="Calibri Light" w:cs="Calibri Light"/>
          <w:i/>
          <w:iCs/>
          <w:color w:val="4D4D4D" w:themeColor="accent6"/>
          <w:sz w:val="26"/>
          <w:szCs w:val="26"/>
        </w:rPr>
        <w:t>Victorian Public Entity Executive Handbook</w:t>
      </w:r>
      <w:r w:rsidRPr="002B7252">
        <w:rPr>
          <w:rFonts w:ascii="Calibri Light" w:hAnsi="Calibri Light" w:cs="Calibri Light"/>
          <w:color w:val="4D4D4D" w:themeColor="accent6"/>
          <w:sz w:val="26"/>
          <w:szCs w:val="26"/>
        </w:rPr>
        <w:t xml:space="preserve">. </w:t>
      </w:r>
      <w:r w:rsidRPr="001340CC">
        <w:rPr>
          <w:rFonts w:ascii="Calibri Light" w:hAnsi="Calibri Light" w:cs="Calibri Light"/>
          <w:color w:val="4D4D4D" w:themeColor="accent6"/>
          <w:sz w:val="26"/>
          <w:szCs w:val="26"/>
        </w:rPr>
        <w:t>State Government of Victoria: Melbourne, Victoria, 2020.</w:t>
      </w:r>
    </w:p>
    <w:p w14:paraId="793B15E6" w14:textId="77777777" w:rsidR="001340CC" w:rsidRDefault="001340CC" w:rsidP="00956084">
      <w:pPr>
        <w:spacing w:before="180"/>
        <w:rPr>
          <w:rFonts w:ascii="Calibri Light" w:hAnsi="Calibri Light" w:cs="Calibri Light"/>
          <w:color w:val="4D4D4D" w:themeColor="accent6"/>
          <w:sz w:val="26"/>
          <w:szCs w:val="26"/>
        </w:rPr>
      </w:pPr>
    </w:p>
    <w:p w14:paraId="0EF2110A" w14:textId="04B6F0A8" w:rsidR="00A23B45" w:rsidRPr="00956084" w:rsidRDefault="00A23B45" w:rsidP="00956084">
      <w:pPr>
        <w:spacing w:before="180"/>
        <w:rPr>
          <w:rFonts w:ascii="Calibri Light" w:hAnsi="Calibri Light" w:cs="Calibri Light"/>
          <w:color w:val="4D4D4D" w:themeColor="accent6"/>
          <w:sz w:val="26"/>
          <w:szCs w:val="26"/>
        </w:rPr>
        <w:sectPr w:rsidR="00A23B45" w:rsidRPr="00956084" w:rsidSect="00024EA8">
          <w:type w:val="oddPage"/>
          <w:pgSz w:w="11900" w:h="16840"/>
          <w:pgMar w:top="1701" w:right="1701" w:bottom="1559" w:left="1701" w:header="709" w:footer="709" w:gutter="0"/>
          <w:cols w:space="708"/>
          <w:titlePg/>
          <w:docGrid w:linePitch="272"/>
        </w:sectPr>
      </w:pPr>
    </w:p>
    <w:p w14:paraId="71E76EB6" w14:textId="77777777" w:rsidR="00D66541" w:rsidRDefault="00EC7E4B" w:rsidP="00EC7E4B">
      <w:pPr>
        <w:pStyle w:val="Chapterheading"/>
      </w:pPr>
      <w:bookmarkStart w:id="223" w:name="_Toc59090160"/>
      <w:r>
        <w:lastRenderedPageBreak/>
        <w:t>Appendix A – prescribed public entities by industry segment</w:t>
      </w:r>
      <w:r w:rsidR="7B3C97BE">
        <w:rPr>
          <w:noProof/>
        </w:rPr>
        <w:drawing>
          <wp:inline distT="0" distB="0" distL="0" distR="0" wp14:anchorId="2C4438BA" wp14:editId="0310271C">
            <wp:extent cx="2212975" cy="2559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41">
                      <a:extLst>
                        <a:ext uri="{28A0092B-C50C-407E-A947-70E740481C1C}">
                          <a14:useLocalDpi xmlns:a14="http://schemas.microsoft.com/office/drawing/2010/main" val="0"/>
                        </a:ext>
                      </a:extLst>
                    </a:blip>
                    <a:stretch>
                      <a:fillRect/>
                    </a:stretch>
                  </pic:blipFill>
                  <pic:spPr>
                    <a:xfrm>
                      <a:off x="0" y="0"/>
                      <a:ext cx="2212975" cy="255905"/>
                    </a:xfrm>
                    <a:prstGeom prst="rect">
                      <a:avLst/>
                    </a:prstGeom>
                  </pic:spPr>
                </pic:pic>
              </a:graphicData>
            </a:graphic>
          </wp:inline>
        </w:drawing>
      </w:r>
      <w:bookmarkEnd w:id="223"/>
    </w:p>
    <w:tbl>
      <w:tblPr>
        <w:tblStyle w:val="Style1"/>
        <w:tblW w:w="5001" w:type="pct"/>
        <w:tblLook w:val="04A0" w:firstRow="1" w:lastRow="0" w:firstColumn="1" w:lastColumn="0" w:noHBand="0" w:noVBand="1"/>
      </w:tblPr>
      <w:tblGrid>
        <w:gridCol w:w="5100"/>
        <w:gridCol w:w="1095"/>
        <w:gridCol w:w="2305"/>
      </w:tblGrid>
      <w:tr w:rsidR="00EC7E4B" w:rsidRPr="00143464" w14:paraId="78AA839E" w14:textId="77777777" w:rsidTr="002A5138">
        <w:trPr>
          <w:cnfStyle w:val="100000000000" w:firstRow="1" w:lastRow="0" w:firstColumn="0" w:lastColumn="0" w:oddVBand="0" w:evenVBand="0" w:oddHBand="0" w:evenHBand="0" w:firstRowFirstColumn="0" w:firstRowLastColumn="0" w:lastRowFirstColumn="0" w:lastRowLastColumn="0"/>
          <w:trHeight w:val="355"/>
          <w:tblHeader/>
        </w:trPr>
        <w:tc>
          <w:tcPr>
            <w:tcW w:w="3000" w:type="pct"/>
          </w:tcPr>
          <w:p w14:paraId="1037D9BF" w14:textId="77777777" w:rsidR="00EC7E4B" w:rsidRPr="00143464" w:rsidRDefault="00EC7E4B" w:rsidP="002A5138">
            <w:pPr>
              <w:keepNext/>
              <w:spacing w:after="0"/>
              <w:rPr>
                <w:rFonts w:ascii="Calibri Light" w:hAnsi="Calibri Light"/>
                <w:bCs/>
                <w:color w:val="FFFFFF" w:themeColor="background1"/>
                <w:sz w:val="22"/>
              </w:rPr>
            </w:pPr>
            <w:r>
              <w:rPr>
                <w:rFonts w:ascii="Calibri Light" w:hAnsi="Calibri Light"/>
                <w:bCs/>
                <w:color w:val="FFFFFF" w:themeColor="background1"/>
                <w:sz w:val="22"/>
              </w:rPr>
              <w:t>Prescribed public entity</w:t>
            </w:r>
          </w:p>
        </w:tc>
        <w:tc>
          <w:tcPr>
            <w:tcW w:w="2000" w:type="pct"/>
            <w:gridSpan w:val="2"/>
          </w:tcPr>
          <w:p w14:paraId="49A922D8" w14:textId="77777777" w:rsidR="00EC7E4B" w:rsidRPr="00143464" w:rsidRDefault="00EC7E4B" w:rsidP="002A5138">
            <w:pPr>
              <w:keepNext/>
              <w:spacing w:after="0"/>
              <w:rPr>
                <w:rFonts w:ascii="Calibri Light" w:hAnsi="Calibri Light"/>
                <w:b w:val="0"/>
                <w:color w:val="FFFFFF" w:themeColor="background1"/>
                <w:sz w:val="22"/>
              </w:rPr>
            </w:pPr>
            <w:r w:rsidRPr="00E7566A">
              <w:rPr>
                <w:rFonts w:ascii="Calibri Light" w:hAnsi="Calibri Light"/>
                <w:bCs/>
                <w:color w:val="FFFFFF" w:themeColor="background1"/>
                <w:sz w:val="22"/>
              </w:rPr>
              <w:t xml:space="preserve">Schedule in </w:t>
            </w:r>
            <w:r>
              <w:rPr>
                <w:rFonts w:ascii="Calibri Light" w:hAnsi="Calibri Light"/>
                <w:bCs/>
                <w:color w:val="FFFFFF" w:themeColor="background1"/>
                <w:sz w:val="22"/>
              </w:rPr>
              <w:t>VIRTIPS R</w:t>
            </w:r>
            <w:r w:rsidRPr="00E7566A">
              <w:rPr>
                <w:rFonts w:ascii="Calibri Light" w:hAnsi="Calibri Light"/>
                <w:bCs/>
                <w:color w:val="FFFFFF" w:themeColor="background1"/>
                <w:sz w:val="22"/>
              </w:rPr>
              <w:t>egulations</w:t>
            </w:r>
            <w:r w:rsidRPr="00CE6440">
              <w:rPr>
                <w:rFonts w:ascii="Calibri Light" w:hAnsi="Calibri Light"/>
                <w:bCs/>
                <w:color w:val="FFFFFF" w:themeColor="background1"/>
                <w:sz w:val="22"/>
                <w:vertAlign w:val="superscript"/>
              </w:rPr>
              <w:t>(a)</w:t>
            </w:r>
          </w:p>
        </w:tc>
      </w:tr>
      <w:tr w:rsidR="00EC7E4B" w:rsidRPr="00143464" w14:paraId="47CDAD7B" w14:textId="77777777" w:rsidTr="002A5138">
        <w:trPr>
          <w:trHeight w:val="357"/>
        </w:trPr>
        <w:tc>
          <w:tcPr>
            <w:tcW w:w="5000" w:type="pct"/>
            <w:gridSpan w:val="3"/>
            <w:shd w:val="clear" w:color="auto" w:fill="BFBFBF" w:themeFill="background1" w:themeFillShade="BF"/>
          </w:tcPr>
          <w:p w14:paraId="40884BB8" w14:textId="77777777" w:rsidR="00EC7E4B" w:rsidRPr="003C0334" w:rsidRDefault="00EC7E4B" w:rsidP="002A5138">
            <w:pPr>
              <w:keepNext/>
              <w:spacing w:after="0"/>
              <w:jc w:val="center"/>
              <w:rPr>
                <w:rFonts w:ascii="Calibri Light" w:hAnsi="Calibri Light"/>
                <w:b/>
                <w:bCs/>
                <w:color w:val="4D4D4D" w:themeColor="accent6"/>
                <w:sz w:val="22"/>
              </w:rPr>
            </w:pPr>
            <w:r w:rsidRPr="003C0334">
              <w:rPr>
                <w:rFonts w:ascii="Calibri Light" w:hAnsi="Calibri Light"/>
                <w:b/>
                <w:bCs/>
                <w:color w:val="4D4D4D" w:themeColor="accent6"/>
                <w:sz w:val="22"/>
              </w:rPr>
              <w:t xml:space="preserve">Emergency </w:t>
            </w:r>
            <w:r>
              <w:rPr>
                <w:rFonts w:ascii="Calibri Light" w:hAnsi="Calibri Light"/>
                <w:b/>
                <w:bCs/>
                <w:color w:val="4D4D4D" w:themeColor="accent6"/>
                <w:sz w:val="22"/>
              </w:rPr>
              <w:t>s</w:t>
            </w:r>
            <w:r w:rsidRPr="003C0334">
              <w:rPr>
                <w:rFonts w:ascii="Calibri Light" w:hAnsi="Calibri Light"/>
                <w:b/>
                <w:bCs/>
                <w:color w:val="4D4D4D" w:themeColor="accent6"/>
                <w:sz w:val="22"/>
              </w:rPr>
              <w:t>ervices</w:t>
            </w:r>
          </w:p>
        </w:tc>
      </w:tr>
      <w:tr w:rsidR="00EC7E4B" w:rsidRPr="003C0334" w14:paraId="6FB6D2E2" w14:textId="77777777" w:rsidTr="002A5138">
        <w:trPr>
          <w:trHeight w:val="357"/>
        </w:trPr>
        <w:tc>
          <w:tcPr>
            <w:tcW w:w="3644" w:type="pct"/>
            <w:gridSpan w:val="2"/>
            <w:noWrap/>
            <w:hideMark/>
          </w:tcPr>
          <w:p w14:paraId="38852725" w14:textId="77777777" w:rsidR="00EC7E4B" w:rsidRPr="003C0334" w:rsidRDefault="00EC7E4B" w:rsidP="002A5138">
            <w:pPr>
              <w:pStyle w:val="Tabletext"/>
              <w:rPr>
                <w:lang w:eastAsia="en-AU"/>
              </w:rPr>
            </w:pPr>
            <w:r w:rsidRPr="003C0334">
              <w:rPr>
                <w:lang w:eastAsia="en-AU"/>
              </w:rPr>
              <w:t>Country Fire Authority</w:t>
            </w:r>
          </w:p>
        </w:tc>
        <w:tc>
          <w:tcPr>
            <w:tcW w:w="1356" w:type="pct"/>
            <w:noWrap/>
            <w:hideMark/>
          </w:tcPr>
          <w:p w14:paraId="673B79A6" w14:textId="77777777" w:rsidR="00EC7E4B" w:rsidRPr="003C0334" w:rsidRDefault="00EC7E4B" w:rsidP="002A5138">
            <w:pPr>
              <w:pStyle w:val="Tabletext"/>
              <w:rPr>
                <w:lang w:eastAsia="en-AU"/>
              </w:rPr>
            </w:pPr>
            <w:r>
              <w:rPr>
                <w:lang w:eastAsia="en-AU"/>
              </w:rPr>
              <w:t>Schedule 1</w:t>
            </w:r>
          </w:p>
        </w:tc>
      </w:tr>
      <w:tr w:rsidR="00EC7E4B" w:rsidRPr="003C0334" w14:paraId="7A46DFE9" w14:textId="77777777" w:rsidTr="002A5138">
        <w:trPr>
          <w:trHeight w:val="357"/>
        </w:trPr>
        <w:tc>
          <w:tcPr>
            <w:tcW w:w="3644" w:type="pct"/>
            <w:gridSpan w:val="2"/>
            <w:noWrap/>
            <w:hideMark/>
          </w:tcPr>
          <w:p w14:paraId="53C5126D" w14:textId="77777777" w:rsidR="00EC7E4B" w:rsidRPr="003C0334" w:rsidRDefault="00EC7E4B" w:rsidP="002A5138">
            <w:pPr>
              <w:pStyle w:val="Tabletext"/>
              <w:rPr>
                <w:lang w:eastAsia="en-AU"/>
              </w:rPr>
            </w:pPr>
            <w:r w:rsidRPr="003C0334">
              <w:rPr>
                <w:lang w:eastAsia="en-AU"/>
              </w:rPr>
              <w:t>Emergency Services Telecommunications Authority</w:t>
            </w:r>
          </w:p>
        </w:tc>
        <w:tc>
          <w:tcPr>
            <w:tcW w:w="1356" w:type="pct"/>
            <w:noWrap/>
            <w:hideMark/>
          </w:tcPr>
          <w:p w14:paraId="4A60AFD8" w14:textId="77777777" w:rsidR="00EC7E4B" w:rsidRPr="003C0334" w:rsidRDefault="00EC7E4B" w:rsidP="002A5138">
            <w:pPr>
              <w:pStyle w:val="Tabletext"/>
              <w:rPr>
                <w:lang w:eastAsia="en-AU"/>
              </w:rPr>
            </w:pPr>
            <w:r>
              <w:rPr>
                <w:lang w:eastAsia="en-AU"/>
              </w:rPr>
              <w:t>Schedule 1</w:t>
            </w:r>
          </w:p>
        </w:tc>
      </w:tr>
      <w:tr w:rsidR="00EC7E4B" w:rsidRPr="003C0334" w14:paraId="597EF3C6" w14:textId="77777777" w:rsidTr="002A5138">
        <w:trPr>
          <w:trHeight w:val="357"/>
        </w:trPr>
        <w:tc>
          <w:tcPr>
            <w:tcW w:w="3644" w:type="pct"/>
            <w:gridSpan w:val="2"/>
            <w:noWrap/>
            <w:hideMark/>
          </w:tcPr>
          <w:p w14:paraId="0C08E3CF" w14:textId="77777777" w:rsidR="00EC7E4B" w:rsidRPr="003C0334" w:rsidRDefault="00EC7E4B" w:rsidP="002A5138">
            <w:pPr>
              <w:pStyle w:val="Tabletext"/>
              <w:rPr>
                <w:lang w:eastAsia="en-AU"/>
              </w:rPr>
            </w:pPr>
            <w:r>
              <w:rPr>
                <w:lang w:eastAsia="en-AU"/>
              </w:rPr>
              <w:t>Fire Rescue Victoria</w:t>
            </w:r>
            <w:r w:rsidRPr="00CE6440">
              <w:rPr>
                <w:vertAlign w:val="superscript"/>
                <w:lang w:eastAsia="en-AU"/>
              </w:rPr>
              <w:t>(b)</w:t>
            </w:r>
          </w:p>
        </w:tc>
        <w:tc>
          <w:tcPr>
            <w:tcW w:w="1356" w:type="pct"/>
            <w:noWrap/>
            <w:hideMark/>
          </w:tcPr>
          <w:p w14:paraId="4C1840E8" w14:textId="77777777" w:rsidR="00EC7E4B" w:rsidRPr="003C0334" w:rsidRDefault="00EC7E4B" w:rsidP="002A5138">
            <w:pPr>
              <w:pStyle w:val="Tabletext"/>
              <w:rPr>
                <w:lang w:eastAsia="en-AU"/>
              </w:rPr>
            </w:pPr>
            <w:r>
              <w:rPr>
                <w:lang w:eastAsia="en-AU"/>
              </w:rPr>
              <w:t>Schedule 1</w:t>
            </w:r>
          </w:p>
        </w:tc>
      </w:tr>
      <w:tr w:rsidR="00EC7E4B" w:rsidRPr="003C0334" w14:paraId="73E354F4" w14:textId="77777777" w:rsidTr="002A5138">
        <w:trPr>
          <w:trHeight w:val="357"/>
        </w:trPr>
        <w:tc>
          <w:tcPr>
            <w:tcW w:w="3644" w:type="pct"/>
            <w:gridSpan w:val="2"/>
            <w:noWrap/>
            <w:hideMark/>
          </w:tcPr>
          <w:p w14:paraId="765AD78E" w14:textId="77777777" w:rsidR="00EC7E4B" w:rsidRPr="003C0334" w:rsidRDefault="00EC7E4B" w:rsidP="002A5138">
            <w:pPr>
              <w:pStyle w:val="Tabletext"/>
              <w:rPr>
                <w:lang w:eastAsia="en-AU"/>
              </w:rPr>
            </w:pPr>
            <w:r w:rsidRPr="003C0334">
              <w:rPr>
                <w:lang w:eastAsia="en-AU"/>
              </w:rPr>
              <w:t>Victoria State Emergency Service</w:t>
            </w:r>
          </w:p>
        </w:tc>
        <w:tc>
          <w:tcPr>
            <w:tcW w:w="1356" w:type="pct"/>
            <w:noWrap/>
            <w:hideMark/>
          </w:tcPr>
          <w:p w14:paraId="160C609E" w14:textId="77777777" w:rsidR="00EC7E4B" w:rsidRPr="003C0334" w:rsidRDefault="00EC7E4B" w:rsidP="002A5138">
            <w:pPr>
              <w:pStyle w:val="Tabletext"/>
              <w:rPr>
                <w:lang w:eastAsia="en-AU"/>
              </w:rPr>
            </w:pPr>
            <w:r>
              <w:rPr>
                <w:lang w:eastAsia="en-AU"/>
              </w:rPr>
              <w:t>Schedule 2</w:t>
            </w:r>
          </w:p>
        </w:tc>
      </w:tr>
      <w:tr w:rsidR="00EC7E4B" w:rsidRPr="00143464" w14:paraId="52FEB798" w14:textId="77777777" w:rsidTr="002A5138">
        <w:trPr>
          <w:trHeight w:val="357"/>
        </w:trPr>
        <w:tc>
          <w:tcPr>
            <w:tcW w:w="5000" w:type="pct"/>
            <w:gridSpan w:val="3"/>
            <w:shd w:val="clear" w:color="auto" w:fill="BFBFBF" w:themeFill="background1" w:themeFillShade="BF"/>
          </w:tcPr>
          <w:p w14:paraId="733F0062" w14:textId="77777777" w:rsidR="00EC7E4B" w:rsidRPr="003C0334" w:rsidRDefault="00EC7E4B" w:rsidP="002A5138">
            <w:pPr>
              <w:spacing w:after="0"/>
              <w:jc w:val="center"/>
              <w:rPr>
                <w:rFonts w:ascii="Calibri Light" w:hAnsi="Calibri Light"/>
                <w:b/>
                <w:bCs/>
                <w:color w:val="4D4D4D" w:themeColor="accent6"/>
                <w:sz w:val="22"/>
              </w:rPr>
            </w:pPr>
            <w:r w:rsidRPr="003C0334">
              <w:rPr>
                <w:rFonts w:ascii="Calibri Light" w:hAnsi="Calibri Light"/>
                <w:b/>
                <w:bCs/>
                <w:color w:val="4D4D4D" w:themeColor="accent6"/>
                <w:sz w:val="22"/>
              </w:rPr>
              <w:t>Finance and insurance</w:t>
            </w:r>
          </w:p>
        </w:tc>
      </w:tr>
      <w:tr w:rsidR="00EC7E4B" w:rsidRPr="003C0334" w14:paraId="4290999A" w14:textId="77777777" w:rsidTr="002A5138">
        <w:trPr>
          <w:trHeight w:val="357"/>
        </w:trPr>
        <w:tc>
          <w:tcPr>
            <w:tcW w:w="3644" w:type="pct"/>
            <w:gridSpan w:val="2"/>
            <w:noWrap/>
            <w:hideMark/>
          </w:tcPr>
          <w:p w14:paraId="10D63623" w14:textId="77777777" w:rsidR="00EC7E4B" w:rsidRPr="003C0334" w:rsidRDefault="00EC7E4B" w:rsidP="002A5138">
            <w:pPr>
              <w:pStyle w:val="Tabletext"/>
              <w:rPr>
                <w:lang w:eastAsia="en-AU"/>
              </w:rPr>
            </w:pPr>
            <w:r w:rsidRPr="003C0334">
              <w:rPr>
                <w:lang w:eastAsia="en-AU"/>
              </w:rPr>
              <w:t>State Trustees Limited</w:t>
            </w:r>
          </w:p>
        </w:tc>
        <w:tc>
          <w:tcPr>
            <w:tcW w:w="1356" w:type="pct"/>
            <w:noWrap/>
            <w:hideMark/>
          </w:tcPr>
          <w:p w14:paraId="04E7901F" w14:textId="77777777" w:rsidR="00EC7E4B" w:rsidRPr="003C0334" w:rsidRDefault="00EC7E4B" w:rsidP="002A5138">
            <w:pPr>
              <w:pStyle w:val="Tabletext"/>
              <w:rPr>
                <w:lang w:eastAsia="en-AU"/>
              </w:rPr>
            </w:pPr>
            <w:r>
              <w:rPr>
                <w:lang w:eastAsia="en-AU"/>
              </w:rPr>
              <w:t>Schedule 1</w:t>
            </w:r>
          </w:p>
        </w:tc>
      </w:tr>
      <w:tr w:rsidR="00EC7E4B" w:rsidRPr="003C0334" w14:paraId="7C63E654" w14:textId="77777777" w:rsidTr="002A5138">
        <w:trPr>
          <w:trHeight w:val="357"/>
        </w:trPr>
        <w:tc>
          <w:tcPr>
            <w:tcW w:w="3644" w:type="pct"/>
            <w:gridSpan w:val="2"/>
            <w:noWrap/>
            <w:hideMark/>
          </w:tcPr>
          <w:p w14:paraId="40618675" w14:textId="77777777" w:rsidR="00EC7E4B" w:rsidRPr="003C0334" w:rsidRDefault="00EC7E4B" w:rsidP="002A5138">
            <w:pPr>
              <w:pStyle w:val="Tabletext"/>
              <w:rPr>
                <w:lang w:eastAsia="en-AU"/>
              </w:rPr>
            </w:pPr>
            <w:r w:rsidRPr="003C0334">
              <w:rPr>
                <w:lang w:eastAsia="en-AU"/>
              </w:rPr>
              <w:t>Transport Accident Commission</w:t>
            </w:r>
          </w:p>
        </w:tc>
        <w:tc>
          <w:tcPr>
            <w:tcW w:w="1356" w:type="pct"/>
            <w:noWrap/>
            <w:hideMark/>
          </w:tcPr>
          <w:p w14:paraId="7870045A" w14:textId="77777777" w:rsidR="00EC7E4B" w:rsidRPr="003C0334" w:rsidRDefault="00EC7E4B" w:rsidP="002A5138">
            <w:pPr>
              <w:pStyle w:val="Tabletext"/>
              <w:rPr>
                <w:lang w:eastAsia="en-AU"/>
              </w:rPr>
            </w:pPr>
            <w:r>
              <w:rPr>
                <w:lang w:eastAsia="en-AU"/>
              </w:rPr>
              <w:t>Schedule 1</w:t>
            </w:r>
          </w:p>
        </w:tc>
      </w:tr>
      <w:tr w:rsidR="00EC7E4B" w:rsidRPr="003C0334" w14:paraId="396E2728" w14:textId="77777777" w:rsidTr="002A5138">
        <w:trPr>
          <w:trHeight w:val="357"/>
        </w:trPr>
        <w:tc>
          <w:tcPr>
            <w:tcW w:w="3644" w:type="pct"/>
            <w:gridSpan w:val="2"/>
            <w:noWrap/>
            <w:hideMark/>
          </w:tcPr>
          <w:p w14:paraId="1F882B9D" w14:textId="77777777" w:rsidR="00EC7E4B" w:rsidRPr="003C0334" w:rsidRDefault="00EC7E4B" w:rsidP="002A5138">
            <w:pPr>
              <w:pStyle w:val="Tabletext"/>
              <w:rPr>
                <w:lang w:eastAsia="en-AU"/>
              </w:rPr>
            </w:pPr>
            <w:r w:rsidRPr="003C0334">
              <w:rPr>
                <w:lang w:eastAsia="en-AU"/>
              </w:rPr>
              <w:t>Treasury Corporation of Victoria</w:t>
            </w:r>
          </w:p>
        </w:tc>
        <w:tc>
          <w:tcPr>
            <w:tcW w:w="1356" w:type="pct"/>
            <w:noWrap/>
            <w:hideMark/>
          </w:tcPr>
          <w:p w14:paraId="45FDECB1" w14:textId="77777777" w:rsidR="00EC7E4B" w:rsidRPr="003C0334" w:rsidRDefault="00EC7E4B" w:rsidP="002A5138">
            <w:pPr>
              <w:pStyle w:val="Tabletext"/>
              <w:rPr>
                <w:lang w:eastAsia="en-AU"/>
              </w:rPr>
            </w:pPr>
            <w:r>
              <w:rPr>
                <w:lang w:eastAsia="en-AU"/>
              </w:rPr>
              <w:t>Schedule 1</w:t>
            </w:r>
          </w:p>
        </w:tc>
      </w:tr>
      <w:tr w:rsidR="00EC7E4B" w:rsidRPr="003C0334" w14:paraId="41CDF61C" w14:textId="77777777" w:rsidTr="002A5138">
        <w:trPr>
          <w:trHeight w:val="357"/>
        </w:trPr>
        <w:tc>
          <w:tcPr>
            <w:tcW w:w="3644" w:type="pct"/>
            <w:gridSpan w:val="2"/>
            <w:noWrap/>
            <w:hideMark/>
          </w:tcPr>
          <w:p w14:paraId="51E0EFBD" w14:textId="77777777" w:rsidR="00EC7E4B" w:rsidRPr="003C0334" w:rsidRDefault="00EC7E4B" w:rsidP="002A5138">
            <w:pPr>
              <w:pStyle w:val="Tabletext"/>
              <w:rPr>
                <w:lang w:eastAsia="en-AU"/>
              </w:rPr>
            </w:pPr>
            <w:r w:rsidRPr="003C0334">
              <w:rPr>
                <w:lang w:eastAsia="en-AU"/>
              </w:rPr>
              <w:t>Victorian Funds Management Corporation</w:t>
            </w:r>
          </w:p>
        </w:tc>
        <w:tc>
          <w:tcPr>
            <w:tcW w:w="1356" w:type="pct"/>
            <w:noWrap/>
            <w:hideMark/>
          </w:tcPr>
          <w:p w14:paraId="3D5A0711" w14:textId="77777777" w:rsidR="00EC7E4B" w:rsidRPr="003C0334" w:rsidRDefault="00EC7E4B" w:rsidP="002A5138">
            <w:pPr>
              <w:pStyle w:val="Tabletext"/>
              <w:rPr>
                <w:lang w:eastAsia="en-AU"/>
              </w:rPr>
            </w:pPr>
            <w:r>
              <w:rPr>
                <w:lang w:eastAsia="en-AU"/>
              </w:rPr>
              <w:t>Schedule 1</w:t>
            </w:r>
          </w:p>
        </w:tc>
      </w:tr>
      <w:tr w:rsidR="00EC7E4B" w:rsidRPr="003C0334" w14:paraId="3A0F5E78" w14:textId="77777777" w:rsidTr="002A5138">
        <w:trPr>
          <w:trHeight w:val="357"/>
        </w:trPr>
        <w:tc>
          <w:tcPr>
            <w:tcW w:w="3644" w:type="pct"/>
            <w:gridSpan w:val="2"/>
            <w:noWrap/>
            <w:hideMark/>
          </w:tcPr>
          <w:p w14:paraId="15676F55" w14:textId="77777777" w:rsidR="00EC7E4B" w:rsidRPr="003C0334" w:rsidRDefault="00EC7E4B" w:rsidP="002A5138">
            <w:pPr>
              <w:pStyle w:val="Tabletext"/>
              <w:rPr>
                <w:lang w:eastAsia="en-AU"/>
              </w:rPr>
            </w:pPr>
            <w:r w:rsidRPr="003C0334">
              <w:rPr>
                <w:lang w:eastAsia="en-AU"/>
              </w:rPr>
              <w:t>Victorian Managed Insurance Authority</w:t>
            </w:r>
          </w:p>
        </w:tc>
        <w:tc>
          <w:tcPr>
            <w:tcW w:w="1356" w:type="pct"/>
            <w:noWrap/>
            <w:hideMark/>
          </w:tcPr>
          <w:p w14:paraId="3C26DD95" w14:textId="77777777" w:rsidR="00EC7E4B" w:rsidRPr="003C0334" w:rsidRDefault="00EC7E4B" w:rsidP="002A5138">
            <w:pPr>
              <w:pStyle w:val="Tabletext"/>
              <w:rPr>
                <w:lang w:eastAsia="en-AU"/>
              </w:rPr>
            </w:pPr>
            <w:r>
              <w:rPr>
                <w:lang w:eastAsia="en-AU"/>
              </w:rPr>
              <w:t>Schedule 1</w:t>
            </w:r>
          </w:p>
        </w:tc>
      </w:tr>
      <w:tr w:rsidR="00EC7E4B" w:rsidRPr="003C0334" w14:paraId="0559DC4B" w14:textId="77777777" w:rsidTr="002A5138">
        <w:trPr>
          <w:trHeight w:val="357"/>
        </w:trPr>
        <w:tc>
          <w:tcPr>
            <w:tcW w:w="3644" w:type="pct"/>
            <w:gridSpan w:val="2"/>
            <w:noWrap/>
            <w:hideMark/>
          </w:tcPr>
          <w:p w14:paraId="7AA7E40D" w14:textId="4F37A9F7" w:rsidR="00EC7E4B" w:rsidRPr="003C0334" w:rsidRDefault="00EC7E4B" w:rsidP="002A5138">
            <w:pPr>
              <w:pStyle w:val="Tabletext"/>
              <w:rPr>
                <w:lang w:eastAsia="en-AU"/>
              </w:rPr>
            </w:pPr>
            <w:r w:rsidRPr="003C0334">
              <w:rPr>
                <w:lang w:eastAsia="en-AU"/>
              </w:rPr>
              <w:t>Emergency Services Superannuation Board</w:t>
            </w:r>
            <w:r w:rsidR="00B84DF0" w:rsidRPr="00B84DF0">
              <w:rPr>
                <w:vertAlign w:val="superscript"/>
                <w:lang w:eastAsia="en-AU"/>
              </w:rPr>
              <w:t>(c)</w:t>
            </w:r>
          </w:p>
        </w:tc>
        <w:tc>
          <w:tcPr>
            <w:tcW w:w="1356" w:type="pct"/>
            <w:noWrap/>
            <w:hideMark/>
          </w:tcPr>
          <w:p w14:paraId="15E4CB59" w14:textId="77777777" w:rsidR="00EC7E4B" w:rsidRPr="003C0334" w:rsidRDefault="00EC7E4B" w:rsidP="002A5138">
            <w:pPr>
              <w:pStyle w:val="Tabletext"/>
              <w:rPr>
                <w:lang w:eastAsia="en-AU"/>
              </w:rPr>
            </w:pPr>
            <w:r>
              <w:rPr>
                <w:lang w:eastAsia="en-AU"/>
              </w:rPr>
              <w:t>Schedule 2</w:t>
            </w:r>
          </w:p>
        </w:tc>
      </w:tr>
      <w:tr w:rsidR="00EC7E4B" w:rsidRPr="003C0334" w14:paraId="25EE545D" w14:textId="77777777" w:rsidTr="002A5138">
        <w:trPr>
          <w:trHeight w:val="357"/>
        </w:trPr>
        <w:tc>
          <w:tcPr>
            <w:tcW w:w="3644" w:type="pct"/>
            <w:gridSpan w:val="2"/>
            <w:noWrap/>
            <w:hideMark/>
          </w:tcPr>
          <w:p w14:paraId="6364DD3F" w14:textId="77777777" w:rsidR="00EC7E4B" w:rsidRPr="003C0334" w:rsidRDefault="00EC7E4B" w:rsidP="002A5138">
            <w:pPr>
              <w:pStyle w:val="Tabletext"/>
              <w:rPr>
                <w:lang w:eastAsia="en-AU"/>
              </w:rPr>
            </w:pPr>
            <w:r w:rsidRPr="003C0334">
              <w:rPr>
                <w:lang w:eastAsia="en-AU"/>
              </w:rPr>
              <w:t>Victorian WorkCover Authority</w:t>
            </w:r>
          </w:p>
        </w:tc>
        <w:tc>
          <w:tcPr>
            <w:tcW w:w="1356" w:type="pct"/>
            <w:noWrap/>
            <w:hideMark/>
          </w:tcPr>
          <w:p w14:paraId="2F8895FA" w14:textId="77777777" w:rsidR="00EC7E4B" w:rsidRPr="003C0334" w:rsidRDefault="00EC7E4B" w:rsidP="002A5138">
            <w:pPr>
              <w:pStyle w:val="Tabletext"/>
              <w:rPr>
                <w:lang w:eastAsia="en-AU"/>
              </w:rPr>
            </w:pPr>
            <w:r>
              <w:rPr>
                <w:lang w:eastAsia="en-AU"/>
              </w:rPr>
              <w:t>Schedule 2</w:t>
            </w:r>
          </w:p>
        </w:tc>
      </w:tr>
      <w:tr w:rsidR="00EC7E4B" w:rsidRPr="00143464" w14:paraId="5480D451" w14:textId="77777777" w:rsidTr="002A5138">
        <w:trPr>
          <w:trHeight w:val="357"/>
        </w:trPr>
        <w:tc>
          <w:tcPr>
            <w:tcW w:w="5000" w:type="pct"/>
            <w:gridSpan w:val="3"/>
            <w:shd w:val="clear" w:color="auto" w:fill="BFBFBF" w:themeFill="background1" w:themeFillShade="BF"/>
          </w:tcPr>
          <w:p w14:paraId="432744A2" w14:textId="77777777" w:rsidR="00EC7E4B" w:rsidRPr="003C0334" w:rsidRDefault="00EC7E4B" w:rsidP="002A5138">
            <w:pPr>
              <w:spacing w:after="0"/>
              <w:jc w:val="center"/>
              <w:rPr>
                <w:rFonts w:ascii="Calibri Light" w:hAnsi="Calibri Light"/>
                <w:b/>
                <w:bCs/>
                <w:color w:val="4D4D4D" w:themeColor="accent6"/>
                <w:sz w:val="22"/>
              </w:rPr>
            </w:pPr>
            <w:r w:rsidRPr="003C0334">
              <w:rPr>
                <w:rFonts w:ascii="Calibri Light" w:hAnsi="Calibri Light"/>
                <w:b/>
                <w:bCs/>
                <w:color w:val="4D4D4D" w:themeColor="accent6"/>
                <w:sz w:val="22"/>
              </w:rPr>
              <w:t>Public healthcare</w:t>
            </w:r>
          </w:p>
        </w:tc>
      </w:tr>
      <w:tr w:rsidR="00EC7E4B" w:rsidRPr="00CE6440" w14:paraId="2C411A0B" w14:textId="77777777" w:rsidTr="002A5138">
        <w:trPr>
          <w:trHeight w:val="357"/>
        </w:trPr>
        <w:tc>
          <w:tcPr>
            <w:tcW w:w="3644" w:type="pct"/>
            <w:gridSpan w:val="2"/>
            <w:noWrap/>
            <w:hideMark/>
          </w:tcPr>
          <w:p w14:paraId="6D5DFC9E" w14:textId="77777777" w:rsidR="00EC7E4B" w:rsidRPr="00CE6440" w:rsidRDefault="00EC7E4B" w:rsidP="002A5138">
            <w:pPr>
              <w:pStyle w:val="Tabletext"/>
              <w:rPr>
                <w:lang w:eastAsia="en-AU"/>
              </w:rPr>
            </w:pPr>
            <w:r w:rsidRPr="00CE6440">
              <w:rPr>
                <w:lang w:eastAsia="en-AU"/>
              </w:rPr>
              <w:t>BreastScreen Victoria</w:t>
            </w:r>
          </w:p>
        </w:tc>
        <w:tc>
          <w:tcPr>
            <w:tcW w:w="1356" w:type="pct"/>
            <w:noWrap/>
            <w:hideMark/>
          </w:tcPr>
          <w:p w14:paraId="49B12765" w14:textId="77777777" w:rsidR="00EC7E4B" w:rsidRPr="00CE6440" w:rsidRDefault="00EC7E4B" w:rsidP="002A5138">
            <w:pPr>
              <w:pStyle w:val="Tabletext"/>
              <w:rPr>
                <w:lang w:eastAsia="en-AU"/>
              </w:rPr>
            </w:pPr>
            <w:r>
              <w:rPr>
                <w:lang w:eastAsia="en-AU"/>
              </w:rPr>
              <w:t>Schedule 1</w:t>
            </w:r>
          </w:p>
        </w:tc>
      </w:tr>
      <w:tr w:rsidR="00EC7E4B" w:rsidRPr="00CE6440" w14:paraId="3DC4DCC2" w14:textId="77777777" w:rsidTr="002A5138">
        <w:trPr>
          <w:trHeight w:val="357"/>
        </w:trPr>
        <w:tc>
          <w:tcPr>
            <w:tcW w:w="3644" w:type="pct"/>
            <w:gridSpan w:val="2"/>
            <w:noWrap/>
            <w:hideMark/>
          </w:tcPr>
          <w:p w14:paraId="5890F55B" w14:textId="77777777" w:rsidR="00EC7E4B" w:rsidRPr="00CE6440" w:rsidRDefault="00EC7E4B" w:rsidP="002A5138">
            <w:pPr>
              <w:pStyle w:val="Tabletext"/>
              <w:rPr>
                <w:lang w:eastAsia="en-AU"/>
              </w:rPr>
            </w:pPr>
            <w:r w:rsidRPr="00CE6440">
              <w:rPr>
                <w:lang w:eastAsia="en-AU"/>
              </w:rPr>
              <w:t>Health Purchasing Victoria</w:t>
            </w:r>
          </w:p>
        </w:tc>
        <w:tc>
          <w:tcPr>
            <w:tcW w:w="1356" w:type="pct"/>
            <w:noWrap/>
            <w:hideMark/>
          </w:tcPr>
          <w:p w14:paraId="4C218A56" w14:textId="77777777" w:rsidR="00EC7E4B" w:rsidRPr="00CE6440" w:rsidRDefault="00EC7E4B" w:rsidP="002A5138">
            <w:pPr>
              <w:pStyle w:val="Tabletext"/>
              <w:rPr>
                <w:lang w:eastAsia="en-AU"/>
              </w:rPr>
            </w:pPr>
            <w:r>
              <w:rPr>
                <w:lang w:eastAsia="en-AU"/>
              </w:rPr>
              <w:t>Schedule 1</w:t>
            </w:r>
          </w:p>
        </w:tc>
      </w:tr>
      <w:tr w:rsidR="00EC7E4B" w:rsidRPr="00CE6440" w14:paraId="4D5F48B9" w14:textId="77777777" w:rsidTr="002A5138">
        <w:trPr>
          <w:trHeight w:val="357"/>
        </w:trPr>
        <w:tc>
          <w:tcPr>
            <w:tcW w:w="3644" w:type="pct"/>
            <w:gridSpan w:val="2"/>
            <w:noWrap/>
            <w:hideMark/>
          </w:tcPr>
          <w:p w14:paraId="4455DE4F" w14:textId="77777777" w:rsidR="00EC7E4B" w:rsidRPr="00CE6440" w:rsidRDefault="00EC7E4B" w:rsidP="002A5138">
            <w:pPr>
              <w:pStyle w:val="Tabletext"/>
              <w:rPr>
                <w:lang w:eastAsia="en-AU"/>
              </w:rPr>
            </w:pPr>
            <w:r w:rsidRPr="00CE6440">
              <w:rPr>
                <w:lang w:eastAsia="en-AU"/>
              </w:rPr>
              <w:t>Victorian Assisted Reproductive Treatment Authority</w:t>
            </w:r>
          </w:p>
        </w:tc>
        <w:tc>
          <w:tcPr>
            <w:tcW w:w="1356" w:type="pct"/>
            <w:noWrap/>
            <w:hideMark/>
          </w:tcPr>
          <w:p w14:paraId="2D3E62C1" w14:textId="77777777" w:rsidR="00EC7E4B" w:rsidRPr="00CE6440" w:rsidRDefault="00EC7E4B" w:rsidP="002A5138">
            <w:pPr>
              <w:pStyle w:val="Tabletext"/>
              <w:rPr>
                <w:lang w:eastAsia="en-AU"/>
              </w:rPr>
            </w:pPr>
            <w:r>
              <w:rPr>
                <w:lang w:eastAsia="en-AU"/>
              </w:rPr>
              <w:t>Schedule 1</w:t>
            </w:r>
          </w:p>
        </w:tc>
      </w:tr>
      <w:tr w:rsidR="00EC7E4B" w:rsidRPr="00CE6440" w14:paraId="63B39C82" w14:textId="77777777" w:rsidTr="002A5138">
        <w:trPr>
          <w:trHeight w:val="357"/>
        </w:trPr>
        <w:tc>
          <w:tcPr>
            <w:tcW w:w="3644" w:type="pct"/>
            <w:gridSpan w:val="2"/>
            <w:noWrap/>
            <w:hideMark/>
          </w:tcPr>
          <w:p w14:paraId="5B75CD67" w14:textId="77777777" w:rsidR="00EC7E4B" w:rsidRPr="00CE6440" w:rsidRDefault="00EC7E4B" w:rsidP="002A5138">
            <w:pPr>
              <w:pStyle w:val="Tabletext"/>
              <w:rPr>
                <w:lang w:eastAsia="en-AU"/>
              </w:rPr>
            </w:pPr>
            <w:r w:rsidRPr="00CE6440">
              <w:rPr>
                <w:lang w:eastAsia="en-AU"/>
              </w:rPr>
              <w:t>Victorian Health Promotion Foundation</w:t>
            </w:r>
          </w:p>
        </w:tc>
        <w:tc>
          <w:tcPr>
            <w:tcW w:w="1356" w:type="pct"/>
            <w:noWrap/>
            <w:hideMark/>
          </w:tcPr>
          <w:p w14:paraId="5155CD58" w14:textId="77777777" w:rsidR="00EC7E4B" w:rsidRPr="00CE6440" w:rsidRDefault="00EC7E4B" w:rsidP="002A5138">
            <w:pPr>
              <w:pStyle w:val="Tabletext"/>
              <w:rPr>
                <w:lang w:eastAsia="en-AU"/>
              </w:rPr>
            </w:pPr>
            <w:r>
              <w:rPr>
                <w:lang w:eastAsia="en-AU"/>
              </w:rPr>
              <w:t>Schedule 2</w:t>
            </w:r>
          </w:p>
        </w:tc>
      </w:tr>
      <w:tr w:rsidR="00EC7E4B" w:rsidRPr="00143464" w14:paraId="0921F4E7" w14:textId="77777777" w:rsidTr="002A5138">
        <w:trPr>
          <w:trHeight w:val="357"/>
        </w:trPr>
        <w:tc>
          <w:tcPr>
            <w:tcW w:w="5000" w:type="pct"/>
            <w:gridSpan w:val="3"/>
            <w:shd w:val="clear" w:color="auto" w:fill="BFBFBF" w:themeFill="background1" w:themeFillShade="BF"/>
          </w:tcPr>
          <w:p w14:paraId="7C880482" w14:textId="7432BF0D" w:rsidR="00EC7E4B" w:rsidRPr="00143464" w:rsidRDefault="00EC7E4B" w:rsidP="002A5138">
            <w:pPr>
              <w:spacing w:after="0"/>
              <w:jc w:val="center"/>
              <w:rPr>
                <w:rFonts w:ascii="Calibri Light" w:hAnsi="Calibri Light"/>
                <w:color w:val="4D4D4D" w:themeColor="accent6"/>
                <w:sz w:val="22"/>
              </w:rPr>
            </w:pPr>
            <w:r w:rsidRPr="00CE6440">
              <w:rPr>
                <w:rFonts w:ascii="Calibri Light" w:hAnsi="Calibri Light"/>
                <w:b/>
                <w:bCs/>
                <w:color w:val="4D4D4D" w:themeColor="accent6"/>
                <w:sz w:val="22"/>
              </w:rPr>
              <w:t>Regulators and other agencies</w:t>
            </w:r>
            <w:r w:rsidR="00D84520" w:rsidRPr="00D84520">
              <w:rPr>
                <w:rFonts w:ascii="Calibri Light" w:hAnsi="Calibri Light"/>
                <w:b/>
                <w:bCs/>
                <w:color w:val="4D4D4D" w:themeColor="accent6"/>
                <w:sz w:val="22"/>
                <w:vertAlign w:val="superscript"/>
              </w:rPr>
              <w:t>(</w:t>
            </w:r>
            <w:r w:rsidR="00B84DF0">
              <w:rPr>
                <w:rFonts w:ascii="Calibri Light" w:hAnsi="Calibri Light"/>
                <w:b/>
                <w:bCs/>
                <w:color w:val="4D4D4D" w:themeColor="accent6"/>
                <w:sz w:val="22"/>
                <w:vertAlign w:val="superscript"/>
              </w:rPr>
              <w:t>d</w:t>
            </w:r>
            <w:r w:rsidR="00D84520" w:rsidRPr="00D84520">
              <w:rPr>
                <w:rFonts w:ascii="Calibri Light" w:hAnsi="Calibri Light"/>
                <w:b/>
                <w:bCs/>
                <w:color w:val="4D4D4D" w:themeColor="accent6"/>
                <w:sz w:val="22"/>
                <w:vertAlign w:val="superscript"/>
              </w:rPr>
              <w:t>)</w:t>
            </w:r>
          </w:p>
        </w:tc>
      </w:tr>
      <w:tr w:rsidR="00EC7E4B" w:rsidRPr="00CE6440" w14:paraId="7751B7B3" w14:textId="77777777" w:rsidTr="002A5138">
        <w:trPr>
          <w:trHeight w:val="357"/>
        </w:trPr>
        <w:tc>
          <w:tcPr>
            <w:tcW w:w="3644" w:type="pct"/>
            <w:gridSpan w:val="2"/>
            <w:noWrap/>
            <w:hideMark/>
          </w:tcPr>
          <w:p w14:paraId="76BCF730" w14:textId="77777777" w:rsidR="00EC7E4B" w:rsidRPr="00CE6440" w:rsidRDefault="00EC7E4B" w:rsidP="002A5138">
            <w:pPr>
              <w:pStyle w:val="Tabletext"/>
              <w:rPr>
                <w:lang w:eastAsia="en-AU"/>
              </w:rPr>
            </w:pPr>
            <w:r w:rsidRPr="00CE6440">
              <w:rPr>
                <w:lang w:eastAsia="en-AU"/>
              </w:rPr>
              <w:t>Accident Compensation Conciliation Service</w:t>
            </w:r>
          </w:p>
        </w:tc>
        <w:tc>
          <w:tcPr>
            <w:tcW w:w="1356" w:type="pct"/>
            <w:noWrap/>
            <w:hideMark/>
          </w:tcPr>
          <w:p w14:paraId="4A63F242" w14:textId="77777777" w:rsidR="00EC7E4B" w:rsidRPr="00CE6440" w:rsidRDefault="00EC7E4B" w:rsidP="002A5138">
            <w:pPr>
              <w:pStyle w:val="Tabletext"/>
              <w:rPr>
                <w:lang w:eastAsia="en-AU"/>
              </w:rPr>
            </w:pPr>
            <w:r>
              <w:rPr>
                <w:lang w:eastAsia="en-AU"/>
              </w:rPr>
              <w:t>Schedule 1</w:t>
            </w:r>
          </w:p>
        </w:tc>
      </w:tr>
      <w:tr w:rsidR="00EC7E4B" w:rsidRPr="00CE6440" w14:paraId="4E5BF569" w14:textId="77777777" w:rsidTr="002A5138">
        <w:trPr>
          <w:trHeight w:val="357"/>
        </w:trPr>
        <w:tc>
          <w:tcPr>
            <w:tcW w:w="3644" w:type="pct"/>
            <w:gridSpan w:val="2"/>
            <w:noWrap/>
            <w:hideMark/>
          </w:tcPr>
          <w:p w14:paraId="1501332F" w14:textId="77777777" w:rsidR="00EC7E4B" w:rsidRPr="00CE6440" w:rsidRDefault="00EC7E4B" w:rsidP="002A5138">
            <w:pPr>
              <w:pStyle w:val="Tabletext"/>
              <w:rPr>
                <w:lang w:eastAsia="en-AU"/>
              </w:rPr>
            </w:pPr>
            <w:r w:rsidRPr="00CE6440">
              <w:rPr>
                <w:lang w:eastAsia="en-AU"/>
              </w:rPr>
              <w:t>Agriculture Victoria Services Pty Ltd</w:t>
            </w:r>
          </w:p>
        </w:tc>
        <w:tc>
          <w:tcPr>
            <w:tcW w:w="1356" w:type="pct"/>
            <w:noWrap/>
            <w:hideMark/>
          </w:tcPr>
          <w:p w14:paraId="6A154DF1" w14:textId="77777777" w:rsidR="00EC7E4B" w:rsidRPr="00CE6440" w:rsidRDefault="00EC7E4B" w:rsidP="002A5138">
            <w:pPr>
              <w:pStyle w:val="Tabletext"/>
              <w:rPr>
                <w:lang w:eastAsia="en-AU"/>
              </w:rPr>
            </w:pPr>
            <w:r>
              <w:rPr>
                <w:lang w:eastAsia="en-AU"/>
              </w:rPr>
              <w:t>Schedule 1</w:t>
            </w:r>
          </w:p>
        </w:tc>
      </w:tr>
      <w:tr w:rsidR="00EC7E4B" w:rsidRPr="00CE6440" w14:paraId="612C0B23" w14:textId="77777777" w:rsidTr="002A5138">
        <w:trPr>
          <w:trHeight w:val="357"/>
        </w:trPr>
        <w:tc>
          <w:tcPr>
            <w:tcW w:w="3644" w:type="pct"/>
            <w:gridSpan w:val="2"/>
            <w:noWrap/>
            <w:hideMark/>
          </w:tcPr>
          <w:p w14:paraId="38E29556" w14:textId="77777777" w:rsidR="00EC7E4B" w:rsidRPr="00CE6440" w:rsidRDefault="00EC7E4B" w:rsidP="002A5138">
            <w:pPr>
              <w:pStyle w:val="Tabletext"/>
              <w:rPr>
                <w:lang w:eastAsia="en-AU"/>
              </w:rPr>
            </w:pPr>
            <w:r w:rsidRPr="00CE6440">
              <w:rPr>
                <w:lang w:eastAsia="en-AU"/>
              </w:rPr>
              <w:t>Architects Registration Board of Victoria</w:t>
            </w:r>
          </w:p>
        </w:tc>
        <w:tc>
          <w:tcPr>
            <w:tcW w:w="1356" w:type="pct"/>
            <w:noWrap/>
            <w:hideMark/>
          </w:tcPr>
          <w:p w14:paraId="6787D610" w14:textId="77777777" w:rsidR="00EC7E4B" w:rsidRPr="00CE6440" w:rsidRDefault="00EC7E4B" w:rsidP="002A5138">
            <w:pPr>
              <w:pStyle w:val="Tabletext"/>
              <w:rPr>
                <w:lang w:eastAsia="en-AU"/>
              </w:rPr>
            </w:pPr>
            <w:r>
              <w:rPr>
                <w:lang w:eastAsia="en-AU"/>
              </w:rPr>
              <w:t>Schedule 1</w:t>
            </w:r>
          </w:p>
        </w:tc>
      </w:tr>
      <w:tr w:rsidR="00EC7E4B" w:rsidRPr="00CE6440" w14:paraId="50810C6F" w14:textId="77777777" w:rsidTr="002A5138">
        <w:trPr>
          <w:trHeight w:val="357"/>
        </w:trPr>
        <w:tc>
          <w:tcPr>
            <w:tcW w:w="3644" w:type="pct"/>
            <w:gridSpan w:val="2"/>
            <w:noWrap/>
            <w:hideMark/>
          </w:tcPr>
          <w:p w14:paraId="71B42A0F" w14:textId="77777777" w:rsidR="00EC7E4B" w:rsidRPr="00CE6440" w:rsidRDefault="00EC7E4B" w:rsidP="002A5138">
            <w:pPr>
              <w:pStyle w:val="Tabletext"/>
              <w:rPr>
                <w:lang w:eastAsia="en-AU"/>
              </w:rPr>
            </w:pPr>
            <w:r w:rsidRPr="00CE6440">
              <w:rPr>
                <w:lang w:eastAsia="en-AU"/>
              </w:rPr>
              <w:t>Ballarat General Cemeteries Trust</w:t>
            </w:r>
          </w:p>
        </w:tc>
        <w:tc>
          <w:tcPr>
            <w:tcW w:w="1356" w:type="pct"/>
            <w:noWrap/>
            <w:hideMark/>
          </w:tcPr>
          <w:p w14:paraId="27BE7451" w14:textId="77777777" w:rsidR="00EC7E4B" w:rsidRPr="00CE6440" w:rsidRDefault="00EC7E4B" w:rsidP="002A5138">
            <w:pPr>
              <w:pStyle w:val="Tabletext"/>
              <w:rPr>
                <w:lang w:eastAsia="en-AU"/>
              </w:rPr>
            </w:pPr>
            <w:r>
              <w:rPr>
                <w:lang w:eastAsia="en-AU"/>
              </w:rPr>
              <w:t>Schedule 1</w:t>
            </w:r>
          </w:p>
        </w:tc>
      </w:tr>
      <w:tr w:rsidR="00EC7E4B" w:rsidRPr="00CE6440" w14:paraId="50DCE990" w14:textId="77777777" w:rsidTr="002A5138">
        <w:trPr>
          <w:trHeight w:val="357"/>
        </w:trPr>
        <w:tc>
          <w:tcPr>
            <w:tcW w:w="3644" w:type="pct"/>
            <w:gridSpan w:val="2"/>
            <w:noWrap/>
            <w:hideMark/>
          </w:tcPr>
          <w:p w14:paraId="01C6E355" w14:textId="77777777" w:rsidR="00EC7E4B" w:rsidRPr="00CE6440" w:rsidRDefault="00EC7E4B" w:rsidP="002A5138">
            <w:pPr>
              <w:pStyle w:val="Tabletext"/>
              <w:rPr>
                <w:lang w:eastAsia="en-AU"/>
              </w:rPr>
            </w:pPr>
            <w:r w:rsidRPr="00CE6440">
              <w:rPr>
                <w:lang w:eastAsia="en-AU"/>
              </w:rPr>
              <w:t>Bendigo Cemeteries Trust</w:t>
            </w:r>
          </w:p>
        </w:tc>
        <w:tc>
          <w:tcPr>
            <w:tcW w:w="1356" w:type="pct"/>
            <w:noWrap/>
            <w:hideMark/>
          </w:tcPr>
          <w:p w14:paraId="460BE1A9" w14:textId="77777777" w:rsidR="00EC7E4B" w:rsidRPr="00CE6440" w:rsidRDefault="00EC7E4B" w:rsidP="002A5138">
            <w:pPr>
              <w:pStyle w:val="Tabletext"/>
              <w:rPr>
                <w:lang w:eastAsia="en-AU"/>
              </w:rPr>
            </w:pPr>
            <w:r>
              <w:rPr>
                <w:lang w:eastAsia="en-AU"/>
              </w:rPr>
              <w:t>Schedule 1</w:t>
            </w:r>
          </w:p>
        </w:tc>
      </w:tr>
      <w:tr w:rsidR="00EC7E4B" w:rsidRPr="00CE6440" w14:paraId="01B2D963" w14:textId="77777777" w:rsidTr="002A5138">
        <w:trPr>
          <w:trHeight w:val="357"/>
        </w:trPr>
        <w:tc>
          <w:tcPr>
            <w:tcW w:w="3644" w:type="pct"/>
            <w:gridSpan w:val="2"/>
            <w:noWrap/>
            <w:hideMark/>
          </w:tcPr>
          <w:p w14:paraId="45F909A3" w14:textId="77777777" w:rsidR="00EC7E4B" w:rsidRPr="00CE6440" w:rsidRDefault="00EC7E4B" w:rsidP="002A5138">
            <w:pPr>
              <w:pStyle w:val="Tabletext"/>
              <w:rPr>
                <w:lang w:eastAsia="en-AU"/>
              </w:rPr>
            </w:pPr>
            <w:r w:rsidRPr="00CE6440">
              <w:rPr>
                <w:lang w:eastAsia="en-AU"/>
              </w:rPr>
              <w:lastRenderedPageBreak/>
              <w:t>Capel Sound Foreshore Committee of Management Inc.</w:t>
            </w:r>
          </w:p>
        </w:tc>
        <w:tc>
          <w:tcPr>
            <w:tcW w:w="1356" w:type="pct"/>
            <w:noWrap/>
            <w:hideMark/>
          </w:tcPr>
          <w:p w14:paraId="7DF38143" w14:textId="77777777" w:rsidR="00EC7E4B" w:rsidRPr="00CE6440" w:rsidRDefault="00EC7E4B" w:rsidP="002A5138">
            <w:pPr>
              <w:pStyle w:val="Tabletext"/>
              <w:rPr>
                <w:lang w:eastAsia="en-AU"/>
              </w:rPr>
            </w:pPr>
            <w:r>
              <w:rPr>
                <w:lang w:eastAsia="en-AU"/>
              </w:rPr>
              <w:t>Schedule 1</w:t>
            </w:r>
          </w:p>
        </w:tc>
      </w:tr>
      <w:tr w:rsidR="00EC7E4B" w:rsidRPr="00CE6440" w14:paraId="6C570DC6" w14:textId="77777777" w:rsidTr="002A5138">
        <w:trPr>
          <w:trHeight w:val="357"/>
        </w:trPr>
        <w:tc>
          <w:tcPr>
            <w:tcW w:w="3644" w:type="pct"/>
            <w:gridSpan w:val="2"/>
            <w:noWrap/>
            <w:hideMark/>
          </w:tcPr>
          <w:p w14:paraId="454A49C3" w14:textId="77777777" w:rsidR="00EC7E4B" w:rsidRPr="00CE6440" w:rsidRDefault="00EC7E4B" w:rsidP="002A5138">
            <w:pPr>
              <w:pStyle w:val="Tabletext"/>
              <w:rPr>
                <w:lang w:eastAsia="en-AU"/>
              </w:rPr>
            </w:pPr>
            <w:r w:rsidRPr="00CE6440">
              <w:rPr>
                <w:lang w:eastAsia="en-AU"/>
              </w:rPr>
              <w:t>Consumer Policy Research Centre</w:t>
            </w:r>
          </w:p>
        </w:tc>
        <w:tc>
          <w:tcPr>
            <w:tcW w:w="1356" w:type="pct"/>
            <w:noWrap/>
            <w:hideMark/>
          </w:tcPr>
          <w:p w14:paraId="4DFC8A6B" w14:textId="77777777" w:rsidR="00EC7E4B" w:rsidRPr="00CE6440" w:rsidRDefault="00EC7E4B" w:rsidP="002A5138">
            <w:pPr>
              <w:pStyle w:val="Tabletext"/>
              <w:rPr>
                <w:lang w:eastAsia="en-AU"/>
              </w:rPr>
            </w:pPr>
            <w:r>
              <w:rPr>
                <w:lang w:eastAsia="en-AU"/>
              </w:rPr>
              <w:t>Schedule 1</w:t>
            </w:r>
          </w:p>
        </w:tc>
      </w:tr>
      <w:tr w:rsidR="00EC7E4B" w:rsidRPr="00CE6440" w14:paraId="68A54B8F" w14:textId="77777777" w:rsidTr="002A5138">
        <w:trPr>
          <w:trHeight w:val="357"/>
        </w:trPr>
        <w:tc>
          <w:tcPr>
            <w:tcW w:w="3644" w:type="pct"/>
            <w:gridSpan w:val="2"/>
            <w:noWrap/>
            <w:hideMark/>
          </w:tcPr>
          <w:p w14:paraId="62B85C24" w14:textId="77777777" w:rsidR="00EC7E4B" w:rsidRPr="00CE6440" w:rsidRDefault="00EC7E4B" w:rsidP="002A5138">
            <w:pPr>
              <w:pStyle w:val="Tabletext"/>
              <w:rPr>
                <w:lang w:eastAsia="en-AU"/>
              </w:rPr>
            </w:pPr>
            <w:r w:rsidRPr="00CE6440">
              <w:rPr>
                <w:lang w:eastAsia="en-AU"/>
              </w:rPr>
              <w:t>Dairy Food Safety Victoria</w:t>
            </w:r>
          </w:p>
        </w:tc>
        <w:tc>
          <w:tcPr>
            <w:tcW w:w="1356" w:type="pct"/>
            <w:noWrap/>
            <w:hideMark/>
          </w:tcPr>
          <w:p w14:paraId="55B3AA9E" w14:textId="77777777" w:rsidR="00EC7E4B" w:rsidRPr="00CE6440" w:rsidRDefault="00EC7E4B" w:rsidP="002A5138">
            <w:pPr>
              <w:pStyle w:val="Tabletext"/>
              <w:rPr>
                <w:lang w:eastAsia="en-AU"/>
              </w:rPr>
            </w:pPr>
            <w:r>
              <w:rPr>
                <w:lang w:eastAsia="en-AU"/>
              </w:rPr>
              <w:t>Schedule 1</w:t>
            </w:r>
          </w:p>
        </w:tc>
      </w:tr>
      <w:tr w:rsidR="00EC7E4B" w:rsidRPr="00CE6440" w14:paraId="22240814" w14:textId="77777777" w:rsidTr="002A5138">
        <w:trPr>
          <w:trHeight w:val="357"/>
        </w:trPr>
        <w:tc>
          <w:tcPr>
            <w:tcW w:w="3644" w:type="pct"/>
            <w:gridSpan w:val="2"/>
            <w:noWrap/>
            <w:hideMark/>
          </w:tcPr>
          <w:p w14:paraId="285096D3" w14:textId="77777777" w:rsidR="00EC7E4B" w:rsidRPr="00CE6440" w:rsidRDefault="00EC7E4B" w:rsidP="002A5138">
            <w:pPr>
              <w:pStyle w:val="Tabletext"/>
              <w:rPr>
                <w:lang w:eastAsia="en-AU"/>
              </w:rPr>
            </w:pPr>
            <w:r w:rsidRPr="00CE6440">
              <w:rPr>
                <w:lang w:eastAsia="en-AU"/>
              </w:rPr>
              <w:t>Energy Safe Victoria</w:t>
            </w:r>
          </w:p>
        </w:tc>
        <w:tc>
          <w:tcPr>
            <w:tcW w:w="1356" w:type="pct"/>
            <w:noWrap/>
            <w:hideMark/>
          </w:tcPr>
          <w:p w14:paraId="36B6E961" w14:textId="77777777" w:rsidR="00EC7E4B" w:rsidRPr="00CE6440" w:rsidRDefault="00EC7E4B" w:rsidP="002A5138">
            <w:pPr>
              <w:pStyle w:val="Tabletext"/>
              <w:rPr>
                <w:lang w:eastAsia="en-AU"/>
              </w:rPr>
            </w:pPr>
            <w:r>
              <w:rPr>
                <w:lang w:eastAsia="en-AU"/>
              </w:rPr>
              <w:t>Schedule 1</w:t>
            </w:r>
          </w:p>
        </w:tc>
      </w:tr>
      <w:tr w:rsidR="00EC7E4B" w:rsidRPr="00CE6440" w14:paraId="3FAD03FE" w14:textId="77777777" w:rsidTr="002A5138">
        <w:trPr>
          <w:trHeight w:val="357"/>
        </w:trPr>
        <w:tc>
          <w:tcPr>
            <w:tcW w:w="3644" w:type="pct"/>
            <w:gridSpan w:val="2"/>
            <w:noWrap/>
            <w:hideMark/>
          </w:tcPr>
          <w:p w14:paraId="5B56B8F0" w14:textId="77777777" w:rsidR="00EC7E4B" w:rsidRPr="00CE6440" w:rsidRDefault="00EC7E4B" w:rsidP="002A5138">
            <w:pPr>
              <w:pStyle w:val="Tabletext"/>
              <w:rPr>
                <w:lang w:eastAsia="en-AU"/>
              </w:rPr>
            </w:pPr>
            <w:r w:rsidRPr="00CE6440">
              <w:rPr>
                <w:lang w:eastAsia="en-AU"/>
              </w:rPr>
              <w:t>Geelong Cemeteries Trust</w:t>
            </w:r>
          </w:p>
        </w:tc>
        <w:tc>
          <w:tcPr>
            <w:tcW w:w="1356" w:type="pct"/>
            <w:noWrap/>
            <w:hideMark/>
          </w:tcPr>
          <w:p w14:paraId="2901A894" w14:textId="77777777" w:rsidR="00EC7E4B" w:rsidRPr="00CE6440" w:rsidRDefault="00EC7E4B" w:rsidP="002A5138">
            <w:pPr>
              <w:pStyle w:val="Tabletext"/>
              <w:rPr>
                <w:lang w:eastAsia="en-AU"/>
              </w:rPr>
            </w:pPr>
            <w:r>
              <w:rPr>
                <w:lang w:eastAsia="en-AU"/>
              </w:rPr>
              <w:t>Schedule 1</w:t>
            </w:r>
          </w:p>
        </w:tc>
      </w:tr>
      <w:tr w:rsidR="00EC7E4B" w:rsidRPr="00CE6440" w14:paraId="6A4C1259" w14:textId="77777777" w:rsidTr="002A5138">
        <w:trPr>
          <w:trHeight w:val="357"/>
        </w:trPr>
        <w:tc>
          <w:tcPr>
            <w:tcW w:w="3644" w:type="pct"/>
            <w:gridSpan w:val="2"/>
            <w:noWrap/>
            <w:hideMark/>
          </w:tcPr>
          <w:p w14:paraId="6B7EF306" w14:textId="77777777" w:rsidR="00EC7E4B" w:rsidRPr="00CE6440" w:rsidRDefault="00EC7E4B" w:rsidP="002A5138">
            <w:pPr>
              <w:pStyle w:val="Tabletext"/>
              <w:rPr>
                <w:lang w:eastAsia="en-AU"/>
              </w:rPr>
            </w:pPr>
            <w:r w:rsidRPr="00CE6440">
              <w:rPr>
                <w:lang w:eastAsia="en-AU"/>
              </w:rPr>
              <w:t>Greater Metropolitan Cemeteries Trust</w:t>
            </w:r>
          </w:p>
        </w:tc>
        <w:tc>
          <w:tcPr>
            <w:tcW w:w="1356" w:type="pct"/>
            <w:noWrap/>
            <w:hideMark/>
          </w:tcPr>
          <w:p w14:paraId="003E1F86" w14:textId="77777777" w:rsidR="00EC7E4B" w:rsidRPr="00CE6440" w:rsidRDefault="00EC7E4B" w:rsidP="002A5138">
            <w:pPr>
              <w:pStyle w:val="Tabletext"/>
              <w:rPr>
                <w:lang w:eastAsia="en-AU"/>
              </w:rPr>
            </w:pPr>
            <w:r>
              <w:rPr>
                <w:lang w:eastAsia="en-AU"/>
              </w:rPr>
              <w:t>Schedule 1</w:t>
            </w:r>
          </w:p>
        </w:tc>
      </w:tr>
      <w:tr w:rsidR="00EC7E4B" w:rsidRPr="00CE6440" w14:paraId="231EAE05" w14:textId="77777777" w:rsidTr="002A5138">
        <w:trPr>
          <w:trHeight w:val="357"/>
        </w:trPr>
        <w:tc>
          <w:tcPr>
            <w:tcW w:w="3644" w:type="pct"/>
            <w:gridSpan w:val="2"/>
            <w:noWrap/>
            <w:hideMark/>
          </w:tcPr>
          <w:p w14:paraId="0368C2CB" w14:textId="77777777" w:rsidR="00EC7E4B" w:rsidRPr="00CE6440" w:rsidRDefault="00EC7E4B" w:rsidP="002A5138">
            <w:pPr>
              <w:pStyle w:val="Tabletext"/>
              <w:rPr>
                <w:lang w:eastAsia="en-AU"/>
              </w:rPr>
            </w:pPr>
            <w:r w:rsidRPr="00CE6440">
              <w:rPr>
                <w:lang w:eastAsia="en-AU"/>
              </w:rPr>
              <w:t>Launch Victoria</w:t>
            </w:r>
          </w:p>
        </w:tc>
        <w:tc>
          <w:tcPr>
            <w:tcW w:w="1356" w:type="pct"/>
            <w:noWrap/>
            <w:hideMark/>
          </w:tcPr>
          <w:p w14:paraId="65059B2B" w14:textId="77777777" w:rsidR="00EC7E4B" w:rsidRPr="00CE6440" w:rsidRDefault="00EC7E4B" w:rsidP="002A5138">
            <w:pPr>
              <w:pStyle w:val="Tabletext"/>
              <w:rPr>
                <w:lang w:eastAsia="en-AU"/>
              </w:rPr>
            </w:pPr>
            <w:r>
              <w:rPr>
                <w:lang w:eastAsia="en-AU"/>
              </w:rPr>
              <w:t>Schedule 1</w:t>
            </w:r>
          </w:p>
        </w:tc>
      </w:tr>
      <w:tr w:rsidR="00EC7E4B" w:rsidRPr="00CE6440" w14:paraId="228234FB" w14:textId="77777777" w:rsidTr="002A5138">
        <w:trPr>
          <w:trHeight w:val="357"/>
        </w:trPr>
        <w:tc>
          <w:tcPr>
            <w:tcW w:w="3644" w:type="pct"/>
            <w:gridSpan w:val="2"/>
            <w:noWrap/>
            <w:hideMark/>
          </w:tcPr>
          <w:p w14:paraId="6B06B0C8" w14:textId="77777777" w:rsidR="00EC7E4B" w:rsidRPr="00CE6440" w:rsidRDefault="00EC7E4B" w:rsidP="002A5138">
            <w:pPr>
              <w:pStyle w:val="Tabletext"/>
              <w:rPr>
                <w:lang w:eastAsia="en-AU"/>
              </w:rPr>
            </w:pPr>
            <w:r w:rsidRPr="00CE6440">
              <w:rPr>
                <w:lang w:eastAsia="en-AU"/>
              </w:rPr>
              <w:t>Legal Practitioners' Liability Committee</w:t>
            </w:r>
          </w:p>
        </w:tc>
        <w:tc>
          <w:tcPr>
            <w:tcW w:w="1356" w:type="pct"/>
            <w:noWrap/>
            <w:hideMark/>
          </w:tcPr>
          <w:p w14:paraId="7AB8E6FB" w14:textId="77777777" w:rsidR="00EC7E4B" w:rsidRPr="00CE6440" w:rsidRDefault="00EC7E4B" w:rsidP="002A5138">
            <w:pPr>
              <w:pStyle w:val="Tabletext"/>
              <w:rPr>
                <w:lang w:eastAsia="en-AU"/>
              </w:rPr>
            </w:pPr>
            <w:r>
              <w:rPr>
                <w:lang w:eastAsia="en-AU"/>
              </w:rPr>
              <w:t>Schedule 1</w:t>
            </w:r>
          </w:p>
        </w:tc>
      </w:tr>
      <w:tr w:rsidR="00EC7E4B" w:rsidRPr="00CE6440" w14:paraId="2FA4F088" w14:textId="77777777" w:rsidTr="002A5138">
        <w:trPr>
          <w:trHeight w:val="357"/>
        </w:trPr>
        <w:tc>
          <w:tcPr>
            <w:tcW w:w="3644" w:type="pct"/>
            <w:gridSpan w:val="2"/>
            <w:noWrap/>
            <w:hideMark/>
          </w:tcPr>
          <w:p w14:paraId="78373628" w14:textId="77777777" w:rsidR="00EC7E4B" w:rsidRPr="00CE6440" w:rsidRDefault="00EC7E4B" w:rsidP="002A5138">
            <w:pPr>
              <w:pStyle w:val="Tabletext"/>
              <w:rPr>
                <w:lang w:eastAsia="en-AU"/>
              </w:rPr>
            </w:pPr>
            <w:r w:rsidRPr="00CE6440">
              <w:rPr>
                <w:lang w:eastAsia="en-AU"/>
              </w:rPr>
              <w:t>Office of the Convenor of Medical Panels</w:t>
            </w:r>
          </w:p>
        </w:tc>
        <w:tc>
          <w:tcPr>
            <w:tcW w:w="1356" w:type="pct"/>
            <w:noWrap/>
            <w:hideMark/>
          </w:tcPr>
          <w:p w14:paraId="7925867A" w14:textId="77777777" w:rsidR="00EC7E4B" w:rsidRPr="00CE6440" w:rsidRDefault="00EC7E4B" w:rsidP="002A5138">
            <w:pPr>
              <w:pStyle w:val="Tabletext"/>
              <w:rPr>
                <w:lang w:eastAsia="en-AU"/>
              </w:rPr>
            </w:pPr>
            <w:r>
              <w:rPr>
                <w:lang w:eastAsia="en-AU"/>
              </w:rPr>
              <w:t>Schedule 1</w:t>
            </w:r>
          </w:p>
        </w:tc>
      </w:tr>
      <w:tr w:rsidR="00EC7E4B" w:rsidRPr="00CE6440" w14:paraId="03DE15E4" w14:textId="77777777" w:rsidTr="002A5138">
        <w:trPr>
          <w:trHeight w:val="357"/>
        </w:trPr>
        <w:tc>
          <w:tcPr>
            <w:tcW w:w="3644" w:type="pct"/>
            <w:gridSpan w:val="2"/>
            <w:noWrap/>
            <w:hideMark/>
          </w:tcPr>
          <w:p w14:paraId="65AC4EC5" w14:textId="77777777" w:rsidR="00EC7E4B" w:rsidRPr="00CE6440" w:rsidRDefault="00EC7E4B" w:rsidP="002A5138">
            <w:pPr>
              <w:pStyle w:val="Tabletext"/>
              <w:rPr>
                <w:lang w:eastAsia="en-AU"/>
              </w:rPr>
            </w:pPr>
            <w:r w:rsidRPr="00CE6440">
              <w:rPr>
                <w:lang w:eastAsia="en-AU"/>
              </w:rPr>
              <w:t>PrimeSafe</w:t>
            </w:r>
          </w:p>
        </w:tc>
        <w:tc>
          <w:tcPr>
            <w:tcW w:w="1356" w:type="pct"/>
            <w:noWrap/>
            <w:hideMark/>
          </w:tcPr>
          <w:p w14:paraId="1E56D2B4" w14:textId="77777777" w:rsidR="00EC7E4B" w:rsidRPr="00CE6440" w:rsidRDefault="00EC7E4B" w:rsidP="002A5138">
            <w:pPr>
              <w:pStyle w:val="Tabletext"/>
              <w:rPr>
                <w:lang w:eastAsia="en-AU"/>
              </w:rPr>
            </w:pPr>
            <w:r>
              <w:rPr>
                <w:lang w:eastAsia="en-AU"/>
              </w:rPr>
              <w:t>Schedule 1</w:t>
            </w:r>
          </w:p>
        </w:tc>
      </w:tr>
      <w:tr w:rsidR="00EC7E4B" w:rsidRPr="00CE6440" w14:paraId="08C431F6" w14:textId="77777777" w:rsidTr="002A5138">
        <w:trPr>
          <w:trHeight w:val="357"/>
        </w:trPr>
        <w:tc>
          <w:tcPr>
            <w:tcW w:w="3644" w:type="pct"/>
            <w:gridSpan w:val="2"/>
            <w:noWrap/>
            <w:hideMark/>
          </w:tcPr>
          <w:p w14:paraId="79FA7EC7" w14:textId="77777777" w:rsidR="00EC7E4B" w:rsidRPr="00CE6440" w:rsidRDefault="00EC7E4B" w:rsidP="002A5138">
            <w:pPr>
              <w:pStyle w:val="Tabletext"/>
              <w:rPr>
                <w:lang w:eastAsia="en-AU"/>
              </w:rPr>
            </w:pPr>
            <w:r w:rsidRPr="00CE6440">
              <w:rPr>
                <w:lang w:eastAsia="en-AU"/>
              </w:rPr>
              <w:t>Respect Victoria</w:t>
            </w:r>
          </w:p>
        </w:tc>
        <w:tc>
          <w:tcPr>
            <w:tcW w:w="1356" w:type="pct"/>
            <w:noWrap/>
            <w:hideMark/>
          </w:tcPr>
          <w:p w14:paraId="19DE85EA" w14:textId="77777777" w:rsidR="00EC7E4B" w:rsidRPr="00CE6440" w:rsidRDefault="00EC7E4B" w:rsidP="002A5138">
            <w:pPr>
              <w:pStyle w:val="Tabletext"/>
              <w:rPr>
                <w:lang w:eastAsia="en-AU"/>
              </w:rPr>
            </w:pPr>
            <w:r>
              <w:rPr>
                <w:lang w:eastAsia="en-AU"/>
              </w:rPr>
              <w:t>Schedule 1</w:t>
            </w:r>
          </w:p>
        </w:tc>
      </w:tr>
      <w:tr w:rsidR="00EC7E4B" w:rsidRPr="00CE6440" w14:paraId="1D459413" w14:textId="77777777" w:rsidTr="002A5138">
        <w:trPr>
          <w:trHeight w:val="357"/>
        </w:trPr>
        <w:tc>
          <w:tcPr>
            <w:tcW w:w="3644" w:type="pct"/>
            <w:gridSpan w:val="2"/>
            <w:noWrap/>
            <w:hideMark/>
          </w:tcPr>
          <w:p w14:paraId="69BD5693" w14:textId="77777777" w:rsidR="00EC7E4B" w:rsidRPr="00CE6440" w:rsidRDefault="00EC7E4B" w:rsidP="002A5138">
            <w:pPr>
              <w:pStyle w:val="Tabletext"/>
              <w:rPr>
                <w:lang w:eastAsia="en-AU"/>
              </w:rPr>
            </w:pPr>
            <w:r w:rsidRPr="00CE6440">
              <w:rPr>
                <w:lang w:eastAsia="en-AU"/>
              </w:rPr>
              <w:t>Southern Metropolitan Cemeteries Trust</w:t>
            </w:r>
          </w:p>
        </w:tc>
        <w:tc>
          <w:tcPr>
            <w:tcW w:w="1356" w:type="pct"/>
            <w:noWrap/>
            <w:hideMark/>
          </w:tcPr>
          <w:p w14:paraId="1FAF25B0" w14:textId="77777777" w:rsidR="00EC7E4B" w:rsidRPr="00CE6440" w:rsidRDefault="00EC7E4B" w:rsidP="002A5138">
            <w:pPr>
              <w:pStyle w:val="Tabletext"/>
              <w:rPr>
                <w:lang w:eastAsia="en-AU"/>
              </w:rPr>
            </w:pPr>
            <w:r>
              <w:rPr>
                <w:lang w:eastAsia="en-AU"/>
              </w:rPr>
              <w:t>Schedule 1</w:t>
            </w:r>
          </w:p>
        </w:tc>
      </w:tr>
      <w:tr w:rsidR="00EC7E4B" w:rsidRPr="00CE6440" w14:paraId="04A71C0D" w14:textId="77777777" w:rsidTr="002A5138">
        <w:trPr>
          <w:trHeight w:val="357"/>
        </w:trPr>
        <w:tc>
          <w:tcPr>
            <w:tcW w:w="3644" w:type="pct"/>
            <w:gridSpan w:val="2"/>
            <w:noWrap/>
            <w:hideMark/>
          </w:tcPr>
          <w:p w14:paraId="114E6D27" w14:textId="77777777" w:rsidR="00EC7E4B" w:rsidRPr="00CE6440" w:rsidRDefault="00EC7E4B" w:rsidP="002A5138">
            <w:pPr>
              <w:pStyle w:val="Tabletext"/>
              <w:rPr>
                <w:lang w:eastAsia="en-AU"/>
              </w:rPr>
            </w:pPr>
            <w:r w:rsidRPr="00CE6440">
              <w:rPr>
                <w:lang w:eastAsia="en-AU"/>
              </w:rPr>
              <w:t>Veterinary Practitioners Registration Board of Victoria</w:t>
            </w:r>
          </w:p>
        </w:tc>
        <w:tc>
          <w:tcPr>
            <w:tcW w:w="1356" w:type="pct"/>
            <w:noWrap/>
            <w:hideMark/>
          </w:tcPr>
          <w:p w14:paraId="08BE3941" w14:textId="77777777" w:rsidR="00EC7E4B" w:rsidRPr="00CE6440" w:rsidRDefault="00EC7E4B" w:rsidP="002A5138">
            <w:pPr>
              <w:pStyle w:val="Tabletext"/>
              <w:rPr>
                <w:lang w:eastAsia="en-AU"/>
              </w:rPr>
            </w:pPr>
            <w:r>
              <w:rPr>
                <w:lang w:eastAsia="en-AU"/>
              </w:rPr>
              <w:t>Schedule 1</w:t>
            </w:r>
          </w:p>
        </w:tc>
      </w:tr>
      <w:tr w:rsidR="00EC7E4B" w:rsidRPr="00CE6440" w14:paraId="4235F6E1" w14:textId="77777777" w:rsidTr="002A5138">
        <w:trPr>
          <w:trHeight w:val="357"/>
        </w:trPr>
        <w:tc>
          <w:tcPr>
            <w:tcW w:w="3644" w:type="pct"/>
            <w:gridSpan w:val="2"/>
            <w:noWrap/>
            <w:hideMark/>
          </w:tcPr>
          <w:p w14:paraId="19EBE35C" w14:textId="77777777" w:rsidR="00EC7E4B" w:rsidRPr="00CE6440" w:rsidRDefault="00EC7E4B" w:rsidP="002A5138">
            <w:pPr>
              <w:pStyle w:val="Tabletext"/>
              <w:rPr>
                <w:lang w:eastAsia="en-AU"/>
              </w:rPr>
            </w:pPr>
            <w:r w:rsidRPr="00CE6440">
              <w:rPr>
                <w:lang w:eastAsia="en-AU"/>
              </w:rPr>
              <w:t>Victorian Asbestos Eradication Agency</w:t>
            </w:r>
          </w:p>
        </w:tc>
        <w:tc>
          <w:tcPr>
            <w:tcW w:w="1356" w:type="pct"/>
            <w:noWrap/>
            <w:hideMark/>
          </w:tcPr>
          <w:p w14:paraId="097E0296" w14:textId="77777777" w:rsidR="00EC7E4B" w:rsidRPr="00CE6440" w:rsidRDefault="00EC7E4B" w:rsidP="002A5138">
            <w:pPr>
              <w:pStyle w:val="Tabletext"/>
              <w:rPr>
                <w:lang w:eastAsia="en-AU"/>
              </w:rPr>
            </w:pPr>
            <w:r>
              <w:rPr>
                <w:lang w:eastAsia="en-AU"/>
              </w:rPr>
              <w:t>Schedule 1</w:t>
            </w:r>
          </w:p>
        </w:tc>
      </w:tr>
      <w:tr w:rsidR="00EC7E4B" w:rsidRPr="00CE6440" w14:paraId="202EDBCC" w14:textId="77777777" w:rsidTr="002A5138">
        <w:trPr>
          <w:trHeight w:val="357"/>
        </w:trPr>
        <w:tc>
          <w:tcPr>
            <w:tcW w:w="3644" w:type="pct"/>
            <w:gridSpan w:val="2"/>
            <w:noWrap/>
            <w:hideMark/>
          </w:tcPr>
          <w:p w14:paraId="2B4CED08" w14:textId="77777777" w:rsidR="00EC7E4B" w:rsidRPr="00CE6440" w:rsidRDefault="00EC7E4B" w:rsidP="002A5138">
            <w:pPr>
              <w:pStyle w:val="Tabletext"/>
              <w:rPr>
                <w:lang w:eastAsia="en-AU"/>
              </w:rPr>
            </w:pPr>
            <w:r w:rsidRPr="00CE6440">
              <w:rPr>
                <w:lang w:eastAsia="en-AU"/>
              </w:rPr>
              <w:t>Victorian Building Authority</w:t>
            </w:r>
          </w:p>
        </w:tc>
        <w:tc>
          <w:tcPr>
            <w:tcW w:w="1356" w:type="pct"/>
            <w:noWrap/>
            <w:hideMark/>
          </w:tcPr>
          <w:p w14:paraId="412E16D6" w14:textId="77777777" w:rsidR="00EC7E4B" w:rsidRPr="00CE6440" w:rsidRDefault="00EC7E4B" w:rsidP="002A5138">
            <w:pPr>
              <w:pStyle w:val="Tabletext"/>
              <w:rPr>
                <w:lang w:eastAsia="en-AU"/>
              </w:rPr>
            </w:pPr>
            <w:r>
              <w:rPr>
                <w:lang w:eastAsia="en-AU"/>
              </w:rPr>
              <w:t>Schedule 1</w:t>
            </w:r>
          </w:p>
        </w:tc>
      </w:tr>
      <w:tr w:rsidR="00EC7E4B" w:rsidRPr="00CE6440" w14:paraId="40898E34" w14:textId="77777777" w:rsidTr="002A5138">
        <w:trPr>
          <w:trHeight w:val="357"/>
        </w:trPr>
        <w:tc>
          <w:tcPr>
            <w:tcW w:w="3644" w:type="pct"/>
            <w:gridSpan w:val="2"/>
            <w:noWrap/>
            <w:hideMark/>
          </w:tcPr>
          <w:p w14:paraId="40B2E299" w14:textId="77777777" w:rsidR="00EC7E4B" w:rsidRPr="00CE6440" w:rsidRDefault="00EC7E4B" w:rsidP="002A5138">
            <w:pPr>
              <w:pStyle w:val="Tabletext"/>
              <w:rPr>
                <w:lang w:eastAsia="en-AU"/>
              </w:rPr>
            </w:pPr>
            <w:r w:rsidRPr="00CE6440">
              <w:rPr>
                <w:lang w:eastAsia="en-AU"/>
              </w:rPr>
              <w:t>Victorian Pharmacy Authority</w:t>
            </w:r>
          </w:p>
        </w:tc>
        <w:tc>
          <w:tcPr>
            <w:tcW w:w="1356" w:type="pct"/>
            <w:noWrap/>
            <w:hideMark/>
          </w:tcPr>
          <w:p w14:paraId="29ABD7FB" w14:textId="77777777" w:rsidR="00EC7E4B" w:rsidRPr="00CE6440" w:rsidRDefault="00EC7E4B" w:rsidP="002A5138">
            <w:pPr>
              <w:pStyle w:val="Tabletext"/>
              <w:rPr>
                <w:lang w:eastAsia="en-AU"/>
              </w:rPr>
            </w:pPr>
            <w:r>
              <w:rPr>
                <w:lang w:eastAsia="en-AU"/>
              </w:rPr>
              <w:t>Schedule 1</w:t>
            </w:r>
          </w:p>
        </w:tc>
      </w:tr>
      <w:tr w:rsidR="00EC7E4B" w:rsidRPr="00CE6440" w14:paraId="0DAFCB88" w14:textId="77777777" w:rsidTr="002A5138">
        <w:trPr>
          <w:trHeight w:val="357"/>
        </w:trPr>
        <w:tc>
          <w:tcPr>
            <w:tcW w:w="3644" w:type="pct"/>
            <w:gridSpan w:val="2"/>
            <w:noWrap/>
            <w:hideMark/>
          </w:tcPr>
          <w:p w14:paraId="78212872" w14:textId="77777777" w:rsidR="00EC7E4B" w:rsidRPr="00CE6440" w:rsidRDefault="00EC7E4B" w:rsidP="002A5138">
            <w:pPr>
              <w:pStyle w:val="Tabletext"/>
              <w:rPr>
                <w:lang w:eastAsia="en-AU"/>
              </w:rPr>
            </w:pPr>
            <w:r w:rsidRPr="00CE6440">
              <w:rPr>
                <w:lang w:eastAsia="en-AU"/>
              </w:rPr>
              <w:t>VITS LanguageLoop</w:t>
            </w:r>
          </w:p>
        </w:tc>
        <w:tc>
          <w:tcPr>
            <w:tcW w:w="1356" w:type="pct"/>
            <w:noWrap/>
            <w:hideMark/>
          </w:tcPr>
          <w:p w14:paraId="2B19892A" w14:textId="77777777" w:rsidR="00EC7E4B" w:rsidRPr="00CE6440" w:rsidRDefault="00EC7E4B" w:rsidP="002A5138">
            <w:pPr>
              <w:pStyle w:val="Tabletext"/>
              <w:rPr>
                <w:lang w:eastAsia="en-AU"/>
              </w:rPr>
            </w:pPr>
            <w:r>
              <w:rPr>
                <w:lang w:eastAsia="en-AU"/>
              </w:rPr>
              <w:t>Schedule 1</w:t>
            </w:r>
          </w:p>
        </w:tc>
      </w:tr>
      <w:tr w:rsidR="00EC7E4B" w:rsidRPr="00CE6440" w14:paraId="667B835C" w14:textId="77777777" w:rsidTr="002A5138">
        <w:trPr>
          <w:trHeight w:val="357"/>
        </w:trPr>
        <w:tc>
          <w:tcPr>
            <w:tcW w:w="3644" w:type="pct"/>
            <w:gridSpan w:val="2"/>
            <w:noWrap/>
            <w:hideMark/>
          </w:tcPr>
          <w:p w14:paraId="2C1FC785" w14:textId="77777777" w:rsidR="00EC7E4B" w:rsidRPr="00CE6440" w:rsidRDefault="00EC7E4B" w:rsidP="002A5138">
            <w:pPr>
              <w:pStyle w:val="Tabletext"/>
              <w:rPr>
                <w:lang w:eastAsia="en-AU"/>
              </w:rPr>
            </w:pPr>
            <w:r w:rsidRPr="00CE6440">
              <w:rPr>
                <w:lang w:eastAsia="en-AU"/>
              </w:rPr>
              <w:t>Environment Protection Authority</w:t>
            </w:r>
          </w:p>
        </w:tc>
        <w:tc>
          <w:tcPr>
            <w:tcW w:w="1356" w:type="pct"/>
            <w:noWrap/>
            <w:hideMark/>
          </w:tcPr>
          <w:p w14:paraId="5A360C1C" w14:textId="77777777" w:rsidR="00EC7E4B" w:rsidRPr="00CE6440" w:rsidRDefault="00EC7E4B" w:rsidP="002A5138">
            <w:pPr>
              <w:pStyle w:val="Tabletext"/>
              <w:rPr>
                <w:lang w:eastAsia="en-AU"/>
              </w:rPr>
            </w:pPr>
            <w:r>
              <w:rPr>
                <w:lang w:eastAsia="en-AU"/>
              </w:rPr>
              <w:t>Schedule 2</w:t>
            </w:r>
          </w:p>
        </w:tc>
      </w:tr>
      <w:tr w:rsidR="00EC7E4B" w:rsidRPr="00CE6440" w14:paraId="521FF5AB" w14:textId="77777777" w:rsidTr="002A5138">
        <w:trPr>
          <w:trHeight w:val="357"/>
        </w:trPr>
        <w:tc>
          <w:tcPr>
            <w:tcW w:w="3644" w:type="pct"/>
            <w:gridSpan w:val="2"/>
            <w:noWrap/>
            <w:hideMark/>
          </w:tcPr>
          <w:p w14:paraId="2B6B3D8F" w14:textId="77777777" w:rsidR="00EC7E4B" w:rsidRPr="00CE6440" w:rsidRDefault="00EC7E4B" w:rsidP="002A5138">
            <w:pPr>
              <w:pStyle w:val="Tabletext"/>
              <w:rPr>
                <w:lang w:eastAsia="en-AU"/>
              </w:rPr>
            </w:pPr>
            <w:r w:rsidRPr="00CE6440">
              <w:rPr>
                <w:lang w:eastAsia="en-AU"/>
              </w:rPr>
              <w:t>Game Management Authority</w:t>
            </w:r>
          </w:p>
        </w:tc>
        <w:tc>
          <w:tcPr>
            <w:tcW w:w="1356" w:type="pct"/>
            <w:noWrap/>
            <w:hideMark/>
          </w:tcPr>
          <w:p w14:paraId="4C256852" w14:textId="77777777" w:rsidR="00EC7E4B" w:rsidRPr="00CE6440" w:rsidRDefault="00EC7E4B" w:rsidP="002A5138">
            <w:pPr>
              <w:pStyle w:val="Tabletext"/>
              <w:rPr>
                <w:lang w:eastAsia="en-AU"/>
              </w:rPr>
            </w:pPr>
            <w:r>
              <w:rPr>
                <w:lang w:eastAsia="en-AU"/>
              </w:rPr>
              <w:t>Schedule 2</w:t>
            </w:r>
          </w:p>
        </w:tc>
      </w:tr>
      <w:tr w:rsidR="00EC7E4B" w:rsidRPr="00CE6440" w14:paraId="5C8798EA" w14:textId="77777777" w:rsidTr="002A5138">
        <w:trPr>
          <w:trHeight w:val="357"/>
        </w:trPr>
        <w:tc>
          <w:tcPr>
            <w:tcW w:w="3644" w:type="pct"/>
            <w:gridSpan w:val="2"/>
            <w:noWrap/>
            <w:hideMark/>
          </w:tcPr>
          <w:p w14:paraId="2F207FD5" w14:textId="77777777" w:rsidR="00EC7E4B" w:rsidRPr="00CE6440" w:rsidRDefault="00EC7E4B" w:rsidP="002A5138">
            <w:pPr>
              <w:pStyle w:val="Tabletext"/>
              <w:rPr>
                <w:lang w:eastAsia="en-AU"/>
              </w:rPr>
            </w:pPr>
            <w:r w:rsidRPr="00CE6440">
              <w:rPr>
                <w:lang w:eastAsia="en-AU"/>
              </w:rPr>
              <w:t>Victorian Commission for Gambling and Liquor Regulation</w:t>
            </w:r>
          </w:p>
        </w:tc>
        <w:tc>
          <w:tcPr>
            <w:tcW w:w="1356" w:type="pct"/>
            <w:noWrap/>
            <w:hideMark/>
          </w:tcPr>
          <w:p w14:paraId="0CD4D8A3" w14:textId="77777777" w:rsidR="00EC7E4B" w:rsidRPr="00CE6440" w:rsidRDefault="00EC7E4B" w:rsidP="002A5138">
            <w:pPr>
              <w:pStyle w:val="Tabletext"/>
              <w:rPr>
                <w:lang w:eastAsia="en-AU"/>
              </w:rPr>
            </w:pPr>
            <w:r>
              <w:rPr>
                <w:lang w:eastAsia="en-AU"/>
              </w:rPr>
              <w:t>Schedule 2</w:t>
            </w:r>
          </w:p>
        </w:tc>
      </w:tr>
      <w:tr w:rsidR="00EC7E4B" w:rsidRPr="00CE6440" w14:paraId="43E56FAA" w14:textId="77777777" w:rsidTr="002A5138">
        <w:trPr>
          <w:trHeight w:val="357"/>
        </w:trPr>
        <w:tc>
          <w:tcPr>
            <w:tcW w:w="3644" w:type="pct"/>
            <w:gridSpan w:val="2"/>
            <w:noWrap/>
            <w:hideMark/>
          </w:tcPr>
          <w:p w14:paraId="59022F95" w14:textId="77777777" w:rsidR="00EC7E4B" w:rsidRPr="00CE6440" w:rsidRDefault="00EC7E4B" w:rsidP="002A5138">
            <w:pPr>
              <w:pStyle w:val="Tabletext"/>
              <w:rPr>
                <w:lang w:eastAsia="en-AU"/>
              </w:rPr>
            </w:pPr>
            <w:r w:rsidRPr="00CE6440">
              <w:rPr>
                <w:lang w:eastAsia="en-AU"/>
              </w:rPr>
              <w:t>Victorian Equal Opportunity and Human Rights Commission</w:t>
            </w:r>
          </w:p>
        </w:tc>
        <w:tc>
          <w:tcPr>
            <w:tcW w:w="1356" w:type="pct"/>
            <w:noWrap/>
            <w:hideMark/>
          </w:tcPr>
          <w:p w14:paraId="43E85A85" w14:textId="77777777" w:rsidR="00EC7E4B" w:rsidRPr="00CE6440" w:rsidRDefault="00EC7E4B" w:rsidP="002A5138">
            <w:pPr>
              <w:pStyle w:val="Tabletext"/>
              <w:rPr>
                <w:lang w:eastAsia="en-AU"/>
              </w:rPr>
            </w:pPr>
            <w:r>
              <w:rPr>
                <w:lang w:eastAsia="en-AU"/>
              </w:rPr>
              <w:t>Schedule 2</w:t>
            </w:r>
          </w:p>
        </w:tc>
      </w:tr>
      <w:tr w:rsidR="00EC7E4B" w:rsidRPr="00CE6440" w14:paraId="325401FF" w14:textId="77777777" w:rsidTr="002A5138">
        <w:trPr>
          <w:trHeight w:val="357"/>
        </w:trPr>
        <w:tc>
          <w:tcPr>
            <w:tcW w:w="3644" w:type="pct"/>
            <w:gridSpan w:val="2"/>
            <w:noWrap/>
            <w:hideMark/>
          </w:tcPr>
          <w:p w14:paraId="53F9B44F" w14:textId="77777777" w:rsidR="00EC7E4B" w:rsidRPr="00CE6440" w:rsidRDefault="00EC7E4B" w:rsidP="002A5138">
            <w:pPr>
              <w:pStyle w:val="Tabletext"/>
              <w:rPr>
                <w:lang w:eastAsia="en-AU"/>
              </w:rPr>
            </w:pPr>
            <w:r w:rsidRPr="00CE6440">
              <w:rPr>
                <w:lang w:eastAsia="en-AU"/>
              </w:rPr>
              <w:t>Victorian Fisheries Authority</w:t>
            </w:r>
          </w:p>
        </w:tc>
        <w:tc>
          <w:tcPr>
            <w:tcW w:w="1356" w:type="pct"/>
            <w:noWrap/>
            <w:hideMark/>
          </w:tcPr>
          <w:p w14:paraId="2D871597" w14:textId="77777777" w:rsidR="00EC7E4B" w:rsidRPr="00CE6440" w:rsidRDefault="00EC7E4B" w:rsidP="002A5138">
            <w:pPr>
              <w:pStyle w:val="Tabletext"/>
              <w:rPr>
                <w:lang w:eastAsia="en-AU"/>
              </w:rPr>
            </w:pPr>
            <w:r>
              <w:rPr>
                <w:lang w:eastAsia="en-AU"/>
              </w:rPr>
              <w:t>Schedule 2</w:t>
            </w:r>
          </w:p>
        </w:tc>
      </w:tr>
      <w:tr w:rsidR="00EC7E4B" w:rsidRPr="00CE6440" w14:paraId="47EB6087" w14:textId="77777777" w:rsidTr="002A5138">
        <w:trPr>
          <w:trHeight w:val="357"/>
        </w:trPr>
        <w:tc>
          <w:tcPr>
            <w:tcW w:w="3644" w:type="pct"/>
            <w:gridSpan w:val="2"/>
            <w:noWrap/>
            <w:hideMark/>
          </w:tcPr>
          <w:p w14:paraId="5BDD59B1" w14:textId="77777777" w:rsidR="00EC7E4B" w:rsidRPr="00CE6440" w:rsidRDefault="00EC7E4B" w:rsidP="002A5138">
            <w:pPr>
              <w:pStyle w:val="Tabletext"/>
              <w:rPr>
                <w:lang w:eastAsia="en-AU"/>
              </w:rPr>
            </w:pPr>
            <w:r w:rsidRPr="00CE6440">
              <w:rPr>
                <w:lang w:eastAsia="en-AU"/>
              </w:rPr>
              <w:t>Victorian Responsible Gambling Foundation</w:t>
            </w:r>
          </w:p>
        </w:tc>
        <w:tc>
          <w:tcPr>
            <w:tcW w:w="1356" w:type="pct"/>
            <w:noWrap/>
            <w:hideMark/>
          </w:tcPr>
          <w:p w14:paraId="55C6D522" w14:textId="77777777" w:rsidR="00EC7E4B" w:rsidRPr="00CE6440" w:rsidRDefault="00EC7E4B" w:rsidP="002A5138">
            <w:pPr>
              <w:pStyle w:val="Tabletext"/>
              <w:rPr>
                <w:lang w:eastAsia="en-AU"/>
              </w:rPr>
            </w:pPr>
            <w:r>
              <w:rPr>
                <w:lang w:eastAsia="en-AU"/>
              </w:rPr>
              <w:t>Schedule 2</w:t>
            </w:r>
          </w:p>
        </w:tc>
      </w:tr>
      <w:tr w:rsidR="00EC7E4B" w:rsidRPr="00143464" w14:paraId="3D88ABE3" w14:textId="77777777" w:rsidTr="002A5138">
        <w:trPr>
          <w:trHeight w:val="357"/>
        </w:trPr>
        <w:tc>
          <w:tcPr>
            <w:tcW w:w="5000" w:type="pct"/>
            <w:gridSpan w:val="3"/>
            <w:shd w:val="clear" w:color="auto" w:fill="BFBFBF" w:themeFill="background1" w:themeFillShade="BF"/>
          </w:tcPr>
          <w:p w14:paraId="2BE2F974" w14:textId="77777777" w:rsidR="00EC7E4B" w:rsidRPr="00CE6440" w:rsidRDefault="00EC7E4B" w:rsidP="002A5138">
            <w:pPr>
              <w:spacing w:after="0"/>
              <w:jc w:val="center"/>
              <w:rPr>
                <w:rFonts w:ascii="Calibri" w:hAnsi="Calibri" w:cs="Calibri"/>
                <w:color w:val="000000"/>
                <w:sz w:val="22"/>
              </w:rPr>
            </w:pPr>
            <w:r w:rsidRPr="00CE6440">
              <w:rPr>
                <w:rFonts w:ascii="Calibri Light" w:hAnsi="Calibri Light"/>
                <w:b/>
                <w:bCs/>
                <w:color w:val="4D4D4D" w:themeColor="accent6"/>
                <w:sz w:val="22"/>
              </w:rPr>
              <w:t>Sport, recreation, arts and facilities management</w:t>
            </w:r>
          </w:p>
        </w:tc>
      </w:tr>
      <w:tr w:rsidR="00EC7E4B" w:rsidRPr="00CE6440" w14:paraId="16B87AB8" w14:textId="77777777" w:rsidTr="002A5138">
        <w:trPr>
          <w:trHeight w:val="357"/>
        </w:trPr>
        <w:tc>
          <w:tcPr>
            <w:tcW w:w="3644" w:type="pct"/>
            <w:gridSpan w:val="2"/>
            <w:noWrap/>
            <w:hideMark/>
          </w:tcPr>
          <w:p w14:paraId="3F36E7A6" w14:textId="77777777" w:rsidR="00EC7E4B" w:rsidRPr="00CE6440" w:rsidRDefault="00EC7E4B" w:rsidP="002A5138">
            <w:pPr>
              <w:pStyle w:val="Tabletext"/>
              <w:rPr>
                <w:lang w:eastAsia="en-AU"/>
              </w:rPr>
            </w:pPr>
            <w:r w:rsidRPr="00CE6440">
              <w:rPr>
                <w:lang w:eastAsia="en-AU"/>
              </w:rPr>
              <w:t>Australian Grand Prix Corporation</w:t>
            </w:r>
          </w:p>
        </w:tc>
        <w:tc>
          <w:tcPr>
            <w:tcW w:w="1356" w:type="pct"/>
            <w:noWrap/>
            <w:hideMark/>
          </w:tcPr>
          <w:p w14:paraId="3861B062" w14:textId="77777777" w:rsidR="00EC7E4B" w:rsidRPr="00CE6440" w:rsidRDefault="00EC7E4B" w:rsidP="002A5138">
            <w:pPr>
              <w:pStyle w:val="Tabletext"/>
              <w:rPr>
                <w:lang w:eastAsia="en-AU"/>
              </w:rPr>
            </w:pPr>
            <w:r>
              <w:rPr>
                <w:lang w:eastAsia="en-AU"/>
              </w:rPr>
              <w:t>Schedule 1</w:t>
            </w:r>
          </w:p>
        </w:tc>
      </w:tr>
      <w:tr w:rsidR="00EC7E4B" w:rsidRPr="00CE6440" w14:paraId="02DC3642" w14:textId="77777777" w:rsidTr="002A5138">
        <w:trPr>
          <w:trHeight w:val="357"/>
        </w:trPr>
        <w:tc>
          <w:tcPr>
            <w:tcW w:w="3644" w:type="pct"/>
            <w:gridSpan w:val="2"/>
            <w:noWrap/>
            <w:hideMark/>
          </w:tcPr>
          <w:p w14:paraId="3E489386" w14:textId="77777777" w:rsidR="00EC7E4B" w:rsidRPr="00CE6440" w:rsidRDefault="00EC7E4B" w:rsidP="002A5138">
            <w:pPr>
              <w:pStyle w:val="Tabletext"/>
              <w:rPr>
                <w:lang w:eastAsia="en-AU"/>
              </w:rPr>
            </w:pPr>
            <w:r w:rsidRPr="00CE6440">
              <w:rPr>
                <w:lang w:eastAsia="en-AU"/>
              </w:rPr>
              <w:t>Centre for Books, Writing and Ideas</w:t>
            </w:r>
          </w:p>
        </w:tc>
        <w:tc>
          <w:tcPr>
            <w:tcW w:w="1356" w:type="pct"/>
            <w:noWrap/>
            <w:hideMark/>
          </w:tcPr>
          <w:p w14:paraId="01505BBE" w14:textId="77777777" w:rsidR="00EC7E4B" w:rsidRPr="00CE6440" w:rsidRDefault="00EC7E4B" w:rsidP="002A5138">
            <w:pPr>
              <w:pStyle w:val="Tabletext"/>
              <w:rPr>
                <w:lang w:eastAsia="en-AU"/>
              </w:rPr>
            </w:pPr>
            <w:r>
              <w:rPr>
                <w:lang w:eastAsia="en-AU"/>
              </w:rPr>
              <w:t>Schedule 1</w:t>
            </w:r>
          </w:p>
        </w:tc>
      </w:tr>
      <w:tr w:rsidR="00EC7E4B" w:rsidRPr="00CE6440" w14:paraId="18519C18" w14:textId="77777777" w:rsidTr="002A5138">
        <w:trPr>
          <w:trHeight w:val="357"/>
        </w:trPr>
        <w:tc>
          <w:tcPr>
            <w:tcW w:w="3644" w:type="pct"/>
            <w:gridSpan w:val="2"/>
            <w:noWrap/>
            <w:hideMark/>
          </w:tcPr>
          <w:p w14:paraId="551A383A" w14:textId="77777777" w:rsidR="00EC7E4B" w:rsidRPr="00CE6440" w:rsidRDefault="00EC7E4B" w:rsidP="002A5138">
            <w:pPr>
              <w:pStyle w:val="Tabletext"/>
              <w:rPr>
                <w:lang w:eastAsia="en-AU"/>
              </w:rPr>
            </w:pPr>
            <w:r w:rsidRPr="00CE6440">
              <w:rPr>
                <w:lang w:eastAsia="en-AU"/>
              </w:rPr>
              <w:t>Docklands Studios Melbourne</w:t>
            </w:r>
          </w:p>
        </w:tc>
        <w:tc>
          <w:tcPr>
            <w:tcW w:w="1356" w:type="pct"/>
            <w:noWrap/>
            <w:hideMark/>
          </w:tcPr>
          <w:p w14:paraId="69EBDB86" w14:textId="77777777" w:rsidR="00EC7E4B" w:rsidRPr="00CE6440" w:rsidRDefault="00EC7E4B" w:rsidP="002A5138">
            <w:pPr>
              <w:pStyle w:val="Tabletext"/>
              <w:rPr>
                <w:lang w:eastAsia="en-AU"/>
              </w:rPr>
            </w:pPr>
            <w:r>
              <w:rPr>
                <w:lang w:eastAsia="en-AU"/>
              </w:rPr>
              <w:t>Schedule 1</w:t>
            </w:r>
          </w:p>
        </w:tc>
      </w:tr>
      <w:tr w:rsidR="00EC7E4B" w:rsidRPr="00CE6440" w14:paraId="6C1369ED" w14:textId="77777777" w:rsidTr="002A5138">
        <w:trPr>
          <w:trHeight w:val="357"/>
        </w:trPr>
        <w:tc>
          <w:tcPr>
            <w:tcW w:w="3644" w:type="pct"/>
            <w:gridSpan w:val="2"/>
            <w:noWrap/>
            <w:hideMark/>
          </w:tcPr>
          <w:p w14:paraId="0DDDF43A" w14:textId="77777777" w:rsidR="00EC7E4B" w:rsidRPr="00CE6440" w:rsidRDefault="00EC7E4B" w:rsidP="002A5138">
            <w:pPr>
              <w:pStyle w:val="Tabletext"/>
              <w:rPr>
                <w:lang w:eastAsia="en-AU"/>
              </w:rPr>
            </w:pPr>
            <w:r w:rsidRPr="00CE6440">
              <w:rPr>
                <w:lang w:eastAsia="en-AU"/>
              </w:rPr>
              <w:t>Emerald Tourist Railway Board</w:t>
            </w:r>
          </w:p>
        </w:tc>
        <w:tc>
          <w:tcPr>
            <w:tcW w:w="1356" w:type="pct"/>
            <w:noWrap/>
            <w:hideMark/>
          </w:tcPr>
          <w:p w14:paraId="16EF0EB1" w14:textId="77777777" w:rsidR="00EC7E4B" w:rsidRPr="00CE6440" w:rsidRDefault="00EC7E4B" w:rsidP="002A5138">
            <w:pPr>
              <w:pStyle w:val="Tabletext"/>
              <w:rPr>
                <w:lang w:eastAsia="en-AU"/>
              </w:rPr>
            </w:pPr>
            <w:r>
              <w:rPr>
                <w:lang w:eastAsia="en-AU"/>
              </w:rPr>
              <w:t>Schedule 1</w:t>
            </w:r>
          </w:p>
        </w:tc>
      </w:tr>
      <w:tr w:rsidR="00EC7E4B" w:rsidRPr="00CE6440" w14:paraId="1CF27920" w14:textId="77777777" w:rsidTr="002A5138">
        <w:trPr>
          <w:trHeight w:val="357"/>
        </w:trPr>
        <w:tc>
          <w:tcPr>
            <w:tcW w:w="3644" w:type="pct"/>
            <w:gridSpan w:val="2"/>
            <w:noWrap/>
            <w:hideMark/>
          </w:tcPr>
          <w:p w14:paraId="3FD389D5" w14:textId="77777777" w:rsidR="00EC7E4B" w:rsidRPr="00CE6440" w:rsidRDefault="00EC7E4B" w:rsidP="002A5138">
            <w:pPr>
              <w:pStyle w:val="Tabletext"/>
              <w:rPr>
                <w:lang w:eastAsia="en-AU"/>
              </w:rPr>
            </w:pPr>
            <w:r w:rsidRPr="00CE6440">
              <w:rPr>
                <w:lang w:eastAsia="en-AU"/>
              </w:rPr>
              <w:t>Fed Square Pty Ltd</w:t>
            </w:r>
          </w:p>
        </w:tc>
        <w:tc>
          <w:tcPr>
            <w:tcW w:w="1356" w:type="pct"/>
            <w:noWrap/>
            <w:hideMark/>
          </w:tcPr>
          <w:p w14:paraId="315B770A" w14:textId="77777777" w:rsidR="00EC7E4B" w:rsidRPr="00CE6440" w:rsidRDefault="00EC7E4B" w:rsidP="002A5138">
            <w:pPr>
              <w:pStyle w:val="Tabletext"/>
              <w:rPr>
                <w:lang w:eastAsia="en-AU"/>
              </w:rPr>
            </w:pPr>
            <w:r>
              <w:rPr>
                <w:lang w:eastAsia="en-AU"/>
              </w:rPr>
              <w:t>Schedule 1</w:t>
            </w:r>
          </w:p>
        </w:tc>
      </w:tr>
      <w:tr w:rsidR="00EC7E4B" w:rsidRPr="00CE6440" w14:paraId="42D54FF4" w14:textId="77777777" w:rsidTr="002A5138">
        <w:trPr>
          <w:trHeight w:val="357"/>
        </w:trPr>
        <w:tc>
          <w:tcPr>
            <w:tcW w:w="3644" w:type="pct"/>
            <w:gridSpan w:val="2"/>
            <w:noWrap/>
            <w:hideMark/>
          </w:tcPr>
          <w:p w14:paraId="1D1D86D6" w14:textId="77777777" w:rsidR="00EC7E4B" w:rsidRPr="00CE6440" w:rsidRDefault="00EC7E4B" w:rsidP="002A5138">
            <w:pPr>
              <w:pStyle w:val="Tabletext"/>
              <w:rPr>
                <w:lang w:eastAsia="en-AU"/>
              </w:rPr>
            </w:pPr>
            <w:r w:rsidRPr="00CE6440">
              <w:rPr>
                <w:lang w:eastAsia="en-AU"/>
              </w:rPr>
              <w:t>Geelong Performing Arts Centre Trust</w:t>
            </w:r>
          </w:p>
        </w:tc>
        <w:tc>
          <w:tcPr>
            <w:tcW w:w="1356" w:type="pct"/>
            <w:noWrap/>
            <w:hideMark/>
          </w:tcPr>
          <w:p w14:paraId="10CA7ACA" w14:textId="77777777" w:rsidR="00EC7E4B" w:rsidRPr="00CE6440" w:rsidRDefault="00EC7E4B" w:rsidP="002A5138">
            <w:pPr>
              <w:pStyle w:val="Tabletext"/>
              <w:rPr>
                <w:lang w:eastAsia="en-AU"/>
              </w:rPr>
            </w:pPr>
            <w:r>
              <w:rPr>
                <w:lang w:eastAsia="en-AU"/>
              </w:rPr>
              <w:t>Schedule 1</w:t>
            </w:r>
          </w:p>
        </w:tc>
      </w:tr>
      <w:tr w:rsidR="00EC7E4B" w:rsidRPr="00CE6440" w14:paraId="2A6CDFB0" w14:textId="77777777" w:rsidTr="002A5138">
        <w:trPr>
          <w:trHeight w:val="357"/>
        </w:trPr>
        <w:tc>
          <w:tcPr>
            <w:tcW w:w="3644" w:type="pct"/>
            <w:gridSpan w:val="2"/>
            <w:noWrap/>
            <w:hideMark/>
          </w:tcPr>
          <w:p w14:paraId="0C6922CE" w14:textId="77777777" w:rsidR="00EC7E4B" w:rsidRPr="00CE6440" w:rsidRDefault="00EC7E4B" w:rsidP="002A5138">
            <w:pPr>
              <w:pStyle w:val="Tabletext"/>
              <w:rPr>
                <w:lang w:eastAsia="en-AU"/>
              </w:rPr>
            </w:pPr>
            <w:r w:rsidRPr="00CE6440">
              <w:rPr>
                <w:lang w:eastAsia="en-AU"/>
              </w:rPr>
              <w:t>Greyhound Racing Victoria</w:t>
            </w:r>
          </w:p>
        </w:tc>
        <w:tc>
          <w:tcPr>
            <w:tcW w:w="1356" w:type="pct"/>
            <w:noWrap/>
            <w:hideMark/>
          </w:tcPr>
          <w:p w14:paraId="3868E02D" w14:textId="77777777" w:rsidR="00EC7E4B" w:rsidRPr="00CE6440" w:rsidRDefault="00EC7E4B" w:rsidP="002A5138">
            <w:pPr>
              <w:pStyle w:val="Tabletext"/>
              <w:rPr>
                <w:lang w:eastAsia="en-AU"/>
              </w:rPr>
            </w:pPr>
            <w:r>
              <w:rPr>
                <w:lang w:eastAsia="en-AU"/>
              </w:rPr>
              <w:t>Schedule 1</w:t>
            </w:r>
          </w:p>
        </w:tc>
      </w:tr>
      <w:tr w:rsidR="00EC7E4B" w:rsidRPr="00CE6440" w14:paraId="6549223B" w14:textId="77777777" w:rsidTr="002A5138">
        <w:trPr>
          <w:trHeight w:val="357"/>
        </w:trPr>
        <w:tc>
          <w:tcPr>
            <w:tcW w:w="3644" w:type="pct"/>
            <w:gridSpan w:val="2"/>
            <w:noWrap/>
            <w:hideMark/>
          </w:tcPr>
          <w:p w14:paraId="2DCE2566" w14:textId="77777777" w:rsidR="00EC7E4B" w:rsidRPr="00CE6440" w:rsidRDefault="00EC7E4B" w:rsidP="002A5138">
            <w:pPr>
              <w:pStyle w:val="Tabletext"/>
              <w:rPr>
                <w:lang w:eastAsia="en-AU"/>
              </w:rPr>
            </w:pPr>
            <w:r w:rsidRPr="00CE6440">
              <w:rPr>
                <w:lang w:eastAsia="en-AU"/>
              </w:rPr>
              <w:t>Harness Racing Victoria</w:t>
            </w:r>
          </w:p>
        </w:tc>
        <w:tc>
          <w:tcPr>
            <w:tcW w:w="1356" w:type="pct"/>
            <w:noWrap/>
            <w:hideMark/>
          </w:tcPr>
          <w:p w14:paraId="587D9850" w14:textId="77777777" w:rsidR="00EC7E4B" w:rsidRPr="00CE6440" w:rsidRDefault="00EC7E4B" w:rsidP="002A5138">
            <w:pPr>
              <w:pStyle w:val="Tabletext"/>
              <w:rPr>
                <w:lang w:eastAsia="en-AU"/>
              </w:rPr>
            </w:pPr>
            <w:r>
              <w:rPr>
                <w:lang w:eastAsia="en-AU"/>
              </w:rPr>
              <w:t>Schedule 1</w:t>
            </w:r>
          </w:p>
        </w:tc>
      </w:tr>
      <w:tr w:rsidR="00EC7E4B" w:rsidRPr="00CE6440" w14:paraId="538CD26D" w14:textId="77777777" w:rsidTr="002A5138">
        <w:trPr>
          <w:trHeight w:val="357"/>
        </w:trPr>
        <w:tc>
          <w:tcPr>
            <w:tcW w:w="3644" w:type="pct"/>
            <w:gridSpan w:val="2"/>
            <w:noWrap/>
            <w:hideMark/>
          </w:tcPr>
          <w:p w14:paraId="41B32439" w14:textId="77777777" w:rsidR="00EC7E4B" w:rsidRPr="00CE6440" w:rsidRDefault="00EC7E4B" w:rsidP="002A5138">
            <w:pPr>
              <w:pStyle w:val="Tabletext"/>
              <w:rPr>
                <w:lang w:eastAsia="en-AU"/>
              </w:rPr>
            </w:pPr>
            <w:r w:rsidRPr="00CE6440">
              <w:rPr>
                <w:lang w:eastAsia="en-AU"/>
              </w:rPr>
              <w:t>Kardinia Park Stadium Trust</w:t>
            </w:r>
          </w:p>
        </w:tc>
        <w:tc>
          <w:tcPr>
            <w:tcW w:w="1356" w:type="pct"/>
            <w:noWrap/>
            <w:hideMark/>
          </w:tcPr>
          <w:p w14:paraId="1081830A" w14:textId="77777777" w:rsidR="00EC7E4B" w:rsidRPr="00CE6440" w:rsidRDefault="00EC7E4B" w:rsidP="002A5138">
            <w:pPr>
              <w:pStyle w:val="Tabletext"/>
              <w:rPr>
                <w:lang w:eastAsia="en-AU"/>
              </w:rPr>
            </w:pPr>
            <w:r>
              <w:rPr>
                <w:lang w:eastAsia="en-AU"/>
              </w:rPr>
              <w:t>Schedule 1</w:t>
            </w:r>
          </w:p>
        </w:tc>
      </w:tr>
      <w:tr w:rsidR="00EC7E4B" w:rsidRPr="00CE6440" w14:paraId="48FDD4A7" w14:textId="77777777" w:rsidTr="002A5138">
        <w:trPr>
          <w:trHeight w:val="357"/>
        </w:trPr>
        <w:tc>
          <w:tcPr>
            <w:tcW w:w="3644" w:type="pct"/>
            <w:gridSpan w:val="2"/>
            <w:noWrap/>
            <w:hideMark/>
          </w:tcPr>
          <w:p w14:paraId="5C71777D" w14:textId="77777777" w:rsidR="00EC7E4B" w:rsidRPr="00CE6440" w:rsidRDefault="00EC7E4B" w:rsidP="002A5138">
            <w:pPr>
              <w:pStyle w:val="Tabletext"/>
              <w:rPr>
                <w:lang w:eastAsia="en-AU"/>
              </w:rPr>
            </w:pPr>
            <w:r w:rsidRPr="00CE6440">
              <w:rPr>
                <w:lang w:eastAsia="en-AU"/>
              </w:rPr>
              <w:t>Melbourne Convention and Exhibition Trust</w:t>
            </w:r>
          </w:p>
        </w:tc>
        <w:tc>
          <w:tcPr>
            <w:tcW w:w="1356" w:type="pct"/>
            <w:noWrap/>
            <w:hideMark/>
          </w:tcPr>
          <w:p w14:paraId="0801D2BA" w14:textId="77777777" w:rsidR="00EC7E4B" w:rsidRPr="00CE6440" w:rsidRDefault="00EC7E4B" w:rsidP="002A5138">
            <w:pPr>
              <w:pStyle w:val="Tabletext"/>
              <w:rPr>
                <w:lang w:eastAsia="en-AU"/>
              </w:rPr>
            </w:pPr>
            <w:r>
              <w:rPr>
                <w:lang w:eastAsia="en-AU"/>
              </w:rPr>
              <w:t>Schedule 1</w:t>
            </w:r>
          </w:p>
        </w:tc>
      </w:tr>
      <w:tr w:rsidR="00EC7E4B" w:rsidRPr="00CE6440" w14:paraId="6754D61F" w14:textId="77777777" w:rsidTr="002A5138">
        <w:trPr>
          <w:trHeight w:val="357"/>
        </w:trPr>
        <w:tc>
          <w:tcPr>
            <w:tcW w:w="3644" w:type="pct"/>
            <w:gridSpan w:val="2"/>
            <w:noWrap/>
            <w:hideMark/>
          </w:tcPr>
          <w:p w14:paraId="4CD3F584" w14:textId="77777777" w:rsidR="00EC7E4B" w:rsidRPr="00CE6440" w:rsidRDefault="00EC7E4B" w:rsidP="002A5138">
            <w:pPr>
              <w:pStyle w:val="Tabletext"/>
              <w:rPr>
                <w:lang w:eastAsia="en-AU"/>
              </w:rPr>
            </w:pPr>
            <w:r w:rsidRPr="00CE6440">
              <w:rPr>
                <w:lang w:eastAsia="en-AU"/>
              </w:rPr>
              <w:t>Melbourne Convention Bureau</w:t>
            </w:r>
          </w:p>
        </w:tc>
        <w:tc>
          <w:tcPr>
            <w:tcW w:w="1356" w:type="pct"/>
            <w:noWrap/>
            <w:hideMark/>
          </w:tcPr>
          <w:p w14:paraId="7A7EA38A" w14:textId="77777777" w:rsidR="00EC7E4B" w:rsidRPr="00CE6440" w:rsidRDefault="00EC7E4B" w:rsidP="002A5138">
            <w:pPr>
              <w:pStyle w:val="Tabletext"/>
              <w:rPr>
                <w:lang w:eastAsia="en-AU"/>
              </w:rPr>
            </w:pPr>
            <w:r>
              <w:rPr>
                <w:lang w:eastAsia="en-AU"/>
              </w:rPr>
              <w:t>Schedule 1</w:t>
            </w:r>
          </w:p>
        </w:tc>
      </w:tr>
      <w:tr w:rsidR="00EC7E4B" w:rsidRPr="00CE6440" w14:paraId="1E5F4D1F" w14:textId="77777777" w:rsidTr="002A5138">
        <w:trPr>
          <w:trHeight w:val="357"/>
        </w:trPr>
        <w:tc>
          <w:tcPr>
            <w:tcW w:w="3644" w:type="pct"/>
            <w:gridSpan w:val="2"/>
            <w:noWrap/>
            <w:hideMark/>
          </w:tcPr>
          <w:p w14:paraId="3CA7602B" w14:textId="77777777" w:rsidR="00EC7E4B" w:rsidRPr="00CE6440" w:rsidRDefault="00EC7E4B" w:rsidP="002A5138">
            <w:pPr>
              <w:pStyle w:val="Tabletext"/>
              <w:rPr>
                <w:lang w:eastAsia="en-AU"/>
              </w:rPr>
            </w:pPr>
            <w:r w:rsidRPr="00CE6440">
              <w:rPr>
                <w:lang w:eastAsia="en-AU"/>
              </w:rPr>
              <w:t>Melbourne Market Authority</w:t>
            </w:r>
          </w:p>
        </w:tc>
        <w:tc>
          <w:tcPr>
            <w:tcW w:w="1356" w:type="pct"/>
            <w:noWrap/>
            <w:hideMark/>
          </w:tcPr>
          <w:p w14:paraId="7C212397" w14:textId="77777777" w:rsidR="00EC7E4B" w:rsidRPr="00CE6440" w:rsidRDefault="00EC7E4B" w:rsidP="002A5138">
            <w:pPr>
              <w:pStyle w:val="Tabletext"/>
              <w:rPr>
                <w:lang w:eastAsia="en-AU"/>
              </w:rPr>
            </w:pPr>
            <w:r>
              <w:rPr>
                <w:lang w:eastAsia="en-AU"/>
              </w:rPr>
              <w:t>Schedule 1</w:t>
            </w:r>
          </w:p>
        </w:tc>
      </w:tr>
      <w:tr w:rsidR="00EC7E4B" w:rsidRPr="00CE6440" w14:paraId="3FF3582E" w14:textId="77777777" w:rsidTr="002A5138">
        <w:trPr>
          <w:trHeight w:val="357"/>
        </w:trPr>
        <w:tc>
          <w:tcPr>
            <w:tcW w:w="3644" w:type="pct"/>
            <w:gridSpan w:val="2"/>
            <w:noWrap/>
            <w:hideMark/>
          </w:tcPr>
          <w:p w14:paraId="491E5C14" w14:textId="77777777" w:rsidR="00EC7E4B" w:rsidRPr="00CE6440" w:rsidRDefault="00EC7E4B" w:rsidP="002A5138">
            <w:pPr>
              <w:pStyle w:val="Tabletext"/>
              <w:rPr>
                <w:lang w:eastAsia="en-AU"/>
              </w:rPr>
            </w:pPr>
            <w:r w:rsidRPr="00CE6440">
              <w:rPr>
                <w:lang w:eastAsia="en-AU"/>
              </w:rPr>
              <w:lastRenderedPageBreak/>
              <w:t>Melbourne Recital Centre</w:t>
            </w:r>
          </w:p>
        </w:tc>
        <w:tc>
          <w:tcPr>
            <w:tcW w:w="1356" w:type="pct"/>
            <w:noWrap/>
            <w:hideMark/>
          </w:tcPr>
          <w:p w14:paraId="2CBF3F7D" w14:textId="77777777" w:rsidR="00EC7E4B" w:rsidRPr="00CE6440" w:rsidRDefault="00EC7E4B" w:rsidP="002A5138">
            <w:pPr>
              <w:pStyle w:val="Tabletext"/>
              <w:rPr>
                <w:lang w:eastAsia="en-AU"/>
              </w:rPr>
            </w:pPr>
            <w:r>
              <w:rPr>
                <w:lang w:eastAsia="en-AU"/>
              </w:rPr>
              <w:t>Schedule 1</w:t>
            </w:r>
          </w:p>
        </w:tc>
      </w:tr>
      <w:tr w:rsidR="00EC7E4B" w:rsidRPr="00CE6440" w14:paraId="650A7E24" w14:textId="77777777" w:rsidTr="002A5138">
        <w:trPr>
          <w:trHeight w:val="357"/>
        </w:trPr>
        <w:tc>
          <w:tcPr>
            <w:tcW w:w="3644" w:type="pct"/>
            <w:gridSpan w:val="2"/>
            <w:noWrap/>
            <w:hideMark/>
          </w:tcPr>
          <w:p w14:paraId="758AB845" w14:textId="77777777" w:rsidR="00EC7E4B" w:rsidRPr="00CE6440" w:rsidRDefault="00EC7E4B" w:rsidP="002A5138">
            <w:pPr>
              <w:pStyle w:val="Tabletext"/>
              <w:rPr>
                <w:lang w:eastAsia="en-AU"/>
              </w:rPr>
            </w:pPr>
            <w:r w:rsidRPr="00CE6440">
              <w:rPr>
                <w:lang w:eastAsia="en-AU"/>
              </w:rPr>
              <w:t>Phillip Island Nature Park Board of Management</w:t>
            </w:r>
          </w:p>
        </w:tc>
        <w:tc>
          <w:tcPr>
            <w:tcW w:w="1356" w:type="pct"/>
            <w:noWrap/>
            <w:hideMark/>
          </w:tcPr>
          <w:p w14:paraId="65CC2DEB" w14:textId="77777777" w:rsidR="00EC7E4B" w:rsidRPr="00CE6440" w:rsidRDefault="00EC7E4B" w:rsidP="002A5138">
            <w:pPr>
              <w:pStyle w:val="Tabletext"/>
              <w:rPr>
                <w:lang w:eastAsia="en-AU"/>
              </w:rPr>
            </w:pPr>
            <w:r>
              <w:rPr>
                <w:lang w:eastAsia="en-AU"/>
              </w:rPr>
              <w:t>Schedule 1</w:t>
            </w:r>
          </w:p>
        </w:tc>
      </w:tr>
      <w:tr w:rsidR="00EC7E4B" w:rsidRPr="00CE6440" w14:paraId="7228D497" w14:textId="77777777" w:rsidTr="002A5138">
        <w:trPr>
          <w:trHeight w:val="357"/>
        </w:trPr>
        <w:tc>
          <w:tcPr>
            <w:tcW w:w="3644" w:type="pct"/>
            <w:gridSpan w:val="2"/>
            <w:noWrap/>
            <w:hideMark/>
          </w:tcPr>
          <w:p w14:paraId="5E9608E3" w14:textId="77777777" w:rsidR="00EC7E4B" w:rsidRPr="00CE6440" w:rsidRDefault="00EC7E4B" w:rsidP="002A5138">
            <w:pPr>
              <w:pStyle w:val="Tabletext"/>
              <w:rPr>
                <w:lang w:eastAsia="en-AU"/>
              </w:rPr>
            </w:pPr>
            <w:r w:rsidRPr="00CE6440">
              <w:rPr>
                <w:lang w:eastAsia="en-AU"/>
              </w:rPr>
              <w:t>Queen Victoria Women's Centre Trust</w:t>
            </w:r>
          </w:p>
        </w:tc>
        <w:tc>
          <w:tcPr>
            <w:tcW w:w="1356" w:type="pct"/>
            <w:noWrap/>
            <w:hideMark/>
          </w:tcPr>
          <w:p w14:paraId="3CDFD630" w14:textId="77777777" w:rsidR="00EC7E4B" w:rsidRPr="00CE6440" w:rsidRDefault="00EC7E4B" w:rsidP="002A5138">
            <w:pPr>
              <w:pStyle w:val="Tabletext"/>
              <w:rPr>
                <w:lang w:eastAsia="en-AU"/>
              </w:rPr>
            </w:pPr>
            <w:r>
              <w:rPr>
                <w:lang w:eastAsia="en-AU"/>
              </w:rPr>
              <w:t>Schedule 1</w:t>
            </w:r>
          </w:p>
        </w:tc>
      </w:tr>
      <w:tr w:rsidR="00EC7E4B" w:rsidRPr="00CE6440" w14:paraId="19C3D07A" w14:textId="77777777" w:rsidTr="002A5138">
        <w:trPr>
          <w:trHeight w:val="357"/>
        </w:trPr>
        <w:tc>
          <w:tcPr>
            <w:tcW w:w="3644" w:type="pct"/>
            <w:gridSpan w:val="2"/>
            <w:noWrap/>
            <w:hideMark/>
          </w:tcPr>
          <w:p w14:paraId="237086F0" w14:textId="77777777" w:rsidR="00EC7E4B" w:rsidRPr="00CE6440" w:rsidRDefault="00EC7E4B" w:rsidP="002A5138">
            <w:pPr>
              <w:pStyle w:val="Tabletext"/>
              <w:rPr>
                <w:lang w:eastAsia="en-AU"/>
              </w:rPr>
            </w:pPr>
            <w:r w:rsidRPr="00CE6440">
              <w:rPr>
                <w:lang w:eastAsia="en-AU"/>
              </w:rPr>
              <w:t>Royal Botanic Gardens Board</w:t>
            </w:r>
          </w:p>
        </w:tc>
        <w:tc>
          <w:tcPr>
            <w:tcW w:w="1356" w:type="pct"/>
            <w:noWrap/>
            <w:hideMark/>
          </w:tcPr>
          <w:p w14:paraId="2EF57630" w14:textId="77777777" w:rsidR="00EC7E4B" w:rsidRPr="00CE6440" w:rsidRDefault="00EC7E4B" w:rsidP="002A5138">
            <w:pPr>
              <w:pStyle w:val="Tabletext"/>
              <w:rPr>
                <w:lang w:eastAsia="en-AU"/>
              </w:rPr>
            </w:pPr>
            <w:r>
              <w:rPr>
                <w:lang w:eastAsia="en-AU"/>
              </w:rPr>
              <w:t>Schedule 1</w:t>
            </w:r>
          </w:p>
        </w:tc>
      </w:tr>
      <w:tr w:rsidR="00EC7E4B" w:rsidRPr="00CE6440" w14:paraId="3B198EDF" w14:textId="77777777" w:rsidTr="002A5138">
        <w:trPr>
          <w:trHeight w:val="357"/>
        </w:trPr>
        <w:tc>
          <w:tcPr>
            <w:tcW w:w="3644" w:type="pct"/>
            <w:gridSpan w:val="2"/>
            <w:noWrap/>
            <w:hideMark/>
          </w:tcPr>
          <w:p w14:paraId="0821A547" w14:textId="77777777" w:rsidR="00EC7E4B" w:rsidRPr="00CE6440" w:rsidRDefault="00EC7E4B" w:rsidP="002A5138">
            <w:pPr>
              <w:pStyle w:val="Tabletext"/>
              <w:rPr>
                <w:lang w:eastAsia="en-AU"/>
              </w:rPr>
            </w:pPr>
            <w:r w:rsidRPr="00CE6440">
              <w:rPr>
                <w:lang w:eastAsia="en-AU"/>
              </w:rPr>
              <w:t>Shrine of Remembrance Trust</w:t>
            </w:r>
          </w:p>
        </w:tc>
        <w:tc>
          <w:tcPr>
            <w:tcW w:w="1356" w:type="pct"/>
            <w:noWrap/>
            <w:hideMark/>
          </w:tcPr>
          <w:p w14:paraId="0DCE36D0" w14:textId="77777777" w:rsidR="00EC7E4B" w:rsidRPr="00CE6440" w:rsidRDefault="00EC7E4B" w:rsidP="002A5138">
            <w:pPr>
              <w:pStyle w:val="Tabletext"/>
              <w:rPr>
                <w:lang w:eastAsia="en-AU"/>
              </w:rPr>
            </w:pPr>
            <w:r>
              <w:rPr>
                <w:lang w:eastAsia="en-AU"/>
              </w:rPr>
              <w:t>Schedule 1</w:t>
            </w:r>
          </w:p>
        </w:tc>
      </w:tr>
      <w:tr w:rsidR="00EC7E4B" w:rsidRPr="00CE6440" w14:paraId="7F8D0D0D" w14:textId="77777777" w:rsidTr="002A5138">
        <w:trPr>
          <w:trHeight w:val="357"/>
        </w:trPr>
        <w:tc>
          <w:tcPr>
            <w:tcW w:w="3644" w:type="pct"/>
            <w:gridSpan w:val="2"/>
            <w:noWrap/>
            <w:hideMark/>
          </w:tcPr>
          <w:p w14:paraId="5E8ADB86" w14:textId="77777777" w:rsidR="00EC7E4B" w:rsidRPr="00CE6440" w:rsidRDefault="00EC7E4B" w:rsidP="002A5138">
            <w:pPr>
              <w:pStyle w:val="Tabletext"/>
              <w:rPr>
                <w:lang w:eastAsia="en-AU"/>
              </w:rPr>
            </w:pPr>
            <w:r w:rsidRPr="00CE6440">
              <w:rPr>
                <w:lang w:eastAsia="en-AU"/>
              </w:rPr>
              <w:t>State Sport Centres Trust</w:t>
            </w:r>
          </w:p>
        </w:tc>
        <w:tc>
          <w:tcPr>
            <w:tcW w:w="1356" w:type="pct"/>
            <w:noWrap/>
            <w:hideMark/>
          </w:tcPr>
          <w:p w14:paraId="10148DB5" w14:textId="77777777" w:rsidR="00EC7E4B" w:rsidRPr="00CE6440" w:rsidRDefault="00EC7E4B" w:rsidP="002A5138">
            <w:pPr>
              <w:pStyle w:val="Tabletext"/>
              <w:rPr>
                <w:lang w:eastAsia="en-AU"/>
              </w:rPr>
            </w:pPr>
            <w:r>
              <w:rPr>
                <w:lang w:eastAsia="en-AU"/>
              </w:rPr>
              <w:t>Schedule 1</w:t>
            </w:r>
          </w:p>
        </w:tc>
      </w:tr>
      <w:tr w:rsidR="00EC7E4B" w:rsidRPr="00CE6440" w14:paraId="0267E2DC" w14:textId="77777777" w:rsidTr="002A5138">
        <w:trPr>
          <w:trHeight w:val="357"/>
        </w:trPr>
        <w:tc>
          <w:tcPr>
            <w:tcW w:w="3644" w:type="pct"/>
            <w:gridSpan w:val="2"/>
            <w:noWrap/>
            <w:hideMark/>
          </w:tcPr>
          <w:p w14:paraId="613AA3AE" w14:textId="77777777" w:rsidR="00EC7E4B" w:rsidRPr="00CE6440" w:rsidRDefault="00EC7E4B" w:rsidP="002A5138">
            <w:pPr>
              <w:pStyle w:val="Tabletext"/>
              <w:rPr>
                <w:lang w:eastAsia="en-AU"/>
              </w:rPr>
            </w:pPr>
            <w:r w:rsidRPr="00CE6440">
              <w:rPr>
                <w:lang w:eastAsia="en-AU"/>
              </w:rPr>
              <w:t>Victorian Arts Centre Trust</w:t>
            </w:r>
          </w:p>
        </w:tc>
        <w:tc>
          <w:tcPr>
            <w:tcW w:w="1356" w:type="pct"/>
            <w:noWrap/>
            <w:hideMark/>
          </w:tcPr>
          <w:p w14:paraId="21A64313" w14:textId="77777777" w:rsidR="00EC7E4B" w:rsidRPr="00CE6440" w:rsidRDefault="00EC7E4B" w:rsidP="002A5138">
            <w:pPr>
              <w:pStyle w:val="Tabletext"/>
              <w:rPr>
                <w:lang w:eastAsia="en-AU"/>
              </w:rPr>
            </w:pPr>
            <w:r>
              <w:rPr>
                <w:lang w:eastAsia="en-AU"/>
              </w:rPr>
              <w:t>Schedule 1</w:t>
            </w:r>
          </w:p>
        </w:tc>
      </w:tr>
      <w:tr w:rsidR="00EC7E4B" w:rsidRPr="00CE6440" w14:paraId="69B55A13" w14:textId="77777777" w:rsidTr="002A5138">
        <w:trPr>
          <w:trHeight w:val="357"/>
        </w:trPr>
        <w:tc>
          <w:tcPr>
            <w:tcW w:w="3644" w:type="pct"/>
            <w:gridSpan w:val="2"/>
            <w:noWrap/>
            <w:hideMark/>
          </w:tcPr>
          <w:p w14:paraId="6676B2D0" w14:textId="77777777" w:rsidR="00EC7E4B" w:rsidRPr="00CE6440" w:rsidRDefault="00EC7E4B" w:rsidP="002A5138">
            <w:pPr>
              <w:pStyle w:val="Tabletext"/>
              <w:rPr>
                <w:lang w:eastAsia="en-AU"/>
              </w:rPr>
            </w:pPr>
            <w:r w:rsidRPr="00CE6440">
              <w:rPr>
                <w:lang w:eastAsia="en-AU"/>
              </w:rPr>
              <w:t>Victorian Institute of Sport</w:t>
            </w:r>
          </w:p>
        </w:tc>
        <w:tc>
          <w:tcPr>
            <w:tcW w:w="1356" w:type="pct"/>
            <w:noWrap/>
            <w:hideMark/>
          </w:tcPr>
          <w:p w14:paraId="72B6CBCD" w14:textId="77777777" w:rsidR="00EC7E4B" w:rsidRPr="00CE6440" w:rsidRDefault="00EC7E4B" w:rsidP="002A5138">
            <w:pPr>
              <w:pStyle w:val="Tabletext"/>
              <w:rPr>
                <w:lang w:eastAsia="en-AU"/>
              </w:rPr>
            </w:pPr>
            <w:r>
              <w:rPr>
                <w:lang w:eastAsia="en-AU"/>
              </w:rPr>
              <w:t>Schedule 1</w:t>
            </w:r>
          </w:p>
        </w:tc>
      </w:tr>
      <w:tr w:rsidR="00EC7E4B" w:rsidRPr="00CE6440" w14:paraId="550EFA09" w14:textId="77777777" w:rsidTr="002A5138">
        <w:trPr>
          <w:trHeight w:val="357"/>
        </w:trPr>
        <w:tc>
          <w:tcPr>
            <w:tcW w:w="3644" w:type="pct"/>
            <w:gridSpan w:val="2"/>
            <w:noWrap/>
            <w:hideMark/>
          </w:tcPr>
          <w:p w14:paraId="6D4D8C9A" w14:textId="77777777" w:rsidR="00EC7E4B" w:rsidRPr="00CE6440" w:rsidRDefault="00EC7E4B" w:rsidP="002A5138">
            <w:pPr>
              <w:pStyle w:val="Tabletext"/>
              <w:rPr>
                <w:lang w:eastAsia="en-AU"/>
              </w:rPr>
            </w:pPr>
            <w:r w:rsidRPr="00CE6440">
              <w:rPr>
                <w:lang w:eastAsia="en-AU"/>
              </w:rPr>
              <w:t>Visit Victoria</w:t>
            </w:r>
          </w:p>
        </w:tc>
        <w:tc>
          <w:tcPr>
            <w:tcW w:w="1356" w:type="pct"/>
            <w:noWrap/>
            <w:hideMark/>
          </w:tcPr>
          <w:p w14:paraId="5317D9E5" w14:textId="77777777" w:rsidR="00EC7E4B" w:rsidRPr="00CE6440" w:rsidRDefault="00EC7E4B" w:rsidP="002A5138">
            <w:pPr>
              <w:pStyle w:val="Tabletext"/>
              <w:rPr>
                <w:lang w:eastAsia="en-AU"/>
              </w:rPr>
            </w:pPr>
            <w:r>
              <w:rPr>
                <w:lang w:eastAsia="en-AU"/>
              </w:rPr>
              <w:t>Schedule 1</w:t>
            </w:r>
          </w:p>
        </w:tc>
      </w:tr>
      <w:tr w:rsidR="00C362F6" w:rsidRPr="00CE6440" w14:paraId="56EF77E3" w14:textId="77777777" w:rsidTr="002A5138">
        <w:trPr>
          <w:trHeight w:val="357"/>
        </w:trPr>
        <w:tc>
          <w:tcPr>
            <w:tcW w:w="3644" w:type="pct"/>
            <w:gridSpan w:val="2"/>
            <w:noWrap/>
          </w:tcPr>
          <w:p w14:paraId="027560D6" w14:textId="3A52FCB4" w:rsidR="00C362F6" w:rsidRPr="00CE6440" w:rsidRDefault="00C362F6" w:rsidP="00C362F6">
            <w:pPr>
              <w:pStyle w:val="Tabletext"/>
              <w:rPr>
                <w:lang w:eastAsia="en-AU"/>
              </w:rPr>
            </w:pPr>
            <w:r w:rsidRPr="00CE6440">
              <w:rPr>
                <w:lang w:eastAsia="en-AU"/>
              </w:rPr>
              <w:t>Working Heritage</w:t>
            </w:r>
          </w:p>
        </w:tc>
        <w:tc>
          <w:tcPr>
            <w:tcW w:w="1356" w:type="pct"/>
            <w:noWrap/>
          </w:tcPr>
          <w:p w14:paraId="6C10ADFB" w14:textId="1CB56A79" w:rsidR="00C362F6" w:rsidRDefault="00C362F6" w:rsidP="00C362F6">
            <w:pPr>
              <w:pStyle w:val="Tabletext"/>
              <w:rPr>
                <w:lang w:eastAsia="en-AU"/>
              </w:rPr>
            </w:pPr>
            <w:r>
              <w:rPr>
                <w:lang w:eastAsia="en-AU"/>
              </w:rPr>
              <w:t>Schedule 1</w:t>
            </w:r>
            <w:r w:rsidRPr="00CE6440">
              <w:rPr>
                <w:lang w:eastAsia="en-AU"/>
              </w:rPr>
              <w:t xml:space="preserve"> </w:t>
            </w:r>
          </w:p>
        </w:tc>
      </w:tr>
      <w:tr w:rsidR="00C362F6" w:rsidRPr="00CE6440" w14:paraId="163D6B8A" w14:textId="77777777" w:rsidTr="002A5138">
        <w:trPr>
          <w:trHeight w:val="357"/>
        </w:trPr>
        <w:tc>
          <w:tcPr>
            <w:tcW w:w="3644" w:type="pct"/>
            <w:gridSpan w:val="2"/>
            <w:noWrap/>
            <w:hideMark/>
          </w:tcPr>
          <w:p w14:paraId="3A9B0EED" w14:textId="77777777" w:rsidR="00C362F6" w:rsidRPr="00CE6440" w:rsidRDefault="00C362F6" w:rsidP="00C362F6">
            <w:pPr>
              <w:pStyle w:val="Tabletext"/>
              <w:rPr>
                <w:lang w:eastAsia="en-AU"/>
              </w:rPr>
            </w:pPr>
            <w:r w:rsidRPr="00CE6440">
              <w:rPr>
                <w:lang w:eastAsia="en-AU"/>
              </w:rPr>
              <w:t>Zoological Parks and Gardens Board</w:t>
            </w:r>
          </w:p>
        </w:tc>
        <w:tc>
          <w:tcPr>
            <w:tcW w:w="1356" w:type="pct"/>
            <w:noWrap/>
            <w:hideMark/>
          </w:tcPr>
          <w:p w14:paraId="699863E6" w14:textId="77777777" w:rsidR="00C362F6" w:rsidRPr="00CE6440" w:rsidRDefault="00C362F6" w:rsidP="00C362F6">
            <w:pPr>
              <w:pStyle w:val="Tabletext"/>
              <w:rPr>
                <w:lang w:eastAsia="en-AU"/>
              </w:rPr>
            </w:pPr>
            <w:r>
              <w:rPr>
                <w:lang w:eastAsia="en-AU"/>
              </w:rPr>
              <w:t>Schedule 1</w:t>
            </w:r>
            <w:r w:rsidRPr="00CE6440">
              <w:rPr>
                <w:lang w:eastAsia="en-AU"/>
              </w:rPr>
              <w:t xml:space="preserve"> </w:t>
            </w:r>
          </w:p>
        </w:tc>
      </w:tr>
      <w:tr w:rsidR="00C362F6" w:rsidRPr="00143464" w14:paraId="0DBFF3E6" w14:textId="77777777" w:rsidTr="002A5138">
        <w:trPr>
          <w:trHeight w:val="357"/>
        </w:trPr>
        <w:tc>
          <w:tcPr>
            <w:tcW w:w="5000" w:type="pct"/>
            <w:gridSpan w:val="3"/>
            <w:shd w:val="clear" w:color="auto" w:fill="BFBFBF" w:themeFill="background1" w:themeFillShade="BF"/>
          </w:tcPr>
          <w:p w14:paraId="4D533FB5" w14:textId="77777777" w:rsidR="00C362F6" w:rsidRPr="00CE6440" w:rsidRDefault="00C362F6" w:rsidP="00C362F6">
            <w:pPr>
              <w:spacing w:after="0"/>
              <w:jc w:val="center"/>
              <w:rPr>
                <w:rFonts w:ascii="Calibri" w:hAnsi="Calibri" w:cs="Calibri"/>
                <w:color w:val="000000"/>
                <w:sz w:val="22"/>
              </w:rPr>
            </w:pPr>
            <w:r w:rsidRPr="00CE6440">
              <w:rPr>
                <w:rFonts w:ascii="Calibri Light" w:hAnsi="Calibri Light"/>
                <w:b/>
                <w:bCs/>
                <w:color w:val="4D4D4D" w:themeColor="accent6"/>
                <w:sz w:val="22"/>
              </w:rPr>
              <w:t>TAFE and other education</w:t>
            </w:r>
          </w:p>
        </w:tc>
      </w:tr>
      <w:tr w:rsidR="00C362F6" w:rsidRPr="00CE6440" w14:paraId="7240B9A0" w14:textId="77777777" w:rsidTr="002A5138">
        <w:trPr>
          <w:trHeight w:val="357"/>
        </w:trPr>
        <w:tc>
          <w:tcPr>
            <w:tcW w:w="3644" w:type="pct"/>
            <w:gridSpan w:val="2"/>
            <w:noWrap/>
            <w:hideMark/>
          </w:tcPr>
          <w:p w14:paraId="17FC7CAC" w14:textId="77777777" w:rsidR="00C362F6" w:rsidRPr="00CE6440" w:rsidRDefault="00C362F6" w:rsidP="00C362F6">
            <w:pPr>
              <w:pStyle w:val="Tabletext"/>
              <w:rPr>
                <w:lang w:eastAsia="en-AU"/>
              </w:rPr>
            </w:pPr>
            <w:r w:rsidRPr="00CE6440">
              <w:rPr>
                <w:lang w:eastAsia="en-AU"/>
              </w:rPr>
              <w:t>AMES Australia</w:t>
            </w:r>
          </w:p>
        </w:tc>
        <w:tc>
          <w:tcPr>
            <w:tcW w:w="1356" w:type="pct"/>
            <w:noWrap/>
            <w:hideMark/>
          </w:tcPr>
          <w:p w14:paraId="4C479C37" w14:textId="77777777" w:rsidR="00C362F6" w:rsidRPr="00CE6440" w:rsidRDefault="00C362F6" w:rsidP="00C362F6">
            <w:pPr>
              <w:pStyle w:val="Tabletext"/>
              <w:rPr>
                <w:lang w:eastAsia="en-AU"/>
              </w:rPr>
            </w:pPr>
            <w:r>
              <w:rPr>
                <w:lang w:eastAsia="en-AU"/>
              </w:rPr>
              <w:t>Schedule 1</w:t>
            </w:r>
          </w:p>
        </w:tc>
      </w:tr>
      <w:tr w:rsidR="00C362F6" w:rsidRPr="00CE6440" w14:paraId="27FE42DE" w14:textId="77777777" w:rsidTr="002A5138">
        <w:trPr>
          <w:trHeight w:val="357"/>
        </w:trPr>
        <w:tc>
          <w:tcPr>
            <w:tcW w:w="3644" w:type="pct"/>
            <w:gridSpan w:val="2"/>
            <w:noWrap/>
            <w:hideMark/>
          </w:tcPr>
          <w:p w14:paraId="381E328D" w14:textId="77777777" w:rsidR="00C362F6" w:rsidRPr="00CE6440" w:rsidRDefault="00C362F6" w:rsidP="00C362F6">
            <w:pPr>
              <w:pStyle w:val="Tabletext"/>
              <w:rPr>
                <w:lang w:eastAsia="en-AU"/>
              </w:rPr>
            </w:pPr>
            <w:r w:rsidRPr="00CE6440">
              <w:rPr>
                <w:lang w:eastAsia="en-AU"/>
              </w:rPr>
              <w:t>Bendigo Kangan Institute</w:t>
            </w:r>
          </w:p>
        </w:tc>
        <w:tc>
          <w:tcPr>
            <w:tcW w:w="1356" w:type="pct"/>
            <w:noWrap/>
            <w:hideMark/>
          </w:tcPr>
          <w:p w14:paraId="798615C6" w14:textId="77777777" w:rsidR="00C362F6" w:rsidRPr="00CE6440" w:rsidRDefault="00C362F6" w:rsidP="00C362F6">
            <w:pPr>
              <w:pStyle w:val="Tabletext"/>
              <w:rPr>
                <w:lang w:eastAsia="en-AU"/>
              </w:rPr>
            </w:pPr>
            <w:r>
              <w:rPr>
                <w:lang w:eastAsia="en-AU"/>
              </w:rPr>
              <w:t>Schedule 1</w:t>
            </w:r>
          </w:p>
        </w:tc>
      </w:tr>
      <w:tr w:rsidR="00C362F6" w:rsidRPr="00CE6440" w14:paraId="0E233545" w14:textId="77777777" w:rsidTr="002A5138">
        <w:trPr>
          <w:trHeight w:val="357"/>
        </w:trPr>
        <w:tc>
          <w:tcPr>
            <w:tcW w:w="3644" w:type="pct"/>
            <w:gridSpan w:val="2"/>
            <w:noWrap/>
            <w:hideMark/>
          </w:tcPr>
          <w:p w14:paraId="605814E4" w14:textId="77777777" w:rsidR="00C362F6" w:rsidRPr="00CE6440" w:rsidRDefault="00C362F6" w:rsidP="00C362F6">
            <w:pPr>
              <w:pStyle w:val="Tabletext"/>
              <w:rPr>
                <w:lang w:eastAsia="en-AU"/>
              </w:rPr>
            </w:pPr>
            <w:r w:rsidRPr="00CE6440">
              <w:rPr>
                <w:lang w:eastAsia="en-AU"/>
              </w:rPr>
              <w:t>Box Hill Institute (including the Centre for Adult Education)</w:t>
            </w:r>
          </w:p>
        </w:tc>
        <w:tc>
          <w:tcPr>
            <w:tcW w:w="1356" w:type="pct"/>
            <w:noWrap/>
            <w:hideMark/>
          </w:tcPr>
          <w:p w14:paraId="2E264B4B" w14:textId="77777777" w:rsidR="00C362F6" w:rsidRPr="00CE6440" w:rsidRDefault="00C362F6" w:rsidP="00C362F6">
            <w:pPr>
              <w:pStyle w:val="Tabletext"/>
              <w:rPr>
                <w:lang w:eastAsia="en-AU"/>
              </w:rPr>
            </w:pPr>
            <w:r>
              <w:rPr>
                <w:lang w:eastAsia="en-AU"/>
              </w:rPr>
              <w:t>Schedule 1</w:t>
            </w:r>
          </w:p>
        </w:tc>
      </w:tr>
      <w:tr w:rsidR="00C362F6" w:rsidRPr="00CE6440" w14:paraId="0FAFE14C" w14:textId="77777777" w:rsidTr="002A5138">
        <w:trPr>
          <w:trHeight w:val="357"/>
        </w:trPr>
        <w:tc>
          <w:tcPr>
            <w:tcW w:w="3644" w:type="pct"/>
            <w:gridSpan w:val="2"/>
            <w:noWrap/>
            <w:hideMark/>
          </w:tcPr>
          <w:p w14:paraId="77BF544E" w14:textId="77777777" w:rsidR="00C362F6" w:rsidRPr="00CE6440" w:rsidRDefault="00C362F6" w:rsidP="00C362F6">
            <w:pPr>
              <w:pStyle w:val="Tabletext"/>
              <w:rPr>
                <w:lang w:eastAsia="en-AU"/>
              </w:rPr>
            </w:pPr>
            <w:r w:rsidRPr="00CE6440">
              <w:rPr>
                <w:lang w:eastAsia="en-AU"/>
              </w:rPr>
              <w:t>Chisholm Institute</w:t>
            </w:r>
          </w:p>
        </w:tc>
        <w:tc>
          <w:tcPr>
            <w:tcW w:w="1356" w:type="pct"/>
            <w:noWrap/>
            <w:hideMark/>
          </w:tcPr>
          <w:p w14:paraId="0212360A" w14:textId="77777777" w:rsidR="00C362F6" w:rsidRPr="00CE6440" w:rsidRDefault="00C362F6" w:rsidP="00C362F6">
            <w:pPr>
              <w:pStyle w:val="Tabletext"/>
              <w:rPr>
                <w:lang w:eastAsia="en-AU"/>
              </w:rPr>
            </w:pPr>
            <w:r>
              <w:rPr>
                <w:lang w:eastAsia="en-AU"/>
              </w:rPr>
              <w:t>Schedule 1</w:t>
            </w:r>
          </w:p>
        </w:tc>
      </w:tr>
      <w:tr w:rsidR="00C362F6" w:rsidRPr="00CE6440" w14:paraId="75E4553D" w14:textId="77777777" w:rsidTr="002A5138">
        <w:trPr>
          <w:trHeight w:val="357"/>
        </w:trPr>
        <w:tc>
          <w:tcPr>
            <w:tcW w:w="3644" w:type="pct"/>
            <w:gridSpan w:val="2"/>
            <w:noWrap/>
            <w:hideMark/>
          </w:tcPr>
          <w:p w14:paraId="6962D4E9" w14:textId="77777777" w:rsidR="00C362F6" w:rsidRPr="00CE6440" w:rsidRDefault="00C362F6" w:rsidP="00C362F6">
            <w:pPr>
              <w:pStyle w:val="Tabletext"/>
              <w:rPr>
                <w:lang w:eastAsia="en-AU"/>
              </w:rPr>
            </w:pPr>
            <w:r w:rsidRPr="00CE6440">
              <w:rPr>
                <w:lang w:eastAsia="en-AU"/>
              </w:rPr>
              <w:t>Federation Training Institute</w:t>
            </w:r>
          </w:p>
        </w:tc>
        <w:tc>
          <w:tcPr>
            <w:tcW w:w="1356" w:type="pct"/>
            <w:noWrap/>
            <w:hideMark/>
          </w:tcPr>
          <w:p w14:paraId="0F8ED73F" w14:textId="77777777" w:rsidR="00C362F6" w:rsidRPr="00CE6440" w:rsidRDefault="00C362F6" w:rsidP="00C362F6">
            <w:pPr>
              <w:pStyle w:val="Tabletext"/>
              <w:rPr>
                <w:lang w:eastAsia="en-AU"/>
              </w:rPr>
            </w:pPr>
            <w:r>
              <w:rPr>
                <w:lang w:eastAsia="en-AU"/>
              </w:rPr>
              <w:t>Schedule 1</w:t>
            </w:r>
          </w:p>
        </w:tc>
      </w:tr>
      <w:tr w:rsidR="00C362F6" w:rsidRPr="00CE6440" w14:paraId="4DDB5B5D" w14:textId="77777777" w:rsidTr="002A5138">
        <w:trPr>
          <w:trHeight w:val="357"/>
        </w:trPr>
        <w:tc>
          <w:tcPr>
            <w:tcW w:w="3644" w:type="pct"/>
            <w:gridSpan w:val="2"/>
            <w:noWrap/>
            <w:hideMark/>
          </w:tcPr>
          <w:p w14:paraId="53A6FEB1" w14:textId="77777777" w:rsidR="00C362F6" w:rsidRPr="00CE6440" w:rsidRDefault="00C362F6" w:rsidP="00C362F6">
            <w:pPr>
              <w:pStyle w:val="Tabletext"/>
              <w:rPr>
                <w:lang w:eastAsia="en-AU"/>
              </w:rPr>
            </w:pPr>
            <w:r w:rsidRPr="00CE6440">
              <w:rPr>
                <w:lang w:eastAsia="en-AU"/>
              </w:rPr>
              <w:t>Gordon Institute of TAFE</w:t>
            </w:r>
          </w:p>
        </w:tc>
        <w:tc>
          <w:tcPr>
            <w:tcW w:w="1356" w:type="pct"/>
            <w:noWrap/>
            <w:hideMark/>
          </w:tcPr>
          <w:p w14:paraId="4885BE1E" w14:textId="77777777" w:rsidR="00C362F6" w:rsidRPr="00CE6440" w:rsidRDefault="00C362F6" w:rsidP="00C362F6">
            <w:pPr>
              <w:pStyle w:val="Tabletext"/>
              <w:rPr>
                <w:lang w:eastAsia="en-AU"/>
              </w:rPr>
            </w:pPr>
            <w:r>
              <w:rPr>
                <w:lang w:eastAsia="en-AU"/>
              </w:rPr>
              <w:t>Schedule 1</w:t>
            </w:r>
          </w:p>
        </w:tc>
      </w:tr>
      <w:tr w:rsidR="00C362F6" w:rsidRPr="00CE6440" w14:paraId="1AD6A42B" w14:textId="77777777" w:rsidTr="002A5138">
        <w:trPr>
          <w:trHeight w:val="357"/>
        </w:trPr>
        <w:tc>
          <w:tcPr>
            <w:tcW w:w="3644" w:type="pct"/>
            <w:gridSpan w:val="2"/>
            <w:noWrap/>
            <w:hideMark/>
          </w:tcPr>
          <w:p w14:paraId="734CF026" w14:textId="77777777" w:rsidR="00C362F6" w:rsidRPr="00CE6440" w:rsidRDefault="00C362F6" w:rsidP="00C362F6">
            <w:pPr>
              <w:pStyle w:val="Tabletext"/>
              <w:rPr>
                <w:lang w:eastAsia="en-AU"/>
              </w:rPr>
            </w:pPr>
            <w:r w:rsidRPr="00CE6440">
              <w:rPr>
                <w:lang w:eastAsia="en-AU"/>
              </w:rPr>
              <w:t>Goulburn Ovens Institute of TAFE</w:t>
            </w:r>
          </w:p>
        </w:tc>
        <w:tc>
          <w:tcPr>
            <w:tcW w:w="1356" w:type="pct"/>
            <w:noWrap/>
            <w:hideMark/>
          </w:tcPr>
          <w:p w14:paraId="69A5DB30" w14:textId="77777777" w:rsidR="00C362F6" w:rsidRPr="00CE6440" w:rsidRDefault="00C362F6" w:rsidP="00C362F6">
            <w:pPr>
              <w:pStyle w:val="Tabletext"/>
              <w:rPr>
                <w:lang w:eastAsia="en-AU"/>
              </w:rPr>
            </w:pPr>
            <w:r>
              <w:rPr>
                <w:lang w:eastAsia="en-AU"/>
              </w:rPr>
              <w:t>Schedule 1</w:t>
            </w:r>
          </w:p>
        </w:tc>
      </w:tr>
      <w:tr w:rsidR="00C362F6" w:rsidRPr="00CE6440" w14:paraId="34C411C1" w14:textId="77777777" w:rsidTr="002A5138">
        <w:trPr>
          <w:trHeight w:val="357"/>
        </w:trPr>
        <w:tc>
          <w:tcPr>
            <w:tcW w:w="3644" w:type="pct"/>
            <w:gridSpan w:val="2"/>
            <w:noWrap/>
            <w:hideMark/>
          </w:tcPr>
          <w:p w14:paraId="3764D665" w14:textId="77777777" w:rsidR="00C362F6" w:rsidRPr="00CE6440" w:rsidRDefault="00C362F6" w:rsidP="00C362F6">
            <w:pPr>
              <w:pStyle w:val="Tabletext"/>
              <w:rPr>
                <w:lang w:eastAsia="en-AU"/>
              </w:rPr>
            </w:pPr>
            <w:r w:rsidRPr="00CE6440">
              <w:rPr>
                <w:lang w:eastAsia="en-AU"/>
              </w:rPr>
              <w:t>Holmesglen Institute</w:t>
            </w:r>
          </w:p>
        </w:tc>
        <w:tc>
          <w:tcPr>
            <w:tcW w:w="1356" w:type="pct"/>
            <w:noWrap/>
            <w:hideMark/>
          </w:tcPr>
          <w:p w14:paraId="3281B330" w14:textId="77777777" w:rsidR="00C362F6" w:rsidRPr="00CE6440" w:rsidRDefault="00C362F6" w:rsidP="00C362F6">
            <w:pPr>
              <w:pStyle w:val="Tabletext"/>
              <w:rPr>
                <w:lang w:eastAsia="en-AU"/>
              </w:rPr>
            </w:pPr>
            <w:r>
              <w:rPr>
                <w:lang w:eastAsia="en-AU"/>
              </w:rPr>
              <w:t>Schedule 1</w:t>
            </w:r>
          </w:p>
        </w:tc>
      </w:tr>
      <w:tr w:rsidR="00C362F6" w:rsidRPr="00CE6440" w14:paraId="59B7DD91" w14:textId="77777777" w:rsidTr="002A5138">
        <w:trPr>
          <w:trHeight w:val="357"/>
        </w:trPr>
        <w:tc>
          <w:tcPr>
            <w:tcW w:w="3644" w:type="pct"/>
            <w:gridSpan w:val="2"/>
            <w:noWrap/>
            <w:hideMark/>
          </w:tcPr>
          <w:p w14:paraId="60E9E05E" w14:textId="77777777" w:rsidR="00C362F6" w:rsidRPr="00CE6440" w:rsidRDefault="00C362F6" w:rsidP="00C362F6">
            <w:pPr>
              <w:pStyle w:val="Tabletext"/>
              <w:rPr>
                <w:lang w:eastAsia="en-AU"/>
              </w:rPr>
            </w:pPr>
            <w:r w:rsidRPr="00CE6440">
              <w:rPr>
                <w:lang w:eastAsia="en-AU"/>
              </w:rPr>
              <w:t>Melbourne Polytechnic</w:t>
            </w:r>
          </w:p>
        </w:tc>
        <w:tc>
          <w:tcPr>
            <w:tcW w:w="1356" w:type="pct"/>
            <w:noWrap/>
            <w:hideMark/>
          </w:tcPr>
          <w:p w14:paraId="07516C64" w14:textId="77777777" w:rsidR="00C362F6" w:rsidRPr="00CE6440" w:rsidRDefault="00C362F6" w:rsidP="00C362F6">
            <w:pPr>
              <w:pStyle w:val="Tabletext"/>
              <w:rPr>
                <w:lang w:eastAsia="en-AU"/>
              </w:rPr>
            </w:pPr>
            <w:r>
              <w:rPr>
                <w:lang w:eastAsia="en-AU"/>
              </w:rPr>
              <w:t>Schedule 1</w:t>
            </w:r>
          </w:p>
        </w:tc>
      </w:tr>
      <w:tr w:rsidR="00C362F6" w:rsidRPr="00CE6440" w14:paraId="5724402C" w14:textId="77777777" w:rsidTr="002A5138">
        <w:trPr>
          <w:trHeight w:val="357"/>
        </w:trPr>
        <w:tc>
          <w:tcPr>
            <w:tcW w:w="3644" w:type="pct"/>
            <w:gridSpan w:val="2"/>
            <w:noWrap/>
            <w:hideMark/>
          </w:tcPr>
          <w:p w14:paraId="7DBBE814" w14:textId="77777777" w:rsidR="00C362F6" w:rsidRPr="00CE6440" w:rsidRDefault="00C362F6" w:rsidP="00C362F6">
            <w:pPr>
              <w:pStyle w:val="Tabletext"/>
              <w:rPr>
                <w:lang w:eastAsia="en-AU"/>
              </w:rPr>
            </w:pPr>
            <w:r w:rsidRPr="00CE6440">
              <w:rPr>
                <w:lang w:eastAsia="en-AU"/>
              </w:rPr>
              <w:t>South West Institute of TAFE</w:t>
            </w:r>
          </w:p>
        </w:tc>
        <w:tc>
          <w:tcPr>
            <w:tcW w:w="1356" w:type="pct"/>
            <w:noWrap/>
            <w:hideMark/>
          </w:tcPr>
          <w:p w14:paraId="2CC33064" w14:textId="77777777" w:rsidR="00C362F6" w:rsidRPr="00CE6440" w:rsidRDefault="00C362F6" w:rsidP="00C362F6">
            <w:pPr>
              <w:pStyle w:val="Tabletext"/>
              <w:rPr>
                <w:lang w:eastAsia="en-AU"/>
              </w:rPr>
            </w:pPr>
            <w:r>
              <w:rPr>
                <w:lang w:eastAsia="en-AU"/>
              </w:rPr>
              <w:t>Schedule 1</w:t>
            </w:r>
          </w:p>
        </w:tc>
      </w:tr>
      <w:tr w:rsidR="00C362F6" w:rsidRPr="00CE6440" w14:paraId="324C2238" w14:textId="77777777" w:rsidTr="002A5138">
        <w:trPr>
          <w:trHeight w:val="357"/>
        </w:trPr>
        <w:tc>
          <w:tcPr>
            <w:tcW w:w="3644" w:type="pct"/>
            <w:gridSpan w:val="2"/>
            <w:noWrap/>
            <w:hideMark/>
          </w:tcPr>
          <w:p w14:paraId="24BEBBA4" w14:textId="77777777" w:rsidR="00C362F6" w:rsidRPr="00CE6440" w:rsidRDefault="00C362F6" w:rsidP="00C362F6">
            <w:pPr>
              <w:pStyle w:val="Tabletext"/>
              <w:rPr>
                <w:lang w:eastAsia="en-AU"/>
              </w:rPr>
            </w:pPr>
            <w:r w:rsidRPr="00CE6440">
              <w:rPr>
                <w:lang w:eastAsia="en-AU"/>
              </w:rPr>
              <w:t>Sunraysia Institute of TAFE</w:t>
            </w:r>
          </w:p>
        </w:tc>
        <w:tc>
          <w:tcPr>
            <w:tcW w:w="1356" w:type="pct"/>
            <w:noWrap/>
            <w:hideMark/>
          </w:tcPr>
          <w:p w14:paraId="44314C62" w14:textId="77777777" w:rsidR="00C362F6" w:rsidRPr="00CE6440" w:rsidRDefault="00C362F6" w:rsidP="00C362F6">
            <w:pPr>
              <w:pStyle w:val="Tabletext"/>
              <w:rPr>
                <w:lang w:eastAsia="en-AU"/>
              </w:rPr>
            </w:pPr>
            <w:r>
              <w:rPr>
                <w:lang w:eastAsia="en-AU"/>
              </w:rPr>
              <w:t>Schedule 1</w:t>
            </w:r>
          </w:p>
        </w:tc>
      </w:tr>
      <w:tr w:rsidR="00C362F6" w:rsidRPr="00CE6440" w14:paraId="693BC616" w14:textId="77777777" w:rsidTr="002A5138">
        <w:trPr>
          <w:trHeight w:val="357"/>
        </w:trPr>
        <w:tc>
          <w:tcPr>
            <w:tcW w:w="3644" w:type="pct"/>
            <w:gridSpan w:val="2"/>
            <w:noWrap/>
            <w:hideMark/>
          </w:tcPr>
          <w:p w14:paraId="2DC99749" w14:textId="77777777" w:rsidR="00C362F6" w:rsidRPr="00CE6440" w:rsidRDefault="00C362F6" w:rsidP="00C362F6">
            <w:pPr>
              <w:pStyle w:val="Tabletext"/>
              <w:rPr>
                <w:lang w:eastAsia="en-AU"/>
              </w:rPr>
            </w:pPr>
            <w:r w:rsidRPr="00CE6440">
              <w:rPr>
                <w:lang w:eastAsia="en-AU"/>
              </w:rPr>
              <w:t>VET Development Centre</w:t>
            </w:r>
          </w:p>
        </w:tc>
        <w:tc>
          <w:tcPr>
            <w:tcW w:w="1356" w:type="pct"/>
            <w:noWrap/>
            <w:hideMark/>
          </w:tcPr>
          <w:p w14:paraId="29BD964D" w14:textId="77777777" w:rsidR="00C362F6" w:rsidRPr="00CE6440" w:rsidRDefault="00C362F6" w:rsidP="00C362F6">
            <w:pPr>
              <w:pStyle w:val="Tabletext"/>
              <w:rPr>
                <w:lang w:eastAsia="en-AU"/>
              </w:rPr>
            </w:pPr>
            <w:r>
              <w:rPr>
                <w:lang w:eastAsia="en-AU"/>
              </w:rPr>
              <w:t>Schedule 1</w:t>
            </w:r>
          </w:p>
        </w:tc>
      </w:tr>
      <w:tr w:rsidR="00C362F6" w:rsidRPr="00CE6440" w14:paraId="46E739A4" w14:textId="77777777" w:rsidTr="002A5138">
        <w:trPr>
          <w:trHeight w:val="357"/>
        </w:trPr>
        <w:tc>
          <w:tcPr>
            <w:tcW w:w="3644" w:type="pct"/>
            <w:gridSpan w:val="2"/>
            <w:noWrap/>
            <w:hideMark/>
          </w:tcPr>
          <w:p w14:paraId="352B2A16" w14:textId="77777777" w:rsidR="00C362F6" w:rsidRPr="00CE6440" w:rsidRDefault="00C362F6" w:rsidP="00C362F6">
            <w:pPr>
              <w:pStyle w:val="Tabletext"/>
              <w:rPr>
                <w:lang w:eastAsia="en-AU"/>
              </w:rPr>
            </w:pPr>
            <w:r w:rsidRPr="00CE6440">
              <w:rPr>
                <w:lang w:eastAsia="en-AU"/>
              </w:rPr>
              <w:t>Victorian Institute of Teaching</w:t>
            </w:r>
          </w:p>
        </w:tc>
        <w:tc>
          <w:tcPr>
            <w:tcW w:w="1356" w:type="pct"/>
            <w:noWrap/>
            <w:hideMark/>
          </w:tcPr>
          <w:p w14:paraId="53FA5DA4" w14:textId="77777777" w:rsidR="00C362F6" w:rsidRPr="00CE6440" w:rsidRDefault="00C362F6" w:rsidP="00C362F6">
            <w:pPr>
              <w:pStyle w:val="Tabletext"/>
              <w:rPr>
                <w:lang w:eastAsia="en-AU"/>
              </w:rPr>
            </w:pPr>
            <w:r>
              <w:rPr>
                <w:lang w:eastAsia="en-AU"/>
              </w:rPr>
              <w:t>Schedule 1</w:t>
            </w:r>
          </w:p>
        </w:tc>
      </w:tr>
      <w:tr w:rsidR="00C362F6" w:rsidRPr="00CE6440" w14:paraId="47375C69" w14:textId="77777777" w:rsidTr="002A5138">
        <w:trPr>
          <w:trHeight w:val="357"/>
        </w:trPr>
        <w:tc>
          <w:tcPr>
            <w:tcW w:w="3644" w:type="pct"/>
            <w:gridSpan w:val="2"/>
            <w:noWrap/>
            <w:hideMark/>
          </w:tcPr>
          <w:p w14:paraId="2F9B12FC" w14:textId="77777777" w:rsidR="00C362F6" w:rsidRPr="00CE6440" w:rsidRDefault="00C362F6" w:rsidP="00C362F6">
            <w:pPr>
              <w:pStyle w:val="Tabletext"/>
              <w:rPr>
                <w:lang w:eastAsia="en-AU"/>
              </w:rPr>
            </w:pPr>
            <w:r w:rsidRPr="00CE6440">
              <w:rPr>
                <w:lang w:eastAsia="en-AU"/>
              </w:rPr>
              <w:t>William Angliss Institute of TAFE</w:t>
            </w:r>
          </w:p>
        </w:tc>
        <w:tc>
          <w:tcPr>
            <w:tcW w:w="1356" w:type="pct"/>
            <w:noWrap/>
            <w:hideMark/>
          </w:tcPr>
          <w:p w14:paraId="6B340F2F" w14:textId="77777777" w:rsidR="00C362F6" w:rsidRPr="00CE6440" w:rsidRDefault="00C362F6" w:rsidP="00C362F6">
            <w:pPr>
              <w:pStyle w:val="Tabletext"/>
              <w:rPr>
                <w:lang w:eastAsia="en-AU"/>
              </w:rPr>
            </w:pPr>
            <w:r>
              <w:rPr>
                <w:lang w:eastAsia="en-AU"/>
              </w:rPr>
              <w:t>Schedule 1</w:t>
            </w:r>
          </w:p>
        </w:tc>
      </w:tr>
      <w:tr w:rsidR="00C362F6" w:rsidRPr="00CE6440" w14:paraId="18F7F93B" w14:textId="77777777" w:rsidTr="002A5138">
        <w:trPr>
          <w:trHeight w:val="357"/>
        </w:trPr>
        <w:tc>
          <w:tcPr>
            <w:tcW w:w="3644" w:type="pct"/>
            <w:gridSpan w:val="2"/>
            <w:noWrap/>
            <w:hideMark/>
          </w:tcPr>
          <w:p w14:paraId="31E0F5FF" w14:textId="77777777" w:rsidR="00C362F6" w:rsidRPr="00CE6440" w:rsidRDefault="00C362F6" w:rsidP="00C362F6">
            <w:pPr>
              <w:pStyle w:val="Tabletext"/>
              <w:rPr>
                <w:lang w:eastAsia="en-AU"/>
              </w:rPr>
            </w:pPr>
            <w:r w:rsidRPr="00CE6440">
              <w:rPr>
                <w:lang w:eastAsia="en-AU"/>
              </w:rPr>
              <w:t>Wodonga Institute of TAFE</w:t>
            </w:r>
          </w:p>
        </w:tc>
        <w:tc>
          <w:tcPr>
            <w:tcW w:w="1356" w:type="pct"/>
            <w:noWrap/>
            <w:hideMark/>
          </w:tcPr>
          <w:p w14:paraId="1E4A06EA" w14:textId="77777777" w:rsidR="00C362F6" w:rsidRPr="00CE6440" w:rsidRDefault="00C362F6" w:rsidP="00C362F6">
            <w:pPr>
              <w:pStyle w:val="Tabletext"/>
              <w:rPr>
                <w:lang w:eastAsia="en-AU"/>
              </w:rPr>
            </w:pPr>
            <w:r>
              <w:rPr>
                <w:lang w:eastAsia="en-AU"/>
              </w:rPr>
              <w:t>Schedule 1</w:t>
            </w:r>
            <w:r w:rsidRPr="00CE6440">
              <w:rPr>
                <w:lang w:eastAsia="en-AU"/>
              </w:rPr>
              <w:t xml:space="preserve"> </w:t>
            </w:r>
          </w:p>
        </w:tc>
      </w:tr>
      <w:tr w:rsidR="00C362F6" w:rsidRPr="00143464" w14:paraId="19CCB665" w14:textId="77777777" w:rsidTr="002A5138">
        <w:trPr>
          <w:trHeight w:val="357"/>
        </w:trPr>
        <w:tc>
          <w:tcPr>
            <w:tcW w:w="5000" w:type="pct"/>
            <w:gridSpan w:val="3"/>
            <w:shd w:val="clear" w:color="auto" w:fill="BFBFBF" w:themeFill="background1" w:themeFillShade="BF"/>
          </w:tcPr>
          <w:p w14:paraId="7C210513" w14:textId="77777777" w:rsidR="00C362F6" w:rsidRPr="00CE6440" w:rsidRDefault="00C362F6" w:rsidP="00C362F6">
            <w:pPr>
              <w:spacing w:after="0"/>
              <w:jc w:val="center"/>
              <w:rPr>
                <w:rFonts w:ascii="Calibri Light" w:hAnsi="Calibri Light"/>
                <w:b/>
                <w:bCs/>
                <w:color w:val="4D4D4D" w:themeColor="accent6"/>
                <w:sz w:val="22"/>
              </w:rPr>
            </w:pPr>
            <w:r w:rsidRPr="00CE6440">
              <w:rPr>
                <w:rFonts w:ascii="Calibri Light" w:hAnsi="Calibri Light"/>
                <w:b/>
                <w:bCs/>
                <w:color w:val="4D4D4D" w:themeColor="accent6"/>
                <w:sz w:val="22"/>
              </w:rPr>
              <w:t>Transport, construction and infrastructure</w:t>
            </w:r>
          </w:p>
        </w:tc>
      </w:tr>
      <w:tr w:rsidR="00C362F6" w:rsidRPr="00CE6440" w14:paraId="3F7C7146" w14:textId="77777777" w:rsidTr="002A5138">
        <w:trPr>
          <w:trHeight w:val="357"/>
        </w:trPr>
        <w:tc>
          <w:tcPr>
            <w:tcW w:w="3644" w:type="pct"/>
            <w:gridSpan w:val="2"/>
            <w:noWrap/>
            <w:hideMark/>
          </w:tcPr>
          <w:p w14:paraId="5D7E0A58" w14:textId="7C6C37C5" w:rsidR="00C362F6" w:rsidRPr="00CE6440" w:rsidRDefault="00C362F6" w:rsidP="00C362F6">
            <w:pPr>
              <w:pStyle w:val="Tabletext"/>
              <w:rPr>
                <w:lang w:eastAsia="en-AU"/>
              </w:rPr>
            </w:pPr>
            <w:r w:rsidRPr="00CE6440">
              <w:rPr>
                <w:lang w:eastAsia="en-AU"/>
              </w:rPr>
              <w:t>Melbourne and Olympic Parks Trust</w:t>
            </w:r>
            <w:r w:rsidRPr="00CE6440">
              <w:rPr>
                <w:vertAlign w:val="superscript"/>
                <w:lang w:eastAsia="en-AU"/>
              </w:rPr>
              <w:t>(</w:t>
            </w:r>
            <w:r w:rsidR="004C1650">
              <w:rPr>
                <w:vertAlign w:val="superscript"/>
                <w:lang w:eastAsia="en-AU"/>
              </w:rPr>
              <w:t>e</w:t>
            </w:r>
            <w:r w:rsidRPr="00CE6440">
              <w:rPr>
                <w:vertAlign w:val="superscript"/>
                <w:lang w:eastAsia="en-AU"/>
              </w:rPr>
              <w:t>)</w:t>
            </w:r>
          </w:p>
        </w:tc>
        <w:tc>
          <w:tcPr>
            <w:tcW w:w="1356" w:type="pct"/>
            <w:noWrap/>
            <w:hideMark/>
          </w:tcPr>
          <w:p w14:paraId="475FC103" w14:textId="77777777" w:rsidR="00C362F6" w:rsidRPr="00CE6440" w:rsidRDefault="00C362F6" w:rsidP="00C362F6">
            <w:pPr>
              <w:pStyle w:val="Tabletext"/>
              <w:rPr>
                <w:lang w:eastAsia="en-AU"/>
              </w:rPr>
            </w:pPr>
            <w:r>
              <w:rPr>
                <w:lang w:eastAsia="en-AU"/>
              </w:rPr>
              <w:t>Schedule 1</w:t>
            </w:r>
          </w:p>
        </w:tc>
      </w:tr>
      <w:tr w:rsidR="00C362F6" w:rsidRPr="00CE6440" w14:paraId="00BDF120" w14:textId="77777777" w:rsidTr="002A5138">
        <w:trPr>
          <w:trHeight w:val="357"/>
        </w:trPr>
        <w:tc>
          <w:tcPr>
            <w:tcW w:w="3644" w:type="pct"/>
            <w:gridSpan w:val="2"/>
            <w:noWrap/>
            <w:hideMark/>
          </w:tcPr>
          <w:p w14:paraId="24125476" w14:textId="77777777" w:rsidR="00C362F6" w:rsidRPr="00CE6440" w:rsidRDefault="00C362F6" w:rsidP="00C362F6">
            <w:pPr>
              <w:pStyle w:val="Tabletext"/>
              <w:rPr>
                <w:lang w:eastAsia="en-AU"/>
              </w:rPr>
            </w:pPr>
            <w:r w:rsidRPr="00CE6440">
              <w:rPr>
                <w:lang w:eastAsia="en-AU"/>
              </w:rPr>
              <w:t>Port of Hastings Development Authority</w:t>
            </w:r>
          </w:p>
        </w:tc>
        <w:tc>
          <w:tcPr>
            <w:tcW w:w="1356" w:type="pct"/>
            <w:noWrap/>
            <w:hideMark/>
          </w:tcPr>
          <w:p w14:paraId="6E3EF806" w14:textId="77777777" w:rsidR="00C362F6" w:rsidRPr="00CE6440" w:rsidRDefault="00C362F6" w:rsidP="00C362F6">
            <w:pPr>
              <w:pStyle w:val="Tabletext"/>
              <w:rPr>
                <w:lang w:eastAsia="en-AU"/>
              </w:rPr>
            </w:pPr>
            <w:r>
              <w:rPr>
                <w:lang w:eastAsia="en-AU"/>
              </w:rPr>
              <w:t>Schedule 1</w:t>
            </w:r>
          </w:p>
        </w:tc>
      </w:tr>
      <w:tr w:rsidR="00C362F6" w:rsidRPr="00CE6440" w14:paraId="202F2EE9" w14:textId="77777777" w:rsidTr="002A5138">
        <w:trPr>
          <w:trHeight w:val="357"/>
        </w:trPr>
        <w:tc>
          <w:tcPr>
            <w:tcW w:w="3644" w:type="pct"/>
            <w:gridSpan w:val="2"/>
            <w:noWrap/>
            <w:hideMark/>
          </w:tcPr>
          <w:p w14:paraId="11D7FE51" w14:textId="77777777" w:rsidR="00C362F6" w:rsidRPr="00CE6440" w:rsidRDefault="00C362F6" w:rsidP="00C362F6">
            <w:pPr>
              <w:pStyle w:val="Tabletext"/>
              <w:rPr>
                <w:lang w:eastAsia="en-AU"/>
              </w:rPr>
            </w:pPr>
            <w:r w:rsidRPr="00CE6440">
              <w:rPr>
                <w:lang w:eastAsia="en-AU"/>
              </w:rPr>
              <w:t>Public Transport Development Authority</w:t>
            </w:r>
          </w:p>
        </w:tc>
        <w:tc>
          <w:tcPr>
            <w:tcW w:w="1356" w:type="pct"/>
            <w:noWrap/>
            <w:hideMark/>
          </w:tcPr>
          <w:p w14:paraId="26442AEB" w14:textId="77777777" w:rsidR="00C362F6" w:rsidRPr="00CE6440" w:rsidRDefault="00C362F6" w:rsidP="00C362F6">
            <w:pPr>
              <w:pStyle w:val="Tabletext"/>
              <w:rPr>
                <w:lang w:eastAsia="en-AU"/>
              </w:rPr>
            </w:pPr>
            <w:r>
              <w:rPr>
                <w:lang w:eastAsia="en-AU"/>
              </w:rPr>
              <w:t>Schedule 1</w:t>
            </w:r>
          </w:p>
        </w:tc>
      </w:tr>
      <w:tr w:rsidR="00C362F6" w:rsidRPr="00CE6440" w14:paraId="0FB04175" w14:textId="77777777" w:rsidTr="002A5138">
        <w:trPr>
          <w:trHeight w:val="357"/>
        </w:trPr>
        <w:tc>
          <w:tcPr>
            <w:tcW w:w="3644" w:type="pct"/>
            <w:gridSpan w:val="2"/>
            <w:noWrap/>
            <w:hideMark/>
          </w:tcPr>
          <w:p w14:paraId="4D275EF2" w14:textId="77777777" w:rsidR="00C362F6" w:rsidRPr="00CE6440" w:rsidRDefault="00C362F6" w:rsidP="00C362F6">
            <w:pPr>
              <w:pStyle w:val="Tabletext"/>
              <w:rPr>
                <w:lang w:eastAsia="en-AU"/>
              </w:rPr>
            </w:pPr>
            <w:r w:rsidRPr="00CE6440">
              <w:rPr>
                <w:lang w:eastAsia="en-AU"/>
              </w:rPr>
              <w:t>V/Line Corporation</w:t>
            </w:r>
          </w:p>
        </w:tc>
        <w:tc>
          <w:tcPr>
            <w:tcW w:w="1356" w:type="pct"/>
            <w:noWrap/>
            <w:hideMark/>
          </w:tcPr>
          <w:p w14:paraId="7A72583E" w14:textId="77777777" w:rsidR="00C362F6" w:rsidRPr="00CE6440" w:rsidRDefault="00C362F6" w:rsidP="00C362F6">
            <w:pPr>
              <w:pStyle w:val="Tabletext"/>
              <w:rPr>
                <w:lang w:eastAsia="en-AU"/>
              </w:rPr>
            </w:pPr>
            <w:r>
              <w:rPr>
                <w:lang w:eastAsia="en-AU"/>
              </w:rPr>
              <w:t>Schedule 1</w:t>
            </w:r>
          </w:p>
        </w:tc>
      </w:tr>
      <w:tr w:rsidR="00C362F6" w:rsidRPr="00CE6440" w14:paraId="348959B8" w14:textId="77777777" w:rsidTr="002A5138">
        <w:trPr>
          <w:trHeight w:val="357"/>
        </w:trPr>
        <w:tc>
          <w:tcPr>
            <w:tcW w:w="3644" w:type="pct"/>
            <w:gridSpan w:val="2"/>
            <w:noWrap/>
            <w:hideMark/>
          </w:tcPr>
          <w:p w14:paraId="77CBCD96" w14:textId="77777777" w:rsidR="00C362F6" w:rsidRPr="00CE6440" w:rsidRDefault="00C362F6" w:rsidP="00C362F6">
            <w:pPr>
              <w:pStyle w:val="Tabletext"/>
              <w:rPr>
                <w:lang w:eastAsia="en-AU"/>
              </w:rPr>
            </w:pPr>
            <w:r w:rsidRPr="00CE6440">
              <w:rPr>
                <w:lang w:eastAsia="en-AU"/>
              </w:rPr>
              <w:t>Victorian Ports Corporation (Melbourne)</w:t>
            </w:r>
          </w:p>
        </w:tc>
        <w:tc>
          <w:tcPr>
            <w:tcW w:w="1356" w:type="pct"/>
            <w:noWrap/>
            <w:hideMark/>
          </w:tcPr>
          <w:p w14:paraId="609AFA83" w14:textId="77777777" w:rsidR="00C362F6" w:rsidRPr="00CE6440" w:rsidRDefault="00C362F6" w:rsidP="00C362F6">
            <w:pPr>
              <w:pStyle w:val="Tabletext"/>
              <w:rPr>
                <w:lang w:eastAsia="en-AU"/>
              </w:rPr>
            </w:pPr>
            <w:r>
              <w:rPr>
                <w:lang w:eastAsia="en-AU"/>
              </w:rPr>
              <w:t>Schedule 1</w:t>
            </w:r>
          </w:p>
        </w:tc>
      </w:tr>
      <w:tr w:rsidR="00C362F6" w:rsidRPr="00CE6440" w14:paraId="37E71001" w14:textId="77777777" w:rsidTr="002A5138">
        <w:trPr>
          <w:trHeight w:val="357"/>
        </w:trPr>
        <w:tc>
          <w:tcPr>
            <w:tcW w:w="3644" w:type="pct"/>
            <w:gridSpan w:val="2"/>
            <w:noWrap/>
            <w:hideMark/>
          </w:tcPr>
          <w:p w14:paraId="1443B16D" w14:textId="77777777" w:rsidR="00C362F6" w:rsidRPr="00CE6440" w:rsidRDefault="00C362F6" w:rsidP="00C362F6">
            <w:pPr>
              <w:pStyle w:val="Tabletext"/>
              <w:rPr>
                <w:lang w:eastAsia="en-AU"/>
              </w:rPr>
            </w:pPr>
            <w:r w:rsidRPr="00CE6440">
              <w:rPr>
                <w:lang w:eastAsia="en-AU"/>
              </w:rPr>
              <w:t>Victorian Rail Track Corporation</w:t>
            </w:r>
          </w:p>
        </w:tc>
        <w:tc>
          <w:tcPr>
            <w:tcW w:w="1356" w:type="pct"/>
            <w:noWrap/>
            <w:hideMark/>
          </w:tcPr>
          <w:p w14:paraId="03FA6450" w14:textId="77777777" w:rsidR="00C362F6" w:rsidRPr="00CE6440" w:rsidRDefault="00C362F6" w:rsidP="00C362F6">
            <w:pPr>
              <w:pStyle w:val="Tabletext"/>
              <w:rPr>
                <w:lang w:eastAsia="en-AU"/>
              </w:rPr>
            </w:pPr>
            <w:r>
              <w:rPr>
                <w:lang w:eastAsia="en-AU"/>
              </w:rPr>
              <w:t>Schedule 1</w:t>
            </w:r>
          </w:p>
        </w:tc>
      </w:tr>
      <w:tr w:rsidR="00C362F6" w:rsidRPr="00CE6440" w14:paraId="17961152" w14:textId="77777777" w:rsidTr="002A5138">
        <w:trPr>
          <w:trHeight w:val="357"/>
        </w:trPr>
        <w:tc>
          <w:tcPr>
            <w:tcW w:w="3644" w:type="pct"/>
            <w:gridSpan w:val="2"/>
            <w:noWrap/>
            <w:hideMark/>
          </w:tcPr>
          <w:p w14:paraId="365DC005" w14:textId="77777777" w:rsidR="00C362F6" w:rsidRPr="00CE6440" w:rsidRDefault="00C362F6" w:rsidP="00C362F6">
            <w:pPr>
              <w:pStyle w:val="Tabletext"/>
              <w:rPr>
                <w:lang w:eastAsia="en-AU"/>
              </w:rPr>
            </w:pPr>
            <w:r w:rsidRPr="00CE6440">
              <w:rPr>
                <w:lang w:eastAsia="en-AU"/>
              </w:rPr>
              <w:t>Victorian Regional Channels Authority</w:t>
            </w:r>
          </w:p>
        </w:tc>
        <w:tc>
          <w:tcPr>
            <w:tcW w:w="1356" w:type="pct"/>
            <w:noWrap/>
            <w:hideMark/>
          </w:tcPr>
          <w:p w14:paraId="459C487F" w14:textId="77777777" w:rsidR="00C362F6" w:rsidRPr="00CE6440" w:rsidRDefault="00C362F6" w:rsidP="00C362F6">
            <w:pPr>
              <w:pStyle w:val="Tabletext"/>
              <w:rPr>
                <w:lang w:eastAsia="en-AU"/>
              </w:rPr>
            </w:pPr>
            <w:r>
              <w:rPr>
                <w:lang w:eastAsia="en-AU"/>
              </w:rPr>
              <w:t>Schedule 1</w:t>
            </w:r>
          </w:p>
        </w:tc>
      </w:tr>
      <w:tr w:rsidR="00C362F6" w:rsidRPr="00143464" w14:paraId="2A7A7D73" w14:textId="77777777" w:rsidTr="002A5138">
        <w:trPr>
          <w:trHeight w:val="357"/>
        </w:trPr>
        <w:tc>
          <w:tcPr>
            <w:tcW w:w="5000" w:type="pct"/>
            <w:gridSpan w:val="3"/>
            <w:shd w:val="clear" w:color="auto" w:fill="BFBFBF" w:themeFill="background1" w:themeFillShade="BF"/>
          </w:tcPr>
          <w:p w14:paraId="732340D1" w14:textId="77777777" w:rsidR="00C362F6" w:rsidRPr="00143464" w:rsidRDefault="00C362F6" w:rsidP="00203B5B">
            <w:pPr>
              <w:keepNext/>
              <w:spacing w:after="0"/>
              <w:jc w:val="center"/>
              <w:rPr>
                <w:rFonts w:ascii="Calibri Light" w:hAnsi="Calibri Light"/>
                <w:color w:val="4D4D4D" w:themeColor="accent6"/>
                <w:sz w:val="22"/>
              </w:rPr>
            </w:pPr>
            <w:r w:rsidRPr="00CE6440">
              <w:rPr>
                <w:rFonts w:ascii="Calibri Light" w:hAnsi="Calibri Light"/>
                <w:b/>
                <w:bCs/>
                <w:color w:val="4D4D4D" w:themeColor="accent6"/>
                <w:sz w:val="22"/>
              </w:rPr>
              <w:lastRenderedPageBreak/>
              <w:t>Water and land management</w:t>
            </w:r>
          </w:p>
        </w:tc>
      </w:tr>
      <w:tr w:rsidR="00C362F6" w:rsidRPr="00CE6440" w14:paraId="49EED02C" w14:textId="77777777" w:rsidTr="002A5138">
        <w:trPr>
          <w:trHeight w:val="357"/>
        </w:trPr>
        <w:tc>
          <w:tcPr>
            <w:tcW w:w="3644" w:type="pct"/>
            <w:gridSpan w:val="2"/>
            <w:noWrap/>
            <w:hideMark/>
          </w:tcPr>
          <w:p w14:paraId="382B716E" w14:textId="77777777" w:rsidR="00C362F6" w:rsidRPr="00CE6440" w:rsidRDefault="00C362F6" w:rsidP="00C362F6">
            <w:pPr>
              <w:pStyle w:val="Tabletext"/>
              <w:rPr>
                <w:lang w:eastAsia="en-AU"/>
              </w:rPr>
            </w:pPr>
            <w:r w:rsidRPr="00CE6440">
              <w:rPr>
                <w:lang w:eastAsia="en-AU"/>
              </w:rPr>
              <w:t>Barwon Coast Committee of Management</w:t>
            </w:r>
          </w:p>
        </w:tc>
        <w:tc>
          <w:tcPr>
            <w:tcW w:w="1356" w:type="pct"/>
            <w:noWrap/>
            <w:hideMark/>
          </w:tcPr>
          <w:p w14:paraId="75AB5BD4" w14:textId="77777777" w:rsidR="00C362F6" w:rsidRPr="00CE6440" w:rsidRDefault="00C362F6" w:rsidP="00C362F6">
            <w:pPr>
              <w:pStyle w:val="Tabletext"/>
              <w:rPr>
                <w:lang w:eastAsia="en-AU"/>
              </w:rPr>
            </w:pPr>
            <w:r>
              <w:rPr>
                <w:lang w:eastAsia="en-AU"/>
              </w:rPr>
              <w:t>Schedule 1</w:t>
            </w:r>
          </w:p>
        </w:tc>
      </w:tr>
      <w:tr w:rsidR="00C362F6" w:rsidRPr="00CE6440" w14:paraId="23F89FA3" w14:textId="77777777" w:rsidTr="002A5138">
        <w:trPr>
          <w:trHeight w:val="357"/>
        </w:trPr>
        <w:tc>
          <w:tcPr>
            <w:tcW w:w="3644" w:type="pct"/>
            <w:gridSpan w:val="2"/>
            <w:noWrap/>
            <w:hideMark/>
          </w:tcPr>
          <w:p w14:paraId="69B50112" w14:textId="77777777" w:rsidR="00C362F6" w:rsidRPr="00CE6440" w:rsidRDefault="00C362F6" w:rsidP="00C362F6">
            <w:pPr>
              <w:pStyle w:val="Tabletext"/>
              <w:rPr>
                <w:lang w:eastAsia="en-AU"/>
              </w:rPr>
            </w:pPr>
            <w:r w:rsidRPr="00CE6440">
              <w:rPr>
                <w:lang w:eastAsia="en-AU"/>
              </w:rPr>
              <w:t>Barwon Region Water Corporation</w:t>
            </w:r>
          </w:p>
        </w:tc>
        <w:tc>
          <w:tcPr>
            <w:tcW w:w="1356" w:type="pct"/>
            <w:noWrap/>
            <w:hideMark/>
          </w:tcPr>
          <w:p w14:paraId="5FF70E9E" w14:textId="77777777" w:rsidR="00C362F6" w:rsidRPr="00CE6440" w:rsidRDefault="00C362F6" w:rsidP="00C362F6">
            <w:pPr>
              <w:pStyle w:val="Tabletext"/>
              <w:rPr>
                <w:lang w:eastAsia="en-AU"/>
              </w:rPr>
            </w:pPr>
            <w:r>
              <w:rPr>
                <w:lang w:eastAsia="en-AU"/>
              </w:rPr>
              <w:t>Schedule 1</w:t>
            </w:r>
          </w:p>
        </w:tc>
      </w:tr>
      <w:tr w:rsidR="00C362F6" w:rsidRPr="00CE6440" w14:paraId="23B0FC48" w14:textId="77777777" w:rsidTr="002A5138">
        <w:trPr>
          <w:trHeight w:val="357"/>
        </w:trPr>
        <w:tc>
          <w:tcPr>
            <w:tcW w:w="3644" w:type="pct"/>
            <w:gridSpan w:val="2"/>
            <w:noWrap/>
            <w:hideMark/>
          </w:tcPr>
          <w:p w14:paraId="1410FAB2" w14:textId="77777777" w:rsidR="00C362F6" w:rsidRPr="00CE6440" w:rsidRDefault="00C362F6" w:rsidP="00C362F6">
            <w:pPr>
              <w:pStyle w:val="Tabletext"/>
              <w:rPr>
                <w:lang w:eastAsia="en-AU"/>
              </w:rPr>
            </w:pPr>
            <w:r w:rsidRPr="00CE6440">
              <w:rPr>
                <w:lang w:eastAsia="en-AU"/>
              </w:rPr>
              <w:t>Barwon South West Waste and Resource Recovery Group</w:t>
            </w:r>
          </w:p>
        </w:tc>
        <w:tc>
          <w:tcPr>
            <w:tcW w:w="1356" w:type="pct"/>
            <w:noWrap/>
            <w:hideMark/>
          </w:tcPr>
          <w:p w14:paraId="6A6E4744" w14:textId="77777777" w:rsidR="00C362F6" w:rsidRPr="00CE6440" w:rsidRDefault="00C362F6" w:rsidP="00C362F6">
            <w:pPr>
              <w:pStyle w:val="Tabletext"/>
              <w:rPr>
                <w:lang w:eastAsia="en-AU"/>
              </w:rPr>
            </w:pPr>
            <w:r>
              <w:rPr>
                <w:lang w:eastAsia="en-AU"/>
              </w:rPr>
              <w:t>Schedule 1</w:t>
            </w:r>
          </w:p>
        </w:tc>
      </w:tr>
      <w:tr w:rsidR="00C362F6" w:rsidRPr="00CE6440" w14:paraId="5E24F825" w14:textId="77777777" w:rsidTr="002A5138">
        <w:trPr>
          <w:trHeight w:val="357"/>
        </w:trPr>
        <w:tc>
          <w:tcPr>
            <w:tcW w:w="3644" w:type="pct"/>
            <w:gridSpan w:val="2"/>
            <w:noWrap/>
            <w:hideMark/>
          </w:tcPr>
          <w:p w14:paraId="57CB244E" w14:textId="77777777" w:rsidR="00C362F6" w:rsidRPr="00CE6440" w:rsidRDefault="00C362F6" w:rsidP="00C362F6">
            <w:pPr>
              <w:pStyle w:val="Tabletext"/>
              <w:rPr>
                <w:lang w:eastAsia="en-AU"/>
              </w:rPr>
            </w:pPr>
            <w:r w:rsidRPr="00CE6440">
              <w:rPr>
                <w:lang w:eastAsia="en-AU"/>
              </w:rPr>
              <w:t>Bellarine Bayside Foreshore Committee of Management (Inc.)</w:t>
            </w:r>
          </w:p>
        </w:tc>
        <w:tc>
          <w:tcPr>
            <w:tcW w:w="1356" w:type="pct"/>
            <w:noWrap/>
            <w:hideMark/>
          </w:tcPr>
          <w:p w14:paraId="273CAF7C" w14:textId="77777777" w:rsidR="00C362F6" w:rsidRPr="00CE6440" w:rsidRDefault="00C362F6" w:rsidP="00C362F6">
            <w:pPr>
              <w:pStyle w:val="Tabletext"/>
              <w:rPr>
                <w:lang w:eastAsia="en-AU"/>
              </w:rPr>
            </w:pPr>
            <w:r>
              <w:rPr>
                <w:lang w:eastAsia="en-AU"/>
              </w:rPr>
              <w:t>Schedule 1</w:t>
            </w:r>
          </w:p>
        </w:tc>
      </w:tr>
      <w:tr w:rsidR="00C362F6" w:rsidRPr="00CE6440" w14:paraId="1BB7E2AD" w14:textId="77777777" w:rsidTr="002A5138">
        <w:trPr>
          <w:trHeight w:val="357"/>
        </w:trPr>
        <w:tc>
          <w:tcPr>
            <w:tcW w:w="3644" w:type="pct"/>
            <w:gridSpan w:val="2"/>
            <w:noWrap/>
            <w:hideMark/>
          </w:tcPr>
          <w:p w14:paraId="4B5083F3" w14:textId="77777777" w:rsidR="00C362F6" w:rsidRPr="00CE6440" w:rsidRDefault="00C362F6" w:rsidP="00C362F6">
            <w:pPr>
              <w:pStyle w:val="Tabletext"/>
              <w:rPr>
                <w:lang w:eastAsia="en-AU"/>
              </w:rPr>
            </w:pPr>
            <w:r w:rsidRPr="00CE6440">
              <w:rPr>
                <w:lang w:eastAsia="en-AU"/>
              </w:rPr>
              <w:t>Central Gippsland Region Water Corporation</w:t>
            </w:r>
          </w:p>
        </w:tc>
        <w:tc>
          <w:tcPr>
            <w:tcW w:w="1356" w:type="pct"/>
            <w:noWrap/>
            <w:hideMark/>
          </w:tcPr>
          <w:p w14:paraId="6AE2D951" w14:textId="77777777" w:rsidR="00C362F6" w:rsidRPr="00CE6440" w:rsidRDefault="00C362F6" w:rsidP="00C362F6">
            <w:pPr>
              <w:pStyle w:val="Tabletext"/>
              <w:rPr>
                <w:lang w:eastAsia="en-AU"/>
              </w:rPr>
            </w:pPr>
            <w:r>
              <w:rPr>
                <w:lang w:eastAsia="en-AU"/>
              </w:rPr>
              <w:t>Schedule 1</w:t>
            </w:r>
          </w:p>
        </w:tc>
      </w:tr>
      <w:tr w:rsidR="00C362F6" w:rsidRPr="00CE6440" w14:paraId="29EAE744" w14:textId="77777777" w:rsidTr="002A5138">
        <w:trPr>
          <w:trHeight w:val="357"/>
        </w:trPr>
        <w:tc>
          <w:tcPr>
            <w:tcW w:w="3644" w:type="pct"/>
            <w:gridSpan w:val="2"/>
            <w:noWrap/>
            <w:hideMark/>
          </w:tcPr>
          <w:p w14:paraId="787FD033" w14:textId="77777777" w:rsidR="00C362F6" w:rsidRPr="00CE6440" w:rsidRDefault="00C362F6" w:rsidP="00C362F6">
            <w:pPr>
              <w:pStyle w:val="Tabletext"/>
              <w:rPr>
                <w:lang w:eastAsia="en-AU"/>
              </w:rPr>
            </w:pPr>
            <w:r w:rsidRPr="00CE6440">
              <w:rPr>
                <w:lang w:eastAsia="en-AU"/>
              </w:rPr>
              <w:t>Central Highlands Region Water Corporation</w:t>
            </w:r>
          </w:p>
        </w:tc>
        <w:tc>
          <w:tcPr>
            <w:tcW w:w="1356" w:type="pct"/>
            <w:noWrap/>
            <w:hideMark/>
          </w:tcPr>
          <w:p w14:paraId="5A632E0F" w14:textId="77777777" w:rsidR="00C362F6" w:rsidRPr="00CE6440" w:rsidRDefault="00C362F6" w:rsidP="00C362F6">
            <w:pPr>
              <w:pStyle w:val="Tabletext"/>
              <w:rPr>
                <w:lang w:eastAsia="en-AU"/>
              </w:rPr>
            </w:pPr>
            <w:r>
              <w:rPr>
                <w:lang w:eastAsia="en-AU"/>
              </w:rPr>
              <w:t>Schedule 1</w:t>
            </w:r>
          </w:p>
        </w:tc>
      </w:tr>
      <w:tr w:rsidR="00C362F6" w:rsidRPr="00CE6440" w14:paraId="0B1758EF" w14:textId="77777777" w:rsidTr="002A5138">
        <w:trPr>
          <w:trHeight w:val="357"/>
        </w:trPr>
        <w:tc>
          <w:tcPr>
            <w:tcW w:w="3644" w:type="pct"/>
            <w:gridSpan w:val="2"/>
            <w:noWrap/>
            <w:hideMark/>
          </w:tcPr>
          <w:p w14:paraId="33B6F22C" w14:textId="77777777" w:rsidR="00C362F6" w:rsidRPr="00CE6440" w:rsidRDefault="00C362F6" w:rsidP="00C362F6">
            <w:pPr>
              <w:pStyle w:val="Tabletext"/>
              <w:rPr>
                <w:lang w:eastAsia="en-AU"/>
              </w:rPr>
            </w:pPr>
            <w:r w:rsidRPr="00CE6440">
              <w:rPr>
                <w:lang w:eastAsia="en-AU"/>
              </w:rPr>
              <w:t>City West Water Corporation</w:t>
            </w:r>
          </w:p>
        </w:tc>
        <w:tc>
          <w:tcPr>
            <w:tcW w:w="1356" w:type="pct"/>
            <w:noWrap/>
            <w:hideMark/>
          </w:tcPr>
          <w:p w14:paraId="0C754CFE" w14:textId="77777777" w:rsidR="00C362F6" w:rsidRPr="00CE6440" w:rsidRDefault="00C362F6" w:rsidP="00C362F6">
            <w:pPr>
              <w:pStyle w:val="Tabletext"/>
              <w:rPr>
                <w:lang w:eastAsia="en-AU"/>
              </w:rPr>
            </w:pPr>
            <w:r>
              <w:rPr>
                <w:lang w:eastAsia="en-AU"/>
              </w:rPr>
              <w:t>Schedule 1</w:t>
            </w:r>
          </w:p>
        </w:tc>
      </w:tr>
      <w:tr w:rsidR="00C362F6" w:rsidRPr="00CE6440" w14:paraId="0F8F97E7" w14:textId="77777777" w:rsidTr="002A5138">
        <w:trPr>
          <w:trHeight w:val="357"/>
        </w:trPr>
        <w:tc>
          <w:tcPr>
            <w:tcW w:w="3644" w:type="pct"/>
            <w:gridSpan w:val="2"/>
            <w:noWrap/>
            <w:hideMark/>
          </w:tcPr>
          <w:p w14:paraId="19BB8631" w14:textId="77777777" w:rsidR="00C362F6" w:rsidRPr="00CE6440" w:rsidRDefault="00C362F6" w:rsidP="00C362F6">
            <w:pPr>
              <w:pStyle w:val="Tabletext"/>
              <w:rPr>
                <w:lang w:eastAsia="en-AU"/>
              </w:rPr>
            </w:pPr>
            <w:r w:rsidRPr="00CE6440">
              <w:rPr>
                <w:lang w:eastAsia="en-AU"/>
              </w:rPr>
              <w:t>Coliban Region Water Corporation</w:t>
            </w:r>
          </w:p>
        </w:tc>
        <w:tc>
          <w:tcPr>
            <w:tcW w:w="1356" w:type="pct"/>
            <w:noWrap/>
            <w:hideMark/>
          </w:tcPr>
          <w:p w14:paraId="4A17D693" w14:textId="77777777" w:rsidR="00C362F6" w:rsidRPr="00CE6440" w:rsidRDefault="00C362F6" w:rsidP="00C362F6">
            <w:pPr>
              <w:pStyle w:val="Tabletext"/>
              <w:rPr>
                <w:lang w:eastAsia="en-AU"/>
              </w:rPr>
            </w:pPr>
            <w:r>
              <w:rPr>
                <w:lang w:eastAsia="en-AU"/>
              </w:rPr>
              <w:t>Schedule 1</w:t>
            </w:r>
          </w:p>
        </w:tc>
      </w:tr>
      <w:tr w:rsidR="00C362F6" w:rsidRPr="00CE6440" w14:paraId="3D4713F1" w14:textId="77777777" w:rsidTr="002A5138">
        <w:trPr>
          <w:trHeight w:val="357"/>
        </w:trPr>
        <w:tc>
          <w:tcPr>
            <w:tcW w:w="3644" w:type="pct"/>
            <w:gridSpan w:val="2"/>
            <w:noWrap/>
            <w:hideMark/>
          </w:tcPr>
          <w:p w14:paraId="12C32BDF" w14:textId="77777777" w:rsidR="00C362F6" w:rsidRPr="00CE6440" w:rsidRDefault="00C362F6" w:rsidP="00C362F6">
            <w:pPr>
              <w:pStyle w:val="Tabletext"/>
              <w:rPr>
                <w:lang w:eastAsia="en-AU"/>
              </w:rPr>
            </w:pPr>
            <w:r w:rsidRPr="00CE6440">
              <w:rPr>
                <w:lang w:eastAsia="en-AU"/>
              </w:rPr>
              <w:t>Corangamite Catchment Management Authority</w:t>
            </w:r>
          </w:p>
        </w:tc>
        <w:tc>
          <w:tcPr>
            <w:tcW w:w="1356" w:type="pct"/>
            <w:noWrap/>
            <w:hideMark/>
          </w:tcPr>
          <w:p w14:paraId="6476D144" w14:textId="77777777" w:rsidR="00C362F6" w:rsidRPr="00CE6440" w:rsidRDefault="00C362F6" w:rsidP="00C362F6">
            <w:pPr>
              <w:pStyle w:val="Tabletext"/>
              <w:rPr>
                <w:lang w:eastAsia="en-AU"/>
              </w:rPr>
            </w:pPr>
            <w:r>
              <w:rPr>
                <w:lang w:eastAsia="en-AU"/>
              </w:rPr>
              <w:t>Schedule 1</w:t>
            </w:r>
          </w:p>
        </w:tc>
      </w:tr>
      <w:tr w:rsidR="00C362F6" w:rsidRPr="00CE6440" w14:paraId="67806629" w14:textId="77777777" w:rsidTr="002A5138">
        <w:trPr>
          <w:trHeight w:val="357"/>
        </w:trPr>
        <w:tc>
          <w:tcPr>
            <w:tcW w:w="3644" w:type="pct"/>
            <w:gridSpan w:val="2"/>
            <w:noWrap/>
            <w:hideMark/>
          </w:tcPr>
          <w:p w14:paraId="6AD4D027" w14:textId="77777777" w:rsidR="00C362F6" w:rsidRPr="00CE6440" w:rsidRDefault="00C362F6" w:rsidP="00C362F6">
            <w:pPr>
              <w:pStyle w:val="Tabletext"/>
              <w:rPr>
                <w:lang w:eastAsia="en-AU"/>
              </w:rPr>
            </w:pPr>
            <w:r w:rsidRPr="00CE6440">
              <w:rPr>
                <w:lang w:eastAsia="en-AU"/>
              </w:rPr>
              <w:t>Development Victoria</w:t>
            </w:r>
          </w:p>
        </w:tc>
        <w:tc>
          <w:tcPr>
            <w:tcW w:w="1356" w:type="pct"/>
            <w:noWrap/>
            <w:hideMark/>
          </w:tcPr>
          <w:p w14:paraId="01424C93" w14:textId="77777777" w:rsidR="00C362F6" w:rsidRPr="00CE6440" w:rsidRDefault="00C362F6" w:rsidP="00C362F6">
            <w:pPr>
              <w:pStyle w:val="Tabletext"/>
              <w:rPr>
                <w:lang w:eastAsia="en-AU"/>
              </w:rPr>
            </w:pPr>
            <w:r>
              <w:rPr>
                <w:lang w:eastAsia="en-AU"/>
              </w:rPr>
              <w:t>Schedule 1</w:t>
            </w:r>
          </w:p>
        </w:tc>
      </w:tr>
      <w:tr w:rsidR="00C362F6" w:rsidRPr="00CE6440" w14:paraId="69896B92" w14:textId="77777777" w:rsidTr="002A5138">
        <w:trPr>
          <w:trHeight w:val="357"/>
        </w:trPr>
        <w:tc>
          <w:tcPr>
            <w:tcW w:w="3644" w:type="pct"/>
            <w:gridSpan w:val="2"/>
            <w:noWrap/>
            <w:hideMark/>
          </w:tcPr>
          <w:p w14:paraId="43DC2D07" w14:textId="77777777" w:rsidR="00C362F6" w:rsidRPr="00CE6440" w:rsidRDefault="00C362F6" w:rsidP="00C362F6">
            <w:pPr>
              <w:pStyle w:val="Tabletext"/>
              <w:rPr>
                <w:lang w:eastAsia="en-AU"/>
              </w:rPr>
            </w:pPr>
            <w:r w:rsidRPr="00CE6440">
              <w:rPr>
                <w:lang w:eastAsia="en-AU"/>
              </w:rPr>
              <w:t>East Gippsland Catchment Management Authority</w:t>
            </w:r>
          </w:p>
        </w:tc>
        <w:tc>
          <w:tcPr>
            <w:tcW w:w="1356" w:type="pct"/>
            <w:noWrap/>
            <w:hideMark/>
          </w:tcPr>
          <w:p w14:paraId="70B84DB1" w14:textId="77777777" w:rsidR="00C362F6" w:rsidRPr="00CE6440" w:rsidRDefault="00C362F6" w:rsidP="00C362F6">
            <w:pPr>
              <w:pStyle w:val="Tabletext"/>
              <w:rPr>
                <w:lang w:eastAsia="en-AU"/>
              </w:rPr>
            </w:pPr>
            <w:r>
              <w:rPr>
                <w:lang w:eastAsia="en-AU"/>
              </w:rPr>
              <w:t>Schedule 1</w:t>
            </w:r>
          </w:p>
        </w:tc>
      </w:tr>
      <w:tr w:rsidR="00C362F6" w:rsidRPr="00CE6440" w14:paraId="75C79512" w14:textId="77777777" w:rsidTr="002A5138">
        <w:trPr>
          <w:trHeight w:val="357"/>
        </w:trPr>
        <w:tc>
          <w:tcPr>
            <w:tcW w:w="3644" w:type="pct"/>
            <w:gridSpan w:val="2"/>
            <w:noWrap/>
            <w:hideMark/>
          </w:tcPr>
          <w:p w14:paraId="57F0AC02" w14:textId="77777777" w:rsidR="00C362F6" w:rsidRPr="00CE6440" w:rsidRDefault="00C362F6" w:rsidP="00C362F6">
            <w:pPr>
              <w:pStyle w:val="Tabletext"/>
              <w:rPr>
                <w:lang w:eastAsia="en-AU"/>
              </w:rPr>
            </w:pPr>
            <w:r w:rsidRPr="00CE6440">
              <w:rPr>
                <w:lang w:eastAsia="en-AU"/>
              </w:rPr>
              <w:t>East Gippsland Region Water Corporation</w:t>
            </w:r>
          </w:p>
        </w:tc>
        <w:tc>
          <w:tcPr>
            <w:tcW w:w="1356" w:type="pct"/>
            <w:noWrap/>
            <w:hideMark/>
          </w:tcPr>
          <w:p w14:paraId="4703BF1D" w14:textId="77777777" w:rsidR="00C362F6" w:rsidRPr="00CE6440" w:rsidRDefault="00C362F6" w:rsidP="00C362F6">
            <w:pPr>
              <w:pStyle w:val="Tabletext"/>
              <w:rPr>
                <w:lang w:eastAsia="en-AU"/>
              </w:rPr>
            </w:pPr>
            <w:r>
              <w:rPr>
                <w:lang w:eastAsia="en-AU"/>
              </w:rPr>
              <w:t>Schedule 1</w:t>
            </w:r>
          </w:p>
        </w:tc>
      </w:tr>
      <w:tr w:rsidR="00C362F6" w:rsidRPr="00CE6440" w14:paraId="20BAA568" w14:textId="77777777" w:rsidTr="002A5138">
        <w:trPr>
          <w:trHeight w:val="357"/>
        </w:trPr>
        <w:tc>
          <w:tcPr>
            <w:tcW w:w="3644" w:type="pct"/>
            <w:gridSpan w:val="2"/>
            <w:noWrap/>
            <w:hideMark/>
          </w:tcPr>
          <w:p w14:paraId="04AED611" w14:textId="77777777" w:rsidR="00C362F6" w:rsidRPr="00CE6440" w:rsidRDefault="00C362F6" w:rsidP="00C362F6">
            <w:pPr>
              <w:pStyle w:val="Tabletext"/>
              <w:rPr>
                <w:lang w:eastAsia="en-AU"/>
              </w:rPr>
            </w:pPr>
            <w:r w:rsidRPr="00CE6440">
              <w:rPr>
                <w:lang w:eastAsia="en-AU"/>
              </w:rPr>
              <w:t>Falls Creek Alpine Resort Management Board</w:t>
            </w:r>
          </w:p>
        </w:tc>
        <w:tc>
          <w:tcPr>
            <w:tcW w:w="1356" w:type="pct"/>
            <w:noWrap/>
            <w:hideMark/>
          </w:tcPr>
          <w:p w14:paraId="42570DD6" w14:textId="77777777" w:rsidR="00C362F6" w:rsidRPr="00CE6440" w:rsidRDefault="00C362F6" w:rsidP="00C362F6">
            <w:pPr>
              <w:pStyle w:val="Tabletext"/>
              <w:rPr>
                <w:lang w:eastAsia="en-AU"/>
              </w:rPr>
            </w:pPr>
            <w:r>
              <w:rPr>
                <w:lang w:eastAsia="en-AU"/>
              </w:rPr>
              <w:t>Schedule 1</w:t>
            </w:r>
          </w:p>
        </w:tc>
      </w:tr>
      <w:tr w:rsidR="00C362F6" w:rsidRPr="00CE6440" w14:paraId="117D4CBE" w14:textId="77777777" w:rsidTr="002A5138">
        <w:trPr>
          <w:trHeight w:val="357"/>
        </w:trPr>
        <w:tc>
          <w:tcPr>
            <w:tcW w:w="3644" w:type="pct"/>
            <w:gridSpan w:val="2"/>
            <w:noWrap/>
            <w:hideMark/>
          </w:tcPr>
          <w:p w14:paraId="33685861" w14:textId="77777777" w:rsidR="00C362F6" w:rsidRPr="00CE6440" w:rsidRDefault="00C362F6" w:rsidP="00C362F6">
            <w:pPr>
              <w:pStyle w:val="Tabletext"/>
              <w:rPr>
                <w:lang w:eastAsia="en-AU"/>
              </w:rPr>
            </w:pPr>
            <w:r w:rsidRPr="00CE6440">
              <w:rPr>
                <w:lang w:eastAsia="en-AU"/>
              </w:rPr>
              <w:t>Gippsland and Southern Rural Water Corporation</w:t>
            </w:r>
          </w:p>
        </w:tc>
        <w:tc>
          <w:tcPr>
            <w:tcW w:w="1356" w:type="pct"/>
            <w:noWrap/>
            <w:hideMark/>
          </w:tcPr>
          <w:p w14:paraId="451353A9" w14:textId="77777777" w:rsidR="00C362F6" w:rsidRPr="00CE6440" w:rsidRDefault="00C362F6" w:rsidP="00C362F6">
            <w:pPr>
              <w:pStyle w:val="Tabletext"/>
              <w:rPr>
                <w:lang w:eastAsia="en-AU"/>
              </w:rPr>
            </w:pPr>
            <w:r>
              <w:rPr>
                <w:lang w:eastAsia="en-AU"/>
              </w:rPr>
              <w:t>Schedule 1</w:t>
            </w:r>
          </w:p>
        </w:tc>
      </w:tr>
      <w:tr w:rsidR="00C362F6" w:rsidRPr="00CE6440" w14:paraId="0B136C80" w14:textId="77777777" w:rsidTr="002A5138">
        <w:trPr>
          <w:trHeight w:val="357"/>
        </w:trPr>
        <w:tc>
          <w:tcPr>
            <w:tcW w:w="3644" w:type="pct"/>
            <w:gridSpan w:val="2"/>
            <w:noWrap/>
            <w:hideMark/>
          </w:tcPr>
          <w:p w14:paraId="0EF5E068" w14:textId="77777777" w:rsidR="00C362F6" w:rsidRPr="00CE6440" w:rsidRDefault="00C362F6" w:rsidP="00C362F6">
            <w:pPr>
              <w:pStyle w:val="Tabletext"/>
              <w:rPr>
                <w:lang w:eastAsia="en-AU"/>
              </w:rPr>
            </w:pPr>
            <w:r w:rsidRPr="00CE6440">
              <w:rPr>
                <w:lang w:eastAsia="en-AU"/>
              </w:rPr>
              <w:t>Gippsland Ports Committee of Management</w:t>
            </w:r>
          </w:p>
        </w:tc>
        <w:tc>
          <w:tcPr>
            <w:tcW w:w="1356" w:type="pct"/>
            <w:noWrap/>
            <w:hideMark/>
          </w:tcPr>
          <w:p w14:paraId="09AE9EEC" w14:textId="77777777" w:rsidR="00C362F6" w:rsidRPr="00CE6440" w:rsidRDefault="00C362F6" w:rsidP="00C362F6">
            <w:pPr>
              <w:pStyle w:val="Tabletext"/>
              <w:rPr>
                <w:lang w:eastAsia="en-AU"/>
              </w:rPr>
            </w:pPr>
            <w:r>
              <w:rPr>
                <w:lang w:eastAsia="en-AU"/>
              </w:rPr>
              <w:t>Schedule 1</w:t>
            </w:r>
          </w:p>
        </w:tc>
      </w:tr>
      <w:tr w:rsidR="00C362F6" w:rsidRPr="00CE6440" w14:paraId="3491F2AA" w14:textId="77777777" w:rsidTr="002A5138">
        <w:trPr>
          <w:trHeight w:val="357"/>
        </w:trPr>
        <w:tc>
          <w:tcPr>
            <w:tcW w:w="3644" w:type="pct"/>
            <w:gridSpan w:val="2"/>
            <w:noWrap/>
            <w:hideMark/>
          </w:tcPr>
          <w:p w14:paraId="033616C9" w14:textId="77777777" w:rsidR="00C362F6" w:rsidRPr="00CE6440" w:rsidRDefault="00C362F6" w:rsidP="00C362F6">
            <w:pPr>
              <w:pStyle w:val="Tabletext"/>
              <w:rPr>
                <w:lang w:eastAsia="en-AU"/>
              </w:rPr>
            </w:pPr>
            <w:r w:rsidRPr="00CE6440">
              <w:rPr>
                <w:lang w:eastAsia="en-AU"/>
              </w:rPr>
              <w:t>Gippsland Waste and Resource Recovery Group</w:t>
            </w:r>
          </w:p>
        </w:tc>
        <w:tc>
          <w:tcPr>
            <w:tcW w:w="1356" w:type="pct"/>
            <w:noWrap/>
            <w:hideMark/>
          </w:tcPr>
          <w:p w14:paraId="4D14DDE8" w14:textId="77777777" w:rsidR="00C362F6" w:rsidRPr="00CE6440" w:rsidRDefault="00C362F6" w:rsidP="00C362F6">
            <w:pPr>
              <w:pStyle w:val="Tabletext"/>
              <w:rPr>
                <w:lang w:eastAsia="en-AU"/>
              </w:rPr>
            </w:pPr>
            <w:r>
              <w:rPr>
                <w:lang w:eastAsia="en-AU"/>
              </w:rPr>
              <w:t>Schedule 1</w:t>
            </w:r>
          </w:p>
        </w:tc>
      </w:tr>
      <w:tr w:rsidR="00C362F6" w:rsidRPr="00CE6440" w14:paraId="067D32DE" w14:textId="77777777" w:rsidTr="002A5138">
        <w:trPr>
          <w:trHeight w:val="357"/>
        </w:trPr>
        <w:tc>
          <w:tcPr>
            <w:tcW w:w="3644" w:type="pct"/>
            <w:gridSpan w:val="2"/>
            <w:noWrap/>
            <w:hideMark/>
          </w:tcPr>
          <w:p w14:paraId="5E172505" w14:textId="77777777" w:rsidR="00C362F6" w:rsidRPr="00CE6440" w:rsidRDefault="00C362F6" w:rsidP="00C362F6">
            <w:pPr>
              <w:pStyle w:val="Tabletext"/>
              <w:rPr>
                <w:lang w:eastAsia="en-AU"/>
              </w:rPr>
            </w:pPr>
            <w:r w:rsidRPr="00CE6440">
              <w:rPr>
                <w:lang w:eastAsia="en-AU"/>
              </w:rPr>
              <w:t>Glenelg Hopkins Catchment Management Authority</w:t>
            </w:r>
          </w:p>
        </w:tc>
        <w:tc>
          <w:tcPr>
            <w:tcW w:w="1356" w:type="pct"/>
            <w:noWrap/>
            <w:hideMark/>
          </w:tcPr>
          <w:p w14:paraId="38F412AC" w14:textId="77777777" w:rsidR="00C362F6" w:rsidRPr="00CE6440" w:rsidRDefault="00C362F6" w:rsidP="00C362F6">
            <w:pPr>
              <w:pStyle w:val="Tabletext"/>
              <w:rPr>
                <w:lang w:eastAsia="en-AU"/>
              </w:rPr>
            </w:pPr>
            <w:r>
              <w:rPr>
                <w:lang w:eastAsia="en-AU"/>
              </w:rPr>
              <w:t>Schedule 1</w:t>
            </w:r>
          </w:p>
        </w:tc>
      </w:tr>
      <w:tr w:rsidR="00C362F6" w:rsidRPr="00CE6440" w14:paraId="7E149E55" w14:textId="77777777" w:rsidTr="002A5138">
        <w:trPr>
          <w:trHeight w:val="357"/>
        </w:trPr>
        <w:tc>
          <w:tcPr>
            <w:tcW w:w="3644" w:type="pct"/>
            <w:gridSpan w:val="2"/>
            <w:noWrap/>
            <w:hideMark/>
          </w:tcPr>
          <w:p w14:paraId="0C153516" w14:textId="77777777" w:rsidR="00C362F6" w:rsidRPr="00CE6440" w:rsidRDefault="00C362F6" w:rsidP="00C362F6">
            <w:pPr>
              <w:pStyle w:val="Tabletext"/>
              <w:rPr>
                <w:lang w:eastAsia="en-AU"/>
              </w:rPr>
            </w:pPr>
            <w:r w:rsidRPr="00CE6440">
              <w:rPr>
                <w:lang w:eastAsia="en-AU"/>
              </w:rPr>
              <w:t>Goulburn Broken Catchment Management Authority</w:t>
            </w:r>
          </w:p>
        </w:tc>
        <w:tc>
          <w:tcPr>
            <w:tcW w:w="1356" w:type="pct"/>
            <w:noWrap/>
            <w:hideMark/>
          </w:tcPr>
          <w:p w14:paraId="24A23694" w14:textId="77777777" w:rsidR="00C362F6" w:rsidRPr="00CE6440" w:rsidRDefault="00C362F6" w:rsidP="00C362F6">
            <w:pPr>
              <w:pStyle w:val="Tabletext"/>
              <w:rPr>
                <w:lang w:eastAsia="en-AU"/>
              </w:rPr>
            </w:pPr>
            <w:r>
              <w:rPr>
                <w:lang w:eastAsia="en-AU"/>
              </w:rPr>
              <w:t>Schedule 1</w:t>
            </w:r>
          </w:p>
        </w:tc>
      </w:tr>
      <w:tr w:rsidR="00C362F6" w:rsidRPr="00CE6440" w14:paraId="70CF0BE7" w14:textId="77777777" w:rsidTr="002A5138">
        <w:trPr>
          <w:trHeight w:val="357"/>
        </w:trPr>
        <w:tc>
          <w:tcPr>
            <w:tcW w:w="3644" w:type="pct"/>
            <w:gridSpan w:val="2"/>
            <w:noWrap/>
            <w:hideMark/>
          </w:tcPr>
          <w:p w14:paraId="780B2986" w14:textId="77777777" w:rsidR="00C362F6" w:rsidRPr="00CE6440" w:rsidRDefault="00C362F6" w:rsidP="00C362F6">
            <w:pPr>
              <w:pStyle w:val="Tabletext"/>
              <w:rPr>
                <w:lang w:eastAsia="en-AU"/>
              </w:rPr>
            </w:pPr>
            <w:r w:rsidRPr="00CE6440">
              <w:rPr>
                <w:lang w:eastAsia="en-AU"/>
              </w:rPr>
              <w:t>Goulburn Valley Region Water Corporation</w:t>
            </w:r>
          </w:p>
        </w:tc>
        <w:tc>
          <w:tcPr>
            <w:tcW w:w="1356" w:type="pct"/>
            <w:noWrap/>
            <w:hideMark/>
          </w:tcPr>
          <w:p w14:paraId="5F44E341" w14:textId="77777777" w:rsidR="00C362F6" w:rsidRPr="00CE6440" w:rsidRDefault="00C362F6" w:rsidP="00C362F6">
            <w:pPr>
              <w:pStyle w:val="Tabletext"/>
              <w:rPr>
                <w:lang w:eastAsia="en-AU"/>
              </w:rPr>
            </w:pPr>
            <w:r>
              <w:rPr>
                <w:lang w:eastAsia="en-AU"/>
              </w:rPr>
              <w:t>Schedule 1</w:t>
            </w:r>
          </w:p>
        </w:tc>
      </w:tr>
      <w:tr w:rsidR="00C362F6" w:rsidRPr="00CE6440" w14:paraId="36FC7CF9" w14:textId="77777777" w:rsidTr="002A5138">
        <w:trPr>
          <w:trHeight w:val="357"/>
        </w:trPr>
        <w:tc>
          <w:tcPr>
            <w:tcW w:w="3644" w:type="pct"/>
            <w:gridSpan w:val="2"/>
            <w:noWrap/>
            <w:hideMark/>
          </w:tcPr>
          <w:p w14:paraId="52088E35" w14:textId="77777777" w:rsidR="00C362F6" w:rsidRPr="00CE6440" w:rsidRDefault="00C362F6" w:rsidP="00C362F6">
            <w:pPr>
              <w:pStyle w:val="Tabletext"/>
              <w:rPr>
                <w:lang w:eastAsia="en-AU"/>
              </w:rPr>
            </w:pPr>
            <w:r w:rsidRPr="00CE6440">
              <w:rPr>
                <w:lang w:eastAsia="en-AU"/>
              </w:rPr>
              <w:t>Goulburn Valley Waste and Resource Recovery Group</w:t>
            </w:r>
          </w:p>
        </w:tc>
        <w:tc>
          <w:tcPr>
            <w:tcW w:w="1356" w:type="pct"/>
            <w:noWrap/>
            <w:hideMark/>
          </w:tcPr>
          <w:p w14:paraId="2D4479AC" w14:textId="77777777" w:rsidR="00C362F6" w:rsidRPr="00CE6440" w:rsidRDefault="00C362F6" w:rsidP="00C362F6">
            <w:pPr>
              <w:pStyle w:val="Tabletext"/>
              <w:rPr>
                <w:lang w:eastAsia="en-AU"/>
              </w:rPr>
            </w:pPr>
            <w:r>
              <w:rPr>
                <w:lang w:eastAsia="en-AU"/>
              </w:rPr>
              <w:t>Schedule 1</w:t>
            </w:r>
          </w:p>
        </w:tc>
      </w:tr>
      <w:tr w:rsidR="00C362F6" w:rsidRPr="00CE6440" w14:paraId="054C2C53" w14:textId="77777777" w:rsidTr="002A5138">
        <w:trPr>
          <w:trHeight w:val="357"/>
        </w:trPr>
        <w:tc>
          <w:tcPr>
            <w:tcW w:w="3644" w:type="pct"/>
            <w:gridSpan w:val="2"/>
            <w:noWrap/>
            <w:hideMark/>
          </w:tcPr>
          <w:p w14:paraId="0F532CDC" w14:textId="77777777" w:rsidR="00C362F6" w:rsidRPr="00CE6440" w:rsidRDefault="00C362F6" w:rsidP="00C362F6">
            <w:pPr>
              <w:pStyle w:val="Tabletext"/>
              <w:rPr>
                <w:lang w:eastAsia="en-AU"/>
              </w:rPr>
            </w:pPr>
            <w:r w:rsidRPr="00CE6440">
              <w:rPr>
                <w:lang w:eastAsia="en-AU"/>
              </w:rPr>
              <w:t>Goulburn-Murray Rural Water Corporation</w:t>
            </w:r>
          </w:p>
        </w:tc>
        <w:tc>
          <w:tcPr>
            <w:tcW w:w="1356" w:type="pct"/>
            <w:noWrap/>
            <w:hideMark/>
          </w:tcPr>
          <w:p w14:paraId="04ECA395" w14:textId="77777777" w:rsidR="00C362F6" w:rsidRPr="00CE6440" w:rsidRDefault="00C362F6" w:rsidP="00C362F6">
            <w:pPr>
              <w:pStyle w:val="Tabletext"/>
              <w:rPr>
                <w:lang w:eastAsia="en-AU"/>
              </w:rPr>
            </w:pPr>
            <w:r>
              <w:rPr>
                <w:lang w:eastAsia="en-AU"/>
              </w:rPr>
              <w:t>Schedule 1</w:t>
            </w:r>
          </w:p>
        </w:tc>
      </w:tr>
      <w:tr w:rsidR="00C362F6" w:rsidRPr="00CE6440" w14:paraId="3A981B27" w14:textId="77777777" w:rsidTr="002A5138">
        <w:trPr>
          <w:trHeight w:val="357"/>
        </w:trPr>
        <w:tc>
          <w:tcPr>
            <w:tcW w:w="3644" w:type="pct"/>
            <w:gridSpan w:val="2"/>
            <w:noWrap/>
            <w:hideMark/>
          </w:tcPr>
          <w:p w14:paraId="564D3189" w14:textId="77777777" w:rsidR="00C362F6" w:rsidRPr="00CE6440" w:rsidRDefault="00C362F6" w:rsidP="00C362F6">
            <w:pPr>
              <w:pStyle w:val="Tabletext"/>
              <w:rPr>
                <w:lang w:eastAsia="en-AU"/>
              </w:rPr>
            </w:pPr>
            <w:r w:rsidRPr="00CE6440">
              <w:rPr>
                <w:lang w:eastAsia="en-AU"/>
              </w:rPr>
              <w:t>Grampians Central West Waste and Resource Recovery Group</w:t>
            </w:r>
          </w:p>
        </w:tc>
        <w:tc>
          <w:tcPr>
            <w:tcW w:w="1356" w:type="pct"/>
            <w:noWrap/>
            <w:hideMark/>
          </w:tcPr>
          <w:p w14:paraId="6A723640" w14:textId="77777777" w:rsidR="00C362F6" w:rsidRPr="00CE6440" w:rsidRDefault="00C362F6" w:rsidP="00C362F6">
            <w:pPr>
              <w:pStyle w:val="Tabletext"/>
              <w:rPr>
                <w:lang w:eastAsia="en-AU"/>
              </w:rPr>
            </w:pPr>
            <w:r>
              <w:rPr>
                <w:lang w:eastAsia="en-AU"/>
              </w:rPr>
              <w:t>Schedule 1</w:t>
            </w:r>
          </w:p>
        </w:tc>
      </w:tr>
      <w:tr w:rsidR="00C362F6" w:rsidRPr="00CE6440" w14:paraId="5DE2EFD8" w14:textId="77777777" w:rsidTr="002A5138">
        <w:trPr>
          <w:trHeight w:val="357"/>
        </w:trPr>
        <w:tc>
          <w:tcPr>
            <w:tcW w:w="3644" w:type="pct"/>
            <w:gridSpan w:val="2"/>
            <w:noWrap/>
            <w:hideMark/>
          </w:tcPr>
          <w:p w14:paraId="78568234" w14:textId="77777777" w:rsidR="00C362F6" w:rsidRPr="00CE6440" w:rsidRDefault="00C362F6" w:rsidP="00C362F6">
            <w:pPr>
              <w:pStyle w:val="Tabletext"/>
              <w:rPr>
                <w:lang w:eastAsia="en-AU"/>
              </w:rPr>
            </w:pPr>
            <w:r w:rsidRPr="00CE6440">
              <w:rPr>
                <w:lang w:eastAsia="en-AU"/>
              </w:rPr>
              <w:t>Grampians Wimmera Mallee Water Corporation</w:t>
            </w:r>
          </w:p>
        </w:tc>
        <w:tc>
          <w:tcPr>
            <w:tcW w:w="1356" w:type="pct"/>
            <w:noWrap/>
            <w:hideMark/>
          </w:tcPr>
          <w:p w14:paraId="29CDF955" w14:textId="77777777" w:rsidR="00C362F6" w:rsidRPr="00CE6440" w:rsidRDefault="00C362F6" w:rsidP="00C362F6">
            <w:pPr>
              <w:pStyle w:val="Tabletext"/>
              <w:rPr>
                <w:lang w:eastAsia="en-AU"/>
              </w:rPr>
            </w:pPr>
            <w:r>
              <w:rPr>
                <w:lang w:eastAsia="en-AU"/>
              </w:rPr>
              <w:t>Schedule 1</w:t>
            </w:r>
          </w:p>
        </w:tc>
      </w:tr>
      <w:tr w:rsidR="00C362F6" w:rsidRPr="00CE6440" w14:paraId="0A87AAC5" w14:textId="77777777" w:rsidTr="002A5138">
        <w:trPr>
          <w:trHeight w:val="357"/>
        </w:trPr>
        <w:tc>
          <w:tcPr>
            <w:tcW w:w="3644" w:type="pct"/>
            <w:gridSpan w:val="2"/>
            <w:noWrap/>
            <w:hideMark/>
          </w:tcPr>
          <w:p w14:paraId="6618139F" w14:textId="77777777" w:rsidR="00C362F6" w:rsidRPr="00CE6440" w:rsidRDefault="00C362F6" w:rsidP="00C362F6">
            <w:pPr>
              <w:pStyle w:val="Tabletext"/>
              <w:rPr>
                <w:lang w:eastAsia="en-AU"/>
              </w:rPr>
            </w:pPr>
            <w:r w:rsidRPr="00CE6440">
              <w:rPr>
                <w:lang w:eastAsia="en-AU"/>
              </w:rPr>
              <w:t>Great Ocean Road Coast Committee Inc.</w:t>
            </w:r>
          </w:p>
        </w:tc>
        <w:tc>
          <w:tcPr>
            <w:tcW w:w="1356" w:type="pct"/>
            <w:noWrap/>
            <w:hideMark/>
          </w:tcPr>
          <w:p w14:paraId="44B5B904" w14:textId="77777777" w:rsidR="00C362F6" w:rsidRPr="00CE6440" w:rsidRDefault="00C362F6" w:rsidP="00C362F6">
            <w:pPr>
              <w:pStyle w:val="Tabletext"/>
              <w:rPr>
                <w:lang w:eastAsia="en-AU"/>
              </w:rPr>
            </w:pPr>
            <w:r>
              <w:rPr>
                <w:lang w:eastAsia="en-AU"/>
              </w:rPr>
              <w:t>Schedule 1</w:t>
            </w:r>
          </w:p>
        </w:tc>
      </w:tr>
      <w:tr w:rsidR="00C362F6" w:rsidRPr="00CE6440" w14:paraId="2CF573C2" w14:textId="77777777" w:rsidTr="002A5138">
        <w:trPr>
          <w:trHeight w:val="357"/>
        </w:trPr>
        <w:tc>
          <w:tcPr>
            <w:tcW w:w="3644" w:type="pct"/>
            <w:gridSpan w:val="2"/>
            <w:noWrap/>
            <w:hideMark/>
          </w:tcPr>
          <w:p w14:paraId="11AEF2A7" w14:textId="77777777" w:rsidR="00C362F6" w:rsidRPr="00CE6440" w:rsidRDefault="00C362F6" w:rsidP="00C362F6">
            <w:pPr>
              <w:pStyle w:val="Tabletext"/>
              <w:rPr>
                <w:lang w:eastAsia="en-AU"/>
              </w:rPr>
            </w:pPr>
            <w:r w:rsidRPr="00CE6440">
              <w:rPr>
                <w:lang w:eastAsia="en-AU"/>
              </w:rPr>
              <w:t>Loddon Mallee Waste and Resource Recovery Group</w:t>
            </w:r>
          </w:p>
        </w:tc>
        <w:tc>
          <w:tcPr>
            <w:tcW w:w="1356" w:type="pct"/>
            <w:noWrap/>
            <w:hideMark/>
          </w:tcPr>
          <w:p w14:paraId="7F9FB526" w14:textId="77777777" w:rsidR="00C362F6" w:rsidRPr="00CE6440" w:rsidRDefault="00C362F6" w:rsidP="00C362F6">
            <w:pPr>
              <w:pStyle w:val="Tabletext"/>
              <w:rPr>
                <w:lang w:eastAsia="en-AU"/>
              </w:rPr>
            </w:pPr>
            <w:r>
              <w:rPr>
                <w:lang w:eastAsia="en-AU"/>
              </w:rPr>
              <w:t>Schedule 1</w:t>
            </w:r>
          </w:p>
        </w:tc>
      </w:tr>
      <w:tr w:rsidR="00C362F6" w:rsidRPr="00CE6440" w14:paraId="6AB9968E" w14:textId="77777777" w:rsidTr="002A5138">
        <w:trPr>
          <w:trHeight w:val="357"/>
        </w:trPr>
        <w:tc>
          <w:tcPr>
            <w:tcW w:w="3644" w:type="pct"/>
            <w:gridSpan w:val="2"/>
            <w:noWrap/>
            <w:hideMark/>
          </w:tcPr>
          <w:p w14:paraId="5F66A42E" w14:textId="77777777" w:rsidR="00C362F6" w:rsidRPr="00CE6440" w:rsidRDefault="00C362F6" w:rsidP="00C362F6">
            <w:pPr>
              <w:pStyle w:val="Tabletext"/>
              <w:rPr>
                <w:lang w:eastAsia="en-AU"/>
              </w:rPr>
            </w:pPr>
            <w:r w:rsidRPr="00CE6440">
              <w:rPr>
                <w:lang w:eastAsia="en-AU"/>
              </w:rPr>
              <w:t>Lower Murray Urban and Rural Water Corporation</w:t>
            </w:r>
          </w:p>
        </w:tc>
        <w:tc>
          <w:tcPr>
            <w:tcW w:w="1356" w:type="pct"/>
            <w:noWrap/>
            <w:hideMark/>
          </w:tcPr>
          <w:p w14:paraId="7FB55638" w14:textId="77777777" w:rsidR="00C362F6" w:rsidRPr="00CE6440" w:rsidRDefault="00C362F6" w:rsidP="00C362F6">
            <w:pPr>
              <w:pStyle w:val="Tabletext"/>
              <w:rPr>
                <w:lang w:eastAsia="en-AU"/>
              </w:rPr>
            </w:pPr>
            <w:r>
              <w:rPr>
                <w:lang w:eastAsia="en-AU"/>
              </w:rPr>
              <w:t>Schedule 1</w:t>
            </w:r>
          </w:p>
        </w:tc>
      </w:tr>
      <w:tr w:rsidR="00C362F6" w:rsidRPr="00CE6440" w14:paraId="5AC311EE" w14:textId="77777777" w:rsidTr="002A5138">
        <w:trPr>
          <w:trHeight w:val="357"/>
        </w:trPr>
        <w:tc>
          <w:tcPr>
            <w:tcW w:w="3644" w:type="pct"/>
            <w:gridSpan w:val="2"/>
            <w:noWrap/>
            <w:hideMark/>
          </w:tcPr>
          <w:p w14:paraId="6CD1BB4C" w14:textId="77777777" w:rsidR="00C362F6" w:rsidRPr="00CE6440" w:rsidRDefault="00C362F6" w:rsidP="00C362F6">
            <w:pPr>
              <w:pStyle w:val="Tabletext"/>
              <w:rPr>
                <w:lang w:eastAsia="en-AU"/>
              </w:rPr>
            </w:pPr>
            <w:r w:rsidRPr="00CE6440">
              <w:rPr>
                <w:lang w:eastAsia="en-AU"/>
              </w:rPr>
              <w:t>Mallee Catchment Management Authority</w:t>
            </w:r>
          </w:p>
        </w:tc>
        <w:tc>
          <w:tcPr>
            <w:tcW w:w="1356" w:type="pct"/>
            <w:noWrap/>
            <w:hideMark/>
          </w:tcPr>
          <w:p w14:paraId="450B3A29" w14:textId="77777777" w:rsidR="00C362F6" w:rsidRPr="00CE6440" w:rsidRDefault="00C362F6" w:rsidP="00C362F6">
            <w:pPr>
              <w:pStyle w:val="Tabletext"/>
              <w:rPr>
                <w:lang w:eastAsia="en-AU"/>
              </w:rPr>
            </w:pPr>
            <w:r>
              <w:rPr>
                <w:lang w:eastAsia="en-AU"/>
              </w:rPr>
              <w:t>Schedule 1</w:t>
            </w:r>
          </w:p>
        </w:tc>
      </w:tr>
      <w:tr w:rsidR="00C362F6" w:rsidRPr="00CE6440" w14:paraId="50C87284" w14:textId="77777777" w:rsidTr="002A5138">
        <w:trPr>
          <w:trHeight w:val="357"/>
        </w:trPr>
        <w:tc>
          <w:tcPr>
            <w:tcW w:w="3644" w:type="pct"/>
            <w:gridSpan w:val="2"/>
            <w:noWrap/>
            <w:hideMark/>
          </w:tcPr>
          <w:p w14:paraId="0893CBE7" w14:textId="77777777" w:rsidR="00C362F6" w:rsidRPr="00CE6440" w:rsidRDefault="00C362F6" w:rsidP="00C362F6">
            <w:pPr>
              <w:pStyle w:val="Tabletext"/>
              <w:rPr>
                <w:lang w:eastAsia="en-AU"/>
              </w:rPr>
            </w:pPr>
            <w:r w:rsidRPr="00CE6440">
              <w:rPr>
                <w:lang w:eastAsia="en-AU"/>
              </w:rPr>
              <w:t>Melbourne Water Corporation</w:t>
            </w:r>
          </w:p>
        </w:tc>
        <w:tc>
          <w:tcPr>
            <w:tcW w:w="1356" w:type="pct"/>
            <w:noWrap/>
            <w:hideMark/>
          </w:tcPr>
          <w:p w14:paraId="29021ABC" w14:textId="77777777" w:rsidR="00C362F6" w:rsidRPr="00CE6440" w:rsidRDefault="00C362F6" w:rsidP="00C362F6">
            <w:pPr>
              <w:pStyle w:val="Tabletext"/>
              <w:rPr>
                <w:lang w:eastAsia="en-AU"/>
              </w:rPr>
            </w:pPr>
            <w:r>
              <w:rPr>
                <w:lang w:eastAsia="en-AU"/>
              </w:rPr>
              <w:t>Schedule 1</w:t>
            </w:r>
          </w:p>
        </w:tc>
      </w:tr>
      <w:tr w:rsidR="00C362F6" w:rsidRPr="00CE6440" w14:paraId="39706D14" w14:textId="77777777" w:rsidTr="002A5138">
        <w:trPr>
          <w:trHeight w:val="357"/>
        </w:trPr>
        <w:tc>
          <w:tcPr>
            <w:tcW w:w="3644" w:type="pct"/>
            <w:gridSpan w:val="2"/>
            <w:noWrap/>
            <w:hideMark/>
          </w:tcPr>
          <w:p w14:paraId="34DE1216" w14:textId="77777777" w:rsidR="00C362F6" w:rsidRPr="00CE6440" w:rsidRDefault="00C362F6" w:rsidP="00C362F6">
            <w:pPr>
              <w:pStyle w:val="Tabletext"/>
              <w:rPr>
                <w:lang w:eastAsia="en-AU"/>
              </w:rPr>
            </w:pPr>
            <w:r w:rsidRPr="00CE6440">
              <w:rPr>
                <w:lang w:eastAsia="en-AU"/>
              </w:rPr>
              <w:t>Metropolitan Waste and Resource Recovery Group</w:t>
            </w:r>
          </w:p>
        </w:tc>
        <w:tc>
          <w:tcPr>
            <w:tcW w:w="1356" w:type="pct"/>
            <w:noWrap/>
            <w:hideMark/>
          </w:tcPr>
          <w:p w14:paraId="4668B18E" w14:textId="77777777" w:rsidR="00C362F6" w:rsidRPr="00CE6440" w:rsidRDefault="00C362F6" w:rsidP="00C362F6">
            <w:pPr>
              <w:pStyle w:val="Tabletext"/>
              <w:rPr>
                <w:lang w:eastAsia="en-AU"/>
              </w:rPr>
            </w:pPr>
            <w:r>
              <w:rPr>
                <w:lang w:eastAsia="en-AU"/>
              </w:rPr>
              <w:t>Schedule 1</w:t>
            </w:r>
          </w:p>
        </w:tc>
      </w:tr>
      <w:tr w:rsidR="00C362F6" w:rsidRPr="00CE6440" w14:paraId="301DE815" w14:textId="77777777" w:rsidTr="002A5138">
        <w:trPr>
          <w:trHeight w:val="357"/>
        </w:trPr>
        <w:tc>
          <w:tcPr>
            <w:tcW w:w="3644" w:type="pct"/>
            <w:gridSpan w:val="2"/>
            <w:noWrap/>
            <w:hideMark/>
          </w:tcPr>
          <w:p w14:paraId="29155F99" w14:textId="77777777" w:rsidR="00C362F6" w:rsidRPr="00CE6440" w:rsidRDefault="00C362F6" w:rsidP="00C362F6">
            <w:pPr>
              <w:pStyle w:val="Tabletext"/>
              <w:rPr>
                <w:lang w:eastAsia="en-AU"/>
              </w:rPr>
            </w:pPr>
            <w:r w:rsidRPr="00CE6440">
              <w:rPr>
                <w:lang w:eastAsia="en-AU"/>
              </w:rPr>
              <w:t>Mount Buller and Mount Stirling Alpine Resort Management Board</w:t>
            </w:r>
          </w:p>
        </w:tc>
        <w:tc>
          <w:tcPr>
            <w:tcW w:w="1356" w:type="pct"/>
            <w:noWrap/>
            <w:hideMark/>
          </w:tcPr>
          <w:p w14:paraId="3401476D" w14:textId="77777777" w:rsidR="00C362F6" w:rsidRPr="00CE6440" w:rsidRDefault="00C362F6" w:rsidP="00C362F6">
            <w:pPr>
              <w:pStyle w:val="Tabletext"/>
              <w:rPr>
                <w:lang w:eastAsia="en-AU"/>
              </w:rPr>
            </w:pPr>
            <w:r>
              <w:rPr>
                <w:lang w:eastAsia="en-AU"/>
              </w:rPr>
              <w:t>Schedule 1</w:t>
            </w:r>
          </w:p>
        </w:tc>
      </w:tr>
      <w:tr w:rsidR="00C362F6" w:rsidRPr="00CE6440" w14:paraId="34B1DE1C" w14:textId="77777777" w:rsidTr="002A5138">
        <w:trPr>
          <w:trHeight w:val="357"/>
        </w:trPr>
        <w:tc>
          <w:tcPr>
            <w:tcW w:w="3644" w:type="pct"/>
            <w:gridSpan w:val="2"/>
            <w:noWrap/>
            <w:hideMark/>
          </w:tcPr>
          <w:p w14:paraId="065D2C0C" w14:textId="77777777" w:rsidR="00C362F6" w:rsidRPr="00CE6440" w:rsidRDefault="00C362F6" w:rsidP="00C362F6">
            <w:pPr>
              <w:pStyle w:val="Tabletext"/>
              <w:rPr>
                <w:lang w:eastAsia="en-AU"/>
              </w:rPr>
            </w:pPr>
            <w:r w:rsidRPr="00CE6440">
              <w:rPr>
                <w:lang w:eastAsia="en-AU"/>
              </w:rPr>
              <w:t>Mount Hotham Resort Management Board</w:t>
            </w:r>
          </w:p>
        </w:tc>
        <w:tc>
          <w:tcPr>
            <w:tcW w:w="1356" w:type="pct"/>
            <w:noWrap/>
            <w:hideMark/>
          </w:tcPr>
          <w:p w14:paraId="3F6F8799" w14:textId="77777777" w:rsidR="00C362F6" w:rsidRPr="00CE6440" w:rsidRDefault="00C362F6" w:rsidP="00C362F6">
            <w:pPr>
              <w:pStyle w:val="Tabletext"/>
              <w:rPr>
                <w:lang w:eastAsia="en-AU"/>
              </w:rPr>
            </w:pPr>
            <w:r>
              <w:rPr>
                <w:lang w:eastAsia="en-AU"/>
              </w:rPr>
              <w:t>Schedule 1</w:t>
            </w:r>
          </w:p>
        </w:tc>
      </w:tr>
      <w:tr w:rsidR="00C362F6" w:rsidRPr="00CE6440" w14:paraId="4B8F9757" w14:textId="77777777" w:rsidTr="002A5138">
        <w:trPr>
          <w:trHeight w:val="357"/>
        </w:trPr>
        <w:tc>
          <w:tcPr>
            <w:tcW w:w="3644" w:type="pct"/>
            <w:gridSpan w:val="2"/>
            <w:noWrap/>
            <w:hideMark/>
          </w:tcPr>
          <w:p w14:paraId="26A2B6BC" w14:textId="77777777" w:rsidR="00C362F6" w:rsidRPr="00CE6440" w:rsidRDefault="00C362F6" w:rsidP="00C362F6">
            <w:pPr>
              <w:pStyle w:val="Tabletext"/>
              <w:rPr>
                <w:lang w:eastAsia="en-AU"/>
              </w:rPr>
            </w:pPr>
            <w:r w:rsidRPr="00CE6440">
              <w:rPr>
                <w:lang w:eastAsia="en-AU"/>
              </w:rPr>
              <w:t>North Central Catchment Management Authority</w:t>
            </w:r>
          </w:p>
        </w:tc>
        <w:tc>
          <w:tcPr>
            <w:tcW w:w="1356" w:type="pct"/>
            <w:noWrap/>
            <w:hideMark/>
          </w:tcPr>
          <w:p w14:paraId="4B49069D" w14:textId="77777777" w:rsidR="00C362F6" w:rsidRPr="00CE6440" w:rsidRDefault="00C362F6" w:rsidP="00C362F6">
            <w:pPr>
              <w:pStyle w:val="Tabletext"/>
              <w:rPr>
                <w:lang w:eastAsia="en-AU"/>
              </w:rPr>
            </w:pPr>
            <w:r>
              <w:rPr>
                <w:lang w:eastAsia="en-AU"/>
              </w:rPr>
              <w:t>Schedule 1</w:t>
            </w:r>
          </w:p>
        </w:tc>
      </w:tr>
      <w:tr w:rsidR="00C362F6" w:rsidRPr="00CE6440" w14:paraId="2EE96CE4" w14:textId="77777777" w:rsidTr="002A5138">
        <w:trPr>
          <w:trHeight w:val="357"/>
        </w:trPr>
        <w:tc>
          <w:tcPr>
            <w:tcW w:w="3644" w:type="pct"/>
            <w:gridSpan w:val="2"/>
            <w:noWrap/>
            <w:hideMark/>
          </w:tcPr>
          <w:p w14:paraId="5EADCA6E" w14:textId="77777777" w:rsidR="00C362F6" w:rsidRPr="00CE6440" w:rsidRDefault="00C362F6" w:rsidP="00C362F6">
            <w:pPr>
              <w:pStyle w:val="Tabletext"/>
              <w:rPr>
                <w:lang w:eastAsia="en-AU"/>
              </w:rPr>
            </w:pPr>
            <w:r w:rsidRPr="00CE6440">
              <w:rPr>
                <w:lang w:eastAsia="en-AU"/>
              </w:rPr>
              <w:t>North East Catchment Management Authority</w:t>
            </w:r>
          </w:p>
        </w:tc>
        <w:tc>
          <w:tcPr>
            <w:tcW w:w="1356" w:type="pct"/>
            <w:noWrap/>
            <w:hideMark/>
          </w:tcPr>
          <w:p w14:paraId="4C3BD865" w14:textId="77777777" w:rsidR="00C362F6" w:rsidRPr="00CE6440" w:rsidRDefault="00C362F6" w:rsidP="00C362F6">
            <w:pPr>
              <w:pStyle w:val="Tabletext"/>
              <w:rPr>
                <w:lang w:eastAsia="en-AU"/>
              </w:rPr>
            </w:pPr>
            <w:r>
              <w:rPr>
                <w:lang w:eastAsia="en-AU"/>
              </w:rPr>
              <w:t>Schedule 1</w:t>
            </w:r>
          </w:p>
        </w:tc>
      </w:tr>
      <w:tr w:rsidR="00C362F6" w:rsidRPr="00CE6440" w14:paraId="3F76CD93" w14:textId="77777777" w:rsidTr="002A5138">
        <w:trPr>
          <w:trHeight w:val="357"/>
        </w:trPr>
        <w:tc>
          <w:tcPr>
            <w:tcW w:w="3644" w:type="pct"/>
            <w:gridSpan w:val="2"/>
            <w:noWrap/>
            <w:hideMark/>
          </w:tcPr>
          <w:p w14:paraId="4C032445" w14:textId="77777777" w:rsidR="00C362F6" w:rsidRPr="00CE6440" w:rsidRDefault="00C362F6" w:rsidP="00C362F6">
            <w:pPr>
              <w:pStyle w:val="Tabletext"/>
              <w:rPr>
                <w:lang w:eastAsia="en-AU"/>
              </w:rPr>
            </w:pPr>
            <w:r w:rsidRPr="00CE6440">
              <w:rPr>
                <w:lang w:eastAsia="en-AU"/>
              </w:rPr>
              <w:t>North East Region Water Corporation</w:t>
            </w:r>
          </w:p>
        </w:tc>
        <w:tc>
          <w:tcPr>
            <w:tcW w:w="1356" w:type="pct"/>
            <w:noWrap/>
            <w:hideMark/>
          </w:tcPr>
          <w:p w14:paraId="2F9342CF" w14:textId="77777777" w:rsidR="00C362F6" w:rsidRPr="00CE6440" w:rsidRDefault="00C362F6" w:rsidP="00C362F6">
            <w:pPr>
              <w:pStyle w:val="Tabletext"/>
              <w:rPr>
                <w:lang w:eastAsia="en-AU"/>
              </w:rPr>
            </w:pPr>
            <w:r>
              <w:rPr>
                <w:lang w:eastAsia="en-AU"/>
              </w:rPr>
              <w:t>Schedule 1</w:t>
            </w:r>
          </w:p>
        </w:tc>
      </w:tr>
      <w:tr w:rsidR="00C362F6" w:rsidRPr="00CE6440" w14:paraId="4FB159C6" w14:textId="77777777" w:rsidTr="002A5138">
        <w:trPr>
          <w:trHeight w:val="357"/>
        </w:trPr>
        <w:tc>
          <w:tcPr>
            <w:tcW w:w="3644" w:type="pct"/>
            <w:gridSpan w:val="2"/>
            <w:noWrap/>
            <w:hideMark/>
          </w:tcPr>
          <w:p w14:paraId="4BB95A17" w14:textId="77777777" w:rsidR="00C362F6" w:rsidRPr="00CE6440" w:rsidRDefault="00C362F6" w:rsidP="00C362F6">
            <w:pPr>
              <w:pStyle w:val="Tabletext"/>
              <w:rPr>
                <w:lang w:eastAsia="en-AU"/>
              </w:rPr>
            </w:pPr>
            <w:r w:rsidRPr="00CE6440">
              <w:rPr>
                <w:lang w:eastAsia="en-AU"/>
              </w:rPr>
              <w:t>North East Waste and Resource Recovery Group</w:t>
            </w:r>
          </w:p>
        </w:tc>
        <w:tc>
          <w:tcPr>
            <w:tcW w:w="1356" w:type="pct"/>
            <w:noWrap/>
            <w:hideMark/>
          </w:tcPr>
          <w:p w14:paraId="20C20E75" w14:textId="77777777" w:rsidR="00C362F6" w:rsidRPr="00CE6440" w:rsidRDefault="00C362F6" w:rsidP="00C362F6">
            <w:pPr>
              <w:pStyle w:val="Tabletext"/>
              <w:rPr>
                <w:lang w:eastAsia="en-AU"/>
              </w:rPr>
            </w:pPr>
            <w:r>
              <w:rPr>
                <w:lang w:eastAsia="en-AU"/>
              </w:rPr>
              <w:t>Schedule 1</w:t>
            </w:r>
          </w:p>
        </w:tc>
      </w:tr>
      <w:tr w:rsidR="00C362F6" w:rsidRPr="00CE6440" w14:paraId="19918298" w14:textId="77777777" w:rsidTr="002A5138">
        <w:trPr>
          <w:trHeight w:val="357"/>
        </w:trPr>
        <w:tc>
          <w:tcPr>
            <w:tcW w:w="3644" w:type="pct"/>
            <w:gridSpan w:val="2"/>
            <w:noWrap/>
            <w:hideMark/>
          </w:tcPr>
          <w:p w14:paraId="61CDCE67" w14:textId="77777777" w:rsidR="00C362F6" w:rsidRPr="00CE6440" w:rsidRDefault="00C362F6" w:rsidP="00C362F6">
            <w:pPr>
              <w:pStyle w:val="Tabletext"/>
              <w:rPr>
                <w:lang w:eastAsia="en-AU"/>
              </w:rPr>
            </w:pPr>
            <w:r w:rsidRPr="00CE6440">
              <w:rPr>
                <w:lang w:eastAsia="en-AU"/>
              </w:rPr>
              <w:lastRenderedPageBreak/>
              <w:t>Parks Victoria</w:t>
            </w:r>
          </w:p>
        </w:tc>
        <w:tc>
          <w:tcPr>
            <w:tcW w:w="1356" w:type="pct"/>
            <w:noWrap/>
            <w:hideMark/>
          </w:tcPr>
          <w:p w14:paraId="2F743E94" w14:textId="77777777" w:rsidR="00C362F6" w:rsidRPr="00CE6440" w:rsidRDefault="00C362F6" w:rsidP="00C362F6">
            <w:pPr>
              <w:pStyle w:val="Tabletext"/>
              <w:rPr>
                <w:lang w:eastAsia="en-AU"/>
              </w:rPr>
            </w:pPr>
            <w:r>
              <w:rPr>
                <w:lang w:eastAsia="en-AU"/>
              </w:rPr>
              <w:t>Schedule 1</w:t>
            </w:r>
          </w:p>
        </w:tc>
      </w:tr>
      <w:tr w:rsidR="00C362F6" w:rsidRPr="00CE6440" w14:paraId="229509F9" w14:textId="77777777" w:rsidTr="002A5138">
        <w:trPr>
          <w:trHeight w:val="357"/>
        </w:trPr>
        <w:tc>
          <w:tcPr>
            <w:tcW w:w="3644" w:type="pct"/>
            <w:gridSpan w:val="2"/>
            <w:noWrap/>
            <w:hideMark/>
          </w:tcPr>
          <w:p w14:paraId="7E4BB7FD" w14:textId="77777777" w:rsidR="00C362F6" w:rsidRPr="00CE6440" w:rsidRDefault="00C362F6" w:rsidP="00C362F6">
            <w:pPr>
              <w:pStyle w:val="Tabletext"/>
              <w:rPr>
                <w:lang w:eastAsia="en-AU"/>
              </w:rPr>
            </w:pPr>
            <w:r w:rsidRPr="00CE6440">
              <w:rPr>
                <w:lang w:eastAsia="en-AU"/>
              </w:rPr>
              <w:t>Port Phillip and Westernport Catchment Management Authority</w:t>
            </w:r>
          </w:p>
        </w:tc>
        <w:tc>
          <w:tcPr>
            <w:tcW w:w="1356" w:type="pct"/>
            <w:noWrap/>
            <w:hideMark/>
          </w:tcPr>
          <w:p w14:paraId="39DE5CA5" w14:textId="77777777" w:rsidR="00C362F6" w:rsidRPr="00CE6440" w:rsidRDefault="00C362F6" w:rsidP="00C362F6">
            <w:pPr>
              <w:pStyle w:val="Tabletext"/>
              <w:rPr>
                <w:lang w:eastAsia="en-AU"/>
              </w:rPr>
            </w:pPr>
            <w:r>
              <w:rPr>
                <w:lang w:eastAsia="en-AU"/>
              </w:rPr>
              <w:t>Schedule 1</w:t>
            </w:r>
          </w:p>
        </w:tc>
      </w:tr>
      <w:tr w:rsidR="00C362F6" w:rsidRPr="00CE6440" w14:paraId="5D4D1615" w14:textId="77777777" w:rsidTr="002A5138">
        <w:trPr>
          <w:trHeight w:val="357"/>
        </w:trPr>
        <w:tc>
          <w:tcPr>
            <w:tcW w:w="3644" w:type="pct"/>
            <w:gridSpan w:val="2"/>
            <w:noWrap/>
            <w:hideMark/>
          </w:tcPr>
          <w:p w14:paraId="4AAC5BBD" w14:textId="77777777" w:rsidR="00C362F6" w:rsidRPr="00CE6440" w:rsidRDefault="00C362F6" w:rsidP="00C362F6">
            <w:pPr>
              <w:pStyle w:val="Tabletext"/>
              <w:rPr>
                <w:lang w:eastAsia="en-AU"/>
              </w:rPr>
            </w:pPr>
            <w:r w:rsidRPr="00CE6440">
              <w:rPr>
                <w:lang w:eastAsia="en-AU"/>
              </w:rPr>
              <w:t>South East Water Corporation</w:t>
            </w:r>
          </w:p>
        </w:tc>
        <w:tc>
          <w:tcPr>
            <w:tcW w:w="1356" w:type="pct"/>
            <w:noWrap/>
            <w:hideMark/>
          </w:tcPr>
          <w:p w14:paraId="51484A09" w14:textId="77777777" w:rsidR="00C362F6" w:rsidRPr="00CE6440" w:rsidRDefault="00C362F6" w:rsidP="00C362F6">
            <w:pPr>
              <w:pStyle w:val="Tabletext"/>
              <w:rPr>
                <w:lang w:eastAsia="en-AU"/>
              </w:rPr>
            </w:pPr>
            <w:r>
              <w:rPr>
                <w:lang w:eastAsia="en-AU"/>
              </w:rPr>
              <w:t>Schedule 1</w:t>
            </w:r>
          </w:p>
        </w:tc>
      </w:tr>
      <w:tr w:rsidR="00C362F6" w:rsidRPr="00CE6440" w14:paraId="422097EF" w14:textId="77777777" w:rsidTr="002A5138">
        <w:trPr>
          <w:trHeight w:val="357"/>
        </w:trPr>
        <w:tc>
          <w:tcPr>
            <w:tcW w:w="3644" w:type="pct"/>
            <w:gridSpan w:val="2"/>
            <w:noWrap/>
            <w:hideMark/>
          </w:tcPr>
          <w:p w14:paraId="71550329" w14:textId="77777777" w:rsidR="00C362F6" w:rsidRPr="00CE6440" w:rsidRDefault="00C362F6" w:rsidP="00C362F6">
            <w:pPr>
              <w:pStyle w:val="Tabletext"/>
              <w:rPr>
                <w:lang w:eastAsia="en-AU"/>
              </w:rPr>
            </w:pPr>
            <w:r w:rsidRPr="00CE6440">
              <w:rPr>
                <w:lang w:eastAsia="en-AU"/>
              </w:rPr>
              <w:t>South Gippsland Region Water Corporation</w:t>
            </w:r>
          </w:p>
        </w:tc>
        <w:tc>
          <w:tcPr>
            <w:tcW w:w="1356" w:type="pct"/>
            <w:noWrap/>
            <w:hideMark/>
          </w:tcPr>
          <w:p w14:paraId="65672C6F" w14:textId="77777777" w:rsidR="00C362F6" w:rsidRPr="00CE6440" w:rsidRDefault="00C362F6" w:rsidP="00C362F6">
            <w:pPr>
              <w:pStyle w:val="Tabletext"/>
              <w:rPr>
                <w:lang w:eastAsia="en-AU"/>
              </w:rPr>
            </w:pPr>
            <w:r>
              <w:rPr>
                <w:lang w:eastAsia="en-AU"/>
              </w:rPr>
              <w:t>Schedule 1</w:t>
            </w:r>
          </w:p>
        </w:tc>
      </w:tr>
      <w:tr w:rsidR="00C362F6" w:rsidRPr="00CE6440" w14:paraId="77B33A77" w14:textId="77777777" w:rsidTr="002A5138">
        <w:trPr>
          <w:trHeight w:val="357"/>
        </w:trPr>
        <w:tc>
          <w:tcPr>
            <w:tcW w:w="3644" w:type="pct"/>
            <w:gridSpan w:val="2"/>
            <w:noWrap/>
            <w:hideMark/>
          </w:tcPr>
          <w:p w14:paraId="77717E18" w14:textId="77777777" w:rsidR="00C362F6" w:rsidRPr="00CE6440" w:rsidRDefault="00C362F6" w:rsidP="00C362F6">
            <w:pPr>
              <w:pStyle w:val="Tabletext"/>
              <w:rPr>
                <w:lang w:eastAsia="en-AU"/>
              </w:rPr>
            </w:pPr>
            <w:r w:rsidRPr="00CE6440">
              <w:rPr>
                <w:lang w:eastAsia="en-AU"/>
              </w:rPr>
              <w:t>Southern Alpine Resort Management Board</w:t>
            </w:r>
          </w:p>
        </w:tc>
        <w:tc>
          <w:tcPr>
            <w:tcW w:w="1356" w:type="pct"/>
            <w:noWrap/>
            <w:hideMark/>
          </w:tcPr>
          <w:p w14:paraId="57FF497E" w14:textId="77777777" w:rsidR="00C362F6" w:rsidRPr="00CE6440" w:rsidRDefault="00C362F6" w:rsidP="00C362F6">
            <w:pPr>
              <w:pStyle w:val="Tabletext"/>
              <w:rPr>
                <w:lang w:eastAsia="en-AU"/>
              </w:rPr>
            </w:pPr>
            <w:r>
              <w:rPr>
                <w:lang w:eastAsia="en-AU"/>
              </w:rPr>
              <w:t>Schedule 1</w:t>
            </w:r>
          </w:p>
        </w:tc>
      </w:tr>
      <w:tr w:rsidR="00C362F6" w:rsidRPr="00CE6440" w14:paraId="461D760A" w14:textId="77777777" w:rsidTr="002A5138">
        <w:trPr>
          <w:trHeight w:val="357"/>
        </w:trPr>
        <w:tc>
          <w:tcPr>
            <w:tcW w:w="3644" w:type="pct"/>
            <w:gridSpan w:val="2"/>
            <w:noWrap/>
            <w:hideMark/>
          </w:tcPr>
          <w:p w14:paraId="31D6E350" w14:textId="77777777" w:rsidR="00C362F6" w:rsidRPr="00CE6440" w:rsidRDefault="00C362F6" w:rsidP="00C362F6">
            <w:pPr>
              <w:pStyle w:val="Tabletext"/>
              <w:rPr>
                <w:lang w:eastAsia="en-AU"/>
              </w:rPr>
            </w:pPr>
            <w:r w:rsidRPr="00CE6440">
              <w:rPr>
                <w:lang w:eastAsia="en-AU"/>
              </w:rPr>
              <w:t>Trust for Nature (Victoria)</w:t>
            </w:r>
          </w:p>
        </w:tc>
        <w:tc>
          <w:tcPr>
            <w:tcW w:w="1356" w:type="pct"/>
            <w:noWrap/>
            <w:hideMark/>
          </w:tcPr>
          <w:p w14:paraId="1BDB461D" w14:textId="77777777" w:rsidR="00C362F6" w:rsidRPr="00CE6440" w:rsidRDefault="00C362F6" w:rsidP="00C362F6">
            <w:pPr>
              <w:pStyle w:val="Tabletext"/>
              <w:rPr>
                <w:lang w:eastAsia="en-AU"/>
              </w:rPr>
            </w:pPr>
            <w:r>
              <w:rPr>
                <w:lang w:eastAsia="en-AU"/>
              </w:rPr>
              <w:t>Schedule 1</w:t>
            </w:r>
          </w:p>
        </w:tc>
      </w:tr>
      <w:tr w:rsidR="00C362F6" w:rsidRPr="00CE6440" w14:paraId="41BF5AEA" w14:textId="77777777" w:rsidTr="002A5138">
        <w:trPr>
          <w:trHeight w:val="357"/>
        </w:trPr>
        <w:tc>
          <w:tcPr>
            <w:tcW w:w="3644" w:type="pct"/>
            <w:gridSpan w:val="2"/>
            <w:noWrap/>
            <w:hideMark/>
          </w:tcPr>
          <w:p w14:paraId="73463D9D" w14:textId="77777777" w:rsidR="00C362F6" w:rsidRPr="00CE6440" w:rsidRDefault="00C362F6" w:rsidP="00C362F6">
            <w:pPr>
              <w:pStyle w:val="Tabletext"/>
              <w:rPr>
                <w:lang w:eastAsia="en-AU"/>
              </w:rPr>
            </w:pPr>
            <w:r w:rsidRPr="00CE6440">
              <w:rPr>
                <w:lang w:eastAsia="en-AU"/>
              </w:rPr>
              <w:t>VicForests</w:t>
            </w:r>
          </w:p>
        </w:tc>
        <w:tc>
          <w:tcPr>
            <w:tcW w:w="1356" w:type="pct"/>
            <w:noWrap/>
            <w:hideMark/>
          </w:tcPr>
          <w:p w14:paraId="68B6A406" w14:textId="77777777" w:rsidR="00C362F6" w:rsidRPr="00CE6440" w:rsidRDefault="00C362F6" w:rsidP="00C362F6">
            <w:pPr>
              <w:pStyle w:val="Tabletext"/>
              <w:rPr>
                <w:lang w:eastAsia="en-AU"/>
              </w:rPr>
            </w:pPr>
            <w:r>
              <w:rPr>
                <w:lang w:eastAsia="en-AU"/>
              </w:rPr>
              <w:t>Schedule 1</w:t>
            </w:r>
          </w:p>
        </w:tc>
      </w:tr>
      <w:tr w:rsidR="00C362F6" w:rsidRPr="00CE6440" w14:paraId="44199A5A" w14:textId="77777777" w:rsidTr="002A5138">
        <w:trPr>
          <w:trHeight w:val="357"/>
        </w:trPr>
        <w:tc>
          <w:tcPr>
            <w:tcW w:w="3644" w:type="pct"/>
            <w:gridSpan w:val="2"/>
            <w:noWrap/>
            <w:hideMark/>
          </w:tcPr>
          <w:p w14:paraId="650F8997" w14:textId="77777777" w:rsidR="00C362F6" w:rsidRPr="00CE6440" w:rsidRDefault="00C362F6" w:rsidP="00C362F6">
            <w:pPr>
              <w:pStyle w:val="Tabletext"/>
              <w:rPr>
                <w:lang w:eastAsia="en-AU"/>
              </w:rPr>
            </w:pPr>
            <w:r w:rsidRPr="00CE6440">
              <w:rPr>
                <w:lang w:eastAsia="en-AU"/>
              </w:rPr>
              <w:t>Victorian Planning Authority</w:t>
            </w:r>
          </w:p>
        </w:tc>
        <w:tc>
          <w:tcPr>
            <w:tcW w:w="1356" w:type="pct"/>
            <w:noWrap/>
            <w:hideMark/>
          </w:tcPr>
          <w:p w14:paraId="201E43BE" w14:textId="77777777" w:rsidR="00C362F6" w:rsidRPr="00CE6440" w:rsidRDefault="00C362F6" w:rsidP="00C362F6">
            <w:pPr>
              <w:pStyle w:val="Tabletext"/>
              <w:rPr>
                <w:lang w:eastAsia="en-AU"/>
              </w:rPr>
            </w:pPr>
            <w:r>
              <w:rPr>
                <w:lang w:eastAsia="en-AU"/>
              </w:rPr>
              <w:t>Schedule 1</w:t>
            </w:r>
          </w:p>
        </w:tc>
      </w:tr>
      <w:tr w:rsidR="00C362F6" w:rsidRPr="00CE6440" w14:paraId="69D45AF1" w14:textId="77777777" w:rsidTr="002A5138">
        <w:trPr>
          <w:trHeight w:val="357"/>
        </w:trPr>
        <w:tc>
          <w:tcPr>
            <w:tcW w:w="3644" w:type="pct"/>
            <w:gridSpan w:val="2"/>
            <w:noWrap/>
            <w:hideMark/>
          </w:tcPr>
          <w:p w14:paraId="25434FBB" w14:textId="77777777" w:rsidR="00C362F6" w:rsidRPr="00CE6440" w:rsidRDefault="00C362F6" w:rsidP="00C362F6">
            <w:pPr>
              <w:pStyle w:val="Tabletext"/>
              <w:rPr>
                <w:lang w:eastAsia="en-AU"/>
              </w:rPr>
            </w:pPr>
            <w:r w:rsidRPr="00CE6440">
              <w:rPr>
                <w:lang w:eastAsia="en-AU"/>
              </w:rPr>
              <w:t>Wannon Region Water Corporation</w:t>
            </w:r>
          </w:p>
        </w:tc>
        <w:tc>
          <w:tcPr>
            <w:tcW w:w="1356" w:type="pct"/>
            <w:noWrap/>
            <w:hideMark/>
          </w:tcPr>
          <w:p w14:paraId="22567507" w14:textId="77777777" w:rsidR="00C362F6" w:rsidRPr="00CE6440" w:rsidRDefault="00C362F6" w:rsidP="00C362F6">
            <w:pPr>
              <w:pStyle w:val="Tabletext"/>
              <w:rPr>
                <w:lang w:eastAsia="en-AU"/>
              </w:rPr>
            </w:pPr>
            <w:r>
              <w:rPr>
                <w:lang w:eastAsia="en-AU"/>
              </w:rPr>
              <w:t>Schedule 1</w:t>
            </w:r>
          </w:p>
        </w:tc>
      </w:tr>
      <w:tr w:rsidR="00C362F6" w:rsidRPr="00CE6440" w14:paraId="0261CEDC" w14:textId="77777777" w:rsidTr="002A5138">
        <w:trPr>
          <w:trHeight w:val="357"/>
        </w:trPr>
        <w:tc>
          <w:tcPr>
            <w:tcW w:w="3644" w:type="pct"/>
            <w:gridSpan w:val="2"/>
            <w:noWrap/>
            <w:hideMark/>
          </w:tcPr>
          <w:p w14:paraId="12B1C1BF" w14:textId="77777777" w:rsidR="00C362F6" w:rsidRPr="00CE6440" w:rsidRDefault="00C362F6" w:rsidP="00C362F6">
            <w:pPr>
              <w:pStyle w:val="Tabletext"/>
              <w:rPr>
                <w:lang w:eastAsia="en-AU"/>
              </w:rPr>
            </w:pPr>
            <w:r w:rsidRPr="00CE6440">
              <w:rPr>
                <w:lang w:eastAsia="en-AU"/>
              </w:rPr>
              <w:t>West Gippsland Catchment Management Authority</w:t>
            </w:r>
          </w:p>
        </w:tc>
        <w:tc>
          <w:tcPr>
            <w:tcW w:w="1356" w:type="pct"/>
            <w:noWrap/>
            <w:hideMark/>
          </w:tcPr>
          <w:p w14:paraId="486268F8" w14:textId="77777777" w:rsidR="00C362F6" w:rsidRPr="00CE6440" w:rsidRDefault="00C362F6" w:rsidP="00C362F6">
            <w:pPr>
              <w:pStyle w:val="Tabletext"/>
              <w:rPr>
                <w:lang w:eastAsia="en-AU"/>
              </w:rPr>
            </w:pPr>
            <w:r>
              <w:rPr>
                <w:lang w:eastAsia="en-AU"/>
              </w:rPr>
              <w:t>Schedule 1</w:t>
            </w:r>
          </w:p>
        </w:tc>
      </w:tr>
      <w:tr w:rsidR="00C362F6" w:rsidRPr="00CE6440" w14:paraId="14063E42" w14:textId="77777777" w:rsidTr="002A5138">
        <w:trPr>
          <w:trHeight w:val="357"/>
        </w:trPr>
        <w:tc>
          <w:tcPr>
            <w:tcW w:w="3644" w:type="pct"/>
            <w:gridSpan w:val="2"/>
            <w:noWrap/>
            <w:hideMark/>
          </w:tcPr>
          <w:p w14:paraId="7D497C73" w14:textId="77777777" w:rsidR="00C362F6" w:rsidRPr="00CE6440" w:rsidRDefault="00C362F6" w:rsidP="00C362F6">
            <w:pPr>
              <w:pStyle w:val="Tabletext"/>
              <w:rPr>
                <w:lang w:eastAsia="en-AU"/>
              </w:rPr>
            </w:pPr>
            <w:r w:rsidRPr="00CE6440">
              <w:rPr>
                <w:lang w:eastAsia="en-AU"/>
              </w:rPr>
              <w:t>Western Region Water Corporation</w:t>
            </w:r>
          </w:p>
        </w:tc>
        <w:tc>
          <w:tcPr>
            <w:tcW w:w="1356" w:type="pct"/>
            <w:noWrap/>
            <w:hideMark/>
          </w:tcPr>
          <w:p w14:paraId="07384045" w14:textId="77777777" w:rsidR="00C362F6" w:rsidRPr="00CE6440" w:rsidRDefault="00C362F6" w:rsidP="00C362F6">
            <w:pPr>
              <w:pStyle w:val="Tabletext"/>
              <w:rPr>
                <w:lang w:eastAsia="en-AU"/>
              </w:rPr>
            </w:pPr>
            <w:r>
              <w:rPr>
                <w:lang w:eastAsia="en-AU"/>
              </w:rPr>
              <w:t>Schedule 1</w:t>
            </w:r>
          </w:p>
        </w:tc>
      </w:tr>
      <w:tr w:rsidR="00C362F6" w:rsidRPr="00CE6440" w14:paraId="7C36E70F" w14:textId="77777777" w:rsidTr="002A5138">
        <w:trPr>
          <w:trHeight w:val="357"/>
        </w:trPr>
        <w:tc>
          <w:tcPr>
            <w:tcW w:w="3644" w:type="pct"/>
            <w:gridSpan w:val="2"/>
            <w:noWrap/>
            <w:hideMark/>
          </w:tcPr>
          <w:p w14:paraId="4E8F1D60" w14:textId="77777777" w:rsidR="00C362F6" w:rsidRPr="00CE6440" w:rsidRDefault="00C362F6" w:rsidP="00C362F6">
            <w:pPr>
              <w:pStyle w:val="Tabletext"/>
              <w:rPr>
                <w:lang w:eastAsia="en-AU"/>
              </w:rPr>
            </w:pPr>
            <w:r w:rsidRPr="00CE6440">
              <w:rPr>
                <w:lang w:eastAsia="en-AU"/>
              </w:rPr>
              <w:t>Westernport Region Water Corporation</w:t>
            </w:r>
          </w:p>
        </w:tc>
        <w:tc>
          <w:tcPr>
            <w:tcW w:w="1356" w:type="pct"/>
            <w:noWrap/>
            <w:hideMark/>
          </w:tcPr>
          <w:p w14:paraId="6366DCF1" w14:textId="77777777" w:rsidR="00C362F6" w:rsidRPr="00CE6440" w:rsidRDefault="00C362F6" w:rsidP="00C362F6">
            <w:pPr>
              <w:pStyle w:val="Tabletext"/>
              <w:rPr>
                <w:lang w:eastAsia="en-AU"/>
              </w:rPr>
            </w:pPr>
            <w:r>
              <w:rPr>
                <w:lang w:eastAsia="en-AU"/>
              </w:rPr>
              <w:t>Schedule 1</w:t>
            </w:r>
          </w:p>
        </w:tc>
      </w:tr>
      <w:tr w:rsidR="00C362F6" w:rsidRPr="00CE6440" w14:paraId="61F0065C" w14:textId="77777777" w:rsidTr="002A5138">
        <w:trPr>
          <w:trHeight w:val="357"/>
        </w:trPr>
        <w:tc>
          <w:tcPr>
            <w:tcW w:w="3644" w:type="pct"/>
            <w:gridSpan w:val="2"/>
            <w:noWrap/>
            <w:hideMark/>
          </w:tcPr>
          <w:p w14:paraId="614B1EA9" w14:textId="77777777" w:rsidR="00C362F6" w:rsidRPr="00CE6440" w:rsidRDefault="00C362F6" w:rsidP="00C362F6">
            <w:pPr>
              <w:pStyle w:val="Tabletext"/>
              <w:rPr>
                <w:lang w:eastAsia="en-AU"/>
              </w:rPr>
            </w:pPr>
            <w:r w:rsidRPr="00CE6440">
              <w:rPr>
                <w:lang w:eastAsia="en-AU"/>
              </w:rPr>
              <w:t>Wimmera Catchment Management Authority</w:t>
            </w:r>
          </w:p>
        </w:tc>
        <w:tc>
          <w:tcPr>
            <w:tcW w:w="1356" w:type="pct"/>
            <w:noWrap/>
            <w:hideMark/>
          </w:tcPr>
          <w:p w14:paraId="19E42F1C" w14:textId="77777777" w:rsidR="00C362F6" w:rsidRPr="00CE6440" w:rsidRDefault="00C362F6" w:rsidP="00C362F6">
            <w:pPr>
              <w:pStyle w:val="Tabletext"/>
              <w:rPr>
                <w:lang w:eastAsia="en-AU"/>
              </w:rPr>
            </w:pPr>
            <w:r>
              <w:rPr>
                <w:lang w:eastAsia="en-AU"/>
              </w:rPr>
              <w:t>Schedule 1</w:t>
            </w:r>
          </w:p>
        </w:tc>
      </w:tr>
      <w:tr w:rsidR="00C362F6" w:rsidRPr="00CE6440" w14:paraId="4E7E1BF3" w14:textId="77777777" w:rsidTr="002A5138">
        <w:trPr>
          <w:trHeight w:val="357"/>
        </w:trPr>
        <w:tc>
          <w:tcPr>
            <w:tcW w:w="3644" w:type="pct"/>
            <w:gridSpan w:val="2"/>
            <w:noWrap/>
            <w:hideMark/>
          </w:tcPr>
          <w:p w14:paraId="5030D24F" w14:textId="77777777" w:rsidR="00C362F6" w:rsidRPr="00CE6440" w:rsidRDefault="00C362F6" w:rsidP="00C362F6">
            <w:pPr>
              <w:pStyle w:val="Tabletext"/>
              <w:rPr>
                <w:lang w:eastAsia="en-AU"/>
              </w:rPr>
            </w:pPr>
            <w:r w:rsidRPr="00CE6440">
              <w:rPr>
                <w:lang w:eastAsia="en-AU"/>
              </w:rPr>
              <w:t>Winton Wetlands Committee of Management</w:t>
            </w:r>
          </w:p>
        </w:tc>
        <w:tc>
          <w:tcPr>
            <w:tcW w:w="1356" w:type="pct"/>
            <w:noWrap/>
            <w:hideMark/>
          </w:tcPr>
          <w:p w14:paraId="7C010733" w14:textId="77777777" w:rsidR="00C362F6" w:rsidRPr="00CE6440" w:rsidRDefault="00C362F6" w:rsidP="00C362F6">
            <w:pPr>
              <w:pStyle w:val="Tabletext"/>
              <w:rPr>
                <w:lang w:eastAsia="en-AU"/>
              </w:rPr>
            </w:pPr>
            <w:r>
              <w:rPr>
                <w:lang w:eastAsia="en-AU"/>
              </w:rPr>
              <w:t>Schedule 1</w:t>
            </w:r>
            <w:r w:rsidRPr="00CE6440">
              <w:rPr>
                <w:lang w:eastAsia="en-AU"/>
              </w:rPr>
              <w:t xml:space="preserve"> </w:t>
            </w:r>
          </w:p>
        </w:tc>
      </w:tr>
      <w:tr w:rsidR="00C362F6" w:rsidRPr="00CE6440" w14:paraId="0814BBA4" w14:textId="77777777" w:rsidTr="002A5138">
        <w:trPr>
          <w:trHeight w:val="357"/>
        </w:trPr>
        <w:tc>
          <w:tcPr>
            <w:tcW w:w="3644" w:type="pct"/>
            <w:gridSpan w:val="2"/>
            <w:noWrap/>
            <w:hideMark/>
          </w:tcPr>
          <w:p w14:paraId="04DBBA28" w14:textId="77777777" w:rsidR="00C362F6" w:rsidRPr="00CE6440" w:rsidRDefault="00C362F6" w:rsidP="00C362F6">
            <w:pPr>
              <w:pStyle w:val="Tabletext"/>
              <w:rPr>
                <w:lang w:eastAsia="en-AU"/>
              </w:rPr>
            </w:pPr>
            <w:r w:rsidRPr="00CE6440">
              <w:rPr>
                <w:lang w:eastAsia="en-AU"/>
              </w:rPr>
              <w:t>Yarra Valley Water Corporation</w:t>
            </w:r>
          </w:p>
        </w:tc>
        <w:tc>
          <w:tcPr>
            <w:tcW w:w="1356" w:type="pct"/>
            <w:noWrap/>
            <w:hideMark/>
          </w:tcPr>
          <w:p w14:paraId="7C815131" w14:textId="77777777" w:rsidR="00C362F6" w:rsidRPr="00CE6440" w:rsidRDefault="00C362F6" w:rsidP="00C362F6">
            <w:pPr>
              <w:pStyle w:val="Tabletext"/>
              <w:rPr>
                <w:lang w:eastAsia="en-AU"/>
              </w:rPr>
            </w:pPr>
            <w:r>
              <w:rPr>
                <w:lang w:eastAsia="en-AU"/>
              </w:rPr>
              <w:t>Schedule 1</w:t>
            </w:r>
            <w:r w:rsidRPr="00CE6440">
              <w:rPr>
                <w:lang w:eastAsia="en-AU"/>
              </w:rPr>
              <w:t xml:space="preserve"> </w:t>
            </w:r>
          </w:p>
        </w:tc>
      </w:tr>
      <w:tr w:rsidR="00C362F6" w:rsidRPr="00CE6440" w14:paraId="649A870E" w14:textId="77777777" w:rsidTr="002A5138">
        <w:trPr>
          <w:trHeight w:val="357"/>
        </w:trPr>
        <w:tc>
          <w:tcPr>
            <w:tcW w:w="3644" w:type="pct"/>
            <w:gridSpan w:val="2"/>
            <w:noWrap/>
            <w:hideMark/>
          </w:tcPr>
          <w:p w14:paraId="1E6F395A" w14:textId="77777777" w:rsidR="00C362F6" w:rsidRPr="00CE6440" w:rsidRDefault="00C362F6" w:rsidP="00C362F6">
            <w:pPr>
              <w:pStyle w:val="Tabletext"/>
              <w:rPr>
                <w:lang w:eastAsia="en-AU"/>
              </w:rPr>
            </w:pPr>
            <w:r w:rsidRPr="00CE6440">
              <w:rPr>
                <w:lang w:eastAsia="en-AU"/>
              </w:rPr>
              <w:t>Sustainability Victoria</w:t>
            </w:r>
          </w:p>
        </w:tc>
        <w:tc>
          <w:tcPr>
            <w:tcW w:w="1356" w:type="pct"/>
            <w:noWrap/>
            <w:hideMark/>
          </w:tcPr>
          <w:p w14:paraId="2BF80312" w14:textId="77777777" w:rsidR="00C362F6" w:rsidRPr="00CE6440" w:rsidRDefault="00C362F6" w:rsidP="00C362F6">
            <w:pPr>
              <w:pStyle w:val="Tabletext"/>
              <w:rPr>
                <w:lang w:eastAsia="en-AU"/>
              </w:rPr>
            </w:pPr>
            <w:r>
              <w:rPr>
                <w:lang w:eastAsia="en-AU"/>
              </w:rPr>
              <w:t>Schedule 2</w:t>
            </w:r>
          </w:p>
        </w:tc>
      </w:tr>
    </w:tbl>
    <w:p w14:paraId="173C02CC" w14:textId="77777777" w:rsidR="00EC7E4B" w:rsidRDefault="00EC7E4B" w:rsidP="00EC7E4B">
      <w:pPr>
        <w:pStyle w:val="VIRTHeading3"/>
      </w:pPr>
      <w:r>
        <w:t>Notes:</w:t>
      </w:r>
    </w:p>
    <w:p w14:paraId="7444165C" w14:textId="77777777" w:rsidR="00EC7E4B" w:rsidRDefault="00EC7E4B" w:rsidP="00EC7E4B">
      <w:pPr>
        <w:pStyle w:val="Paragraph"/>
        <w:numPr>
          <w:ilvl w:val="0"/>
          <w:numId w:val="28"/>
        </w:numPr>
      </w:pPr>
      <w:r>
        <w:t xml:space="preserve">Prescribed public entities are listed in Schedules 1 and 2 of the </w:t>
      </w:r>
      <w:r w:rsidRPr="00CE6440">
        <w:rPr>
          <w:i/>
          <w:iCs/>
        </w:rPr>
        <w:t>Victorian Independent Remuneration Tribunal and Improving Parliamentary Standards (Prescribed Public Entities) Regulations 2019</w:t>
      </w:r>
      <w:r>
        <w:rPr>
          <w:i/>
          <w:iCs/>
        </w:rPr>
        <w:t xml:space="preserve"> </w:t>
      </w:r>
      <w:r>
        <w:t xml:space="preserve">(Vic) (VIRTIPS Regulations). As explained in regulation 5 of the VIRTIPS Regulations: </w:t>
      </w:r>
    </w:p>
    <w:p w14:paraId="731AC7D9" w14:textId="77777777" w:rsidR="00EC7E4B" w:rsidRDefault="00EC7E4B" w:rsidP="00EC7E4B">
      <w:pPr>
        <w:pStyle w:val="VIRTBulletpoints"/>
        <w:ind w:left="1080"/>
      </w:pPr>
      <w:r>
        <w:t xml:space="preserve">Schedule 1 includes entities that are prescribed because executives employed in these entities are not employed under Part 3 of the </w:t>
      </w:r>
      <w:r w:rsidRPr="00AF4CAD">
        <w:rPr>
          <w:i/>
          <w:iCs/>
        </w:rPr>
        <w:t>Public Administration Act 2004</w:t>
      </w:r>
      <w:r>
        <w:t xml:space="preserve"> (Vic) (PAA)</w:t>
      </w:r>
    </w:p>
    <w:p w14:paraId="6571B68F" w14:textId="77777777" w:rsidR="00EC7E4B" w:rsidRDefault="00EC7E4B" w:rsidP="00EC7E4B">
      <w:pPr>
        <w:pStyle w:val="VIRTBulletpoints"/>
        <w:ind w:left="1080"/>
      </w:pPr>
      <w:r>
        <w:t xml:space="preserve">Schedule 2 includes entities that are prescribed because </w:t>
      </w:r>
      <w:r w:rsidRPr="00AF4CAD">
        <w:rPr>
          <w:b/>
          <w:bCs/>
        </w:rPr>
        <w:t>some</w:t>
      </w:r>
      <w:r>
        <w:t xml:space="preserve"> executives employed in these are not employed under Part 3 of the </w:t>
      </w:r>
      <w:r w:rsidRPr="00AF4CAD">
        <w:t>PAA</w:t>
      </w:r>
      <w:r>
        <w:t>.</w:t>
      </w:r>
    </w:p>
    <w:p w14:paraId="567566FC" w14:textId="5EA47707" w:rsidR="00EC7E4B" w:rsidRDefault="00EC7E4B" w:rsidP="00EC7E4B">
      <w:pPr>
        <w:pStyle w:val="Paragraph"/>
        <w:numPr>
          <w:ilvl w:val="0"/>
          <w:numId w:val="28"/>
        </w:numPr>
      </w:pPr>
      <w:r>
        <w:t xml:space="preserve">Schedule 1 of the VIRTIPS Regulations includes the Metropolitan Fire and Emergency Services Board. Under the </w:t>
      </w:r>
      <w:r w:rsidRPr="00AF4CAD">
        <w:rPr>
          <w:i/>
          <w:iCs/>
        </w:rPr>
        <w:t>Firefighters' Presumptive Rights Compensation and Fire Services Legislation Amendment (Reform) Act 2019</w:t>
      </w:r>
      <w:r>
        <w:rPr>
          <w:i/>
          <w:iCs/>
        </w:rPr>
        <w:t xml:space="preserve"> </w:t>
      </w:r>
      <w:r w:rsidRPr="008B14FD">
        <w:t>(Vic)</w:t>
      </w:r>
      <w:r>
        <w:t>, the Metropolitan Fire and Emergency Services Board was abolished and Fire Rescue Victoria was established to take on its functions. Pursuant to</w:t>
      </w:r>
      <w:r w:rsidR="00820AB1">
        <w:t xml:space="preserve"> Part 6 of</w:t>
      </w:r>
      <w:r>
        <w:t xml:space="preserve"> that Act, the reference to the Metropolitan Fire and Emergency </w:t>
      </w:r>
      <w:r>
        <w:lastRenderedPageBreak/>
        <w:t>Services Board in the VIRTIPS Regulations is taken to be a reference to Fire Rescue Victoria.</w:t>
      </w:r>
    </w:p>
    <w:p w14:paraId="66772820" w14:textId="181BF24A" w:rsidR="004C1650" w:rsidRDefault="006F666F" w:rsidP="00EC7E4B">
      <w:pPr>
        <w:pStyle w:val="Paragraph"/>
        <w:numPr>
          <w:ilvl w:val="0"/>
          <w:numId w:val="28"/>
        </w:numPr>
      </w:pPr>
      <w:r>
        <w:t xml:space="preserve">The </w:t>
      </w:r>
      <w:r w:rsidRPr="003C0334">
        <w:rPr>
          <w:lang w:eastAsia="en-AU"/>
        </w:rPr>
        <w:t>Emergency Services Superannuation Board</w:t>
      </w:r>
      <w:r>
        <w:rPr>
          <w:lang w:eastAsia="en-AU"/>
        </w:rPr>
        <w:t xml:space="preserve"> was not included in the </w:t>
      </w:r>
      <w:r>
        <w:t xml:space="preserve">Victorian Public Sector Commission’s (VPSC) </w:t>
      </w:r>
      <w:r w:rsidRPr="00B726F4">
        <w:rPr>
          <w:i/>
          <w:iCs/>
        </w:rPr>
        <w:t>Executive Workforce Reform – Industry Segment Reviews: Final Report</w:t>
      </w:r>
      <w:r w:rsidRPr="002E5E84">
        <w:t>.</w:t>
      </w:r>
      <w:r w:rsidR="002E5E84" w:rsidRPr="002E5E84">
        <w:t xml:space="preserve"> </w:t>
      </w:r>
      <w:r w:rsidR="002E5E84">
        <w:t>For the purposes of its analysis, the Tribunal has included it in the finance and insurance industry segment.</w:t>
      </w:r>
    </w:p>
    <w:p w14:paraId="011BA0C8" w14:textId="003E5875" w:rsidR="009A65AE" w:rsidRDefault="00131332" w:rsidP="00EC7E4B">
      <w:pPr>
        <w:pStyle w:val="Paragraph"/>
        <w:numPr>
          <w:ilvl w:val="0"/>
          <w:numId w:val="28"/>
        </w:numPr>
      </w:pPr>
      <w:r>
        <w:t xml:space="preserve">For the purposes of its analysis, the Tribunal included several </w:t>
      </w:r>
      <w:r w:rsidR="002B30BF">
        <w:t>presc</w:t>
      </w:r>
      <w:r w:rsidR="004C5030">
        <w:t xml:space="preserve">ribed public </w:t>
      </w:r>
      <w:r>
        <w:t>entities</w:t>
      </w:r>
      <w:r w:rsidR="00512190">
        <w:t xml:space="preserve"> in scope of this Determination</w:t>
      </w:r>
      <w:r>
        <w:t xml:space="preserve"> in the regulators and other agencies industry segment</w:t>
      </w:r>
      <w:r w:rsidR="00286A21">
        <w:t xml:space="preserve"> that </w:t>
      </w:r>
      <w:r w:rsidR="00C70C94">
        <w:t>were</w:t>
      </w:r>
      <w:r w:rsidR="002B30BF">
        <w:t xml:space="preserve"> not </w:t>
      </w:r>
      <w:r w:rsidR="00E97E16">
        <w:t>conside</w:t>
      </w:r>
      <w:r w:rsidR="00512190">
        <w:t>red</w:t>
      </w:r>
      <w:r w:rsidR="00EC1C4A">
        <w:t xml:space="preserve"> in the </w:t>
      </w:r>
      <w:r w:rsidR="00E15D6D">
        <w:t>VPSC</w:t>
      </w:r>
      <w:r w:rsidR="006F666F">
        <w:t>’s</w:t>
      </w:r>
      <w:r w:rsidR="00EC1C4A">
        <w:t xml:space="preserve"> </w:t>
      </w:r>
      <w:r w:rsidR="00EC1C4A" w:rsidRPr="00B726F4">
        <w:rPr>
          <w:i/>
          <w:iCs/>
        </w:rPr>
        <w:t>Executive Workforce Reform – Industry Segment Reviews: Final Report</w:t>
      </w:r>
      <w:r w:rsidR="004C5030">
        <w:rPr>
          <w:i/>
          <w:iCs/>
        </w:rPr>
        <w:t>.</w:t>
      </w:r>
      <w:r w:rsidR="004C5030">
        <w:t xml:space="preserve"> </w:t>
      </w:r>
    </w:p>
    <w:p w14:paraId="70FCC5FC" w14:textId="007E1C98" w:rsidR="00EC7E4B" w:rsidRPr="008024C7" w:rsidRDefault="00EC7E4B" w:rsidP="00EC7E4B">
      <w:pPr>
        <w:pStyle w:val="Paragraph"/>
        <w:numPr>
          <w:ilvl w:val="0"/>
          <w:numId w:val="28"/>
        </w:numPr>
      </w:pPr>
      <w:r>
        <w:t xml:space="preserve">The Melbourne and Olympic Parks Trust is generally considered a sport and recreation agency. It was included in the transport, construction and infrastructure industry segment in the VPSC’s </w:t>
      </w:r>
      <w:r w:rsidRPr="00B726F4">
        <w:rPr>
          <w:i/>
          <w:iCs/>
        </w:rPr>
        <w:t>Executive Workforce Reform – Industry Segment Reviews: Final Report</w:t>
      </w:r>
      <w:r>
        <w:t xml:space="preserve"> because it was undertaking a major upgrade to facilities including Rod Laver Arena.</w:t>
      </w:r>
    </w:p>
    <w:p w14:paraId="16C0AAD4" w14:textId="77777777" w:rsidR="007E2C00" w:rsidRDefault="007E2C00" w:rsidP="005B3772">
      <w:pPr>
        <w:spacing w:before="180"/>
        <w:rPr>
          <w:rFonts w:ascii="Calibri Light" w:hAnsi="Calibri Light" w:cs="Calibri Light"/>
          <w:color w:val="4D4D4D" w:themeColor="accent6"/>
          <w:sz w:val="26"/>
          <w:szCs w:val="26"/>
        </w:rPr>
      </w:pPr>
    </w:p>
    <w:p w14:paraId="6B90DDE6" w14:textId="4D46232F" w:rsidR="005B3772" w:rsidRPr="005B3772" w:rsidRDefault="005B3772" w:rsidP="005B3772">
      <w:pPr>
        <w:spacing w:before="180"/>
        <w:rPr>
          <w:rFonts w:ascii="Calibri Light" w:hAnsi="Calibri Light" w:cs="Calibri Light"/>
          <w:color w:val="4D4D4D" w:themeColor="accent6"/>
          <w:sz w:val="26"/>
          <w:szCs w:val="26"/>
        </w:rPr>
        <w:sectPr w:rsidR="005B3772" w:rsidRPr="005B3772" w:rsidSect="00024EA8">
          <w:type w:val="oddPage"/>
          <w:pgSz w:w="11900" w:h="16840"/>
          <w:pgMar w:top="1701" w:right="1701" w:bottom="1559" w:left="1701" w:header="709" w:footer="709" w:gutter="0"/>
          <w:cols w:space="708"/>
          <w:titlePg/>
          <w:docGrid w:linePitch="272"/>
        </w:sectPr>
      </w:pPr>
    </w:p>
    <w:p w14:paraId="7C8676F5" w14:textId="0F07BA02" w:rsidR="00BC0773" w:rsidRDefault="00BC0773" w:rsidP="00BC0773">
      <w:pPr>
        <w:pStyle w:val="Chapterheading"/>
        <w:sectPr w:rsidR="00BC0773" w:rsidSect="00BC0773">
          <w:headerReference w:type="even" r:id="rId78"/>
          <w:headerReference w:type="default" r:id="rId79"/>
          <w:footerReference w:type="even" r:id="rId80"/>
          <w:footerReference w:type="default" r:id="rId81"/>
          <w:type w:val="oddPage"/>
          <w:pgSz w:w="11906" w:h="16838"/>
          <w:pgMar w:top="1701" w:right="1701" w:bottom="1559" w:left="1701" w:header="708" w:footer="708" w:gutter="0"/>
          <w:cols w:space="708"/>
          <w:titlePg/>
          <w:docGrid w:linePitch="360"/>
        </w:sectPr>
      </w:pPr>
      <w:bookmarkStart w:id="224" w:name="_Toc59090161"/>
      <w:r>
        <w:lastRenderedPageBreak/>
        <w:t>Appendix</w:t>
      </w:r>
      <w:r w:rsidR="008F1E82">
        <w:t xml:space="preserve"> </w:t>
      </w:r>
      <w:r>
        <w:t>B</w:t>
      </w:r>
      <w:r w:rsidR="00377D8E">
        <w:t xml:space="preserve"> </w:t>
      </w:r>
      <w:r>
        <w:t>–</w:t>
      </w:r>
      <w:r w:rsidR="00377D8E">
        <w:t xml:space="preserve"> </w:t>
      </w:r>
      <w:r>
        <w:t>consultation summary</w:t>
      </w:r>
      <w:r>
        <w:rPr>
          <w:noProof/>
        </w:rPr>
        <w:drawing>
          <wp:inline distT="0" distB="0" distL="0" distR="0" wp14:anchorId="35CDABB2" wp14:editId="1DB9020A">
            <wp:extent cx="2212975" cy="2559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pic:nvPicPr>
                  <pic:blipFill>
                    <a:blip r:embed="rId41">
                      <a:extLst>
                        <a:ext uri="{28A0092B-C50C-407E-A947-70E740481C1C}">
                          <a14:useLocalDpi xmlns:a14="http://schemas.microsoft.com/office/drawing/2010/main" val="0"/>
                        </a:ext>
                      </a:extLst>
                    </a:blip>
                    <a:stretch>
                      <a:fillRect/>
                    </a:stretch>
                  </pic:blipFill>
                  <pic:spPr>
                    <a:xfrm>
                      <a:off x="0" y="0"/>
                      <a:ext cx="2212975" cy="255905"/>
                    </a:xfrm>
                    <a:prstGeom prst="rect">
                      <a:avLst/>
                    </a:prstGeom>
                  </pic:spPr>
                </pic:pic>
              </a:graphicData>
            </a:graphic>
          </wp:inline>
        </w:drawing>
      </w:r>
      <w:bookmarkEnd w:id="224"/>
    </w:p>
    <w:p w14:paraId="4D8E8073" w14:textId="6A23095F" w:rsidR="00BC0773" w:rsidRDefault="00BC0773" w:rsidP="00023B9D">
      <w:pPr>
        <w:pStyle w:val="Parabeforeabulletlist"/>
      </w:pPr>
      <w:r>
        <w:t>In accordance with section 24(1) of the VIRTIPS Act, in January 2020 the Tribunal:</w:t>
      </w:r>
    </w:p>
    <w:p w14:paraId="6EE2A7E5" w14:textId="17822BBD" w:rsidR="00BC0773" w:rsidRDefault="00BC0773" w:rsidP="00735993">
      <w:pPr>
        <w:pStyle w:val="VIRTBulletpoints"/>
      </w:pPr>
      <w:r>
        <w:t>published notice of its intention to make a Determination on its website (</w:t>
      </w:r>
      <w:hyperlink r:id="rId82" w:history="1">
        <w:r w:rsidRPr="00417E48">
          <w:rPr>
            <w:u w:val="single"/>
          </w:rPr>
          <w:t>www.remunerationtribunal.vic.gov.au</w:t>
        </w:r>
      </w:hyperlink>
      <w:r>
        <w:t>), including details about the proposed Determination</w:t>
      </w:r>
      <w:r w:rsidR="00C87809">
        <w:t xml:space="preserve"> (Notice of Intention)</w:t>
      </w:r>
    </w:p>
    <w:p w14:paraId="08500085" w14:textId="77777777" w:rsidR="00BC0773" w:rsidRDefault="00BC0773" w:rsidP="00735993">
      <w:pPr>
        <w:pStyle w:val="VIRTBulletpoints"/>
      </w:pPr>
      <w:r>
        <w:t>gave any affected person or a class of affected persons a reasonable opportunity to make a submission in relation to the proposed Determination.</w:t>
      </w:r>
    </w:p>
    <w:p w14:paraId="00309968" w14:textId="77777777" w:rsidR="00BC0773" w:rsidRDefault="00BC0773" w:rsidP="00023B9D">
      <w:pPr>
        <w:pStyle w:val="Parabeforeabulletlist"/>
      </w:pPr>
      <w:r>
        <w:t xml:space="preserve">The Tribunal: </w:t>
      </w:r>
    </w:p>
    <w:p w14:paraId="6379C8E7" w14:textId="77777777" w:rsidR="00BC0773" w:rsidRDefault="00BC0773" w:rsidP="00735993">
      <w:pPr>
        <w:pStyle w:val="VIRTBulletpoints"/>
      </w:pPr>
      <w:r>
        <w:t xml:space="preserve">invited submissions from any person through its Notice of Intention </w:t>
      </w:r>
    </w:p>
    <w:p w14:paraId="521D2082" w14:textId="77777777" w:rsidR="00BC0773" w:rsidRDefault="00BC0773" w:rsidP="00735993">
      <w:pPr>
        <w:pStyle w:val="VIRTBulletpoints"/>
      </w:pPr>
      <w:r>
        <w:t>invited Chief Executive Officers (CEOs) and subordinate executives employed in prescribed public entities to make an anonymous submission via an online questionnaire (executive questionnaire)</w:t>
      </w:r>
    </w:p>
    <w:p w14:paraId="4274F43E" w14:textId="4659DF57" w:rsidR="00BC0773" w:rsidRDefault="00BC0773" w:rsidP="00735993">
      <w:pPr>
        <w:pStyle w:val="VIRTBulletpoints"/>
      </w:pPr>
      <w:r>
        <w:t>held a series of round table discussions with nominated representatives of public entities (</w:t>
      </w:r>
      <w:r w:rsidR="00C87809">
        <w:t>B</w:t>
      </w:r>
      <w:r>
        <w:t xml:space="preserve">oard </w:t>
      </w:r>
      <w:r w:rsidR="00C87809">
        <w:t>C</w:t>
      </w:r>
      <w:r>
        <w:t>hairs and CEOs).</w:t>
      </w:r>
    </w:p>
    <w:p w14:paraId="1BCAC046" w14:textId="00D9FA14" w:rsidR="00BC0773" w:rsidRDefault="00BC0773" w:rsidP="00023B9D">
      <w:pPr>
        <w:pStyle w:val="Parabeforeabulletlist"/>
      </w:pPr>
      <w:r>
        <w:t>In total, the Tribunal:</w:t>
      </w:r>
    </w:p>
    <w:p w14:paraId="4C3EF76C" w14:textId="455B9334" w:rsidR="00BC0773" w:rsidRDefault="00BC0773" w:rsidP="00735993">
      <w:pPr>
        <w:pStyle w:val="VIRTBulletpoints"/>
      </w:pPr>
      <w:r>
        <w:t xml:space="preserve">received </w:t>
      </w:r>
      <w:r w:rsidRPr="00C67AAB">
        <w:t>31</w:t>
      </w:r>
      <w:r w:rsidRPr="00063FA2">
        <w:t xml:space="preserve"> written submissions</w:t>
      </w:r>
      <w:r>
        <w:t xml:space="preserve"> from Board Chairs, Managing Directors and CEOs</w:t>
      </w:r>
      <w:r w:rsidRPr="00063FA2">
        <w:t xml:space="preserve"> </w:t>
      </w:r>
      <w:r>
        <w:t>in response to the Notice of Intention</w:t>
      </w:r>
    </w:p>
    <w:p w14:paraId="26A6DAB4" w14:textId="77777777" w:rsidR="00BC0773" w:rsidRDefault="00BC0773" w:rsidP="00735993">
      <w:pPr>
        <w:pStyle w:val="VIRTBulletpoints"/>
      </w:pPr>
      <w:r>
        <w:t>heard three oral submissions from public entities</w:t>
      </w:r>
    </w:p>
    <w:p w14:paraId="6A20F784" w14:textId="28AE5D33" w:rsidR="00BC0773" w:rsidRDefault="00BC0773" w:rsidP="00735993">
      <w:pPr>
        <w:pStyle w:val="VIRTBulletpoints"/>
      </w:pPr>
      <w:r>
        <w:t>received 169 responses to the anonymous questionnaire, including 6</w:t>
      </w:r>
      <w:r w:rsidR="00B75A76">
        <w:t>5</w:t>
      </w:r>
      <w:r>
        <w:t xml:space="preserve"> responses from CEOs</w:t>
      </w:r>
    </w:p>
    <w:p w14:paraId="0DC471C7" w14:textId="3265B289" w:rsidR="00BC0773" w:rsidRDefault="00BC0773" w:rsidP="00735993">
      <w:pPr>
        <w:pStyle w:val="VIRTBulletpoints"/>
      </w:pPr>
      <w:r>
        <w:t xml:space="preserve">held </w:t>
      </w:r>
      <w:r w:rsidR="00F36013">
        <w:t>six</w:t>
      </w:r>
      <w:r>
        <w:t xml:space="preserve"> round tables with </w:t>
      </w:r>
      <w:r w:rsidRPr="00C67AAB">
        <w:t>48</w:t>
      </w:r>
      <w:r>
        <w:t xml:space="preserve"> participants. </w:t>
      </w:r>
    </w:p>
    <w:p w14:paraId="444D8535" w14:textId="553DF339" w:rsidR="00BC0773" w:rsidRDefault="00BC0773" w:rsidP="00BC0773">
      <w:pPr>
        <w:pStyle w:val="Paragraph"/>
      </w:pPr>
      <w:r>
        <w:t>This appendix contains a list of the questions asked in the executive questionnaire and summarises the responses received. Where questionnaire results are presented as percentages, these may not total to 100 per cent due to rounding.</w:t>
      </w:r>
      <w:r w:rsidR="00256346">
        <w:t xml:space="preserve"> </w:t>
      </w:r>
      <w:r>
        <w:t>Other written submissions (except those where the submitter has requested, and the Tribunal has agreed to</w:t>
      </w:r>
      <w:r w:rsidR="00DC3109">
        <w:t>,</w:t>
      </w:r>
      <w:r>
        <w:t xml:space="preserve"> confidentiality) are available on the Tribunal’s website. </w:t>
      </w:r>
    </w:p>
    <w:p w14:paraId="6CFC18A5" w14:textId="77777777" w:rsidR="00BC0773" w:rsidRDefault="00BC0773" w:rsidP="00BC0773">
      <w:pPr>
        <w:pStyle w:val="Paragraph"/>
      </w:pPr>
      <w:r>
        <w:lastRenderedPageBreak/>
        <w:t xml:space="preserve">Submissions cited in this appendix and published on the Tribunal’s website have not been corrected for publication and do not necessarily represent the views of the Tribunal. </w:t>
      </w:r>
    </w:p>
    <w:p w14:paraId="1E4A5C58" w14:textId="3FBF68BE" w:rsidR="00BC0773" w:rsidRDefault="00BC0773" w:rsidP="00071E95">
      <w:pPr>
        <w:pStyle w:val="VIRTHeading2"/>
      </w:pPr>
      <w:bookmarkStart w:id="225" w:name="_Toc59090162"/>
      <w:r>
        <w:t>B.1</w:t>
      </w:r>
      <w:r w:rsidR="002363F5">
        <w:tab/>
      </w:r>
      <w:r>
        <w:t>Chief Executive Officer questionnaire</w:t>
      </w:r>
      <w:bookmarkEnd w:id="225"/>
    </w:p>
    <w:p w14:paraId="25C54CC0" w14:textId="7E0B2EE5" w:rsidR="00BC0773" w:rsidRDefault="00BC0773" w:rsidP="00BC0773">
      <w:pPr>
        <w:pStyle w:val="Paragraph"/>
      </w:pPr>
      <w:r>
        <w:t>Each public entity covered by the Determination is headed by a CEO or equivalent (e.g. Managing Director).</w:t>
      </w:r>
    </w:p>
    <w:p w14:paraId="1D1E1EBE" w14:textId="0E12F531" w:rsidR="00BC0773" w:rsidRDefault="00BC0773" w:rsidP="00BC0773">
      <w:pPr>
        <w:pStyle w:val="Paragraph"/>
      </w:pPr>
      <w:r>
        <w:t>The CEO questionnaire sought to understand the roles and responsibilities of CEOs and their motivations, gather views on executive remuneration and identify how current arrangements could be improved.</w:t>
      </w:r>
    </w:p>
    <w:p w14:paraId="278E3352" w14:textId="0854FECB" w:rsidR="00BC0773" w:rsidRDefault="00BC0773" w:rsidP="00BC0773">
      <w:pPr>
        <w:pStyle w:val="Paragraph"/>
      </w:pPr>
      <w:r>
        <w:t>The questionnaire also sought to understand how the existing remuneration arrangements supported CEOs to attract and retain talent for their organisations.</w:t>
      </w:r>
    </w:p>
    <w:p w14:paraId="15539188" w14:textId="484B03B4" w:rsidR="00BC0773" w:rsidRDefault="00BC0773" w:rsidP="00BC0773">
      <w:pPr>
        <w:pStyle w:val="Paragraph"/>
      </w:pPr>
      <w:r>
        <w:t>Sixty</w:t>
      </w:r>
      <w:r w:rsidR="00A46D6E">
        <w:t>-</w:t>
      </w:r>
      <w:r>
        <w:t>five respondents identified as a CEO or equivalent (Q1). These respondents were asked the following questions:</w:t>
      </w:r>
    </w:p>
    <w:p w14:paraId="4202BF7C" w14:textId="0996E04F" w:rsidR="00BC0773" w:rsidRDefault="00BC0773" w:rsidP="00BC0773">
      <w:pPr>
        <w:pStyle w:val="Paragraph"/>
      </w:pPr>
      <w:r>
        <w:t>Q2. What is your total remuneration package per annum?</w:t>
      </w:r>
    </w:p>
    <w:p w14:paraId="7E78D0E9" w14:textId="77777777" w:rsidR="00BC0773" w:rsidRDefault="00BC0773" w:rsidP="00BC0773">
      <w:pPr>
        <w:pStyle w:val="Paragraph"/>
      </w:pPr>
      <w:r>
        <w:t>Q3. In which industry does your organisation primarily operate?</w:t>
      </w:r>
    </w:p>
    <w:p w14:paraId="7BF364D1" w14:textId="77777777" w:rsidR="00BC0773" w:rsidRDefault="00BC0773" w:rsidP="00BC0773">
      <w:pPr>
        <w:pStyle w:val="Paragraph"/>
      </w:pPr>
      <w:r>
        <w:t>Q4. What is your primary work stream?</w:t>
      </w:r>
    </w:p>
    <w:p w14:paraId="436F8E9A" w14:textId="77777777" w:rsidR="00BC0773" w:rsidRDefault="00BC0773" w:rsidP="00BC0773">
      <w:pPr>
        <w:pStyle w:val="Paragraph"/>
      </w:pPr>
      <w:r>
        <w:t>Q5. How long have you been an executive in the Victorian public sector?</w:t>
      </w:r>
    </w:p>
    <w:p w14:paraId="29BE7A58" w14:textId="77777777" w:rsidR="00BC0773" w:rsidRDefault="00BC0773" w:rsidP="00BC0773">
      <w:pPr>
        <w:pStyle w:val="Paragraph"/>
      </w:pPr>
      <w:r>
        <w:t>Q6. What was your role immediately prior to your current role?</w:t>
      </w:r>
    </w:p>
    <w:p w14:paraId="0B6857FD" w14:textId="77777777" w:rsidR="00BC0773" w:rsidRDefault="00BC0773" w:rsidP="00BC0773">
      <w:pPr>
        <w:pStyle w:val="Paragraph"/>
      </w:pPr>
      <w:r>
        <w:t>Q7. What motivated you to apply for your current role?</w:t>
      </w:r>
    </w:p>
    <w:p w14:paraId="3D044C78" w14:textId="77777777" w:rsidR="00BC0773" w:rsidRDefault="00BC0773" w:rsidP="00BC0773">
      <w:pPr>
        <w:pStyle w:val="Paragraph"/>
      </w:pPr>
      <w:r>
        <w:t>Q8. How important was remuneration to your decision to apply for your current role, relative to other considerations (e.g. relocation, interest in field, other employment conditions)?</w:t>
      </w:r>
    </w:p>
    <w:p w14:paraId="68F65CFA" w14:textId="77777777" w:rsidR="00BC0773" w:rsidRDefault="00BC0773" w:rsidP="00BC0773">
      <w:pPr>
        <w:pStyle w:val="Paragraph"/>
      </w:pPr>
      <w:r>
        <w:t>Q9. Please provide comment on any trends, or significant changes over the last five years, that affect your role.</w:t>
      </w:r>
    </w:p>
    <w:p w14:paraId="4E59C44D" w14:textId="77777777" w:rsidR="00BC0773" w:rsidRDefault="00BC0773" w:rsidP="00BC0773">
      <w:pPr>
        <w:pStyle w:val="Paragraph"/>
      </w:pPr>
      <w:r>
        <w:t>Q10. Please provide your views on executive remuneration, for example, the competitiveness of remuneration structures in attracting and retaining suitable executives in a public sector context.</w:t>
      </w:r>
    </w:p>
    <w:p w14:paraId="64CCA3E0" w14:textId="77777777" w:rsidR="00BC0773" w:rsidRDefault="00BC0773" w:rsidP="00BC0773">
      <w:pPr>
        <w:pStyle w:val="Paragraph"/>
      </w:pPr>
      <w:r>
        <w:lastRenderedPageBreak/>
        <w:t>Q11. What do you consider to be relevant factors and comparators for informing the determination of remuneration bands for executives in Victorian public entities, and for determining the relativities between them?</w:t>
      </w:r>
    </w:p>
    <w:p w14:paraId="19B7A36A" w14:textId="77777777" w:rsidR="00BC0773" w:rsidRDefault="00BC0773" w:rsidP="00BC0773">
      <w:pPr>
        <w:pStyle w:val="Paragraph"/>
      </w:pPr>
      <w:r>
        <w:t>Q12. What are your future career intentions (next five years)?</w:t>
      </w:r>
    </w:p>
    <w:p w14:paraId="3504E796" w14:textId="77777777" w:rsidR="00BC0773" w:rsidRDefault="00BC0773" w:rsidP="00BC0773">
      <w:pPr>
        <w:pStyle w:val="Paragraph"/>
      </w:pPr>
      <w:r>
        <w:t>Q13. If you have indicated that you intend to leave the Victorian public sector in the next five years, how important is remuneration to your decision to leave, relative to other considerations?</w:t>
      </w:r>
    </w:p>
    <w:p w14:paraId="18352350" w14:textId="77777777" w:rsidR="00BC0773" w:rsidRDefault="00BC0773" w:rsidP="00BC0773">
      <w:pPr>
        <w:pStyle w:val="Paragraph"/>
      </w:pPr>
      <w:r>
        <w:t>Q14. Please provide any other comment or feedback in relation to your role, or the remuneration of public entity executives, that you consider relevant to inform the Tribunal's deliberations.</w:t>
      </w:r>
    </w:p>
    <w:p w14:paraId="499861EB" w14:textId="77777777" w:rsidR="00BC0773" w:rsidRDefault="00BC0773" w:rsidP="00BC0773">
      <w:pPr>
        <w:pStyle w:val="Paragraph"/>
      </w:pPr>
      <w:r>
        <w:t>Q15. When hiring a new executive for your organisation, what previous experience do you value the most? (pick up to three)</w:t>
      </w:r>
    </w:p>
    <w:p w14:paraId="75F15480" w14:textId="77777777" w:rsidR="00BC0773" w:rsidRDefault="00BC0773" w:rsidP="00BC0773">
      <w:pPr>
        <w:pStyle w:val="Paragraph"/>
      </w:pPr>
      <w:r>
        <w:t>Q16. How important a factor is a competitive remuneration offer in attracting executives to your organisation, in the context of the overall employment offer?</w:t>
      </w:r>
    </w:p>
    <w:p w14:paraId="4643B46D" w14:textId="77777777" w:rsidR="00BC0773" w:rsidRDefault="00BC0773" w:rsidP="00BC0773">
      <w:pPr>
        <w:pStyle w:val="Paragraph"/>
      </w:pPr>
      <w:r>
        <w:t>Q17. Are the current remuneration arrangements available to you sufficient to attract and retain suitably qualified and talented executives to your organisation?</w:t>
      </w:r>
    </w:p>
    <w:p w14:paraId="2E6D923D" w14:textId="77777777" w:rsidR="00BC0773" w:rsidRDefault="00BC0773" w:rsidP="00BC0773">
      <w:pPr>
        <w:pStyle w:val="Paragraph"/>
      </w:pPr>
      <w:r>
        <w:t>Q18. How would you describe the rate at which executives leave your organisation?</w:t>
      </w:r>
    </w:p>
    <w:p w14:paraId="3C90036E" w14:textId="77777777" w:rsidR="00BC0773" w:rsidRDefault="00BC0773" w:rsidP="00BC0773">
      <w:pPr>
        <w:pStyle w:val="Paragraph"/>
      </w:pPr>
      <w:r>
        <w:t>Q19. For executives that choose to leave your organisation, how important is remuneration to their decision to leave, relative to other considerations?</w:t>
      </w:r>
    </w:p>
    <w:p w14:paraId="7BE0618F" w14:textId="77777777" w:rsidR="00BC0773" w:rsidRDefault="00BC0773" w:rsidP="00BC0773">
      <w:pPr>
        <w:pStyle w:val="Paragraph"/>
      </w:pPr>
      <w:r>
        <w:t xml:space="preserve">Q20. Please provide any other comment or feedback in relation to your role as an employer that you consider relevant to inform the Tribunal’s deliberations. </w:t>
      </w:r>
    </w:p>
    <w:p w14:paraId="6A0B998B" w14:textId="77777777" w:rsidR="00BC0773" w:rsidRPr="001B57C5" w:rsidRDefault="00BC0773" w:rsidP="00BC0773">
      <w:pPr>
        <w:pStyle w:val="VIRTHeading3"/>
      </w:pPr>
      <w:r>
        <w:t>Characteristics of</w:t>
      </w:r>
      <w:r w:rsidRPr="001B57C5">
        <w:t xml:space="preserve"> respondents</w:t>
      </w:r>
    </w:p>
    <w:p w14:paraId="5A0E473B" w14:textId="77777777" w:rsidR="00BC0773" w:rsidRDefault="00BC0773" w:rsidP="00BC0773">
      <w:pPr>
        <w:pStyle w:val="Paragraph"/>
      </w:pPr>
      <w:r>
        <w:t>The characteristics of CEO respondents are summarised in the data and figures presented below.</w:t>
      </w:r>
    </w:p>
    <w:p w14:paraId="70CF8530" w14:textId="77777777" w:rsidR="00BC0773" w:rsidRDefault="00BC0773" w:rsidP="006B3E9B">
      <w:pPr>
        <w:pStyle w:val="Parabeforeabulletlist"/>
      </w:pPr>
      <w:r>
        <w:t>CEOs were asked to indicate their TRP per annum. Figure B.1 shows that:</w:t>
      </w:r>
    </w:p>
    <w:p w14:paraId="707206E5" w14:textId="77777777" w:rsidR="00BC0773" w:rsidRDefault="00BC0773" w:rsidP="00735993">
      <w:pPr>
        <w:pStyle w:val="VIRTBulletpoints"/>
      </w:pPr>
      <w:bookmarkStart w:id="226" w:name="_Hlk57559363"/>
      <w:r>
        <w:t xml:space="preserve">11 per cent of </w:t>
      </w:r>
      <w:r w:rsidRPr="001575C1">
        <w:t>TRP</w:t>
      </w:r>
      <w:r w:rsidRPr="00AA1B01">
        <w:t>s</w:t>
      </w:r>
      <w:r w:rsidRPr="001575C1">
        <w:t xml:space="preserve"> </w:t>
      </w:r>
      <w:r w:rsidRPr="00AA1B01">
        <w:t>were</w:t>
      </w:r>
      <w:r>
        <w:t xml:space="preserve"> less than $200,000</w:t>
      </w:r>
      <w:r w:rsidRPr="001575C1">
        <w:t xml:space="preserve"> per annum</w:t>
      </w:r>
    </w:p>
    <w:p w14:paraId="6A7A912B" w14:textId="65446A9D" w:rsidR="003378FA" w:rsidRPr="001575C1" w:rsidRDefault="003378FA" w:rsidP="003378FA">
      <w:pPr>
        <w:pStyle w:val="VIRTBulletpoints"/>
      </w:pPr>
      <w:r>
        <w:t>69</w:t>
      </w:r>
      <w:r w:rsidRPr="001575C1">
        <w:t> </w:t>
      </w:r>
      <w:r>
        <w:t xml:space="preserve">per cent </w:t>
      </w:r>
      <w:r w:rsidRPr="00AA1B01">
        <w:t>of TRPs</w:t>
      </w:r>
      <w:r w:rsidRPr="001575C1">
        <w:t xml:space="preserve"> </w:t>
      </w:r>
      <w:r w:rsidRPr="00AA1B01">
        <w:t>were between</w:t>
      </w:r>
      <w:r>
        <w:t xml:space="preserve"> $200,</w:t>
      </w:r>
      <w:r w:rsidRPr="001575C1">
        <w:t>00</w:t>
      </w:r>
      <w:r w:rsidRPr="00AA1B01">
        <w:t>0</w:t>
      </w:r>
      <w:r>
        <w:t xml:space="preserve"> and $350,000</w:t>
      </w:r>
      <w:r w:rsidRPr="001575C1">
        <w:t xml:space="preserve"> per annum</w:t>
      </w:r>
    </w:p>
    <w:p w14:paraId="617F80F7" w14:textId="77777777" w:rsidR="00BC0773" w:rsidRPr="001575C1" w:rsidRDefault="00BC0773" w:rsidP="00735993">
      <w:pPr>
        <w:pStyle w:val="VIRTBulletpoints"/>
      </w:pPr>
      <w:r>
        <w:t>14 per cent</w:t>
      </w:r>
      <w:r w:rsidRPr="005E1D95">
        <w:t xml:space="preserve"> of </w:t>
      </w:r>
      <w:r w:rsidRPr="00A86891">
        <w:t>TRPs</w:t>
      </w:r>
      <w:r w:rsidRPr="001575C1">
        <w:t xml:space="preserve"> </w:t>
      </w:r>
      <w:r w:rsidRPr="00A86891">
        <w:t>were</w:t>
      </w:r>
      <w:r>
        <w:t xml:space="preserve"> between $350,</w:t>
      </w:r>
      <w:r w:rsidRPr="001575C1">
        <w:t>00</w:t>
      </w:r>
      <w:r w:rsidRPr="00A86891">
        <w:t>0</w:t>
      </w:r>
      <w:r w:rsidRPr="001575C1">
        <w:t> </w:t>
      </w:r>
      <w:r w:rsidRPr="00A86891">
        <w:t>and</w:t>
      </w:r>
      <w:r w:rsidRPr="001575C1">
        <w:t> </w:t>
      </w:r>
      <w:r>
        <w:t xml:space="preserve">$450,000 per annum </w:t>
      </w:r>
    </w:p>
    <w:p w14:paraId="738374A5" w14:textId="77777777" w:rsidR="00BC0773" w:rsidRPr="005E1D95" w:rsidRDefault="00BC0773" w:rsidP="00BC0773">
      <w:pPr>
        <w:pStyle w:val="VIRTBulletpoints"/>
      </w:pPr>
      <w:r w:rsidRPr="00A86891">
        <w:t>6</w:t>
      </w:r>
      <w:r>
        <w:t xml:space="preserve"> per cent </w:t>
      </w:r>
      <w:r w:rsidRPr="00A86891">
        <w:t>of</w:t>
      </w:r>
      <w:r>
        <w:t xml:space="preserve"> </w:t>
      </w:r>
      <w:r w:rsidRPr="001575C1">
        <w:t>TRP</w:t>
      </w:r>
      <w:r w:rsidRPr="00A86891">
        <w:t>s were</w:t>
      </w:r>
      <w:r>
        <w:t xml:space="preserve"> </w:t>
      </w:r>
      <w:r w:rsidRPr="00A86891">
        <w:t xml:space="preserve">greater </w:t>
      </w:r>
      <w:r>
        <w:t>than $450,</w:t>
      </w:r>
      <w:r w:rsidRPr="001575C1">
        <w:t>00</w:t>
      </w:r>
      <w:r w:rsidRPr="00A86891">
        <w:t>0 per annum</w:t>
      </w:r>
      <w:r w:rsidRPr="001575C1">
        <w:t>.</w:t>
      </w:r>
    </w:p>
    <w:p w14:paraId="151ED3E2" w14:textId="77777777" w:rsidR="00BC0773" w:rsidRPr="00A86891" w:rsidRDefault="00BC0773" w:rsidP="006B3E9B">
      <w:pPr>
        <w:pStyle w:val="Figureheading"/>
      </w:pPr>
      <w:bookmarkStart w:id="227" w:name="_Toc57986268"/>
      <w:bookmarkStart w:id="228" w:name="_Toc58340715"/>
      <w:bookmarkStart w:id="229" w:name="_Toc58927260"/>
      <w:bookmarkStart w:id="230" w:name="_Toc58933106"/>
      <w:bookmarkStart w:id="231" w:name="_Toc59090214"/>
      <w:bookmarkStart w:id="232" w:name="_Hlk57559568"/>
      <w:bookmarkEnd w:id="226"/>
      <w:r w:rsidRPr="00A86891">
        <w:lastRenderedPageBreak/>
        <w:t xml:space="preserve">Figure B.1: </w:t>
      </w:r>
      <w:r>
        <w:t>CEO responses – current TRP per annum</w:t>
      </w:r>
      <w:bookmarkEnd w:id="227"/>
      <w:bookmarkEnd w:id="228"/>
      <w:bookmarkEnd w:id="229"/>
      <w:bookmarkEnd w:id="230"/>
      <w:bookmarkEnd w:id="231"/>
    </w:p>
    <w:bookmarkEnd w:id="232"/>
    <w:p w14:paraId="5AB334FB" w14:textId="77777777" w:rsidR="00BC0773" w:rsidRDefault="00BC0773" w:rsidP="00BC0773">
      <w:pPr>
        <w:pStyle w:val="Notesfortablesfigures"/>
      </w:pPr>
      <w:r>
        <w:rPr>
          <w:noProof/>
        </w:rPr>
        <mc:AlternateContent>
          <mc:Choice Requires="wps">
            <w:drawing>
              <wp:anchor distT="45720" distB="45720" distL="114300" distR="114300" simplePos="0" relativeHeight="251658267" behindDoc="0" locked="0" layoutInCell="1" allowOverlap="1" wp14:anchorId="7F486C7B" wp14:editId="5D8FFB32">
                <wp:simplePos x="0" y="0"/>
                <wp:positionH relativeFrom="column">
                  <wp:posOffset>95415</wp:posOffset>
                </wp:positionH>
                <wp:positionV relativeFrom="paragraph">
                  <wp:posOffset>3343579</wp:posOffset>
                </wp:positionV>
                <wp:extent cx="1530350" cy="1404620"/>
                <wp:effectExtent l="0" t="0" r="0" b="762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6F44EC83" w14:textId="77777777" w:rsidR="00BC0773" w:rsidRDefault="00BC0773" w:rsidP="00BC0773">
                            <w:pPr>
                              <w:pStyle w:val="Notesfortablesfigures"/>
                            </w:pPr>
                            <w:r>
                              <w:t>Number of responses = 6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486C7B" id="_x0000_s1163" type="#_x0000_t202" style="position:absolute;margin-left:7.5pt;margin-top:263.25pt;width:120.5pt;height:110.6pt;z-index:251658267;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" stroked="f">
                <v:textbox style="mso-fit-shape-to-text:t">
                  <w:txbxContent>
                    <w:p w14:paraId="6F44EC83" w14:textId="77777777" w:rsidR="00BC0773" w:rsidRDefault="00BC0773" w:rsidP="00BC0773">
                      <w:pPr>
                        <w:pStyle w:val="Notesfortablesfigures"/>
                      </w:pPr>
                      <w:r>
                        <w:t>Number of responses = 64</w:t>
                      </w:r>
                    </w:p>
                  </w:txbxContent>
                </v:textbox>
              </v:shape>
            </w:pict>
          </mc:Fallback>
        </mc:AlternateContent>
      </w:r>
      <w:r>
        <w:rPr>
          <w:noProof/>
        </w:rPr>
        <w:drawing>
          <wp:inline distT="0" distB="0" distL="0" distR="0" wp14:anchorId="1DC57E59" wp14:editId="77A49B88">
            <wp:extent cx="5334002" cy="3623599"/>
            <wp:effectExtent l="19050" t="19050" r="19050" b="152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83">
                      <a:extLst>
                        <a:ext uri="{28A0092B-C50C-407E-A947-70E740481C1C}">
                          <a14:useLocalDpi xmlns:a14="http://schemas.microsoft.com/office/drawing/2010/main" val="0"/>
                        </a:ext>
                      </a:extLst>
                    </a:blip>
                    <a:stretch>
                      <a:fillRect/>
                    </a:stretch>
                  </pic:blipFill>
                  <pic:spPr>
                    <a:xfrm>
                      <a:off x="0" y="0"/>
                      <a:ext cx="5334002" cy="3623599"/>
                    </a:xfrm>
                    <a:prstGeom prst="rect">
                      <a:avLst/>
                    </a:prstGeom>
                    <a:ln>
                      <a:solidFill>
                        <a:schemeClr val="accent6">
                          <a:lumMod val="20000"/>
                          <a:lumOff val="80000"/>
                        </a:schemeClr>
                      </a:solidFill>
                    </a:ln>
                  </pic:spPr>
                </pic:pic>
              </a:graphicData>
            </a:graphic>
          </wp:inline>
        </w:drawing>
      </w:r>
      <w:r w:rsidRPr="00FB78D0">
        <w:t xml:space="preserve"> </w:t>
      </w:r>
    </w:p>
    <w:p w14:paraId="28045DA6" w14:textId="7739ABBD" w:rsidR="00BC0773" w:rsidRDefault="00BC0773" w:rsidP="00BC0773">
      <w:pPr>
        <w:pStyle w:val="Paragraph"/>
      </w:pPr>
      <w:r>
        <w:t xml:space="preserve">CEOs were asked to identify their industry segment. Reflecting the distribution of prescribed public entities by industry segment, around 40 per cent of CEOs who responded to the questionnaire were from the water and land management industry segment, 16 per cent </w:t>
      </w:r>
      <w:r w:rsidRPr="00236A53">
        <w:t>were from the regulators and other agencies</w:t>
      </w:r>
      <w:r>
        <w:t xml:space="preserve"> segment and 13 per cent were from the sport, recreation, arts and facilities management segment (figure B.2).</w:t>
      </w:r>
      <w:r w:rsidR="00961E1E">
        <w:rPr>
          <w:rFonts w:ascii="ZWAdobeF" w:hAnsi="ZWAdobeF" w:cs="ZWAdobeF"/>
          <w:color w:val="auto"/>
          <w:sz w:val="2"/>
          <w:szCs w:val="2"/>
        </w:rPr>
        <w:t>84F</w:t>
      </w:r>
      <w:r>
        <w:rPr>
          <w:rStyle w:val="FootnoteReference"/>
        </w:rPr>
        <w:footnoteReference w:id="79"/>
      </w:r>
      <w:r>
        <w:t xml:space="preserve"> </w:t>
      </w:r>
      <w:r w:rsidRPr="00993F4A">
        <w:t>As there was an uneven distribution in the industry segments that respondents came from, some industry segments may be represented to a greater extent in the questionnaire results than others.</w:t>
      </w:r>
    </w:p>
    <w:p w14:paraId="4A896253" w14:textId="77777777" w:rsidR="00BC0773" w:rsidRPr="009E38E5" w:rsidRDefault="00BC0773" w:rsidP="006B3E9B">
      <w:pPr>
        <w:pStyle w:val="Figureheading"/>
      </w:pPr>
      <w:bookmarkStart w:id="233" w:name="_Toc57986269"/>
      <w:bookmarkStart w:id="234" w:name="_Toc58340716"/>
      <w:bookmarkStart w:id="235" w:name="_Toc58927261"/>
      <w:bookmarkStart w:id="236" w:name="_Toc58933107"/>
      <w:bookmarkStart w:id="237" w:name="_Toc59090215"/>
      <w:r w:rsidRPr="009E38E5">
        <w:lastRenderedPageBreak/>
        <w:t>Figure B.2: CEO responses – industry segment</w:t>
      </w:r>
      <w:bookmarkEnd w:id="233"/>
      <w:bookmarkEnd w:id="234"/>
      <w:bookmarkEnd w:id="235"/>
      <w:bookmarkEnd w:id="236"/>
      <w:bookmarkEnd w:id="237"/>
    </w:p>
    <w:p w14:paraId="138DECC3" w14:textId="14E56E44" w:rsidR="00BC0773" w:rsidRDefault="00BC0773" w:rsidP="00BC0773">
      <w:pPr>
        <w:pStyle w:val="Sourcefortablesfigures"/>
        <w:jc w:val="center"/>
      </w:pPr>
      <w:r>
        <w:rPr>
          <w:noProof/>
        </w:rPr>
        <mc:AlternateContent>
          <mc:Choice Requires="wps">
            <w:drawing>
              <wp:anchor distT="45720" distB="45720" distL="114300" distR="114300" simplePos="0" relativeHeight="251658257" behindDoc="0" locked="0" layoutInCell="1" allowOverlap="1" wp14:anchorId="04FDFC7B" wp14:editId="3EDD3EDA">
                <wp:simplePos x="0" y="0"/>
                <wp:positionH relativeFrom="column">
                  <wp:posOffset>187656</wp:posOffset>
                </wp:positionH>
                <wp:positionV relativeFrom="paragraph">
                  <wp:posOffset>3865134</wp:posOffset>
                </wp:positionV>
                <wp:extent cx="1530350" cy="1404620"/>
                <wp:effectExtent l="0" t="0" r="0" b="7620"/>
                <wp:wrapNone/>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1EB5A3FB" w14:textId="77777777" w:rsidR="00BC0773" w:rsidRDefault="00BC0773" w:rsidP="00BC0773">
                            <w:pPr>
                              <w:pStyle w:val="Notesfortablesfigures"/>
                            </w:pPr>
                            <w:r>
                              <w:t>Number of responses = 6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FDFC7B" id="_x0000_s1164" type="#_x0000_t202" style="position:absolute;left:0;text-align:left;margin-left:14.8pt;margin-top:304.35pt;width:120.5pt;height:110.6pt;z-index:251658257;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" stroked="f">
                <v:textbox style="mso-fit-shape-to-text:t">
                  <w:txbxContent>
                    <w:p w14:paraId="1EB5A3FB" w14:textId="77777777" w:rsidR="00BC0773" w:rsidRDefault="00BC0773" w:rsidP="00BC0773">
                      <w:pPr>
                        <w:pStyle w:val="Notesfortablesfigures"/>
                      </w:pPr>
                      <w:r>
                        <w:t>Number of responses = 62</w:t>
                      </w:r>
                    </w:p>
                  </w:txbxContent>
                </v:textbox>
              </v:shape>
            </w:pict>
          </mc:Fallback>
        </mc:AlternateContent>
      </w:r>
      <w:r>
        <w:br/>
      </w:r>
      <w:r w:rsidR="003169CA">
        <w:rPr>
          <w:noProof/>
        </w:rPr>
        <w:drawing>
          <wp:inline distT="0" distB="0" distL="0" distR="0" wp14:anchorId="114A2062" wp14:editId="03CA9FB4">
            <wp:extent cx="5367762" cy="4032079"/>
            <wp:effectExtent l="19050" t="19050" r="23495" b="260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4">
                      <a:extLst>
                        <a:ext uri="{28A0092B-C50C-407E-A947-70E740481C1C}">
                          <a14:useLocalDpi xmlns:a14="http://schemas.microsoft.com/office/drawing/2010/main" val="0"/>
                        </a:ext>
                      </a:extLst>
                    </a:blip>
                    <a:srcRect l="2571" r="1585"/>
                    <a:stretch/>
                  </pic:blipFill>
                  <pic:spPr bwMode="auto">
                    <a:xfrm>
                      <a:off x="0" y="0"/>
                      <a:ext cx="5367990" cy="4032250"/>
                    </a:xfrm>
                    <a:prstGeom prst="rect">
                      <a:avLst/>
                    </a:prstGeom>
                    <a:noFill/>
                    <a:ln w="9525" cap="flat" cmpd="sng" algn="ctr">
                      <a:solidFill>
                        <a:srgbClr val="4D4D4D">
                          <a:lumMod val="20000"/>
                          <a:lumOff val="8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6C0A9D0" w14:textId="4356BC4A" w:rsidR="00BC0773" w:rsidRDefault="00BC0773" w:rsidP="00BC0773">
      <w:pPr>
        <w:pStyle w:val="Paragraph"/>
      </w:pPr>
      <w:r>
        <w:t>CEOs were asked to identify their primary role or responsibility. The highest responses were for project and program implementation</w:t>
      </w:r>
      <w:r w:rsidR="00126BB2">
        <w:t xml:space="preserve"> and</w:t>
      </w:r>
      <w:r>
        <w:t xml:space="preserve"> delivery (both recording around 30 per cent of responses)</w:t>
      </w:r>
      <w:r w:rsidR="00126BB2">
        <w:t>, followed by</w:t>
      </w:r>
      <w:r>
        <w:t xml:space="preserve"> regulatory (11 per cent). Approximately 20 per cent of CEOs chose ‘other’, and specified finance and insurance, strategic leadership and business management roles in this category</w:t>
      </w:r>
      <w:r w:rsidR="004D5AC0">
        <w:t xml:space="preserve"> (figure B.3)</w:t>
      </w:r>
      <w:r>
        <w:t xml:space="preserve">. </w:t>
      </w:r>
    </w:p>
    <w:p w14:paraId="7B69F42D" w14:textId="30996DC1" w:rsidR="008D27A6" w:rsidRDefault="008D27A6" w:rsidP="00BC0773">
      <w:pPr>
        <w:pStyle w:val="Paragraph"/>
      </w:pPr>
      <w:r>
        <w:t>Some 44 per cent of respondents had been an executive in the public sector for less than 5 years. Another 16 per cent had been an executive</w:t>
      </w:r>
      <w:r w:rsidR="00510527">
        <w:t xml:space="preserve"> in the public sector</w:t>
      </w:r>
      <w:r>
        <w:t xml:space="preserve"> for between 5 and 9 years, while 41 per cent had been an executive for </w:t>
      </w:r>
      <w:r w:rsidRPr="00AA3046">
        <w:t>over</w:t>
      </w:r>
      <w:r>
        <w:t xml:space="preserve"> </w:t>
      </w:r>
      <w:r w:rsidR="00275C82">
        <w:br/>
      </w:r>
      <w:r>
        <w:t>10 years (figure B.4)</w:t>
      </w:r>
    </w:p>
    <w:p w14:paraId="683F7A82" w14:textId="77777777" w:rsidR="00BC0773" w:rsidRPr="009E38E5" w:rsidRDefault="00BC0773" w:rsidP="006B3E9B">
      <w:pPr>
        <w:pStyle w:val="Figureheading"/>
      </w:pPr>
      <w:bookmarkStart w:id="238" w:name="_Toc57986270"/>
      <w:bookmarkStart w:id="239" w:name="_Toc58340717"/>
      <w:bookmarkStart w:id="240" w:name="_Toc58927262"/>
      <w:bookmarkStart w:id="241" w:name="_Toc58933108"/>
      <w:bookmarkStart w:id="242" w:name="_Toc59090216"/>
      <w:r w:rsidRPr="009E38E5">
        <w:lastRenderedPageBreak/>
        <w:t>Figure B.3: CEO responses – primary work stream</w:t>
      </w:r>
      <w:bookmarkEnd w:id="238"/>
      <w:bookmarkEnd w:id="239"/>
      <w:bookmarkEnd w:id="240"/>
      <w:bookmarkEnd w:id="241"/>
      <w:bookmarkEnd w:id="242"/>
    </w:p>
    <w:p w14:paraId="664BC748" w14:textId="40C3D349" w:rsidR="00BC0773" w:rsidRDefault="00FA4D18" w:rsidP="00BC0773">
      <w:pPr>
        <w:pStyle w:val="Notesfortablesfigures"/>
        <w:jc w:val="center"/>
      </w:pPr>
      <w:r>
        <w:rPr>
          <w:noProof/>
        </w:rPr>
        <mc:AlternateContent>
          <mc:Choice Requires="wps">
            <w:drawing>
              <wp:anchor distT="45720" distB="45720" distL="114300" distR="114300" simplePos="0" relativeHeight="251658259" behindDoc="0" locked="0" layoutInCell="1" allowOverlap="1" wp14:anchorId="663C17CD" wp14:editId="30610EFD">
                <wp:simplePos x="0" y="0"/>
                <wp:positionH relativeFrom="column">
                  <wp:posOffset>308113</wp:posOffset>
                </wp:positionH>
                <wp:positionV relativeFrom="paragraph">
                  <wp:posOffset>3312160</wp:posOffset>
                </wp:positionV>
                <wp:extent cx="1530350" cy="1404620"/>
                <wp:effectExtent l="0" t="0" r="0" b="7620"/>
                <wp:wrapNone/>
                <wp:docPr id="17617933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4B0FA439" w14:textId="77777777" w:rsidR="00BC0773" w:rsidRDefault="00BC0773" w:rsidP="00BC0773">
                            <w:pPr>
                              <w:pStyle w:val="Notesfortablesfigures"/>
                            </w:pPr>
                            <w:r>
                              <w:t>Number of responses = 6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3C17CD" id="_x0000_s1165" type="#_x0000_t202" style="position:absolute;left:0;text-align:left;margin-left:24.25pt;margin-top:260.8pt;width:120.5pt;height:110.6pt;z-index:251658259;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" stroked="f">
                <v:textbox style="mso-fit-shape-to-text:t">
                  <w:txbxContent>
                    <w:p w14:paraId="4B0FA439" w14:textId="77777777" w:rsidR="00BC0773" w:rsidRDefault="00BC0773" w:rsidP="00BC0773">
                      <w:pPr>
                        <w:pStyle w:val="Notesfortablesfigures"/>
                      </w:pPr>
                      <w:r>
                        <w:t>Number of responses = 62</w:t>
                      </w:r>
                    </w:p>
                  </w:txbxContent>
                </v:textbox>
              </v:shape>
            </w:pict>
          </mc:Fallback>
        </mc:AlternateContent>
      </w:r>
      <w:r w:rsidR="003E195C">
        <w:rPr>
          <w:noProof/>
        </w:rPr>
        <w:drawing>
          <wp:inline distT="0" distB="0" distL="0" distR="0" wp14:anchorId="13975346" wp14:editId="1688BA35">
            <wp:extent cx="5302250" cy="3607019"/>
            <wp:effectExtent l="19050" t="19050" r="12700" b="1270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5">
                      <a:extLst>
                        <a:ext uri="{28A0092B-C50C-407E-A947-70E740481C1C}">
                          <a14:useLocalDpi xmlns:a14="http://schemas.microsoft.com/office/drawing/2010/main" val="0"/>
                        </a:ext>
                      </a:extLst>
                    </a:blip>
                    <a:srcRect b="7335"/>
                    <a:stretch/>
                  </pic:blipFill>
                  <pic:spPr bwMode="auto">
                    <a:xfrm>
                      <a:off x="0" y="0"/>
                      <a:ext cx="5302250" cy="3607019"/>
                    </a:xfrm>
                    <a:prstGeom prst="rect">
                      <a:avLst/>
                    </a:prstGeom>
                    <a:noFill/>
                    <a:ln w="9525" cap="flat" cmpd="sng" algn="ctr">
                      <a:solidFill>
                        <a:srgbClr val="4D4D4D">
                          <a:lumMod val="20000"/>
                          <a:lumOff val="8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6872335" w14:textId="77777777" w:rsidR="00BC0773" w:rsidRPr="009E38E5" w:rsidRDefault="00BC0773" w:rsidP="006B3E9B">
      <w:pPr>
        <w:pStyle w:val="Figureheading"/>
      </w:pPr>
      <w:bookmarkStart w:id="243" w:name="_Toc57986271"/>
      <w:bookmarkStart w:id="244" w:name="_Toc58340718"/>
      <w:bookmarkStart w:id="245" w:name="_Toc58927263"/>
      <w:bookmarkStart w:id="246" w:name="_Toc58933109"/>
      <w:bookmarkStart w:id="247" w:name="_Toc59090217"/>
      <w:r w:rsidRPr="009E38E5">
        <w:t>Figure B.4: CEO responses – length of executive tenure</w:t>
      </w:r>
      <w:bookmarkEnd w:id="243"/>
      <w:bookmarkEnd w:id="244"/>
      <w:bookmarkEnd w:id="245"/>
      <w:bookmarkEnd w:id="246"/>
      <w:bookmarkEnd w:id="247"/>
    </w:p>
    <w:p w14:paraId="795E7E1E" w14:textId="396C553D" w:rsidR="00BC0773" w:rsidRDefault="00A07C86" w:rsidP="00BC0773">
      <w:pPr>
        <w:pStyle w:val="Notesfortablesfigures"/>
        <w:jc w:val="center"/>
      </w:pPr>
      <w:r>
        <w:rPr>
          <w:noProof/>
        </w:rPr>
        <mc:AlternateContent>
          <mc:Choice Requires="wps">
            <w:drawing>
              <wp:anchor distT="45720" distB="45720" distL="114300" distR="114300" simplePos="0" relativeHeight="251658258" behindDoc="0" locked="0" layoutInCell="1" allowOverlap="1" wp14:anchorId="64C50F9E" wp14:editId="37233BE5">
                <wp:simplePos x="0" y="0"/>
                <wp:positionH relativeFrom="column">
                  <wp:posOffset>66647</wp:posOffset>
                </wp:positionH>
                <wp:positionV relativeFrom="paragraph">
                  <wp:posOffset>3094769</wp:posOffset>
                </wp:positionV>
                <wp:extent cx="1530350" cy="1404620"/>
                <wp:effectExtent l="0" t="0" r="0" b="7620"/>
                <wp:wrapNone/>
                <wp:docPr id="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79651EA3" w14:textId="77777777" w:rsidR="00BC0773" w:rsidRDefault="00BC0773" w:rsidP="00BC0773">
                            <w:pPr>
                              <w:pStyle w:val="Notesfortablesfigures"/>
                            </w:pPr>
                            <w:r>
                              <w:t>Number of responses = 6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C50F9E" id="_x0000_s1166" type="#_x0000_t202" style="position:absolute;left:0;text-align:left;margin-left:5.25pt;margin-top:243.7pt;width:120.5pt;height:110.6pt;z-index:25165825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" stroked="f">
                <v:textbox style="mso-fit-shape-to-text:t">
                  <w:txbxContent>
                    <w:p w14:paraId="79651EA3" w14:textId="77777777" w:rsidR="00BC0773" w:rsidRDefault="00BC0773" w:rsidP="00BC0773">
                      <w:pPr>
                        <w:pStyle w:val="Notesfortablesfigures"/>
                      </w:pPr>
                      <w:r>
                        <w:t>Number of responses = 64</w:t>
                      </w:r>
                    </w:p>
                  </w:txbxContent>
                </v:textbox>
              </v:shape>
            </w:pict>
          </mc:Fallback>
        </mc:AlternateContent>
      </w:r>
      <w:r>
        <w:rPr>
          <w:noProof/>
        </w:rPr>
        <w:drawing>
          <wp:inline distT="0" distB="0" distL="0" distR="0" wp14:anchorId="746A0F2F" wp14:editId="5DBD7F6E">
            <wp:extent cx="5473700" cy="3328449"/>
            <wp:effectExtent l="19050" t="19050" r="12700" b="247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6">
                      <a:extLst>
                        <a:ext uri="{28A0092B-C50C-407E-A947-70E740481C1C}">
                          <a14:useLocalDpi xmlns:a14="http://schemas.microsoft.com/office/drawing/2010/main" val="0"/>
                        </a:ext>
                      </a:extLst>
                    </a:blip>
                    <a:srcRect t="-1" b="-1385"/>
                    <a:stretch/>
                  </pic:blipFill>
                  <pic:spPr bwMode="auto">
                    <a:xfrm>
                      <a:off x="0" y="0"/>
                      <a:ext cx="5473700" cy="3328449"/>
                    </a:xfrm>
                    <a:prstGeom prst="rect">
                      <a:avLst/>
                    </a:prstGeom>
                    <a:noFill/>
                    <a:ln w="9525" cap="flat" cmpd="sng" algn="ctr">
                      <a:solidFill>
                        <a:srgbClr val="4D4D4D">
                          <a:lumMod val="20000"/>
                          <a:lumOff val="8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9194B3F" w14:textId="39BAB1CD" w:rsidR="00BC0773" w:rsidRDefault="00BC0773" w:rsidP="008D27A6">
      <w:pPr>
        <w:pStyle w:val="Parabeforeabulletlist"/>
        <w:keepNext/>
      </w:pPr>
      <w:r>
        <w:lastRenderedPageBreak/>
        <w:t xml:space="preserve">CEOs were asked to identify their role immediately prior to their current role. </w:t>
      </w:r>
      <w:bookmarkStart w:id="248" w:name="_Hlk57560356"/>
      <w:r>
        <w:t>Figure B.5 shows that the most common responses were:</w:t>
      </w:r>
    </w:p>
    <w:p w14:paraId="1A687D97" w14:textId="2186C4E8" w:rsidR="00BC0773" w:rsidRDefault="00BC0773" w:rsidP="00735993">
      <w:pPr>
        <w:pStyle w:val="VIRTBulletpoints"/>
      </w:pPr>
      <w:r>
        <w:t>executive in the Victorian public sector (excluding the VPS): 28 per cent of respondents</w:t>
      </w:r>
    </w:p>
    <w:p w14:paraId="35A6CB32" w14:textId="2305759B" w:rsidR="00BC0773" w:rsidRDefault="00BC0773" w:rsidP="00735993">
      <w:pPr>
        <w:pStyle w:val="VIRTBulletpoints"/>
      </w:pPr>
      <w:r>
        <w:t>executive in the private, for-profit sector: 14 per cent</w:t>
      </w:r>
    </w:p>
    <w:p w14:paraId="5ACDFFA0" w14:textId="4F187172" w:rsidR="00BC0773" w:rsidRDefault="00BC0773" w:rsidP="00735993">
      <w:pPr>
        <w:pStyle w:val="VIRTBulletpoints"/>
      </w:pPr>
      <w:r>
        <w:t>executive</w:t>
      </w:r>
      <w:r w:rsidR="003A1B07">
        <w:t xml:space="preserve"> in the </w:t>
      </w:r>
      <w:r>
        <w:t>private, not-for-profit sector: 11 per cent.</w:t>
      </w:r>
    </w:p>
    <w:p w14:paraId="2BD47B63" w14:textId="77777777" w:rsidR="00BC0773" w:rsidRPr="0074122A" w:rsidRDefault="00BC0773" w:rsidP="006B3E9B">
      <w:pPr>
        <w:pStyle w:val="Figureheading"/>
      </w:pPr>
      <w:bookmarkStart w:id="249" w:name="_Toc57986272"/>
      <w:bookmarkStart w:id="250" w:name="_Toc58340719"/>
      <w:bookmarkStart w:id="251" w:name="_Toc58927264"/>
      <w:bookmarkStart w:id="252" w:name="_Toc58933110"/>
      <w:bookmarkStart w:id="253" w:name="_Toc59090218"/>
      <w:bookmarkEnd w:id="248"/>
      <w:r w:rsidRPr="0074122A">
        <w:t>Figure B.5: CEO responses – immediate prior role</w:t>
      </w:r>
      <w:bookmarkEnd w:id="249"/>
      <w:bookmarkEnd w:id="250"/>
      <w:bookmarkEnd w:id="251"/>
      <w:bookmarkEnd w:id="252"/>
      <w:bookmarkEnd w:id="253"/>
    </w:p>
    <w:p w14:paraId="118E4BC6" w14:textId="55CDDF6F" w:rsidR="00BC0773" w:rsidRDefault="00BC0773" w:rsidP="00BC0773">
      <w:pPr>
        <w:pStyle w:val="Notesfortablesfigures"/>
        <w:jc w:val="center"/>
      </w:pPr>
      <w:r>
        <w:rPr>
          <w:noProof/>
        </w:rPr>
        <mc:AlternateContent>
          <mc:Choice Requires="wps">
            <w:drawing>
              <wp:anchor distT="45720" distB="45720" distL="114300" distR="114300" simplePos="0" relativeHeight="251658260" behindDoc="0" locked="0" layoutInCell="1" allowOverlap="1" wp14:anchorId="5DF9A926" wp14:editId="49515D3E">
                <wp:simplePos x="0" y="0"/>
                <wp:positionH relativeFrom="column">
                  <wp:posOffset>109220</wp:posOffset>
                </wp:positionH>
                <wp:positionV relativeFrom="paragraph">
                  <wp:posOffset>3432810</wp:posOffset>
                </wp:positionV>
                <wp:extent cx="1530350" cy="1404620"/>
                <wp:effectExtent l="0" t="0" r="0" b="7620"/>
                <wp:wrapNone/>
                <wp:docPr id="17617933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5CA241E5" w14:textId="77777777" w:rsidR="00BC0773" w:rsidRDefault="00BC0773" w:rsidP="00BC0773">
                            <w:pPr>
                              <w:pStyle w:val="Notesfortablesfigures"/>
                            </w:pPr>
                            <w:r>
                              <w:t>Number of responses = 6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F9A926" id="_x0000_s1167" type="#_x0000_t202" style="position:absolute;left:0;text-align:left;margin-left:8.6pt;margin-top:270.3pt;width:120.5pt;height:110.6pt;z-index:2516582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" stroked="f">
                <v:textbox style="mso-fit-shape-to-text:t">
                  <w:txbxContent>
                    <w:p w14:paraId="5CA241E5" w14:textId="77777777" w:rsidR="00BC0773" w:rsidRDefault="00BC0773" w:rsidP="00BC0773">
                      <w:pPr>
                        <w:pStyle w:val="Notesfortablesfigures"/>
                      </w:pPr>
                      <w:r>
                        <w:t>Number of responses = 64</w:t>
                      </w:r>
                    </w:p>
                  </w:txbxContent>
                </v:textbox>
              </v:shape>
            </w:pict>
          </mc:Fallback>
        </mc:AlternateContent>
      </w:r>
      <w:r w:rsidR="00147BD2">
        <w:rPr>
          <w:noProof/>
        </w:rPr>
        <w:drawing>
          <wp:inline distT="0" distB="0" distL="0" distR="0" wp14:anchorId="5D28A12E" wp14:editId="5172EB30">
            <wp:extent cx="5372735" cy="3762033"/>
            <wp:effectExtent l="0" t="0" r="0" b="0"/>
            <wp:docPr id="543345085" name="Picture 543345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382249" cy="3768695"/>
                    </a:xfrm>
                    <a:prstGeom prst="rect">
                      <a:avLst/>
                    </a:prstGeom>
                    <a:noFill/>
                  </pic:spPr>
                </pic:pic>
              </a:graphicData>
            </a:graphic>
          </wp:inline>
        </w:drawing>
      </w:r>
    </w:p>
    <w:p w14:paraId="1AFDB75C" w14:textId="77777777" w:rsidR="00BC0773" w:rsidRDefault="00BC0773" w:rsidP="00BC0773">
      <w:pPr>
        <w:pStyle w:val="VIRTHeading3"/>
      </w:pPr>
      <w:r>
        <w:t xml:space="preserve">Motivation </w:t>
      </w:r>
    </w:p>
    <w:p w14:paraId="12700264" w14:textId="665C6402" w:rsidR="00BC0773" w:rsidRDefault="00BC0773" w:rsidP="00BC0773">
      <w:pPr>
        <w:pStyle w:val="Paragraph"/>
        <w:keepNext/>
      </w:pPr>
      <w:r>
        <w:t>CEOs were asked to identify their motivation for applying for their current role. Respondents were able to list multiple motivating factor</w:t>
      </w:r>
      <w:r w:rsidR="00186455">
        <w:t>s</w:t>
      </w:r>
      <w:r>
        <w:t xml:space="preserve">. </w:t>
      </w:r>
    </w:p>
    <w:p w14:paraId="6E18721E" w14:textId="77777777" w:rsidR="00BC0773" w:rsidRDefault="00BC0773" w:rsidP="003D1377">
      <w:pPr>
        <w:pStyle w:val="Paragraph"/>
        <w:keepNext/>
      </w:pPr>
      <w:r>
        <w:t>Around 30</w:t>
      </w:r>
      <w:r w:rsidRPr="00CD3F5F">
        <w:t xml:space="preserve"> per cent </w:t>
      </w:r>
      <w:r>
        <w:t>of respondents</w:t>
      </w:r>
      <w:r w:rsidRPr="00CD3F5F">
        <w:t xml:space="preserve"> cited </w:t>
      </w:r>
      <w:r>
        <w:t xml:space="preserve">the opportunity to progress their career </w:t>
      </w:r>
      <w:r w:rsidRPr="00CD3F5F">
        <w:t xml:space="preserve">as a key motivating factor for applying for </w:t>
      </w:r>
      <w:r>
        <w:t>their current</w:t>
      </w:r>
      <w:r w:rsidRPr="00CD3F5F">
        <w:t xml:space="preserve"> role</w:t>
      </w:r>
      <w:r>
        <w:t xml:space="preserve"> — taking on a CEO, or equivalent, role was considered the natural progression in their career. Others also noted that the role matched their ambitions and offered a new challenge. For example, an executive from the water and land management industry segment said they were motivated by the:</w:t>
      </w:r>
    </w:p>
    <w:p w14:paraId="3ADEE727" w14:textId="77777777" w:rsidR="00BC0773" w:rsidRPr="0069636B" w:rsidRDefault="00BC0773" w:rsidP="00BC0773">
      <w:pPr>
        <w:pStyle w:val="VIRTBreakouttext"/>
        <w:rPr>
          <w:i w:val="0"/>
          <w:lang w:eastAsia="en-AU"/>
        </w:rPr>
      </w:pPr>
      <w:r w:rsidRPr="0069636B">
        <w:rPr>
          <w:lang w:eastAsia="en-AU"/>
        </w:rPr>
        <w:t>Challenge of leading a new public sector organization providing essential services to urban communities in regional Victoria</w:t>
      </w:r>
      <w:r>
        <w:rPr>
          <w:lang w:eastAsia="en-AU"/>
        </w:rPr>
        <w:t>.</w:t>
      </w:r>
      <w:r w:rsidRPr="3A0D4FA0">
        <w:rPr>
          <w:lang w:eastAsia="en-AU"/>
        </w:rPr>
        <w:t xml:space="preserve"> </w:t>
      </w:r>
    </w:p>
    <w:p w14:paraId="14569F8F" w14:textId="77777777" w:rsidR="00BC0773" w:rsidRDefault="00BC0773" w:rsidP="00BC0773">
      <w:pPr>
        <w:pStyle w:val="Paragraph"/>
        <w:keepNext/>
      </w:pPr>
      <w:r>
        <w:lastRenderedPageBreak/>
        <w:t>And another CEO from the same industry segment noted:</w:t>
      </w:r>
    </w:p>
    <w:p w14:paraId="5A33E300" w14:textId="7B353C02" w:rsidR="00BC0773" w:rsidRPr="0069636B" w:rsidRDefault="00BC0773" w:rsidP="00BC0773">
      <w:pPr>
        <w:pStyle w:val="VIRTBreakouttext"/>
        <w:rPr>
          <w:i w:val="0"/>
          <w:lang w:eastAsia="en-AU"/>
        </w:rPr>
      </w:pPr>
      <w:r w:rsidRPr="0069636B">
        <w:rPr>
          <w:lang w:eastAsia="en-AU"/>
        </w:rPr>
        <w:t xml:space="preserve">The challenge </w:t>
      </w:r>
      <w:r>
        <w:rPr>
          <w:lang w:eastAsia="en-AU"/>
        </w:rPr>
        <w:t>[the role]</w:t>
      </w:r>
      <w:r w:rsidRPr="0069636B">
        <w:rPr>
          <w:lang w:eastAsia="en-AU"/>
        </w:rPr>
        <w:t xml:space="preserve"> presents and the contribution to the community</w:t>
      </w:r>
      <w:r>
        <w:rPr>
          <w:lang w:eastAsia="en-AU"/>
        </w:rPr>
        <w:t xml:space="preserve">. </w:t>
      </w:r>
    </w:p>
    <w:p w14:paraId="13985DBB" w14:textId="77777777" w:rsidR="00BC0773" w:rsidRDefault="00BC0773" w:rsidP="00BC0773">
      <w:pPr>
        <w:pStyle w:val="Paragraph"/>
      </w:pPr>
      <w:r>
        <w:t>The ability to drive change and increase value for the community were cited as key motivations for around 20 per cent of respondents. A respondent from the water and land management industry segment noted that they took the role due to the:</w:t>
      </w:r>
    </w:p>
    <w:p w14:paraId="57508388" w14:textId="77777777" w:rsidR="00BC0773" w:rsidRDefault="00BC0773" w:rsidP="00BC0773">
      <w:pPr>
        <w:pStyle w:val="VIRTBreakouttext"/>
        <w:rPr>
          <w:i w:val="0"/>
        </w:rPr>
      </w:pPr>
      <w:r w:rsidRPr="008F4067">
        <w:t>Clear evidence that work makes a difference to the region.</w:t>
      </w:r>
      <w:r>
        <w:t xml:space="preserve"> </w:t>
      </w:r>
    </w:p>
    <w:p w14:paraId="46D2E5E0" w14:textId="77777777" w:rsidR="00BC0773" w:rsidRDefault="00BC0773" w:rsidP="00EA105F">
      <w:pPr>
        <w:pStyle w:val="Paragraph"/>
      </w:pPr>
      <w:r>
        <w:t xml:space="preserve">And another noted the: </w:t>
      </w:r>
    </w:p>
    <w:p w14:paraId="23C9AAAD" w14:textId="77777777" w:rsidR="00BC0773" w:rsidRDefault="00BC0773" w:rsidP="00BC0773">
      <w:pPr>
        <w:pStyle w:val="VIRTBreakouttext"/>
        <w:rPr>
          <w:i w:val="0"/>
        </w:rPr>
      </w:pPr>
      <w:r w:rsidRPr="008F4067">
        <w:t>Opportunity offered by the position to have societal impact</w:t>
      </w:r>
      <w:r>
        <w:t xml:space="preserve">. </w:t>
      </w:r>
    </w:p>
    <w:p w14:paraId="0AA582B2" w14:textId="48926236" w:rsidR="00BC0773" w:rsidRDefault="00BC0773" w:rsidP="00EA105F">
      <w:pPr>
        <w:pStyle w:val="Paragraph"/>
      </w:pPr>
      <w:r>
        <w:t xml:space="preserve">The nature of the work or the opportunity presented by the role was also identified as a motivating factor for around 15 per cent of respondents. </w:t>
      </w:r>
      <w:r w:rsidRPr="00CD3F5F">
        <w:t>Respondents cited the opportunity</w:t>
      </w:r>
      <w:r>
        <w:t xml:space="preserve"> to establish and lead a new organisation, to develop a strategy, and the desire to lead a team as relevant examples of this motivation. For example, an executive from the sport, recreation, arts and facilities management industry segment noted:</w:t>
      </w:r>
    </w:p>
    <w:p w14:paraId="0A93A3F6" w14:textId="77777777" w:rsidR="00BC0773" w:rsidRDefault="00BC0773" w:rsidP="00BC0773">
      <w:pPr>
        <w:pStyle w:val="VIRTBreakouttext"/>
        <w:rPr>
          <w:i w:val="0"/>
        </w:rPr>
      </w:pPr>
      <w:r w:rsidRPr="00545914">
        <w:t>The challenge of leading a cultural institution during a period of reform, transformation and change. The opportunity to utilize my commercial, people leadership and stakeholder management skills in an environment where I could have a direct and positive outcome was attractive.</w:t>
      </w:r>
      <w:r w:rsidRPr="3A0D4FA0">
        <w:rPr>
          <w:i w:val="0"/>
        </w:rPr>
        <w:t xml:space="preserve"> </w:t>
      </w:r>
    </w:p>
    <w:p w14:paraId="5D05B7CF" w14:textId="77777777" w:rsidR="00BC0773" w:rsidRDefault="00BC0773" w:rsidP="00BC0773">
      <w:pPr>
        <w:pStyle w:val="Paragraph"/>
      </w:pPr>
      <w:r>
        <w:t>Some 13 per cent of respondents were attracted to working for their specific organisation, while five per cent took on their role due to the location. Around two per cent of executives reported that remuneration was a motivating factor.</w:t>
      </w:r>
    </w:p>
    <w:p w14:paraId="3F6956D1" w14:textId="77777777" w:rsidR="00BC0773" w:rsidRDefault="00BC0773" w:rsidP="00BC0773">
      <w:pPr>
        <w:pStyle w:val="Paragraph"/>
      </w:pPr>
      <w:r>
        <w:t xml:space="preserve">CEOs were also asked how important remuneration was to their decision to apply for their current role. </w:t>
      </w:r>
    </w:p>
    <w:p w14:paraId="473468DE" w14:textId="59736979" w:rsidR="00BC0773" w:rsidRDefault="00BC0773" w:rsidP="00BC0773">
      <w:pPr>
        <w:pStyle w:val="Paragraph"/>
      </w:pPr>
      <w:r>
        <w:t xml:space="preserve">Around 75 per cent of respondents said remuneration was </w:t>
      </w:r>
      <w:r w:rsidR="002A6C99">
        <w:t>‘</w:t>
      </w:r>
      <w:r>
        <w:t>somewhat important</w:t>
      </w:r>
      <w:r w:rsidR="002A6C99">
        <w:t>’</w:t>
      </w:r>
      <w:r>
        <w:t xml:space="preserve"> to their decision, while 19 per cent said it was </w:t>
      </w:r>
      <w:r w:rsidR="002A6C99">
        <w:t>‘</w:t>
      </w:r>
      <w:r>
        <w:t>most important</w:t>
      </w:r>
      <w:r w:rsidR="002A6C99">
        <w:t>’</w:t>
      </w:r>
      <w:r>
        <w:t xml:space="preserve">. Only around six per cent said that it was </w:t>
      </w:r>
      <w:r w:rsidR="002A6C99">
        <w:t>‘</w:t>
      </w:r>
      <w:r>
        <w:t>least important</w:t>
      </w:r>
      <w:r w:rsidR="002A6C99">
        <w:t>’</w:t>
      </w:r>
      <w:r w:rsidR="009E7B32">
        <w:t xml:space="preserve"> (figure B.6)</w:t>
      </w:r>
      <w:r>
        <w:t xml:space="preserve">. </w:t>
      </w:r>
    </w:p>
    <w:p w14:paraId="40A7D76D" w14:textId="77777777" w:rsidR="00BC0773" w:rsidRPr="00614164" w:rsidRDefault="00BC0773" w:rsidP="006B3E9B">
      <w:pPr>
        <w:pStyle w:val="Figureheading"/>
      </w:pPr>
      <w:bookmarkStart w:id="254" w:name="_Toc57986273"/>
      <w:bookmarkStart w:id="255" w:name="_Toc58340720"/>
      <w:bookmarkStart w:id="256" w:name="_Toc58927265"/>
      <w:bookmarkStart w:id="257" w:name="_Toc58933111"/>
      <w:bookmarkStart w:id="258" w:name="_Toc59090219"/>
      <w:r w:rsidRPr="00614164">
        <w:lastRenderedPageBreak/>
        <w:t>Figure B.6: CEO responses – importance of remuneration in applying for role</w:t>
      </w:r>
      <w:bookmarkEnd w:id="254"/>
      <w:bookmarkEnd w:id="255"/>
      <w:bookmarkEnd w:id="256"/>
      <w:bookmarkEnd w:id="257"/>
      <w:bookmarkEnd w:id="258"/>
    </w:p>
    <w:p w14:paraId="3A3DAF2C" w14:textId="60149407" w:rsidR="00C014BE" w:rsidRDefault="00824DB6" w:rsidP="00071E95">
      <w:pPr>
        <w:pStyle w:val="VIRTheading4"/>
      </w:pPr>
      <w:r>
        <w:rPr>
          <w:noProof/>
        </w:rPr>
        <mc:AlternateContent>
          <mc:Choice Requires="wps">
            <w:drawing>
              <wp:anchor distT="45720" distB="45720" distL="114300" distR="114300" simplePos="0" relativeHeight="251658261" behindDoc="0" locked="0" layoutInCell="1" allowOverlap="1" wp14:anchorId="6366FC2B" wp14:editId="40B57E35">
                <wp:simplePos x="0" y="0"/>
                <wp:positionH relativeFrom="column">
                  <wp:posOffset>346710</wp:posOffset>
                </wp:positionH>
                <wp:positionV relativeFrom="paragraph">
                  <wp:posOffset>3827780</wp:posOffset>
                </wp:positionV>
                <wp:extent cx="1530350" cy="1404620"/>
                <wp:effectExtent l="0" t="0" r="0" b="762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008745FD" w14:textId="77777777" w:rsidR="00BC0773" w:rsidRDefault="00BC0773" w:rsidP="00BC0773">
                            <w:pPr>
                              <w:pStyle w:val="Notesfortablesfigures"/>
                            </w:pPr>
                            <w:r>
                              <w:t>Number of responses = 6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66FC2B" id="_x0000_s1168" type="#_x0000_t202" style="position:absolute;margin-left:27.3pt;margin-top:301.4pt;width:120.5pt;height:110.6pt;z-index:25165826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" stroked="f">
                <v:textbox style="mso-fit-shape-to-text:t">
                  <w:txbxContent>
                    <w:p w14:paraId="008745FD" w14:textId="77777777" w:rsidR="00BC0773" w:rsidRDefault="00BC0773" w:rsidP="00BC0773">
                      <w:pPr>
                        <w:pStyle w:val="Notesfortablesfigures"/>
                      </w:pPr>
                      <w:r>
                        <w:t>Number of responses = 63</w:t>
                      </w:r>
                    </w:p>
                  </w:txbxContent>
                </v:textbox>
              </v:shape>
            </w:pict>
          </mc:Fallback>
        </mc:AlternateContent>
      </w:r>
      <w:r>
        <w:rPr>
          <w:noProof/>
        </w:rPr>
        <w:drawing>
          <wp:inline distT="0" distB="0" distL="0" distR="0" wp14:anchorId="4F34A26A" wp14:editId="0DB79511">
            <wp:extent cx="5238750" cy="4140200"/>
            <wp:effectExtent l="19050" t="19050" r="19050" b="1270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38750" cy="4140200"/>
                    </a:xfrm>
                    <a:prstGeom prst="rect">
                      <a:avLst/>
                    </a:prstGeom>
                    <a:noFill/>
                    <a:ln>
                      <a:solidFill>
                        <a:schemeClr val="accent6">
                          <a:lumMod val="20000"/>
                          <a:lumOff val="80000"/>
                        </a:schemeClr>
                      </a:solidFill>
                    </a:ln>
                  </pic:spPr>
                </pic:pic>
              </a:graphicData>
            </a:graphic>
          </wp:inline>
        </w:drawing>
      </w:r>
    </w:p>
    <w:p w14:paraId="03A26B4B" w14:textId="77777777" w:rsidR="00BC0773" w:rsidRDefault="00BC0773" w:rsidP="00BC0773">
      <w:pPr>
        <w:pStyle w:val="VIRTHeading3"/>
      </w:pPr>
      <w:r>
        <w:t xml:space="preserve">Trends, or significant changes over the last five years </w:t>
      </w:r>
    </w:p>
    <w:p w14:paraId="08FAC396" w14:textId="77777777" w:rsidR="00BC0773" w:rsidRDefault="00BC0773" w:rsidP="00BC0773">
      <w:pPr>
        <w:pStyle w:val="Paragraph"/>
      </w:pPr>
      <w:r>
        <w:t xml:space="preserve">Executives were asked to comment on the trends or significant changes over the last five years that have affected their role. </w:t>
      </w:r>
    </w:p>
    <w:p w14:paraId="172E12D5" w14:textId="31E9757E" w:rsidR="00BC0773" w:rsidRDefault="00BC0773" w:rsidP="00BC0773">
      <w:pPr>
        <w:pStyle w:val="Paragraph"/>
        <w:rPr>
          <w:i/>
        </w:rPr>
      </w:pPr>
      <w:r>
        <w:t xml:space="preserve">Approximately 25 per cent of executives reported an increase in work associated with greater regulation and compliance attestation in their industry. </w:t>
      </w:r>
    </w:p>
    <w:p w14:paraId="408C115E" w14:textId="050C7824" w:rsidR="00BC0773" w:rsidRDefault="00BC0773" w:rsidP="00BC0773">
      <w:pPr>
        <w:pStyle w:val="Paragraph"/>
      </w:pPr>
      <w:r>
        <w:t xml:space="preserve">A CEO from the water and land management industry segment noted the: </w:t>
      </w:r>
    </w:p>
    <w:p w14:paraId="588309F4" w14:textId="77777777" w:rsidR="00BC0773" w:rsidRDefault="00BC0773" w:rsidP="00BC0773">
      <w:pPr>
        <w:pStyle w:val="VIRTBreakouttext"/>
      </w:pPr>
      <w:r w:rsidRPr="002A766F">
        <w:t>Increased regulation and control in some areas</w:t>
      </w:r>
      <w:r>
        <w:t xml:space="preserve">. </w:t>
      </w:r>
    </w:p>
    <w:p w14:paraId="3621C86F" w14:textId="77777777" w:rsidR="00BC0773" w:rsidRDefault="00BC0773" w:rsidP="00BC0773">
      <w:pPr>
        <w:pStyle w:val="Paragraph"/>
        <w:rPr>
          <w:i/>
        </w:rPr>
      </w:pPr>
      <w:r>
        <w:t>An executive in the public healthcare industry segment said there was:</w:t>
      </w:r>
    </w:p>
    <w:p w14:paraId="4913084A" w14:textId="77777777" w:rsidR="00BC0773" w:rsidRPr="008733E4" w:rsidRDefault="00BC0773" w:rsidP="00BC0773">
      <w:pPr>
        <w:pStyle w:val="VIRTBreakouttext"/>
      </w:pPr>
      <w:r w:rsidRPr="008733E4">
        <w:t>Greater levels of reporting to government in relation to financial, record keeping frameworks, Ministerial statements of expectations</w:t>
      </w:r>
      <w:r>
        <w:t>.</w:t>
      </w:r>
    </w:p>
    <w:p w14:paraId="7A31E109" w14:textId="77777777" w:rsidR="00BC0773" w:rsidRDefault="00BC0773" w:rsidP="00D60AF5">
      <w:pPr>
        <w:pStyle w:val="Paragraph"/>
        <w:keepNext/>
      </w:pPr>
      <w:r>
        <w:lastRenderedPageBreak/>
        <w:t>Eighteen per cent of respondents identified an increase in the complexity of their work. A respondent from the water and land management industry segment stated there are:</w:t>
      </w:r>
    </w:p>
    <w:p w14:paraId="66931486" w14:textId="77777777" w:rsidR="00BC0773" w:rsidRPr="00A10808" w:rsidRDefault="00BC0773" w:rsidP="00BC0773">
      <w:pPr>
        <w:pStyle w:val="VIRTBreakouttext"/>
        <w:rPr>
          <w:i w:val="0"/>
        </w:rPr>
      </w:pPr>
      <w:r w:rsidRPr="002A766F">
        <w:t>Significant complexities in the operating environment including climate change, policy parameters, increasing customer and community expectations, pressure to keep prices competitive, increasing ethical/integrity standards and increasing regulation.</w:t>
      </w:r>
      <w:r>
        <w:t xml:space="preserve"> </w:t>
      </w:r>
    </w:p>
    <w:p w14:paraId="33873511" w14:textId="589F277A" w:rsidR="00BC0773" w:rsidRDefault="00BC0773" w:rsidP="00BC0773">
      <w:pPr>
        <w:pStyle w:val="Paragraph"/>
      </w:pPr>
      <w:r>
        <w:t xml:space="preserve">Budget pressures were also cited </w:t>
      </w:r>
      <w:r w:rsidR="00D60AF5">
        <w:t xml:space="preserve">by around 10 per cent of respondents </w:t>
      </w:r>
      <w:r>
        <w:t>as having significant impacts on their role. For example, an executive from the TAFE and other education industry segment noted:</w:t>
      </w:r>
    </w:p>
    <w:p w14:paraId="650BA597" w14:textId="77777777" w:rsidR="00BC0773" w:rsidRDefault="00BC0773" w:rsidP="00BC0773">
      <w:pPr>
        <w:pStyle w:val="VIRTBreakouttext"/>
        <w:rPr>
          <w:i w:val="0"/>
        </w:rPr>
      </w:pPr>
      <w:r w:rsidRPr="00B3742A">
        <w:t>Continued budget cuts over the last decade</w:t>
      </w:r>
      <w:r>
        <w:t>…</w:t>
      </w:r>
      <w:r w:rsidRPr="00B3742A">
        <w:t xml:space="preserve"> Funding has not changed for a decade in fact has declined</w:t>
      </w:r>
      <w:r>
        <w:t xml:space="preserve">… </w:t>
      </w:r>
    </w:p>
    <w:p w14:paraId="0ADC7896" w14:textId="0B5A7FB7" w:rsidR="00BC0773" w:rsidRDefault="00BC0773" w:rsidP="00BC0773">
      <w:pPr>
        <w:pStyle w:val="Paragraph"/>
      </w:pPr>
      <w:r>
        <w:t>Eight per cent of respondents reflected that changing expectations of the community were also affecting their role. An executive from the regulator</w:t>
      </w:r>
      <w:r w:rsidR="00D62AE8">
        <w:t>s</w:t>
      </w:r>
      <w:r>
        <w:t xml:space="preserve"> and other agencies industry segment noted the: </w:t>
      </w:r>
    </w:p>
    <w:p w14:paraId="470AC717" w14:textId="77777777" w:rsidR="00BC0773" w:rsidRPr="00E24FF9" w:rsidRDefault="00BC0773" w:rsidP="00BC0773">
      <w:pPr>
        <w:pStyle w:val="VIRTBreakouttext"/>
        <w:rPr>
          <w:i w:val="0"/>
        </w:rPr>
      </w:pPr>
      <w:r w:rsidRPr="00B3742A">
        <w:t>Community expectations for transparency and active communication to maintain trust and confidence</w:t>
      </w:r>
      <w:r w:rsidRPr="00AA3046">
        <w:t>.</w:t>
      </w:r>
      <w:r>
        <w:t xml:space="preserve"> </w:t>
      </w:r>
    </w:p>
    <w:p w14:paraId="0384AAD4" w14:textId="77777777" w:rsidR="00BC0773" w:rsidRDefault="00BC0773" w:rsidP="00BC0773">
      <w:pPr>
        <w:pStyle w:val="Paragraph"/>
      </w:pPr>
      <w:r w:rsidRPr="003556AA">
        <w:t>Eight per cent of CEO respondents also noted that there has been increased competition for executive talent in the labour market. An</w:t>
      </w:r>
      <w:r>
        <w:t xml:space="preserve"> executive from the finance and insurance industry segment noted: </w:t>
      </w:r>
    </w:p>
    <w:p w14:paraId="139A48F5" w14:textId="77777777" w:rsidR="00BC0773" w:rsidRDefault="00BC0773" w:rsidP="00BC0773">
      <w:pPr>
        <w:pStyle w:val="VIRTBreakouttext"/>
        <w:rPr>
          <w:i w:val="0"/>
        </w:rPr>
      </w:pPr>
      <w:r w:rsidRPr="00AE1780">
        <w:t>Significant pressure on external labour market to gain qualified staff at the executive level (including diversity options)</w:t>
      </w:r>
      <w:r>
        <w:t xml:space="preserve">. </w:t>
      </w:r>
    </w:p>
    <w:p w14:paraId="20ED8C7D" w14:textId="77777777" w:rsidR="00BC0773" w:rsidRDefault="00BC0773" w:rsidP="00BC0773">
      <w:pPr>
        <w:pStyle w:val="VIRTHeading3"/>
      </w:pPr>
      <w:r>
        <w:t xml:space="preserve">Views on current executive remuneration arrangements </w:t>
      </w:r>
    </w:p>
    <w:p w14:paraId="543354B3" w14:textId="77777777" w:rsidR="00BC0773" w:rsidRDefault="00BC0773" w:rsidP="00BC0773">
      <w:pPr>
        <w:pStyle w:val="Paragraph"/>
      </w:pPr>
      <w:r>
        <w:t xml:space="preserve">CEOs were asked to provide their views on public entity executive remuneration arrangements, for example, the competitiveness of remuneration structures in attracting and retaining suitable executives in a public sector context. </w:t>
      </w:r>
    </w:p>
    <w:p w14:paraId="50454732" w14:textId="16DE3A98" w:rsidR="00BC0773" w:rsidRDefault="00BC0773" w:rsidP="00D57515">
      <w:pPr>
        <w:pStyle w:val="Paragraph"/>
        <w:keepNext/>
      </w:pPr>
      <w:r w:rsidRPr="003556AA">
        <w:t xml:space="preserve">Around </w:t>
      </w:r>
      <w:r w:rsidR="00D60AF5">
        <w:t>half</w:t>
      </w:r>
      <w:r w:rsidRPr="003556AA">
        <w:t xml:space="preserve"> of respondents said that the existing remuneration </w:t>
      </w:r>
      <w:r w:rsidR="00D60AF5">
        <w:t>levels are</w:t>
      </w:r>
      <w:r w:rsidRPr="003556AA">
        <w:t xml:space="preserve"> not competitive against the general market</w:t>
      </w:r>
      <w:r w:rsidR="00D57515">
        <w:t>,</w:t>
      </w:r>
      <w:r w:rsidRPr="003556AA">
        <w:t xml:space="preserve"> and in some cases </w:t>
      </w:r>
      <w:r w:rsidR="00D57515">
        <w:t>are</w:t>
      </w:r>
      <w:r w:rsidRPr="003556AA">
        <w:t xml:space="preserve"> a barrier to </w:t>
      </w:r>
      <w:r w:rsidRPr="003556AA">
        <w:lastRenderedPageBreak/>
        <w:t>attracting and</w:t>
      </w:r>
      <w:r w:rsidRPr="007B4161">
        <w:t xml:space="preserve"> retaining the highest quality candidates.</w:t>
      </w:r>
      <w:r>
        <w:t xml:space="preserve"> A CEO from the water and land management industry segment said it is:</w:t>
      </w:r>
    </w:p>
    <w:p w14:paraId="0CC91FC9" w14:textId="77777777" w:rsidR="00BC0773" w:rsidRDefault="00BC0773" w:rsidP="00BC0773">
      <w:pPr>
        <w:pStyle w:val="VIRTBreakouttext"/>
        <w:rPr>
          <w:i w:val="0"/>
        </w:rPr>
      </w:pPr>
      <w:r w:rsidRPr="00E156A0">
        <w:t>Becoming more difficult to compete for quality applicants outside the public sector due to wage levels</w:t>
      </w:r>
      <w:r>
        <w:t xml:space="preserve">. </w:t>
      </w:r>
    </w:p>
    <w:p w14:paraId="1AD51499" w14:textId="77777777" w:rsidR="00BC0773" w:rsidRDefault="00BC0773" w:rsidP="00BC0773">
      <w:pPr>
        <w:pStyle w:val="Paragraph"/>
      </w:pPr>
      <w:r>
        <w:t>And another</w:t>
      </w:r>
      <w:r w:rsidDel="00140778">
        <w:t xml:space="preserve"> </w:t>
      </w:r>
      <w:r>
        <w:t xml:space="preserve">noted that in their organisation: </w:t>
      </w:r>
    </w:p>
    <w:p w14:paraId="7B83FC5B" w14:textId="77777777" w:rsidR="00BC0773" w:rsidRDefault="00BC0773" w:rsidP="00BC0773">
      <w:pPr>
        <w:pStyle w:val="VIRTBreakouttext"/>
        <w:rPr>
          <w:i w:val="0"/>
        </w:rPr>
      </w:pPr>
      <w:r w:rsidRPr="00E156A0">
        <w:t>All director positions became vacant at various time in the past two years. None could be filled with the best candidate identified through recruitment due to uncompetitive remuneration.</w:t>
      </w:r>
      <w:r>
        <w:t xml:space="preserve"> </w:t>
      </w:r>
    </w:p>
    <w:p w14:paraId="117539E7" w14:textId="2FAD9C2F" w:rsidR="00BC0773" w:rsidRDefault="00BC0773" w:rsidP="00BC0773">
      <w:pPr>
        <w:pStyle w:val="Paragraph"/>
      </w:pPr>
      <w:r>
        <w:t xml:space="preserve">Several respondents noted that Victorian public entity remuneration is below that of the remuneration offered in other jurisdictions, </w:t>
      </w:r>
      <w:r w:rsidR="00E71CDD">
        <w:t>such as</w:t>
      </w:r>
      <w:r>
        <w:t xml:space="preserve"> New South Wales. </w:t>
      </w:r>
      <w:r w:rsidR="00937F08">
        <w:t>A</w:t>
      </w:r>
      <w:r>
        <w:t>n executive from the regulator</w:t>
      </w:r>
      <w:r w:rsidR="00D62AE8">
        <w:t>s</w:t>
      </w:r>
      <w:r>
        <w:t xml:space="preserve"> and other agencies industry segment stated:</w:t>
      </w:r>
    </w:p>
    <w:p w14:paraId="593B1CB9" w14:textId="77777777" w:rsidR="00BC0773" w:rsidRDefault="00BC0773" w:rsidP="00BC0773">
      <w:pPr>
        <w:pStyle w:val="VIRTBreakouttext"/>
        <w:rPr>
          <w:i w:val="0"/>
        </w:rPr>
      </w:pPr>
      <w:r w:rsidRPr="00E156A0">
        <w:t>Significantly less remuneration</w:t>
      </w:r>
      <w:r>
        <w:t xml:space="preserve"> [is offered]</w:t>
      </w:r>
      <w:r w:rsidRPr="00E156A0">
        <w:t xml:space="preserve"> compared to counterparts in NSW and QLD</w:t>
      </w:r>
      <w:r>
        <w:t xml:space="preserve">. </w:t>
      </w:r>
    </w:p>
    <w:p w14:paraId="4BC9BBD3" w14:textId="77777777" w:rsidR="00BC0773" w:rsidRDefault="00BC0773" w:rsidP="00BC0773">
      <w:pPr>
        <w:pStyle w:val="Paragraph"/>
      </w:pPr>
      <w:r>
        <w:t>Some CEOs also noted that the existing remuneration framework is particularly challenging when recruiting for roles in regional Victoria. For example, an executive from the water and land management industry segment noted:</w:t>
      </w:r>
    </w:p>
    <w:p w14:paraId="15376698" w14:textId="77777777" w:rsidR="00BC0773" w:rsidRDefault="00BC0773" w:rsidP="00BC0773">
      <w:pPr>
        <w:pStyle w:val="VIRTBreakouttext"/>
        <w:rPr>
          <w:i w:val="0"/>
        </w:rPr>
      </w:pPr>
      <w:r w:rsidRPr="00E156A0">
        <w:t xml:space="preserve">There is a need to consider remuneration within regional Victoria, as it is often more difficult to attract/recruit to the regions compared with Metropolitan areas. </w:t>
      </w:r>
    </w:p>
    <w:p w14:paraId="0967A000" w14:textId="77777777" w:rsidR="00BC0773" w:rsidRDefault="00BC0773" w:rsidP="00BC0773">
      <w:pPr>
        <w:pStyle w:val="Paragraph"/>
      </w:pPr>
      <w:r>
        <w:t xml:space="preserve">Around 15 per cent of respondents expressed satisfaction or were content with the level of remuneration they were receiving. For example, an executive from the finance and insurance industry segment said: </w:t>
      </w:r>
    </w:p>
    <w:p w14:paraId="6771DE1D" w14:textId="77777777" w:rsidR="00BC0773" w:rsidRDefault="00BC0773" w:rsidP="00BC0773">
      <w:pPr>
        <w:pStyle w:val="VIRTBreakouttext"/>
        <w:rPr>
          <w:i w:val="0"/>
        </w:rPr>
      </w:pPr>
      <w:r w:rsidRPr="00E156A0">
        <w:t>Remuneration structures are, in general, working adequately to ensure attraction and retention of suitable executives</w:t>
      </w:r>
      <w:r w:rsidRPr="00814FFC">
        <w:t>.</w:t>
      </w:r>
    </w:p>
    <w:p w14:paraId="1662EEA1" w14:textId="77777777" w:rsidR="00BC0773" w:rsidRDefault="00BC0773" w:rsidP="00BC0773">
      <w:pPr>
        <w:pStyle w:val="Paragraph"/>
        <w:keepNext/>
      </w:pPr>
      <w:r>
        <w:t xml:space="preserve">And another from the water and land management industry segment stated: </w:t>
      </w:r>
    </w:p>
    <w:p w14:paraId="6C696622" w14:textId="77777777" w:rsidR="00BC0773" w:rsidRDefault="00BC0773" w:rsidP="00BC0773">
      <w:pPr>
        <w:pStyle w:val="VIRTBreakouttext"/>
        <w:rPr>
          <w:i w:val="0"/>
        </w:rPr>
      </w:pPr>
      <w:r>
        <w:t xml:space="preserve">For me, generally comparable although a little lower (in relative terms) to what I was getting for a similar role [overseas]. </w:t>
      </w:r>
    </w:p>
    <w:p w14:paraId="228029C7" w14:textId="77777777" w:rsidR="00BC0773" w:rsidRDefault="00BC0773" w:rsidP="006E4754">
      <w:pPr>
        <w:pStyle w:val="Paragraph"/>
        <w:keepNext/>
      </w:pPr>
      <w:r>
        <w:lastRenderedPageBreak/>
        <w:t>Twelve per cent of respondents stated that remuneration was insufficient. A respondent from the water and land management industry segment noted:</w:t>
      </w:r>
    </w:p>
    <w:p w14:paraId="29CF81D9" w14:textId="77777777" w:rsidR="00BC0773" w:rsidRDefault="00BC0773" w:rsidP="00BC0773">
      <w:pPr>
        <w:pStyle w:val="VIRTBreakouttext"/>
        <w:rPr>
          <w:i w:val="0"/>
        </w:rPr>
      </w:pPr>
      <w:r w:rsidRPr="003A7596">
        <w:t>Remuneration is less than the current bandings and I have asked the Committee of Management to review - the pay rates for this position have not changed in 10 years</w:t>
      </w:r>
      <w:r>
        <w:t xml:space="preserve">. </w:t>
      </w:r>
    </w:p>
    <w:p w14:paraId="18B53169" w14:textId="77777777" w:rsidR="00BC0773" w:rsidRDefault="00BC0773" w:rsidP="00BC0773">
      <w:pPr>
        <w:pStyle w:val="Paragraph"/>
      </w:pPr>
      <w:r>
        <w:t xml:space="preserve">Around 17 per cent of respondents also noted other concerns with the existing remuneration framework, including a lack of transparency and equity between public entities and government departments, the removal of bonus arrangements and the rigidity of the remuneration framework. </w:t>
      </w:r>
    </w:p>
    <w:p w14:paraId="7A3538DF" w14:textId="77777777" w:rsidR="00BC0773" w:rsidRDefault="00BC0773" w:rsidP="00BC0773">
      <w:pPr>
        <w:pStyle w:val="VIRTHeading3"/>
      </w:pPr>
      <w:r>
        <w:t xml:space="preserve">Relevant factors and comparators </w:t>
      </w:r>
    </w:p>
    <w:p w14:paraId="66D3B7E6" w14:textId="71621FFC" w:rsidR="00BC0773" w:rsidRDefault="00BC0773" w:rsidP="00BC0773">
      <w:pPr>
        <w:pStyle w:val="Paragraph"/>
      </w:pPr>
      <w:r>
        <w:t>CEOs were asked about what they would consider to be relevant factors and comparators for informing the Determination of remuneration bands, and for determining relativities between bands.</w:t>
      </w:r>
    </w:p>
    <w:p w14:paraId="6342DA2E" w14:textId="77777777" w:rsidR="00BC0773" w:rsidRDefault="00BC0773" w:rsidP="00BC0773">
      <w:pPr>
        <w:pStyle w:val="Paragraph"/>
      </w:pPr>
      <w:r>
        <w:t xml:space="preserve">Around 30 per cent of respondents stated that the complexity of the role should be considered as a factor for determining remuneration. For example, a CEO working in the public healthcare industry segment said: </w:t>
      </w:r>
    </w:p>
    <w:p w14:paraId="16B8F892" w14:textId="4C29CFF5" w:rsidR="00BC0773" w:rsidRDefault="00BC0773" w:rsidP="00BC0773">
      <w:pPr>
        <w:pStyle w:val="VIRTBreakouttext"/>
        <w:rPr>
          <w:i w:val="0"/>
        </w:rPr>
      </w:pPr>
      <w:r>
        <w:t>E</w:t>
      </w:r>
      <w:r w:rsidRPr="00B87B34">
        <w:t>xecutive remuneration should reflect the complexity of the role in all areas as proposed, rather than having the major focus on the resource level for the entity. As a CEO of a small statutory authority, the role complexity spans lower and mid tiers of current executive remuneration bands. The size of the entity currently determines that the remuneration will be in the lower band.</w:t>
      </w:r>
      <w:r>
        <w:t xml:space="preserve"> </w:t>
      </w:r>
    </w:p>
    <w:p w14:paraId="5124B50E" w14:textId="77777777" w:rsidR="00BC0773" w:rsidRDefault="00BC0773" w:rsidP="00BC0773">
      <w:pPr>
        <w:pStyle w:val="Paragraph"/>
      </w:pPr>
      <w:r>
        <w:t xml:space="preserve">Similarly, a CEO in the TAFE and other education industry segment suggested the Determination: </w:t>
      </w:r>
    </w:p>
    <w:p w14:paraId="0842C6E3" w14:textId="694A7371" w:rsidR="00BC0773" w:rsidRDefault="00BC0773" w:rsidP="00BC0773">
      <w:pPr>
        <w:pStyle w:val="VIRTBreakouttext"/>
        <w:rPr>
          <w:i w:val="0"/>
        </w:rPr>
      </w:pPr>
      <w:r w:rsidRPr="00932C16">
        <w:t>Needs to consider the complexity of the organisation and not place as much emphasis/weighting solely on size of an organisation. All TAFEs have the same responsibility regardless of size and in fact there may be an argument that the smaller the organisation the more difficult the CEO and Exec roles are as they don't have the budget capacity to employ specialist</w:t>
      </w:r>
      <w:r w:rsidR="00263EA4">
        <w:t>[s]</w:t>
      </w:r>
      <w:r w:rsidRPr="00932C16">
        <w:t xml:space="preserve"> required to meet all expectations.</w:t>
      </w:r>
    </w:p>
    <w:p w14:paraId="04D49C0E" w14:textId="68302D96" w:rsidR="00BC0773" w:rsidRDefault="00BC0773" w:rsidP="0024522A">
      <w:pPr>
        <w:pStyle w:val="Paragraph"/>
        <w:keepNext/>
      </w:pPr>
      <w:r>
        <w:lastRenderedPageBreak/>
        <w:t>And another CEO from the sport, recreation, arts and facilities management industry segment suggested</w:t>
      </w:r>
      <w:r w:rsidR="00361305">
        <w:t xml:space="preserve"> that</w:t>
      </w:r>
      <w:r w:rsidR="00673A39">
        <w:t xml:space="preserve"> the</w:t>
      </w:r>
      <w:r>
        <w:t xml:space="preserve">: </w:t>
      </w:r>
    </w:p>
    <w:p w14:paraId="6B73714B" w14:textId="50F45E56" w:rsidR="00BC0773" w:rsidRDefault="00BC0773" w:rsidP="00BC0773">
      <w:pPr>
        <w:pStyle w:val="VIRTBreakouttext"/>
        <w:rPr>
          <w:i w:val="0"/>
        </w:rPr>
      </w:pPr>
      <w:r w:rsidRPr="00932C16">
        <w:t>Complexity of the role and its operating environment should be considered alongside size and commerciality</w:t>
      </w:r>
      <w:r>
        <w:t xml:space="preserve">... </w:t>
      </w:r>
    </w:p>
    <w:p w14:paraId="46CE2A87" w14:textId="77777777" w:rsidR="00BC0773" w:rsidRDefault="00BC0773" w:rsidP="00BC0773">
      <w:pPr>
        <w:pStyle w:val="Paragraph"/>
        <w:keepNext/>
      </w:pPr>
      <w:r>
        <w:t xml:space="preserve">Many of the respondents also identified that the breadth and the responsibilities of individual roles should be considered when setting remuneration. For example, an executive from the water and land management industry segment stated: </w:t>
      </w:r>
    </w:p>
    <w:p w14:paraId="6E42669D" w14:textId="10A44CE8" w:rsidR="00BC0773" w:rsidRDefault="00A023A1" w:rsidP="00BC0773">
      <w:pPr>
        <w:pStyle w:val="VIRTBreakouttext"/>
        <w:rPr>
          <w:i w:val="0"/>
        </w:rPr>
      </w:pPr>
      <w:r>
        <w:t>…</w:t>
      </w:r>
      <w:r w:rsidR="00BC0773" w:rsidRPr="00932C16">
        <w:t xml:space="preserve"> the breadth of responsibilities for the executives within organisations, and the proportion of those responsibilities that sit with the particular executives, should be considered.</w:t>
      </w:r>
      <w:r w:rsidR="00BC0773">
        <w:t xml:space="preserve"> </w:t>
      </w:r>
    </w:p>
    <w:p w14:paraId="0467929E" w14:textId="0F4AC14D" w:rsidR="00BC0773" w:rsidRDefault="00BC0773" w:rsidP="00BC0773">
      <w:pPr>
        <w:pStyle w:val="Paragraph"/>
      </w:pPr>
      <w:r>
        <w:t xml:space="preserve">Around 20 per cent of respondents proposed the market competitiveness for executives, including specific skills, as a relevant factor, while around eight per cent recommended the Tribunal take into account comparable organisations and roles when considering the remuneration bands. Approximately five per cent of respondents also suggested other jurisdictions as relevant comparators. For example, an executive in the finance and insurance industry segment suggested: </w:t>
      </w:r>
    </w:p>
    <w:p w14:paraId="14707B5D" w14:textId="5CCE7CF0" w:rsidR="00BC0773" w:rsidRDefault="00BC0773" w:rsidP="00BC0773">
      <w:pPr>
        <w:pStyle w:val="VIRTBreakouttext"/>
        <w:rPr>
          <w:i w:val="0"/>
        </w:rPr>
      </w:pPr>
      <w:r w:rsidRPr="00C43C50">
        <w:t>Interstate &amp; Commonwealth comparisons are relevant, as are private sector rates. While Victoria does not need to be the market leader in terms of payments, remuneration should be in a close band with other major states.</w:t>
      </w:r>
      <w:r>
        <w:t xml:space="preserve"> </w:t>
      </w:r>
    </w:p>
    <w:p w14:paraId="3A394899" w14:textId="363CD6C5" w:rsidR="00BC0773" w:rsidRDefault="00D90A5E" w:rsidP="00BC0773">
      <w:pPr>
        <w:pStyle w:val="Paragraph"/>
      </w:pPr>
      <w:r>
        <w:t>Thirteen</w:t>
      </w:r>
      <w:r w:rsidR="00BC0773">
        <w:t xml:space="preserve"> per cent of respondents also suggested that organisational context is an important factor, taking into account factors such as the number of staff, budget, operating environment and the entity’s location. </w:t>
      </w:r>
    </w:p>
    <w:p w14:paraId="42A2D6B2" w14:textId="77777777" w:rsidR="00BC0773" w:rsidRDefault="00BC0773" w:rsidP="00BC0773">
      <w:pPr>
        <w:pStyle w:val="VIRTHeading3"/>
      </w:pPr>
      <w:r>
        <w:t xml:space="preserve">Future career intentions </w:t>
      </w:r>
    </w:p>
    <w:p w14:paraId="7C133E95" w14:textId="77777777" w:rsidR="00BC0773" w:rsidRDefault="00BC0773" w:rsidP="00BC0773">
      <w:pPr>
        <w:pStyle w:val="Paragraph"/>
        <w:keepNext/>
      </w:pPr>
      <w:r>
        <w:t xml:space="preserve">CEOs were asked about their career intentions over the next five years. </w:t>
      </w:r>
    </w:p>
    <w:p w14:paraId="0954C4C1" w14:textId="77777777" w:rsidR="00BC0773" w:rsidRDefault="00BC0773" w:rsidP="00BC0773">
      <w:pPr>
        <w:pStyle w:val="Paragraph"/>
      </w:pPr>
      <w:r>
        <w:t xml:space="preserve">Around 50 </w:t>
      </w:r>
      <w:r w:rsidRPr="00814FFC">
        <w:t xml:space="preserve">per cent of respondents stated that they </w:t>
      </w:r>
      <w:r>
        <w:t>we</w:t>
      </w:r>
      <w:r w:rsidRPr="00814FFC">
        <w:t xml:space="preserve">re likely to remain </w:t>
      </w:r>
      <w:r>
        <w:t xml:space="preserve">an executive in a </w:t>
      </w:r>
      <w:r w:rsidRPr="00814FFC">
        <w:t>Victorian public sector organisation</w:t>
      </w:r>
      <w:r>
        <w:t>, and a further</w:t>
      </w:r>
      <w:r w:rsidRPr="00814FFC">
        <w:t xml:space="preserve"> </w:t>
      </w:r>
      <w:r>
        <w:t>five</w:t>
      </w:r>
      <w:r w:rsidRPr="00814FFC">
        <w:t xml:space="preserve"> per cent indicated they would likely move to an executive role in another Australian public sector.</w:t>
      </w:r>
    </w:p>
    <w:p w14:paraId="140CE5E0" w14:textId="77777777" w:rsidR="00BC0773" w:rsidRDefault="00BC0773" w:rsidP="00BC0773">
      <w:pPr>
        <w:pStyle w:val="Paragraph"/>
      </w:pPr>
      <w:r>
        <w:t xml:space="preserve">Around 11 </w:t>
      </w:r>
      <w:r w:rsidRPr="00814FFC">
        <w:t xml:space="preserve">per cent of respondents indicated an intention to take on an executive role in the </w:t>
      </w:r>
      <w:r>
        <w:t xml:space="preserve">for-profit </w:t>
      </w:r>
      <w:r w:rsidRPr="00814FFC">
        <w:t>private sector</w:t>
      </w:r>
      <w:r>
        <w:t xml:space="preserve"> and 10 </w:t>
      </w:r>
      <w:r w:rsidRPr="00814FFC">
        <w:t xml:space="preserve">per cent </w:t>
      </w:r>
      <w:r>
        <w:t xml:space="preserve">said they were likely to move to an executive role in the not-for-profit sector. </w:t>
      </w:r>
    </w:p>
    <w:p w14:paraId="4DDB79F9" w14:textId="0C8D7EDD" w:rsidR="00BC0773" w:rsidRPr="00763080" w:rsidRDefault="00BC0773" w:rsidP="00BC0773">
      <w:pPr>
        <w:pStyle w:val="Paragraph"/>
      </w:pPr>
      <w:r>
        <w:lastRenderedPageBreak/>
        <w:t xml:space="preserve">Some three per cent of respondents said they were intending to retire, and 8 per cent </w:t>
      </w:r>
      <w:r w:rsidRPr="00814FFC">
        <w:t xml:space="preserve">identified ‘other’ career intentions (for example, </w:t>
      </w:r>
      <w:r>
        <w:t>moving overseas)</w:t>
      </w:r>
      <w:r w:rsidRPr="00814FFC">
        <w:t xml:space="preserve">. Finally, </w:t>
      </w:r>
      <w:r>
        <w:t>another 10</w:t>
      </w:r>
      <w:r w:rsidRPr="00814FFC">
        <w:t xml:space="preserve"> per cent responded that they were unsure about their future career intention</w:t>
      </w:r>
      <w:r>
        <w:t>s</w:t>
      </w:r>
      <w:r w:rsidR="00673A39">
        <w:t xml:space="preserve"> (figure B.7)</w:t>
      </w:r>
      <w:r>
        <w:t>.</w:t>
      </w:r>
      <w:r w:rsidRPr="00814FFC">
        <w:t xml:space="preserve"> </w:t>
      </w:r>
    </w:p>
    <w:p w14:paraId="77E316C0" w14:textId="77777777" w:rsidR="00BC0773" w:rsidRPr="00D46FE8" w:rsidRDefault="00BC0773" w:rsidP="006B3E9B">
      <w:pPr>
        <w:pStyle w:val="Figureheading"/>
        <w:rPr>
          <w:rFonts w:cs="Times New Roman (Body CS)"/>
          <w:color w:val="0F6745" w:themeColor="accent2" w:themeShade="BF"/>
          <w:szCs w:val="36"/>
        </w:rPr>
      </w:pPr>
      <w:bookmarkStart w:id="259" w:name="_Toc57986274"/>
      <w:bookmarkStart w:id="260" w:name="_Toc58340721"/>
      <w:bookmarkStart w:id="261" w:name="_Toc58927266"/>
      <w:bookmarkStart w:id="262" w:name="_Toc58933112"/>
      <w:bookmarkStart w:id="263" w:name="_Toc59090220"/>
      <w:r w:rsidRPr="005D7B4C">
        <w:t>Figure B.7: CEO responses – future career intentions</w:t>
      </w:r>
      <w:bookmarkEnd w:id="259"/>
      <w:bookmarkEnd w:id="260"/>
      <w:bookmarkEnd w:id="261"/>
      <w:bookmarkEnd w:id="262"/>
      <w:bookmarkEnd w:id="263"/>
    </w:p>
    <w:p w14:paraId="5DECC706" w14:textId="15337417" w:rsidR="00BC0773" w:rsidRPr="00224C7A" w:rsidRDefault="00FF75A4" w:rsidP="00BC0773">
      <w:pPr>
        <w:pStyle w:val="Paragraph"/>
      </w:pPr>
      <w:r>
        <w:rPr>
          <w:noProof/>
        </w:rPr>
        <mc:AlternateContent>
          <mc:Choice Requires="wps">
            <w:drawing>
              <wp:anchor distT="45720" distB="45720" distL="114300" distR="114300" simplePos="0" relativeHeight="251658262" behindDoc="0" locked="0" layoutInCell="1" allowOverlap="1" wp14:anchorId="5399E51B" wp14:editId="56DE7089">
                <wp:simplePos x="0" y="0"/>
                <wp:positionH relativeFrom="column">
                  <wp:posOffset>214188</wp:posOffset>
                </wp:positionH>
                <wp:positionV relativeFrom="paragraph">
                  <wp:posOffset>4131310</wp:posOffset>
                </wp:positionV>
                <wp:extent cx="1530350" cy="1404620"/>
                <wp:effectExtent l="0" t="0" r="0" b="7620"/>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40215E19" w14:textId="77777777" w:rsidR="00BC0773" w:rsidRDefault="00BC0773" w:rsidP="00BC0773">
                            <w:pPr>
                              <w:pStyle w:val="Notesfortablesfigures"/>
                            </w:pPr>
                            <w:r>
                              <w:t>Number of responses = 6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99E51B" id="_x0000_s1169" type="#_x0000_t202" style="position:absolute;left:0;text-align:left;margin-left:16.85pt;margin-top:325.3pt;width:120.5pt;height:110.6pt;z-index:25165826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" stroked="f">
                <v:textbox style="mso-fit-shape-to-text:t">
                  <w:txbxContent>
                    <w:p w14:paraId="40215E19" w14:textId="77777777" w:rsidR="00BC0773" w:rsidRDefault="00BC0773" w:rsidP="00BC0773">
                      <w:pPr>
                        <w:pStyle w:val="Notesfortablesfigures"/>
                      </w:pPr>
                      <w:r>
                        <w:t>Number of responses = 62</w:t>
                      </w:r>
                    </w:p>
                  </w:txbxContent>
                </v:textbox>
              </v:shape>
            </w:pict>
          </mc:Fallback>
        </mc:AlternateContent>
      </w:r>
      <w:r>
        <w:rPr>
          <w:noProof/>
        </w:rPr>
        <w:drawing>
          <wp:inline distT="0" distB="0" distL="0" distR="0" wp14:anchorId="6881ECF0" wp14:editId="2E901CED">
            <wp:extent cx="5335326" cy="4342765"/>
            <wp:effectExtent l="19050" t="19050" r="17780" b="19685"/>
            <wp:docPr id="543345080" name="Picture 543345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9">
                      <a:extLst>
                        <a:ext uri="{28A0092B-C50C-407E-A947-70E740481C1C}">
                          <a14:useLocalDpi xmlns:a14="http://schemas.microsoft.com/office/drawing/2010/main" val="0"/>
                        </a:ext>
                      </a:extLst>
                    </a:blip>
                    <a:srcRect l="4510" r="6472"/>
                    <a:stretch/>
                  </pic:blipFill>
                  <pic:spPr bwMode="auto">
                    <a:xfrm>
                      <a:off x="0" y="0"/>
                      <a:ext cx="5336106" cy="4343400"/>
                    </a:xfrm>
                    <a:prstGeom prst="rect">
                      <a:avLst/>
                    </a:prstGeom>
                    <a:noFill/>
                    <a:ln>
                      <a:solidFill>
                        <a:schemeClr val="accent6">
                          <a:lumMod val="20000"/>
                          <a:lumOff val="80000"/>
                        </a:schemeClr>
                      </a:solidFill>
                    </a:ln>
                    <a:extLst>
                      <a:ext uri="{53640926-AAD7-44D8-BBD7-CCE9431645EC}">
                        <a14:shadowObscured xmlns:a14="http://schemas.microsoft.com/office/drawing/2010/main"/>
                      </a:ext>
                    </a:extLst>
                  </pic:spPr>
                </pic:pic>
              </a:graphicData>
            </a:graphic>
          </wp:inline>
        </w:drawing>
      </w:r>
    </w:p>
    <w:p w14:paraId="5F9C1402" w14:textId="07032587" w:rsidR="00BC0773" w:rsidRDefault="00BC0773" w:rsidP="00BC0773">
      <w:pPr>
        <w:pStyle w:val="Paragraph"/>
      </w:pPr>
      <w:r>
        <w:t>Of the CEOs who indicated they intend to leave the Victorian public sector, around 40 per cent said that remuneration was the most important factor. Some 48 per cent stated that it was somewhat important, while for around 13 per cent remuneration was the least important consideration</w:t>
      </w:r>
      <w:r w:rsidR="0052227A">
        <w:t xml:space="preserve"> (figure B.8)</w:t>
      </w:r>
      <w:r>
        <w:t xml:space="preserve">. </w:t>
      </w:r>
    </w:p>
    <w:p w14:paraId="01B880F9" w14:textId="77777777" w:rsidR="00BC0773" w:rsidRPr="005D7B4C" w:rsidRDefault="00BC0773" w:rsidP="006B3E9B">
      <w:pPr>
        <w:pStyle w:val="Figureheading"/>
      </w:pPr>
      <w:bookmarkStart w:id="264" w:name="_Toc57986275"/>
      <w:bookmarkStart w:id="265" w:name="_Toc58340722"/>
      <w:bookmarkStart w:id="266" w:name="_Toc58927267"/>
      <w:bookmarkStart w:id="267" w:name="_Toc58933113"/>
      <w:bookmarkStart w:id="268" w:name="_Toc59090221"/>
      <w:r w:rsidRPr="005D7B4C">
        <w:lastRenderedPageBreak/>
        <w:t>Figure B.8: CEO responses – importance of remuneration to intention to leave</w:t>
      </w:r>
      <w:bookmarkEnd w:id="264"/>
      <w:bookmarkEnd w:id="265"/>
      <w:bookmarkEnd w:id="266"/>
      <w:bookmarkEnd w:id="267"/>
      <w:bookmarkEnd w:id="268"/>
    </w:p>
    <w:p w14:paraId="1E3887AE" w14:textId="581232FB" w:rsidR="00BC0773" w:rsidRDefault="00BC0773" w:rsidP="00BC0773">
      <w:pPr>
        <w:pStyle w:val="Notesfortablesfigures"/>
      </w:pPr>
      <w:r>
        <w:rPr>
          <w:noProof/>
        </w:rPr>
        <mc:AlternateContent>
          <mc:Choice Requires="wps">
            <w:drawing>
              <wp:anchor distT="45720" distB="45720" distL="114300" distR="114300" simplePos="0" relativeHeight="251658263" behindDoc="0" locked="0" layoutInCell="1" allowOverlap="1" wp14:anchorId="67CC6429" wp14:editId="69B26BD0">
                <wp:simplePos x="0" y="0"/>
                <wp:positionH relativeFrom="column">
                  <wp:posOffset>192571</wp:posOffset>
                </wp:positionH>
                <wp:positionV relativeFrom="paragraph">
                  <wp:posOffset>3232702</wp:posOffset>
                </wp:positionV>
                <wp:extent cx="1530350" cy="1404620"/>
                <wp:effectExtent l="0" t="0" r="0" b="762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06D024DB" w14:textId="77777777" w:rsidR="00BC0773" w:rsidRDefault="00BC0773" w:rsidP="00BC0773">
                            <w:pPr>
                              <w:pStyle w:val="Notesfortablesfigures"/>
                            </w:pPr>
                            <w:r>
                              <w:t>Number of responses = 4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CC6429" id="_x0000_s1170" type="#_x0000_t202" style="position:absolute;margin-left:15.15pt;margin-top:254.55pt;width:120.5pt;height:110.6pt;z-index:251658263;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" stroked="f">
                <v:textbox style="mso-fit-shape-to-text:t">
                  <w:txbxContent>
                    <w:p w14:paraId="06D024DB" w14:textId="77777777" w:rsidR="00BC0773" w:rsidRDefault="00BC0773" w:rsidP="00BC0773">
                      <w:pPr>
                        <w:pStyle w:val="Notesfortablesfigures"/>
                      </w:pPr>
                      <w:r>
                        <w:t>Number of responses = 40</w:t>
                      </w:r>
                    </w:p>
                  </w:txbxContent>
                </v:textbox>
              </v:shape>
            </w:pict>
          </mc:Fallback>
        </mc:AlternateContent>
      </w:r>
      <w:r w:rsidR="00F43070">
        <w:rPr>
          <w:noProof/>
        </w:rPr>
        <w:drawing>
          <wp:inline distT="0" distB="0" distL="0" distR="0" wp14:anchorId="13EF66F6" wp14:editId="7CDF01D8">
            <wp:extent cx="5353050" cy="3505200"/>
            <wp:effectExtent l="19050" t="19050" r="19050" b="1905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0">
                      <a:extLst>
                        <a:ext uri="{28A0092B-C50C-407E-A947-70E740481C1C}">
                          <a14:useLocalDpi xmlns:a14="http://schemas.microsoft.com/office/drawing/2010/main" val="0"/>
                        </a:ext>
                      </a:extLst>
                    </a:blip>
                    <a:srcRect l="9963" r="14370"/>
                    <a:stretch/>
                  </pic:blipFill>
                  <pic:spPr bwMode="auto">
                    <a:xfrm>
                      <a:off x="0" y="0"/>
                      <a:ext cx="5353050" cy="3505200"/>
                    </a:xfrm>
                    <a:prstGeom prst="rect">
                      <a:avLst/>
                    </a:prstGeom>
                    <a:noFill/>
                    <a:ln>
                      <a:solidFill>
                        <a:schemeClr val="accent6">
                          <a:lumMod val="20000"/>
                          <a:lumOff val="80000"/>
                        </a:schemeClr>
                      </a:solidFill>
                    </a:ln>
                    <a:extLst>
                      <a:ext uri="{53640926-AAD7-44D8-BBD7-CCE9431645EC}">
                        <a14:shadowObscured xmlns:a14="http://schemas.microsoft.com/office/drawing/2010/main"/>
                      </a:ext>
                    </a:extLst>
                  </pic:spPr>
                </pic:pic>
              </a:graphicData>
            </a:graphic>
          </wp:inline>
        </w:drawing>
      </w:r>
    </w:p>
    <w:p w14:paraId="6DAD5C0F" w14:textId="77777777" w:rsidR="00BC0773" w:rsidRDefault="00BC0773" w:rsidP="00BC0773">
      <w:pPr>
        <w:pStyle w:val="VIRTHeading3"/>
        <w:keepNext/>
      </w:pPr>
      <w:r>
        <w:t xml:space="preserve">Questions in relation to subordinate executives </w:t>
      </w:r>
    </w:p>
    <w:p w14:paraId="2EB1A9DB" w14:textId="196B8B9F" w:rsidR="00BC0773" w:rsidRDefault="00BC0773" w:rsidP="00BC0773">
      <w:pPr>
        <w:pStyle w:val="Paragraph"/>
        <w:keepNext/>
      </w:pPr>
      <w:r>
        <w:t xml:space="preserve">CEOs have a dual role in the remuneration framework. They are employees subject to the framework, as well as employers of subordinate executives. The Tribunal sought to understand how CEOs view the remuneration framework in the context of employing executives. </w:t>
      </w:r>
    </w:p>
    <w:p w14:paraId="70CDFA84" w14:textId="77777777" w:rsidR="00BC0773" w:rsidRDefault="00BC0773" w:rsidP="00CC0DF1">
      <w:pPr>
        <w:pStyle w:val="Parabeforeabulletlist"/>
      </w:pPr>
      <w:r>
        <w:t>CEOs were asked to nominate the prior experience they value the most when hiring new executives to their organisation. Respondents could select up to three options from five pre-filled answers or nomin</w:t>
      </w:r>
      <w:r w:rsidRPr="00CC0DF1">
        <w:t>ate ‘other’ and ty</w:t>
      </w:r>
      <w:r>
        <w:t>pe in an alternative response. The most common response from the pre-filled options was ‘private, for-profit sector’, followed by ‘Victorian public sector body other than public service body’. CEOs that wrote in an alternative response discussed a variety of qualities that they valued including:</w:t>
      </w:r>
    </w:p>
    <w:p w14:paraId="2910907E" w14:textId="77777777" w:rsidR="00BC0773" w:rsidRDefault="00BC0773" w:rsidP="00735993">
      <w:pPr>
        <w:pStyle w:val="VIRTBulletpoints"/>
      </w:pPr>
      <w:r>
        <w:t>skills and experience specific to the role or industry</w:t>
      </w:r>
    </w:p>
    <w:p w14:paraId="7B83F308" w14:textId="77777777" w:rsidR="00BC0773" w:rsidRDefault="00BC0773" w:rsidP="00735993">
      <w:pPr>
        <w:pStyle w:val="VIRTBulletpoints"/>
      </w:pPr>
      <w:r>
        <w:t>leaderships skills and potential</w:t>
      </w:r>
    </w:p>
    <w:p w14:paraId="100F8221" w14:textId="31288A53" w:rsidR="00BC0773" w:rsidRDefault="00BC0773" w:rsidP="00735993">
      <w:pPr>
        <w:pStyle w:val="VIRTBulletpoints"/>
      </w:pPr>
      <w:r>
        <w:t xml:space="preserve">a broad range of experience across multiple sectors (rather than experience in a specific sector). </w:t>
      </w:r>
    </w:p>
    <w:p w14:paraId="3DFFE828" w14:textId="77777777" w:rsidR="00BC0773" w:rsidRDefault="00BC0773" w:rsidP="00BC0773">
      <w:pPr>
        <w:pStyle w:val="Paragraph"/>
      </w:pPr>
      <w:r>
        <w:t xml:space="preserve"> The results, expressed as a percentage of all responses, are shown in table B.1.</w:t>
      </w:r>
    </w:p>
    <w:p w14:paraId="1D7A1AE7" w14:textId="77777777" w:rsidR="00BC0773" w:rsidRPr="00AE0D87" w:rsidRDefault="00BC0773" w:rsidP="00BC0773">
      <w:pPr>
        <w:pStyle w:val="Tableheading"/>
        <w:keepNext/>
        <w:tabs>
          <w:tab w:val="left" w:pos="1276"/>
        </w:tabs>
        <w:spacing w:before="120"/>
        <w:ind w:right="-149"/>
        <w:contextualSpacing/>
        <w:rPr>
          <w:rFonts w:cstheme="minorBidi"/>
          <w:b w:val="0"/>
          <w:szCs w:val="20"/>
        </w:rPr>
      </w:pPr>
      <w:bookmarkStart w:id="269" w:name="_Toc58927301"/>
      <w:bookmarkStart w:id="270" w:name="_Toc58927539"/>
      <w:bookmarkStart w:id="271" w:name="_Toc58933147"/>
      <w:bookmarkStart w:id="272" w:name="_Toc59090254"/>
      <w:bookmarkStart w:id="273" w:name="_Toc59127479"/>
      <w:r w:rsidRPr="00AE0D87">
        <w:rPr>
          <w:rFonts w:cstheme="minorBidi"/>
          <w:bCs/>
          <w:szCs w:val="20"/>
        </w:rPr>
        <w:lastRenderedPageBreak/>
        <w:t xml:space="preserve">Table B.1: CEO responses – </w:t>
      </w:r>
      <w:r>
        <w:rPr>
          <w:rFonts w:cstheme="minorBidi"/>
          <w:bCs/>
          <w:szCs w:val="20"/>
        </w:rPr>
        <w:t>most valued prior experience when hiring subordinate executives</w:t>
      </w:r>
      <w:bookmarkEnd w:id="269"/>
      <w:bookmarkEnd w:id="270"/>
      <w:bookmarkEnd w:id="271"/>
      <w:bookmarkEnd w:id="272"/>
      <w:bookmarkEnd w:id="273"/>
    </w:p>
    <w:tbl>
      <w:tblPr>
        <w:tblStyle w:val="ListTable3-Accent2"/>
        <w:tblW w:w="8505" w:type="dxa"/>
        <w:tblLook w:val="04A0" w:firstRow="1" w:lastRow="0" w:firstColumn="1" w:lastColumn="0" w:noHBand="0" w:noVBand="1"/>
      </w:tblPr>
      <w:tblGrid>
        <w:gridCol w:w="6946"/>
        <w:gridCol w:w="1559"/>
      </w:tblGrid>
      <w:tr w:rsidR="00BC0773" w:rsidRPr="00396624" w14:paraId="046436A8" w14:textId="77777777" w:rsidTr="006B29B9">
        <w:trPr>
          <w:cnfStyle w:val="100000000000" w:firstRow="1" w:lastRow="0" w:firstColumn="0" w:lastColumn="0" w:oddVBand="0" w:evenVBand="0" w:oddHBand="0" w:evenHBand="0" w:firstRowFirstColumn="0" w:firstRowLastColumn="0" w:lastRowFirstColumn="0" w:lastRowLastColumn="0"/>
          <w:trHeight w:val="479"/>
        </w:trPr>
        <w:tc>
          <w:tcPr>
            <w:cnfStyle w:val="001000000100" w:firstRow="0" w:lastRow="0" w:firstColumn="1" w:lastColumn="0" w:oddVBand="0" w:evenVBand="0" w:oddHBand="0" w:evenHBand="0" w:firstRowFirstColumn="1" w:firstRowLastColumn="0" w:lastRowFirstColumn="0" w:lastRowLastColumn="0"/>
            <w:tcW w:w="6946" w:type="dxa"/>
            <w:hideMark/>
          </w:tcPr>
          <w:p w14:paraId="7066D79F" w14:textId="77777777" w:rsidR="00BC0773" w:rsidRPr="00396624" w:rsidRDefault="00BC0773" w:rsidP="00735993">
            <w:pPr>
              <w:pStyle w:val="Tabletext"/>
              <w:rPr>
                <w:color w:val="FFFFFF" w:themeColor="background1"/>
              </w:rPr>
            </w:pPr>
            <w:r>
              <w:rPr>
                <w:color w:val="FFFFFF" w:themeColor="background1"/>
              </w:rPr>
              <w:t>Choice of</w:t>
            </w:r>
            <w:r w:rsidRPr="00396624">
              <w:rPr>
                <w:color w:val="FFFFFF" w:themeColor="background1"/>
              </w:rPr>
              <w:t xml:space="preserve"> </w:t>
            </w:r>
            <w:r>
              <w:rPr>
                <w:color w:val="FFFFFF" w:themeColor="background1"/>
              </w:rPr>
              <w:t>response</w:t>
            </w:r>
          </w:p>
        </w:tc>
        <w:tc>
          <w:tcPr>
            <w:tcW w:w="1559" w:type="dxa"/>
            <w:noWrap/>
            <w:hideMark/>
          </w:tcPr>
          <w:p w14:paraId="346AE872" w14:textId="77777777" w:rsidR="00BC0773" w:rsidRPr="00396624" w:rsidRDefault="00BC0773" w:rsidP="00735993">
            <w:pPr>
              <w:pStyle w:val="Tabletext"/>
              <w:jc w:val="right"/>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Responses (%)</w:t>
            </w:r>
          </w:p>
        </w:tc>
      </w:tr>
      <w:tr w:rsidR="004C5E48" w:rsidRPr="00396624" w14:paraId="51075A9E" w14:textId="77777777" w:rsidTr="006B29B9">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6946" w:type="dxa"/>
          </w:tcPr>
          <w:p w14:paraId="05F97073" w14:textId="70E9EE08" w:rsidR="004C5E48" w:rsidRPr="00396624" w:rsidRDefault="004C5E48" w:rsidP="004C5E48">
            <w:pPr>
              <w:pStyle w:val="Tabletext"/>
            </w:pPr>
            <w:r w:rsidRPr="00396624">
              <w:t>Private for-profit sector</w:t>
            </w:r>
          </w:p>
        </w:tc>
        <w:tc>
          <w:tcPr>
            <w:tcW w:w="1559" w:type="dxa"/>
            <w:noWrap/>
          </w:tcPr>
          <w:p w14:paraId="4D5BACF7" w14:textId="595DAC41" w:rsidR="004C5E48" w:rsidRDefault="004C5E48" w:rsidP="004C5E48">
            <w:pPr>
              <w:pStyle w:val="Tabletext"/>
              <w:jc w:val="right"/>
              <w:cnfStyle w:val="000000100000" w:firstRow="0" w:lastRow="0" w:firstColumn="0" w:lastColumn="0" w:oddVBand="0" w:evenVBand="0" w:oddHBand="1" w:evenHBand="0" w:firstRowFirstColumn="0" w:firstRowLastColumn="0" w:lastRowFirstColumn="0" w:lastRowLastColumn="0"/>
            </w:pPr>
            <w:r>
              <w:t>26</w:t>
            </w:r>
          </w:p>
        </w:tc>
      </w:tr>
      <w:tr w:rsidR="004C5E48" w:rsidRPr="00396624" w14:paraId="29ED5913" w14:textId="77777777" w:rsidTr="006B29B9">
        <w:trPr>
          <w:trHeight w:val="479"/>
        </w:trPr>
        <w:tc>
          <w:tcPr>
            <w:cnfStyle w:val="001000000000" w:firstRow="0" w:lastRow="0" w:firstColumn="1" w:lastColumn="0" w:oddVBand="0" w:evenVBand="0" w:oddHBand="0" w:evenHBand="0" w:firstRowFirstColumn="0" w:firstRowLastColumn="0" w:lastRowFirstColumn="0" w:lastRowLastColumn="0"/>
            <w:tcW w:w="6946" w:type="dxa"/>
          </w:tcPr>
          <w:p w14:paraId="2D6D32BD" w14:textId="5152572E" w:rsidR="004C5E48" w:rsidRPr="00396624" w:rsidRDefault="004C5E48" w:rsidP="004C5E48">
            <w:pPr>
              <w:pStyle w:val="Tabletext"/>
            </w:pPr>
            <w:r w:rsidRPr="00396624">
              <w:t>Other</w:t>
            </w:r>
          </w:p>
        </w:tc>
        <w:tc>
          <w:tcPr>
            <w:tcW w:w="1559" w:type="dxa"/>
            <w:noWrap/>
          </w:tcPr>
          <w:p w14:paraId="514046EA" w14:textId="5EE766E3" w:rsidR="004C5E48" w:rsidRDefault="004C5E48" w:rsidP="004C5E48">
            <w:pPr>
              <w:pStyle w:val="Tabletext"/>
              <w:jc w:val="right"/>
              <w:cnfStyle w:val="000000000000" w:firstRow="0" w:lastRow="0" w:firstColumn="0" w:lastColumn="0" w:oddVBand="0" w:evenVBand="0" w:oddHBand="0" w:evenHBand="0" w:firstRowFirstColumn="0" w:firstRowLastColumn="0" w:lastRowFirstColumn="0" w:lastRowLastColumn="0"/>
            </w:pPr>
            <w:r w:rsidRPr="00396624">
              <w:t>2</w:t>
            </w:r>
            <w:r>
              <w:t>4</w:t>
            </w:r>
          </w:p>
        </w:tc>
      </w:tr>
      <w:tr w:rsidR="004C5E48" w:rsidRPr="00396624" w14:paraId="54B82157" w14:textId="77777777" w:rsidTr="006B29B9">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6946" w:type="dxa"/>
          </w:tcPr>
          <w:p w14:paraId="5BDA15A4" w14:textId="55A926EF" w:rsidR="004C5E48" w:rsidRPr="00396624" w:rsidRDefault="004C5E48" w:rsidP="004C5E48">
            <w:pPr>
              <w:pStyle w:val="Tabletext"/>
            </w:pPr>
            <w:r w:rsidRPr="00396624">
              <w:t>Victorian public sector body other than public service body</w:t>
            </w:r>
          </w:p>
        </w:tc>
        <w:tc>
          <w:tcPr>
            <w:tcW w:w="1559" w:type="dxa"/>
            <w:noWrap/>
          </w:tcPr>
          <w:p w14:paraId="587D29C4" w14:textId="55478374" w:rsidR="004C5E48" w:rsidRDefault="004C5E48" w:rsidP="004C5E48">
            <w:pPr>
              <w:pStyle w:val="Tabletext"/>
              <w:jc w:val="right"/>
              <w:cnfStyle w:val="000000100000" w:firstRow="0" w:lastRow="0" w:firstColumn="0" w:lastColumn="0" w:oddVBand="0" w:evenVBand="0" w:oddHBand="1" w:evenHBand="0" w:firstRowFirstColumn="0" w:firstRowLastColumn="0" w:lastRowFirstColumn="0" w:lastRowLastColumn="0"/>
            </w:pPr>
            <w:r>
              <w:t>20</w:t>
            </w:r>
          </w:p>
        </w:tc>
      </w:tr>
      <w:tr w:rsidR="004C5E48" w:rsidRPr="00396624" w14:paraId="337D9640" w14:textId="77777777" w:rsidTr="006B29B9">
        <w:trPr>
          <w:trHeight w:val="479"/>
        </w:trPr>
        <w:tc>
          <w:tcPr>
            <w:cnfStyle w:val="001000000000" w:firstRow="0" w:lastRow="0" w:firstColumn="1" w:lastColumn="0" w:oddVBand="0" w:evenVBand="0" w:oddHBand="0" w:evenHBand="0" w:firstRowFirstColumn="0" w:firstRowLastColumn="0" w:lastRowFirstColumn="0" w:lastRowLastColumn="0"/>
            <w:tcW w:w="6946" w:type="dxa"/>
          </w:tcPr>
          <w:p w14:paraId="13918B53" w14:textId="381A0054" w:rsidR="004C5E48" w:rsidRPr="00396624" w:rsidRDefault="004C5E48" w:rsidP="004C5E48">
            <w:pPr>
              <w:pStyle w:val="Tabletext"/>
            </w:pPr>
            <w:r w:rsidRPr="00396624">
              <w:t>Victorian public service body (</w:t>
            </w:r>
            <w:r w:rsidR="00C74DF8">
              <w:t>d</w:t>
            </w:r>
            <w:r w:rsidRPr="00396624">
              <w:t xml:space="preserve">epartment, Administrative Office or </w:t>
            </w:r>
            <w:r w:rsidR="00345035">
              <w:t>VPSC</w:t>
            </w:r>
            <w:r w:rsidRPr="00396624">
              <w:t>)</w:t>
            </w:r>
          </w:p>
        </w:tc>
        <w:tc>
          <w:tcPr>
            <w:tcW w:w="1559" w:type="dxa"/>
            <w:noWrap/>
          </w:tcPr>
          <w:p w14:paraId="519A9CC8" w14:textId="77777777" w:rsidR="004C5E48" w:rsidRPr="00396624" w:rsidRDefault="004C5E48" w:rsidP="004C5E48">
            <w:pPr>
              <w:pStyle w:val="Tabletext"/>
              <w:jc w:val="right"/>
              <w:cnfStyle w:val="000000000000" w:firstRow="0" w:lastRow="0" w:firstColumn="0" w:lastColumn="0" w:oddVBand="0" w:evenVBand="0" w:oddHBand="0" w:evenHBand="0" w:firstRowFirstColumn="0" w:firstRowLastColumn="0" w:lastRowFirstColumn="0" w:lastRowLastColumn="0"/>
            </w:pPr>
            <w:r>
              <w:t>12</w:t>
            </w:r>
          </w:p>
        </w:tc>
      </w:tr>
      <w:tr w:rsidR="004C5E48" w:rsidRPr="00396624" w14:paraId="2EA03C82" w14:textId="77777777" w:rsidTr="006B29B9">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6946" w:type="dxa"/>
          </w:tcPr>
          <w:p w14:paraId="73F9D6CF" w14:textId="669AF6F6" w:rsidR="004C5E48" w:rsidRPr="00396624" w:rsidRDefault="004C5E48" w:rsidP="004C5E48">
            <w:pPr>
              <w:pStyle w:val="Tabletext"/>
            </w:pPr>
            <w:r w:rsidRPr="00396624">
              <w:t>Public sector in another Australian jurisdiction</w:t>
            </w:r>
          </w:p>
        </w:tc>
        <w:tc>
          <w:tcPr>
            <w:tcW w:w="1559" w:type="dxa"/>
            <w:noWrap/>
          </w:tcPr>
          <w:p w14:paraId="52B2C0EE" w14:textId="62012936" w:rsidR="004C5E48" w:rsidRPr="00396624" w:rsidRDefault="004C5E48" w:rsidP="004C5E48">
            <w:pPr>
              <w:pStyle w:val="Tabletext"/>
              <w:jc w:val="right"/>
              <w:cnfStyle w:val="000000100000" w:firstRow="0" w:lastRow="0" w:firstColumn="0" w:lastColumn="0" w:oddVBand="0" w:evenVBand="0" w:oddHBand="1" w:evenHBand="0" w:firstRowFirstColumn="0" w:firstRowLastColumn="0" w:lastRowFirstColumn="0" w:lastRowLastColumn="0"/>
            </w:pPr>
            <w:r>
              <w:t>11</w:t>
            </w:r>
          </w:p>
        </w:tc>
      </w:tr>
      <w:tr w:rsidR="004C5E48" w:rsidRPr="00396624" w14:paraId="05212405" w14:textId="77777777" w:rsidTr="006B29B9">
        <w:trPr>
          <w:trHeight w:val="479"/>
        </w:trPr>
        <w:tc>
          <w:tcPr>
            <w:cnfStyle w:val="001000000000" w:firstRow="0" w:lastRow="0" w:firstColumn="1" w:lastColumn="0" w:oddVBand="0" w:evenVBand="0" w:oddHBand="0" w:evenHBand="0" w:firstRowFirstColumn="0" w:firstRowLastColumn="0" w:lastRowFirstColumn="0" w:lastRowLastColumn="0"/>
            <w:tcW w:w="6946" w:type="dxa"/>
          </w:tcPr>
          <w:p w14:paraId="543E1D18" w14:textId="43642258" w:rsidR="004C5E48" w:rsidRPr="00396624" w:rsidRDefault="004C5E48" w:rsidP="004C5E48">
            <w:pPr>
              <w:pStyle w:val="Tabletext"/>
            </w:pPr>
            <w:r w:rsidRPr="00396624">
              <w:t>Private not-for-profit sector (e.g. academia)</w:t>
            </w:r>
          </w:p>
        </w:tc>
        <w:tc>
          <w:tcPr>
            <w:tcW w:w="1559" w:type="dxa"/>
            <w:noWrap/>
          </w:tcPr>
          <w:p w14:paraId="6DEF01B3" w14:textId="73866C0C" w:rsidR="004C5E48" w:rsidRPr="00396624" w:rsidRDefault="004C5E48" w:rsidP="004C5E48">
            <w:pPr>
              <w:pStyle w:val="Tabletext"/>
              <w:jc w:val="right"/>
              <w:cnfStyle w:val="000000000000" w:firstRow="0" w:lastRow="0" w:firstColumn="0" w:lastColumn="0" w:oddVBand="0" w:evenVBand="0" w:oddHBand="0" w:evenHBand="0" w:firstRowFirstColumn="0" w:firstRowLastColumn="0" w:lastRowFirstColumn="0" w:lastRowLastColumn="0"/>
            </w:pPr>
            <w:r>
              <w:t>7</w:t>
            </w:r>
          </w:p>
        </w:tc>
      </w:tr>
    </w:tbl>
    <w:p w14:paraId="525E6809" w14:textId="77777777" w:rsidR="00BC0773" w:rsidRDefault="00BC0773" w:rsidP="00BC0773">
      <w:pPr>
        <w:pStyle w:val="Paragraph"/>
      </w:pPr>
      <w:r>
        <w:t xml:space="preserve">CEOs were also asked about the influence remuneration has on attracting and retaining talent to their organisation. </w:t>
      </w:r>
    </w:p>
    <w:p w14:paraId="0AC9F651" w14:textId="77777777" w:rsidR="00BC0773" w:rsidRDefault="00BC0773" w:rsidP="00BC0773">
      <w:pPr>
        <w:pStyle w:val="Paragraph"/>
      </w:pPr>
      <w:r>
        <w:t xml:space="preserve">CEOs were asked about whether existing remuneration arrangements are sufficient to attract and retain executives. Approximately 55 per cent believed existing arrangements are ‘somewhat sufficient’, while around 38 per cent chose the option of ‘not sufficient’. Only eight per cent of respondents said the existing arrangements are ‘sufficient’ (figure B.9). </w:t>
      </w:r>
    </w:p>
    <w:p w14:paraId="00FB3B20" w14:textId="1DD5C15C" w:rsidR="00BC0773" w:rsidRPr="004B0758" w:rsidRDefault="00BC0773" w:rsidP="006B3E9B">
      <w:pPr>
        <w:pStyle w:val="Figureheading"/>
      </w:pPr>
      <w:bookmarkStart w:id="274" w:name="_Toc57986276"/>
      <w:bookmarkStart w:id="275" w:name="_Toc58340723"/>
      <w:bookmarkStart w:id="276" w:name="_Toc58927268"/>
      <w:bookmarkStart w:id="277" w:name="_Toc58933114"/>
      <w:bookmarkStart w:id="278" w:name="_Toc59090222"/>
      <w:r w:rsidRPr="004B0758">
        <w:t>Figure B.9: CEO responses – sufficiency of remuneration arrangements to attract and retain talent</w:t>
      </w:r>
      <w:bookmarkEnd w:id="274"/>
      <w:bookmarkEnd w:id="275"/>
      <w:bookmarkEnd w:id="276"/>
      <w:bookmarkEnd w:id="277"/>
      <w:bookmarkEnd w:id="278"/>
    </w:p>
    <w:p w14:paraId="4117E8DB" w14:textId="7EBD4EA5" w:rsidR="00BC0773" w:rsidRDefault="003256AA" w:rsidP="00BC0773">
      <w:pPr>
        <w:pStyle w:val="Notesfortablesfigures"/>
        <w:jc w:val="center"/>
      </w:pPr>
      <w:r>
        <w:rPr>
          <w:noProof/>
        </w:rPr>
        <mc:AlternateContent>
          <mc:Choice Requires="wps">
            <w:drawing>
              <wp:anchor distT="45720" distB="45720" distL="114300" distR="114300" simplePos="0" relativeHeight="251658265" behindDoc="0" locked="0" layoutInCell="1" allowOverlap="1" wp14:anchorId="743CF12D" wp14:editId="1256C245">
                <wp:simplePos x="0" y="0"/>
                <wp:positionH relativeFrom="column">
                  <wp:posOffset>295275</wp:posOffset>
                </wp:positionH>
                <wp:positionV relativeFrom="paragraph">
                  <wp:posOffset>3212493</wp:posOffset>
                </wp:positionV>
                <wp:extent cx="1530350" cy="1404620"/>
                <wp:effectExtent l="0" t="0" r="0" b="7620"/>
                <wp:wrapNone/>
                <wp:docPr id="17617933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1DB4702B" w14:textId="77777777" w:rsidR="00BC0773" w:rsidRDefault="00BC0773" w:rsidP="00BC0773">
                            <w:pPr>
                              <w:pStyle w:val="Notesfortablesfigures"/>
                            </w:pPr>
                            <w:r>
                              <w:t>Number of responses = 5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3CF12D" id="_x0000_s1171" type="#_x0000_t202" style="position:absolute;left:0;text-align:left;margin-left:23.25pt;margin-top:252.95pt;width:120.5pt;height:110.6pt;z-index:251658265;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" stroked="f">
                <v:textbox style="mso-fit-shape-to-text:t">
                  <w:txbxContent>
                    <w:p w14:paraId="1DB4702B" w14:textId="77777777" w:rsidR="00BC0773" w:rsidRDefault="00BC0773" w:rsidP="00BC0773">
                      <w:pPr>
                        <w:pStyle w:val="Notesfortablesfigures"/>
                      </w:pPr>
                      <w:r>
                        <w:t>Number of responses = 53</w:t>
                      </w:r>
                    </w:p>
                  </w:txbxContent>
                </v:textbox>
              </v:shape>
            </w:pict>
          </mc:Fallback>
        </mc:AlternateContent>
      </w:r>
      <w:r w:rsidR="00B22136">
        <w:rPr>
          <w:noProof/>
        </w:rPr>
        <w:drawing>
          <wp:inline distT="0" distB="0" distL="0" distR="0" wp14:anchorId="0A54B7A4" wp14:editId="25677BDA">
            <wp:extent cx="5191541" cy="3548496"/>
            <wp:effectExtent l="19050" t="19050" r="19050" b="260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1">
                      <a:extLst>
                        <a:ext uri="{28A0092B-C50C-407E-A947-70E740481C1C}">
                          <a14:useLocalDpi xmlns:a14="http://schemas.microsoft.com/office/drawing/2010/main" val="0"/>
                        </a:ext>
                      </a:extLst>
                    </a:blip>
                    <a:srcRect l="4751" r="7833"/>
                    <a:stretch/>
                  </pic:blipFill>
                  <pic:spPr bwMode="auto">
                    <a:xfrm>
                      <a:off x="0" y="0"/>
                      <a:ext cx="5191541" cy="3548496"/>
                    </a:xfrm>
                    <a:prstGeom prst="rect">
                      <a:avLst/>
                    </a:prstGeom>
                    <a:noFill/>
                    <a:ln>
                      <a:solidFill>
                        <a:schemeClr val="accent6">
                          <a:lumMod val="20000"/>
                          <a:lumOff val="80000"/>
                        </a:schemeClr>
                      </a:solidFill>
                    </a:ln>
                    <a:extLst>
                      <a:ext uri="{53640926-AAD7-44D8-BBD7-CCE9431645EC}">
                        <a14:shadowObscured xmlns:a14="http://schemas.microsoft.com/office/drawing/2010/main"/>
                      </a:ext>
                    </a:extLst>
                  </pic:spPr>
                </pic:pic>
              </a:graphicData>
            </a:graphic>
          </wp:inline>
        </w:drawing>
      </w:r>
    </w:p>
    <w:p w14:paraId="4D4CF62C" w14:textId="691C45F2" w:rsidR="00BC0773" w:rsidRDefault="00BC0773" w:rsidP="00BC0773">
      <w:pPr>
        <w:pStyle w:val="Paragraph"/>
      </w:pPr>
      <w:r>
        <w:lastRenderedPageBreak/>
        <w:t>Around 58 per cent of CEOs believed that remuneration is the ‘most important’ factor in attracting talent to their organisation, while 42 per cent believed it is only ‘somewhat important’. No CEO selected ‘least important’ as their answer.</w:t>
      </w:r>
    </w:p>
    <w:p w14:paraId="1C8CC868" w14:textId="77777777" w:rsidR="00BC0773" w:rsidRDefault="00BC0773" w:rsidP="00BC0773">
      <w:pPr>
        <w:pStyle w:val="Paragraph"/>
      </w:pPr>
      <w:r>
        <w:t>CEOs were also asked how important remuneration is to the decision of their subordinate executives to leave their role. Some 55 per cent said it was ‘somewhat important’, while 30 per cent believe it is the ‘most important factor’ (figure B.10).</w:t>
      </w:r>
    </w:p>
    <w:p w14:paraId="5FF11020" w14:textId="77777777" w:rsidR="00BC0773" w:rsidRPr="00356949" w:rsidRDefault="00BC0773" w:rsidP="006B3E9B">
      <w:pPr>
        <w:pStyle w:val="Figureheading"/>
      </w:pPr>
      <w:bookmarkStart w:id="279" w:name="_Toc57986277"/>
      <w:bookmarkStart w:id="280" w:name="_Toc58340724"/>
      <w:bookmarkStart w:id="281" w:name="_Toc58927269"/>
      <w:bookmarkStart w:id="282" w:name="_Toc58933115"/>
      <w:bookmarkStart w:id="283" w:name="_Toc59090223"/>
      <w:r w:rsidRPr="00356949">
        <w:t>Figure B.10: CEO responses – importance of remuneration on decisions by subordinate executives to leave their role</w:t>
      </w:r>
      <w:bookmarkEnd w:id="279"/>
      <w:bookmarkEnd w:id="280"/>
      <w:bookmarkEnd w:id="281"/>
      <w:bookmarkEnd w:id="282"/>
      <w:bookmarkEnd w:id="283"/>
    </w:p>
    <w:p w14:paraId="3E048D5E" w14:textId="6488C792" w:rsidR="00BC0773" w:rsidRDefault="00074C4F" w:rsidP="00BC0773">
      <w:pPr>
        <w:pStyle w:val="Paragraph"/>
      </w:pPr>
      <w:r>
        <w:rPr>
          <w:noProof/>
        </w:rPr>
        <mc:AlternateContent>
          <mc:Choice Requires="wps">
            <w:drawing>
              <wp:anchor distT="45720" distB="45720" distL="114300" distR="114300" simplePos="0" relativeHeight="251658264" behindDoc="0" locked="0" layoutInCell="1" allowOverlap="1" wp14:anchorId="34F626C3" wp14:editId="0E07292C">
                <wp:simplePos x="0" y="0"/>
                <wp:positionH relativeFrom="column">
                  <wp:posOffset>257175</wp:posOffset>
                </wp:positionH>
                <wp:positionV relativeFrom="paragraph">
                  <wp:posOffset>3354705</wp:posOffset>
                </wp:positionV>
                <wp:extent cx="1530350" cy="1404620"/>
                <wp:effectExtent l="0" t="0" r="0" b="7620"/>
                <wp:wrapNone/>
                <wp:docPr id="17617933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61327983" w14:textId="77777777" w:rsidR="00BC0773" w:rsidRDefault="00BC0773" w:rsidP="00BC0773">
                            <w:pPr>
                              <w:pStyle w:val="Notesfortablesfigures"/>
                            </w:pPr>
                            <w:r>
                              <w:t>Number of responses = 5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F626C3" id="_x0000_s1172" type="#_x0000_t202" style="position:absolute;left:0;text-align:left;margin-left:20.25pt;margin-top:264.15pt;width:120.5pt;height:110.6pt;z-index:251658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" stroked="f">
                <v:textbox style="mso-fit-shape-to-text:t">
                  <w:txbxContent>
                    <w:p w14:paraId="61327983" w14:textId="77777777" w:rsidR="00BC0773" w:rsidRDefault="00BC0773" w:rsidP="00BC0773">
                      <w:pPr>
                        <w:pStyle w:val="Notesfortablesfigures"/>
                      </w:pPr>
                      <w:r>
                        <w:t>Number of responses = 53</w:t>
                      </w:r>
                    </w:p>
                  </w:txbxContent>
                </v:textbox>
              </v:shape>
            </w:pict>
          </mc:Fallback>
        </mc:AlternateContent>
      </w:r>
      <w:r>
        <w:rPr>
          <w:noProof/>
        </w:rPr>
        <w:drawing>
          <wp:inline distT="0" distB="0" distL="0" distR="0" wp14:anchorId="2A416612" wp14:editId="43C341B2">
            <wp:extent cx="5105400" cy="3594100"/>
            <wp:effectExtent l="19050" t="19050" r="19050" b="2540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2">
                      <a:extLst>
                        <a:ext uri="{28A0092B-C50C-407E-A947-70E740481C1C}">
                          <a14:useLocalDpi xmlns:a14="http://schemas.microsoft.com/office/drawing/2010/main" val="0"/>
                        </a:ext>
                      </a:extLst>
                    </a:blip>
                    <a:srcRect l="6397" r="7889"/>
                    <a:stretch/>
                  </pic:blipFill>
                  <pic:spPr bwMode="auto">
                    <a:xfrm>
                      <a:off x="0" y="0"/>
                      <a:ext cx="5105400" cy="3594100"/>
                    </a:xfrm>
                    <a:prstGeom prst="rect">
                      <a:avLst/>
                    </a:prstGeom>
                    <a:noFill/>
                    <a:ln>
                      <a:solidFill>
                        <a:schemeClr val="accent6">
                          <a:lumMod val="20000"/>
                          <a:lumOff val="80000"/>
                        </a:schemeClr>
                      </a:solidFill>
                    </a:ln>
                    <a:extLst>
                      <a:ext uri="{53640926-AAD7-44D8-BBD7-CCE9431645EC}">
                        <a14:shadowObscured xmlns:a14="http://schemas.microsoft.com/office/drawing/2010/main"/>
                      </a:ext>
                    </a:extLst>
                  </pic:spPr>
                </pic:pic>
              </a:graphicData>
            </a:graphic>
          </wp:inline>
        </w:drawing>
      </w:r>
    </w:p>
    <w:p w14:paraId="09356F9C" w14:textId="3AB3FC26" w:rsidR="00BC0773" w:rsidRDefault="00BC0773" w:rsidP="00071E95">
      <w:pPr>
        <w:pStyle w:val="VIRTHeading2"/>
      </w:pPr>
      <w:bookmarkStart w:id="284" w:name="_Toc59090163"/>
      <w:r>
        <w:t>B.2</w:t>
      </w:r>
      <w:r w:rsidR="002363F5">
        <w:tab/>
      </w:r>
      <w:r>
        <w:t>Subordinate executive questionnaire</w:t>
      </w:r>
      <w:bookmarkEnd w:id="284"/>
      <w:r>
        <w:t xml:space="preserve"> </w:t>
      </w:r>
    </w:p>
    <w:p w14:paraId="6207748F" w14:textId="77777777" w:rsidR="00BC0773" w:rsidRDefault="00BC0773" w:rsidP="00BC0773">
      <w:pPr>
        <w:pStyle w:val="Paragraph"/>
      </w:pPr>
      <w:r>
        <w:t xml:space="preserve">The questionnaire sought to understand the roles and responsibilities of subordinate executives and their motivations, gather views on executive remuneration and identify how current arrangements could be improved. </w:t>
      </w:r>
    </w:p>
    <w:p w14:paraId="530F7754" w14:textId="457F99A5" w:rsidR="00BC0773" w:rsidRDefault="00612552" w:rsidP="00BC0773">
      <w:pPr>
        <w:pStyle w:val="Paragraph"/>
      </w:pPr>
      <w:r>
        <w:t xml:space="preserve">There were </w:t>
      </w:r>
      <w:r w:rsidR="00BC0773" w:rsidRPr="00741F2B">
        <w:t>104 respondents</w:t>
      </w:r>
      <w:r>
        <w:t xml:space="preserve"> who</w:t>
      </w:r>
      <w:r w:rsidR="00BC0773" w:rsidRPr="00741F2B">
        <w:t xml:space="preserve"> identified as a subordinate</w:t>
      </w:r>
      <w:r w:rsidR="00BC0773">
        <w:t xml:space="preserve"> executive (Q1). These respondents were asked the following questions:</w:t>
      </w:r>
    </w:p>
    <w:p w14:paraId="1361A224" w14:textId="77777777" w:rsidR="00BC0773" w:rsidRDefault="00BC0773" w:rsidP="00BC0773">
      <w:pPr>
        <w:pStyle w:val="Paragraph"/>
      </w:pPr>
      <w:r>
        <w:t>Q2. What is your total remuneration package per annum?</w:t>
      </w:r>
    </w:p>
    <w:p w14:paraId="239603A4" w14:textId="77777777" w:rsidR="00BC0773" w:rsidRDefault="00BC0773" w:rsidP="00BC0773">
      <w:pPr>
        <w:pStyle w:val="Paragraph"/>
      </w:pPr>
      <w:r>
        <w:t>Q3. In which industry does your organisation primarily operate?</w:t>
      </w:r>
    </w:p>
    <w:p w14:paraId="4D1665C5" w14:textId="77777777" w:rsidR="00BC0773" w:rsidRDefault="00BC0773" w:rsidP="00BC0773">
      <w:pPr>
        <w:pStyle w:val="Paragraph"/>
      </w:pPr>
      <w:r>
        <w:lastRenderedPageBreak/>
        <w:t>Q4. What is your primary work stream?</w:t>
      </w:r>
    </w:p>
    <w:p w14:paraId="6F4B236F" w14:textId="77777777" w:rsidR="00BC0773" w:rsidRDefault="00BC0773" w:rsidP="00BC0773">
      <w:pPr>
        <w:pStyle w:val="Paragraph"/>
      </w:pPr>
      <w:r>
        <w:t>Q5. How long have you been an executive in the Victorian public sector?</w:t>
      </w:r>
    </w:p>
    <w:p w14:paraId="309B569B" w14:textId="77777777" w:rsidR="00BC0773" w:rsidRDefault="00BC0773" w:rsidP="00BC0773">
      <w:pPr>
        <w:pStyle w:val="Paragraph"/>
      </w:pPr>
      <w:r>
        <w:t>Q6. What was your role immediately prior to your current role?</w:t>
      </w:r>
    </w:p>
    <w:p w14:paraId="525646C2" w14:textId="77777777" w:rsidR="00BC0773" w:rsidRDefault="00BC0773" w:rsidP="00BC0773">
      <w:pPr>
        <w:pStyle w:val="Paragraph"/>
      </w:pPr>
      <w:r>
        <w:t>Q7. What motivated you to apply for your current role?</w:t>
      </w:r>
    </w:p>
    <w:p w14:paraId="52E56122" w14:textId="77777777" w:rsidR="00BC0773" w:rsidRDefault="00BC0773" w:rsidP="00BC0773">
      <w:pPr>
        <w:pStyle w:val="Paragraph"/>
      </w:pPr>
      <w:r>
        <w:t>Q8. How important was remuneration to your decision to apply for your current role, relative to other considerations (e.g. relocation, interest in field, other employment conditions)?</w:t>
      </w:r>
    </w:p>
    <w:p w14:paraId="44CC3B54" w14:textId="77777777" w:rsidR="00BC0773" w:rsidRDefault="00BC0773" w:rsidP="00BC0773">
      <w:pPr>
        <w:pStyle w:val="Paragraph"/>
      </w:pPr>
      <w:r>
        <w:t>Q9. Please provide comment on any trends, or significant changes over the last five years, that affect your role.</w:t>
      </w:r>
    </w:p>
    <w:p w14:paraId="6A0CE785" w14:textId="77777777" w:rsidR="00BC0773" w:rsidRDefault="00BC0773" w:rsidP="00BC0773">
      <w:pPr>
        <w:pStyle w:val="Paragraph"/>
      </w:pPr>
      <w:r>
        <w:t>Q10. Please provide your views on executive remuneration, for example, the competitiveness of remuneration structures in attracting and retaining suitable executives in a public sector context.</w:t>
      </w:r>
    </w:p>
    <w:p w14:paraId="0C1AC9A3" w14:textId="77777777" w:rsidR="00BC0773" w:rsidRDefault="00BC0773" w:rsidP="00BC0773">
      <w:pPr>
        <w:pStyle w:val="Paragraph"/>
      </w:pPr>
      <w:r>
        <w:t>Q11. What do you consider to be relevant factors and comparators for informing the determination of remuneration bands for executives in Victorian public entities, and for determining the relativities between them?</w:t>
      </w:r>
    </w:p>
    <w:p w14:paraId="7AB63067" w14:textId="77777777" w:rsidR="00BC0773" w:rsidRDefault="00BC0773" w:rsidP="00BC0773">
      <w:pPr>
        <w:pStyle w:val="Paragraph"/>
      </w:pPr>
      <w:r>
        <w:t>Q12. What are your future career intentions (next five years)?</w:t>
      </w:r>
    </w:p>
    <w:p w14:paraId="3A6BD67B" w14:textId="77777777" w:rsidR="00BC0773" w:rsidRDefault="00BC0773" w:rsidP="00BC0773">
      <w:pPr>
        <w:pStyle w:val="Paragraph"/>
      </w:pPr>
      <w:r>
        <w:t>Q13. If you have indicated that you intend to leave the Victorian public sector in the next five years, how important is remuneration to your decision to leave, relative to other considerations?</w:t>
      </w:r>
    </w:p>
    <w:p w14:paraId="560FF849" w14:textId="77777777" w:rsidR="00BC0773" w:rsidRPr="00FC6CDD" w:rsidRDefault="00BC0773" w:rsidP="00BC0773">
      <w:pPr>
        <w:pStyle w:val="Paragraph"/>
      </w:pPr>
      <w:r>
        <w:t>Q14. Please provide any other comment or feedback in relation to your role, or the remuneration of public entity executives, that you consider relevant to inform the Tribunal's deliberations.</w:t>
      </w:r>
    </w:p>
    <w:p w14:paraId="3DB4ECED" w14:textId="77777777" w:rsidR="00BC0773" w:rsidRPr="001B57C5" w:rsidRDefault="00BC0773" w:rsidP="00BC0773">
      <w:pPr>
        <w:pStyle w:val="VIRTHeading3"/>
      </w:pPr>
      <w:r>
        <w:t>Characteristics</w:t>
      </w:r>
      <w:r w:rsidRPr="001B57C5">
        <w:t xml:space="preserve"> of respondents</w:t>
      </w:r>
    </w:p>
    <w:p w14:paraId="60F202DB" w14:textId="77777777" w:rsidR="00BC0773" w:rsidRDefault="00BC0773" w:rsidP="00BC0773">
      <w:pPr>
        <w:pStyle w:val="Paragraph"/>
      </w:pPr>
      <w:r w:rsidRPr="00930268">
        <w:t xml:space="preserve">The characteristics of </w:t>
      </w:r>
      <w:r>
        <w:t>subordinate executive</w:t>
      </w:r>
      <w:r w:rsidRPr="00930268">
        <w:t xml:space="preserve"> respondents are summarised in the data and figures presented </w:t>
      </w:r>
      <w:r>
        <w:t>below.</w:t>
      </w:r>
    </w:p>
    <w:p w14:paraId="3F6485B1" w14:textId="77777777" w:rsidR="00BC0773" w:rsidRDefault="00BC0773" w:rsidP="00CA5F42">
      <w:pPr>
        <w:pStyle w:val="Parabeforeabulletlist"/>
      </w:pPr>
      <w:r>
        <w:t xml:space="preserve">Subordinate executives were asked to indicate their TRP per annum. </w:t>
      </w:r>
      <w:r w:rsidRPr="000D5601">
        <w:t>Figure</w:t>
      </w:r>
      <w:r>
        <w:t> </w:t>
      </w:r>
      <w:r w:rsidRPr="000D5601">
        <w:t>B.</w:t>
      </w:r>
      <w:r>
        <w:t>11 </w:t>
      </w:r>
      <w:r w:rsidRPr="000D5601">
        <w:t>shows that:</w:t>
      </w:r>
    </w:p>
    <w:p w14:paraId="0E69B3FE" w14:textId="77777777" w:rsidR="00BC0773" w:rsidRPr="00741F2B" w:rsidRDefault="00BC0773" w:rsidP="00735993">
      <w:pPr>
        <w:pStyle w:val="VIRTBulletpoints"/>
      </w:pPr>
      <w:r w:rsidRPr="001575C1">
        <w:t xml:space="preserve">approximately </w:t>
      </w:r>
      <w:r>
        <w:t xml:space="preserve">two-thirds of subordinate executives </w:t>
      </w:r>
      <w:r w:rsidRPr="001575C1">
        <w:t>re</w:t>
      </w:r>
      <w:r w:rsidRPr="00741F2B">
        <w:t>ported a</w:t>
      </w:r>
      <w:r>
        <w:t xml:space="preserve"> TRP </w:t>
      </w:r>
      <w:r w:rsidRPr="00741F2B">
        <w:t>of</w:t>
      </w:r>
      <w:r>
        <w:t xml:space="preserve"> $250,000 or less</w:t>
      </w:r>
    </w:p>
    <w:p w14:paraId="082ABED7" w14:textId="77777777" w:rsidR="00BC0773" w:rsidRPr="00741F2B" w:rsidRDefault="00BC0773" w:rsidP="00735993">
      <w:pPr>
        <w:pStyle w:val="VIRTBulletpoints"/>
      </w:pPr>
      <w:r w:rsidRPr="00741F2B">
        <w:lastRenderedPageBreak/>
        <w:t>a</w:t>
      </w:r>
      <w:r w:rsidRPr="001575C1">
        <w:t xml:space="preserve">round </w:t>
      </w:r>
      <w:r w:rsidRPr="00741F2B">
        <w:t>20</w:t>
      </w:r>
      <w:r>
        <w:t xml:space="preserve"> per cent of TRPs were between</w:t>
      </w:r>
      <w:r w:rsidRPr="00741F2B">
        <w:t xml:space="preserve"> </w:t>
      </w:r>
      <w:r>
        <w:t>$250,</w:t>
      </w:r>
      <w:r w:rsidRPr="001575C1">
        <w:t>001</w:t>
      </w:r>
      <w:r w:rsidRPr="00741F2B">
        <w:t> </w:t>
      </w:r>
      <w:r>
        <w:t>and</w:t>
      </w:r>
      <w:r w:rsidRPr="00741F2B">
        <w:t> </w:t>
      </w:r>
      <w:r>
        <w:t>$300,000 per annum</w:t>
      </w:r>
    </w:p>
    <w:p w14:paraId="6AE7EDFB" w14:textId="77777777" w:rsidR="00BC0773" w:rsidRDefault="00BC0773" w:rsidP="00735993">
      <w:pPr>
        <w:pStyle w:val="VIRTBulletpoints"/>
      </w:pPr>
      <w:r>
        <w:t>7 per cent reported a TRP of</w:t>
      </w:r>
      <w:r w:rsidRPr="001575C1">
        <w:t xml:space="preserve"> </w:t>
      </w:r>
      <w:r>
        <w:t>between $300,001 and $350,000 per annum</w:t>
      </w:r>
    </w:p>
    <w:p w14:paraId="5EA1B902" w14:textId="77777777" w:rsidR="00BC0773" w:rsidRDefault="00BC0773" w:rsidP="00BC0773">
      <w:pPr>
        <w:pStyle w:val="VIRTBulletpoints"/>
      </w:pPr>
      <w:r>
        <w:t>7 per cent reported a TRP above $350,000 per annum.</w:t>
      </w:r>
    </w:p>
    <w:p w14:paraId="7D436142" w14:textId="77777777" w:rsidR="00BC0773" w:rsidRPr="0097799E" w:rsidRDefault="00BC0773" w:rsidP="006B3E9B">
      <w:pPr>
        <w:pStyle w:val="Figureheading"/>
      </w:pPr>
      <w:bookmarkStart w:id="285" w:name="_Toc57986278"/>
      <w:bookmarkStart w:id="286" w:name="_Toc58340725"/>
      <w:bookmarkStart w:id="287" w:name="_Toc58927270"/>
      <w:bookmarkStart w:id="288" w:name="_Toc58933116"/>
      <w:bookmarkStart w:id="289" w:name="_Toc59090224"/>
      <w:r w:rsidRPr="0097799E">
        <w:t>Figure B.11: Subordinate executive responses – current TRP per annum</w:t>
      </w:r>
      <w:bookmarkEnd w:id="285"/>
      <w:bookmarkEnd w:id="286"/>
      <w:bookmarkEnd w:id="287"/>
      <w:bookmarkEnd w:id="288"/>
      <w:bookmarkEnd w:id="289"/>
    </w:p>
    <w:p w14:paraId="1CF71185" w14:textId="77777777" w:rsidR="00BC0773" w:rsidRDefault="00BC0773" w:rsidP="00BC0773">
      <w:pPr>
        <w:pStyle w:val="Paragraph"/>
      </w:pPr>
      <w:r>
        <w:rPr>
          <w:noProof/>
        </w:rPr>
        <mc:AlternateContent>
          <mc:Choice Requires="wps">
            <w:drawing>
              <wp:anchor distT="45720" distB="45720" distL="114300" distR="114300" simplePos="0" relativeHeight="251658268" behindDoc="0" locked="0" layoutInCell="1" allowOverlap="1" wp14:anchorId="429A4EF1" wp14:editId="34BC12CC">
                <wp:simplePos x="0" y="0"/>
                <wp:positionH relativeFrom="column">
                  <wp:posOffset>79375</wp:posOffset>
                </wp:positionH>
                <wp:positionV relativeFrom="paragraph">
                  <wp:posOffset>3193222</wp:posOffset>
                </wp:positionV>
                <wp:extent cx="1530350" cy="1404620"/>
                <wp:effectExtent l="0" t="0" r="0" b="7620"/>
                <wp:wrapNone/>
                <wp:docPr id="17617933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25A020ED" w14:textId="77777777" w:rsidR="00BC0773" w:rsidRDefault="00BC0773" w:rsidP="00BC0773">
                            <w:pPr>
                              <w:pStyle w:val="Notesfortablesfigures"/>
                            </w:pPr>
                            <w:r>
                              <w:t>Number of responses = 9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9A4EF1" id="_x0000_s1173" type="#_x0000_t202" style="position:absolute;left:0;text-align:left;margin-left:6.25pt;margin-top:251.45pt;width:120.5pt;height:110.6pt;z-index:2516582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" stroked="f">
                <v:textbox style="mso-fit-shape-to-text:t">
                  <w:txbxContent>
                    <w:p w14:paraId="25A020ED" w14:textId="77777777" w:rsidR="00BC0773" w:rsidRDefault="00BC0773" w:rsidP="00BC0773">
                      <w:pPr>
                        <w:pStyle w:val="Notesfortablesfigures"/>
                      </w:pPr>
                      <w:r>
                        <w:t>Number of responses = 97</w:t>
                      </w:r>
                    </w:p>
                  </w:txbxContent>
                </v:textbox>
              </v:shape>
            </w:pict>
          </mc:Fallback>
        </mc:AlternateContent>
      </w:r>
      <w:r>
        <w:rPr>
          <w:noProof/>
        </w:rPr>
        <w:drawing>
          <wp:inline distT="0" distB="0" distL="0" distR="0" wp14:anchorId="2B88CD44" wp14:editId="2E29DA60">
            <wp:extent cx="5359180" cy="3433359"/>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76898" cy="3444710"/>
                    </a:xfrm>
                    <a:prstGeom prst="rect">
                      <a:avLst/>
                    </a:prstGeom>
                    <a:noFill/>
                  </pic:spPr>
                </pic:pic>
              </a:graphicData>
            </a:graphic>
          </wp:inline>
        </w:drawing>
      </w:r>
    </w:p>
    <w:p w14:paraId="4D67EE90" w14:textId="4EEB9DA8" w:rsidR="00BC0773" w:rsidRDefault="00BC0773" w:rsidP="00BC0773">
      <w:pPr>
        <w:pStyle w:val="Paragraph"/>
      </w:pPr>
      <w:r>
        <w:t xml:space="preserve">Of the subordinate executives who responded, 34 per cent worked in the </w:t>
      </w:r>
      <w:r w:rsidR="00995388">
        <w:t xml:space="preserve">water and </w:t>
      </w:r>
      <w:r>
        <w:t>land management industry</w:t>
      </w:r>
      <w:r w:rsidR="00995388">
        <w:t xml:space="preserve"> segment</w:t>
      </w:r>
      <w:r>
        <w:t>, while 22 per cent worked in the finance and insurance sector. Twenty</w:t>
      </w:r>
      <w:r w:rsidR="00E456F3">
        <w:t>-</w:t>
      </w:r>
      <w:r>
        <w:t>one per cent worked in the regulator</w:t>
      </w:r>
      <w:r w:rsidR="00D62AE8">
        <w:t>s</w:t>
      </w:r>
      <w:r>
        <w:t xml:space="preserve"> and other agencies industry segment, </w:t>
      </w:r>
      <w:r w:rsidR="00995388">
        <w:t>and</w:t>
      </w:r>
      <w:r>
        <w:t xml:space="preserve"> another 11 per cent </w:t>
      </w:r>
      <w:r w:rsidR="00527E39">
        <w:t xml:space="preserve">worked </w:t>
      </w:r>
      <w:r>
        <w:t xml:space="preserve">in the transport, construction and infrastructure sector. Other industries included: TAFE and </w:t>
      </w:r>
      <w:r w:rsidR="00032EC5">
        <w:t xml:space="preserve">other </w:t>
      </w:r>
      <w:r>
        <w:t xml:space="preserve">education (seven per cent); emergency services (three per cent); and public healthcare (two per cent) (figure B.12). </w:t>
      </w:r>
      <w:r w:rsidRPr="00993F4A">
        <w:t>As there was an uneven distribution in the industry segments that respondents came from, some industry segments may be represented to a greater extent in the questionnaire results than others.</w:t>
      </w:r>
    </w:p>
    <w:p w14:paraId="0F63166C" w14:textId="675FE0DC" w:rsidR="00032EC5" w:rsidRDefault="00032EC5" w:rsidP="00BC0773">
      <w:pPr>
        <w:pStyle w:val="Paragraph"/>
      </w:pPr>
      <w:r>
        <w:t>Subordinate executives were asked to identify their primary role or responsibility. The highest responses were for delivery (37 per cent), professional/specialist roles (29 per cent), project and program implementation (17 per cent) and regulatory (7 per cent). Other roles identified included communications and human resources (figure B.13).</w:t>
      </w:r>
    </w:p>
    <w:p w14:paraId="2737DC96" w14:textId="77777777" w:rsidR="00BC0773" w:rsidRPr="000046B8" w:rsidRDefault="00BC0773" w:rsidP="006B3E9B">
      <w:pPr>
        <w:pStyle w:val="Figureheading"/>
      </w:pPr>
      <w:bookmarkStart w:id="290" w:name="_Toc57986279"/>
      <w:bookmarkStart w:id="291" w:name="_Toc58340726"/>
      <w:bookmarkStart w:id="292" w:name="_Toc58927271"/>
      <w:bookmarkStart w:id="293" w:name="_Toc58933117"/>
      <w:bookmarkStart w:id="294" w:name="_Toc59090225"/>
      <w:r w:rsidRPr="000046B8">
        <w:lastRenderedPageBreak/>
        <w:t>Figure B.12: Subordinate executive responses – industry segment</w:t>
      </w:r>
      <w:bookmarkEnd w:id="290"/>
      <w:bookmarkEnd w:id="291"/>
      <w:bookmarkEnd w:id="292"/>
      <w:bookmarkEnd w:id="293"/>
      <w:bookmarkEnd w:id="294"/>
    </w:p>
    <w:p w14:paraId="25162AE7" w14:textId="38C91D53" w:rsidR="00BC0773" w:rsidRDefault="00BC0773" w:rsidP="00BC0773">
      <w:r>
        <w:rPr>
          <w:noProof/>
        </w:rPr>
        <mc:AlternateContent>
          <mc:Choice Requires="wps">
            <w:drawing>
              <wp:anchor distT="45720" distB="45720" distL="114300" distR="114300" simplePos="0" relativeHeight="251658252" behindDoc="0" locked="0" layoutInCell="1" allowOverlap="1" wp14:anchorId="7C8236E7" wp14:editId="239337FE">
                <wp:simplePos x="0" y="0"/>
                <wp:positionH relativeFrom="column">
                  <wp:posOffset>188402</wp:posOffset>
                </wp:positionH>
                <wp:positionV relativeFrom="paragraph">
                  <wp:posOffset>3911406</wp:posOffset>
                </wp:positionV>
                <wp:extent cx="1530350" cy="1404620"/>
                <wp:effectExtent l="0" t="0" r="0" b="7620"/>
                <wp:wrapNone/>
                <wp:docPr id="17617933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46F8EAC3" w14:textId="77777777" w:rsidR="00BC0773" w:rsidRDefault="00BC0773" w:rsidP="00BC0773">
                            <w:pPr>
                              <w:pStyle w:val="Notesfortablesfigures"/>
                            </w:pPr>
                            <w:r>
                              <w:t>Number of responses = 10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8236E7" id="_x0000_s1174" type="#_x0000_t202" style="position:absolute;margin-left:14.85pt;margin-top:308pt;width:120.5pt;height:110.6pt;z-index:2516582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" stroked="f">
                <v:textbox style="mso-fit-shape-to-text:t">
                  <w:txbxContent>
                    <w:p w14:paraId="46F8EAC3" w14:textId="77777777" w:rsidR="00BC0773" w:rsidRDefault="00BC0773" w:rsidP="00BC0773">
                      <w:pPr>
                        <w:pStyle w:val="Notesfortablesfigures"/>
                      </w:pPr>
                      <w:r>
                        <w:t>Number of responses = 102</w:t>
                      </w:r>
                    </w:p>
                  </w:txbxContent>
                </v:textbox>
              </v:shape>
            </w:pict>
          </mc:Fallback>
        </mc:AlternateContent>
      </w:r>
      <w:r w:rsidR="00C32BCA">
        <w:rPr>
          <w:noProof/>
        </w:rPr>
        <w:drawing>
          <wp:inline distT="0" distB="0" distL="0" distR="0" wp14:anchorId="5184F549" wp14:editId="61D7C2F2">
            <wp:extent cx="5409037" cy="4166069"/>
            <wp:effectExtent l="19050" t="19050" r="20320" b="2540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4">
                      <a:extLst>
                        <a:ext uri="{28A0092B-C50C-407E-A947-70E740481C1C}">
                          <a14:useLocalDpi xmlns:a14="http://schemas.microsoft.com/office/drawing/2010/main" val="0"/>
                        </a:ext>
                      </a:extLst>
                    </a:blip>
                    <a:srcRect l="6849" t="1653" r="3462" b="8204"/>
                    <a:stretch/>
                  </pic:blipFill>
                  <pic:spPr bwMode="auto">
                    <a:xfrm>
                      <a:off x="0" y="0"/>
                      <a:ext cx="5410427" cy="4167139"/>
                    </a:xfrm>
                    <a:prstGeom prst="rect">
                      <a:avLst/>
                    </a:prstGeom>
                    <a:noFill/>
                    <a:ln w="9525" cap="flat" cmpd="sng" algn="ctr">
                      <a:solidFill>
                        <a:srgbClr val="4D4D4D">
                          <a:lumMod val="20000"/>
                          <a:lumOff val="8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78C83E2" w14:textId="6CE1F14A" w:rsidR="00BC0773" w:rsidRPr="000046B8" w:rsidRDefault="007433CC" w:rsidP="00947C84">
      <w:pPr>
        <w:pStyle w:val="Figureheading"/>
        <w:keepNext w:val="0"/>
      </w:pPr>
      <w:bookmarkStart w:id="295" w:name="_Toc57986280"/>
      <w:bookmarkStart w:id="296" w:name="_Toc58340727"/>
      <w:bookmarkStart w:id="297" w:name="_Toc58927272"/>
      <w:bookmarkStart w:id="298" w:name="_Toc58933118"/>
      <w:bookmarkStart w:id="299" w:name="_Toc59090226"/>
      <w:r>
        <w:rPr>
          <w:noProof/>
        </w:rPr>
        <w:drawing>
          <wp:anchor distT="0" distB="0" distL="114300" distR="114300" simplePos="0" relativeHeight="251658277" behindDoc="1" locked="0" layoutInCell="1" allowOverlap="1" wp14:anchorId="6CF92A77" wp14:editId="2D5E962E">
            <wp:simplePos x="0" y="0"/>
            <wp:positionH relativeFrom="column">
              <wp:posOffset>-19343</wp:posOffset>
            </wp:positionH>
            <wp:positionV relativeFrom="paragraph">
              <wp:posOffset>299036</wp:posOffset>
            </wp:positionV>
            <wp:extent cx="5620385" cy="3757295"/>
            <wp:effectExtent l="19050" t="19050" r="18415" b="14605"/>
            <wp:wrapTight wrapText="bothSides">
              <wp:wrapPolygon edited="0">
                <wp:start x="-73" y="-110"/>
                <wp:lineTo x="-73" y="21574"/>
                <wp:lineTo x="21598" y="21574"/>
                <wp:lineTo x="21598" y="-110"/>
                <wp:lineTo x="-73" y="-110"/>
              </wp:wrapPolygon>
            </wp:wrapTight>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5">
                      <a:extLst>
                        <a:ext uri="{28A0092B-C50C-407E-A947-70E740481C1C}">
                          <a14:useLocalDpi xmlns:a14="http://schemas.microsoft.com/office/drawing/2010/main" val="0"/>
                        </a:ext>
                      </a:extLst>
                    </a:blip>
                    <a:srcRect l="-1" r="970" b="8094"/>
                    <a:stretch/>
                  </pic:blipFill>
                  <pic:spPr bwMode="auto">
                    <a:xfrm>
                      <a:off x="0" y="0"/>
                      <a:ext cx="5620385" cy="3757295"/>
                    </a:xfrm>
                    <a:prstGeom prst="rect">
                      <a:avLst/>
                    </a:prstGeom>
                    <a:noFill/>
                    <a:ln w="9525" cap="flat" cmpd="sng" algn="ctr">
                      <a:solidFill>
                        <a:srgbClr val="4D4D4D">
                          <a:lumMod val="20000"/>
                          <a:lumOff val="8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r w:rsidR="00B141C4">
        <w:rPr>
          <w:noProof/>
        </w:rPr>
        <mc:AlternateContent>
          <mc:Choice Requires="wps">
            <w:drawing>
              <wp:anchor distT="45720" distB="45720" distL="114300" distR="114300" simplePos="0" relativeHeight="251658251" behindDoc="0" locked="0" layoutInCell="1" allowOverlap="1" wp14:anchorId="4FE3A216" wp14:editId="20B43B81">
                <wp:simplePos x="0" y="0"/>
                <wp:positionH relativeFrom="column">
                  <wp:posOffset>180857</wp:posOffset>
                </wp:positionH>
                <wp:positionV relativeFrom="paragraph">
                  <wp:posOffset>3726785</wp:posOffset>
                </wp:positionV>
                <wp:extent cx="1530350" cy="1404620"/>
                <wp:effectExtent l="0" t="0" r="0" b="7620"/>
                <wp:wrapNone/>
                <wp:docPr id="17617934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79874871" w14:textId="77777777" w:rsidR="00BC0773" w:rsidRDefault="00BC0773" w:rsidP="00BC0773">
                            <w:pPr>
                              <w:pStyle w:val="Notesfortablesfigures"/>
                            </w:pPr>
                            <w:r>
                              <w:t>Number of responses = 10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FE3A216" id="_x0000_s1175" type="#_x0000_t202" style="position:absolute;margin-left:14.25pt;margin-top:293.45pt;width:120.5pt;height:110.6pt;z-index:25165825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" stroked="f">
                <v:textbox style="mso-fit-shape-to-text:t">
                  <w:txbxContent>
                    <w:p w14:paraId="79874871" w14:textId="77777777" w:rsidR="00BC0773" w:rsidRDefault="00BC0773" w:rsidP="00BC0773">
                      <w:pPr>
                        <w:pStyle w:val="Notesfortablesfigures"/>
                      </w:pPr>
                      <w:r>
                        <w:t>Number of responses = 103</w:t>
                      </w:r>
                    </w:p>
                  </w:txbxContent>
                </v:textbox>
              </v:shape>
            </w:pict>
          </mc:Fallback>
        </mc:AlternateContent>
      </w:r>
      <w:r w:rsidR="00BC0773" w:rsidRPr="000046B8">
        <w:t>Figure B.13: Subordinate executive responses – primary work stream</w:t>
      </w:r>
      <w:bookmarkEnd w:id="295"/>
      <w:bookmarkEnd w:id="296"/>
      <w:bookmarkEnd w:id="297"/>
      <w:bookmarkEnd w:id="298"/>
      <w:bookmarkEnd w:id="299"/>
    </w:p>
    <w:p w14:paraId="20D06B90" w14:textId="1397B86F" w:rsidR="00BC0773" w:rsidRDefault="00BC0773" w:rsidP="00BC0773">
      <w:pPr>
        <w:pStyle w:val="Paragraph"/>
      </w:pPr>
      <w:r>
        <w:lastRenderedPageBreak/>
        <w:t xml:space="preserve">Some 54 per cent of respondents had been an executive for less than </w:t>
      </w:r>
      <w:r w:rsidR="00A14BD9">
        <w:t>five</w:t>
      </w:r>
      <w:r>
        <w:t xml:space="preserve"> years. Another 26 per cent had been an executive for between </w:t>
      </w:r>
      <w:r w:rsidR="00A14BD9">
        <w:t>five</w:t>
      </w:r>
      <w:r>
        <w:t xml:space="preserve"> and </w:t>
      </w:r>
      <w:r w:rsidR="00A14BD9">
        <w:t>nine</w:t>
      </w:r>
      <w:r>
        <w:t xml:space="preserve"> years, and 20 per cent had been an executive for </w:t>
      </w:r>
      <w:r w:rsidRPr="00AA3046">
        <w:t>over</w:t>
      </w:r>
      <w:r>
        <w:t xml:space="preserve"> 10 years (figure B.14).</w:t>
      </w:r>
    </w:p>
    <w:p w14:paraId="76BB3073" w14:textId="376677FF" w:rsidR="00BC0773" w:rsidRPr="000046B8" w:rsidRDefault="00BC0773" w:rsidP="006B3E9B">
      <w:pPr>
        <w:pStyle w:val="Figureheading"/>
      </w:pPr>
      <w:r w:rsidRPr="000046B8">
        <w:t xml:space="preserve"> </w:t>
      </w:r>
      <w:bookmarkStart w:id="300" w:name="_Toc57986281"/>
      <w:bookmarkStart w:id="301" w:name="_Toc58340728"/>
      <w:bookmarkStart w:id="302" w:name="_Toc58927273"/>
      <w:bookmarkStart w:id="303" w:name="_Toc58933119"/>
      <w:bookmarkStart w:id="304" w:name="_Toc59090227"/>
      <w:r>
        <w:t>Figure B.14: Subordinate executive responses – length of executive tenure</w:t>
      </w:r>
      <w:bookmarkEnd w:id="300"/>
      <w:bookmarkEnd w:id="301"/>
      <w:bookmarkEnd w:id="302"/>
      <w:bookmarkEnd w:id="303"/>
      <w:bookmarkEnd w:id="304"/>
    </w:p>
    <w:p w14:paraId="063EB460" w14:textId="421DC7F4" w:rsidR="00BC0773" w:rsidRDefault="00BC0773" w:rsidP="00BC0773">
      <w:pPr>
        <w:pStyle w:val="Paragraph"/>
      </w:pPr>
      <w:r>
        <w:rPr>
          <w:noProof/>
        </w:rPr>
        <mc:AlternateContent>
          <mc:Choice Requires="wps">
            <w:drawing>
              <wp:anchor distT="45720" distB="45720" distL="114300" distR="114300" simplePos="0" relativeHeight="251658253" behindDoc="0" locked="0" layoutInCell="1" allowOverlap="1" wp14:anchorId="69DD8531" wp14:editId="35FCED66">
                <wp:simplePos x="0" y="0"/>
                <wp:positionH relativeFrom="column">
                  <wp:posOffset>121285</wp:posOffset>
                </wp:positionH>
                <wp:positionV relativeFrom="paragraph">
                  <wp:posOffset>3162300</wp:posOffset>
                </wp:positionV>
                <wp:extent cx="1530350" cy="1404620"/>
                <wp:effectExtent l="0" t="0" r="0" b="7620"/>
                <wp:wrapNone/>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4E1F4D5C" w14:textId="77777777" w:rsidR="00BC0773" w:rsidRDefault="00BC0773" w:rsidP="00BC0773">
                            <w:pPr>
                              <w:pStyle w:val="Notesfortablesfigures"/>
                            </w:pPr>
                            <w:r>
                              <w:t>Number of responses = 10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DD8531" id="_x0000_s1176" type="#_x0000_t202" style="position:absolute;left:0;text-align:left;margin-left:9.55pt;margin-top:249pt;width:120.5pt;height:110.6pt;z-index:251658253;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" stroked="f">
                <v:textbox style="mso-fit-shape-to-text:t">
                  <w:txbxContent>
                    <w:p w14:paraId="4E1F4D5C" w14:textId="77777777" w:rsidR="00BC0773" w:rsidRDefault="00BC0773" w:rsidP="00BC0773">
                      <w:pPr>
                        <w:pStyle w:val="Notesfortablesfigures"/>
                      </w:pPr>
                      <w:r>
                        <w:t>Number of responses = 104</w:t>
                      </w:r>
                    </w:p>
                  </w:txbxContent>
                </v:textbox>
              </v:shape>
            </w:pict>
          </mc:Fallback>
        </mc:AlternateContent>
      </w:r>
      <w:r w:rsidR="002D256D">
        <w:rPr>
          <w:noProof/>
        </w:rPr>
        <w:drawing>
          <wp:inline distT="0" distB="0" distL="0" distR="0" wp14:anchorId="73311A0F" wp14:editId="432C4423">
            <wp:extent cx="5343525" cy="3460503"/>
            <wp:effectExtent l="19050" t="19050" r="9525" b="2603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6">
                      <a:extLst>
                        <a:ext uri="{28A0092B-C50C-407E-A947-70E740481C1C}">
                          <a14:useLocalDpi xmlns:a14="http://schemas.microsoft.com/office/drawing/2010/main" val="0"/>
                        </a:ext>
                      </a:extLst>
                    </a:blip>
                    <a:srcRect t="2678" r="7113"/>
                    <a:stretch/>
                  </pic:blipFill>
                  <pic:spPr bwMode="auto">
                    <a:xfrm>
                      <a:off x="0" y="0"/>
                      <a:ext cx="5343525" cy="3460503"/>
                    </a:xfrm>
                    <a:prstGeom prst="rect">
                      <a:avLst/>
                    </a:prstGeom>
                    <a:noFill/>
                    <a:ln w="9525" cap="flat" cmpd="sng" algn="ctr">
                      <a:solidFill>
                        <a:srgbClr val="4D4D4D">
                          <a:lumMod val="20000"/>
                          <a:lumOff val="8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181792" w14:textId="77777777" w:rsidR="00BC0773" w:rsidRDefault="00BC0773" w:rsidP="00CA5F42">
      <w:pPr>
        <w:pStyle w:val="Parabeforeabulletlist"/>
      </w:pPr>
      <w:r>
        <w:t>Respondents were asked to identify their role immediately prior to their current role. Figure B.15 shows that the most common responses were:</w:t>
      </w:r>
    </w:p>
    <w:p w14:paraId="4F4D301A" w14:textId="77777777" w:rsidR="00BC0773" w:rsidRDefault="00BC0773" w:rsidP="00735993">
      <w:pPr>
        <w:pStyle w:val="VIRTBulletpoints"/>
      </w:pPr>
      <w:r>
        <w:t>non-executive in a Victorian public sector organisation: 25 per cent</w:t>
      </w:r>
    </w:p>
    <w:p w14:paraId="5F3B3D38" w14:textId="77777777" w:rsidR="00BC0773" w:rsidRDefault="00BC0773" w:rsidP="00735993">
      <w:pPr>
        <w:pStyle w:val="VIRTBulletpoints"/>
      </w:pPr>
      <w:r>
        <w:t>executive in the private, for-profit sector: 22 per cent</w:t>
      </w:r>
    </w:p>
    <w:p w14:paraId="7EA87D22" w14:textId="77777777" w:rsidR="00BC0773" w:rsidRDefault="00BC0773" w:rsidP="00735993">
      <w:pPr>
        <w:pStyle w:val="VIRTBulletpoints"/>
      </w:pPr>
      <w:r>
        <w:t>executive in the Victorian public sector (other than the VPS): 17 per cent.</w:t>
      </w:r>
    </w:p>
    <w:p w14:paraId="20D581DB" w14:textId="77777777" w:rsidR="00BC0773" w:rsidRPr="00C81ED5" w:rsidRDefault="00BC0773" w:rsidP="006B3E9B">
      <w:pPr>
        <w:pStyle w:val="Figureheading"/>
      </w:pPr>
      <w:bookmarkStart w:id="305" w:name="_Toc57986282"/>
      <w:bookmarkStart w:id="306" w:name="_Toc58340729"/>
      <w:bookmarkStart w:id="307" w:name="_Toc58927274"/>
      <w:bookmarkStart w:id="308" w:name="_Toc58933120"/>
      <w:bookmarkStart w:id="309" w:name="_Toc59090228"/>
      <w:r>
        <w:lastRenderedPageBreak/>
        <w:t>Figure B.15: Subordinate executive responses – immediate prior role</w:t>
      </w:r>
      <w:bookmarkEnd w:id="305"/>
      <w:bookmarkEnd w:id="306"/>
      <w:bookmarkEnd w:id="307"/>
      <w:bookmarkEnd w:id="308"/>
      <w:bookmarkEnd w:id="309"/>
    </w:p>
    <w:p w14:paraId="39E375D1" w14:textId="56018DC6" w:rsidR="00BC0773" w:rsidRDefault="00BC0773" w:rsidP="00BC0773">
      <w:r>
        <w:rPr>
          <w:noProof/>
        </w:rPr>
        <mc:AlternateContent>
          <mc:Choice Requires="wps">
            <w:drawing>
              <wp:anchor distT="45720" distB="45720" distL="114300" distR="114300" simplePos="0" relativeHeight="251658254" behindDoc="0" locked="0" layoutInCell="1" allowOverlap="1" wp14:anchorId="079210E2" wp14:editId="143EC3A4">
                <wp:simplePos x="0" y="0"/>
                <wp:positionH relativeFrom="column">
                  <wp:posOffset>112395</wp:posOffset>
                </wp:positionH>
                <wp:positionV relativeFrom="paragraph">
                  <wp:posOffset>3082925</wp:posOffset>
                </wp:positionV>
                <wp:extent cx="1530350" cy="1404620"/>
                <wp:effectExtent l="0" t="0" r="0" b="7620"/>
                <wp:wrapNone/>
                <wp:docPr id="2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4BA7DBED" w14:textId="77777777" w:rsidR="00BC0773" w:rsidRDefault="00BC0773" w:rsidP="00BC0773">
                            <w:pPr>
                              <w:pStyle w:val="Notesfortablesfigures"/>
                            </w:pPr>
                            <w:r>
                              <w:t>Number of responses = 10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9210E2" id="_x0000_s1177" type="#_x0000_t202" style="position:absolute;margin-left:8.85pt;margin-top:242.75pt;width:120.5pt;height:110.6pt;z-index:25165825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" stroked="f">
                <v:textbox style="mso-fit-shape-to-text:t">
                  <w:txbxContent>
                    <w:p w14:paraId="4BA7DBED" w14:textId="77777777" w:rsidR="00BC0773" w:rsidRDefault="00BC0773" w:rsidP="00BC0773">
                      <w:pPr>
                        <w:pStyle w:val="Notesfortablesfigures"/>
                      </w:pPr>
                      <w:r>
                        <w:t>Number of responses = 104</w:t>
                      </w:r>
                    </w:p>
                  </w:txbxContent>
                </v:textbox>
              </v:shape>
            </w:pict>
          </mc:Fallback>
        </mc:AlternateContent>
      </w:r>
      <w:r w:rsidR="00207D6C">
        <w:rPr>
          <w:noProof/>
        </w:rPr>
        <w:drawing>
          <wp:inline distT="0" distB="0" distL="0" distR="0" wp14:anchorId="3BB41501" wp14:editId="46E424A6">
            <wp:extent cx="5460514" cy="3381375"/>
            <wp:effectExtent l="0" t="0" r="6985" b="0"/>
            <wp:docPr id="543345087" name="Picture 543345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67810" cy="3385893"/>
                    </a:xfrm>
                    <a:prstGeom prst="rect">
                      <a:avLst/>
                    </a:prstGeom>
                    <a:noFill/>
                  </pic:spPr>
                </pic:pic>
              </a:graphicData>
            </a:graphic>
          </wp:inline>
        </w:drawing>
      </w:r>
    </w:p>
    <w:p w14:paraId="662BA2CC" w14:textId="5C11B0EC" w:rsidR="00BC0773" w:rsidRDefault="00BC0773" w:rsidP="00BC0773">
      <w:pPr>
        <w:pStyle w:val="VIRTHeading3"/>
      </w:pPr>
      <w:r>
        <w:t>Motivation</w:t>
      </w:r>
    </w:p>
    <w:p w14:paraId="33115E14" w14:textId="5DE9E232" w:rsidR="00BC0773" w:rsidRDefault="00BC0773" w:rsidP="00BC0773">
      <w:pPr>
        <w:pStyle w:val="Paragraph"/>
      </w:pPr>
      <w:r>
        <w:t>Around 20</w:t>
      </w:r>
      <w:r w:rsidRPr="00CD3F5F">
        <w:t xml:space="preserve"> per cent </w:t>
      </w:r>
      <w:r>
        <w:t xml:space="preserve">of </w:t>
      </w:r>
      <w:r w:rsidR="00BA22D3">
        <w:t>subordinate executive</w:t>
      </w:r>
      <w:r>
        <w:t xml:space="preserve"> respondents </w:t>
      </w:r>
      <w:r w:rsidRPr="00CD3F5F">
        <w:t>cited the nature of the</w:t>
      </w:r>
      <w:r>
        <w:t xml:space="preserve"> role or</w:t>
      </w:r>
      <w:r w:rsidRPr="00CD3F5F">
        <w:t xml:space="preserve"> work as a key motivating factor for applying for an executive role. </w:t>
      </w:r>
      <w:r>
        <w:t>In this regard, r</w:t>
      </w:r>
      <w:r w:rsidRPr="00CD3F5F">
        <w:t xml:space="preserve">espondents </w:t>
      </w:r>
      <w:r>
        <w:t>referred to</w:t>
      </w:r>
      <w:r w:rsidRPr="00CD3F5F">
        <w:t xml:space="preserve"> the challenge and complexity of the work</w:t>
      </w:r>
      <w:r>
        <w:t xml:space="preserve"> and </w:t>
      </w:r>
      <w:r w:rsidRPr="00CD3F5F">
        <w:t>the opportunity to work</w:t>
      </w:r>
      <w:r>
        <w:t xml:space="preserve"> in</w:t>
      </w:r>
      <w:r w:rsidRPr="00CD3F5F">
        <w:t xml:space="preserve"> </w:t>
      </w:r>
      <w:r>
        <w:t xml:space="preserve">a </w:t>
      </w:r>
      <w:r w:rsidRPr="00CD3F5F">
        <w:t>government</w:t>
      </w:r>
      <w:r>
        <w:t xml:space="preserve"> organisation. For example, one executive stated:</w:t>
      </w:r>
    </w:p>
    <w:p w14:paraId="3C52E34F" w14:textId="77777777" w:rsidR="00BC0773" w:rsidRDefault="00BC0773" w:rsidP="00BC0773">
      <w:pPr>
        <w:pStyle w:val="VIRTBreakouttext"/>
        <w:rPr>
          <w:i w:val="0"/>
        </w:rPr>
      </w:pPr>
      <w:r>
        <w:t>Nature of the role was attractive. The role draws upon a very diverse and nuanced set of leadership and managerial skills and competencies, with regular stretch opportunities.</w:t>
      </w:r>
    </w:p>
    <w:p w14:paraId="52E71076" w14:textId="77777777" w:rsidR="00BC0773" w:rsidRDefault="00BC0773" w:rsidP="00BC0773">
      <w:pPr>
        <w:pStyle w:val="Paragraph"/>
      </w:pPr>
      <w:r>
        <w:t xml:space="preserve">And another executive from the water and land management industry segment noted that the role offered an: </w:t>
      </w:r>
    </w:p>
    <w:p w14:paraId="056F52A4" w14:textId="77777777" w:rsidR="00BC0773" w:rsidRDefault="00BC0773" w:rsidP="00BC0773">
      <w:pPr>
        <w:pStyle w:val="VIRTBreakouttext"/>
        <w:rPr>
          <w:i w:val="0"/>
        </w:rPr>
      </w:pPr>
      <w:r w:rsidRPr="009B1CE7">
        <w:t>Opportunity to be part of a growing organisation with challenges and issues not faced before</w:t>
      </w:r>
      <w:r>
        <w:t>.</w:t>
      </w:r>
    </w:p>
    <w:p w14:paraId="1AC213E7" w14:textId="4097FAFD" w:rsidR="00BC0773" w:rsidRDefault="00BC0773" w:rsidP="00BC0773">
      <w:pPr>
        <w:pStyle w:val="Paragraph"/>
      </w:pPr>
      <w:r>
        <w:t>An executive fr</w:t>
      </w:r>
      <w:r w:rsidRPr="002776AB">
        <w:t>om the regulator</w:t>
      </w:r>
      <w:r w:rsidR="00D62AE8">
        <w:t>s</w:t>
      </w:r>
      <w:r w:rsidRPr="002776AB">
        <w:t xml:space="preserve"> and other agencies industry segment also</w:t>
      </w:r>
      <w:r>
        <w:t xml:space="preserve"> said that they were attracted to the expanded scope of the role:</w:t>
      </w:r>
    </w:p>
    <w:p w14:paraId="228252D8" w14:textId="77777777" w:rsidR="00BC0773" w:rsidRPr="00405E45" w:rsidRDefault="00BC0773" w:rsidP="00BC0773">
      <w:pPr>
        <w:pStyle w:val="VIRTBreakouttext"/>
        <w:rPr>
          <w:i w:val="0"/>
          <w:lang w:eastAsia="en-AU"/>
        </w:rPr>
      </w:pPr>
      <w:r w:rsidRPr="00405E45">
        <w:rPr>
          <w:lang w:eastAsia="en-AU"/>
        </w:rPr>
        <w:t>Move from a business unit level of focus and responsibility to an enterprise wide function</w:t>
      </w:r>
      <w:r>
        <w:rPr>
          <w:lang w:eastAsia="en-AU"/>
        </w:rPr>
        <w:t>.</w:t>
      </w:r>
      <w:r w:rsidRPr="0F8DCE29">
        <w:rPr>
          <w:lang w:eastAsia="en-AU"/>
        </w:rPr>
        <w:t xml:space="preserve"> </w:t>
      </w:r>
    </w:p>
    <w:p w14:paraId="7CB0FEB5" w14:textId="77777777" w:rsidR="00BC0773" w:rsidRDefault="00BC0773" w:rsidP="00BC0773">
      <w:pPr>
        <w:pStyle w:val="Paragraph"/>
      </w:pPr>
      <w:r>
        <w:lastRenderedPageBreak/>
        <w:t xml:space="preserve">Similarly, another executive from the water and land management industry segment noted that they were motivated to apply for the role by the: </w:t>
      </w:r>
    </w:p>
    <w:p w14:paraId="2D286895" w14:textId="77777777" w:rsidR="00BC0773" w:rsidRDefault="00BC0773" w:rsidP="00BC0773">
      <w:pPr>
        <w:pStyle w:val="VIRTBreakouttext"/>
        <w:rPr>
          <w:i w:val="0"/>
        </w:rPr>
      </w:pPr>
      <w:r w:rsidRPr="008C361E">
        <w:t>Increased accountabilities and diversity of works program</w:t>
      </w:r>
      <w:r>
        <w:t xml:space="preserve">. </w:t>
      </w:r>
    </w:p>
    <w:p w14:paraId="0240D54E" w14:textId="6DFA27A8" w:rsidR="00BC0773" w:rsidRDefault="00BC0773" w:rsidP="00BC0773">
      <w:pPr>
        <w:pStyle w:val="Paragraph"/>
      </w:pPr>
      <w:r>
        <w:t xml:space="preserve">Around 18 per cent of responses also cited the </w:t>
      </w:r>
      <w:r w:rsidR="00D64F1C">
        <w:t xml:space="preserve">work of their </w:t>
      </w:r>
      <w:r>
        <w:t xml:space="preserve">organisation as a key motivating </w:t>
      </w:r>
      <w:r w:rsidR="00D64F1C">
        <w:t>factor</w:t>
      </w:r>
      <w:r>
        <w:t xml:space="preserve">. One transport, construction and infrastructure industry segment executive referred to the: </w:t>
      </w:r>
    </w:p>
    <w:p w14:paraId="0C43B528" w14:textId="77777777" w:rsidR="00BC0773" w:rsidRDefault="00BC0773" w:rsidP="00BC0773">
      <w:pPr>
        <w:pStyle w:val="VIRTBreakouttext"/>
        <w:rPr>
          <w:i w:val="0"/>
        </w:rPr>
      </w:pPr>
      <w:r w:rsidRPr="00A107D2">
        <w:t>Opportunity to work with an organisation that has a very specific mission and overall objective</w:t>
      </w:r>
      <w:r>
        <w:t>s…</w:t>
      </w:r>
      <w:r w:rsidRPr="00A107D2">
        <w:t xml:space="preserve"> and providing a level of service to the Victorian community that has real meaning.</w:t>
      </w:r>
      <w:r>
        <w:t xml:space="preserve"> </w:t>
      </w:r>
    </w:p>
    <w:p w14:paraId="1C896C45" w14:textId="05F3BBE2" w:rsidR="00BC0773" w:rsidRDefault="00BC0773" w:rsidP="00BC0773">
      <w:pPr>
        <w:pStyle w:val="Paragraph"/>
      </w:pPr>
      <w:r>
        <w:t xml:space="preserve">And another executive </w:t>
      </w:r>
      <w:r w:rsidR="0093380E">
        <w:t>noted</w:t>
      </w:r>
      <w:r>
        <w:t xml:space="preserve">: </w:t>
      </w:r>
    </w:p>
    <w:p w14:paraId="5F0B4808" w14:textId="2C67B5FF" w:rsidR="00BC0773" w:rsidRDefault="00BC0773" w:rsidP="00BC0773">
      <w:pPr>
        <w:pStyle w:val="VIRTBreakouttext"/>
        <w:rPr>
          <w:i w:val="0"/>
        </w:rPr>
      </w:pPr>
      <w:r w:rsidRPr="005A7D72">
        <w:t>The opportunity to be a custodian for an important global biodiversity collection and the premier collection in Australia. The opportunity to develop and en</w:t>
      </w:r>
      <w:r>
        <w:t xml:space="preserve">hance </w:t>
      </w:r>
      <w:r w:rsidRPr="005A7D72">
        <w:t>the value of this collection and increase the accessibility and usability of this collection for environmental and conservation decisions.</w:t>
      </w:r>
      <w:r>
        <w:t xml:space="preserve"> </w:t>
      </w:r>
    </w:p>
    <w:p w14:paraId="4ED7359B" w14:textId="77777777" w:rsidR="00BC0773" w:rsidRDefault="00BC0773" w:rsidP="00BC0773">
      <w:pPr>
        <w:pStyle w:val="Paragraph"/>
      </w:pPr>
      <w:r>
        <w:t xml:space="preserve">Career progression was identified as a motivating factor for 18 per cent of respondents. For example, an executive from the water and land management industry segment stated they were motivated to apply for their role for: </w:t>
      </w:r>
    </w:p>
    <w:p w14:paraId="3130639C" w14:textId="77777777" w:rsidR="00BC0773" w:rsidRPr="00465521" w:rsidRDefault="00BC0773" w:rsidP="00BC0773">
      <w:pPr>
        <w:pStyle w:val="VIRTBreakouttext"/>
        <w:rPr>
          <w:i w:val="0"/>
          <w:lang w:eastAsia="en-AU"/>
        </w:rPr>
      </w:pPr>
      <w:r w:rsidRPr="00465521">
        <w:rPr>
          <w:lang w:eastAsia="en-AU"/>
        </w:rPr>
        <w:t>Progression in career, and the impact the role has on the provision of services to the broader community. It makes a difference.</w:t>
      </w:r>
      <w:r w:rsidRPr="0F8DCE29">
        <w:rPr>
          <w:lang w:eastAsia="en-AU"/>
        </w:rPr>
        <w:t xml:space="preserve"> </w:t>
      </w:r>
    </w:p>
    <w:p w14:paraId="286A2B85" w14:textId="77777777" w:rsidR="00BC0773" w:rsidRDefault="00BC0773" w:rsidP="00BC0773">
      <w:pPr>
        <w:pStyle w:val="Paragraph"/>
        <w:keepNext/>
      </w:pPr>
      <w:r>
        <w:t xml:space="preserve">And another water and land management industry segment executive noted the role offered: </w:t>
      </w:r>
    </w:p>
    <w:p w14:paraId="0C144A9C" w14:textId="77777777" w:rsidR="00BC0773" w:rsidRPr="00BA6855" w:rsidRDefault="00BC0773" w:rsidP="00BC0773">
      <w:pPr>
        <w:pStyle w:val="VIRTBreakouttext"/>
        <w:keepNext/>
        <w:rPr>
          <w:i w:val="0"/>
          <w:lang w:eastAsia="en-AU"/>
        </w:rPr>
      </w:pPr>
      <w:r w:rsidRPr="00BA6855">
        <w:rPr>
          <w:lang w:eastAsia="en-AU"/>
        </w:rPr>
        <w:t xml:space="preserve">Promotion to Executive Level, reporting into the MD with greater accountability in a fast moving transformational </w:t>
      </w:r>
      <w:r>
        <w:rPr>
          <w:lang w:eastAsia="en-AU"/>
        </w:rPr>
        <w:t>[entity].</w:t>
      </w:r>
      <w:r w:rsidRPr="0F8DCE29">
        <w:rPr>
          <w:lang w:eastAsia="en-AU"/>
        </w:rPr>
        <w:t xml:space="preserve"> </w:t>
      </w:r>
    </w:p>
    <w:p w14:paraId="017F0C7B" w14:textId="77777777" w:rsidR="00BC0773" w:rsidRDefault="00BC0773" w:rsidP="00BC0773">
      <w:pPr>
        <w:pStyle w:val="Paragraph"/>
      </w:pPr>
      <w:r>
        <w:t xml:space="preserve">Approximately 15 per cent of respondents saw the opportunity to make a difference in their community as an important reason for seeking their current role. For example, one executive working in the TAFE and other education industry segment was drawn to the opportunity: </w:t>
      </w:r>
    </w:p>
    <w:p w14:paraId="020E7AF1" w14:textId="77777777" w:rsidR="00BC0773" w:rsidRDefault="00BC0773" w:rsidP="00BC0773">
      <w:pPr>
        <w:pStyle w:val="VIRTBreakouttext"/>
        <w:rPr>
          <w:i w:val="0"/>
        </w:rPr>
      </w:pPr>
      <w:r w:rsidRPr="001A001A">
        <w:t>To make a difference to the lives of individuals and families in our community at scale</w:t>
      </w:r>
      <w:r>
        <w:t xml:space="preserve">. </w:t>
      </w:r>
    </w:p>
    <w:p w14:paraId="008F2222" w14:textId="77777777" w:rsidR="00BC0773" w:rsidRDefault="00BC0773" w:rsidP="00C53AFB">
      <w:pPr>
        <w:pStyle w:val="Paragraph"/>
        <w:keepNext/>
      </w:pPr>
      <w:r>
        <w:lastRenderedPageBreak/>
        <w:t xml:space="preserve">And another executive from the finance and insurance industry segment commented: </w:t>
      </w:r>
    </w:p>
    <w:p w14:paraId="0E1D2245" w14:textId="77777777" w:rsidR="00BC0773" w:rsidRDefault="00BC0773" w:rsidP="00BC0773">
      <w:pPr>
        <w:pStyle w:val="VIRTBreakouttext"/>
        <w:rPr>
          <w:i w:val="0"/>
        </w:rPr>
      </w:pPr>
      <w:r>
        <w:t xml:space="preserve">… </w:t>
      </w:r>
      <w:r w:rsidRPr="006341B4">
        <w:t>I wanted an opportunity to use the leadership and technical skills developed over many years in the private sector for a more fulfilling purpose</w:t>
      </w:r>
      <w:r>
        <w:t>…</w:t>
      </w:r>
    </w:p>
    <w:p w14:paraId="0EB866D7" w14:textId="098A4D76" w:rsidR="00BC0773" w:rsidRDefault="00BC0773" w:rsidP="00CA5F42">
      <w:pPr>
        <w:pStyle w:val="Parabeforeabulletlist"/>
      </w:pPr>
      <w:r>
        <w:t>Other factors cited by respondents included:</w:t>
      </w:r>
    </w:p>
    <w:p w14:paraId="534DF6B7" w14:textId="77777777" w:rsidR="00BC0773" w:rsidRDefault="00BC0773" w:rsidP="00735993">
      <w:pPr>
        <w:pStyle w:val="VIRTBulletpoints"/>
      </w:pPr>
      <w:r>
        <w:t>a desire to try something new</w:t>
      </w:r>
    </w:p>
    <w:p w14:paraId="70FEA7BF" w14:textId="5FD51491" w:rsidR="00BC0773" w:rsidRDefault="00BC0773" w:rsidP="00735993">
      <w:pPr>
        <w:pStyle w:val="VIRTBulletpoints"/>
      </w:pPr>
      <w:r>
        <w:t>better work</w:t>
      </w:r>
      <w:r w:rsidR="00B575B7">
        <w:t>-</w:t>
      </w:r>
      <w:r>
        <w:t>life balance</w:t>
      </w:r>
    </w:p>
    <w:p w14:paraId="7476318F" w14:textId="77777777" w:rsidR="00BC0773" w:rsidRDefault="00BC0773" w:rsidP="00735993">
      <w:pPr>
        <w:pStyle w:val="VIRTBulletpoints"/>
      </w:pPr>
      <w:r>
        <w:t xml:space="preserve">leadership and/or management dimension of the new role </w:t>
      </w:r>
    </w:p>
    <w:p w14:paraId="75583FCB" w14:textId="77777777" w:rsidR="00BC0773" w:rsidRDefault="00BC0773" w:rsidP="00735993">
      <w:pPr>
        <w:pStyle w:val="VIRTBulletpoints"/>
      </w:pPr>
      <w:r>
        <w:t xml:space="preserve">unhappiness in their previous role </w:t>
      </w:r>
    </w:p>
    <w:p w14:paraId="559450E5" w14:textId="77777777" w:rsidR="00BC0773" w:rsidRPr="00B9267A" w:rsidRDefault="00BC0773" w:rsidP="00735993">
      <w:pPr>
        <w:pStyle w:val="VIRTBulletpoints"/>
      </w:pPr>
      <w:r>
        <w:t>re-location or geographical location.</w:t>
      </w:r>
    </w:p>
    <w:p w14:paraId="35F04EAA" w14:textId="19E3626B" w:rsidR="00BC0773" w:rsidRDefault="00BC0773" w:rsidP="00BC0773">
      <w:pPr>
        <w:pStyle w:val="Paragraph"/>
      </w:pPr>
      <w:r>
        <w:t xml:space="preserve">Executives were also asked how important remuneration was to their decision to apply for their current role. </w:t>
      </w:r>
      <w:r w:rsidR="007A4F13">
        <w:t xml:space="preserve">Around </w:t>
      </w:r>
      <w:r>
        <w:t>7</w:t>
      </w:r>
      <w:r w:rsidR="007A4F13">
        <w:t>0</w:t>
      </w:r>
      <w:r>
        <w:t xml:space="preserve"> per cent of respondents said remuneration was </w:t>
      </w:r>
      <w:r w:rsidR="002A6C99">
        <w:t>‘</w:t>
      </w:r>
      <w:r>
        <w:t>somewhat important</w:t>
      </w:r>
      <w:r w:rsidR="002A6C99">
        <w:t>’</w:t>
      </w:r>
      <w:r>
        <w:t xml:space="preserve"> to their decision, while 22 per cent said it was </w:t>
      </w:r>
      <w:r w:rsidR="002A6C99">
        <w:t>‘</w:t>
      </w:r>
      <w:r>
        <w:t>most important</w:t>
      </w:r>
      <w:r w:rsidR="002A6C99">
        <w:t>’</w:t>
      </w:r>
      <w:r>
        <w:t xml:space="preserve">. Only around seven per cent said that it was </w:t>
      </w:r>
      <w:r w:rsidR="002A6C99">
        <w:t>‘</w:t>
      </w:r>
      <w:r>
        <w:t>least important</w:t>
      </w:r>
      <w:r w:rsidR="002A6C99">
        <w:t>’</w:t>
      </w:r>
      <w:r>
        <w:t xml:space="preserve"> (figure B.16).</w:t>
      </w:r>
    </w:p>
    <w:p w14:paraId="5F0691B1" w14:textId="77777777" w:rsidR="00BC0773" w:rsidRPr="006C7759" w:rsidRDefault="00BC0773" w:rsidP="006B3E9B">
      <w:pPr>
        <w:pStyle w:val="Figureheading"/>
      </w:pPr>
      <w:bookmarkStart w:id="310" w:name="_Toc57986283"/>
      <w:bookmarkStart w:id="311" w:name="_Toc58340730"/>
      <w:bookmarkStart w:id="312" w:name="_Toc58927275"/>
      <w:bookmarkStart w:id="313" w:name="_Toc58933121"/>
      <w:bookmarkStart w:id="314" w:name="_Toc59090229"/>
      <w:r>
        <w:t>Figure B.16: Subordinate executive responses – importance of remuneration to apply for role</w:t>
      </w:r>
      <w:bookmarkEnd w:id="310"/>
      <w:bookmarkEnd w:id="311"/>
      <w:bookmarkEnd w:id="312"/>
      <w:bookmarkEnd w:id="313"/>
      <w:bookmarkEnd w:id="314"/>
    </w:p>
    <w:p w14:paraId="1A102D83" w14:textId="0F7EA6E8" w:rsidR="00BC0773" w:rsidRDefault="00BC0773" w:rsidP="00BC0773">
      <w:pPr>
        <w:pStyle w:val="Paragraph"/>
        <w:jc w:val="center"/>
      </w:pPr>
      <w:r>
        <w:rPr>
          <w:noProof/>
        </w:rPr>
        <mc:AlternateContent>
          <mc:Choice Requires="wps">
            <w:drawing>
              <wp:anchor distT="45720" distB="45720" distL="114300" distR="114300" simplePos="0" relativeHeight="251658266" behindDoc="0" locked="0" layoutInCell="1" allowOverlap="1" wp14:anchorId="717B9950" wp14:editId="395EC561">
                <wp:simplePos x="0" y="0"/>
                <wp:positionH relativeFrom="column">
                  <wp:posOffset>259471</wp:posOffset>
                </wp:positionH>
                <wp:positionV relativeFrom="paragraph">
                  <wp:posOffset>3487762</wp:posOffset>
                </wp:positionV>
                <wp:extent cx="1530350" cy="1404620"/>
                <wp:effectExtent l="0" t="0" r="0" b="7620"/>
                <wp:wrapNone/>
                <wp:docPr id="17617934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651861AE" w14:textId="77777777" w:rsidR="00BC0773" w:rsidRDefault="00BC0773" w:rsidP="00BC0773">
                            <w:pPr>
                              <w:pStyle w:val="Notesfortablesfigures"/>
                            </w:pPr>
                            <w:r>
                              <w:t>Number of responses = 10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7B9950" id="_x0000_s1178" type="#_x0000_t202" style="position:absolute;left:0;text-align:left;margin-left:20.45pt;margin-top:274.65pt;width:120.5pt;height:110.6pt;z-index:25165826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" stroked="f">
                <v:textbox style="mso-fit-shape-to-text:t">
                  <w:txbxContent>
                    <w:p w14:paraId="651861AE" w14:textId="77777777" w:rsidR="00BC0773" w:rsidRDefault="00BC0773" w:rsidP="00BC0773">
                      <w:pPr>
                        <w:pStyle w:val="Notesfortablesfigures"/>
                      </w:pPr>
                      <w:r>
                        <w:t>Number of responses = 103</w:t>
                      </w:r>
                    </w:p>
                  </w:txbxContent>
                </v:textbox>
              </v:shape>
            </w:pict>
          </mc:Fallback>
        </mc:AlternateContent>
      </w:r>
      <w:r w:rsidR="00BE3963">
        <w:rPr>
          <w:noProof/>
        </w:rPr>
        <w:drawing>
          <wp:inline distT="0" distB="0" distL="0" distR="0" wp14:anchorId="05827470" wp14:editId="03C6E240">
            <wp:extent cx="5400675" cy="3816350"/>
            <wp:effectExtent l="19050" t="19050" r="28575" b="1270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8">
                      <a:extLst>
                        <a:ext uri="{28A0092B-C50C-407E-A947-70E740481C1C}">
                          <a14:useLocalDpi xmlns:a14="http://schemas.microsoft.com/office/drawing/2010/main" val="0"/>
                        </a:ext>
                      </a:extLst>
                    </a:blip>
                    <a:srcRect r="5289"/>
                    <a:stretch/>
                  </pic:blipFill>
                  <pic:spPr bwMode="auto">
                    <a:xfrm>
                      <a:off x="0" y="0"/>
                      <a:ext cx="5400675" cy="3816350"/>
                    </a:xfrm>
                    <a:prstGeom prst="rect">
                      <a:avLst/>
                    </a:prstGeom>
                    <a:noFill/>
                    <a:ln w="9525" cap="flat" cmpd="sng" algn="ctr">
                      <a:solidFill>
                        <a:srgbClr val="4D4D4D">
                          <a:lumMod val="20000"/>
                          <a:lumOff val="8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9AEB7E1" w14:textId="77777777" w:rsidR="00BC0773" w:rsidRDefault="00BC0773" w:rsidP="00071E95">
      <w:pPr>
        <w:pStyle w:val="VIRTheading4"/>
      </w:pPr>
    </w:p>
    <w:p w14:paraId="3ED122E8" w14:textId="77777777" w:rsidR="00BC0773" w:rsidRDefault="00BC0773" w:rsidP="00BC0773">
      <w:pPr>
        <w:pStyle w:val="VIRTHeading3"/>
      </w:pPr>
      <w:r>
        <w:t xml:space="preserve">Trends, or significant changes over the last five years </w:t>
      </w:r>
    </w:p>
    <w:p w14:paraId="7834F4F8" w14:textId="77777777" w:rsidR="00BC0773" w:rsidRDefault="00BC0773" w:rsidP="00BC0773">
      <w:pPr>
        <w:pStyle w:val="Paragraph"/>
      </w:pPr>
      <w:r>
        <w:t xml:space="preserve">Executives were asked to comment on the trends or significant changes over the last five years that have affected their role. </w:t>
      </w:r>
    </w:p>
    <w:p w14:paraId="22A6D45E" w14:textId="0F2E47BE" w:rsidR="00BC0773" w:rsidRDefault="00B92783" w:rsidP="00B92783">
      <w:pPr>
        <w:pStyle w:val="Paragraph"/>
      </w:pPr>
      <w:r>
        <w:t>Seventeen</w:t>
      </w:r>
      <w:r w:rsidR="00BC0773">
        <w:t xml:space="preserve"> per cent of executives stated that the scope and complexity of their roles have changed over the last five years. For example, one executive working in the transport, construction and infrastructure industry segment said: </w:t>
      </w:r>
    </w:p>
    <w:p w14:paraId="752DE0CE" w14:textId="77777777" w:rsidR="00BC0773" w:rsidRDefault="00BC0773" w:rsidP="00BC0773">
      <w:pPr>
        <w:pStyle w:val="VIRTBreakouttext"/>
        <w:spacing w:before="120"/>
        <w:rPr>
          <w:i w:val="0"/>
          <w:lang w:eastAsia="en-AU"/>
        </w:rPr>
      </w:pPr>
      <w:r w:rsidRPr="007F4860">
        <w:rPr>
          <w:lang w:eastAsia="en-AU"/>
        </w:rPr>
        <w:t xml:space="preserve">The role has doubled in size and has become </w:t>
      </w:r>
      <w:r w:rsidRPr="6ACF3F97">
        <w:rPr>
          <w:lang w:eastAsia="en-AU"/>
        </w:rPr>
        <w:t xml:space="preserve">[a] </w:t>
      </w:r>
      <w:r w:rsidRPr="007F4860">
        <w:rPr>
          <w:lang w:eastAsia="en-AU"/>
        </w:rPr>
        <w:t>far greater risk due to the complexities caused by the massive build program.</w:t>
      </w:r>
      <w:r w:rsidRPr="0F8DCE29">
        <w:rPr>
          <w:lang w:eastAsia="en-AU"/>
        </w:rPr>
        <w:t xml:space="preserve"> </w:t>
      </w:r>
    </w:p>
    <w:p w14:paraId="7C1623B0" w14:textId="77777777" w:rsidR="00BC0773" w:rsidRDefault="00BC0773" w:rsidP="00B92783">
      <w:pPr>
        <w:pStyle w:val="Paragraph"/>
      </w:pPr>
      <w:r>
        <w:t>And another from the water and land management industry segment commented:</w:t>
      </w:r>
    </w:p>
    <w:p w14:paraId="786403A8" w14:textId="052FF8D9" w:rsidR="00BC0773" w:rsidRDefault="00BC0773" w:rsidP="00BC0773">
      <w:pPr>
        <w:pStyle w:val="VIRTBreakouttext"/>
        <w:spacing w:before="120"/>
        <w:rPr>
          <w:i w:val="0"/>
        </w:rPr>
      </w:pPr>
      <w:r w:rsidRPr="00872C6F">
        <w:t>My Accountabilities and Responsibilities have significantly increased in the time I have been employed at my</w:t>
      </w:r>
      <w:r>
        <w:t xml:space="preserve"> [entity]…</w:t>
      </w:r>
    </w:p>
    <w:p w14:paraId="2FED3373" w14:textId="6135E965" w:rsidR="00BC0773" w:rsidRDefault="003D2B64" w:rsidP="00B92783">
      <w:pPr>
        <w:pStyle w:val="Paragraph"/>
      </w:pPr>
      <w:r>
        <w:t>Seventeen</w:t>
      </w:r>
      <w:r w:rsidR="00BC0773">
        <w:t xml:space="preserve"> per cent of respondents also noted that there has been an increase in competition for executives over the last five years. One </w:t>
      </w:r>
      <w:r w:rsidR="00E14951">
        <w:t xml:space="preserve">executive from the </w:t>
      </w:r>
      <w:r w:rsidR="00BC0773">
        <w:t xml:space="preserve">transport, construction and infrastructure industry segment noted: </w:t>
      </w:r>
    </w:p>
    <w:p w14:paraId="39DBA083" w14:textId="77777777" w:rsidR="00BC0773" w:rsidRDefault="00BC0773" w:rsidP="00BC0773">
      <w:pPr>
        <w:pStyle w:val="VIRTBreakouttext"/>
        <w:rPr>
          <w:i w:val="0"/>
        </w:rPr>
      </w:pPr>
      <w:r w:rsidRPr="007D2A8B">
        <w:t>The market for construction talent is strong and getting the best people is a big challenge.</w:t>
      </w:r>
      <w:r>
        <w:t xml:space="preserve"> </w:t>
      </w:r>
    </w:p>
    <w:p w14:paraId="39A9A459" w14:textId="467D0504" w:rsidR="00BC0773" w:rsidRDefault="005E0C12" w:rsidP="00B92783">
      <w:pPr>
        <w:pStyle w:val="Paragraph"/>
      </w:pPr>
      <w:r>
        <w:t>Similarly,</w:t>
      </w:r>
      <w:r w:rsidR="00BC0773">
        <w:t xml:space="preserve"> another from the same industry segment stated that:</w:t>
      </w:r>
    </w:p>
    <w:p w14:paraId="3C12AD3E" w14:textId="77777777" w:rsidR="00BC0773" w:rsidRDefault="00BC0773" w:rsidP="00BC0773">
      <w:pPr>
        <w:pStyle w:val="VIRTBreakouttext"/>
        <w:rPr>
          <w:i w:val="0"/>
        </w:rPr>
      </w:pPr>
      <w:r w:rsidRPr="002120E7">
        <w:t>The Big Build has made the job market hot and the remuneration being offered in the private sector is making attraction and retention to the public sector increasing challenging</w:t>
      </w:r>
      <w:r>
        <w:t xml:space="preserve">. </w:t>
      </w:r>
    </w:p>
    <w:p w14:paraId="338D053B" w14:textId="77777777" w:rsidR="00BC0773" w:rsidRDefault="00BC0773" w:rsidP="00B92783">
      <w:pPr>
        <w:pStyle w:val="Paragraph"/>
      </w:pPr>
      <w:r>
        <w:t xml:space="preserve">Some subordinate executives reported that they are expected to deliver commercial quality services, but with greater transparency and sometimes small budgets. For example, a respondent from the finance and insurance industry segment commented: </w:t>
      </w:r>
    </w:p>
    <w:p w14:paraId="440E7CE1" w14:textId="3DDAECAB" w:rsidR="00BC0773" w:rsidRDefault="00BC0773" w:rsidP="00BC0773">
      <w:pPr>
        <w:pStyle w:val="VIRTBreakouttext"/>
        <w:rPr>
          <w:i w:val="0"/>
        </w:rPr>
      </w:pPr>
      <w:r w:rsidRPr="00A35C77">
        <w:t>The ongoing financial pressures and need to drive efficiency dividends back to government has placed strains on the ability to maintain services and continue to be fin</w:t>
      </w:r>
      <w:r w:rsidR="00B92783">
        <w:t>ancially</w:t>
      </w:r>
      <w:r w:rsidRPr="00A35C77">
        <w:t xml:space="preserve"> independent from central government</w:t>
      </w:r>
      <w:r>
        <w:t xml:space="preserve">. </w:t>
      </w:r>
    </w:p>
    <w:p w14:paraId="7AD99269" w14:textId="2D73B33E" w:rsidR="00BC0773" w:rsidRDefault="00BC0773" w:rsidP="00BC0773">
      <w:pPr>
        <w:pStyle w:val="Paragraph"/>
      </w:pPr>
      <w:r>
        <w:t xml:space="preserve">Subordinate executives also noted that there has been an increase in the level of oversight from the ‘centre of government’ and increased scrutiny from agencies </w:t>
      </w:r>
      <w:r>
        <w:lastRenderedPageBreak/>
        <w:t xml:space="preserve">such as the Victorian Ombudsman and </w:t>
      </w:r>
      <w:r w:rsidR="009E3AE7">
        <w:t>Victorian Auditor-General’s Office</w:t>
      </w:r>
      <w:r>
        <w:t xml:space="preserve">. In some cases, this increased scrutiny </w:t>
      </w:r>
      <w:r w:rsidR="004A5084">
        <w:t>takes</w:t>
      </w:r>
      <w:r>
        <w:t xml:space="preserve"> time away from the ‘core’ business of the entity. </w:t>
      </w:r>
    </w:p>
    <w:p w14:paraId="07D2BBB6" w14:textId="77777777" w:rsidR="00BC0773" w:rsidRDefault="00BC0773" w:rsidP="004A5084">
      <w:pPr>
        <w:pStyle w:val="Paragraph"/>
      </w:pPr>
      <w:r>
        <w:t>Around 10 per cent of respondents</w:t>
      </w:r>
      <w:r w:rsidRPr="005D7FA1">
        <w:t xml:space="preserve"> reported that</w:t>
      </w:r>
      <w:r>
        <w:t xml:space="preserve"> the skills required for executives have changed. In particular, subordinate executives reported that they are increasingly required to demonstrate greater commercial capability. As one executive from the water and land management industry segment noted, they are now required to have skills not traditionally expected in their role:</w:t>
      </w:r>
    </w:p>
    <w:p w14:paraId="3A77E872" w14:textId="3D519468" w:rsidR="00BC0773" w:rsidRDefault="00BC0773" w:rsidP="00BC0773">
      <w:pPr>
        <w:pStyle w:val="VIRTBreakouttext"/>
        <w:spacing w:before="120"/>
        <w:rPr>
          <w:i w:val="0"/>
        </w:rPr>
      </w:pPr>
      <w:r>
        <w:t>...</w:t>
      </w:r>
      <w:r w:rsidR="004A5084">
        <w:t xml:space="preserve"> </w:t>
      </w:r>
      <w:r w:rsidRPr="009753D6">
        <w:t>I am expected to bring a broad enterprise, business and commercial view and experience beyond my professional and technical expertise</w:t>
      </w:r>
      <w:r>
        <w:t xml:space="preserve">. </w:t>
      </w:r>
    </w:p>
    <w:p w14:paraId="251D2127" w14:textId="77777777" w:rsidR="00BC0773" w:rsidRDefault="00BC0773" w:rsidP="004A5084">
      <w:pPr>
        <w:pStyle w:val="Paragraph"/>
      </w:pPr>
      <w:r>
        <w:t>And another respondent from the water and land management industry segment stated:</w:t>
      </w:r>
    </w:p>
    <w:p w14:paraId="698D906F" w14:textId="77777777" w:rsidR="00BC0773" w:rsidRPr="005D7FA1" w:rsidRDefault="00BC0773" w:rsidP="00BC0773">
      <w:pPr>
        <w:pStyle w:val="VIRTBreakouttext"/>
        <w:spacing w:before="120"/>
        <w:rPr>
          <w:i w:val="0"/>
        </w:rPr>
      </w:pPr>
      <w:r>
        <w:t xml:space="preserve">… </w:t>
      </w:r>
      <w:r w:rsidRPr="00BA134C">
        <w:t>the commercial acumen required is becoming more and more important</w:t>
      </w:r>
      <w:r>
        <w:t xml:space="preserve">… </w:t>
      </w:r>
    </w:p>
    <w:p w14:paraId="76EAE629" w14:textId="77777777" w:rsidR="00BC0773" w:rsidRDefault="00BC0773" w:rsidP="00BC0773">
      <w:pPr>
        <w:pStyle w:val="Parabeforeabulletlist"/>
      </w:pPr>
      <w:r>
        <w:t xml:space="preserve">Other trends identified by respondents included: </w:t>
      </w:r>
    </w:p>
    <w:p w14:paraId="2C8CAC0E" w14:textId="55692231" w:rsidR="00BC0773" w:rsidRDefault="00BC0773" w:rsidP="00735993">
      <w:pPr>
        <w:pStyle w:val="VIRTBulletpoints"/>
      </w:pPr>
      <w:r>
        <w:t xml:space="preserve">higher levels of </w:t>
      </w:r>
      <w:r w:rsidR="004A5084">
        <w:t xml:space="preserve">staff </w:t>
      </w:r>
      <w:r>
        <w:t xml:space="preserve">turnover </w:t>
      </w:r>
    </w:p>
    <w:p w14:paraId="2BB163FD" w14:textId="77777777" w:rsidR="00BC0773" w:rsidRDefault="00BC0773" w:rsidP="00735993">
      <w:pPr>
        <w:pStyle w:val="VIRTBulletpoints"/>
      </w:pPr>
      <w:r>
        <w:t xml:space="preserve">increased pace of work </w:t>
      </w:r>
    </w:p>
    <w:p w14:paraId="4F559EA7" w14:textId="77777777" w:rsidR="00BC0773" w:rsidRPr="004E0CEA" w:rsidRDefault="00BC0773" w:rsidP="00735993">
      <w:pPr>
        <w:pStyle w:val="VIRTBulletpoints"/>
      </w:pPr>
      <w:r>
        <w:t xml:space="preserve">great demand placed on executives to deliver services and projects. </w:t>
      </w:r>
    </w:p>
    <w:p w14:paraId="22B439EC" w14:textId="77777777" w:rsidR="00BC0773" w:rsidRDefault="00BC0773" w:rsidP="00BC0773">
      <w:pPr>
        <w:pStyle w:val="VIRTHeading3"/>
      </w:pPr>
      <w:r>
        <w:t xml:space="preserve">Views on current executive remuneration arrangements </w:t>
      </w:r>
    </w:p>
    <w:p w14:paraId="771ED09F" w14:textId="77777777" w:rsidR="00BC0773" w:rsidRDefault="00BC0773" w:rsidP="00BC0773">
      <w:pPr>
        <w:pStyle w:val="Paragraph"/>
      </w:pPr>
      <w:r>
        <w:t xml:space="preserve">Subordinate executives were asked to provide their views on public entity executive remuneration, for example, the competitiveness of remuneration structures in attracting and retaining suitable executives. </w:t>
      </w:r>
    </w:p>
    <w:p w14:paraId="7436654F" w14:textId="77777777" w:rsidR="00BC0773" w:rsidRDefault="00BC0773" w:rsidP="00BC0773">
      <w:pPr>
        <w:pStyle w:val="Paragraph"/>
      </w:pPr>
      <w:r w:rsidRPr="00305AF2">
        <w:t>Roughly half of subordinate executives who responded to the Tribunal’s questionnaire said they don’t believe the current remuneration arrangements are competitive.</w:t>
      </w:r>
      <w:r>
        <w:t xml:space="preserve"> </w:t>
      </w:r>
    </w:p>
    <w:p w14:paraId="65D98A26" w14:textId="77777777" w:rsidR="00BC0773" w:rsidRDefault="00BC0773" w:rsidP="00BC0773">
      <w:pPr>
        <w:pStyle w:val="Paragraph"/>
      </w:pPr>
      <w:r>
        <w:t xml:space="preserve">Several respondents reported they had taken a reduction in their remuneration when moving from their prior private-sector roles to their current public entity role. For example, an executive from the water and land management industry segment said: </w:t>
      </w:r>
    </w:p>
    <w:p w14:paraId="6595B6C8" w14:textId="77777777" w:rsidR="00BC0773" w:rsidRDefault="00BC0773" w:rsidP="00BC0773">
      <w:pPr>
        <w:pStyle w:val="VIRTBreakouttext"/>
        <w:rPr>
          <w:i w:val="0"/>
        </w:rPr>
      </w:pPr>
      <w:r>
        <w:t>T</w:t>
      </w:r>
      <w:r w:rsidRPr="00BB7CE2">
        <w:t>he remuneration package is not competitive with private industry, both on fixed term or short/long term pay (I've moved from ASX twice,</w:t>
      </w:r>
      <w:r>
        <w:t xml:space="preserve"> </w:t>
      </w:r>
      <w:r w:rsidRPr="00BB7CE2">
        <w:t>and took a 40% pay cut first time and 120% pay cut second time round).</w:t>
      </w:r>
      <w:r>
        <w:t xml:space="preserve"> </w:t>
      </w:r>
    </w:p>
    <w:p w14:paraId="3B9214D6" w14:textId="77777777" w:rsidR="00BC0773" w:rsidRDefault="00BC0773" w:rsidP="00BC0773">
      <w:pPr>
        <w:pStyle w:val="Paragraph"/>
      </w:pPr>
      <w:r>
        <w:lastRenderedPageBreak/>
        <w:t xml:space="preserve">And another executive from the same industry noted similar outcomes when moving between roles in a regional setting: </w:t>
      </w:r>
    </w:p>
    <w:p w14:paraId="6E362B15" w14:textId="587D83B2" w:rsidR="00BC0773" w:rsidRDefault="00BC0773" w:rsidP="00BC0773">
      <w:pPr>
        <w:pStyle w:val="VIRTBreakouttext"/>
        <w:rPr>
          <w:i w:val="0"/>
        </w:rPr>
      </w:pPr>
      <w:r w:rsidRPr="00143E5B">
        <w:t xml:space="preserve">There was a </w:t>
      </w:r>
      <w:r w:rsidR="00965F2D" w:rsidRPr="00143E5B">
        <w:t>significant</w:t>
      </w:r>
      <w:r w:rsidRPr="00143E5B">
        <w:t xml:space="preserve"> (&gt;20%) reduction in remuneration in moving to the public sector in a regional setting from the private sector also in a regional setting.</w:t>
      </w:r>
      <w:r>
        <w:t xml:space="preserve"> </w:t>
      </w:r>
    </w:p>
    <w:p w14:paraId="2F1FC090" w14:textId="77777777" w:rsidR="00BC0773" w:rsidRDefault="00BC0773" w:rsidP="00BC0773">
      <w:pPr>
        <w:pStyle w:val="Paragraph"/>
      </w:pPr>
      <w:r>
        <w:t>Many respondents also suggested that uncompetitive levels of remuneration affected the public sector’s ability to attract talent from the private sector. For example, an executive from the water and land management industry segment commented:</w:t>
      </w:r>
    </w:p>
    <w:p w14:paraId="702B1892" w14:textId="77777777" w:rsidR="00BC0773" w:rsidRDefault="00BC0773" w:rsidP="00BC0773">
      <w:pPr>
        <w:pStyle w:val="VIRTBreakouttext"/>
        <w:rPr>
          <w:i w:val="0"/>
        </w:rPr>
      </w:pPr>
      <w:r w:rsidRPr="00380888">
        <w:t>The VIC public service is not competitive with similar roles in the private sector, reducing the ability to attract Good external talent to these positions.</w:t>
      </w:r>
      <w:r>
        <w:t xml:space="preserve"> </w:t>
      </w:r>
    </w:p>
    <w:p w14:paraId="405A8516" w14:textId="3AA5A100" w:rsidR="00BC0773" w:rsidRDefault="00BC0773" w:rsidP="00BC0773">
      <w:pPr>
        <w:pStyle w:val="Paragraph"/>
      </w:pPr>
      <w:r>
        <w:t xml:space="preserve">Several executives said that while there may be interest from external talent to join their organisation, the quality of the candidates was low due to uncompetitive remuneration. For example, a respondent from the water and land management industry segment noted </w:t>
      </w:r>
      <w:r w:rsidR="007A30D8">
        <w:t xml:space="preserve">that </w:t>
      </w:r>
      <w:r>
        <w:t xml:space="preserve">there is an: </w:t>
      </w:r>
    </w:p>
    <w:p w14:paraId="6BB07422" w14:textId="36DF69A1" w:rsidR="00BC0773" w:rsidRDefault="00BC0773" w:rsidP="00BC0773">
      <w:pPr>
        <w:pStyle w:val="VIRTBreakouttext"/>
        <w:rPr>
          <w:i w:val="0"/>
        </w:rPr>
      </w:pPr>
      <w:r w:rsidRPr="007179F2">
        <w:t>Inability to source talent with the critical leadership and technical skills at the public sector remuneration level as financially individuals would be worse off.</w:t>
      </w:r>
    </w:p>
    <w:p w14:paraId="6B641FB4" w14:textId="77777777" w:rsidR="00BC0773" w:rsidRDefault="00BC0773" w:rsidP="00BC0773">
      <w:pPr>
        <w:pStyle w:val="Paragraph"/>
      </w:pPr>
      <w:r>
        <w:t xml:space="preserve">And another respondent from the same industry said: </w:t>
      </w:r>
    </w:p>
    <w:p w14:paraId="7B213732" w14:textId="77777777" w:rsidR="00BC0773" w:rsidRDefault="00BC0773" w:rsidP="00BC0773">
      <w:pPr>
        <w:pStyle w:val="VIRTBreakouttext"/>
        <w:rPr>
          <w:i w:val="0"/>
        </w:rPr>
      </w:pPr>
      <w:r>
        <w:t>T</w:t>
      </w:r>
      <w:r w:rsidRPr="001B594E">
        <w:t>he remuneration structure is not competitive - as a result when we are faced with the need to bring in experienced executives</w:t>
      </w:r>
      <w:r>
        <w:t xml:space="preserve">… [with the] </w:t>
      </w:r>
      <w:r w:rsidRPr="001B594E">
        <w:t>skills required to run and transform commercial, regulated and customer-centric businesses, we are sadly lacking as the current structure does not allow us to compete for the best</w:t>
      </w:r>
      <w:r>
        <w:t xml:space="preserve">. </w:t>
      </w:r>
    </w:p>
    <w:p w14:paraId="444F6E47" w14:textId="77777777" w:rsidR="00BC0773" w:rsidRDefault="00BC0773" w:rsidP="00BC0773">
      <w:pPr>
        <w:pStyle w:val="Paragraph"/>
      </w:pPr>
      <w:r>
        <w:t xml:space="preserve">Retention of executives sourced from the private sector was also of concern for some respondents. An executive from the finance and insurance industry segment noted: </w:t>
      </w:r>
    </w:p>
    <w:p w14:paraId="36467009" w14:textId="0E699F35" w:rsidR="00BC0773" w:rsidRDefault="00BC0773" w:rsidP="00BC0773">
      <w:pPr>
        <w:pStyle w:val="VIRTBreakouttext"/>
        <w:rPr>
          <w:i w:val="0"/>
        </w:rPr>
      </w:pPr>
      <w:r w:rsidRPr="00BD7E68">
        <w:t>All of the executive of this organisation came from the private commercial sector and none have moved into public sector roles when they have lef</w:t>
      </w:r>
      <w:r>
        <w:t>t…</w:t>
      </w:r>
      <w:r w:rsidRPr="00F70478">
        <w:t xml:space="preserve"> public sector roles need </w:t>
      </w:r>
      <w:r>
        <w:t xml:space="preserve">[to] </w:t>
      </w:r>
      <w:r w:rsidRPr="00F70478">
        <w:t>allow for an appropriate level of remuneration to maintain the current standard of organisational performance.</w:t>
      </w:r>
      <w:r>
        <w:t xml:space="preserve"> </w:t>
      </w:r>
    </w:p>
    <w:p w14:paraId="4744E5BB" w14:textId="54493488" w:rsidR="00BC0773" w:rsidRDefault="00BC0773" w:rsidP="00BC0773">
      <w:pPr>
        <w:pStyle w:val="Paragraph"/>
      </w:pPr>
      <w:r>
        <w:lastRenderedPageBreak/>
        <w:t xml:space="preserve">Fifteen per cent of respondents said that the executive remuneration structure for public entities must align, either with the entity’s relevant private market comparators or across the public sector. Reasons given for this included to ensure the attraction and retention of appropriately skilled executives and to allow </w:t>
      </w:r>
      <w:r w:rsidR="002A6C99">
        <w:t>‘</w:t>
      </w:r>
      <w:r>
        <w:t>cross</w:t>
      </w:r>
      <w:r>
        <w:noBreakHyphen/>
        <w:t>pollination</w:t>
      </w:r>
      <w:r w:rsidR="002A6C99">
        <w:t>’</w:t>
      </w:r>
      <w:r>
        <w:t xml:space="preserve"> between public sector organisations. </w:t>
      </w:r>
    </w:p>
    <w:p w14:paraId="392E1651" w14:textId="77777777" w:rsidR="00BC0773" w:rsidRDefault="00BC0773" w:rsidP="00BC0773">
      <w:pPr>
        <w:pStyle w:val="Paragraph"/>
        <w:keepNext/>
      </w:pPr>
      <w:r>
        <w:t xml:space="preserve">Thirteen per cent of respondents believed that their remuneration is adequate, although many noted that it is low compared to the private sector and some other public sector roles. For example, an executive from the water and land management industry segment stated: </w:t>
      </w:r>
    </w:p>
    <w:p w14:paraId="381B0408" w14:textId="33E41570" w:rsidR="00BC0773" w:rsidRDefault="00BC0773" w:rsidP="00BC0773">
      <w:pPr>
        <w:pStyle w:val="VIRTBreakouttext"/>
        <w:rPr>
          <w:i w:val="0"/>
        </w:rPr>
      </w:pPr>
      <w:r w:rsidRPr="00863AEA">
        <w:t>The job is relatively well-paid compared to community standards. The jobs are varied, interesting and challenging</w:t>
      </w:r>
      <w:r>
        <w:t xml:space="preserve">… </w:t>
      </w:r>
    </w:p>
    <w:p w14:paraId="7F76823E" w14:textId="77777777" w:rsidR="00BC0773" w:rsidRDefault="00BC0773" w:rsidP="00BC0773">
      <w:pPr>
        <w:pStyle w:val="Paragraph"/>
      </w:pPr>
      <w:r>
        <w:t xml:space="preserve">Eight per cent of respondents noted that the non-salary benefits offered by working in the public sector can, at least partially, offset the lower remuneration. An executive working in the transport, construction and infrastructure industry segment stated: </w:t>
      </w:r>
    </w:p>
    <w:p w14:paraId="006F6E7A" w14:textId="77777777" w:rsidR="00BC0773" w:rsidRDefault="00BC0773" w:rsidP="00BC0773">
      <w:pPr>
        <w:pStyle w:val="VIRTBreakouttext"/>
        <w:rPr>
          <w:i w:val="0"/>
        </w:rPr>
      </w:pPr>
      <w:r>
        <w:t xml:space="preserve">… </w:t>
      </w:r>
      <w:r w:rsidRPr="000D2CC1">
        <w:t xml:space="preserve">the balance of remuneration and community service is complex given the ability to work in </w:t>
      </w:r>
      <w:r>
        <w:t xml:space="preserve">[the] </w:t>
      </w:r>
      <w:r w:rsidRPr="000D2CC1">
        <w:t>private sector and be rewarded at a significantly higher overall rate</w:t>
      </w:r>
      <w:r>
        <w:t xml:space="preserve">… </w:t>
      </w:r>
      <w:r w:rsidRPr="000D2CC1">
        <w:t>versus providing a positive community service and seeing the benefits of those services as a real difference to our community. The outcome of achieving positive change and outcomes is very satisfying, but must be weighed up against the attractiveness of private sector offered remuneration to be considered.</w:t>
      </w:r>
      <w:r>
        <w:t xml:space="preserve"> </w:t>
      </w:r>
    </w:p>
    <w:p w14:paraId="4DEDEBCD" w14:textId="77777777" w:rsidR="00BC0773" w:rsidRDefault="00BC0773" w:rsidP="00BC0773">
      <w:pPr>
        <w:pStyle w:val="Paragraph"/>
      </w:pPr>
      <w:r>
        <w:t>And another executive from the finance and insurance industry segment noted:</w:t>
      </w:r>
    </w:p>
    <w:p w14:paraId="3B7BFB21" w14:textId="77777777" w:rsidR="00BC0773" w:rsidRDefault="00BC0773" w:rsidP="00BC0773">
      <w:pPr>
        <w:pStyle w:val="VIRTBreakouttext"/>
        <w:rPr>
          <w:i w:val="0"/>
        </w:rPr>
      </w:pPr>
      <w:r w:rsidRPr="00846DBC">
        <w:t>Salaries continue to be below private sector roles, however, offset by social good and work life balance.</w:t>
      </w:r>
      <w:r>
        <w:t xml:space="preserve"> </w:t>
      </w:r>
    </w:p>
    <w:p w14:paraId="1E5DF642" w14:textId="77777777" w:rsidR="00BC0773" w:rsidRDefault="00BC0773" w:rsidP="00BC0773">
      <w:pPr>
        <w:pStyle w:val="Paragraph"/>
      </w:pPr>
      <w:r>
        <w:t>However, for some respondents, these non-salary benefits did not outweigh the low remuneration offers. A respondent from the water and land management industry segment stated:</w:t>
      </w:r>
    </w:p>
    <w:p w14:paraId="15BD1094" w14:textId="50173C42" w:rsidR="00BC0773" w:rsidRDefault="00BC0773" w:rsidP="00BC0773">
      <w:pPr>
        <w:pStyle w:val="VIRTBreakouttext"/>
        <w:rPr>
          <w:i w:val="0"/>
        </w:rPr>
      </w:pPr>
      <w:r w:rsidRPr="000B772E">
        <w:t xml:space="preserve">We spend considerable time promoting the non monetary benefits of the organisation. Feedback though is that the lower </w:t>
      </w:r>
      <w:r>
        <w:t>remuneration</w:t>
      </w:r>
      <w:r w:rsidRPr="000B772E">
        <w:t xml:space="preserve"> is a barrier to attract private sector candidates.</w:t>
      </w:r>
      <w:r>
        <w:t xml:space="preserve"> </w:t>
      </w:r>
    </w:p>
    <w:p w14:paraId="1131C600" w14:textId="77777777" w:rsidR="00BC0773" w:rsidRDefault="00BC0773" w:rsidP="00716674">
      <w:pPr>
        <w:pStyle w:val="Paragraph"/>
        <w:keepNext/>
      </w:pPr>
      <w:r>
        <w:lastRenderedPageBreak/>
        <w:t xml:space="preserve">Similarly, one TAFE and other education industry segment executive commented: </w:t>
      </w:r>
    </w:p>
    <w:p w14:paraId="3D85A55F" w14:textId="77777777" w:rsidR="00BC0773" w:rsidRDefault="00BC0773" w:rsidP="00BC0773">
      <w:pPr>
        <w:pStyle w:val="VIRTBreakouttext"/>
        <w:rPr>
          <w:i w:val="0"/>
        </w:rPr>
      </w:pPr>
      <w:r w:rsidRPr="006C59B5">
        <w:t>Increasingly Exec remuneration has fallen behind private sector but without any</w:t>
      </w:r>
      <w:r>
        <w:t xml:space="preserve"> </w:t>
      </w:r>
      <w:r w:rsidRPr="006C59B5">
        <w:t>permanency of employment which previously compensated for lower rem.</w:t>
      </w:r>
      <w:r>
        <w:t xml:space="preserve"> </w:t>
      </w:r>
    </w:p>
    <w:p w14:paraId="4B261044" w14:textId="77777777" w:rsidR="00BC0773" w:rsidRDefault="00BC0773" w:rsidP="00CA5F42">
      <w:pPr>
        <w:pStyle w:val="Parabeforeabulletlist"/>
      </w:pPr>
      <w:r>
        <w:t xml:space="preserve">Other issues raised by respondents included: </w:t>
      </w:r>
    </w:p>
    <w:p w14:paraId="0E4AE9FB" w14:textId="77777777" w:rsidR="00BC0773" w:rsidRDefault="00BC0773" w:rsidP="00735993">
      <w:pPr>
        <w:pStyle w:val="VIRTBulletpoints"/>
      </w:pPr>
      <w:r>
        <w:t xml:space="preserve">compression of relativities between non-executive and executive remuneration </w:t>
      </w:r>
    </w:p>
    <w:p w14:paraId="6AFEFD86" w14:textId="77777777" w:rsidR="00BC0773" w:rsidRDefault="00BC0773" w:rsidP="00735993">
      <w:pPr>
        <w:pStyle w:val="VIRTBulletpoints"/>
      </w:pPr>
      <w:r>
        <w:t>the removal of bonus opportunities from public entity executive contracts</w:t>
      </w:r>
    </w:p>
    <w:p w14:paraId="5350F87C" w14:textId="77777777" w:rsidR="00BC0773" w:rsidRDefault="00BC0773" w:rsidP="00735993">
      <w:pPr>
        <w:pStyle w:val="VIRTBulletpoints"/>
      </w:pPr>
      <w:r>
        <w:t>rigidity of executive remuneration policy compared to the private sector.</w:t>
      </w:r>
    </w:p>
    <w:p w14:paraId="6459A228" w14:textId="77777777" w:rsidR="00BC0773" w:rsidRDefault="00BC0773" w:rsidP="00BC0773">
      <w:pPr>
        <w:pStyle w:val="VIRTHeading3"/>
        <w:keepNext/>
      </w:pPr>
      <w:r>
        <w:t xml:space="preserve">Relevant factors and comparators </w:t>
      </w:r>
    </w:p>
    <w:p w14:paraId="5DAED510" w14:textId="77777777" w:rsidR="00BC0773" w:rsidRDefault="00BC0773" w:rsidP="00BC0773">
      <w:pPr>
        <w:pStyle w:val="Paragraph"/>
      </w:pPr>
      <w:r>
        <w:t>Subordinate executives were asked what they would consider to be relevant factors and comparators for informing the Determination of remuneration bands, and for determining relativities between bands.</w:t>
      </w:r>
    </w:p>
    <w:p w14:paraId="17309C4F" w14:textId="77777777" w:rsidR="00BC0773" w:rsidRDefault="00BC0773" w:rsidP="00BC0773">
      <w:pPr>
        <w:pStyle w:val="Paragraph"/>
      </w:pPr>
      <w:r>
        <w:t xml:space="preserve">Around 30 per cent of respondents said that the ‘market’ should be taken into consideration when setting the remuneration bands. When referring to the ‘market’ most respondents appeared to be suggesting that the appropriate comparators for consideration are similar roles in private sector organisations. For example, an executive from the </w:t>
      </w:r>
      <w:r w:rsidRPr="00FC5D43">
        <w:t>regulators and other agencies segmen</w:t>
      </w:r>
      <w:r>
        <w:t>t said:</w:t>
      </w:r>
    </w:p>
    <w:p w14:paraId="3EE93FD7" w14:textId="266F9043" w:rsidR="00BC0773" w:rsidRDefault="00BC0773" w:rsidP="00BC0773">
      <w:pPr>
        <w:pStyle w:val="VIRTBreakouttext"/>
        <w:rPr>
          <w:i w:val="0"/>
        </w:rPr>
      </w:pPr>
      <w:r>
        <w:t xml:space="preserve">Regard must be had to the remuneration provided in the private sector for those with the skills and experience required for the public sector roles. Using law as an example… regard must be had to the market rates of those firms in that sector of the legal marketplace from which the potential applicants will be drawn. There are different 'markets' for different types of skills and experience within a profession - not all areas of law can be considered comparable. </w:t>
      </w:r>
    </w:p>
    <w:p w14:paraId="1542FD57" w14:textId="77777777" w:rsidR="00BC0773" w:rsidRDefault="00BC0773" w:rsidP="00965A5E">
      <w:pPr>
        <w:pStyle w:val="Paragraph"/>
        <w:keepNext/>
      </w:pPr>
      <w:r>
        <w:t xml:space="preserve">For many respondents, the importance of the ‘market’ as a factor was due to the increasing demand in the public sector for skills that are traditionally developed in the private sector. This demand is leading to greater competition for talent and as such, entities must be able to offer competitive remuneration. For example, a </w:t>
      </w:r>
      <w:r>
        <w:lastRenderedPageBreak/>
        <w:t xml:space="preserve">respondent from the transport, construction and infrastructure industry segment noted that entities need: </w:t>
      </w:r>
    </w:p>
    <w:p w14:paraId="45FDAB1A" w14:textId="77777777" w:rsidR="00BC0773" w:rsidRDefault="00BC0773" w:rsidP="00BC0773">
      <w:pPr>
        <w:pStyle w:val="VIRTBreakouttext"/>
      </w:pPr>
      <w:r w:rsidRPr="00443754">
        <w:t>The ability to attract and retain the capability required to manage risk and deliver outcomes. This capability is commercial in nature and requires higher, market competitive remuneration.</w:t>
      </w:r>
    </w:p>
    <w:p w14:paraId="2F99DCA3" w14:textId="77777777" w:rsidR="00BC0773" w:rsidRDefault="00BC0773" w:rsidP="00BC0773">
      <w:pPr>
        <w:pStyle w:val="Paragraph"/>
        <w:keepNext/>
      </w:pPr>
      <w:r>
        <w:t>And another executive from the same industry commented:</w:t>
      </w:r>
    </w:p>
    <w:p w14:paraId="3CB22B09" w14:textId="72C30EB0" w:rsidR="00BC0773" w:rsidRDefault="00BC0773" w:rsidP="00BC0773">
      <w:pPr>
        <w:pStyle w:val="VIRTBreakouttext"/>
        <w:rPr>
          <w:i w:val="0"/>
        </w:rPr>
      </w:pPr>
      <w:r w:rsidRPr="00E171B1">
        <w:t xml:space="preserve">It needs to be acknowledged that the Big Build is causing the battle for quality staff </w:t>
      </w:r>
      <w:r w:rsidR="00A1668C">
        <w:t>[to be]</w:t>
      </w:r>
      <w:r w:rsidRPr="00E171B1">
        <w:t xml:space="preserve"> lost to the private sector, if we want the best and the brightest to manage the delivery we need to</w:t>
      </w:r>
      <w:r w:rsidR="00F44F64">
        <w:t xml:space="preserve"> [be]</w:t>
      </w:r>
      <w:r w:rsidRPr="00E171B1">
        <w:t xml:space="preserve"> agile and able to respond to the market</w:t>
      </w:r>
      <w:r>
        <w:t>.</w:t>
      </w:r>
    </w:p>
    <w:p w14:paraId="1A29DF99" w14:textId="77777777" w:rsidR="00BC0773" w:rsidRDefault="00BC0773" w:rsidP="00BC0773">
      <w:pPr>
        <w:pStyle w:val="Paragraph"/>
      </w:pPr>
      <w:r>
        <w:t>An executive from the water and land management industry segment believed there should be:</w:t>
      </w:r>
    </w:p>
    <w:p w14:paraId="5373B690" w14:textId="77777777" w:rsidR="00BC0773" w:rsidRDefault="00BC0773" w:rsidP="00BC0773">
      <w:pPr>
        <w:pStyle w:val="VIRTBreakouttext"/>
        <w:rPr>
          <w:i w:val="0"/>
        </w:rPr>
      </w:pPr>
      <w:r w:rsidRPr="007011D7">
        <w:t>Comparison to similar roles in the private sector as there is no difference between managing large organisations in either the private or public sector</w:t>
      </w:r>
      <w:r>
        <w:t xml:space="preserve">. </w:t>
      </w:r>
    </w:p>
    <w:p w14:paraId="192FA52E" w14:textId="77777777" w:rsidR="00BC0773" w:rsidRDefault="00BC0773" w:rsidP="00BC0773">
      <w:pPr>
        <w:pStyle w:val="Paragraph"/>
      </w:pPr>
      <w:r>
        <w:t xml:space="preserve">Around 12 per cent of respondents believed that the accountabilities and responsibilities of the role should be an important factor for informing the Determination. Similarly, approximately 11 per cent of executives said that the ‘size of the role’ should be take into account. </w:t>
      </w:r>
    </w:p>
    <w:p w14:paraId="6A9989F9" w14:textId="6B7C190B" w:rsidR="00BC0773" w:rsidRDefault="00BC0773" w:rsidP="00BC0773">
      <w:pPr>
        <w:pStyle w:val="Paragraph"/>
      </w:pPr>
      <w:r>
        <w:t>Some 10 per cent of respondents indicated that the complexity of the role should be an important factor for informing remuneration bands. Skills, relativity with other roles in the organisation, experience, risk and location were other factors identified for determining the value of the remuneration bands.</w:t>
      </w:r>
    </w:p>
    <w:p w14:paraId="1F4F1417" w14:textId="77777777" w:rsidR="00BC0773" w:rsidRDefault="00BC0773" w:rsidP="00BC0773">
      <w:pPr>
        <w:pStyle w:val="VIRTHeading3"/>
      </w:pPr>
      <w:r>
        <w:t xml:space="preserve">Future career intentions </w:t>
      </w:r>
    </w:p>
    <w:p w14:paraId="383AA3DD" w14:textId="2ABA485D" w:rsidR="00BC0773" w:rsidRDefault="00BC0773" w:rsidP="00BC0773">
      <w:pPr>
        <w:pStyle w:val="Paragraph"/>
      </w:pPr>
      <w:r>
        <w:t xml:space="preserve">Subordinate executives were asked about their career intentions over the next five years. Approximately 40 per cent of subordinate executives who answered the question intend to remain an executive in a Victorian </w:t>
      </w:r>
      <w:r w:rsidR="008B40BB">
        <w:t>G</w:t>
      </w:r>
      <w:r>
        <w:t xml:space="preserve">overnment entity. Some 30 per cent said they intend to seek an executive role in private for-profit sector. </w:t>
      </w:r>
    </w:p>
    <w:p w14:paraId="3CAD1BA5" w14:textId="6E0C5A17" w:rsidR="00BC0773" w:rsidRDefault="00255A06" w:rsidP="00BC0773">
      <w:pPr>
        <w:pStyle w:val="Paragraph"/>
      </w:pPr>
      <w:r>
        <w:t>Thirteen</w:t>
      </w:r>
      <w:r w:rsidR="00BC0773">
        <w:t xml:space="preserve"> per cent of respondents were unsure about their future career intentions, while six per cent reported intending to move to an executive role in another Australian jurisdiction. Finally, some four per cent of respondents nominated other career intentions and four per cent indicated that they would seek executive roles in the </w:t>
      </w:r>
      <w:r w:rsidR="004A5084">
        <w:t>private</w:t>
      </w:r>
      <w:r w:rsidR="00BC0773">
        <w:t xml:space="preserve"> not-for-profit sector (figure B.17).</w:t>
      </w:r>
    </w:p>
    <w:p w14:paraId="1EF5A16E" w14:textId="77777777" w:rsidR="00BC0773" w:rsidRPr="005077DD" w:rsidRDefault="00BC0773" w:rsidP="006B3E9B">
      <w:pPr>
        <w:pStyle w:val="Figureheading"/>
      </w:pPr>
      <w:bookmarkStart w:id="315" w:name="_Toc57986284"/>
      <w:bookmarkStart w:id="316" w:name="_Toc58340731"/>
      <w:bookmarkStart w:id="317" w:name="_Toc58927276"/>
      <w:bookmarkStart w:id="318" w:name="_Toc58933122"/>
      <w:bookmarkStart w:id="319" w:name="_Toc59090230"/>
      <w:r w:rsidRPr="005077DD">
        <w:lastRenderedPageBreak/>
        <w:t>Figure B.17</w:t>
      </w:r>
      <w:r>
        <w:t>: Subordinate executive responses – future career intentions</w:t>
      </w:r>
      <w:bookmarkEnd w:id="315"/>
      <w:bookmarkEnd w:id="316"/>
      <w:bookmarkEnd w:id="317"/>
      <w:bookmarkEnd w:id="318"/>
      <w:bookmarkEnd w:id="319"/>
    </w:p>
    <w:p w14:paraId="503EB281" w14:textId="62183AFF" w:rsidR="00BC0773" w:rsidRPr="00B306A4" w:rsidRDefault="00BC0773" w:rsidP="00BC0773">
      <w:pPr>
        <w:pStyle w:val="Paragraph"/>
      </w:pPr>
      <w:r>
        <w:rPr>
          <w:noProof/>
        </w:rPr>
        <mc:AlternateContent>
          <mc:Choice Requires="wps">
            <w:drawing>
              <wp:anchor distT="45720" distB="45720" distL="114300" distR="114300" simplePos="0" relativeHeight="251658255" behindDoc="0" locked="0" layoutInCell="1" allowOverlap="1" wp14:anchorId="7394C46E" wp14:editId="22445D15">
                <wp:simplePos x="0" y="0"/>
                <wp:positionH relativeFrom="column">
                  <wp:posOffset>171085</wp:posOffset>
                </wp:positionH>
                <wp:positionV relativeFrom="paragraph">
                  <wp:posOffset>3134957</wp:posOffset>
                </wp:positionV>
                <wp:extent cx="1530350" cy="1404620"/>
                <wp:effectExtent l="0" t="0" r="0" b="7620"/>
                <wp:wrapNone/>
                <wp:docPr id="17617934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028EAA72" w14:textId="77777777" w:rsidR="00BC0773" w:rsidRDefault="00BC0773" w:rsidP="00BC0773">
                            <w:pPr>
                              <w:pStyle w:val="Notesfortablesfigures"/>
                            </w:pPr>
                            <w:r>
                              <w:t>Number of responses = 10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94C46E" id="_x0000_s1179" type="#_x0000_t202" style="position:absolute;left:0;text-align:left;margin-left:13.45pt;margin-top:246.85pt;width:120.5pt;height:110.6pt;z-index:251658255;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" stroked="f">
                <v:textbox style="mso-fit-shape-to-text:t">
                  <w:txbxContent>
                    <w:p w14:paraId="028EAA72" w14:textId="77777777" w:rsidR="00BC0773" w:rsidRDefault="00BC0773" w:rsidP="00BC0773">
                      <w:pPr>
                        <w:pStyle w:val="Notesfortablesfigures"/>
                      </w:pPr>
                      <w:r>
                        <w:t>Number of responses = 104</w:t>
                      </w:r>
                    </w:p>
                  </w:txbxContent>
                </v:textbox>
              </v:shape>
            </w:pict>
          </mc:Fallback>
        </mc:AlternateContent>
      </w:r>
      <w:r w:rsidR="00841D7D">
        <w:rPr>
          <w:noProof/>
        </w:rPr>
        <w:drawing>
          <wp:inline distT="0" distB="0" distL="0" distR="0" wp14:anchorId="3C8DAE2C" wp14:editId="6AB0CE89">
            <wp:extent cx="4953000" cy="3345843"/>
            <wp:effectExtent l="19050" t="19050" r="19050" b="2603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9">
                      <a:extLst>
                        <a:ext uri="{28A0092B-C50C-407E-A947-70E740481C1C}">
                          <a14:useLocalDpi xmlns:a14="http://schemas.microsoft.com/office/drawing/2010/main" val="0"/>
                        </a:ext>
                      </a:extLst>
                    </a:blip>
                    <a:srcRect b="2785"/>
                    <a:stretch/>
                  </pic:blipFill>
                  <pic:spPr bwMode="auto">
                    <a:xfrm>
                      <a:off x="0" y="0"/>
                      <a:ext cx="4953000" cy="3345843"/>
                    </a:xfrm>
                    <a:prstGeom prst="rect">
                      <a:avLst/>
                    </a:prstGeom>
                    <a:noFill/>
                    <a:ln w="9525" cap="flat" cmpd="sng" algn="ctr">
                      <a:solidFill>
                        <a:srgbClr val="4D4D4D">
                          <a:lumMod val="20000"/>
                          <a:lumOff val="8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052EBE3" w14:textId="77777777" w:rsidR="00BC0773" w:rsidRDefault="00BC0773" w:rsidP="00BC0773">
      <w:pPr>
        <w:pStyle w:val="Paragraph"/>
      </w:pPr>
      <w:r w:rsidRPr="009B1380">
        <w:t>Of those executives who indicated they intend to leave the Victorian public sector, nearly half (49 per cent) said that remuneration was ‘somewhat important’ to their decision, while 46 per cent said that it was the ‘most important’ reason for their decision. Only 4 per cent reported that it was ‘least important’</w:t>
      </w:r>
      <w:r>
        <w:t xml:space="preserve"> (figure B.18)</w:t>
      </w:r>
      <w:r w:rsidRPr="009B1380">
        <w:t>.</w:t>
      </w:r>
    </w:p>
    <w:p w14:paraId="583021F4" w14:textId="77777777" w:rsidR="00BC0773" w:rsidRPr="00F03333" w:rsidRDefault="00BC0773" w:rsidP="006B3E9B">
      <w:pPr>
        <w:pStyle w:val="Figureheading"/>
      </w:pPr>
      <w:bookmarkStart w:id="320" w:name="_Toc57986285"/>
      <w:bookmarkStart w:id="321" w:name="_Toc58340732"/>
      <w:bookmarkStart w:id="322" w:name="_Toc58927277"/>
      <w:bookmarkStart w:id="323" w:name="_Toc58933123"/>
      <w:bookmarkStart w:id="324" w:name="_Toc59090231"/>
      <w:r w:rsidRPr="00F03333">
        <w:t>Figure B.18: Subordinate executive responses – importance of remuneration on decision by leave role</w:t>
      </w:r>
      <w:bookmarkEnd w:id="320"/>
      <w:bookmarkEnd w:id="321"/>
      <w:bookmarkEnd w:id="322"/>
      <w:bookmarkEnd w:id="323"/>
      <w:bookmarkEnd w:id="324"/>
    </w:p>
    <w:p w14:paraId="27685F30" w14:textId="5F62927E" w:rsidR="00F615CD" w:rsidRPr="00F03333" w:rsidRDefault="00BC0773" w:rsidP="00CE2A5E">
      <w:pPr>
        <w:pStyle w:val="Paragraph"/>
      </w:pPr>
      <w:r w:rsidRPr="00F03333">
        <w:rPr>
          <w:noProof/>
        </w:rPr>
        <mc:AlternateContent>
          <mc:Choice Requires="wps">
            <w:drawing>
              <wp:anchor distT="45720" distB="45720" distL="114300" distR="114300" simplePos="0" relativeHeight="251658256" behindDoc="0" locked="0" layoutInCell="1" allowOverlap="1" wp14:anchorId="080D1200" wp14:editId="31F7838C">
                <wp:simplePos x="0" y="0"/>
                <wp:positionH relativeFrom="column">
                  <wp:posOffset>171047</wp:posOffset>
                </wp:positionH>
                <wp:positionV relativeFrom="paragraph">
                  <wp:posOffset>3001645</wp:posOffset>
                </wp:positionV>
                <wp:extent cx="1530350" cy="1404620"/>
                <wp:effectExtent l="0" t="0" r="0" b="7620"/>
                <wp:wrapNone/>
                <wp:docPr id="17617934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404620"/>
                        </a:xfrm>
                        <a:prstGeom prst="rect">
                          <a:avLst/>
                        </a:prstGeom>
                        <a:solidFill>
                          <a:srgbClr val="FFFFFF"/>
                        </a:solidFill>
                        <a:ln w="9525">
                          <a:noFill/>
                          <a:miter lim="800000"/>
                          <a:headEnd/>
                          <a:tailEnd/>
                        </a:ln>
                      </wps:spPr>
                      <wps:txbx>
                        <w:txbxContent>
                          <w:p w14:paraId="0EAE820E" w14:textId="77777777" w:rsidR="00BC0773" w:rsidRDefault="00BC0773" w:rsidP="00BC0773">
                            <w:pPr>
                              <w:pStyle w:val="Notesfortablesfigures"/>
                            </w:pPr>
                            <w:r>
                              <w:t>Number of responses = 7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0D1200" id="_x0000_s1180" type="#_x0000_t202" style="position:absolute;left:0;text-align:left;margin-left:13.45pt;margin-top:236.35pt;width:120.5pt;height:110.6pt;z-index:2516582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" stroked="f">
                <v:textbox style="mso-fit-shape-to-text:t">
                  <w:txbxContent>
                    <w:p w14:paraId="0EAE820E" w14:textId="77777777" w:rsidR="00BC0773" w:rsidRDefault="00BC0773" w:rsidP="00BC0773">
                      <w:pPr>
                        <w:pStyle w:val="Notesfortablesfigures"/>
                      </w:pPr>
                      <w:r>
                        <w:t>Number of responses = 71</w:t>
                      </w:r>
                    </w:p>
                  </w:txbxContent>
                </v:textbox>
              </v:shape>
            </w:pict>
          </mc:Fallback>
        </mc:AlternateContent>
      </w:r>
      <w:r w:rsidR="00F03333" w:rsidRPr="00F03333">
        <w:rPr>
          <w:noProof/>
        </w:rPr>
        <w:drawing>
          <wp:inline distT="0" distB="0" distL="0" distR="0" wp14:anchorId="2079F234" wp14:editId="6F68EA17">
            <wp:extent cx="4863050" cy="3192996"/>
            <wp:effectExtent l="19050" t="19050" r="13970" b="26670"/>
            <wp:docPr id="543345083" name="Picture 543345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0">
                      <a:extLst>
                        <a:ext uri="{28A0092B-C50C-407E-A947-70E740481C1C}">
                          <a14:useLocalDpi xmlns:a14="http://schemas.microsoft.com/office/drawing/2010/main" val="0"/>
                        </a:ext>
                      </a:extLst>
                    </a:blip>
                    <a:srcRect t="1279" r="7383" b="2764"/>
                    <a:stretch/>
                  </pic:blipFill>
                  <pic:spPr bwMode="auto">
                    <a:xfrm>
                      <a:off x="0" y="0"/>
                      <a:ext cx="4863050" cy="3192996"/>
                    </a:xfrm>
                    <a:prstGeom prst="rect">
                      <a:avLst/>
                    </a:prstGeom>
                    <a:noFill/>
                    <a:ln w="9525" cap="flat" cmpd="sng" algn="ctr">
                      <a:solidFill>
                        <a:srgbClr val="4D4D4D">
                          <a:lumMod val="20000"/>
                          <a:lumOff val="8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sectPr w:rsidR="00F615CD" w:rsidRPr="00F03333" w:rsidSect="00735993">
      <w:headerReference w:type="even" r:id="rId101"/>
      <w:headerReference w:type="default" r:id="rId102"/>
      <w:footerReference w:type="even" r:id="rId103"/>
      <w:footerReference w:type="default" r:id="rId104"/>
      <w:headerReference w:type="first" r:id="rId105"/>
      <w:footerReference w:type="first" r:id="rId106"/>
      <w:type w:val="continuous"/>
      <w:pgSz w:w="11906" w:h="16838"/>
      <w:pgMar w:top="1701" w:right="1701" w:bottom="1559"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6610F1" w14:textId="77777777" w:rsidR="00571138" w:rsidRPr="00333B58" w:rsidRDefault="00571138" w:rsidP="00333B58">
      <w:r>
        <w:separator/>
      </w:r>
    </w:p>
  </w:endnote>
  <w:endnote w:type="continuationSeparator" w:id="0">
    <w:p w14:paraId="51E09DB6" w14:textId="77777777" w:rsidR="00571138" w:rsidRPr="00333B58" w:rsidRDefault="00571138" w:rsidP="00333B58">
      <w:r>
        <w:continuationSeparator/>
      </w:r>
    </w:p>
  </w:endnote>
  <w:endnote w:type="continuationNotice" w:id="1">
    <w:p w14:paraId="2F7D5B57" w14:textId="77777777" w:rsidR="00571138" w:rsidRDefault="0057113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HGPGothicE">
    <w:charset w:val="80"/>
    <w:family w:val="swiss"/>
    <w:pitch w:val="variable"/>
    <w:sig w:usb0="E00002FF" w:usb1="2AC7EDFE" w:usb2="00000012" w:usb3="00000000" w:csb0="00020001" w:csb1="00000000"/>
  </w:font>
  <w:font w:name="Times New Roman (Headings CS)">
    <w:altName w:val="Times New Roman"/>
    <w:panose1 w:val="00000000000000000000"/>
    <w:charset w:val="00"/>
    <w:family w:val="roman"/>
    <w:notTrueType/>
    <w:pitch w:val="default"/>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MS PMincho">
    <w:charset w:val="80"/>
    <w:family w:val="roman"/>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HGMinchoB">
    <w:altName w:val="HG明朝B"/>
    <w:panose1 w:val="00000000000000000000"/>
    <w:charset w:val="80"/>
    <w:family w:val="roman"/>
    <w:notTrueType/>
    <w:pitch w:val="default"/>
  </w:font>
  <w:font w:name="Consolas">
    <w:panose1 w:val="020B0609020204030204"/>
    <w:charset w:val="00"/>
    <w:family w:val="modern"/>
    <w:pitch w:val="fixed"/>
    <w:sig w:usb0="E00006FF" w:usb1="0000FCFF" w:usb2="00000001" w:usb3="00000000" w:csb0="0000019F" w:csb1="00000000"/>
  </w:font>
  <w:font w:name="ZWAdobeF">
    <w:panose1 w:val="00000000000000000000"/>
    <w:charset w:val="00"/>
    <w:family w:val="auto"/>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36D44" w14:textId="77777777" w:rsidR="0020580F" w:rsidRDefault="0020580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E08013" w14:textId="77777777" w:rsidR="001E105B" w:rsidRDefault="001E105B">
    <w:pPr>
      <w:spacing w:after="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8019B" w14:textId="4204274B" w:rsidR="001E105B" w:rsidRDefault="00106916" w:rsidP="00735993">
    <w:pPr>
      <w:pStyle w:val="Footer"/>
      <w:jc w:val="center"/>
    </w:pPr>
    <w:r>
      <w:rPr>
        <w:noProof/>
      </w:rPr>
      <mc:AlternateContent>
        <mc:Choice Requires="wps">
          <w:drawing>
            <wp:anchor distT="0" distB="0" distL="114300" distR="114300" simplePos="0" relativeHeight="251658248" behindDoc="0" locked="0" layoutInCell="0" allowOverlap="1" wp14:anchorId="53FB1D3B" wp14:editId="3478C5C1">
              <wp:simplePos x="0" y="0"/>
              <wp:positionH relativeFrom="page">
                <wp:align>left</wp:align>
              </wp:positionH>
              <wp:positionV relativeFrom="page">
                <wp:align>bottom</wp:align>
              </wp:positionV>
              <wp:extent cx="7772400" cy="266700"/>
              <wp:effectExtent l="0" t="0" r="0" b="0"/>
              <wp:wrapNone/>
              <wp:docPr id="233" name="MSIPCM2e70427b844a1e84ef77ebcd" descr="{&quot;HashCode&quot;:-1563858221,&quot;Height&quot;:9999999.0,&quot;Width&quot;:9999999.0,&quot;Placement&quot;:&quot;Footer&quot;,&quot;Index&quot;:&quot;Primary&quot;,&quot;Section&quot;:17,&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B314891" w14:textId="7FB1A73B" w:rsidR="00486E44" w:rsidRPr="00474E37" w:rsidRDefault="00486E44" w:rsidP="00474E37">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3FB1D3B" id="_x0000_t202" coordsize="21600,21600" o:spt="202" path="m,l,21600r21600,l21600,xe">
              <v:stroke joinstyle="miter"/>
              <v:path gradientshapeok="t" o:connecttype="rect"/>
            </v:shapetype>
            <v:shape id="MSIPCM2e70427b844a1e84ef77ebcd" o:spid="_x0000_s1188" type="#_x0000_t202" alt="{&quot;HashCode&quot;:-1563858221,&quot;Height&quot;:9999999.0,&quot;Width&quot;:9999999.0,&quot;Placement&quot;:&quot;Footer&quot;,&quot;Index&quot;:&quot;Primary&quot;,&quot;Section&quot;:17,&quot;Top&quot;:0.0,&quot;Left&quot;:0.0}" style="position:absolute;left:0;text-align:left;margin-left:0;margin-top:0;width:612pt;height:21pt;z-index:251658248;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" o:allowincell="f" filled="f" stroked="f" strokeweight=".5pt">
              <v:textbox inset="20pt,0,,0">
                <w:txbxContent>
                  <w:p w14:paraId="2B314891" w14:textId="7FB1A73B" w:rsidR="00486E44" w:rsidRPr="00474E37" w:rsidRDefault="00486E44" w:rsidP="00474E37">
                    <w:pPr>
                      <w:spacing w:after="0"/>
                      <w:rPr>
                        <w:rFonts w:ascii="Calibri" w:hAnsi="Calibri" w:cs="Calibri"/>
                        <w:color w:val="000000"/>
                        <w:sz w:val="22"/>
                      </w:rPr>
                    </w:pPr>
                  </w:p>
                </w:txbxContent>
              </v:textbox>
              <w10:wrap anchorx="page" anchory="page"/>
            </v:shape>
          </w:pict>
        </mc:Fallback>
      </mc:AlternateContent>
    </w:r>
    <w:sdt>
      <w:sdtPr>
        <w:id w:val="-830684218"/>
        <w:docPartObj>
          <w:docPartGallery w:val="Page Numbers (Bottom of Page)"/>
          <w:docPartUnique/>
        </w:docPartObj>
      </w:sdtPr>
      <w:sdtEndPr>
        <w:rPr>
          <w:noProof/>
        </w:rPr>
      </w:sdtEndPr>
      <w:sdtContent>
        <w:r w:rsidR="00EC7E4B">
          <w:fldChar w:fldCharType="begin"/>
        </w:r>
        <w:r w:rsidR="00EC7E4B">
          <w:instrText xml:space="preserve"> PAGE   \* MERGEFORMAT </w:instrText>
        </w:r>
        <w:r w:rsidR="00EC7E4B">
          <w:fldChar w:fldCharType="separate"/>
        </w:r>
        <w:r w:rsidR="00EC7E4B">
          <w:rPr>
            <w:noProof/>
          </w:rPr>
          <w:t>2</w:t>
        </w:r>
        <w:r w:rsidR="00EC7E4B">
          <w:rPr>
            <w:noProof/>
          </w:rPr>
          <w:fldChar w:fldCharType="end"/>
        </w:r>
      </w:sdtContent>
    </w:sdt>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4B3DC9" w14:textId="1370C5C2" w:rsidR="001E105B" w:rsidRDefault="00106916" w:rsidP="00735993">
    <w:pPr>
      <w:pStyle w:val="Footer"/>
      <w:jc w:val="center"/>
    </w:pPr>
    <w:r>
      <w:rPr>
        <w:noProof/>
      </w:rPr>
      <mc:AlternateContent>
        <mc:Choice Requires="wps">
          <w:drawing>
            <wp:anchor distT="0" distB="0" distL="114300" distR="114300" simplePos="0" relativeHeight="251658249" behindDoc="0" locked="0" layoutInCell="0" allowOverlap="1" wp14:anchorId="379C795E" wp14:editId="786EB86F">
              <wp:simplePos x="0" y="9601200"/>
              <wp:positionH relativeFrom="page">
                <wp:align>left</wp:align>
              </wp:positionH>
              <wp:positionV relativeFrom="page">
                <wp:align>bottom</wp:align>
              </wp:positionV>
              <wp:extent cx="7772400" cy="266700"/>
              <wp:effectExtent l="0" t="0" r="0" b="0"/>
              <wp:wrapNone/>
              <wp:docPr id="234" name="MSIPCMe375427f8cdfa45f212cb604" descr="{&quot;HashCode&quot;:-1563858221,&quot;Height&quot;:9999999.0,&quot;Width&quot;:9999999.0,&quot;Placement&quot;:&quot;Footer&quot;,&quot;Index&quot;:&quot;FirstPage&quot;,&quot;Section&quot;:17,&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B2C6E87" w14:textId="5D698542" w:rsidR="00486E44" w:rsidRPr="00474E37" w:rsidRDefault="00486E44" w:rsidP="00474E37">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379C795E" id="_x0000_t202" coordsize="21600,21600" o:spt="202" path="m,l,21600r21600,l21600,xe">
              <v:stroke joinstyle="miter"/>
              <v:path gradientshapeok="t" o:connecttype="rect"/>
            </v:shapetype>
            <v:shape id="MSIPCMe375427f8cdfa45f212cb604" o:spid="_x0000_s1189" type="#_x0000_t202" alt="{&quot;HashCode&quot;:-1563858221,&quot;Height&quot;:9999999.0,&quot;Width&quot;:9999999.0,&quot;Placement&quot;:&quot;Footer&quot;,&quot;Index&quot;:&quot;FirstPage&quot;,&quot;Section&quot;:17,&quot;Top&quot;:0.0,&quot;Left&quot;:0.0}" style="position:absolute;left:0;text-align:left;margin-left:0;margin-top:0;width:612pt;height:21pt;z-index:251658249;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" o:allowincell="f" filled="f" stroked="f" strokeweight=".5pt">
              <v:textbox inset="20pt,0,,0">
                <w:txbxContent>
                  <w:p w14:paraId="3B2C6E87" w14:textId="5D698542" w:rsidR="00486E44" w:rsidRPr="00474E37" w:rsidRDefault="00486E44" w:rsidP="00474E37">
                    <w:pPr>
                      <w:spacing w:after="0"/>
                      <w:rPr>
                        <w:rFonts w:ascii="Calibri" w:hAnsi="Calibri" w:cs="Calibri"/>
                        <w:color w:val="000000"/>
                        <w:sz w:val="22"/>
                      </w:rPr>
                    </w:pPr>
                  </w:p>
                </w:txbxContent>
              </v:textbox>
              <w10:wrap anchorx="page" anchory="page"/>
            </v:shape>
          </w:pict>
        </mc:Fallback>
      </mc:AlternateContent>
    </w:r>
    <w:sdt>
      <w:sdtPr>
        <w:id w:val="-1667248182"/>
        <w:docPartObj>
          <w:docPartGallery w:val="Page Numbers (Bottom of Page)"/>
          <w:docPartUnique/>
        </w:docPartObj>
      </w:sdtPr>
      <w:sdtEndPr>
        <w:rPr>
          <w:noProof/>
        </w:rPr>
      </w:sdtEndPr>
      <w:sdtContent>
        <w:r w:rsidR="00735993">
          <w:rPr>
            <w:rFonts w:cs="Times New Roman (Body CS)"/>
            <w:noProof/>
            <w:sz w:val="16"/>
          </w:rPr>
          <w:drawing>
            <wp:anchor distT="0" distB="0" distL="114300" distR="114300" simplePos="0" relativeHeight="251658240" behindDoc="1" locked="0" layoutInCell="1" allowOverlap="1" wp14:anchorId="0E87EB23" wp14:editId="0F545B76">
              <wp:simplePos x="0" y="0"/>
              <wp:positionH relativeFrom="column">
                <wp:posOffset>5916706</wp:posOffset>
              </wp:positionH>
              <wp:positionV relativeFrom="paragraph">
                <wp:posOffset>-1667574</wp:posOffset>
              </wp:positionV>
              <wp:extent cx="548640" cy="2286000"/>
              <wp:effectExtent l="0" t="0" r="3810" b="0"/>
              <wp:wrapTight wrapText="bothSides">
                <wp:wrapPolygon edited="0">
                  <wp:start x="0" y="0"/>
                  <wp:lineTo x="0" y="21420"/>
                  <wp:lineTo x="21000" y="21420"/>
                  <wp:lineTo x="2100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2286000"/>
                      </a:xfrm>
                      <a:prstGeom prst="rect">
                        <a:avLst/>
                      </a:prstGeom>
                      <a:noFill/>
                      <a:ln>
                        <a:noFill/>
                      </a:ln>
                    </pic:spPr>
                  </pic:pic>
                </a:graphicData>
              </a:graphic>
            </wp:anchor>
          </w:drawing>
        </w:r>
        <w:r w:rsidR="00EC7E4B">
          <w:fldChar w:fldCharType="begin"/>
        </w:r>
        <w:r w:rsidR="00EC7E4B">
          <w:instrText xml:space="preserve"> PAGE   \* MERGEFORMAT </w:instrText>
        </w:r>
        <w:r w:rsidR="00EC7E4B">
          <w:fldChar w:fldCharType="separate"/>
        </w:r>
        <w:r w:rsidR="00EC7E4B">
          <w:rPr>
            <w:noProof/>
          </w:rPr>
          <w:t>2</w:t>
        </w:r>
        <w:r w:rsidR="00EC7E4B">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2C2E98" w14:textId="231E6DBC" w:rsidR="008E51CB" w:rsidRDefault="00D74E62">
    <w:pPr>
      <w:pStyle w:val="Footer"/>
      <w:jc w:val="center"/>
    </w:pPr>
    <w:r>
      <w:rPr>
        <w:noProof/>
      </w:rPr>
      <mc:AlternateContent>
        <mc:Choice Requires="wps">
          <w:drawing>
            <wp:anchor distT="0" distB="0" distL="114300" distR="114300" simplePos="0" relativeHeight="251659273" behindDoc="0" locked="0" layoutInCell="0" allowOverlap="1" wp14:anchorId="61649B3D" wp14:editId="1D45394D">
              <wp:simplePos x="0" y="0"/>
              <wp:positionH relativeFrom="page">
                <wp:align>left</wp:align>
              </wp:positionH>
              <wp:positionV relativeFrom="page">
                <wp:align>bottom</wp:align>
              </wp:positionV>
              <wp:extent cx="7772400" cy="266700"/>
              <wp:effectExtent l="0" t="0" r="0" b="0"/>
              <wp:wrapNone/>
              <wp:docPr id="17" name="MSIPCM758947f39e0c202951f4e15e" descr="{&quot;HashCode&quot;:-1563858221,&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BD064D0" w14:textId="342A1483" w:rsidR="00D74E62" w:rsidRPr="00D74E62" w:rsidRDefault="00D74E62" w:rsidP="00D74E62">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61649B3D" id="_x0000_t202" coordsize="21600,21600" o:spt="202" path="m,l,21600r21600,l21600,xe">
              <v:stroke joinstyle="miter"/>
              <v:path gradientshapeok="t" o:connecttype="rect"/>
            </v:shapetype>
            <v:shape id="MSIPCM758947f39e0c202951f4e15e" o:spid="_x0000_s1181" type="#_x0000_t202" alt="{&quot;HashCode&quot;:-1563858221,&quot;Height&quot;:9999999.0,&quot;Width&quot;:9999999.0,&quot;Placement&quot;:&quot;Footer&quot;,&quot;Index&quot;:&quot;Primary&quot;,&quot;Section&quot;:1,&quot;Top&quot;:0.0,&quot;Left&quot;:0.0}" style="position:absolute;left:0;text-align:left;margin-left:0;margin-top:0;width:612pt;height:21pt;z-index:251659273;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" o:allowincell="f" filled="f" stroked="f" strokeweight=".5pt">
              <v:textbox inset="20pt,0,,0">
                <w:txbxContent>
                  <w:p w14:paraId="7BD064D0" w14:textId="342A1483" w:rsidR="00D74E62" w:rsidRPr="00D74E62" w:rsidRDefault="00D74E62" w:rsidP="00D74E62">
                    <w:pPr>
                      <w:spacing w:after="0"/>
                      <w:rPr>
                        <w:rFonts w:ascii="Calibri" w:hAnsi="Calibri" w:cs="Calibri"/>
                        <w:color w:val="000000"/>
                        <w:sz w:val="22"/>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4DC8C5" w14:textId="4AF16AA3" w:rsidR="00DC6FA9" w:rsidRDefault="00106916">
    <w:pPr>
      <w:pStyle w:val="Footer"/>
      <w:jc w:val="center"/>
    </w:pPr>
    <w:r>
      <w:rPr>
        <w:noProof/>
      </w:rPr>
      <mc:AlternateContent>
        <mc:Choice Requires="wps">
          <w:drawing>
            <wp:anchor distT="0" distB="0" distL="114300" distR="114300" simplePos="0" relativeHeight="251658244" behindDoc="0" locked="0" layoutInCell="0" allowOverlap="1" wp14:anchorId="2A94D92A" wp14:editId="1232E4EF">
              <wp:simplePos x="0" y="0"/>
              <wp:positionH relativeFrom="page">
                <wp:align>left</wp:align>
              </wp:positionH>
              <wp:positionV relativeFrom="page">
                <wp:align>bottom</wp:align>
              </wp:positionV>
              <wp:extent cx="7772400" cy="266700"/>
              <wp:effectExtent l="0" t="0" r="0" b="0"/>
              <wp:wrapNone/>
              <wp:docPr id="220" name="MSIPCM2fe44f80aeecc765d8f554b7" descr="{&quot;HashCode&quot;:-1563858221,&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BC97479" w14:textId="23654916" w:rsidR="00486E44" w:rsidRPr="00D74E62" w:rsidRDefault="00486E44" w:rsidP="00D74E62">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2A94D92A" id="_x0000_t202" coordsize="21600,21600" o:spt="202" path="m,l,21600r21600,l21600,xe">
              <v:stroke joinstyle="miter"/>
              <v:path gradientshapeok="t" o:connecttype="rect"/>
            </v:shapetype>
            <v:shape id="MSIPCM2fe44f80aeecc765d8f554b7" o:spid="_x0000_s1182" type="#_x0000_t202" alt="{&quot;HashCode&quot;:-1563858221,&quot;Height&quot;:9999999.0,&quot;Width&quot;:9999999.0,&quot;Placement&quot;:&quot;Footer&quot;,&quot;Index&quot;:&quot;FirstPage&quot;,&quot;Section&quot;:1,&quot;Top&quot;:0.0,&quot;Left&quot;:0.0}" style="position:absolute;left:0;text-align:left;margin-left:0;margin-top:0;width:612pt;height:21pt;z-index:251658244;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" o:allowincell="f" filled="f" stroked="f" strokeweight=".5pt">
              <v:textbox inset="20pt,0,,0">
                <w:txbxContent>
                  <w:p w14:paraId="0BC97479" w14:textId="23654916" w:rsidR="00486E44" w:rsidRPr="00D74E62" w:rsidRDefault="00486E44" w:rsidP="00D74E62">
                    <w:pPr>
                      <w:spacing w:after="0"/>
                      <w:rPr>
                        <w:rFonts w:ascii="Calibri" w:hAnsi="Calibri" w:cs="Calibri"/>
                        <w:color w:val="000000"/>
                        <w:sz w:val="22"/>
                      </w:rPr>
                    </w:pPr>
                  </w:p>
                </w:txbxContent>
              </v:textbox>
              <w10:wrap anchorx="page" anchory="page"/>
            </v:shape>
          </w:pict>
        </mc:Fallback>
      </mc:AlternateContent>
    </w:r>
    <w:sdt>
      <w:sdtPr>
        <w:id w:val="-305479013"/>
        <w:docPartObj>
          <w:docPartGallery w:val="Page Numbers (Bottom of Page)"/>
          <w:docPartUnique/>
        </w:docPartObj>
      </w:sdtPr>
      <w:sdtEndPr>
        <w:rPr>
          <w:noProof/>
        </w:rPr>
      </w:sdtEndPr>
      <w:sdtContent>
        <w:r w:rsidR="00253D3E">
          <w:fldChar w:fldCharType="begin"/>
        </w:r>
        <w:r w:rsidR="00253D3E">
          <w:instrText xml:space="preserve"> PAGE   \* MERGEFORMAT </w:instrText>
        </w:r>
        <w:r w:rsidR="00253D3E">
          <w:fldChar w:fldCharType="separate"/>
        </w:r>
        <w:r w:rsidR="00253D3E">
          <w:rPr>
            <w:noProof/>
          </w:rPr>
          <w:t>2</w:t>
        </w:r>
        <w:r w:rsidR="00253D3E">
          <w:rPr>
            <w:noProof/>
          </w:rPr>
          <w:fldChar w:fldCharType="end"/>
        </w:r>
      </w:sdtContent>
    </w:sdt>
  </w:p>
  <w:p w14:paraId="3650B9FB" w14:textId="13E41030" w:rsidR="00757255" w:rsidRPr="00EB3578" w:rsidRDefault="00757255" w:rsidP="00EB35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281700" w14:textId="7F758282" w:rsidR="005C63F6" w:rsidRDefault="00D74E62" w:rsidP="00253D3E">
    <w:pPr>
      <w:pStyle w:val="Footer"/>
      <w:jc w:val="center"/>
    </w:pPr>
    <w:r>
      <w:rPr>
        <w:noProof/>
      </w:rPr>
      <mc:AlternateContent>
        <mc:Choice Requires="wps">
          <w:drawing>
            <wp:anchor distT="0" distB="0" distL="114300" distR="114300" simplePos="0" relativeHeight="251660297" behindDoc="0" locked="0" layoutInCell="0" allowOverlap="1" wp14:anchorId="5A1CBF18" wp14:editId="0C56D644">
              <wp:simplePos x="0" y="0"/>
              <wp:positionH relativeFrom="page">
                <wp:align>left</wp:align>
              </wp:positionH>
              <wp:positionV relativeFrom="page">
                <wp:align>bottom</wp:align>
              </wp:positionV>
              <wp:extent cx="7772400" cy="266700"/>
              <wp:effectExtent l="0" t="0" r="0" b="0"/>
              <wp:wrapNone/>
              <wp:docPr id="49" name="MSIPCM131c49dab680701cd3f2b34f" descr="{&quot;HashCode&quot;:-1563858221,&quot;Height&quot;:9999999.0,&quot;Width&quot;:9999999.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19920E7" w14:textId="4D61AFC5" w:rsidR="00D74E62" w:rsidRPr="00D74E62" w:rsidRDefault="00D74E62" w:rsidP="00D74E62">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A1CBF18" id="_x0000_t202" coordsize="21600,21600" o:spt="202" path="m,l,21600r21600,l21600,xe">
              <v:stroke joinstyle="miter"/>
              <v:path gradientshapeok="t" o:connecttype="rect"/>
            </v:shapetype>
            <v:shape id="MSIPCM131c49dab680701cd3f2b34f" o:spid="_x0000_s1183" type="#_x0000_t202" alt="{&quot;HashCode&quot;:-1563858221,&quot;Height&quot;:9999999.0,&quot;Width&quot;:9999999.0,&quot;Placement&quot;:&quot;Footer&quot;,&quot;Index&quot;:&quot;Primary&quot;,&quot;Section&quot;:2,&quot;Top&quot;:0.0,&quot;Left&quot;:0.0}" style="position:absolute;left:0;text-align:left;margin-left:0;margin-top:0;width:612pt;height:21pt;z-index:251660297;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" o:allowincell="f" filled="f" stroked="f" strokeweight=".5pt">
              <v:textbox inset="20pt,0,,0">
                <w:txbxContent>
                  <w:p w14:paraId="619920E7" w14:textId="4D61AFC5" w:rsidR="00D74E62" w:rsidRPr="00D74E62" w:rsidRDefault="00D74E62" w:rsidP="00D74E62">
                    <w:pPr>
                      <w:spacing w:after="0"/>
                      <w:rPr>
                        <w:rFonts w:ascii="Calibri" w:hAnsi="Calibri" w:cs="Calibri"/>
                        <w:color w:val="000000"/>
                        <w:sz w:val="22"/>
                      </w:rPr>
                    </w:pPr>
                  </w:p>
                </w:txbxContent>
              </v:textbox>
              <w10:wrap anchorx="page" anchory="page"/>
            </v:shape>
          </w:pict>
        </mc:Fallback>
      </mc:AlternateContent>
    </w:r>
    <w:sdt>
      <w:sdtPr>
        <w:id w:val="1030839124"/>
        <w:docPartObj>
          <w:docPartGallery w:val="Page Numbers (Bottom of Page)"/>
          <w:docPartUnique/>
        </w:docPartObj>
      </w:sdtPr>
      <w:sdtEndPr>
        <w:rPr>
          <w:noProof/>
        </w:rPr>
      </w:sdtEndPr>
      <w:sdtContent>
        <w:r w:rsidR="00253D3E">
          <w:fldChar w:fldCharType="begin"/>
        </w:r>
        <w:r w:rsidR="00253D3E">
          <w:instrText xml:space="preserve"> PAGE   \* MERGEFORMAT </w:instrText>
        </w:r>
        <w:r w:rsidR="00253D3E">
          <w:fldChar w:fldCharType="separate"/>
        </w:r>
        <w:r w:rsidR="00253D3E">
          <w:rPr>
            <w:noProof/>
          </w:rPr>
          <w:t>2</w:t>
        </w:r>
        <w:r w:rsidR="00253D3E">
          <w:rPr>
            <w:noProof/>
          </w:rP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B4A6E4" w14:textId="509BF709" w:rsidR="005C63F6" w:rsidRDefault="00D74E62" w:rsidP="00253D3E">
    <w:pPr>
      <w:pStyle w:val="Footer"/>
      <w:jc w:val="center"/>
    </w:pPr>
    <w:r>
      <w:rPr>
        <w:noProof/>
      </w:rPr>
      <mc:AlternateContent>
        <mc:Choice Requires="wps">
          <w:drawing>
            <wp:anchor distT="0" distB="0" distL="114300" distR="114300" simplePos="0" relativeHeight="251661321" behindDoc="0" locked="0" layoutInCell="0" allowOverlap="1" wp14:anchorId="0A60EBB7" wp14:editId="692822A5">
              <wp:simplePos x="0" y="0"/>
              <wp:positionH relativeFrom="page">
                <wp:align>left</wp:align>
              </wp:positionH>
              <wp:positionV relativeFrom="page">
                <wp:align>bottom</wp:align>
              </wp:positionV>
              <wp:extent cx="7772400" cy="266700"/>
              <wp:effectExtent l="0" t="0" r="0" b="0"/>
              <wp:wrapNone/>
              <wp:docPr id="50" name="MSIPCM578a4a2f806f529ea245b2ea" descr="{&quot;HashCode&quot;:-1563858221,&quot;Height&quot;:9999999.0,&quot;Width&quot;:9999999.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BA1BBA8" w14:textId="37A0EBAA" w:rsidR="00D74E62" w:rsidRPr="00D74E62" w:rsidRDefault="00D74E62" w:rsidP="00D74E62">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0A60EBB7" id="_x0000_t202" coordsize="21600,21600" o:spt="202" path="m,l,21600r21600,l21600,xe">
              <v:stroke joinstyle="miter"/>
              <v:path gradientshapeok="t" o:connecttype="rect"/>
            </v:shapetype>
            <v:shape id="MSIPCM578a4a2f806f529ea245b2ea" o:spid="_x0000_s1184" type="#_x0000_t202" alt="{&quot;HashCode&quot;:-1563858221,&quot;Height&quot;:9999999.0,&quot;Width&quot;:9999999.0,&quot;Placement&quot;:&quot;Footer&quot;,&quot;Index&quot;:&quot;Primary&quot;,&quot;Section&quot;:3,&quot;Top&quot;:0.0,&quot;Left&quot;:0.0}" style="position:absolute;left:0;text-align:left;margin-left:0;margin-top:0;width:612pt;height:21pt;z-index:251661321;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" o:allowincell="f" filled="f" stroked="f" strokeweight=".5pt">
              <v:textbox inset="20pt,0,,0">
                <w:txbxContent>
                  <w:p w14:paraId="6BA1BBA8" w14:textId="37A0EBAA" w:rsidR="00D74E62" w:rsidRPr="00D74E62" w:rsidRDefault="00D74E62" w:rsidP="00D74E62">
                    <w:pPr>
                      <w:spacing w:after="0"/>
                      <w:rPr>
                        <w:rFonts w:ascii="Calibri" w:hAnsi="Calibri" w:cs="Calibri"/>
                        <w:color w:val="000000"/>
                        <w:sz w:val="22"/>
                      </w:rPr>
                    </w:pP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8EDD08" w14:textId="1C0BFA26" w:rsidR="00376BA8" w:rsidRDefault="00D74E62">
    <w:pPr>
      <w:pStyle w:val="Footer"/>
      <w:jc w:val="center"/>
    </w:pPr>
    <w:r>
      <w:rPr>
        <w:noProof/>
      </w:rPr>
      <mc:AlternateContent>
        <mc:Choice Requires="wps">
          <w:drawing>
            <wp:anchor distT="0" distB="0" distL="114300" distR="114300" simplePos="0" relativeHeight="251662345" behindDoc="0" locked="0" layoutInCell="0" allowOverlap="1" wp14:anchorId="12884525" wp14:editId="6CA26F25">
              <wp:simplePos x="0" y="0"/>
              <wp:positionH relativeFrom="page">
                <wp:align>left</wp:align>
              </wp:positionH>
              <wp:positionV relativeFrom="page">
                <wp:align>bottom</wp:align>
              </wp:positionV>
              <wp:extent cx="7772400" cy="266700"/>
              <wp:effectExtent l="0" t="0" r="0" b="0"/>
              <wp:wrapNone/>
              <wp:docPr id="64" name="MSIPCM75184330bf8d336ed0fec2fd" descr="{&quot;HashCode&quot;:-1563858221,&quot;Height&quot;:9999999.0,&quot;Width&quot;:9999999.0,&quot;Placement&quot;:&quot;Footer&quot;,&quot;Index&quot;:&quot;Primary&quot;,&quot;Section&quot;:4,&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0848584" w14:textId="337D9D18" w:rsidR="00D74E62" w:rsidRPr="00D74E62" w:rsidRDefault="00D74E62" w:rsidP="00D74E62">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12884525" id="_x0000_t202" coordsize="21600,21600" o:spt="202" path="m,l,21600r21600,l21600,xe">
              <v:stroke joinstyle="miter"/>
              <v:path gradientshapeok="t" o:connecttype="rect"/>
            </v:shapetype>
            <v:shape id="MSIPCM75184330bf8d336ed0fec2fd" o:spid="_x0000_s1185" type="#_x0000_t202" alt="{&quot;HashCode&quot;:-1563858221,&quot;Height&quot;:9999999.0,&quot;Width&quot;:9999999.0,&quot;Placement&quot;:&quot;Footer&quot;,&quot;Index&quot;:&quot;Primary&quot;,&quot;Section&quot;:4,&quot;Top&quot;:0.0,&quot;Left&quot;:0.0}" style="position:absolute;left:0;text-align:left;margin-left:0;margin-top:0;width:612pt;height:21pt;z-index:251662345;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" o:allowincell="f" filled="f" stroked="f" strokeweight=".5pt">
              <v:textbox inset="20pt,0,,0">
                <w:txbxContent>
                  <w:p w14:paraId="70848584" w14:textId="337D9D18" w:rsidR="00D74E62" w:rsidRPr="00D74E62" w:rsidRDefault="00D74E62" w:rsidP="00D74E62">
                    <w:pPr>
                      <w:spacing w:after="0"/>
                      <w:rPr>
                        <w:rFonts w:ascii="Calibri" w:hAnsi="Calibri" w:cs="Calibri"/>
                        <w:color w:val="000000"/>
                        <w:sz w:val="22"/>
                      </w:rPr>
                    </w:pPr>
                  </w:p>
                </w:txbxContent>
              </v:textbox>
              <w10:wrap anchorx="page" anchory="page"/>
            </v:shape>
          </w:pict>
        </mc:Fallback>
      </mc:AlternateContent>
    </w:r>
    <w:sdt>
      <w:sdtPr>
        <w:id w:val="350380180"/>
        <w:docPartObj>
          <w:docPartGallery w:val="Page Numbers (Bottom of Page)"/>
          <w:docPartUnique/>
        </w:docPartObj>
      </w:sdtPr>
      <w:sdtEndPr>
        <w:rPr>
          <w:noProof/>
        </w:rPr>
      </w:sdtEndPr>
      <w:sdtContent>
        <w:r w:rsidR="00DC6FA9">
          <w:fldChar w:fldCharType="begin"/>
        </w:r>
        <w:r w:rsidR="00DC6FA9">
          <w:instrText xml:space="preserve"> PAGE   \* MERGEFORMAT </w:instrText>
        </w:r>
        <w:r w:rsidR="00DC6FA9">
          <w:fldChar w:fldCharType="separate"/>
        </w:r>
        <w:r w:rsidR="00DC6FA9">
          <w:rPr>
            <w:noProof/>
          </w:rPr>
          <w:t>2</w:t>
        </w:r>
        <w:r w:rsidR="00DC6FA9">
          <w:rPr>
            <w:noProof/>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93DB" w14:textId="3700B425" w:rsidR="00376BA8" w:rsidRDefault="00D74E62">
    <w:pPr>
      <w:pStyle w:val="Footer"/>
      <w:jc w:val="center"/>
    </w:pPr>
    <w:r>
      <w:rPr>
        <w:noProof/>
      </w:rPr>
      <mc:AlternateContent>
        <mc:Choice Requires="wps">
          <w:drawing>
            <wp:anchor distT="0" distB="0" distL="114300" distR="114300" simplePos="0" relativeHeight="251663369" behindDoc="0" locked="0" layoutInCell="0" allowOverlap="1" wp14:anchorId="310BBC9E" wp14:editId="4E4051CC">
              <wp:simplePos x="0" y="0"/>
              <wp:positionH relativeFrom="page">
                <wp:align>left</wp:align>
              </wp:positionH>
              <wp:positionV relativeFrom="page">
                <wp:align>bottom</wp:align>
              </wp:positionV>
              <wp:extent cx="7772400" cy="266700"/>
              <wp:effectExtent l="0" t="0" r="0" b="0"/>
              <wp:wrapNone/>
              <wp:docPr id="65" name="MSIPCM1f114f09a7228d209279373f" descr="{&quot;HashCode&quot;:-1563858221,&quot;Height&quot;:9999999.0,&quot;Width&quot;:9999999.0,&quot;Placement&quot;:&quot;Footer&quot;,&quot;Index&quot;:&quot;FirstPage&quot;,&quot;Section&quot;:4,&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99F77BE" w14:textId="75006E5E" w:rsidR="00D74E62" w:rsidRPr="00D74E62" w:rsidRDefault="00D74E62" w:rsidP="00D74E62">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310BBC9E" id="_x0000_t202" coordsize="21600,21600" o:spt="202" path="m,l,21600r21600,l21600,xe">
              <v:stroke joinstyle="miter"/>
              <v:path gradientshapeok="t" o:connecttype="rect"/>
            </v:shapetype>
            <v:shape id="MSIPCM1f114f09a7228d209279373f" o:spid="_x0000_s1186" type="#_x0000_t202" alt="{&quot;HashCode&quot;:-1563858221,&quot;Height&quot;:9999999.0,&quot;Width&quot;:9999999.0,&quot;Placement&quot;:&quot;Footer&quot;,&quot;Index&quot;:&quot;FirstPage&quot;,&quot;Section&quot;:4,&quot;Top&quot;:0.0,&quot;Left&quot;:0.0}" style="position:absolute;left:0;text-align:left;margin-left:0;margin-top:0;width:612pt;height:21pt;z-index:251663369;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" o:allowincell="f" filled="f" stroked="f" strokeweight=".5pt">
              <v:textbox inset="20pt,0,,0">
                <w:txbxContent>
                  <w:p w14:paraId="199F77BE" w14:textId="75006E5E" w:rsidR="00D74E62" w:rsidRPr="00D74E62" w:rsidRDefault="00D74E62" w:rsidP="00D74E62">
                    <w:pPr>
                      <w:spacing w:after="0"/>
                      <w:rPr>
                        <w:rFonts w:ascii="Calibri" w:hAnsi="Calibri" w:cs="Calibri"/>
                        <w:color w:val="000000"/>
                        <w:sz w:val="22"/>
                      </w:rPr>
                    </w:pPr>
                  </w:p>
                </w:txbxContent>
              </v:textbox>
              <w10:wrap anchorx="page" anchory="page"/>
            </v:shape>
          </w:pict>
        </mc:Fallback>
      </mc:AlternateContent>
    </w:r>
    <w:sdt>
      <w:sdtPr>
        <w:id w:val="-693614279"/>
        <w:docPartObj>
          <w:docPartGallery w:val="Page Numbers (Bottom of Page)"/>
          <w:docPartUnique/>
        </w:docPartObj>
      </w:sdtPr>
      <w:sdtEndPr>
        <w:rPr>
          <w:noProof/>
        </w:rPr>
      </w:sdtEndPr>
      <w:sdtContent>
        <w:r w:rsidR="00DC6FA9">
          <w:fldChar w:fldCharType="begin"/>
        </w:r>
        <w:r w:rsidR="00DC6FA9">
          <w:instrText xml:space="preserve"> PAGE   \* MERGEFORMAT </w:instrText>
        </w:r>
        <w:r w:rsidR="00DC6FA9">
          <w:fldChar w:fldCharType="separate"/>
        </w:r>
        <w:r w:rsidR="00DC6FA9">
          <w:rPr>
            <w:noProof/>
          </w:rPr>
          <w:t>2</w:t>
        </w:r>
        <w:r w:rsidR="00DC6FA9">
          <w:rPr>
            <w:noProof/>
          </w:rPr>
          <w:fldChar w:fldCharType="end"/>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7593C9" w14:textId="77777777" w:rsidR="00BC0773" w:rsidRDefault="00BC0773">
    <w:pPr>
      <w:spacing w:after="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1550BB" w14:textId="0141526F" w:rsidR="00BC0773" w:rsidRDefault="00106916" w:rsidP="00735993">
    <w:pPr>
      <w:jc w:val="center"/>
    </w:pPr>
    <w:r>
      <w:rPr>
        <w:noProof/>
      </w:rPr>
      <mc:AlternateContent>
        <mc:Choice Requires="wps">
          <w:drawing>
            <wp:anchor distT="0" distB="0" distL="114300" distR="114300" simplePos="0" relativeHeight="251658242" behindDoc="0" locked="0" layoutInCell="0" allowOverlap="1" wp14:anchorId="26768934" wp14:editId="45854D36">
              <wp:simplePos x="0" y="9601200"/>
              <wp:positionH relativeFrom="page">
                <wp:align>left</wp:align>
              </wp:positionH>
              <wp:positionV relativeFrom="page">
                <wp:align>bottom</wp:align>
              </wp:positionV>
              <wp:extent cx="7772400" cy="266700"/>
              <wp:effectExtent l="0" t="0" r="0" b="0"/>
              <wp:wrapNone/>
              <wp:docPr id="231" name="MSIPCMd1d74f19a8d0879432c7a0d7" descr="{&quot;HashCode&quot;:-1563858221,&quot;Height&quot;:9999999.0,&quot;Width&quot;:9999999.0,&quot;Placement&quot;:&quot;Footer&quot;,&quot;Index&quot;:&quot;Primary&quot;,&quot;Section&quot;:16,&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9716DAE" w14:textId="6909433C" w:rsidR="00486E44" w:rsidRPr="00474E37" w:rsidRDefault="00486E44" w:rsidP="00474E37">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26768934" id="_x0000_t202" coordsize="21600,21600" o:spt="202" path="m,l,21600r21600,l21600,xe">
              <v:stroke joinstyle="miter"/>
              <v:path gradientshapeok="t" o:connecttype="rect"/>
            </v:shapetype>
            <v:shape id="MSIPCMd1d74f19a8d0879432c7a0d7" o:spid="_x0000_s1187" type="#_x0000_t202" alt="{&quot;HashCode&quot;:-1563858221,&quot;Height&quot;:9999999.0,&quot;Width&quot;:9999999.0,&quot;Placement&quot;:&quot;Footer&quot;,&quot;Index&quot;:&quot;Primary&quot;,&quot;Section&quot;:16,&quot;Top&quot;:0.0,&quot;Left&quot;:0.0}" style="position:absolute;left:0;text-align:left;margin-left:0;margin-top:0;width:612pt;height:21pt;z-index:251658242;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" o:allowincell="f" filled="f" stroked="f" strokeweight=".5pt">
              <v:textbox inset="20pt,0,,0">
                <w:txbxContent>
                  <w:p w14:paraId="39716DAE" w14:textId="6909433C" w:rsidR="00486E44" w:rsidRPr="00474E37" w:rsidRDefault="00486E44" w:rsidP="00474E37">
                    <w:pPr>
                      <w:spacing w:after="0"/>
                      <w:rPr>
                        <w:rFonts w:ascii="Calibri" w:hAnsi="Calibri" w:cs="Calibri"/>
                        <w:color w:val="000000"/>
                        <w:sz w:val="22"/>
                      </w:rPr>
                    </w:pPr>
                  </w:p>
                </w:txbxContent>
              </v:textbox>
              <w10:wrap anchorx="page" anchory="page"/>
            </v:shape>
          </w:pict>
        </mc:Fallback>
      </mc:AlternateContent>
    </w:r>
    <w:sdt>
      <w:sdtPr>
        <w:id w:val="-855881593"/>
        <w:docPartObj>
          <w:docPartGallery w:val="Page Numbers (Bottom of Page)"/>
          <w:docPartUnique/>
        </w:docPartObj>
      </w:sdtPr>
      <w:sdtEndPr>
        <w:rPr>
          <w:noProof/>
        </w:rPr>
      </w:sdtEndPr>
      <w:sdtContent>
        <w:r w:rsidR="00BC0773">
          <w:fldChar w:fldCharType="begin"/>
        </w:r>
        <w:r w:rsidR="00BC0773">
          <w:instrText xml:space="preserve"> PAGE   \* MERGEFORMAT </w:instrText>
        </w:r>
        <w:r w:rsidR="00BC0773">
          <w:fldChar w:fldCharType="separate"/>
        </w:r>
        <w:r w:rsidR="00BC0773">
          <w:rPr>
            <w:noProof/>
          </w:rPr>
          <w:t>2</w:t>
        </w:r>
        <w:r w:rsidR="00BC0773">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AE56FA" w14:textId="77777777" w:rsidR="00571138" w:rsidRPr="00333B58" w:rsidRDefault="00571138" w:rsidP="0014700E">
      <w:pPr>
        <w:spacing w:after="0"/>
      </w:pPr>
      <w:r>
        <w:separator/>
      </w:r>
    </w:p>
  </w:footnote>
  <w:footnote w:type="continuationSeparator" w:id="0">
    <w:p w14:paraId="1A5E5CAA" w14:textId="77777777" w:rsidR="00571138" w:rsidRPr="00FB39CD" w:rsidRDefault="00571138" w:rsidP="00FB39CD">
      <w:pPr>
        <w:spacing w:after="0"/>
        <w:rPr>
          <w:sz w:val="2"/>
          <w:szCs w:val="2"/>
        </w:rPr>
      </w:pPr>
      <w:r>
        <w:continuationSeparator/>
      </w:r>
    </w:p>
  </w:footnote>
  <w:footnote w:type="continuationNotice" w:id="1">
    <w:p w14:paraId="28955714" w14:textId="77777777" w:rsidR="00571138" w:rsidRPr="00FB39CD" w:rsidRDefault="00571138">
      <w:pPr>
        <w:spacing w:after="0"/>
        <w:rPr>
          <w:sz w:val="2"/>
          <w:szCs w:val="4"/>
        </w:rPr>
      </w:pPr>
    </w:p>
  </w:footnote>
  <w:footnote w:id="2">
    <w:p w14:paraId="3EAA660E" w14:textId="51DBA066" w:rsidR="0082405A" w:rsidRDefault="0082405A" w:rsidP="00A61F75">
      <w:pPr>
        <w:pStyle w:val="Footnotes"/>
      </w:pPr>
      <w:r>
        <w:rPr>
          <w:rStyle w:val="FootnoteReference"/>
        </w:rPr>
        <w:footnoteRef/>
      </w:r>
      <w:r>
        <w:t xml:space="preserve"> This figure excludes a small number of executives employed under Part 3 of the </w:t>
      </w:r>
      <w:r w:rsidRPr="0082405A">
        <w:rPr>
          <w:i/>
          <w:iCs/>
        </w:rPr>
        <w:t>Public Administration Act 2004</w:t>
      </w:r>
      <w:r>
        <w:t xml:space="preserve"> (Vic).</w:t>
      </w:r>
    </w:p>
  </w:footnote>
  <w:footnote w:id="3">
    <w:p w14:paraId="1A96E18C" w14:textId="75ADCAE0" w:rsidR="00883651" w:rsidRDefault="00883651" w:rsidP="00883651">
      <w:pPr>
        <w:pStyle w:val="Footnotes"/>
      </w:pPr>
      <w:r>
        <w:rPr>
          <w:rStyle w:val="FootnoteReference"/>
        </w:rPr>
        <w:footnoteRef/>
      </w:r>
      <w:r w:rsidR="00E368B0">
        <w:t xml:space="preserve"> </w:t>
      </w:r>
      <w:r w:rsidR="00130793" w:rsidRPr="00130793">
        <w:t>A total remuneration package threshold has been used to determine whether an employee is considered a subordinate executive.</w:t>
      </w:r>
      <w:r w:rsidR="00130793">
        <w:t xml:space="preserve"> </w:t>
      </w:r>
      <w:r w:rsidRPr="00883651">
        <w:t xml:space="preserve">In 2018, the </w:t>
      </w:r>
      <w:r w:rsidR="00C83AC7">
        <w:t>PEER</w:t>
      </w:r>
      <w:r w:rsidRPr="00883651">
        <w:t xml:space="preserve"> </w:t>
      </w:r>
      <w:r w:rsidR="009B2322">
        <w:t>P</w:t>
      </w:r>
      <w:r w:rsidRPr="00883651">
        <w:t xml:space="preserve">olicy refined the definition and increased the </w:t>
      </w:r>
      <w:r w:rsidR="002D312C">
        <w:t xml:space="preserve">total remuneration package </w:t>
      </w:r>
      <w:r w:rsidRPr="00883651">
        <w:t>threshold, restoring the historical link to the base of the VPS executive remuneration bands. This resulted in some employees reported as ‘executives’ in previous years being excluded from the June 2019 and 2020 data collections.</w:t>
      </w:r>
    </w:p>
  </w:footnote>
  <w:footnote w:id="4">
    <w:p w14:paraId="3C4E9334" w14:textId="0F58EAA9" w:rsidR="00440E9B" w:rsidRDefault="00440E9B" w:rsidP="00222B57">
      <w:pPr>
        <w:pStyle w:val="Footnotes"/>
      </w:pPr>
      <w:r>
        <w:rPr>
          <w:rStyle w:val="FootnoteReference"/>
        </w:rPr>
        <w:footnoteRef/>
      </w:r>
      <w:r>
        <w:t xml:space="preserve"> </w:t>
      </w:r>
      <w:r w:rsidR="00222B57" w:rsidRPr="00222B57">
        <w:t xml:space="preserve">VPSC, </w:t>
      </w:r>
      <w:r w:rsidR="00222B57" w:rsidRPr="00222B57">
        <w:rPr>
          <w:i/>
          <w:iCs/>
        </w:rPr>
        <w:t>Executive Workforce Reform – Industry Segment Reviews: Final Report</w:t>
      </w:r>
      <w:r w:rsidR="00222B57" w:rsidRPr="00222B57">
        <w:t xml:space="preserve"> (State Government of Victoria: Melbourne, Victoria, February 2020), </w:t>
      </w:r>
      <w:r w:rsidR="005126ED">
        <w:t>9</w:t>
      </w:r>
      <w:r w:rsidR="00222B57" w:rsidRPr="00222B57">
        <w:t>.</w:t>
      </w:r>
    </w:p>
  </w:footnote>
  <w:footnote w:id="5">
    <w:p w14:paraId="13209321" w14:textId="0D3FA4AE" w:rsidR="00757255" w:rsidRDefault="00757255" w:rsidP="00E413A3">
      <w:pPr>
        <w:pStyle w:val="Footnotes"/>
      </w:pPr>
      <w:r w:rsidRPr="00B22913">
        <w:rPr>
          <w:vertAlign w:val="superscript"/>
        </w:rPr>
        <w:footnoteRef/>
      </w:r>
      <w:r w:rsidR="00256346">
        <w:rPr>
          <w:vertAlign w:val="superscript"/>
        </w:rPr>
        <w:t xml:space="preserve"> </w:t>
      </w:r>
      <w:r>
        <w:fldChar w:fldCharType="begin"/>
      </w:r>
      <w:r>
        <w:instrText xml:space="preserve"> ADDIN ZOTERO_ITEM CSL_CITATION {"citationID":"waG4jP11","properties":{"formattedCitation":"Victorian Ombudsman, \\uc0\\u8216{}A Review of the Governance of Public Sector Boards in Victoria\\uc0\\u8217{}, December 2013, 14.","plainCitation":"Victorian Ombudsman, ‘A Review of the Governance of Public Sector Boards in Victoria’, December 2013, 14.","noteIndex":3},"citationItems":[{"id":430,"uris":["http://zotero.org/groups/2355244/items/MYVW3ZQV"],"uri":["http://zotero.org/groups/2355244/items/MYVW3ZQV"],"itemData":{"id":430,"type":"report","title":"A review of the governance of public sector boards in Victoria","author":[{"family":"Victorian Ombudsman","given":""}],"issued":{"date-parts":[["2013",12]]}},"locator":"14"}],"schema":"https://github.com/citation-style-language/schema/raw/master/csl-citation.json"} </w:instrText>
      </w:r>
      <w:r>
        <w:fldChar w:fldCharType="separate"/>
      </w:r>
      <w:r w:rsidRPr="000A1771">
        <w:rPr>
          <w:szCs w:val="24"/>
        </w:rPr>
        <w:t>Victorian Ombudsman, ‘A Review of the Governance of Public Sector Boards in Victoria’, December 2013, 14.</w:t>
      </w:r>
      <w:r>
        <w:fldChar w:fldCharType="end"/>
      </w:r>
    </w:p>
  </w:footnote>
  <w:footnote w:id="6">
    <w:p w14:paraId="07BC52B0" w14:textId="77777777" w:rsidR="003E47EA" w:rsidRDefault="003E47EA" w:rsidP="003E47EA">
      <w:pPr>
        <w:pStyle w:val="Footnotes"/>
      </w:pPr>
      <w:r w:rsidRPr="006F4164">
        <w:rPr>
          <w:vertAlign w:val="superscript"/>
        </w:rPr>
        <w:footnoteRef/>
      </w:r>
      <w:r w:rsidRPr="006F4164">
        <w:t xml:space="preserve"> </w:t>
      </w:r>
      <w:r w:rsidRPr="006F4164">
        <w:fldChar w:fldCharType="begin"/>
      </w:r>
      <w:r w:rsidRPr="006F4164">
        <w:instrText xml:space="preserve"> ADDIN ZOTERO_ITEM CSL_CITATION {"citationID":"qfAdeekW","properties":{"formattedCitation":"ABS, \\uc0\\u8216{}Australian Demographic Statistics, Cat No. 3101.0\\uc0\\u8217{}, 19 September 2019, https://www.abs.gov.au/AUSSTATS/abs@.nsf/mf/3101.0.","plainCitation":"ABS, ‘Australian Demographic Statistics, Cat No. 3101.0’, 19 September 2019, https://www.abs.gov.au/AUSSTATS/abs@.nsf/mf/3101.0.","dontUpdate":true,"noteIndex":8},"citationItems":[{"id":308,"uris":["http://zotero.org/groups/2355244/items/5ALA7PEK"],"uri":["http://zotero.org/groups/2355244/items/5ALA7PEK"],"itemData":{"id":308,"type":"webpage","title":"Australian Demographic Statistics, cat no. 3101.0","abstract":"This is a summary from publication Estimated resident population  which contains key figures, key points and notes from the publication.","URL":"https://www.abs.gov.au/AUSSTATS/abs@.nsf/mf/3101.0","language":"en","author":[{"literal":"ABS"}],"issued":{"date-parts":[["2019",9,19]]},"accessed":{"date-parts":[["2019",11,28]]}}}],"schema":"https://github.com/citation-style-language/schema/raw/master/csl-citation.json"} </w:instrText>
      </w:r>
      <w:r w:rsidRPr="006F4164">
        <w:fldChar w:fldCharType="separate"/>
      </w:r>
      <w:r w:rsidRPr="006F4164">
        <w:t>ABS, A</w:t>
      </w:r>
      <w:r w:rsidRPr="006F4164">
        <w:rPr>
          <w:i/>
        </w:rPr>
        <w:t>ustralian Demographic Statistics,</w:t>
      </w:r>
      <w:r w:rsidRPr="006F4164">
        <w:t xml:space="preserve"> cat. no. 3101.0, 31 March 2020.</w:t>
      </w:r>
      <w:r w:rsidRPr="006F4164">
        <w:fldChar w:fldCharType="end"/>
      </w:r>
    </w:p>
  </w:footnote>
  <w:footnote w:id="7">
    <w:p w14:paraId="5EBCEAAD" w14:textId="00CA8322" w:rsidR="003E47EA" w:rsidRDefault="003E47EA" w:rsidP="003E47EA">
      <w:pPr>
        <w:pStyle w:val="Footnotes"/>
      </w:pPr>
      <w:r w:rsidRPr="008D7B22">
        <w:rPr>
          <w:vertAlign w:val="superscript"/>
        </w:rPr>
        <w:footnoteRef/>
      </w:r>
      <w:r>
        <w:t xml:space="preserve"> </w:t>
      </w:r>
      <w:r w:rsidR="00BB6ABE">
        <w:t>Department of Treasury and Finance (</w:t>
      </w:r>
      <w:r w:rsidR="00BB6ABE" w:rsidRPr="00055711">
        <w:t>D</w:t>
      </w:r>
      <w:r w:rsidR="00BB6ABE">
        <w:t>TF)</w:t>
      </w:r>
      <w:r w:rsidR="00BB6ABE" w:rsidRPr="00055711">
        <w:t xml:space="preserve">, 'Budget Paper No.2,' </w:t>
      </w:r>
      <w:r w:rsidR="00BB6ABE" w:rsidRPr="00055711">
        <w:rPr>
          <w:i/>
        </w:rPr>
        <w:t>Victorian Budget 20</w:t>
      </w:r>
      <w:r w:rsidR="00BB6ABE">
        <w:rPr>
          <w:i/>
        </w:rPr>
        <w:t>20</w:t>
      </w:r>
      <w:r w:rsidR="00BB6ABE" w:rsidRPr="00055711">
        <w:rPr>
          <w:i/>
        </w:rPr>
        <w:t>/2</w:t>
      </w:r>
      <w:r w:rsidR="00BB6ABE">
        <w:rPr>
          <w:i/>
        </w:rPr>
        <w:t>1</w:t>
      </w:r>
      <w:r w:rsidR="00BB6ABE">
        <w:t xml:space="preserve"> (</w:t>
      </w:r>
      <w:r w:rsidR="00BB6ABE">
        <w:rPr>
          <w:szCs w:val="24"/>
        </w:rPr>
        <w:t xml:space="preserve">State Government of Victoria: </w:t>
      </w:r>
      <w:r w:rsidR="00BB6ABE">
        <w:t>Melbourne, Victoria</w:t>
      </w:r>
      <w:r w:rsidR="00BB6ABE" w:rsidRPr="00055711">
        <w:t xml:space="preserve">, </w:t>
      </w:r>
      <w:r w:rsidR="00BB6ABE">
        <w:t>November</w:t>
      </w:r>
      <w:r w:rsidR="00BB6ABE" w:rsidRPr="00055711">
        <w:t xml:space="preserve"> 20</w:t>
      </w:r>
      <w:r w:rsidR="00BB6ABE">
        <w:t xml:space="preserve">20). </w:t>
      </w:r>
      <w:r>
        <w:fldChar w:fldCharType="begin"/>
      </w:r>
      <w:r>
        <w:instrText xml:space="preserve"> ADDIN ZOTERO_ITEM CSL_CITATION {"citationID":"LJOKbZoX","properties":{"formattedCitation":"State Government of Victoria, \\uc0\\u8216{}Victorian Budget 19/20, Budget Paper No. 2\\uc0\\u8217{}, May 2019.","plainCitation":"State Government of Victoria, ‘Victorian Budget 19/20, Budget Paper No. 2’, May 2019.","noteIndex":9},"citationItems":[{"id":86,"uris":["http://zotero.org/groups/2355244/items/CHRV8U8D"],"uri":["http://zotero.org/groups/2355244/items/CHRV8U8D"],"itemData":{"id":86,"type":"article","title":"Victorian Budget 19/20, Budget Paper No. 2","author":[{"family":"State Government of Victoria","given":""}],"issued":{"date-parts":[["2019",5]]}}}],"schema":"https://github.com/citation-style-language/schema/raw/master/csl-citation.json"} </w:instrText>
      </w:r>
      <w:r>
        <w:fldChar w:fldCharType="end"/>
      </w:r>
    </w:p>
  </w:footnote>
  <w:footnote w:id="8">
    <w:p w14:paraId="1083C64B" w14:textId="781D26C8" w:rsidR="00472D53" w:rsidRDefault="00472D53" w:rsidP="003E47EA">
      <w:pPr>
        <w:pStyle w:val="Footnotes"/>
      </w:pPr>
      <w:r w:rsidRPr="008D7B22">
        <w:rPr>
          <w:vertAlign w:val="superscript"/>
        </w:rPr>
        <w:footnoteRef/>
      </w:r>
      <w:r>
        <w:t xml:space="preserve"> </w:t>
      </w:r>
      <w:r w:rsidR="00BB6ABE" w:rsidRPr="00055711" w:rsidDel="00F91CF3">
        <w:t>D</w:t>
      </w:r>
      <w:r w:rsidR="00BB6ABE" w:rsidDel="00F91CF3">
        <w:t>TF</w:t>
      </w:r>
      <w:r w:rsidR="00BB6ABE" w:rsidRPr="00055711" w:rsidDel="00F91CF3">
        <w:t xml:space="preserve">, 'Budget Paper No.2,' </w:t>
      </w:r>
      <w:r w:rsidR="00BB6ABE" w:rsidRPr="00055711" w:rsidDel="00F91CF3">
        <w:rPr>
          <w:i/>
        </w:rPr>
        <w:t>Victorian Budget 20</w:t>
      </w:r>
      <w:r w:rsidR="00BB6ABE" w:rsidDel="00F91CF3">
        <w:rPr>
          <w:i/>
        </w:rPr>
        <w:t>20</w:t>
      </w:r>
      <w:r w:rsidR="00BB6ABE" w:rsidRPr="00055711" w:rsidDel="00F91CF3">
        <w:rPr>
          <w:i/>
        </w:rPr>
        <w:t>/2</w:t>
      </w:r>
      <w:r w:rsidR="00BB6ABE" w:rsidDel="00F91CF3">
        <w:rPr>
          <w:i/>
        </w:rPr>
        <w:t>1</w:t>
      </w:r>
      <w:r w:rsidR="00BB6ABE">
        <w:t>.</w:t>
      </w:r>
    </w:p>
  </w:footnote>
  <w:footnote w:id="9">
    <w:p w14:paraId="39DA6562" w14:textId="1C97F05C" w:rsidR="00172E9F" w:rsidRDefault="00172E9F" w:rsidP="00592B3E">
      <w:pPr>
        <w:pStyle w:val="Footnotes"/>
      </w:pPr>
      <w:r>
        <w:rPr>
          <w:rStyle w:val="FootnoteReference"/>
        </w:rPr>
        <w:footnoteRef/>
      </w:r>
      <w:r w:rsidR="00472D53">
        <w:t xml:space="preserve"> </w:t>
      </w:r>
      <w:r w:rsidR="00592B3E" w:rsidRPr="00592B3E">
        <w:t xml:space="preserve">VPSC, </w:t>
      </w:r>
      <w:r w:rsidR="00592B3E" w:rsidRPr="00DE1615">
        <w:rPr>
          <w:i/>
          <w:iCs/>
        </w:rPr>
        <w:t>Executive Workforce Reform – Industry Segment Reviews: Final Report</w:t>
      </w:r>
      <w:r w:rsidR="00592B3E">
        <w:t>, 20.</w:t>
      </w:r>
    </w:p>
  </w:footnote>
  <w:footnote w:id="10">
    <w:p w14:paraId="20A24994" w14:textId="77777777" w:rsidR="00B57841" w:rsidRDefault="00B57841" w:rsidP="00B57841">
      <w:pPr>
        <w:pStyle w:val="FootnoteText"/>
      </w:pPr>
      <w:r>
        <w:rPr>
          <w:rStyle w:val="FootnoteReference"/>
        </w:rPr>
        <w:footnoteRef/>
      </w:r>
      <w:r w:rsidRPr="008D62F1">
        <w:rPr>
          <w:rStyle w:val="FootnoteReference"/>
        </w:rPr>
        <w:t xml:space="preserve"> </w:t>
      </w:r>
      <w:r w:rsidRPr="00FA3FD5">
        <w:rPr>
          <w:rFonts w:ascii="Calibri Light" w:hAnsi="Calibri Light" w:cs="Times New Roman (Body CS)"/>
          <w:color w:val="4D4D4D" w:themeColor="accent6"/>
          <w:spacing w:val="-6"/>
          <w:sz w:val="18"/>
          <w:szCs w:val="24"/>
        </w:rPr>
        <w:t xml:space="preserve">VPSC, </w:t>
      </w:r>
      <w:r w:rsidRPr="00FA3FD5">
        <w:rPr>
          <w:rFonts w:ascii="Calibri Light" w:hAnsi="Calibri Light" w:cs="Times New Roman (Body CS)"/>
          <w:i/>
          <w:iCs/>
          <w:color w:val="4D4D4D" w:themeColor="accent6"/>
          <w:spacing w:val="-6"/>
          <w:sz w:val="18"/>
          <w:szCs w:val="24"/>
        </w:rPr>
        <w:t>Serving Victoria: A Guide for Public Sector CEOs</w:t>
      </w:r>
      <w:r>
        <w:rPr>
          <w:rFonts w:ascii="Calibri Light" w:hAnsi="Calibri Light" w:cs="Times New Roman (Body CS)"/>
          <w:color w:val="4D4D4D" w:themeColor="accent6"/>
          <w:spacing w:val="-6"/>
          <w:sz w:val="18"/>
          <w:szCs w:val="24"/>
        </w:rPr>
        <w:t xml:space="preserve">, last updated 11 June 2015, </w:t>
      </w:r>
      <w:r w:rsidRPr="00315F66">
        <w:rPr>
          <w:rFonts w:ascii="Calibri Light" w:hAnsi="Calibri Light" w:cs="Times New Roman (Body CS)"/>
          <w:color w:val="4D4D4D" w:themeColor="accent6"/>
          <w:spacing w:val="-6"/>
          <w:sz w:val="18"/>
          <w:szCs w:val="24"/>
        </w:rPr>
        <w:t>https://vpsc.vic.gov.au/resources/serving-victoria/</w:t>
      </w:r>
      <w:r w:rsidRPr="00FA3FD5">
        <w:rPr>
          <w:rFonts w:ascii="Calibri Light" w:hAnsi="Calibri Light" w:cs="Times New Roman (Body CS)"/>
          <w:color w:val="4D4D4D" w:themeColor="accent6"/>
          <w:spacing w:val="-6"/>
          <w:sz w:val="18"/>
          <w:szCs w:val="24"/>
        </w:rPr>
        <w:t>.</w:t>
      </w:r>
    </w:p>
  </w:footnote>
  <w:footnote w:id="11">
    <w:p w14:paraId="6671D44E" w14:textId="3085CB5D" w:rsidR="00143464" w:rsidRPr="00515DAA" w:rsidRDefault="00143464" w:rsidP="00143464">
      <w:pPr>
        <w:pStyle w:val="Footnotes"/>
      </w:pPr>
      <w:r w:rsidRPr="00515DAA">
        <w:rPr>
          <w:vertAlign w:val="superscript"/>
        </w:rPr>
        <w:footnoteRef/>
      </w:r>
      <w:r w:rsidRPr="00515DAA">
        <w:t xml:space="preserve"> VPSC, </w:t>
      </w:r>
      <w:r w:rsidRPr="00001014">
        <w:rPr>
          <w:i/>
          <w:iCs/>
        </w:rPr>
        <w:t>Legal Form and Governance Arrangements for Public Entities</w:t>
      </w:r>
      <w:r w:rsidRPr="00515DAA">
        <w:t xml:space="preserve"> (State Government of Victoria: Melbourne, Victoria, May 2013).</w:t>
      </w:r>
    </w:p>
  </w:footnote>
  <w:footnote w:id="12">
    <w:p w14:paraId="37EAAB2C" w14:textId="383EB395" w:rsidR="00143464" w:rsidRPr="00515DAA" w:rsidRDefault="00143464" w:rsidP="00143464">
      <w:pPr>
        <w:pStyle w:val="Footnotes"/>
      </w:pPr>
      <w:r w:rsidRPr="00515DAA">
        <w:rPr>
          <w:rStyle w:val="FootnoteReference"/>
        </w:rPr>
        <w:footnoteRef/>
      </w:r>
      <w:r w:rsidRPr="00515DAA">
        <w:t xml:space="preserve"> VPSC, </w:t>
      </w:r>
      <w:r w:rsidRPr="00001014">
        <w:rPr>
          <w:i/>
          <w:iCs/>
        </w:rPr>
        <w:t>Executive Workforce Reform – Industry Segment Reviews: Final Report</w:t>
      </w:r>
      <w:r w:rsidR="001D42C3">
        <w:t>, 31</w:t>
      </w:r>
      <w:r w:rsidR="00472D53" w:rsidRPr="00515DAA">
        <w:t>.</w:t>
      </w:r>
    </w:p>
  </w:footnote>
  <w:footnote w:id="13">
    <w:p w14:paraId="698FA76F" w14:textId="02E818B0" w:rsidR="00487209" w:rsidRDefault="00487209" w:rsidP="00487209">
      <w:pPr>
        <w:pStyle w:val="Footnotes"/>
      </w:pPr>
      <w:r>
        <w:rPr>
          <w:rStyle w:val="FootnoteReference"/>
        </w:rPr>
        <w:footnoteRef/>
      </w:r>
      <w:r>
        <w:t xml:space="preserve"> VPSC, </w:t>
      </w:r>
      <w:r w:rsidRPr="00756AAD">
        <w:rPr>
          <w:i/>
          <w:iCs/>
        </w:rPr>
        <w:t>The State of the Public Sector in Victoria 2018-2019</w:t>
      </w:r>
      <w:r>
        <w:t xml:space="preserve"> (State Government of Victoria: Melbourne, Victoria, March 2020).</w:t>
      </w:r>
    </w:p>
  </w:footnote>
  <w:footnote w:id="14">
    <w:p w14:paraId="71ED35C7" w14:textId="5647B053" w:rsidR="00EA19E1" w:rsidRDefault="00EA19E1" w:rsidP="00EA19E1">
      <w:pPr>
        <w:pStyle w:val="Footnotes"/>
      </w:pPr>
      <w:r>
        <w:rPr>
          <w:rStyle w:val="FootnoteReference"/>
        </w:rPr>
        <w:footnoteRef/>
      </w:r>
      <w:r>
        <w:t xml:space="preserve"> </w:t>
      </w:r>
      <w:r w:rsidRPr="00EA19E1">
        <w:t>Entities that are designated as special bodies under section 6 of the PAA, such as Victoria Police, are also out of scope of this Determination.</w:t>
      </w:r>
    </w:p>
  </w:footnote>
  <w:footnote w:id="15">
    <w:p w14:paraId="7D2B675E" w14:textId="3F58C89E" w:rsidR="00472D53" w:rsidRDefault="00472D53" w:rsidP="0071614A">
      <w:pPr>
        <w:pStyle w:val="Footnotes"/>
      </w:pPr>
      <w:r w:rsidRPr="001F4543">
        <w:rPr>
          <w:vertAlign w:val="superscript"/>
        </w:rPr>
        <w:footnoteRef/>
      </w:r>
      <w:r w:rsidR="0098397C">
        <w:t xml:space="preserve"> </w:t>
      </w:r>
      <w:r w:rsidR="001941E5">
        <w:t xml:space="preserve">VPSC, </w:t>
      </w:r>
      <w:r w:rsidR="0098397C" w:rsidRPr="001941E5">
        <w:rPr>
          <w:i/>
          <w:iCs/>
        </w:rPr>
        <w:t>The State of the Public Sector in Victoria 2018-</w:t>
      </w:r>
      <w:r w:rsidR="001941E5">
        <w:rPr>
          <w:i/>
          <w:iCs/>
        </w:rPr>
        <w:t>20</w:t>
      </w:r>
      <w:r w:rsidR="0098397C" w:rsidRPr="001941E5">
        <w:rPr>
          <w:i/>
          <w:iCs/>
        </w:rPr>
        <w:t>19</w:t>
      </w:r>
      <w:r>
        <w:t xml:space="preserve">; </w:t>
      </w:r>
      <w:r>
        <w:rPr>
          <w:szCs w:val="24"/>
        </w:rPr>
        <w:t xml:space="preserve">the data excludes entities which are not prescribed for the purposes of </w:t>
      </w:r>
      <w:r w:rsidR="005723D6">
        <w:rPr>
          <w:szCs w:val="24"/>
        </w:rPr>
        <w:t>th</w:t>
      </w:r>
      <w:r w:rsidR="00DC1895">
        <w:rPr>
          <w:szCs w:val="24"/>
        </w:rPr>
        <w:t>is</w:t>
      </w:r>
      <w:r>
        <w:rPr>
          <w:szCs w:val="24"/>
        </w:rPr>
        <w:t xml:space="preserve"> Determination.</w:t>
      </w:r>
    </w:p>
  </w:footnote>
  <w:footnote w:id="16">
    <w:p w14:paraId="30BCD294" w14:textId="4D61EF78" w:rsidR="00B125A3" w:rsidRPr="003E3517" w:rsidRDefault="00B125A3" w:rsidP="00B125A3">
      <w:pPr>
        <w:pStyle w:val="Footnotes"/>
      </w:pPr>
      <w:r w:rsidRPr="003E3517">
        <w:rPr>
          <w:vertAlign w:val="superscript"/>
        </w:rPr>
        <w:footnoteRef/>
      </w:r>
      <w:r w:rsidRPr="003E3517">
        <w:t xml:space="preserve"> </w:t>
      </w:r>
      <w:r>
        <w:t xml:space="preserve">VPSC, </w:t>
      </w:r>
      <w:r w:rsidRPr="00B3023F">
        <w:rPr>
          <w:i/>
          <w:iCs/>
        </w:rPr>
        <w:t>The State of the Public Sector in Victoria 2018-2019</w:t>
      </w:r>
      <w:r>
        <w:rPr>
          <w:i/>
          <w:iCs/>
        </w:rPr>
        <w:t xml:space="preserve">; </w:t>
      </w:r>
      <w:r>
        <w:t xml:space="preserve">data excludes entities which are not prescribed for the purposes of </w:t>
      </w:r>
      <w:r w:rsidR="005723D6">
        <w:t>th</w:t>
      </w:r>
      <w:r w:rsidR="00DC1895">
        <w:t>is</w:t>
      </w:r>
      <w:r>
        <w:t xml:space="preserve"> Determination. </w:t>
      </w:r>
    </w:p>
  </w:footnote>
  <w:footnote w:id="17">
    <w:p w14:paraId="2E4EE193" w14:textId="1964F8DA" w:rsidR="00C32E05" w:rsidRDefault="00C32E05" w:rsidP="00C32E05">
      <w:pPr>
        <w:pStyle w:val="Footnotes"/>
      </w:pPr>
      <w:r>
        <w:rPr>
          <w:rStyle w:val="FootnoteReference"/>
        </w:rPr>
        <w:footnoteRef/>
      </w:r>
      <w:r w:rsidR="004F7AAE">
        <w:t xml:space="preserve"> Under the </w:t>
      </w:r>
      <w:r w:rsidR="004F7AAE" w:rsidRPr="00AF4CAD">
        <w:rPr>
          <w:i/>
          <w:iCs/>
        </w:rPr>
        <w:t>Firefighters' Presumptive Rights Compensation and Fire Services Legislation Amendment (Reform) Act 2019</w:t>
      </w:r>
      <w:r w:rsidR="004F7AAE">
        <w:rPr>
          <w:i/>
          <w:iCs/>
        </w:rPr>
        <w:t xml:space="preserve"> </w:t>
      </w:r>
      <w:r w:rsidR="004F7AAE" w:rsidRPr="008B14FD">
        <w:t>(Vic)</w:t>
      </w:r>
      <w:r w:rsidRPr="00C32E05">
        <w:t>, the Metropolitan Fire and Emergency Services Board was abolished and replaced by Fire Rescue Victoria</w:t>
      </w:r>
      <w:r w:rsidR="004F7AAE">
        <w:t xml:space="preserve"> from 1 July 2020. </w:t>
      </w:r>
    </w:p>
  </w:footnote>
  <w:footnote w:id="18">
    <w:p w14:paraId="460D2D99" w14:textId="6D3F20DB" w:rsidR="00757255" w:rsidRPr="003E3517" w:rsidRDefault="00757255" w:rsidP="003E3517">
      <w:pPr>
        <w:pStyle w:val="Footnotes"/>
      </w:pPr>
      <w:r w:rsidRPr="003E3517">
        <w:rPr>
          <w:vertAlign w:val="superscript"/>
        </w:rPr>
        <w:footnoteRef/>
      </w:r>
      <w:r w:rsidR="00472D53" w:rsidRPr="003E3517">
        <w:t xml:space="preserve"> </w:t>
      </w:r>
      <w:r w:rsidR="000339D8" w:rsidRPr="003E3517">
        <w:t xml:space="preserve">VPSC, </w:t>
      </w:r>
      <w:r w:rsidR="000339D8" w:rsidRPr="003E3517">
        <w:rPr>
          <w:i/>
          <w:iCs/>
        </w:rPr>
        <w:t>Executive Workforce Reform – Industry Segment Reviews: Final Report</w:t>
      </w:r>
      <w:r w:rsidR="00260544">
        <w:t>, 24</w:t>
      </w:r>
      <w:r w:rsidR="000339D8" w:rsidRPr="003E3517">
        <w:t>.</w:t>
      </w:r>
    </w:p>
  </w:footnote>
  <w:footnote w:id="19">
    <w:p w14:paraId="029B23B9" w14:textId="3585B861" w:rsidR="00757255" w:rsidRDefault="00757255" w:rsidP="003E3517">
      <w:pPr>
        <w:pStyle w:val="Footnotes"/>
      </w:pPr>
      <w:r w:rsidRPr="003E3517">
        <w:rPr>
          <w:vertAlign w:val="superscript"/>
        </w:rPr>
        <w:footnoteRef/>
      </w:r>
      <w:r w:rsidR="00472D53" w:rsidRPr="003E3517">
        <w:t xml:space="preserve"> </w:t>
      </w:r>
      <w:r w:rsidR="000339D8" w:rsidRPr="003E3517">
        <w:t xml:space="preserve">VPSC, </w:t>
      </w:r>
      <w:r w:rsidR="000339D8" w:rsidRPr="003E3517">
        <w:rPr>
          <w:i/>
          <w:iCs/>
        </w:rPr>
        <w:t>Executive Workforce Reform – Industry Segment Reviews: Final Report</w:t>
      </w:r>
      <w:r w:rsidR="004D3891">
        <w:rPr>
          <w:i/>
          <w:iCs/>
        </w:rPr>
        <w:t>,</w:t>
      </w:r>
      <w:r w:rsidR="004D3891" w:rsidRPr="004D3891">
        <w:t xml:space="preserve"> 4</w:t>
      </w:r>
      <w:r w:rsidR="000339D8" w:rsidRPr="003E3517">
        <w:t>.</w:t>
      </w:r>
    </w:p>
  </w:footnote>
  <w:footnote w:id="20">
    <w:p w14:paraId="5A574A65" w14:textId="42B22CCE" w:rsidR="00A65684" w:rsidRPr="008B5714" w:rsidRDefault="00A65684" w:rsidP="00A65684">
      <w:pPr>
        <w:pStyle w:val="Footnotes"/>
      </w:pPr>
      <w:r>
        <w:rPr>
          <w:rStyle w:val="FootnoteReference"/>
        </w:rPr>
        <w:footnoteRef/>
      </w:r>
      <w:r>
        <w:t xml:space="preserve"> VPSC, </w:t>
      </w:r>
      <w:r>
        <w:rPr>
          <w:i/>
          <w:iCs/>
        </w:rPr>
        <w:t xml:space="preserve">Victorian Public Entity Executive Handbook </w:t>
      </w:r>
      <w:r>
        <w:t>(State Government of Victoria</w:t>
      </w:r>
      <w:r w:rsidR="00C23EBF">
        <w:t>:</w:t>
      </w:r>
      <w:r>
        <w:t xml:space="preserve"> Melbourne</w:t>
      </w:r>
      <w:r w:rsidR="004529E5">
        <w:t>, Victoria</w:t>
      </w:r>
      <w:r w:rsidR="0081216B">
        <w:t>, 2020</w:t>
      </w:r>
      <w:r w:rsidR="005723D6">
        <w:t>)</w:t>
      </w:r>
      <w:r>
        <w:t>.</w:t>
      </w:r>
    </w:p>
  </w:footnote>
  <w:footnote w:id="21">
    <w:p w14:paraId="55298650" w14:textId="18D7D0F9" w:rsidR="00472D53" w:rsidRDefault="00472D53" w:rsidP="0022038B">
      <w:pPr>
        <w:pStyle w:val="Footnotes"/>
      </w:pPr>
      <w:r>
        <w:rPr>
          <w:rStyle w:val="FootnoteReference"/>
        </w:rPr>
        <w:footnoteRef/>
      </w:r>
      <w:r>
        <w:t xml:space="preserve"> VPSC, </w:t>
      </w:r>
      <w:r w:rsidRPr="00401D9C">
        <w:rPr>
          <w:i/>
          <w:iCs/>
        </w:rPr>
        <w:t>Serving Victoria: A Guide for Public Sector CEOs</w:t>
      </w:r>
      <w:r>
        <w:t>.</w:t>
      </w:r>
    </w:p>
  </w:footnote>
  <w:footnote w:id="22">
    <w:p w14:paraId="7F782F80" w14:textId="76EA3EF2" w:rsidR="000701CC" w:rsidRDefault="000701CC">
      <w:pPr>
        <w:pStyle w:val="FootnoteText"/>
      </w:pPr>
      <w:r>
        <w:rPr>
          <w:rStyle w:val="FootnoteReference"/>
        </w:rPr>
        <w:footnoteRef/>
      </w:r>
      <w:r w:rsidR="00796883">
        <w:rPr>
          <w:rFonts w:ascii="Calibri Light" w:hAnsi="Calibri Light" w:cs="Times New Roman (Body CS)"/>
          <w:color w:val="4D4D4D" w:themeColor="accent6"/>
          <w:spacing w:val="-6"/>
          <w:sz w:val="18"/>
          <w:szCs w:val="72"/>
        </w:rPr>
        <w:t xml:space="preserve">See </w:t>
      </w:r>
      <w:r w:rsidRPr="00132757">
        <w:rPr>
          <w:rFonts w:ascii="Calibri Light" w:hAnsi="Calibri Light" w:cs="Times New Roman (Body CS)"/>
          <w:color w:val="4D4D4D" w:themeColor="accent6"/>
          <w:spacing w:val="-6"/>
          <w:sz w:val="18"/>
          <w:szCs w:val="72"/>
        </w:rPr>
        <w:t xml:space="preserve">submissions from </w:t>
      </w:r>
      <w:r w:rsidR="00106916" w:rsidRPr="00396AA0">
        <w:rPr>
          <w:rFonts w:ascii="Calibri Light" w:hAnsi="Calibri Light" w:cs="Times New Roman (Body CS)"/>
          <w:color w:val="4D4D4D" w:themeColor="accent6"/>
          <w:spacing w:val="-6"/>
          <w:sz w:val="18"/>
          <w:szCs w:val="72"/>
        </w:rPr>
        <w:t>Grampians Wimmera Mallee Water Corporation</w:t>
      </w:r>
      <w:r w:rsidRPr="00132757">
        <w:rPr>
          <w:rFonts w:ascii="Calibri Light" w:hAnsi="Calibri Light" w:cs="Times New Roman (Body CS)"/>
          <w:color w:val="4D4D4D" w:themeColor="accent6"/>
          <w:spacing w:val="-6"/>
          <w:sz w:val="18"/>
          <w:szCs w:val="72"/>
        </w:rPr>
        <w:t xml:space="preserve">, North East Waste and Resource Recovery Group and </w:t>
      </w:r>
      <w:r w:rsidR="00132757" w:rsidRPr="00132757">
        <w:rPr>
          <w:rFonts w:ascii="Calibri Light" w:hAnsi="Calibri Light" w:cs="Times New Roman (Body CS)"/>
          <w:color w:val="4D4D4D" w:themeColor="accent6"/>
          <w:spacing w:val="-6"/>
          <w:sz w:val="18"/>
          <w:szCs w:val="72"/>
        </w:rPr>
        <w:t>TAFE Gippsland.</w:t>
      </w:r>
    </w:p>
  </w:footnote>
  <w:footnote w:id="23">
    <w:p w14:paraId="29621C76" w14:textId="14B51267" w:rsidR="00BD4DEA" w:rsidRDefault="00BD4DEA" w:rsidP="00BA5ECE">
      <w:pPr>
        <w:pStyle w:val="Footnotes"/>
      </w:pPr>
      <w:r>
        <w:rPr>
          <w:rStyle w:val="FootnoteReference"/>
        </w:rPr>
        <w:footnoteRef/>
      </w:r>
      <w:r>
        <w:t xml:space="preserve"> See for example</w:t>
      </w:r>
      <w:r w:rsidR="00600799">
        <w:t xml:space="preserve"> submissions from</w:t>
      </w:r>
      <w:r>
        <w:t xml:space="preserve"> </w:t>
      </w:r>
      <w:r w:rsidR="00A11944" w:rsidRPr="009B2B5F">
        <w:t>Goulburn Valley Water</w:t>
      </w:r>
      <w:r w:rsidR="00600799" w:rsidRPr="009B2B5F">
        <w:t xml:space="preserve"> (</w:t>
      </w:r>
      <w:r w:rsidR="00A11944" w:rsidRPr="009B2B5F">
        <w:t>oral submission</w:t>
      </w:r>
      <w:r w:rsidR="00600799" w:rsidRPr="009B2B5F">
        <w:t>)</w:t>
      </w:r>
      <w:r w:rsidR="0004075F">
        <w:t xml:space="preserve"> and</w:t>
      </w:r>
      <w:r w:rsidR="00E5212C">
        <w:t xml:space="preserve"> Vi</w:t>
      </w:r>
      <w:r w:rsidR="00145B82">
        <w:t>ctorian Water Industry Association</w:t>
      </w:r>
      <w:r w:rsidR="00472D53">
        <w:t>.</w:t>
      </w:r>
      <w:r w:rsidR="00145B82">
        <w:t xml:space="preserve"> </w:t>
      </w:r>
    </w:p>
  </w:footnote>
  <w:footnote w:id="24">
    <w:p w14:paraId="5ACD50DC" w14:textId="3AC3F11C" w:rsidR="00841311" w:rsidRDefault="00841311" w:rsidP="00A32956">
      <w:pPr>
        <w:pStyle w:val="Footnotes"/>
      </w:pPr>
      <w:r>
        <w:rPr>
          <w:rStyle w:val="FootnoteReference"/>
        </w:rPr>
        <w:footnoteRef/>
      </w:r>
      <w:r>
        <w:t xml:space="preserve"> See for example</w:t>
      </w:r>
      <w:r w:rsidR="00600799">
        <w:t xml:space="preserve"> submission from</w:t>
      </w:r>
      <w:r>
        <w:t xml:space="preserve"> Bendigo Kangan Institute</w:t>
      </w:r>
      <w:r w:rsidR="006D4A61">
        <w:t>.</w:t>
      </w:r>
    </w:p>
  </w:footnote>
  <w:footnote w:id="25">
    <w:p w14:paraId="33E3634A" w14:textId="41F8A9EF" w:rsidR="007206C6" w:rsidRDefault="007206C6" w:rsidP="00A32956">
      <w:pPr>
        <w:pStyle w:val="Footnotes"/>
      </w:pPr>
      <w:r>
        <w:rPr>
          <w:rStyle w:val="FootnoteReference"/>
        </w:rPr>
        <w:footnoteRef/>
      </w:r>
      <w:r>
        <w:t xml:space="preserve"> See for example</w:t>
      </w:r>
      <w:r w:rsidR="00600799">
        <w:t xml:space="preserve"> </w:t>
      </w:r>
      <w:r w:rsidR="005723D6">
        <w:t>submission</w:t>
      </w:r>
      <w:r w:rsidR="0084175D">
        <w:t>s</w:t>
      </w:r>
      <w:r w:rsidR="00600799">
        <w:t xml:space="preserve"> from</w:t>
      </w:r>
      <w:r>
        <w:t xml:space="preserve"> North East Waste and Recovery </w:t>
      </w:r>
      <w:r w:rsidR="00957B4C">
        <w:t>Group</w:t>
      </w:r>
      <w:r w:rsidR="0004075F">
        <w:t xml:space="preserve"> and</w:t>
      </w:r>
      <w:r w:rsidR="005233A8">
        <w:t xml:space="preserve"> </w:t>
      </w:r>
      <w:r w:rsidR="00BD79BF">
        <w:t>Goulburn Ovens Institute of TAFE</w:t>
      </w:r>
      <w:r w:rsidR="001A3CF4">
        <w:t>.</w:t>
      </w:r>
    </w:p>
  </w:footnote>
  <w:footnote w:id="26">
    <w:p w14:paraId="2CB0FF95" w14:textId="4C619D20" w:rsidR="008F7061" w:rsidRPr="00126317" w:rsidRDefault="008F7061" w:rsidP="00600799">
      <w:pPr>
        <w:pStyle w:val="Footnotes"/>
      </w:pPr>
      <w:r w:rsidRPr="00126317">
        <w:rPr>
          <w:rStyle w:val="FootnoteReference"/>
        </w:rPr>
        <w:footnoteRef/>
      </w:r>
      <w:r w:rsidRPr="00126317">
        <w:t xml:space="preserve"> See for example submissions from</w:t>
      </w:r>
      <w:r w:rsidR="00600799" w:rsidRPr="00126317">
        <w:t xml:space="preserve"> Australian Grand Prix Corporation</w:t>
      </w:r>
      <w:r w:rsidR="008315EA">
        <w:t xml:space="preserve"> and</w:t>
      </w:r>
      <w:r w:rsidRPr="00126317">
        <w:t xml:space="preserve"> </w:t>
      </w:r>
      <w:r w:rsidR="003E0764" w:rsidRPr="00126317">
        <w:t>Melbourne and Olympic Parks Trust</w:t>
      </w:r>
      <w:r w:rsidR="00DE6A24" w:rsidRPr="00126317">
        <w:t>.</w:t>
      </w:r>
    </w:p>
  </w:footnote>
  <w:footnote w:id="27">
    <w:p w14:paraId="218DF513" w14:textId="0830BDDC" w:rsidR="00757255" w:rsidRDefault="00757255" w:rsidP="00FB39CD">
      <w:pPr>
        <w:pStyle w:val="Footnotes"/>
      </w:pPr>
      <w:r w:rsidRPr="00126317">
        <w:rPr>
          <w:vertAlign w:val="superscript"/>
        </w:rPr>
        <w:footnoteRef/>
      </w:r>
      <w:r w:rsidRPr="00126317">
        <w:rPr>
          <w:vertAlign w:val="superscript"/>
        </w:rPr>
        <w:t xml:space="preserve"> </w:t>
      </w:r>
      <w:r w:rsidRPr="00126317">
        <w:fldChar w:fldCharType="begin"/>
      </w:r>
      <w:r w:rsidRPr="00126317">
        <w:instrText xml:space="preserve"> ADDIN ZOTERO_ITEM CSL_CITATION {"citationID":"kAem55jc","properties":{"formattedCitation":"VPSC, \\uc0\\u8216{}The State of the Public Sector in Victoria 2017-2018\\uc0\\u8217{}.","plainCitation":"VPSC, ‘The State of the Public Sector in Victoria 2017-2018’.","dontUpdate":true,"noteIndex":19},"citationItems":[{"id":407,"uris":["http://zotero.org/groups/2355244/items/6PYZ7F74"],"uri":["http://zotero.org/groups/2355244/items/6PYZ7F74"],"itemData":{"id":407,"type":"report","title":"The State of the Public Sector in Victoria 2017-2018","publisher":"Government of Victoria","publisher-place":"Melbourne, Victoria","page":"167","source":"Zotero","event-place":"Melbourne, Victoria","language":"en","author":[{"literal":"VPSC"}],"issued":{"date-parts":[["2019",3]]}}}],"schema":"https://github.com/citation-style-language/schema/raw/master/csl-citation.json"} </w:instrText>
      </w:r>
      <w:r w:rsidRPr="00126317">
        <w:fldChar w:fldCharType="separate"/>
      </w:r>
      <w:r w:rsidRPr="00126317">
        <w:rPr>
          <w:szCs w:val="24"/>
        </w:rPr>
        <w:t xml:space="preserve">VPSC, </w:t>
      </w:r>
      <w:r w:rsidRPr="00126317">
        <w:rPr>
          <w:i/>
          <w:iCs/>
          <w:szCs w:val="24"/>
        </w:rPr>
        <w:t>The State of the Public Sector in Victoria 2017-2018</w:t>
      </w:r>
      <w:r w:rsidRPr="00126317">
        <w:rPr>
          <w:szCs w:val="24"/>
        </w:rPr>
        <w:t>.</w:t>
      </w:r>
      <w:r w:rsidRPr="00126317">
        <w:fldChar w:fldCharType="end"/>
      </w:r>
    </w:p>
  </w:footnote>
  <w:footnote w:id="28">
    <w:p w14:paraId="15FDE199" w14:textId="324BD166" w:rsidR="00DC0BF8" w:rsidRPr="00136A9A" w:rsidRDefault="00DC0BF8" w:rsidP="00DC0BF8">
      <w:pPr>
        <w:pStyle w:val="Footnotes"/>
      </w:pPr>
      <w:r>
        <w:rPr>
          <w:rStyle w:val="FootnoteReference"/>
        </w:rPr>
        <w:footnoteRef/>
      </w:r>
      <w:r>
        <w:t xml:space="preserve"> </w:t>
      </w:r>
      <w:r w:rsidRPr="00713AB7">
        <w:t>Rebecca George, Alex Massey, Adam King, Ed Roddis</w:t>
      </w:r>
      <w:r>
        <w:t>, ‘</w:t>
      </w:r>
      <w:r w:rsidRPr="00B04DD1">
        <w:t>A new mindset for public sector leadership</w:t>
      </w:r>
      <w:r>
        <w:rPr>
          <w:i/>
          <w:iCs/>
        </w:rPr>
        <w:t xml:space="preserve">’, </w:t>
      </w:r>
      <w:r w:rsidR="00CC0FD5">
        <w:rPr>
          <w:rFonts w:eastAsia="Times New Roman"/>
          <w:i/>
          <w:iCs/>
        </w:rPr>
        <w:t>Deloitte Insights</w:t>
      </w:r>
      <w:r w:rsidR="00C92659">
        <w:rPr>
          <w:i/>
          <w:iCs/>
        </w:rPr>
        <w:t xml:space="preserve">, </w:t>
      </w:r>
      <w:r w:rsidR="00C92659" w:rsidRPr="00310405">
        <w:t>J</w:t>
      </w:r>
      <w:r w:rsidR="00C92659" w:rsidRPr="00CC0FD5">
        <w:t>une 2019</w:t>
      </w:r>
      <w:r w:rsidRPr="00CC0FD5">
        <w:t>.</w:t>
      </w:r>
    </w:p>
  </w:footnote>
  <w:footnote w:id="29">
    <w:p w14:paraId="41C8A434" w14:textId="302D6520" w:rsidR="00757255" w:rsidRDefault="00757255" w:rsidP="00FB39CD">
      <w:pPr>
        <w:pStyle w:val="Footnotes"/>
      </w:pPr>
      <w:r w:rsidRPr="006F47E4">
        <w:rPr>
          <w:vertAlign w:val="superscript"/>
        </w:rPr>
        <w:footnoteRef/>
      </w:r>
      <w:r w:rsidRPr="006F47E4">
        <w:rPr>
          <w:vertAlign w:val="superscript"/>
        </w:rPr>
        <w:t xml:space="preserve"> </w:t>
      </w:r>
      <w:r>
        <w:t xml:space="preserve">VPSC, </w:t>
      </w:r>
      <w:r w:rsidRPr="003125E5">
        <w:rPr>
          <w:i/>
          <w:iCs/>
        </w:rPr>
        <w:t xml:space="preserve">Victorian Public </w:t>
      </w:r>
      <w:r w:rsidR="00472D53">
        <w:rPr>
          <w:i/>
          <w:iCs/>
        </w:rPr>
        <w:t>Entity</w:t>
      </w:r>
      <w:r w:rsidRPr="003125E5">
        <w:rPr>
          <w:i/>
          <w:iCs/>
        </w:rPr>
        <w:t xml:space="preserve"> </w:t>
      </w:r>
      <w:r>
        <w:rPr>
          <w:i/>
          <w:iCs/>
        </w:rPr>
        <w:t>E</w:t>
      </w:r>
      <w:r w:rsidRPr="003125E5">
        <w:rPr>
          <w:i/>
          <w:iCs/>
        </w:rPr>
        <w:t xml:space="preserve">xecutive </w:t>
      </w:r>
      <w:r>
        <w:rPr>
          <w:i/>
          <w:iCs/>
        </w:rPr>
        <w:t>E</w:t>
      </w:r>
      <w:r w:rsidRPr="003125E5">
        <w:rPr>
          <w:i/>
          <w:iCs/>
        </w:rPr>
        <w:t xml:space="preserve">mployment </w:t>
      </w:r>
      <w:r>
        <w:rPr>
          <w:i/>
          <w:iCs/>
        </w:rPr>
        <w:t>H</w:t>
      </w:r>
      <w:r w:rsidRPr="003125E5">
        <w:rPr>
          <w:i/>
          <w:iCs/>
        </w:rPr>
        <w:t>andbook</w:t>
      </w:r>
      <w:r>
        <w:t xml:space="preserve"> (State Government of Victoria: Melbourne, Victoria, February 2019). </w:t>
      </w:r>
    </w:p>
  </w:footnote>
  <w:footnote w:id="30">
    <w:p w14:paraId="192884CB" w14:textId="019CE7CA" w:rsidR="008716A5" w:rsidRDefault="008716A5" w:rsidP="008716A5">
      <w:pPr>
        <w:pStyle w:val="Footnotes"/>
      </w:pPr>
      <w:r w:rsidRPr="009C2F72">
        <w:rPr>
          <w:rStyle w:val="FootnoteReference"/>
        </w:rPr>
        <w:footnoteRef/>
      </w:r>
      <w:r w:rsidRPr="009C2F72">
        <w:t xml:space="preserve"> VPSC, public entity executive data collection</w:t>
      </w:r>
      <w:r w:rsidR="008E5AFD" w:rsidRPr="009C2F72">
        <w:t>,</w:t>
      </w:r>
      <w:r w:rsidRPr="009C2F72">
        <w:t xml:space="preserve"> 30 June 20</w:t>
      </w:r>
      <w:r w:rsidR="009C2F72" w:rsidRPr="009C2F72">
        <w:t>20</w:t>
      </w:r>
      <w:r w:rsidR="008E5AFD" w:rsidRPr="009C2F72">
        <w:t>.</w:t>
      </w:r>
    </w:p>
  </w:footnote>
  <w:footnote w:id="31">
    <w:p w14:paraId="75E2E2E8" w14:textId="58FAE347" w:rsidR="00757255" w:rsidRDefault="00757255" w:rsidP="00FB39CD">
      <w:pPr>
        <w:pStyle w:val="Footnotes"/>
      </w:pPr>
      <w:r w:rsidRPr="00A96D92">
        <w:rPr>
          <w:vertAlign w:val="superscript"/>
        </w:rPr>
        <w:footnoteRef/>
      </w:r>
      <w:r w:rsidRPr="00A96D92">
        <w:t xml:space="preserve"> </w:t>
      </w:r>
      <w:r w:rsidR="00C211BC" w:rsidRPr="00A96D92">
        <w:rPr>
          <w:szCs w:val="24"/>
        </w:rPr>
        <w:t xml:space="preserve">VPSC, </w:t>
      </w:r>
      <w:r w:rsidR="00C211BC" w:rsidRPr="00A96D92">
        <w:rPr>
          <w:i/>
          <w:szCs w:val="24"/>
        </w:rPr>
        <w:t>The State of the Public Sector in Victoria 201</w:t>
      </w:r>
      <w:r w:rsidR="00A96D92" w:rsidRPr="00A96D92">
        <w:rPr>
          <w:i/>
          <w:szCs w:val="24"/>
        </w:rPr>
        <w:t>8</w:t>
      </w:r>
      <w:r w:rsidR="00C211BC" w:rsidRPr="00A96D92">
        <w:rPr>
          <w:i/>
          <w:szCs w:val="24"/>
        </w:rPr>
        <w:t>-201</w:t>
      </w:r>
      <w:r w:rsidR="00A96D92" w:rsidRPr="00A96D92">
        <w:rPr>
          <w:i/>
          <w:szCs w:val="24"/>
        </w:rPr>
        <w:t>9.</w:t>
      </w:r>
      <w:r w:rsidR="00391CC0">
        <w:t xml:space="preserve"> </w:t>
      </w:r>
    </w:p>
  </w:footnote>
  <w:footnote w:id="32">
    <w:p w14:paraId="279F1E81" w14:textId="0500CC71" w:rsidR="002B23A1" w:rsidRDefault="002B23A1">
      <w:pPr>
        <w:pStyle w:val="FootnoteText"/>
      </w:pPr>
      <w:r>
        <w:rPr>
          <w:rStyle w:val="FootnoteReference"/>
        </w:rPr>
        <w:footnoteRef/>
      </w:r>
      <w:r>
        <w:t xml:space="preserve"> </w:t>
      </w:r>
      <w:r w:rsidRPr="00245977">
        <w:rPr>
          <w:rStyle w:val="FootnotesChar"/>
        </w:rPr>
        <w:t>While the GSERP bands</w:t>
      </w:r>
      <w:r w:rsidR="00AC7D08" w:rsidRPr="00245977">
        <w:rPr>
          <w:rStyle w:val="FootnotesChar"/>
        </w:rPr>
        <w:t xml:space="preserve"> provided guidance for pre-approved ranges, </w:t>
      </w:r>
      <w:r w:rsidR="00245977" w:rsidRPr="00245977">
        <w:rPr>
          <w:rStyle w:val="FootnotesChar"/>
        </w:rPr>
        <w:t xml:space="preserve">public </w:t>
      </w:r>
      <w:r w:rsidR="00AC7D08" w:rsidRPr="00245977">
        <w:rPr>
          <w:rStyle w:val="FootnotesChar"/>
        </w:rPr>
        <w:t xml:space="preserve">entities </w:t>
      </w:r>
      <w:r w:rsidR="00245977" w:rsidRPr="00245977">
        <w:rPr>
          <w:rStyle w:val="FootnotesChar"/>
        </w:rPr>
        <w:t>were still required to make a submission before employing a CEO.</w:t>
      </w:r>
    </w:p>
  </w:footnote>
  <w:footnote w:id="33">
    <w:p w14:paraId="499AB9D8" w14:textId="79CF3087" w:rsidR="00106916" w:rsidRDefault="00106916" w:rsidP="003846A8">
      <w:pPr>
        <w:pStyle w:val="Footnotes"/>
      </w:pPr>
      <w:r>
        <w:rPr>
          <w:rStyle w:val="FootnoteReference"/>
        </w:rPr>
        <w:footnoteRef/>
      </w:r>
      <w:r>
        <w:t xml:space="preserve"> VPSC, </w:t>
      </w:r>
      <w:r w:rsidRPr="0017237B">
        <w:rPr>
          <w:i/>
          <w:iCs/>
        </w:rPr>
        <w:t>Executive Workforce Reform – Industry Segment Reviews: Final Report</w:t>
      </w:r>
      <w:r>
        <w:t>, 39-44.</w:t>
      </w:r>
    </w:p>
  </w:footnote>
  <w:footnote w:id="34">
    <w:p w14:paraId="4A2F855B" w14:textId="74480E23" w:rsidR="00472D53" w:rsidRDefault="00472D53" w:rsidP="006B7E31">
      <w:pPr>
        <w:pStyle w:val="Footnotes"/>
      </w:pPr>
      <w:r w:rsidRPr="006B7E31">
        <w:rPr>
          <w:vertAlign w:val="superscript"/>
        </w:rPr>
        <w:footnoteRef/>
      </w:r>
      <w:r>
        <w:t xml:space="preserve"> </w:t>
      </w:r>
      <w:r>
        <w:fldChar w:fldCharType="begin"/>
      </w:r>
      <w:r>
        <w:instrText xml:space="preserve"> ADDIN ZOTERO_ITEM CSL_CITATION {"citationID":"IeBBePVJ","properties":{"formattedCitation":"Victorian Public Sector Commission, \\uc0\\u8216{}Executive Workforce Reform - Industry Segment Reviews: Final Report\\uc0\\u8217{} (Melbourne, Victoria, February 2020), 39\\uc0\\u8211{}40.","plainCitation":"Victorian Public Sector Commission, ‘Executive Workforce Reform - Industry Segment Reviews: Final Report’ (Melbourne, Victoria, February 2020), 39–40.","noteIndex":26},"citationItems":[{"id":422,"uris":["http://zotero.org/groups/2442969/items/MGQZH224"],"uri":["http://zotero.org/groups/2442969/items/MGQZH224"],"itemData":{"id":422,"type":"report","title":"Executive Workforce Reform - Industry Segment Reviews: Final Report","publisher-place":"Melbourne, Victoria","event-place":"Melbourne, Victoria","author":[{"family":"Victorian Public Sector Commission","given":""}],"issued":{"date-parts":[["2020",2]]}},"locator":"39-40"}],"schema":"https://github.com/citation-style-language/schema/raw/master/csl-citation.json"} </w:instrText>
      </w:r>
      <w:r>
        <w:fldChar w:fldCharType="separate"/>
      </w:r>
      <w:r>
        <w:rPr>
          <w:szCs w:val="24"/>
        </w:rPr>
        <w:t>VPSC</w:t>
      </w:r>
      <w:r w:rsidRPr="000A1771">
        <w:rPr>
          <w:szCs w:val="24"/>
        </w:rPr>
        <w:t xml:space="preserve">, </w:t>
      </w:r>
      <w:r w:rsidRPr="00B45C77">
        <w:rPr>
          <w:i/>
          <w:szCs w:val="24"/>
        </w:rPr>
        <w:t xml:space="preserve">Executive Workforce Reform </w:t>
      </w:r>
      <w:r w:rsidRPr="00265AAC">
        <w:rPr>
          <w:i/>
          <w:szCs w:val="24"/>
        </w:rPr>
        <w:t>–</w:t>
      </w:r>
      <w:r w:rsidRPr="00B45C77">
        <w:rPr>
          <w:i/>
          <w:szCs w:val="24"/>
        </w:rPr>
        <w:t xml:space="preserve"> Industry Segment Reviews: Final Report</w:t>
      </w:r>
      <w:r w:rsidRPr="000A1771">
        <w:rPr>
          <w:szCs w:val="24"/>
        </w:rPr>
        <w:t>, 39</w:t>
      </w:r>
      <w:r>
        <w:rPr>
          <w:szCs w:val="24"/>
        </w:rPr>
        <w:t>-</w:t>
      </w:r>
      <w:r w:rsidRPr="000A1771">
        <w:rPr>
          <w:szCs w:val="24"/>
        </w:rPr>
        <w:t>40.</w:t>
      </w:r>
      <w:r>
        <w:fldChar w:fldCharType="end"/>
      </w:r>
    </w:p>
  </w:footnote>
  <w:footnote w:id="35">
    <w:p w14:paraId="5BAE7D73" w14:textId="37FB0019" w:rsidR="006B7E31" w:rsidRPr="00455AA3" w:rsidRDefault="006B7E31" w:rsidP="006B7E31">
      <w:pPr>
        <w:pStyle w:val="Footnotes"/>
      </w:pPr>
      <w:r>
        <w:rPr>
          <w:rStyle w:val="FootnoteReference"/>
        </w:rPr>
        <w:footnoteRef/>
      </w:r>
      <w:r>
        <w:t xml:space="preserve"> VPSC, </w:t>
      </w:r>
      <w:r w:rsidRPr="003125E5">
        <w:rPr>
          <w:i/>
          <w:iCs/>
        </w:rPr>
        <w:t xml:space="preserve">Victorian Public </w:t>
      </w:r>
      <w:r w:rsidR="00472D53">
        <w:rPr>
          <w:i/>
          <w:iCs/>
        </w:rPr>
        <w:t>Entity</w:t>
      </w:r>
      <w:r w:rsidRPr="003125E5">
        <w:rPr>
          <w:i/>
          <w:iCs/>
        </w:rPr>
        <w:t xml:space="preserve"> </w:t>
      </w:r>
      <w:r>
        <w:rPr>
          <w:i/>
          <w:iCs/>
        </w:rPr>
        <w:t>E</w:t>
      </w:r>
      <w:r w:rsidRPr="003125E5">
        <w:rPr>
          <w:i/>
          <w:iCs/>
        </w:rPr>
        <w:t xml:space="preserve">xecutive </w:t>
      </w:r>
      <w:r>
        <w:rPr>
          <w:i/>
          <w:iCs/>
        </w:rPr>
        <w:t>E</w:t>
      </w:r>
      <w:r w:rsidRPr="003125E5">
        <w:rPr>
          <w:i/>
          <w:iCs/>
        </w:rPr>
        <w:t xml:space="preserve">mployment </w:t>
      </w:r>
      <w:r>
        <w:rPr>
          <w:i/>
          <w:iCs/>
        </w:rPr>
        <w:t>H</w:t>
      </w:r>
      <w:r w:rsidRPr="003125E5">
        <w:rPr>
          <w:i/>
          <w:iCs/>
        </w:rPr>
        <w:t>andbook</w:t>
      </w:r>
      <w:r w:rsidR="00455AA3">
        <w:rPr>
          <w:i/>
          <w:iCs/>
        </w:rPr>
        <w:t xml:space="preserve">, </w:t>
      </w:r>
      <w:r w:rsidR="00455AA3">
        <w:t xml:space="preserve">21. </w:t>
      </w:r>
    </w:p>
  </w:footnote>
  <w:footnote w:id="36">
    <w:p w14:paraId="6AD10401" w14:textId="4F36AC61" w:rsidR="00757255" w:rsidRDefault="00757255" w:rsidP="00FB39CD">
      <w:pPr>
        <w:pStyle w:val="Footnotes"/>
      </w:pPr>
      <w:r w:rsidRPr="005E2C9F">
        <w:rPr>
          <w:vertAlign w:val="superscript"/>
        </w:rPr>
        <w:footnoteRef/>
      </w:r>
      <w:r>
        <w:t xml:space="preserve"> VPSC, </w:t>
      </w:r>
      <w:r w:rsidR="005E2C9F" w:rsidRPr="005E2C9F">
        <w:rPr>
          <w:i/>
          <w:iCs/>
        </w:rPr>
        <w:t>Victorian</w:t>
      </w:r>
      <w:r w:rsidR="005E2C9F">
        <w:t xml:space="preserve"> </w:t>
      </w:r>
      <w:r w:rsidRPr="00A81744">
        <w:rPr>
          <w:i/>
          <w:iCs/>
        </w:rPr>
        <w:t>Public Entity Executive Employment Handbook</w:t>
      </w:r>
      <w:r w:rsidR="00157B01">
        <w:t>,</w:t>
      </w:r>
      <w:r>
        <w:t xml:space="preserve"> 22.</w:t>
      </w:r>
    </w:p>
  </w:footnote>
  <w:footnote w:id="37">
    <w:p w14:paraId="4174E52E" w14:textId="1C6B9B2F" w:rsidR="00E17D63" w:rsidRPr="00E17D63" w:rsidRDefault="00E17D63" w:rsidP="0063652C">
      <w:pPr>
        <w:pStyle w:val="Footnotes"/>
      </w:pPr>
      <w:r>
        <w:rPr>
          <w:rStyle w:val="FootnoteReference"/>
        </w:rPr>
        <w:footnoteRef/>
      </w:r>
      <w:r>
        <w:t xml:space="preserve"> VPSC, </w:t>
      </w:r>
      <w:r w:rsidRPr="005D0A0C">
        <w:rPr>
          <w:i/>
          <w:iCs/>
        </w:rPr>
        <w:t xml:space="preserve">Victorian Public </w:t>
      </w:r>
      <w:r w:rsidR="00472D53" w:rsidRPr="00A81744">
        <w:rPr>
          <w:i/>
          <w:iCs/>
        </w:rPr>
        <w:t>Entity</w:t>
      </w:r>
      <w:r w:rsidRPr="005D0A0C">
        <w:rPr>
          <w:i/>
          <w:iCs/>
        </w:rPr>
        <w:t xml:space="preserve"> Executive Employment Handbook</w:t>
      </w:r>
      <w:r>
        <w:t xml:space="preserve">, </w:t>
      </w:r>
      <w:r w:rsidR="0063652C">
        <w:t>13</w:t>
      </w:r>
      <w:r w:rsidR="005D0A0C">
        <w:t>-14</w:t>
      </w:r>
      <w:r w:rsidR="0063652C">
        <w:t>.</w:t>
      </w:r>
    </w:p>
  </w:footnote>
  <w:footnote w:id="38">
    <w:p w14:paraId="2E09F558" w14:textId="77777777" w:rsidR="00D824D3" w:rsidRPr="00724683" w:rsidRDefault="00D824D3" w:rsidP="00D824D3">
      <w:pPr>
        <w:pStyle w:val="Footnotes"/>
      </w:pPr>
      <w:r w:rsidRPr="00724683">
        <w:rPr>
          <w:rStyle w:val="FootnoteReference"/>
        </w:rPr>
        <w:footnoteRef/>
      </w:r>
      <w:r w:rsidRPr="00724683">
        <w:t xml:space="preserve"> Victorian Public Service Enterprise Agreement 2016 [AG2016/2919].</w:t>
      </w:r>
    </w:p>
  </w:footnote>
  <w:footnote w:id="39">
    <w:p w14:paraId="4F15FA19" w14:textId="51600CE5" w:rsidR="00D824D3" w:rsidRPr="00724683" w:rsidRDefault="00D824D3" w:rsidP="00D824D3">
      <w:pPr>
        <w:pStyle w:val="Footnotes"/>
      </w:pPr>
      <w:r w:rsidRPr="00724683">
        <w:rPr>
          <w:rStyle w:val="FootnoteReference"/>
        </w:rPr>
        <w:footnoteRef/>
      </w:r>
      <w:r w:rsidRPr="00724683">
        <w:t xml:space="preserve"> </w:t>
      </w:r>
      <w:r w:rsidR="00AE1DBB">
        <w:t>VPS Determination</w:t>
      </w:r>
      <w:r w:rsidRPr="00724683">
        <w:t>, 87.</w:t>
      </w:r>
    </w:p>
  </w:footnote>
  <w:footnote w:id="40">
    <w:p w14:paraId="192875B7" w14:textId="74982B37" w:rsidR="00D824D3" w:rsidRDefault="00D824D3" w:rsidP="00D824D3">
      <w:pPr>
        <w:pStyle w:val="Footnotes"/>
      </w:pPr>
      <w:r w:rsidRPr="00724683">
        <w:rPr>
          <w:rStyle w:val="FootnoteReference"/>
        </w:rPr>
        <w:footnoteRef/>
      </w:r>
      <w:r w:rsidRPr="00724683">
        <w:t xml:space="preserve"> </w:t>
      </w:r>
      <w:r w:rsidR="00AE1DBB">
        <w:t>VPS Determination</w:t>
      </w:r>
      <w:r w:rsidRPr="00724683">
        <w:t>, 93.</w:t>
      </w:r>
      <w:r>
        <w:t xml:space="preserve"> </w:t>
      </w:r>
    </w:p>
  </w:footnote>
  <w:footnote w:id="41">
    <w:p w14:paraId="1F943651" w14:textId="02920225" w:rsidR="00F51F47" w:rsidRDefault="00F51F47" w:rsidP="00F51F47">
      <w:pPr>
        <w:pStyle w:val="Footnotes"/>
      </w:pPr>
      <w:r>
        <w:rPr>
          <w:rStyle w:val="FootnoteReference"/>
        </w:rPr>
        <w:footnoteRef/>
      </w:r>
      <w:r>
        <w:t xml:space="preserve"> </w:t>
      </w:r>
      <w:r w:rsidR="005251EA" w:rsidRPr="00CE0C40">
        <w:t xml:space="preserve">Data on </w:t>
      </w:r>
      <w:r w:rsidR="00EC054B">
        <w:t>AAWIs</w:t>
      </w:r>
      <w:r w:rsidR="005251EA" w:rsidRPr="00CE0C40">
        <w:t xml:space="preserve"> was provided by the </w:t>
      </w:r>
      <w:r w:rsidR="00F87B54" w:rsidRPr="00CE0C40">
        <w:t xml:space="preserve">Commonwealth Attorney-General’s Department </w:t>
      </w:r>
      <w:r w:rsidR="00B67586" w:rsidRPr="00CE0C40">
        <w:t>using the Workplace Agreements Database</w:t>
      </w:r>
      <w:r w:rsidR="005251EA" w:rsidRPr="00CE0C40">
        <w:t>.</w:t>
      </w:r>
      <w:r w:rsidR="00B67586" w:rsidRPr="00CE0C40">
        <w:t xml:space="preserve"> Data</w:t>
      </w:r>
      <w:r w:rsidR="003B5A80" w:rsidRPr="00CE0C40">
        <w:t xml:space="preserve"> on the </w:t>
      </w:r>
      <w:r w:rsidR="005C2FEC" w:rsidRPr="00CE0C40">
        <w:t>AAWI</w:t>
      </w:r>
      <w:r w:rsidR="00B67586" w:rsidRPr="00CE0C40">
        <w:t xml:space="preserve"> was available for 67 </w:t>
      </w:r>
      <w:r w:rsidR="003B5A80" w:rsidRPr="00CE0C40">
        <w:t xml:space="preserve">of </w:t>
      </w:r>
      <w:r w:rsidR="00B67586" w:rsidRPr="00CE0C40">
        <w:t xml:space="preserve">the </w:t>
      </w:r>
      <w:r w:rsidR="00471E10" w:rsidRPr="00CE0C40">
        <w:t xml:space="preserve">95 </w:t>
      </w:r>
      <w:r w:rsidR="00B67586" w:rsidRPr="00CE0C40">
        <w:t>enterprise agreement</w:t>
      </w:r>
      <w:r w:rsidR="003B5A80" w:rsidRPr="00CE0C40">
        <w:t xml:space="preserve">s </w:t>
      </w:r>
      <w:r w:rsidR="005C2FEC" w:rsidRPr="00CE0C40">
        <w:t>that applied to prescribed public entities and were reviewed by the Tribunal</w:t>
      </w:r>
      <w:r w:rsidR="003B5A80" w:rsidRPr="00CE0C40">
        <w:t>.</w:t>
      </w:r>
      <w:r w:rsidR="005251EA">
        <w:t xml:space="preserve"> </w:t>
      </w:r>
    </w:p>
  </w:footnote>
  <w:footnote w:id="42">
    <w:p w14:paraId="39B9E020" w14:textId="77777777" w:rsidR="00F868AE" w:rsidRPr="00724683" w:rsidRDefault="00F868AE" w:rsidP="00F868AE">
      <w:pPr>
        <w:pStyle w:val="Footnotes"/>
      </w:pPr>
      <w:r w:rsidRPr="00724683">
        <w:rPr>
          <w:rStyle w:val="FootnoteReference"/>
        </w:rPr>
        <w:footnoteRef/>
      </w:r>
      <w:r w:rsidRPr="00724683">
        <w:t xml:space="preserve"> ABS,</w:t>
      </w:r>
      <w:r w:rsidRPr="00724683">
        <w:rPr>
          <w:i/>
        </w:rPr>
        <w:t xml:space="preserve"> Average Weekly Earnings, Australia</w:t>
      </w:r>
      <w:r w:rsidRPr="00724683">
        <w:t>, cat. no. 6302.0, May 2020.</w:t>
      </w:r>
    </w:p>
  </w:footnote>
  <w:footnote w:id="43">
    <w:p w14:paraId="500B725C" w14:textId="77777777" w:rsidR="00227880" w:rsidRDefault="00227880" w:rsidP="00227880">
      <w:pPr>
        <w:pStyle w:val="Footnotes"/>
      </w:pPr>
      <w:r>
        <w:rPr>
          <w:rStyle w:val="FootnoteReference"/>
        </w:rPr>
        <w:footnoteRef/>
      </w:r>
      <w:r>
        <w:t xml:space="preserve"> </w:t>
      </w:r>
      <w:r w:rsidRPr="00537049">
        <w:t>See for example submission</w:t>
      </w:r>
      <w:r>
        <w:t>s</w:t>
      </w:r>
      <w:r w:rsidRPr="00537049">
        <w:t xml:space="preserve"> from Yarra Valley Water</w:t>
      </w:r>
      <w:r>
        <w:t xml:space="preserve"> Corporation, City West Water Corporation, Country Fire Authority and </w:t>
      </w:r>
      <w:r w:rsidRPr="00CC203B">
        <w:t>Emergency Services Telecommunications Authority</w:t>
      </w:r>
      <w:r w:rsidRPr="00537049">
        <w:t>.</w:t>
      </w:r>
    </w:p>
  </w:footnote>
  <w:footnote w:id="44">
    <w:p w14:paraId="08D56E65" w14:textId="77777777" w:rsidR="00292938" w:rsidRPr="003E2527" w:rsidRDefault="00292938" w:rsidP="00292938">
      <w:pPr>
        <w:pStyle w:val="Footnotes"/>
      </w:pPr>
      <w:r>
        <w:rPr>
          <w:rStyle w:val="FootnoteReference"/>
        </w:rPr>
        <w:footnoteRef/>
      </w:r>
      <w:r>
        <w:t xml:space="preserve"> VPS Determination, 62 and 108.</w:t>
      </w:r>
    </w:p>
  </w:footnote>
  <w:footnote w:id="45">
    <w:p w14:paraId="5289A70F" w14:textId="77777777" w:rsidR="00BB5256" w:rsidRDefault="00BB5256" w:rsidP="00BB5256">
      <w:pPr>
        <w:pStyle w:val="Footnotes"/>
      </w:pPr>
      <w:r>
        <w:rPr>
          <w:rStyle w:val="FootnoteReference"/>
        </w:rPr>
        <w:footnoteRef/>
      </w:r>
      <w:r>
        <w:t xml:space="preserve"> Victorian Skills Commissioner, </w:t>
      </w:r>
      <w:r w:rsidRPr="00507029">
        <w:rPr>
          <w:i/>
          <w:iCs/>
        </w:rPr>
        <w:t>Skills demand snapshot — Victoria’s Rail Infrastructure Sector</w:t>
      </w:r>
      <w:r>
        <w:t>, (</w:t>
      </w:r>
      <w:r w:rsidRPr="009C20F0">
        <w:t xml:space="preserve">State Government of Victoria: Melbourne, Victoria, </w:t>
      </w:r>
      <w:r>
        <w:t xml:space="preserve">February 2020); Victorian Skills Commissioner, </w:t>
      </w:r>
      <w:r w:rsidRPr="00507029">
        <w:rPr>
          <w:i/>
          <w:iCs/>
        </w:rPr>
        <w:t>Skills demand snapshot —</w:t>
      </w:r>
      <w:r>
        <w:rPr>
          <w:i/>
          <w:iCs/>
        </w:rPr>
        <w:t xml:space="preserve"> Victoria’s Civil Sector </w:t>
      </w:r>
      <w:r>
        <w:t>(</w:t>
      </w:r>
      <w:r w:rsidRPr="009C20F0">
        <w:t xml:space="preserve">State Government of Victoria: Melbourne, Victoria, </w:t>
      </w:r>
      <w:r>
        <w:t>March 2020).</w:t>
      </w:r>
    </w:p>
  </w:footnote>
  <w:footnote w:id="46">
    <w:p w14:paraId="05DAC87D" w14:textId="7A6C4649" w:rsidR="00BB5256" w:rsidRPr="00B43CFC" w:rsidRDefault="00BB5256" w:rsidP="00BB5256">
      <w:pPr>
        <w:pStyle w:val="Footnotes"/>
      </w:pPr>
      <w:r>
        <w:rPr>
          <w:rStyle w:val="FootnoteReference"/>
        </w:rPr>
        <w:footnoteRef/>
      </w:r>
      <w:r>
        <w:t xml:space="preserve"> </w:t>
      </w:r>
      <w:r w:rsidRPr="001A2342">
        <w:t>Department of Employment, Skills</w:t>
      </w:r>
      <w:r w:rsidR="00B34471">
        <w:t>,</w:t>
      </w:r>
      <w:r w:rsidRPr="001A2342">
        <w:t xml:space="preserve"> Small and Family Business</w:t>
      </w:r>
      <w:r>
        <w:t xml:space="preserve"> of the Commonwealth Australia, </w:t>
      </w:r>
      <w:r w:rsidRPr="00F41AB5">
        <w:t>‘ANZSCO 1331-11 Construction Project Manager – Australia’</w:t>
      </w:r>
      <w:r>
        <w:rPr>
          <w:i/>
          <w:iCs/>
        </w:rPr>
        <w:t xml:space="preserve">, </w:t>
      </w:r>
      <w:r w:rsidR="002C61AD">
        <w:rPr>
          <w:i/>
          <w:iCs/>
        </w:rPr>
        <w:t>S</w:t>
      </w:r>
      <w:r>
        <w:rPr>
          <w:i/>
          <w:iCs/>
        </w:rPr>
        <w:t xml:space="preserve">kills shortages </w:t>
      </w:r>
      <w:r>
        <w:t>(</w:t>
      </w:r>
      <w:r w:rsidRPr="0043752B">
        <w:t>Commonwealth Government of Australia: Canberra, Australian Capital Territory</w:t>
      </w:r>
      <w:r>
        <w:t xml:space="preserve">, April 2019). </w:t>
      </w:r>
    </w:p>
  </w:footnote>
  <w:footnote w:id="47">
    <w:p w14:paraId="556C2DE7" w14:textId="77777777" w:rsidR="000611B5" w:rsidRDefault="000611B5" w:rsidP="000611B5">
      <w:pPr>
        <w:pStyle w:val="Footnotes"/>
      </w:pPr>
      <w:r>
        <w:rPr>
          <w:rStyle w:val="FootnoteReference"/>
        </w:rPr>
        <w:footnoteRef/>
      </w:r>
      <w:r>
        <w:t xml:space="preserve"> Hays, </w:t>
      </w:r>
      <w:r w:rsidRPr="004E5E7C">
        <w:rPr>
          <w:i/>
          <w:iCs/>
        </w:rPr>
        <w:t>FY2020/21 Salary Guide Australia and New Zealand</w:t>
      </w:r>
      <w:r>
        <w:t>, 2020.</w:t>
      </w:r>
    </w:p>
  </w:footnote>
  <w:footnote w:id="48">
    <w:p w14:paraId="762076D9" w14:textId="77777777" w:rsidR="001F4A77" w:rsidRDefault="001F4A77" w:rsidP="001F4A77">
      <w:pPr>
        <w:pStyle w:val="Footnotes"/>
      </w:pPr>
      <w:r>
        <w:rPr>
          <w:rStyle w:val="FootnoteReference"/>
        </w:rPr>
        <w:footnoteRef/>
      </w:r>
      <w:r>
        <w:t xml:space="preserve"> Submissions from the Victorian Water Industry Association and Yarra Valley Water</w:t>
      </w:r>
      <w:r w:rsidR="00237BA9">
        <w:t xml:space="preserve"> Corporation</w:t>
      </w:r>
      <w:r>
        <w:t>.</w:t>
      </w:r>
    </w:p>
  </w:footnote>
  <w:footnote w:id="49">
    <w:p w14:paraId="567C6C66" w14:textId="77777777" w:rsidR="00BB5256" w:rsidRDefault="00BB5256" w:rsidP="00BB5256">
      <w:pPr>
        <w:pStyle w:val="Footnotes"/>
        <w:ind w:left="142" w:hanging="142"/>
      </w:pPr>
      <w:r w:rsidRPr="0085663B">
        <w:rPr>
          <w:vertAlign w:val="superscript"/>
        </w:rPr>
        <w:footnoteRef/>
      </w:r>
      <w:r>
        <w:t xml:space="preserve"> Includes some executives who separated to move to another agency but excludes movements due to Machinery</w:t>
      </w:r>
      <w:r>
        <w:noBreakHyphen/>
        <w:t>of</w:t>
      </w:r>
      <w:r>
        <w:noBreakHyphen/>
        <w:t>Government changes; VPSC, ‘Staff turnover’,</w:t>
      </w:r>
      <w:r w:rsidRPr="00617CC9">
        <w:rPr>
          <w:i/>
          <w:iCs/>
        </w:rPr>
        <w:t xml:space="preserve"> Public sector workforce data sets</w:t>
      </w:r>
      <w:r>
        <w:rPr>
          <w:i/>
          <w:iCs/>
        </w:rPr>
        <w:t>,</w:t>
      </w:r>
      <w:r w:rsidRPr="00617CC9">
        <w:t xml:space="preserve"> https://vpsc.vic.gov.au/data-and-research/workforce-data-and-reports</w:t>
      </w:r>
      <w:r>
        <w:t xml:space="preserve">. </w:t>
      </w:r>
    </w:p>
  </w:footnote>
  <w:footnote w:id="50">
    <w:p w14:paraId="7E5771C6" w14:textId="77249589" w:rsidR="00BB5256" w:rsidRDefault="00BB5256" w:rsidP="00BB5256">
      <w:pPr>
        <w:pStyle w:val="Footnotes"/>
      </w:pPr>
      <w:r>
        <w:rPr>
          <w:rStyle w:val="FootnoteReference"/>
        </w:rPr>
        <w:footnoteRef/>
      </w:r>
      <w:r>
        <w:t xml:space="preserve"> ABS, </w:t>
      </w:r>
      <w:r w:rsidRPr="0085663B">
        <w:rPr>
          <w:i/>
          <w:iCs/>
        </w:rPr>
        <w:t>Participation, Job Search and Mobility, Australia</w:t>
      </w:r>
      <w:r w:rsidR="008715DD">
        <w:t>,</w:t>
      </w:r>
      <w:r>
        <w:t xml:space="preserve"> cat.no. 6226.0, February 2020.</w:t>
      </w:r>
    </w:p>
  </w:footnote>
  <w:footnote w:id="51">
    <w:p w14:paraId="7BB4A845" w14:textId="77777777" w:rsidR="001A714C" w:rsidRDefault="001A714C" w:rsidP="001A714C">
      <w:pPr>
        <w:pStyle w:val="Footnotes"/>
      </w:pPr>
      <w:r>
        <w:rPr>
          <w:rStyle w:val="FootnoteReference"/>
        </w:rPr>
        <w:footnoteRef/>
      </w:r>
      <w:r>
        <w:t xml:space="preserve"> </w:t>
      </w:r>
      <w:r w:rsidR="0040632E">
        <w:t>VPS Determination</w:t>
      </w:r>
      <w:r>
        <w:t xml:space="preserve">, 64. </w:t>
      </w:r>
    </w:p>
  </w:footnote>
  <w:footnote w:id="52">
    <w:p w14:paraId="5CA85C45" w14:textId="7385044B" w:rsidR="00BB5256" w:rsidRDefault="00BB5256" w:rsidP="00BB5256">
      <w:pPr>
        <w:pStyle w:val="FootnoteText"/>
      </w:pPr>
      <w:r w:rsidRPr="00C9796D">
        <w:rPr>
          <w:rStyle w:val="FootnoteReference"/>
          <w:rFonts w:ascii="Calibri Light" w:hAnsi="Calibri Light" w:cs="Times New Roman (Body CS)"/>
          <w:color w:val="4D4D4D" w:themeColor="accent6"/>
          <w:spacing w:val="-6"/>
          <w:sz w:val="18"/>
          <w:szCs w:val="72"/>
        </w:rPr>
        <w:footnoteRef/>
      </w:r>
      <w:r w:rsidRPr="00C9796D">
        <w:rPr>
          <w:rStyle w:val="FootnoteReference"/>
          <w:rFonts w:ascii="Calibri Light" w:hAnsi="Calibri Light" w:cs="Times New Roman (Body CS)"/>
          <w:color w:val="4D4D4D" w:themeColor="accent6"/>
          <w:spacing w:val="-6"/>
          <w:sz w:val="18"/>
          <w:szCs w:val="72"/>
        </w:rPr>
        <w:t xml:space="preserve"> </w:t>
      </w:r>
      <w:r w:rsidR="00DC1A5B">
        <w:rPr>
          <w:rFonts w:ascii="Calibri Light" w:hAnsi="Calibri Light" w:cs="Times New Roman (Body CS)"/>
          <w:color w:val="4D4D4D" w:themeColor="accent6"/>
          <w:spacing w:val="-6"/>
          <w:sz w:val="18"/>
          <w:szCs w:val="72"/>
        </w:rPr>
        <w:t>S</w:t>
      </w:r>
      <w:r w:rsidRPr="00C9796D">
        <w:rPr>
          <w:rFonts w:ascii="Calibri Light" w:hAnsi="Calibri Light" w:cs="Times New Roman (Body CS)"/>
          <w:color w:val="4D4D4D" w:themeColor="accent6"/>
          <w:spacing w:val="-6"/>
          <w:sz w:val="18"/>
          <w:szCs w:val="72"/>
        </w:rPr>
        <w:t>ubmissions from Bendigo Kangan Institute and Country Fire Authority.</w:t>
      </w:r>
    </w:p>
  </w:footnote>
  <w:footnote w:id="53">
    <w:p w14:paraId="7465DE77" w14:textId="64CB143A" w:rsidR="000B54DF" w:rsidRDefault="000B54DF" w:rsidP="000B54DF">
      <w:pPr>
        <w:pStyle w:val="Footnotes"/>
      </w:pPr>
      <w:r>
        <w:rPr>
          <w:rStyle w:val="FootnoteReference"/>
        </w:rPr>
        <w:footnoteRef/>
      </w:r>
      <w:r>
        <w:t xml:space="preserve"> ABS, </w:t>
      </w:r>
      <w:r w:rsidRPr="006F7BB3">
        <w:rPr>
          <w:i/>
          <w:iCs/>
        </w:rPr>
        <w:t>Australian National Accounts: National Income, Expenditure and Product</w:t>
      </w:r>
      <w:r>
        <w:t>, cat. no.</w:t>
      </w:r>
      <w:r w:rsidR="007900DF" w:rsidRPr="007900DF">
        <w:t xml:space="preserve"> 5206.0</w:t>
      </w:r>
      <w:r w:rsidR="007900DF">
        <w:t xml:space="preserve">, </w:t>
      </w:r>
      <w:r>
        <w:t>September 2020.</w:t>
      </w:r>
    </w:p>
  </w:footnote>
  <w:footnote w:id="54">
    <w:p w14:paraId="3D328821" w14:textId="66F11012" w:rsidR="00ED3BCF" w:rsidRDefault="00ED3BCF" w:rsidP="00ED3BCF">
      <w:pPr>
        <w:pStyle w:val="Footnotes"/>
      </w:pPr>
      <w:r>
        <w:rPr>
          <w:rStyle w:val="FootnoteReference"/>
        </w:rPr>
        <w:footnoteRef/>
      </w:r>
      <w:r>
        <w:t xml:space="preserve"> ABS, </w:t>
      </w:r>
      <w:r w:rsidR="002A2D64" w:rsidRPr="006F7BB3">
        <w:rPr>
          <w:i/>
          <w:iCs/>
        </w:rPr>
        <w:t>Australian National Accounts: National Income, Expenditure and Product</w:t>
      </w:r>
      <w:r>
        <w:t xml:space="preserve">, </w:t>
      </w:r>
      <w:r w:rsidR="00C80DDE">
        <w:t xml:space="preserve">cat. </w:t>
      </w:r>
      <w:r w:rsidR="007900DF">
        <w:t>n</w:t>
      </w:r>
      <w:r w:rsidR="00C80DDE">
        <w:t>o</w:t>
      </w:r>
      <w:r w:rsidR="007900DF">
        <w:t xml:space="preserve">. </w:t>
      </w:r>
      <w:r w:rsidR="007900DF" w:rsidRPr="007900DF">
        <w:t>5206.0</w:t>
      </w:r>
      <w:r w:rsidR="007900DF">
        <w:t>,</w:t>
      </w:r>
      <w:r w:rsidR="00C80DDE">
        <w:t xml:space="preserve"> </w:t>
      </w:r>
      <w:r w:rsidR="006F7BB3">
        <w:t>September</w:t>
      </w:r>
      <w:r>
        <w:t xml:space="preserve"> 2020.</w:t>
      </w:r>
    </w:p>
  </w:footnote>
  <w:footnote w:id="55">
    <w:p w14:paraId="1C805FF9" w14:textId="6E590D78" w:rsidR="00476815" w:rsidRDefault="00476815" w:rsidP="00476815">
      <w:pPr>
        <w:pStyle w:val="Footnotes"/>
      </w:pPr>
      <w:r w:rsidRPr="002F6CC3">
        <w:rPr>
          <w:vertAlign w:val="superscript"/>
        </w:rPr>
        <w:footnoteRef/>
      </w:r>
      <w:r>
        <w:t xml:space="preserve"> </w:t>
      </w:r>
      <w:r>
        <w:fldChar w:fldCharType="begin"/>
      </w:r>
      <w:r>
        <w:instrText xml:space="preserve"> ADDIN ZOTERO_ITEM CSL_CITATION {"citationID":"8yNWyWhJ","properties":{"formattedCitation":"Reserve Bank of Australia, \\uc0\\u8216{}Statement on Monetary Policy\\uc0\\u8217{} (Sydney, New South Wales, 7 November 2019).","plainCitation":"Reserve Bank of Australia, ‘Statement on Monetary Policy’ (Sydney, New South Wales, 7 November 2019).","dontUpdate":true,"noteIndex":32},"citationItems":[{"id":310,"uris":["http://zotero.org/groups/2355244/items/K7KJ6U2T"],"uri":["http://zotero.org/groups/2355244/items/K7KJ6U2T"],"itemData":{"id":310,"type":"report","title":"Statement on Monetary Policy","publisher-place":"Sydney, New South Wales","page":"87","source":"Zotero","event-place":"Sydney, New South Wales","language":"en","author":[{"literal":"Reserve Bank of Australia"}],"issued":{"date-parts":[["2019",11,7]]}}}],"schema":"https://github.com/citation-style-language/schema/raw/master/csl-citation.json"} </w:instrText>
      </w:r>
      <w:r>
        <w:fldChar w:fldCharType="separate"/>
      </w:r>
      <w:r>
        <w:rPr>
          <w:szCs w:val="24"/>
        </w:rPr>
        <w:t>RBA</w:t>
      </w:r>
      <w:r w:rsidRPr="00047177">
        <w:rPr>
          <w:szCs w:val="24"/>
        </w:rPr>
        <w:t xml:space="preserve">, </w:t>
      </w:r>
      <w:r w:rsidRPr="00187125">
        <w:rPr>
          <w:i/>
          <w:iCs/>
          <w:szCs w:val="24"/>
        </w:rPr>
        <w:t>Statement on Monetary Policy</w:t>
      </w:r>
      <w:r>
        <w:rPr>
          <w:i/>
          <w:iCs/>
          <w:szCs w:val="24"/>
        </w:rPr>
        <w:t xml:space="preserve">, </w:t>
      </w:r>
      <w:r w:rsidRPr="00047177">
        <w:rPr>
          <w:szCs w:val="24"/>
        </w:rPr>
        <w:t xml:space="preserve">(Sydney, New South Wales, </w:t>
      </w:r>
      <w:r>
        <w:rPr>
          <w:szCs w:val="24"/>
        </w:rPr>
        <w:t xml:space="preserve">November </w:t>
      </w:r>
      <w:r w:rsidRPr="00047177">
        <w:rPr>
          <w:szCs w:val="24"/>
        </w:rPr>
        <w:t>20</w:t>
      </w:r>
      <w:r>
        <w:rPr>
          <w:szCs w:val="24"/>
        </w:rPr>
        <w:t>20</w:t>
      </w:r>
      <w:r w:rsidRPr="00047177">
        <w:rPr>
          <w:szCs w:val="24"/>
        </w:rPr>
        <w:t>).</w:t>
      </w:r>
      <w:r>
        <w:fldChar w:fldCharType="end"/>
      </w:r>
    </w:p>
  </w:footnote>
  <w:footnote w:id="56">
    <w:p w14:paraId="03EE8AFC" w14:textId="65CA4317" w:rsidR="008B10F0" w:rsidRPr="00A60072" w:rsidRDefault="008B10F0" w:rsidP="003C438F">
      <w:pPr>
        <w:pStyle w:val="Footnotes"/>
      </w:pPr>
      <w:r w:rsidRPr="002F6CC3">
        <w:rPr>
          <w:rStyle w:val="FootnoteReference"/>
        </w:rPr>
        <w:footnoteRef/>
      </w:r>
      <w:r>
        <w:t xml:space="preserve"> </w:t>
      </w:r>
      <w:r w:rsidR="00BB7917" w:rsidRPr="003C438F">
        <w:rPr>
          <w:szCs w:val="24"/>
        </w:rPr>
        <w:t xml:space="preserve">Treasury of the Commonwealth of Australia, </w:t>
      </w:r>
      <w:r w:rsidR="00584CD1" w:rsidRPr="003C438F">
        <w:rPr>
          <w:szCs w:val="24"/>
        </w:rPr>
        <w:t>‘Budget Paper No. 1</w:t>
      </w:r>
      <w:r w:rsidR="00A60072" w:rsidRPr="003C438F">
        <w:rPr>
          <w:szCs w:val="24"/>
        </w:rPr>
        <w:t xml:space="preserve">,’ </w:t>
      </w:r>
      <w:r w:rsidR="00584CD1" w:rsidRPr="007755E2">
        <w:rPr>
          <w:i/>
          <w:szCs w:val="24"/>
        </w:rPr>
        <w:t>Budget 2020-21</w:t>
      </w:r>
      <w:r w:rsidR="003C438F" w:rsidRPr="003C438F">
        <w:rPr>
          <w:szCs w:val="24"/>
        </w:rPr>
        <w:t xml:space="preserve"> (Commonwealth Government of Australia: Canberra, Australian Capital Territory, October 2020).</w:t>
      </w:r>
    </w:p>
  </w:footnote>
  <w:footnote w:id="57">
    <w:p w14:paraId="2582CCA2" w14:textId="2231D472" w:rsidR="005723D6" w:rsidRDefault="005723D6" w:rsidP="00FB39CD">
      <w:pPr>
        <w:pStyle w:val="Footnotes"/>
      </w:pPr>
      <w:r w:rsidRPr="002F6CC3">
        <w:rPr>
          <w:vertAlign w:val="superscript"/>
        </w:rPr>
        <w:footnoteRef/>
      </w:r>
      <w:r>
        <w:t xml:space="preserve"> </w:t>
      </w:r>
      <w:r w:rsidRPr="00055711">
        <w:t>D</w:t>
      </w:r>
      <w:r>
        <w:t>TF</w:t>
      </w:r>
      <w:r w:rsidRPr="00055711">
        <w:t xml:space="preserve">, 'Budget Paper No.2,' </w:t>
      </w:r>
      <w:r w:rsidRPr="00055711">
        <w:rPr>
          <w:i/>
        </w:rPr>
        <w:t>Victorian Budget 20</w:t>
      </w:r>
      <w:r w:rsidR="006E7D3F">
        <w:rPr>
          <w:i/>
        </w:rPr>
        <w:t>20</w:t>
      </w:r>
      <w:r w:rsidRPr="00055711">
        <w:rPr>
          <w:i/>
        </w:rPr>
        <w:t>/2</w:t>
      </w:r>
      <w:r w:rsidR="006E7D3F">
        <w:rPr>
          <w:i/>
        </w:rPr>
        <w:t>1</w:t>
      </w:r>
      <w:r w:rsidR="00121CDE">
        <w:rPr>
          <w:i/>
        </w:rPr>
        <w:t>.</w:t>
      </w:r>
    </w:p>
  </w:footnote>
  <w:footnote w:id="58">
    <w:p w14:paraId="2FCC4115" w14:textId="420823E7" w:rsidR="009675EC" w:rsidRDefault="009675EC" w:rsidP="009675EC">
      <w:pPr>
        <w:pStyle w:val="Footnotes"/>
      </w:pPr>
      <w:r>
        <w:rPr>
          <w:rStyle w:val="FootnoteReference"/>
        </w:rPr>
        <w:footnoteRef/>
      </w:r>
      <w:r>
        <w:t xml:space="preserve"> ABS, </w:t>
      </w:r>
      <w:r w:rsidRPr="00B86195">
        <w:rPr>
          <w:i/>
        </w:rPr>
        <w:t>Consumer Price Index, Australia</w:t>
      </w:r>
      <w:r>
        <w:t>, cat. no. 6401.0, June 2020.</w:t>
      </w:r>
    </w:p>
  </w:footnote>
  <w:footnote w:id="59">
    <w:p w14:paraId="3D9FBED5" w14:textId="4B4A3207" w:rsidR="00757255" w:rsidRPr="00D111E8" w:rsidRDefault="00757255" w:rsidP="00FB39CD">
      <w:pPr>
        <w:pStyle w:val="Footnotes"/>
      </w:pPr>
      <w:r w:rsidRPr="002F6CC3">
        <w:rPr>
          <w:vertAlign w:val="superscript"/>
        </w:rPr>
        <w:footnoteRef/>
      </w:r>
      <w:r w:rsidRPr="002F6CC3">
        <w:rPr>
          <w:vertAlign w:val="superscript"/>
        </w:rPr>
        <w:t xml:space="preserve"> </w:t>
      </w:r>
      <w:r>
        <w:t xml:space="preserve">ABS, </w:t>
      </w:r>
      <w:r w:rsidRPr="00B86195">
        <w:rPr>
          <w:i/>
        </w:rPr>
        <w:t>Consumer Price Index, Australia</w:t>
      </w:r>
      <w:r>
        <w:t>, cat. no. 6401.0, June 20</w:t>
      </w:r>
      <w:r w:rsidR="000532D2">
        <w:t>20</w:t>
      </w:r>
      <w:r>
        <w:t>.</w:t>
      </w:r>
    </w:p>
  </w:footnote>
  <w:footnote w:id="60">
    <w:p w14:paraId="3468C7C6" w14:textId="4202D4F3" w:rsidR="00757255" w:rsidRPr="00B106AB" w:rsidRDefault="00757255" w:rsidP="00FB39CD">
      <w:pPr>
        <w:pStyle w:val="Footnotes"/>
      </w:pPr>
      <w:r w:rsidRPr="002F6CC3">
        <w:rPr>
          <w:vertAlign w:val="superscript"/>
        </w:rPr>
        <w:footnoteRef/>
      </w:r>
      <w:r w:rsidR="003B539D">
        <w:t xml:space="preserve"> </w:t>
      </w:r>
      <w:r>
        <w:t xml:space="preserve">ABS, </w:t>
      </w:r>
      <w:r>
        <w:rPr>
          <w:i/>
        </w:rPr>
        <w:t xml:space="preserve">Wage Price Index, Australia, </w:t>
      </w:r>
      <w:r>
        <w:t>cat. no. 6345.0, June 20</w:t>
      </w:r>
      <w:r w:rsidR="000532D2">
        <w:t>20.</w:t>
      </w:r>
    </w:p>
  </w:footnote>
  <w:footnote w:id="61">
    <w:p w14:paraId="3F2A42B0" w14:textId="705970BA" w:rsidR="00757255" w:rsidRDefault="00757255" w:rsidP="00FB39CD">
      <w:pPr>
        <w:pStyle w:val="Footnotes"/>
      </w:pPr>
      <w:r w:rsidRPr="00BB639D">
        <w:rPr>
          <w:vertAlign w:val="superscript"/>
        </w:rPr>
        <w:footnoteRef/>
      </w:r>
      <w:r>
        <w:t xml:space="preserve"> </w:t>
      </w:r>
      <w:r w:rsidR="008315D7" w:rsidRPr="00055711">
        <w:t>D</w:t>
      </w:r>
      <w:r w:rsidR="008315D7">
        <w:t>TF</w:t>
      </w:r>
      <w:r w:rsidR="008315D7" w:rsidRPr="00055711">
        <w:t xml:space="preserve">, 'Budget Paper No.2,' </w:t>
      </w:r>
      <w:r w:rsidR="008315D7" w:rsidRPr="00055711">
        <w:rPr>
          <w:i/>
        </w:rPr>
        <w:t>Victorian Budget 20</w:t>
      </w:r>
      <w:r w:rsidR="008315D7">
        <w:rPr>
          <w:i/>
        </w:rPr>
        <w:t>20</w:t>
      </w:r>
      <w:r w:rsidR="008315D7" w:rsidRPr="00055711">
        <w:rPr>
          <w:i/>
        </w:rPr>
        <w:t>/2</w:t>
      </w:r>
      <w:r w:rsidR="008315D7">
        <w:rPr>
          <w:i/>
        </w:rPr>
        <w:t>1.</w:t>
      </w:r>
    </w:p>
  </w:footnote>
  <w:footnote w:id="62">
    <w:p w14:paraId="4038C1BA" w14:textId="77777777" w:rsidR="00757255" w:rsidRDefault="00757255" w:rsidP="00FB39CD">
      <w:pPr>
        <w:pStyle w:val="Footnotes"/>
        <w:rPr>
          <w:rFonts w:ascii="Rockwell" w:hAnsi="Rockwell"/>
        </w:rPr>
      </w:pPr>
      <w:r w:rsidRPr="00BB639D">
        <w:rPr>
          <w:vertAlign w:val="superscript"/>
        </w:rPr>
        <w:footnoteRef/>
      </w:r>
      <w:r>
        <w:t xml:space="preserve"> </w:t>
      </w:r>
      <w:r>
        <w:fldChar w:fldCharType="begin"/>
      </w:r>
      <w:r>
        <w:instrText xml:space="preserve"> ADDIN ZOTERO_ITEM CSL_CITATION {"citationID":"j7Y24LWm","properties":{"formattedCitation":"Australian Bureau of Statistics, \\uc0\\u8220{}6302.0 - Average Weekly Earnings, Australia,\\uc0\\u8221{} November 2018.","plainCitation":"Australian Bureau of Statistics, “6302.0 - Average Weekly Earnings, Australia,” November 2018.","dontUpdate":true,"noteIndex":39},"citationItems":[{"id":6,"uris":["http://zotero.org/users/5874192/items/TM6P5LRD"],"uri":["http://zotero.org/users/5874192/items/TM6P5LRD"],"itemData":{"id":6,"type":"article","title":"6302.0 - Average Weekly Earnings, Australia","author":[{"family":"Australian Bureau of Statistics","given":""}],"issued":{"date-parts":[["2019",2]]}}}],"schema":"https://github.com/citation-style-language/schema/raw/master/csl-citation.json"} </w:instrText>
      </w:r>
      <w:r>
        <w:fldChar w:fldCharType="separate"/>
      </w:r>
      <w:r>
        <w:t xml:space="preserve">ABS, </w:t>
      </w:r>
      <w:r>
        <w:rPr>
          <w:i/>
        </w:rPr>
        <w:t>Average Weekly Earnings</w:t>
      </w:r>
      <w:r>
        <w:t xml:space="preserve">, </w:t>
      </w:r>
      <w:r>
        <w:rPr>
          <w:i/>
        </w:rPr>
        <w:t>Australia,</w:t>
      </w:r>
      <w:r>
        <w:t xml:space="preserve"> cat. no. 6302.0, May 20</w:t>
      </w:r>
      <w:r w:rsidR="00AF363B">
        <w:t>20</w:t>
      </w:r>
      <w:r>
        <w:t>.</w:t>
      </w:r>
      <w:r>
        <w:fldChar w:fldCharType="end"/>
      </w:r>
    </w:p>
  </w:footnote>
  <w:footnote w:id="63">
    <w:p w14:paraId="5C6CE146" w14:textId="77777777" w:rsidR="000359C8" w:rsidRDefault="000359C8" w:rsidP="000359C8">
      <w:pPr>
        <w:pStyle w:val="Footnotes"/>
      </w:pPr>
      <w:r w:rsidRPr="00BB639D">
        <w:rPr>
          <w:vertAlign w:val="superscript"/>
        </w:rPr>
        <w:footnoteRef/>
      </w:r>
      <w:r>
        <w:t xml:space="preserve"> </w:t>
      </w:r>
      <w:r w:rsidRPr="00F503E6">
        <w:t xml:space="preserve">ABS, </w:t>
      </w:r>
      <w:r>
        <w:t>‘</w:t>
      </w:r>
      <w:r w:rsidRPr="00D4258B">
        <w:t>Spotlight - increases in average weekly earnings - compositional changes during the COVID-19 period</w:t>
      </w:r>
      <w:r>
        <w:t xml:space="preserve">’, </w:t>
      </w:r>
      <w:r w:rsidRPr="00D27E1C">
        <w:rPr>
          <w:i/>
          <w:iCs/>
        </w:rPr>
        <w:t>Average Weekly Earnings, Australia</w:t>
      </w:r>
      <w:r w:rsidRPr="00D27E1C">
        <w:t>, cat.</w:t>
      </w:r>
      <w:r w:rsidRPr="00F503E6">
        <w:t xml:space="preserve"> no. 6302.0, May 20</w:t>
      </w:r>
      <w:r>
        <w:t>20</w:t>
      </w:r>
      <w:r w:rsidRPr="00F503E6">
        <w:t>.</w:t>
      </w:r>
    </w:p>
  </w:footnote>
  <w:footnote w:id="64">
    <w:p w14:paraId="6E738475" w14:textId="0EDD5D0D" w:rsidR="00A13BAF" w:rsidRDefault="00A13BAF" w:rsidP="00A13BAF">
      <w:pPr>
        <w:pStyle w:val="Footnotes"/>
      </w:pPr>
      <w:r w:rsidRPr="002C645A">
        <w:rPr>
          <w:rStyle w:val="FootnoteReference"/>
        </w:rPr>
        <w:footnoteRef/>
      </w:r>
      <w:r>
        <w:t xml:space="preserve"> </w:t>
      </w:r>
      <w:r w:rsidR="00C41C54" w:rsidRPr="00491E50">
        <w:rPr>
          <w:szCs w:val="24"/>
        </w:rPr>
        <w:t xml:space="preserve">Victorian Auditor-General’s Office, </w:t>
      </w:r>
      <w:r w:rsidR="00C41C54" w:rsidRPr="0082133C">
        <w:rPr>
          <w:i/>
          <w:iCs/>
          <w:szCs w:val="24"/>
        </w:rPr>
        <w:t>A</w:t>
      </w:r>
      <w:r w:rsidR="00C41C54" w:rsidRPr="00491E50">
        <w:rPr>
          <w:i/>
          <w:szCs w:val="24"/>
        </w:rPr>
        <w:t>uditor-General’s Report on the Annual Financial Report of the State of Victoria: 201</w:t>
      </w:r>
      <w:r w:rsidR="00C41C54">
        <w:rPr>
          <w:i/>
          <w:szCs w:val="24"/>
        </w:rPr>
        <w:t>9</w:t>
      </w:r>
      <w:r w:rsidR="00C41C54" w:rsidRPr="00491E50">
        <w:rPr>
          <w:i/>
          <w:szCs w:val="24"/>
        </w:rPr>
        <w:t>-</w:t>
      </w:r>
      <w:r w:rsidR="00C41C54">
        <w:rPr>
          <w:i/>
          <w:szCs w:val="24"/>
        </w:rPr>
        <w:t>20</w:t>
      </w:r>
      <w:r w:rsidR="00C41C54">
        <w:rPr>
          <w:szCs w:val="24"/>
        </w:rPr>
        <w:t xml:space="preserve"> (Melbourne, Victoria: Victorian Auditor-General's Office, </w:t>
      </w:r>
      <w:r w:rsidR="00C41C54" w:rsidRPr="00491E50">
        <w:rPr>
          <w:szCs w:val="24"/>
        </w:rPr>
        <w:t>November 20</w:t>
      </w:r>
      <w:r w:rsidR="00C41C54">
        <w:rPr>
          <w:szCs w:val="24"/>
        </w:rPr>
        <w:t>20), 1</w:t>
      </w:r>
      <w:r w:rsidR="002F0493">
        <w:rPr>
          <w:szCs w:val="24"/>
        </w:rPr>
        <w:t>.</w:t>
      </w:r>
    </w:p>
  </w:footnote>
  <w:footnote w:id="65">
    <w:p w14:paraId="07BB97EC" w14:textId="16DFF369" w:rsidR="001F3649" w:rsidRDefault="001F3649" w:rsidP="001F3649">
      <w:pPr>
        <w:pStyle w:val="Footnotes"/>
      </w:pPr>
      <w:r>
        <w:rPr>
          <w:rStyle w:val="FootnoteReference"/>
        </w:rPr>
        <w:footnoteRef/>
      </w:r>
      <w:r>
        <w:t xml:space="preserve"> </w:t>
      </w:r>
      <w:r w:rsidRPr="00067B9E">
        <w:t xml:space="preserve">DTF, </w:t>
      </w:r>
      <w:r w:rsidRPr="00055711">
        <w:t xml:space="preserve">'Budget Paper No.2,' </w:t>
      </w:r>
      <w:r w:rsidRPr="00055711">
        <w:rPr>
          <w:i/>
        </w:rPr>
        <w:t>Victorian Budget 20</w:t>
      </w:r>
      <w:r>
        <w:rPr>
          <w:i/>
        </w:rPr>
        <w:t>20</w:t>
      </w:r>
      <w:r w:rsidRPr="00055711">
        <w:rPr>
          <w:i/>
        </w:rPr>
        <w:t>/2</w:t>
      </w:r>
      <w:r>
        <w:rPr>
          <w:i/>
        </w:rPr>
        <w:t>1</w:t>
      </w:r>
      <w:r w:rsidR="00836F4E">
        <w:rPr>
          <w:i/>
        </w:rPr>
        <w:t xml:space="preserve">, </w:t>
      </w:r>
      <w:r w:rsidR="00836F4E" w:rsidRPr="00836F4E">
        <w:rPr>
          <w:iCs/>
        </w:rPr>
        <w:t>67</w:t>
      </w:r>
      <w:r w:rsidR="00836F4E">
        <w:rPr>
          <w:iCs/>
        </w:rPr>
        <w:t xml:space="preserve">. </w:t>
      </w:r>
    </w:p>
  </w:footnote>
  <w:footnote w:id="66">
    <w:p w14:paraId="60D69433" w14:textId="61160065" w:rsidR="00700F3E" w:rsidRDefault="00700F3E" w:rsidP="007E1D63">
      <w:pPr>
        <w:pStyle w:val="Footnotes"/>
      </w:pPr>
      <w:r>
        <w:rPr>
          <w:rStyle w:val="FootnoteReference"/>
        </w:rPr>
        <w:footnoteRef/>
      </w:r>
      <w:r w:rsidR="00472D53">
        <w:t xml:space="preserve"> </w:t>
      </w:r>
      <w:r w:rsidR="003A49F2">
        <w:t xml:space="preserve">Victorian Independent Remuneration Tribunal, </w:t>
      </w:r>
      <w:r w:rsidR="0097543D" w:rsidRPr="0097543D">
        <w:rPr>
          <w:i/>
          <w:iCs/>
        </w:rPr>
        <w:t>Matters being considered by the Tribunal in the making of its Determination of remuneration bands for executives employed in prescribed public entities</w:t>
      </w:r>
      <w:r w:rsidR="0097543D">
        <w:t xml:space="preserve"> </w:t>
      </w:r>
      <w:r w:rsidR="0097543D" w:rsidRPr="00724683">
        <w:t>(Victorian Independent Remuneration Tribunal: Melbourne,</w:t>
      </w:r>
      <w:r w:rsidR="00A31587">
        <w:t xml:space="preserve"> Victoria,</w:t>
      </w:r>
      <w:r w:rsidR="0097543D" w:rsidRPr="00724683">
        <w:t xml:space="preserve"> 2020)</w:t>
      </w:r>
      <w:r w:rsidR="00472D53">
        <w:t xml:space="preserve">, 3. </w:t>
      </w:r>
    </w:p>
  </w:footnote>
  <w:footnote w:id="67">
    <w:p w14:paraId="63D949F6" w14:textId="76EB3A2E" w:rsidR="00C06EA0" w:rsidRDefault="00C06EA0" w:rsidP="007E1D63">
      <w:pPr>
        <w:pStyle w:val="Footnotes"/>
      </w:pPr>
      <w:r>
        <w:rPr>
          <w:rStyle w:val="FootnoteReference"/>
        </w:rPr>
        <w:footnoteRef/>
      </w:r>
      <w:r>
        <w:t xml:space="preserve"> </w:t>
      </w:r>
      <w:bookmarkStart w:id="211" w:name="_Hlk54794723"/>
      <w:r>
        <w:t xml:space="preserve">VPSC, </w:t>
      </w:r>
      <w:r w:rsidRPr="007E1D63">
        <w:rPr>
          <w:i/>
          <w:iCs/>
        </w:rPr>
        <w:t>Executive Workforce Reform – Industry Segment Reviews: Final Report</w:t>
      </w:r>
      <w:r>
        <w:t xml:space="preserve">, 8. </w:t>
      </w:r>
      <w:bookmarkEnd w:id="211"/>
    </w:p>
  </w:footnote>
  <w:footnote w:id="68">
    <w:p w14:paraId="47F00314" w14:textId="7B585DBE" w:rsidR="00C660AA" w:rsidRDefault="00C660AA" w:rsidP="007E1D63">
      <w:pPr>
        <w:pStyle w:val="Footnotes"/>
      </w:pPr>
      <w:r>
        <w:rPr>
          <w:rStyle w:val="FootnoteReference"/>
        </w:rPr>
        <w:footnoteRef/>
      </w:r>
      <w:r>
        <w:t xml:space="preserve"> See for example Goulburn Valley Water</w:t>
      </w:r>
      <w:r w:rsidR="006805CE">
        <w:t xml:space="preserve"> Corporation</w:t>
      </w:r>
      <w:r>
        <w:t xml:space="preserve"> submission. </w:t>
      </w:r>
    </w:p>
  </w:footnote>
  <w:footnote w:id="69">
    <w:p w14:paraId="4DC1C815" w14:textId="6C0AC970" w:rsidR="00910566" w:rsidRDefault="00910566" w:rsidP="007E1D63">
      <w:pPr>
        <w:pStyle w:val="Footnotes"/>
      </w:pPr>
      <w:r>
        <w:rPr>
          <w:rStyle w:val="FootnoteReference"/>
        </w:rPr>
        <w:footnoteRef/>
      </w:r>
      <w:r>
        <w:t xml:space="preserve"> </w:t>
      </w:r>
      <w:r w:rsidR="005B1598">
        <w:t xml:space="preserve">Victorian Independent Remuneration Tribunal, ‘Summary of </w:t>
      </w:r>
      <w:r w:rsidR="00CC5591">
        <w:t xml:space="preserve">remote round table discussions with public entities’. </w:t>
      </w:r>
    </w:p>
  </w:footnote>
  <w:footnote w:id="70">
    <w:p w14:paraId="4F97CB6B" w14:textId="2BEEDE17" w:rsidR="00A3252D" w:rsidRDefault="00A3252D">
      <w:pPr>
        <w:pStyle w:val="FootnoteText"/>
      </w:pPr>
      <w:r w:rsidRPr="00444E9D">
        <w:rPr>
          <w:rStyle w:val="FootnoteReference"/>
        </w:rPr>
        <w:footnoteRef/>
      </w:r>
      <w:r w:rsidRPr="00444E9D">
        <w:rPr>
          <w:rStyle w:val="FootnoteReference"/>
        </w:rPr>
        <w:t xml:space="preserve"> </w:t>
      </w:r>
      <w:r w:rsidR="007819C6" w:rsidRPr="00444E9D">
        <w:rPr>
          <w:rFonts w:ascii="Calibri Light" w:hAnsi="Calibri Light" w:cs="Times New Roman (Body CS)"/>
          <w:color w:val="4D4D4D" w:themeColor="accent6"/>
          <w:spacing w:val="-6"/>
          <w:sz w:val="18"/>
          <w:szCs w:val="72"/>
        </w:rPr>
        <w:t xml:space="preserve">VPS Determination, </w:t>
      </w:r>
      <w:r w:rsidR="007279D7" w:rsidRPr="00444E9D">
        <w:rPr>
          <w:rFonts w:ascii="Calibri Light" w:hAnsi="Calibri Light" w:cs="Times New Roman (Body CS)"/>
          <w:color w:val="4D4D4D" w:themeColor="accent6"/>
          <w:spacing w:val="-6"/>
          <w:sz w:val="18"/>
          <w:szCs w:val="72"/>
        </w:rPr>
        <w:t>77.</w:t>
      </w:r>
      <w:r w:rsidR="007279D7">
        <w:t xml:space="preserve"> </w:t>
      </w:r>
    </w:p>
  </w:footnote>
  <w:footnote w:id="71">
    <w:p w14:paraId="2DC15D53" w14:textId="31FB74DD" w:rsidR="0009637A" w:rsidRDefault="0009637A" w:rsidP="0009637A">
      <w:pPr>
        <w:pStyle w:val="Footnotes"/>
      </w:pPr>
      <w:r>
        <w:rPr>
          <w:rStyle w:val="FootnoteReference"/>
        </w:rPr>
        <w:footnoteRef/>
      </w:r>
      <w:r>
        <w:t xml:space="preserve"> </w:t>
      </w:r>
      <w:r w:rsidR="00A51FD2">
        <w:rPr>
          <w:rStyle w:val="FootnotesChar"/>
        </w:rPr>
        <w:t>PEER Policy</w:t>
      </w:r>
      <w:r w:rsidRPr="0090023E">
        <w:rPr>
          <w:rStyle w:val="FootnotesChar"/>
        </w:rPr>
        <w:t xml:space="preserve">. </w:t>
      </w:r>
    </w:p>
  </w:footnote>
  <w:footnote w:id="72">
    <w:p w14:paraId="441B62C7" w14:textId="2A7C83B3" w:rsidR="00C12874" w:rsidRDefault="00C12874" w:rsidP="00B25F60">
      <w:pPr>
        <w:pStyle w:val="Footnotes"/>
      </w:pPr>
      <w:r>
        <w:rPr>
          <w:rStyle w:val="FootnoteReference"/>
        </w:rPr>
        <w:footnoteRef/>
      </w:r>
      <w:r>
        <w:t xml:space="preserve"> The VPS Determination also included bands for </w:t>
      </w:r>
      <w:r w:rsidR="0087233A">
        <w:t>department Secretaries and the VPSC Commissioner. However</w:t>
      </w:r>
      <w:r w:rsidR="00B25F60">
        <w:t>,</w:t>
      </w:r>
      <w:r w:rsidR="0087233A">
        <w:t xml:space="preserve"> these roles are not in scope of the VPS executive classification framework. </w:t>
      </w:r>
    </w:p>
  </w:footnote>
  <w:footnote w:id="73">
    <w:p w14:paraId="36DA2C32" w14:textId="418CB334" w:rsidR="00E16CA9" w:rsidRDefault="00E16CA9" w:rsidP="003E29E2">
      <w:pPr>
        <w:pStyle w:val="Footnotes"/>
      </w:pPr>
      <w:r>
        <w:rPr>
          <w:rStyle w:val="FootnoteReference"/>
        </w:rPr>
        <w:footnoteRef/>
      </w:r>
      <w:r>
        <w:t xml:space="preserve"> </w:t>
      </w:r>
      <w:r w:rsidRPr="003E29E2">
        <w:t>For example, in the ISR Final Report, the VPSC noted</w:t>
      </w:r>
      <w:r w:rsidR="002E2251" w:rsidRPr="003E29E2">
        <w:t xml:space="preserve"> that comparisons are of limited value as in</w:t>
      </w:r>
      <w:r w:rsidRPr="003E29E2">
        <w:t xml:space="preserve"> other jurisdictions</w:t>
      </w:r>
      <w:r w:rsidR="002E2251" w:rsidRPr="003E29E2">
        <w:t xml:space="preserve"> </w:t>
      </w:r>
      <w:r w:rsidRPr="003E29E2">
        <w:t>public entity executives are</w:t>
      </w:r>
      <w:r w:rsidR="003E29E2" w:rsidRPr="003E29E2">
        <w:t xml:space="preserve"> often</w:t>
      </w:r>
      <w:r w:rsidRPr="003E29E2">
        <w:t xml:space="preserve"> employed under public service arrangements, or under a classification and remuneration framework that aligns with the public service arrangements.</w:t>
      </w:r>
    </w:p>
  </w:footnote>
  <w:footnote w:id="74">
    <w:p w14:paraId="15725EB7" w14:textId="5DECD703" w:rsidR="004B56D4" w:rsidRDefault="004B56D4" w:rsidP="004B56D4">
      <w:pPr>
        <w:pStyle w:val="Footnotes"/>
      </w:pPr>
      <w:r>
        <w:rPr>
          <w:rStyle w:val="FootnoteReference"/>
        </w:rPr>
        <w:footnoteRef/>
      </w:r>
      <w:r>
        <w:t xml:space="preserve"> </w:t>
      </w:r>
      <w:r w:rsidRPr="004B56D4">
        <w:t xml:space="preserve">VPSC, </w:t>
      </w:r>
      <w:r w:rsidRPr="004B56D4">
        <w:rPr>
          <w:i/>
          <w:iCs/>
        </w:rPr>
        <w:t>Executive Workforce Reform – Industry Segment Reviews: Final Report</w:t>
      </w:r>
      <w:r w:rsidRPr="004B56D4">
        <w:t xml:space="preserve">, </w:t>
      </w:r>
      <w:r>
        <w:t>39</w:t>
      </w:r>
      <w:r w:rsidRPr="004B56D4">
        <w:t>.</w:t>
      </w:r>
    </w:p>
  </w:footnote>
  <w:footnote w:id="75">
    <w:p w14:paraId="77D9EC90" w14:textId="77777777" w:rsidR="009C75DF" w:rsidRDefault="009C75DF" w:rsidP="009C75DF">
      <w:pPr>
        <w:pStyle w:val="Footnotes"/>
      </w:pPr>
      <w:r>
        <w:rPr>
          <w:rStyle w:val="FootnoteReference"/>
        </w:rPr>
        <w:footnoteRef/>
      </w:r>
      <w:r>
        <w:t xml:space="preserve"> </w:t>
      </w:r>
      <w:r w:rsidRPr="004B56D4">
        <w:t xml:space="preserve">VPSC, </w:t>
      </w:r>
      <w:r w:rsidRPr="000F31BA">
        <w:rPr>
          <w:i/>
          <w:iCs/>
        </w:rPr>
        <w:t>Executive Workforce Reform – Industry Segment Reviews: Final Report</w:t>
      </w:r>
      <w:r w:rsidRPr="004B56D4">
        <w:t xml:space="preserve">, </w:t>
      </w:r>
      <w:r>
        <w:t>34</w:t>
      </w:r>
      <w:r w:rsidRPr="004B56D4">
        <w:t>.</w:t>
      </w:r>
    </w:p>
  </w:footnote>
  <w:footnote w:id="76">
    <w:p w14:paraId="6D121581" w14:textId="6EE52342" w:rsidR="00D57877" w:rsidRDefault="00D57877" w:rsidP="00D57877">
      <w:pPr>
        <w:pStyle w:val="Footnotes"/>
      </w:pPr>
      <w:r>
        <w:rPr>
          <w:rStyle w:val="FootnoteReference"/>
        </w:rPr>
        <w:footnoteRef/>
      </w:r>
      <w:r>
        <w:t xml:space="preserve"> </w:t>
      </w:r>
      <w:r w:rsidRPr="003A546C">
        <w:t xml:space="preserve">For example, </w:t>
      </w:r>
      <w:r w:rsidR="0043223F" w:rsidRPr="003A546C">
        <w:t xml:space="preserve">the salary range for </w:t>
      </w:r>
      <w:r w:rsidRPr="003A546C">
        <w:t>the VPS STS-7 classification</w:t>
      </w:r>
      <w:r w:rsidR="001B70C1" w:rsidRPr="003A546C">
        <w:t xml:space="preserve"> </w:t>
      </w:r>
      <w:r w:rsidR="005A47D3" w:rsidRPr="003A546C">
        <w:t>(</w:t>
      </w:r>
      <w:r w:rsidR="001B70C1" w:rsidRPr="003A546C">
        <w:t>$</w:t>
      </w:r>
      <w:r w:rsidR="00F02FA9" w:rsidRPr="003A546C">
        <w:t>166,390</w:t>
      </w:r>
      <w:r w:rsidR="001B70C1" w:rsidRPr="003A546C">
        <w:t xml:space="preserve"> to </w:t>
      </w:r>
      <w:r w:rsidR="00F02FA9" w:rsidRPr="003A546C">
        <w:t>$226,292</w:t>
      </w:r>
      <w:r w:rsidR="0043223F" w:rsidRPr="003A546C">
        <w:t xml:space="preserve"> per annum</w:t>
      </w:r>
      <w:r w:rsidR="003E556D">
        <w:t xml:space="preserve"> excluding employer superannuation</w:t>
      </w:r>
      <w:r w:rsidR="0043223F" w:rsidRPr="003A546C">
        <w:t>)</w:t>
      </w:r>
      <w:r w:rsidR="001B70C1" w:rsidRPr="003A546C">
        <w:t xml:space="preserve"> under the VPS Agreement</w:t>
      </w:r>
      <w:r w:rsidRPr="003A546C">
        <w:t xml:space="preserve"> </w:t>
      </w:r>
      <w:r w:rsidR="00C0386D" w:rsidRPr="003A546C">
        <w:t xml:space="preserve">(as at March 2020) </w:t>
      </w:r>
      <w:r w:rsidRPr="003A546C">
        <w:t>overlaps with the</w:t>
      </w:r>
      <w:r w:rsidR="00487085">
        <w:t xml:space="preserve"> range of the</w:t>
      </w:r>
      <w:r w:rsidRPr="003A546C">
        <w:t xml:space="preserve"> SES-1 band</w:t>
      </w:r>
      <w:r w:rsidR="00487085">
        <w:t xml:space="preserve"> ($192,800 - $249,700 </w:t>
      </w:r>
      <w:r w:rsidR="003E556D">
        <w:t>including employer superannuation</w:t>
      </w:r>
      <w:r w:rsidR="00487085">
        <w:t>)</w:t>
      </w:r>
      <w:r w:rsidRPr="003A546C">
        <w:t>.</w:t>
      </w:r>
      <w:r w:rsidRPr="00D57877">
        <w:t xml:space="preserve"> </w:t>
      </w:r>
    </w:p>
  </w:footnote>
  <w:footnote w:id="77">
    <w:p w14:paraId="2FEAAF06" w14:textId="77777777" w:rsidR="00100C46" w:rsidRPr="00724683" w:rsidRDefault="00100C46" w:rsidP="00100C46">
      <w:pPr>
        <w:pStyle w:val="Footnotes"/>
      </w:pPr>
      <w:r w:rsidRPr="00724683">
        <w:rPr>
          <w:rStyle w:val="FootnoteReference"/>
        </w:rPr>
        <w:footnoteRef/>
      </w:r>
      <w:r w:rsidRPr="00724683">
        <w:t xml:space="preserve"> Victorian Public Service Enterprise Agreement 2016 [AG2016/2919].</w:t>
      </w:r>
    </w:p>
  </w:footnote>
  <w:footnote w:id="78">
    <w:p w14:paraId="3A43CCF7" w14:textId="1AFFE665" w:rsidR="004C69F5" w:rsidRDefault="004C69F5" w:rsidP="001B40D3">
      <w:pPr>
        <w:pStyle w:val="Footnotes"/>
      </w:pPr>
      <w:r>
        <w:rPr>
          <w:rStyle w:val="FootnoteReference"/>
        </w:rPr>
        <w:footnoteRef/>
      </w:r>
      <w:r>
        <w:t xml:space="preserve"> </w:t>
      </w:r>
      <w:r w:rsidRPr="004054D8">
        <w:t>Metropo</w:t>
      </w:r>
      <w:r w:rsidR="006306BF" w:rsidRPr="004054D8">
        <w:t>litan Fire and Emergency Services Board, United Firefighters Union of Australia, Operational Staff Agreement 2016</w:t>
      </w:r>
      <w:r w:rsidR="00DA2E05">
        <w:t xml:space="preserve"> [AG2018/1278]</w:t>
      </w:r>
      <w:r w:rsidR="004054D8" w:rsidRPr="004054D8">
        <w:t>.</w:t>
      </w:r>
    </w:p>
  </w:footnote>
  <w:footnote w:id="79">
    <w:p w14:paraId="759A4241" w14:textId="34FEF576" w:rsidR="00BC0773" w:rsidRDefault="00BC0773" w:rsidP="00BC0773">
      <w:pPr>
        <w:pStyle w:val="Footnotes"/>
      </w:pPr>
      <w:r>
        <w:rPr>
          <w:rStyle w:val="FootnoteReference"/>
        </w:rPr>
        <w:footnoteRef/>
      </w:r>
      <w:r>
        <w:t xml:space="preserve"> As shown in chapter 2, there are 5</w:t>
      </w:r>
      <w:r w:rsidR="007C03B6">
        <w:t>1</w:t>
      </w:r>
      <w:r>
        <w:t xml:space="preserve"> public entities from the water and land management segment in scope of the Determination, 28 from the regulators and other agencies segment, and 2</w:t>
      </w:r>
      <w:r w:rsidR="00725F5B">
        <w:t>3</w:t>
      </w:r>
      <w:r>
        <w:t xml:space="preserve"> from the sport, recreation, arts and facilities management seg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7D4A07" w14:textId="77777777" w:rsidR="0020580F" w:rsidRDefault="0020580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1DEEE" w14:textId="128E271C" w:rsidR="00F45FE1" w:rsidRDefault="00F45FE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FA339" w14:textId="727F1631" w:rsidR="00F45FE1" w:rsidRDefault="00F45FE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0D50EE" w14:textId="1631E0EA" w:rsidR="00F45FE1" w:rsidRDefault="00F45FE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247299" w14:textId="1517C91F" w:rsidR="00F45FE1" w:rsidRDefault="00F45FE1">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AAADBC" w14:textId="4C8B6DD9" w:rsidR="00F45FE1" w:rsidRDefault="00F45FE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8E38F9" w14:textId="10833869" w:rsidR="00F45FE1" w:rsidRDefault="00F45FE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FE21BA" w14:textId="119B9DC4" w:rsidR="00F45FE1" w:rsidRDefault="00F45FE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A2FA8D" w14:textId="1A0013E4" w:rsidR="00F45FE1" w:rsidRDefault="00F45FE1">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9CC6B6" w14:textId="1C01F188" w:rsidR="00757255" w:rsidRPr="00333B58" w:rsidRDefault="00757255" w:rsidP="005F5D31"/>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943AC0" w14:textId="1490B9DD" w:rsidR="00F45FE1" w:rsidRDefault="00F45F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9CF7B0" w14:textId="77777777" w:rsidR="0020580F" w:rsidRDefault="0020580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CC4DF0" w14:textId="0F3720EA" w:rsidR="00F45FE1" w:rsidRDefault="00F45FE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D5BF6C" w14:textId="1007C156" w:rsidR="00F45FE1" w:rsidRDefault="00F45FE1">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49ACFA" w14:textId="77777777" w:rsidR="00BC0773" w:rsidRDefault="00BC0773">
    <w:pPr>
      <w:spacing w:after="0"/>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FA07EF" w14:textId="1ACAD481" w:rsidR="00BC0773" w:rsidRDefault="00BC0773">
    <w:pPr>
      <w:spacing w:after="0"/>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C22169" w14:textId="77777777" w:rsidR="001E105B" w:rsidRDefault="001E105B">
    <w:pPr>
      <w:spacing w:after="0"/>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2A42D8" w14:textId="511CEDAE" w:rsidR="001E105B" w:rsidRDefault="001E105B">
    <w:pPr>
      <w:spacing w:after="0"/>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621A81" w14:textId="77777777" w:rsidR="00243F6C" w:rsidRDefault="00243F6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67A32C" w14:textId="77777777" w:rsidR="0020580F" w:rsidRDefault="0020580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8B4655" w14:textId="238C3AEE" w:rsidR="00F45FE1" w:rsidRDefault="00F45FE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822415" w14:textId="55BD7F39" w:rsidR="00F45FE1" w:rsidRDefault="00F45FE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64FAEB" w14:textId="0D557C3F" w:rsidR="00757255" w:rsidRDefault="00757255"/>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1476E9" w14:textId="17620202" w:rsidR="00F45FE1" w:rsidRDefault="00F45FE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D51206" w14:textId="25F3D4A7" w:rsidR="00F45FE1" w:rsidRDefault="00F45FE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4BDCA5" w14:textId="61C6817A" w:rsidR="00F45FE1" w:rsidRDefault="00F45F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B9880DD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hybridMultilevel"/>
    <w:tmpl w:val="F028BE26"/>
    <w:lvl w:ilvl="0" w:tplc="A6BAD9A8">
      <w:start w:val="1"/>
      <w:numFmt w:val="decimal"/>
      <w:pStyle w:val="ListNumber4"/>
      <w:lvlText w:val="%1."/>
      <w:lvlJc w:val="left"/>
      <w:pPr>
        <w:tabs>
          <w:tab w:val="num" w:pos="1209"/>
        </w:tabs>
        <w:ind w:left="1209" w:hanging="360"/>
      </w:pPr>
    </w:lvl>
    <w:lvl w:ilvl="1" w:tplc="9C60AE92">
      <w:numFmt w:val="decimal"/>
      <w:lvlText w:val=""/>
      <w:lvlJc w:val="left"/>
    </w:lvl>
    <w:lvl w:ilvl="2" w:tplc="C930F44A">
      <w:numFmt w:val="decimal"/>
      <w:lvlText w:val=""/>
      <w:lvlJc w:val="left"/>
    </w:lvl>
    <w:lvl w:ilvl="3" w:tplc="570CD108">
      <w:numFmt w:val="decimal"/>
      <w:lvlText w:val=""/>
      <w:lvlJc w:val="left"/>
    </w:lvl>
    <w:lvl w:ilvl="4" w:tplc="9CF6F6D2">
      <w:numFmt w:val="decimal"/>
      <w:lvlText w:val=""/>
      <w:lvlJc w:val="left"/>
    </w:lvl>
    <w:lvl w:ilvl="5" w:tplc="7FB4A642">
      <w:numFmt w:val="decimal"/>
      <w:lvlText w:val=""/>
      <w:lvlJc w:val="left"/>
    </w:lvl>
    <w:lvl w:ilvl="6" w:tplc="D47079F6">
      <w:numFmt w:val="decimal"/>
      <w:lvlText w:val=""/>
      <w:lvlJc w:val="left"/>
    </w:lvl>
    <w:lvl w:ilvl="7" w:tplc="2EFA95DC">
      <w:numFmt w:val="decimal"/>
      <w:lvlText w:val=""/>
      <w:lvlJc w:val="left"/>
    </w:lvl>
    <w:lvl w:ilvl="8" w:tplc="94E83564">
      <w:numFmt w:val="decimal"/>
      <w:lvlText w:val=""/>
      <w:lvlJc w:val="left"/>
    </w:lvl>
  </w:abstractNum>
  <w:abstractNum w:abstractNumId="2" w15:restartNumberingAfterBreak="0">
    <w:nsid w:val="FFFFFF7E"/>
    <w:multiLevelType w:val="hybridMultilevel"/>
    <w:tmpl w:val="7AEE735A"/>
    <w:lvl w:ilvl="0" w:tplc="FCE68A98">
      <w:start w:val="1"/>
      <w:numFmt w:val="decimal"/>
      <w:pStyle w:val="ListNumber3"/>
      <w:lvlText w:val="%1."/>
      <w:lvlJc w:val="left"/>
      <w:pPr>
        <w:tabs>
          <w:tab w:val="num" w:pos="926"/>
        </w:tabs>
        <w:ind w:left="926" w:hanging="360"/>
      </w:pPr>
    </w:lvl>
    <w:lvl w:ilvl="1" w:tplc="92681FBC">
      <w:numFmt w:val="decimal"/>
      <w:lvlText w:val=""/>
      <w:lvlJc w:val="left"/>
    </w:lvl>
    <w:lvl w:ilvl="2" w:tplc="F70E6F3C">
      <w:numFmt w:val="decimal"/>
      <w:lvlText w:val=""/>
      <w:lvlJc w:val="left"/>
    </w:lvl>
    <w:lvl w:ilvl="3" w:tplc="BF689DA4">
      <w:numFmt w:val="decimal"/>
      <w:lvlText w:val=""/>
      <w:lvlJc w:val="left"/>
    </w:lvl>
    <w:lvl w:ilvl="4" w:tplc="1F2C640C">
      <w:numFmt w:val="decimal"/>
      <w:lvlText w:val=""/>
      <w:lvlJc w:val="left"/>
    </w:lvl>
    <w:lvl w:ilvl="5" w:tplc="B860DF82">
      <w:numFmt w:val="decimal"/>
      <w:lvlText w:val=""/>
      <w:lvlJc w:val="left"/>
    </w:lvl>
    <w:lvl w:ilvl="6" w:tplc="38D22334">
      <w:numFmt w:val="decimal"/>
      <w:lvlText w:val=""/>
      <w:lvlJc w:val="left"/>
    </w:lvl>
    <w:lvl w:ilvl="7" w:tplc="0958AFD4">
      <w:numFmt w:val="decimal"/>
      <w:lvlText w:val=""/>
      <w:lvlJc w:val="left"/>
    </w:lvl>
    <w:lvl w:ilvl="8" w:tplc="E1DAF286">
      <w:numFmt w:val="decimal"/>
      <w:lvlText w:val=""/>
      <w:lvlJc w:val="left"/>
    </w:lvl>
  </w:abstractNum>
  <w:abstractNum w:abstractNumId="3" w15:restartNumberingAfterBreak="0">
    <w:nsid w:val="FFFFFF7F"/>
    <w:multiLevelType w:val="hybridMultilevel"/>
    <w:tmpl w:val="12C42818"/>
    <w:lvl w:ilvl="0" w:tplc="28EC5A5A">
      <w:start w:val="1"/>
      <w:numFmt w:val="decimal"/>
      <w:pStyle w:val="ListNumber2"/>
      <w:lvlText w:val="%1."/>
      <w:lvlJc w:val="left"/>
      <w:pPr>
        <w:tabs>
          <w:tab w:val="num" w:pos="643"/>
        </w:tabs>
        <w:ind w:left="643" w:hanging="360"/>
      </w:pPr>
    </w:lvl>
    <w:lvl w:ilvl="1" w:tplc="98242338">
      <w:numFmt w:val="decimal"/>
      <w:lvlText w:val=""/>
      <w:lvlJc w:val="left"/>
    </w:lvl>
    <w:lvl w:ilvl="2" w:tplc="607C0766">
      <w:numFmt w:val="decimal"/>
      <w:lvlText w:val=""/>
      <w:lvlJc w:val="left"/>
    </w:lvl>
    <w:lvl w:ilvl="3" w:tplc="26AAC458">
      <w:numFmt w:val="decimal"/>
      <w:lvlText w:val=""/>
      <w:lvlJc w:val="left"/>
    </w:lvl>
    <w:lvl w:ilvl="4" w:tplc="E66C5094">
      <w:numFmt w:val="decimal"/>
      <w:lvlText w:val=""/>
      <w:lvlJc w:val="left"/>
    </w:lvl>
    <w:lvl w:ilvl="5" w:tplc="D2D615FE">
      <w:numFmt w:val="decimal"/>
      <w:lvlText w:val=""/>
      <w:lvlJc w:val="left"/>
    </w:lvl>
    <w:lvl w:ilvl="6" w:tplc="2F9022B2">
      <w:numFmt w:val="decimal"/>
      <w:lvlText w:val=""/>
      <w:lvlJc w:val="left"/>
    </w:lvl>
    <w:lvl w:ilvl="7" w:tplc="91BA31EA">
      <w:numFmt w:val="decimal"/>
      <w:lvlText w:val=""/>
      <w:lvlJc w:val="left"/>
    </w:lvl>
    <w:lvl w:ilvl="8" w:tplc="5A04DEFC">
      <w:numFmt w:val="decimal"/>
      <w:lvlText w:val=""/>
      <w:lvlJc w:val="left"/>
    </w:lvl>
  </w:abstractNum>
  <w:abstractNum w:abstractNumId="4" w15:restartNumberingAfterBreak="0">
    <w:nsid w:val="FFFFFF80"/>
    <w:multiLevelType w:val="hybridMultilevel"/>
    <w:tmpl w:val="9E40904A"/>
    <w:lvl w:ilvl="0" w:tplc="8A846378">
      <w:start w:val="1"/>
      <w:numFmt w:val="bullet"/>
      <w:pStyle w:val="ListBullet5"/>
      <w:lvlText w:val=""/>
      <w:lvlJc w:val="left"/>
      <w:pPr>
        <w:tabs>
          <w:tab w:val="num" w:pos="1492"/>
        </w:tabs>
        <w:ind w:left="1492" w:hanging="360"/>
      </w:pPr>
      <w:rPr>
        <w:rFonts w:ascii="Symbol" w:hAnsi="Symbol" w:hint="default"/>
      </w:rPr>
    </w:lvl>
    <w:lvl w:ilvl="1" w:tplc="73BEDAB2">
      <w:numFmt w:val="decimal"/>
      <w:lvlText w:val=""/>
      <w:lvlJc w:val="left"/>
    </w:lvl>
    <w:lvl w:ilvl="2" w:tplc="666CAFCC">
      <w:numFmt w:val="decimal"/>
      <w:lvlText w:val=""/>
      <w:lvlJc w:val="left"/>
    </w:lvl>
    <w:lvl w:ilvl="3" w:tplc="D02CAB1A">
      <w:numFmt w:val="decimal"/>
      <w:lvlText w:val=""/>
      <w:lvlJc w:val="left"/>
    </w:lvl>
    <w:lvl w:ilvl="4" w:tplc="9130653C">
      <w:numFmt w:val="decimal"/>
      <w:lvlText w:val=""/>
      <w:lvlJc w:val="left"/>
    </w:lvl>
    <w:lvl w:ilvl="5" w:tplc="4F1C3B56">
      <w:numFmt w:val="decimal"/>
      <w:lvlText w:val=""/>
      <w:lvlJc w:val="left"/>
    </w:lvl>
    <w:lvl w:ilvl="6" w:tplc="B728EEEA">
      <w:numFmt w:val="decimal"/>
      <w:lvlText w:val=""/>
      <w:lvlJc w:val="left"/>
    </w:lvl>
    <w:lvl w:ilvl="7" w:tplc="28887684">
      <w:numFmt w:val="decimal"/>
      <w:lvlText w:val=""/>
      <w:lvlJc w:val="left"/>
    </w:lvl>
    <w:lvl w:ilvl="8" w:tplc="43464E1E">
      <w:numFmt w:val="decimal"/>
      <w:lvlText w:val=""/>
      <w:lvlJc w:val="left"/>
    </w:lvl>
  </w:abstractNum>
  <w:abstractNum w:abstractNumId="5" w15:restartNumberingAfterBreak="0">
    <w:nsid w:val="FFFFFF81"/>
    <w:multiLevelType w:val="hybridMultilevel"/>
    <w:tmpl w:val="6BEA7BEE"/>
    <w:lvl w:ilvl="0" w:tplc="420AE16E">
      <w:start w:val="1"/>
      <w:numFmt w:val="bullet"/>
      <w:pStyle w:val="ListBullet4"/>
      <w:lvlText w:val=""/>
      <w:lvlJc w:val="left"/>
      <w:pPr>
        <w:tabs>
          <w:tab w:val="num" w:pos="1209"/>
        </w:tabs>
        <w:ind w:left="1209" w:hanging="360"/>
      </w:pPr>
      <w:rPr>
        <w:rFonts w:ascii="Symbol" w:hAnsi="Symbol" w:hint="default"/>
      </w:rPr>
    </w:lvl>
    <w:lvl w:ilvl="1" w:tplc="FEF471FC">
      <w:numFmt w:val="decimal"/>
      <w:lvlText w:val=""/>
      <w:lvlJc w:val="left"/>
    </w:lvl>
    <w:lvl w:ilvl="2" w:tplc="33140482">
      <w:numFmt w:val="decimal"/>
      <w:lvlText w:val=""/>
      <w:lvlJc w:val="left"/>
    </w:lvl>
    <w:lvl w:ilvl="3" w:tplc="38DCCF7C">
      <w:numFmt w:val="decimal"/>
      <w:lvlText w:val=""/>
      <w:lvlJc w:val="left"/>
    </w:lvl>
    <w:lvl w:ilvl="4" w:tplc="8240333C">
      <w:numFmt w:val="decimal"/>
      <w:lvlText w:val=""/>
      <w:lvlJc w:val="left"/>
    </w:lvl>
    <w:lvl w:ilvl="5" w:tplc="FF9EF1FE">
      <w:numFmt w:val="decimal"/>
      <w:lvlText w:val=""/>
      <w:lvlJc w:val="left"/>
    </w:lvl>
    <w:lvl w:ilvl="6" w:tplc="3094FDD2">
      <w:numFmt w:val="decimal"/>
      <w:lvlText w:val=""/>
      <w:lvlJc w:val="left"/>
    </w:lvl>
    <w:lvl w:ilvl="7" w:tplc="E7925F4A">
      <w:numFmt w:val="decimal"/>
      <w:lvlText w:val=""/>
      <w:lvlJc w:val="left"/>
    </w:lvl>
    <w:lvl w:ilvl="8" w:tplc="301C1DFA">
      <w:numFmt w:val="decimal"/>
      <w:lvlText w:val=""/>
      <w:lvlJc w:val="left"/>
    </w:lvl>
  </w:abstractNum>
  <w:abstractNum w:abstractNumId="6" w15:restartNumberingAfterBreak="0">
    <w:nsid w:val="FFFFFF82"/>
    <w:multiLevelType w:val="hybridMultilevel"/>
    <w:tmpl w:val="1C5EB3F4"/>
    <w:lvl w:ilvl="0" w:tplc="84669DC8">
      <w:start w:val="1"/>
      <w:numFmt w:val="bullet"/>
      <w:pStyle w:val="ListBullet3"/>
      <w:lvlText w:val=""/>
      <w:lvlJc w:val="left"/>
      <w:pPr>
        <w:tabs>
          <w:tab w:val="num" w:pos="926"/>
        </w:tabs>
        <w:ind w:left="926" w:hanging="360"/>
      </w:pPr>
      <w:rPr>
        <w:rFonts w:ascii="Symbol" w:hAnsi="Symbol" w:hint="default"/>
      </w:rPr>
    </w:lvl>
    <w:lvl w:ilvl="1" w:tplc="943C2802">
      <w:numFmt w:val="decimal"/>
      <w:lvlText w:val=""/>
      <w:lvlJc w:val="left"/>
    </w:lvl>
    <w:lvl w:ilvl="2" w:tplc="182EF9CE">
      <w:numFmt w:val="decimal"/>
      <w:lvlText w:val=""/>
      <w:lvlJc w:val="left"/>
    </w:lvl>
    <w:lvl w:ilvl="3" w:tplc="D7649E32">
      <w:numFmt w:val="decimal"/>
      <w:lvlText w:val=""/>
      <w:lvlJc w:val="left"/>
    </w:lvl>
    <w:lvl w:ilvl="4" w:tplc="692E7938">
      <w:numFmt w:val="decimal"/>
      <w:lvlText w:val=""/>
      <w:lvlJc w:val="left"/>
    </w:lvl>
    <w:lvl w:ilvl="5" w:tplc="CC428344">
      <w:numFmt w:val="decimal"/>
      <w:lvlText w:val=""/>
      <w:lvlJc w:val="left"/>
    </w:lvl>
    <w:lvl w:ilvl="6" w:tplc="5C14DD76">
      <w:numFmt w:val="decimal"/>
      <w:lvlText w:val=""/>
      <w:lvlJc w:val="left"/>
    </w:lvl>
    <w:lvl w:ilvl="7" w:tplc="74F8AD36">
      <w:numFmt w:val="decimal"/>
      <w:lvlText w:val=""/>
      <w:lvlJc w:val="left"/>
    </w:lvl>
    <w:lvl w:ilvl="8" w:tplc="678AA9B2">
      <w:numFmt w:val="decimal"/>
      <w:lvlText w:val=""/>
      <w:lvlJc w:val="left"/>
    </w:lvl>
  </w:abstractNum>
  <w:abstractNum w:abstractNumId="7" w15:restartNumberingAfterBreak="0">
    <w:nsid w:val="FFFFFF83"/>
    <w:multiLevelType w:val="hybridMultilevel"/>
    <w:tmpl w:val="DE32C028"/>
    <w:lvl w:ilvl="0" w:tplc="788CFB78">
      <w:start w:val="1"/>
      <w:numFmt w:val="bullet"/>
      <w:pStyle w:val="ListBullet2"/>
      <w:lvlText w:val=""/>
      <w:lvlJc w:val="left"/>
      <w:pPr>
        <w:tabs>
          <w:tab w:val="num" w:pos="643"/>
        </w:tabs>
        <w:ind w:left="643" w:hanging="360"/>
      </w:pPr>
      <w:rPr>
        <w:rFonts w:ascii="Symbol" w:hAnsi="Symbol" w:hint="default"/>
      </w:rPr>
    </w:lvl>
    <w:lvl w:ilvl="1" w:tplc="CB2A9932">
      <w:numFmt w:val="decimal"/>
      <w:lvlText w:val=""/>
      <w:lvlJc w:val="left"/>
    </w:lvl>
    <w:lvl w:ilvl="2" w:tplc="8C74B246">
      <w:numFmt w:val="decimal"/>
      <w:lvlText w:val=""/>
      <w:lvlJc w:val="left"/>
    </w:lvl>
    <w:lvl w:ilvl="3" w:tplc="BFEC7CD4">
      <w:numFmt w:val="decimal"/>
      <w:lvlText w:val=""/>
      <w:lvlJc w:val="left"/>
    </w:lvl>
    <w:lvl w:ilvl="4" w:tplc="439C4A50">
      <w:numFmt w:val="decimal"/>
      <w:lvlText w:val=""/>
      <w:lvlJc w:val="left"/>
    </w:lvl>
    <w:lvl w:ilvl="5" w:tplc="76ECD1AA">
      <w:numFmt w:val="decimal"/>
      <w:lvlText w:val=""/>
      <w:lvlJc w:val="left"/>
    </w:lvl>
    <w:lvl w:ilvl="6" w:tplc="E5F2F0D6">
      <w:numFmt w:val="decimal"/>
      <w:lvlText w:val=""/>
      <w:lvlJc w:val="left"/>
    </w:lvl>
    <w:lvl w:ilvl="7" w:tplc="C3181512">
      <w:numFmt w:val="decimal"/>
      <w:lvlText w:val=""/>
      <w:lvlJc w:val="left"/>
    </w:lvl>
    <w:lvl w:ilvl="8" w:tplc="B5A4E6B6">
      <w:numFmt w:val="decimal"/>
      <w:lvlText w:val=""/>
      <w:lvlJc w:val="left"/>
    </w:lvl>
  </w:abstractNum>
  <w:abstractNum w:abstractNumId="8" w15:restartNumberingAfterBreak="0">
    <w:nsid w:val="FFFFFF88"/>
    <w:multiLevelType w:val="hybridMultilevel"/>
    <w:tmpl w:val="0C068824"/>
    <w:lvl w:ilvl="0" w:tplc="BCAA5792">
      <w:start w:val="1"/>
      <w:numFmt w:val="decimal"/>
      <w:pStyle w:val="ListNumber"/>
      <w:lvlText w:val="%1."/>
      <w:lvlJc w:val="left"/>
      <w:pPr>
        <w:tabs>
          <w:tab w:val="num" w:pos="360"/>
        </w:tabs>
        <w:ind w:left="360" w:hanging="360"/>
      </w:pPr>
    </w:lvl>
    <w:lvl w:ilvl="1" w:tplc="0906AA1A">
      <w:numFmt w:val="decimal"/>
      <w:lvlText w:val=""/>
      <w:lvlJc w:val="left"/>
    </w:lvl>
    <w:lvl w:ilvl="2" w:tplc="54E6524E">
      <w:numFmt w:val="decimal"/>
      <w:lvlText w:val=""/>
      <w:lvlJc w:val="left"/>
    </w:lvl>
    <w:lvl w:ilvl="3" w:tplc="FB12777E">
      <w:numFmt w:val="decimal"/>
      <w:lvlText w:val=""/>
      <w:lvlJc w:val="left"/>
    </w:lvl>
    <w:lvl w:ilvl="4" w:tplc="97CA95E0">
      <w:numFmt w:val="decimal"/>
      <w:lvlText w:val=""/>
      <w:lvlJc w:val="left"/>
    </w:lvl>
    <w:lvl w:ilvl="5" w:tplc="1CCE80F8">
      <w:numFmt w:val="decimal"/>
      <w:lvlText w:val=""/>
      <w:lvlJc w:val="left"/>
    </w:lvl>
    <w:lvl w:ilvl="6" w:tplc="16566500">
      <w:numFmt w:val="decimal"/>
      <w:lvlText w:val=""/>
      <w:lvlJc w:val="left"/>
    </w:lvl>
    <w:lvl w:ilvl="7" w:tplc="1E36621A">
      <w:numFmt w:val="decimal"/>
      <w:lvlText w:val=""/>
      <w:lvlJc w:val="left"/>
    </w:lvl>
    <w:lvl w:ilvl="8" w:tplc="0DA60A9C">
      <w:numFmt w:val="decimal"/>
      <w:lvlText w:val=""/>
      <w:lvlJc w:val="left"/>
    </w:lvl>
  </w:abstractNum>
  <w:abstractNum w:abstractNumId="9" w15:restartNumberingAfterBreak="0">
    <w:nsid w:val="FFFFFF89"/>
    <w:multiLevelType w:val="hybridMultilevel"/>
    <w:tmpl w:val="29C60208"/>
    <w:lvl w:ilvl="0" w:tplc="40D6E082">
      <w:start w:val="1"/>
      <w:numFmt w:val="bullet"/>
      <w:pStyle w:val="ListBullet"/>
      <w:lvlText w:val=""/>
      <w:lvlJc w:val="left"/>
      <w:pPr>
        <w:tabs>
          <w:tab w:val="num" w:pos="360"/>
        </w:tabs>
        <w:ind w:left="360" w:hanging="360"/>
      </w:pPr>
      <w:rPr>
        <w:rFonts w:ascii="Symbol" w:hAnsi="Symbol" w:hint="default"/>
      </w:rPr>
    </w:lvl>
    <w:lvl w:ilvl="1" w:tplc="59BACD80">
      <w:numFmt w:val="decimal"/>
      <w:lvlText w:val=""/>
      <w:lvlJc w:val="left"/>
    </w:lvl>
    <w:lvl w:ilvl="2" w:tplc="44804EDC">
      <w:numFmt w:val="decimal"/>
      <w:lvlText w:val=""/>
      <w:lvlJc w:val="left"/>
    </w:lvl>
    <w:lvl w:ilvl="3" w:tplc="DEC4B0FC">
      <w:numFmt w:val="decimal"/>
      <w:lvlText w:val=""/>
      <w:lvlJc w:val="left"/>
    </w:lvl>
    <w:lvl w:ilvl="4" w:tplc="4240FD3E">
      <w:numFmt w:val="decimal"/>
      <w:lvlText w:val=""/>
      <w:lvlJc w:val="left"/>
    </w:lvl>
    <w:lvl w:ilvl="5" w:tplc="C0E49C5C">
      <w:numFmt w:val="decimal"/>
      <w:lvlText w:val=""/>
      <w:lvlJc w:val="left"/>
    </w:lvl>
    <w:lvl w:ilvl="6" w:tplc="1C345956">
      <w:numFmt w:val="decimal"/>
      <w:lvlText w:val=""/>
      <w:lvlJc w:val="left"/>
    </w:lvl>
    <w:lvl w:ilvl="7" w:tplc="A4CCA05E">
      <w:numFmt w:val="decimal"/>
      <w:lvlText w:val=""/>
      <w:lvlJc w:val="left"/>
    </w:lvl>
    <w:lvl w:ilvl="8" w:tplc="A71C4968">
      <w:numFmt w:val="decimal"/>
      <w:lvlText w:val=""/>
      <w:lvlJc w:val="left"/>
    </w:lvl>
  </w:abstractNum>
  <w:abstractNum w:abstractNumId="10" w15:restartNumberingAfterBreak="0">
    <w:nsid w:val="024C525B"/>
    <w:multiLevelType w:val="hybridMultilevel"/>
    <w:tmpl w:val="8A8C7DC6"/>
    <w:lvl w:ilvl="0" w:tplc="78223E34">
      <w:start w:val="1"/>
      <w:numFmt w:val="bullet"/>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11" w15:restartNumberingAfterBreak="0">
    <w:nsid w:val="04781A4D"/>
    <w:multiLevelType w:val="hybridMultilevel"/>
    <w:tmpl w:val="4ECC8228"/>
    <w:lvl w:ilvl="0" w:tplc="BF40AE40">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05B520BD"/>
    <w:multiLevelType w:val="hybridMultilevel"/>
    <w:tmpl w:val="3A6495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72C453E"/>
    <w:multiLevelType w:val="hybridMultilevel"/>
    <w:tmpl w:val="287A285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0C901464"/>
    <w:multiLevelType w:val="hybridMultilevel"/>
    <w:tmpl w:val="DF4E71FE"/>
    <w:lvl w:ilvl="0" w:tplc="13A6360E">
      <w:start w:val="1"/>
      <w:numFmt w:val="bullet"/>
      <w:lvlText w:val="▪"/>
      <w:lvlJc w:val="left"/>
      <w:pPr>
        <w:ind w:left="284" w:hanging="284"/>
      </w:pPr>
      <w:rPr>
        <w:rFonts w:hint="default"/>
        <w:sz w:val="24"/>
      </w:rPr>
    </w:lvl>
    <w:lvl w:ilvl="1" w:tplc="1CDA1E72">
      <w:start w:val="1"/>
      <w:numFmt w:val="bullet"/>
      <w:lvlText w:val="o"/>
      <w:lvlJc w:val="left"/>
      <w:pPr>
        <w:tabs>
          <w:tab w:val="num" w:pos="284"/>
        </w:tabs>
        <w:ind w:left="567" w:hanging="283"/>
      </w:pPr>
      <w:rPr>
        <w:rFonts w:ascii="Courier New" w:hAnsi="Courier New" w:hint="default"/>
        <w:color w:val="auto"/>
      </w:rPr>
    </w:lvl>
    <w:lvl w:ilvl="2" w:tplc="78D4E57E">
      <w:start w:val="1"/>
      <w:numFmt w:val="none"/>
      <w:lvlRestart w:val="0"/>
      <w:lvlText w:val=""/>
      <w:lvlJc w:val="left"/>
      <w:pPr>
        <w:ind w:left="0" w:firstLine="0"/>
      </w:pPr>
      <w:rPr>
        <w:rFonts w:hint="default"/>
      </w:rPr>
    </w:lvl>
    <w:lvl w:ilvl="3" w:tplc="C57E0BD4">
      <w:start w:val="1"/>
      <w:numFmt w:val="none"/>
      <w:lvlRestart w:val="0"/>
      <w:lvlText w:val=""/>
      <w:lvlJc w:val="left"/>
      <w:pPr>
        <w:ind w:left="0" w:firstLine="0"/>
      </w:pPr>
      <w:rPr>
        <w:rFonts w:hint="default"/>
      </w:rPr>
    </w:lvl>
    <w:lvl w:ilvl="4" w:tplc="233AAFEA">
      <w:start w:val="1"/>
      <w:numFmt w:val="none"/>
      <w:lvlRestart w:val="0"/>
      <w:lvlText w:val=""/>
      <w:lvlJc w:val="left"/>
      <w:pPr>
        <w:ind w:left="0" w:firstLine="0"/>
      </w:pPr>
      <w:rPr>
        <w:rFonts w:hint="default"/>
      </w:rPr>
    </w:lvl>
    <w:lvl w:ilvl="5" w:tplc="58CAAF24">
      <w:start w:val="1"/>
      <w:numFmt w:val="none"/>
      <w:lvlRestart w:val="0"/>
      <w:lvlText w:val=""/>
      <w:lvlJc w:val="left"/>
      <w:pPr>
        <w:ind w:left="0" w:firstLine="0"/>
      </w:pPr>
      <w:rPr>
        <w:rFonts w:hint="default"/>
      </w:rPr>
    </w:lvl>
    <w:lvl w:ilvl="6" w:tplc="AB5A4C4A">
      <w:start w:val="1"/>
      <w:numFmt w:val="none"/>
      <w:lvlRestart w:val="0"/>
      <w:lvlText w:val=""/>
      <w:lvlJc w:val="left"/>
      <w:pPr>
        <w:ind w:left="0" w:firstLine="0"/>
      </w:pPr>
      <w:rPr>
        <w:rFonts w:hint="default"/>
      </w:rPr>
    </w:lvl>
    <w:lvl w:ilvl="7" w:tplc="3C3EA1BA">
      <w:start w:val="1"/>
      <w:numFmt w:val="none"/>
      <w:lvlRestart w:val="0"/>
      <w:lvlText w:val=""/>
      <w:lvlJc w:val="left"/>
      <w:pPr>
        <w:ind w:left="0" w:firstLine="0"/>
      </w:pPr>
      <w:rPr>
        <w:rFonts w:hint="default"/>
      </w:rPr>
    </w:lvl>
    <w:lvl w:ilvl="8" w:tplc="C3DEB0CE">
      <w:start w:val="1"/>
      <w:numFmt w:val="none"/>
      <w:lvlRestart w:val="0"/>
      <w:lvlText w:val=""/>
      <w:lvlJc w:val="left"/>
      <w:pPr>
        <w:ind w:left="0" w:firstLine="0"/>
      </w:pPr>
      <w:rPr>
        <w:rFonts w:hint="default"/>
      </w:rPr>
    </w:lvl>
  </w:abstractNum>
  <w:abstractNum w:abstractNumId="15" w15:restartNumberingAfterBreak="0">
    <w:nsid w:val="0DD145DD"/>
    <w:multiLevelType w:val="multilevel"/>
    <w:tmpl w:val="F698E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2626602"/>
    <w:multiLevelType w:val="multilevel"/>
    <w:tmpl w:val="371A4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12AF068F"/>
    <w:multiLevelType w:val="multilevel"/>
    <w:tmpl w:val="270AF2C2"/>
    <w:lvl w:ilvl="0">
      <w:start w:val="1"/>
      <w:numFmt w:val="decimal"/>
      <w:lvlText w:val="%1"/>
      <w:lvlJc w:val="left"/>
      <w:pPr>
        <w:ind w:left="705" w:hanging="7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600" w:hanging="3600"/>
      </w:pPr>
      <w:rPr>
        <w:rFonts w:hint="default"/>
      </w:rPr>
    </w:lvl>
    <w:lvl w:ilvl="8">
      <w:start w:val="1"/>
      <w:numFmt w:val="decimal"/>
      <w:lvlText w:val="%1.%2.%3.%4.%5.%6.%7.%8.%9"/>
      <w:lvlJc w:val="left"/>
      <w:pPr>
        <w:ind w:left="3960" w:hanging="3960"/>
      </w:pPr>
      <w:rPr>
        <w:rFonts w:hint="default"/>
      </w:rPr>
    </w:lvl>
  </w:abstractNum>
  <w:abstractNum w:abstractNumId="18" w15:restartNumberingAfterBreak="0">
    <w:nsid w:val="167B33BE"/>
    <w:multiLevelType w:val="hybridMultilevel"/>
    <w:tmpl w:val="DB6EA95A"/>
    <w:lvl w:ilvl="0" w:tplc="5EC056FC">
      <w:start w:val="1"/>
      <w:numFmt w:val="decimal"/>
      <w:lvlText w:val="%1."/>
      <w:lvlJc w:val="left"/>
      <w:pPr>
        <w:tabs>
          <w:tab w:val="num" w:pos="397"/>
        </w:tabs>
        <w:ind w:left="397" w:hanging="397"/>
      </w:pPr>
      <w:rPr>
        <w:rFonts w:hint="default"/>
      </w:rPr>
    </w:lvl>
    <w:lvl w:ilvl="1" w:tplc="7610D716">
      <w:start w:val="1"/>
      <w:numFmt w:val="decimal"/>
      <w:lvlText w:val="%2."/>
      <w:lvlJc w:val="left"/>
      <w:pPr>
        <w:tabs>
          <w:tab w:val="num" w:pos="794"/>
        </w:tabs>
        <w:ind w:left="794" w:hanging="397"/>
      </w:pPr>
      <w:rPr>
        <w:rFonts w:hint="default"/>
      </w:rPr>
    </w:lvl>
    <w:lvl w:ilvl="2" w:tplc="1CD8FB8C">
      <w:start w:val="1"/>
      <w:numFmt w:val="bullet"/>
      <w:lvlRestart w:val="0"/>
      <w:lvlText w:val="▪"/>
      <w:lvlJc w:val="left"/>
      <w:pPr>
        <w:ind w:left="794" w:hanging="397"/>
      </w:pPr>
      <w:rPr>
        <w:rFonts w:hint="default"/>
      </w:rPr>
    </w:lvl>
    <w:lvl w:ilvl="3" w:tplc="E146C9EA">
      <w:start w:val="1"/>
      <w:numFmt w:val="bullet"/>
      <w:lvlRestart w:val="0"/>
      <w:lvlText w:val="–"/>
      <w:lvlJc w:val="left"/>
      <w:pPr>
        <w:ind w:left="1191" w:hanging="397"/>
      </w:pPr>
      <w:rPr>
        <w:rFonts w:hint="default"/>
        <w:color w:val="auto"/>
      </w:rPr>
    </w:lvl>
    <w:lvl w:ilvl="4" w:tplc="C342565E">
      <w:start w:val="1"/>
      <w:numFmt w:val="none"/>
      <w:lvlRestart w:val="0"/>
      <w:lvlText w:val=""/>
      <w:lvlJc w:val="left"/>
      <w:pPr>
        <w:ind w:left="0" w:firstLine="0"/>
      </w:pPr>
      <w:rPr>
        <w:rFonts w:hint="default"/>
      </w:rPr>
    </w:lvl>
    <w:lvl w:ilvl="5" w:tplc="E4BE0376">
      <w:start w:val="1"/>
      <w:numFmt w:val="none"/>
      <w:lvlRestart w:val="0"/>
      <w:lvlText w:val=""/>
      <w:lvlJc w:val="left"/>
      <w:pPr>
        <w:ind w:left="0" w:firstLine="0"/>
      </w:pPr>
      <w:rPr>
        <w:rFonts w:hint="default"/>
      </w:rPr>
    </w:lvl>
    <w:lvl w:ilvl="6" w:tplc="10D89212">
      <w:start w:val="1"/>
      <w:numFmt w:val="none"/>
      <w:lvlRestart w:val="0"/>
      <w:lvlText w:val=""/>
      <w:lvlJc w:val="left"/>
      <w:pPr>
        <w:ind w:left="0" w:firstLine="0"/>
      </w:pPr>
      <w:rPr>
        <w:rFonts w:hint="default"/>
      </w:rPr>
    </w:lvl>
    <w:lvl w:ilvl="7" w:tplc="50FC30AA">
      <w:start w:val="1"/>
      <w:numFmt w:val="none"/>
      <w:lvlRestart w:val="0"/>
      <w:lvlText w:val=""/>
      <w:lvlJc w:val="left"/>
      <w:pPr>
        <w:ind w:left="0" w:firstLine="0"/>
      </w:pPr>
      <w:rPr>
        <w:rFonts w:hint="default"/>
      </w:rPr>
    </w:lvl>
    <w:lvl w:ilvl="8" w:tplc="76A4D11A">
      <w:start w:val="1"/>
      <w:numFmt w:val="none"/>
      <w:lvlRestart w:val="0"/>
      <w:lvlText w:val=""/>
      <w:lvlJc w:val="left"/>
      <w:pPr>
        <w:ind w:left="0" w:firstLine="0"/>
      </w:pPr>
      <w:rPr>
        <w:rFonts w:hint="default"/>
      </w:rPr>
    </w:lvl>
  </w:abstractNum>
  <w:abstractNum w:abstractNumId="19" w15:restartNumberingAfterBreak="0">
    <w:nsid w:val="188721F8"/>
    <w:multiLevelType w:val="hybridMultilevel"/>
    <w:tmpl w:val="970653B8"/>
    <w:lvl w:ilvl="0" w:tplc="2DAED142">
      <w:start w:val="1"/>
      <w:numFmt w:val="lowerLetter"/>
      <w:lvlText w:val="(%1)"/>
      <w:lvlJc w:val="left"/>
      <w:pPr>
        <w:tabs>
          <w:tab w:val="num" w:pos="397"/>
        </w:tabs>
        <w:ind w:left="397" w:hanging="397"/>
      </w:pPr>
      <w:rPr>
        <w:rFonts w:hint="default"/>
      </w:rPr>
    </w:lvl>
    <w:lvl w:ilvl="1" w:tplc="67AA4F5A">
      <w:start w:val="1"/>
      <w:numFmt w:val="lowerLetter"/>
      <w:lvlText w:val="(%2)"/>
      <w:lvlJc w:val="left"/>
      <w:pPr>
        <w:tabs>
          <w:tab w:val="num" w:pos="794"/>
        </w:tabs>
        <w:ind w:left="794" w:hanging="397"/>
      </w:pPr>
      <w:rPr>
        <w:rFonts w:hint="default"/>
      </w:rPr>
    </w:lvl>
    <w:lvl w:ilvl="2" w:tplc="7EE0BA70">
      <w:start w:val="1"/>
      <w:numFmt w:val="none"/>
      <w:lvlRestart w:val="0"/>
      <w:lvlText w:val=""/>
      <w:lvlJc w:val="left"/>
      <w:pPr>
        <w:ind w:left="0" w:firstLine="0"/>
      </w:pPr>
      <w:rPr>
        <w:rFonts w:hint="default"/>
      </w:rPr>
    </w:lvl>
    <w:lvl w:ilvl="3" w:tplc="F3163FE4">
      <w:start w:val="1"/>
      <w:numFmt w:val="none"/>
      <w:lvlRestart w:val="0"/>
      <w:lvlText w:val=""/>
      <w:lvlJc w:val="left"/>
      <w:pPr>
        <w:ind w:left="0" w:firstLine="0"/>
      </w:pPr>
      <w:rPr>
        <w:rFonts w:hint="default"/>
      </w:rPr>
    </w:lvl>
    <w:lvl w:ilvl="4" w:tplc="5E320380">
      <w:start w:val="1"/>
      <w:numFmt w:val="none"/>
      <w:lvlRestart w:val="0"/>
      <w:lvlText w:val=""/>
      <w:lvlJc w:val="left"/>
      <w:pPr>
        <w:ind w:left="0" w:firstLine="0"/>
      </w:pPr>
      <w:rPr>
        <w:rFonts w:hint="default"/>
      </w:rPr>
    </w:lvl>
    <w:lvl w:ilvl="5" w:tplc="9970F4B4">
      <w:start w:val="1"/>
      <w:numFmt w:val="none"/>
      <w:lvlRestart w:val="0"/>
      <w:lvlText w:val=""/>
      <w:lvlJc w:val="left"/>
      <w:pPr>
        <w:ind w:left="0" w:firstLine="0"/>
      </w:pPr>
      <w:rPr>
        <w:rFonts w:hint="default"/>
      </w:rPr>
    </w:lvl>
    <w:lvl w:ilvl="6" w:tplc="2862A31A">
      <w:start w:val="1"/>
      <w:numFmt w:val="none"/>
      <w:lvlRestart w:val="0"/>
      <w:lvlText w:val=""/>
      <w:lvlJc w:val="left"/>
      <w:pPr>
        <w:ind w:left="0" w:firstLine="0"/>
      </w:pPr>
      <w:rPr>
        <w:rFonts w:hint="default"/>
      </w:rPr>
    </w:lvl>
    <w:lvl w:ilvl="7" w:tplc="BBCC2F70">
      <w:start w:val="1"/>
      <w:numFmt w:val="none"/>
      <w:lvlRestart w:val="0"/>
      <w:lvlText w:val=""/>
      <w:lvlJc w:val="left"/>
      <w:pPr>
        <w:ind w:left="0" w:firstLine="0"/>
      </w:pPr>
      <w:rPr>
        <w:rFonts w:hint="default"/>
      </w:rPr>
    </w:lvl>
    <w:lvl w:ilvl="8" w:tplc="3258CC90">
      <w:start w:val="1"/>
      <w:numFmt w:val="none"/>
      <w:lvlRestart w:val="0"/>
      <w:lvlText w:val=""/>
      <w:lvlJc w:val="left"/>
      <w:pPr>
        <w:ind w:left="0" w:firstLine="0"/>
      </w:pPr>
      <w:rPr>
        <w:rFonts w:hint="default"/>
      </w:rPr>
    </w:lvl>
  </w:abstractNum>
  <w:abstractNum w:abstractNumId="20" w15:restartNumberingAfterBreak="0">
    <w:nsid w:val="1AE31F7C"/>
    <w:multiLevelType w:val="hybridMultilevel"/>
    <w:tmpl w:val="4984DA02"/>
    <w:lvl w:ilvl="0" w:tplc="28780AE8">
      <w:start w:val="1"/>
      <w:numFmt w:val="lowerLetter"/>
      <w:lvlText w:val="(%1)"/>
      <w:lvlJc w:val="left"/>
      <w:pPr>
        <w:ind w:left="1267" w:hanging="360"/>
      </w:pPr>
      <w:rPr>
        <w:rFonts w:hint="default"/>
      </w:rPr>
    </w:lvl>
    <w:lvl w:ilvl="1" w:tplc="0C090019" w:tentative="1">
      <w:start w:val="1"/>
      <w:numFmt w:val="lowerLetter"/>
      <w:lvlText w:val="%2."/>
      <w:lvlJc w:val="left"/>
      <w:pPr>
        <w:ind w:left="1987" w:hanging="360"/>
      </w:pPr>
    </w:lvl>
    <w:lvl w:ilvl="2" w:tplc="0C09001B" w:tentative="1">
      <w:start w:val="1"/>
      <w:numFmt w:val="lowerRoman"/>
      <w:lvlText w:val="%3."/>
      <w:lvlJc w:val="right"/>
      <w:pPr>
        <w:ind w:left="2707" w:hanging="180"/>
      </w:pPr>
    </w:lvl>
    <w:lvl w:ilvl="3" w:tplc="0C09000F" w:tentative="1">
      <w:start w:val="1"/>
      <w:numFmt w:val="decimal"/>
      <w:lvlText w:val="%4."/>
      <w:lvlJc w:val="left"/>
      <w:pPr>
        <w:ind w:left="3427" w:hanging="360"/>
      </w:pPr>
    </w:lvl>
    <w:lvl w:ilvl="4" w:tplc="0C090019" w:tentative="1">
      <w:start w:val="1"/>
      <w:numFmt w:val="lowerLetter"/>
      <w:lvlText w:val="%5."/>
      <w:lvlJc w:val="left"/>
      <w:pPr>
        <w:ind w:left="4147" w:hanging="360"/>
      </w:pPr>
    </w:lvl>
    <w:lvl w:ilvl="5" w:tplc="0C09001B" w:tentative="1">
      <w:start w:val="1"/>
      <w:numFmt w:val="lowerRoman"/>
      <w:lvlText w:val="%6."/>
      <w:lvlJc w:val="right"/>
      <w:pPr>
        <w:ind w:left="4867" w:hanging="180"/>
      </w:pPr>
    </w:lvl>
    <w:lvl w:ilvl="6" w:tplc="0C09000F" w:tentative="1">
      <w:start w:val="1"/>
      <w:numFmt w:val="decimal"/>
      <w:lvlText w:val="%7."/>
      <w:lvlJc w:val="left"/>
      <w:pPr>
        <w:ind w:left="5587" w:hanging="360"/>
      </w:pPr>
    </w:lvl>
    <w:lvl w:ilvl="7" w:tplc="0C090019" w:tentative="1">
      <w:start w:val="1"/>
      <w:numFmt w:val="lowerLetter"/>
      <w:lvlText w:val="%8."/>
      <w:lvlJc w:val="left"/>
      <w:pPr>
        <w:ind w:left="6307" w:hanging="360"/>
      </w:pPr>
    </w:lvl>
    <w:lvl w:ilvl="8" w:tplc="0C09001B" w:tentative="1">
      <w:start w:val="1"/>
      <w:numFmt w:val="lowerRoman"/>
      <w:lvlText w:val="%9."/>
      <w:lvlJc w:val="right"/>
      <w:pPr>
        <w:ind w:left="7027" w:hanging="180"/>
      </w:pPr>
    </w:lvl>
  </w:abstractNum>
  <w:abstractNum w:abstractNumId="21" w15:restartNumberingAfterBreak="0">
    <w:nsid w:val="29B716C0"/>
    <w:multiLevelType w:val="hybridMultilevel"/>
    <w:tmpl w:val="9DFC377C"/>
    <w:lvl w:ilvl="0" w:tplc="03E833DA">
      <w:start w:val="1"/>
      <w:numFmt w:val="lowerLetter"/>
      <w:lvlText w:val="(%1)"/>
      <w:lvlJc w:val="left"/>
      <w:pPr>
        <w:ind w:left="750" w:hanging="39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8236799"/>
    <w:multiLevelType w:val="hybridMultilevel"/>
    <w:tmpl w:val="D96A663A"/>
    <w:lvl w:ilvl="0" w:tplc="0C090001">
      <w:start w:val="1"/>
      <w:numFmt w:val="bullet"/>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23" w15:restartNumberingAfterBreak="0">
    <w:nsid w:val="46502F47"/>
    <w:multiLevelType w:val="hybridMultilevel"/>
    <w:tmpl w:val="F48098EA"/>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4" w15:restartNumberingAfterBreak="0">
    <w:nsid w:val="4B8D2563"/>
    <w:multiLevelType w:val="hybridMultilevel"/>
    <w:tmpl w:val="B3A8E18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E822542"/>
    <w:multiLevelType w:val="hybridMultilevel"/>
    <w:tmpl w:val="C402F588"/>
    <w:lvl w:ilvl="0" w:tplc="4CAE3A68">
      <w:start w:val="1"/>
      <w:numFmt w:val="bullet"/>
      <w:lvlText w:val="▪"/>
      <w:lvlJc w:val="left"/>
      <w:pPr>
        <w:ind w:left="227" w:hanging="227"/>
      </w:pPr>
      <w:rPr>
        <w:rFonts w:ascii="Arial" w:hAnsi="Arial" w:hint="default"/>
        <w:color w:val="auto"/>
      </w:rPr>
    </w:lvl>
    <w:lvl w:ilvl="1" w:tplc="1D442AF4">
      <w:start w:val="1"/>
      <w:numFmt w:val="none"/>
      <w:lvlRestart w:val="0"/>
      <w:lvlText w:val=""/>
      <w:lvlJc w:val="left"/>
      <w:pPr>
        <w:ind w:left="0" w:firstLine="0"/>
      </w:pPr>
      <w:rPr>
        <w:rFonts w:hint="default"/>
      </w:rPr>
    </w:lvl>
    <w:lvl w:ilvl="2" w:tplc="3192355E">
      <w:start w:val="1"/>
      <w:numFmt w:val="none"/>
      <w:lvlRestart w:val="0"/>
      <w:lvlText w:val=""/>
      <w:lvlJc w:val="left"/>
      <w:pPr>
        <w:ind w:left="0" w:firstLine="0"/>
      </w:pPr>
      <w:rPr>
        <w:rFonts w:hint="default"/>
      </w:rPr>
    </w:lvl>
    <w:lvl w:ilvl="3" w:tplc="C590989C">
      <w:start w:val="1"/>
      <w:numFmt w:val="none"/>
      <w:lvlRestart w:val="0"/>
      <w:lvlText w:val=""/>
      <w:lvlJc w:val="left"/>
      <w:pPr>
        <w:ind w:left="0" w:firstLine="0"/>
      </w:pPr>
      <w:rPr>
        <w:rFonts w:hint="default"/>
      </w:rPr>
    </w:lvl>
    <w:lvl w:ilvl="4" w:tplc="1C681FC8">
      <w:start w:val="1"/>
      <w:numFmt w:val="none"/>
      <w:lvlRestart w:val="0"/>
      <w:lvlText w:val=""/>
      <w:lvlJc w:val="left"/>
      <w:pPr>
        <w:ind w:left="0" w:firstLine="0"/>
      </w:pPr>
      <w:rPr>
        <w:rFonts w:hint="default"/>
      </w:rPr>
    </w:lvl>
    <w:lvl w:ilvl="5" w:tplc="BE740626">
      <w:start w:val="1"/>
      <w:numFmt w:val="none"/>
      <w:lvlRestart w:val="0"/>
      <w:lvlText w:val=""/>
      <w:lvlJc w:val="left"/>
      <w:pPr>
        <w:ind w:left="0" w:firstLine="0"/>
      </w:pPr>
      <w:rPr>
        <w:rFonts w:hint="default"/>
      </w:rPr>
    </w:lvl>
    <w:lvl w:ilvl="6" w:tplc="36D87FFC">
      <w:start w:val="1"/>
      <w:numFmt w:val="none"/>
      <w:lvlRestart w:val="0"/>
      <w:lvlText w:val=""/>
      <w:lvlJc w:val="left"/>
      <w:pPr>
        <w:ind w:left="0" w:firstLine="0"/>
      </w:pPr>
      <w:rPr>
        <w:rFonts w:hint="default"/>
      </w:rPr>
    </w:lvl>
    <w:lvl w:ilvl="7" w:tplc="6F208196">
      <w:start w:val="1"/>
      <w:numFmt w:val="none"/>
      <w:lvlRestart w:val="0"/>
      <w:lvlText w:val=""/>
      <w:lvlJc w:val="left"/>
      <w:pPr>
        <w:ind w:left="0" w:firstLine="0"/>
      </w:pPr>
      <w:rPr>
        <w:rFonts w:hint="default"/>
      </w:rPr>
    </w:lvl>
    <w:lvl w:ilvl="8" w:tplc="BF28FDDE">
      <w:start w:val="1"/>
      <w:numFmt w:val="none"/>
      <w:lvlRestart w:val="0"/>
      <w:lvlText w:val=""/>
      <w:lvlJc w:val="left"/>
      <w:pPr>
        <w:ind w:left="0" w:firstLine="0"/>
      </w:pPr>
      <w:rPr>
        <w:rFonts w:hint="default"/>
      </w:rPr>
    </w:lvl>
  </w:abstractNum>
  <w:abstractNum w:abstractNumId="26" w15:restartNumberingAfterBreak="0">
    <w:nsid w:val="517E0D3C"/>
    <w:multiLevelType w:val="hybridMultilevel"/>
    <w:tmpl w:val="EDF46B1C"/>
    <w:lvl w:ilvl="0" w:tplc="9794905E">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40B7803"/>
    <w:multiLevelType w:val="hybridMultilevel"/>
    <w:tmpl w:val="646CE2B0"/>
    <w:lvl w:ilvl="0" w:tplc="0588824E">
      <w:start w:val="1"/>
      <w:numFmt w:val="bullet"/>
      <w:pStyle w:val="VIRTBulletpoints"/>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7FE015E"/>
    <w:multiLevelType w:val="hybridMultilevel"/>
    <w:tmpl w:val="1F484D22"/>
    <w:lvl w:ilvl="0" w:tplc="CAEAE67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8AE66B6"/>
    <w:multiLevelType w:val="hybridMultilevel"/>
    <w:tmpl w:val="0EA88B0C"/>
    <w:lvl w:ilvl="0" w:tplc="99E2228C">
      <w:start w:val="1"/>
      <w:numFmt w:val="bullet"/>
      <w:lvlText w:val="▪"/>
      <w:lvlJc w:val="left"/>
      <w:pPr>
        <w:ind w:left="680" w:hanging="283"/>
      </w:pPr>
      <w:rPr>
        <w:rFonts w:hint="default"/>
      </w:rPr>
    </w:lvl>
    <w:lvl w:ilvl="1" w:tplc="C71291B8">
      <w:start w:val="1"/>
      <w:numFmt w:val="none"/>
      <w:lvlRestart w:val="0"/>
      <w:lvlText w:val=""/>
      <w:lvlJc w:val="left"/>
      <w:pPr>
        <w:ind w:left="0" w:firstLine="0"/>
      </w:pPr>
      <w:rPr>
        <w:rFonts w:hint="default"/>
      </w:rPr>
    </w:lvl>
    <w:lvl w:ilvl="2" w:tplc="BDF04432">
      <w:start w:val="1"/>
      <w:numFmt w:val="none"/>
      <w:lvlRestart w:val="0"/>
      <w:lvlText w:val=""/>
      <w:lvlJc w:val="left"/>
      <w:pPr>
        <w:ind w:left="0" w:firstLine="0"/>
      </w:pPr>
      <w:rPr>
        <w:rFonts w:hint="default"/>
      </w:rPr>
    </w:lvl>
    <w:lvl w:ilvl="3" w:tplc="BC28D110">
      <w:start w:val="1"/>
      <w:numFmt w:val="none"/>
      <w:lvlRestart w:val="0"/>
      <w:lvlText w:val=""/>
      <w:lvlJc w:val="left"/>
      <w:pPr>
        <w:ind w:left="0" w:firstLine="0"/>
      </w:pPr>
      <w:rPr>
        <w:rFonts w:hint="default"/>
      </w:rPr>
    </w:lvl>
    <w:lvl w:ilvl="4" w:tplc="1436C9E8">
      <w:start w:val="1"/>
      <w:numFmt w:val="none"/>
      <w:lvlRestart w:val="0"/>
      <w:lvlText w:val=""/>
      <w:lvlJc w:val="left"/>
      <w:pPr>
        <w:ind w:left="0" w:firstLine="0"/>
      </w:pPr>
      <w:rPr>
        <w:rFonts w:hint="default"/>
      </w:rPr>
    </w:lvl>
    <w:lvl w:ilvl="5" w:tplc="6720BCF2">
      <w:start w:val="1"/>
      <w:numFmt w:val="none"/>
      <w:lvlRestart w:val="0"/>
      <w:lvlText w:val=""/>
      <w:lvlJc w:val="left"/>
      <w:pPr>
        <w:ind w:left="0" w:firstLine="0"/>
      </w:pPr>
      <w:rPr>
        <w:rFonts w:hint="default"/>
      </w:rPr>
    </w:lvl>
    <w:lvl w:ilvl="6" w:tplc="3E3001D6">
      <w:start w:val="1"/>
      <w:numFmt w:val="none"/>
      <w:lvlRestart w:val="0"/>
      <w:lvlText w:val=""/>
      <w:lvlJc w:val="left"/>
      <w:pPr>
        <w:ind w:left="0" w:firstLine="0"/>
      </w:pPr>
      <w:rPr>
        <w:rFonts w:hint="default"/>
      </w:rPr>
    </w:lvl>
    <w:lvl w:ilvl="7" w:tplc="E99819A4">
      <w:start w:val="1"/>
      <w:numFmt w:val="none"/>
      <w:lvlRestart w:val="0"/>
      <w:lvlText w:val=""/>
      <w:lvlJc w:val="left"/>
      <w:pPr>
        <w:ind w:left="0" w:firstLine="0"/>
      </w:pPr>
      <w:rPr>
        <w:rFonts w:hint="default"/>
      </w:rPr>
    </w:lvl>
    <w:lvl w:ilvl="8" w:tplc="254056D2">
      <w:start w:val="1"/>
      <w:numFmt w:val="none"/>
      <w:lvlRestart w:val="0"/>
      <w:lvlText w:val=""/>
      <w:lvlJc w:val="left"/>
      <w:pPr>
        <w:ind w:left="0" w:firstLine="0"/>
      </w:pPr>
      <w:rPr>
        <w:rFonts w:hint="default"/>
      </w:rPr>
    </w:lvl>
  </w:abstractNum>
  <w:abstractNum w:abstractNumId="30" w15:restartNumberingAfterBreak="0">
    <w:nsid w:val="58F31ED9"/>
    <w:multiLevelType w:val="hybridMultilevel"/>
    <w:tmpl w:val="05CCA306"/>
    <w:lvl w:ilvl="0" w:tplc="50923FA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1" w15:restartNumberingAfterBreak="0">
    <w:nsid w:val="5AD568DF"/>
    <w:multiLevelType w:val="hybridMultilevel"/>
    <w:tmpl w:val="1D3C0CF6"/>
    <w:lvl w:ilvl="0" w:tplc="8BD4E1AA">
      <w:start w:val="1"/>
      <w:numFmt w:val="bullet"/>
      <w:lvlText w:val=""/>
      <w:lvlJc w:val="left"/>
      <w:pPr>
        <w:ind w:left="1080" w:hanging="360"/>
      </w:pPr>
      <w:rPr>
        <w:rFonts w:ascii="Symbol" w:hAnsi="Symbol" w:hint="default"/>
      </w:rPr>
    </w:lvl>
    <w:lvl w:ilvl="1" w:tplc="0BE6C150">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32" w15:restartNumberingAfterBreak="0">
    <w:nsid w:val="5CC00E5F"/>
    <w:multiLevelType w:val="hybridMultilevel"/>
    <w:tmpl w:val="FC2A74E4"/>
    <w:lvl w:ilvl="0" w:tplc="76A6257A">
      <w:start w:val="1"/>
      <w:numFmt w:val="lowerLetter"/>
      <w:lvlText w:val="(%1)"/>
      <w:lvlJc w:val="left"/>
      <w:pPr>
        <w:ind w:left="1110" w:hanging="360"/>
      </w:pPr>
      <w:rPr>
        <w:rFonts w:hint="default"/>
      </w:rPr>
    </w:lvl>
    <w:lvl w:ilvl="1" w:tplc="0C090019">
      <w:start w:val="1"/>
      <w:numFmt w:val="lowerLetter"/>
      <w:lvlText w:val="%2."/>
      <w:lvlJc w:val="left"/>
      <w:pPr>
        <w:ind w:left="1830" w:hanging="360"/>
      </w:pPr>
    </w:lvl>
    <w:lvl w:ilvl="2" w:tplc="0C09001B" w:tentative="1">
      <w:start w:val="1"/>
      <w:numFmt w:val="lowerRoman"/>
      <w:lvlText w:val="%3."/>
      <w:lvlJc w:val="right"/>
      <w:pPr>
        <w:ind w:left="2550" w:hanging="180"/>
      </w:pPr>
    </w:lvl>
    <w:lvl w:ilvl="3" w:tplc="0C09000F" w:tentative="1">
      <w:start w:val="1"/>
      <w:numFmt w:val="decimal"/>
      <w:lvlText w:val="%4."/>
      <w:lvlJc w:val="left"/>
      <w:pPr>
        <w:ind w:left="3270" w:hanging="360"/>
      </w:pPr>
    </w:lvl>
    <w:lvl w:ilvl="4" w:tplc="0C090019" w:tentative="1">
      <w:start w:val="1"/>
      <w:numFmt w:val="lowerLetter"/>
      <w:lvlText w:val="%5."/>
      <w:lvlJc w:val="left"/>
      <w:pPr>
        <w:ind w:left="3990" w:hanging="360"/>
      </w:pPr>
    </w:lvl>
    <w:lvl w:ilvl="5" w:tplc="0C09001B" w:tentative="1">
      <w:start w:val="1"/>
      <w:numFmt w:val="lowerRoman"/>
      <w:lvlText w:val="%6."/>
      <w:lvlJc w:val="right"/>
      <w:pPr>
        <w:ind w:left="4710" w:hanging="180"/>
      </w:pPr>
    </w:lvl>
    <w:lvl w:ilvl="6" w:tplc="0C09000F" w:tentative="1">
      <w:start w:val="1"/>
      <w:numFmt w:val="decimal"/>
      <w:lvlText w:val="%7."/>
      <w:lvlJc w:val="left"/>
      <w:pPr>
        <w:ind w:left="5430" w:hanging="360"/>
      </w:pPr>
    </w:lvl>
    <w:lvl w:ilvl="7" w:tplc="0C090019" w:tentative="1">
      <w:start w:val="1"/>
      <w:numFmt w:val="lowerLetter"/>
      <w:lvlText w:val="%8."/>
      <w:lvlJc w:val="left"/>
      <w:pPr>
        <w:ind w:left="6150" w:hanging="360"/>
      </w:pPr>
    </w:lvl>
    <w:lvl w:ilvl="8" w:tplc="0C09001B" w:tentative="1">
      <w:start w:val="1"/>
      <w:numFmt w:val="lowerRoman"/>
      <w:lvlText w:val="%9."/>
      <w:lvlJc w:val="right"/>
      <w:pPr>
        <w:ind w:left="6870" w:hanging="180"/>
      </w:pPr>
    </w:lvl>
  </w:abstractNum>
  <w:abstractNum w:abstractNumId="33" w15:restartNumberingAfterBreak="0">
    <w:nsid w:val="65B52991"/>
    <w:multiLevelType w:val="multilevel"/>
    <w:tmpl w:val="B9020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0507D01"/>
    <w:multiLevelType w:val="hybridMultilevel"/>
    <w:tmpl w:val="F1781AEE"/>
    <w:lvl w:ilvl="0" w:tplc="7B305948">
      <w:start w:val="1"/>
      <w:numFmt w:val="lowerRoman"/>
      <w:lvlText w:val="(%1)"/>
      <w:lvlJc w:val="left"/>
      <w:pPr>
        <w:tabs>
          <w:tab w:val="num" w:pos="397"/>
        </w:tabs>
        <w:ind w:left="397" w:hanging="397"/>
      </w:pPr>
      <w:rPr>
        <w:rFonts w:hint="default"/>
      </w:rPr>
    </w:lvl>
    <w:lvl w:ilvl="1" w:tplc="B8984492">
      <w:start w:val="1"/>
      <w:numFmt w:val="lowerRoman"/>
      <w:lvlText w:val="(%2)"/>
      <w:lvlJc w:val="left"/>
      <w:pPr>
        <w:tabs>
          <w:tab w:val="num" w:pos="794"/>
        </w:tabs>
        <w:ind w:left="794" w:hanging="397"/>
      </w:pPr>
      <w:rPr>
        <w:rFonts w:hint="default"/>
      </w:rPr>
    </w:lvl>
    <w:lvl w:ilvl="2" w:tplc="14626674">
      <w:start w:val="1"/>
      <w:numFmt w:val="none"/>
      <w:lvlRestart w:val="0"/>
      <w:lvlText w:val=""/>
      <w:lvlJc w:val="left"/>
      <w:pPr>
        <w:ind w:left="0" w:firstLine="0"/>
      </w:pPr>
      <w:rPr>
        <w:rFonts w:hint="default"/>
      </w:rPr>
    </w:lvl>
    <w:lvl w:ilvl="3" w:tplc="D9447EF6">
      <w:start w:val="1"/>
      <w:numFmt w:val="none"/>
      <w:lvlRestart w:val="0"/>
      <w:lvlText w:val=""/>
      <w:lvlJc w:val="left"/>
      <w:pPr>
        <w:ind w:left="0" w:firstLine="0"/>
      </w:pPr>
      <w:rPr>
        <w:rFonts w:hint="default"/>
      </w:rPr>
    </w:lvl>
    <w:lvl w:ilvl="4" w:tplc="26503912">
      <w:start w:val="1"/>
      <w:numFmt w:val="none"/>
      <w:lvlRestart w:val="0"/>
      <w:lvlText w:val=""/>
      <w:lvlJc w:val="left"/>
      <w:pPr>
        <w:ind w:left="0" w:firstLine="0"/>
      </w:pPr>
      <w:rPr>
        <w:rFonts w:hint="default"/>
      </w:rPr>
    </w:lvl>
    <w:lvl w:ilvl="5" w:tplc="C15446A2">
      <w:start w:val="1"/>
      <w:numFmt w:val="none"/>
      <w:lvlRestart w:val="0"/>
      <w:lvlText w:val=""/>
      <w:lvlJc w:val="left"/>
      <w:pPr>
        <w:ind w:left="0" w:firstLine="0"/>
      </w:pPr>
      <w:rPr>
        <w:rFonts w:hint="default"/>
      </w:rPr>
    </w:lvl>
    <w:lvl w:ilvl="6" w:tplc="31D2B094">
      <w:start w:val="1"/>
      <w:numFmt w:val="none"/>
      <w:lvlRestart w:val="0"/>
      <w:lvlText w:val=""/>
      <w:lvlJc w:val="left"/>
      <w:pPr>
        <w:ind w:left="0" w:firstLine="0"/>
      </w:pPr>
      <w:rPr>
        <w:rFonts w:hint="default"/>
      </w:rPr>
    </w:lvl>
    <w:lvl w:ilvl="7" w:tplc="C03EC4DC">
      <w:start w:val="1"/>
      <w:numFmt w:val="none"/>
      <w:lvlRestart w:val="0"/>
      <w:lvlText w:val=""/>
      <w:lvlJc w:val="left"/>
      <w:pPr>
        <w:ind w:left="0" w:firstLine="0"/>
      </w:pPr>
      <w:rPr>
        <w:rFonts w:hint="default"/>
      </w:rPr>
    </w:lvl>
    <w:lvl w:ilvl="8" w:tplc="A59E0F9C">
      <w:start w:val="1"/>
      <w:numFmt w:val="none"/>
      <w:lvlRestart w:val="0"/>
      <w:lvlText w:val=""/>
      <w:lvlJc w:val="left"/>
      <w:pPr>
        <w:ind w:left="0" w:firstLine="0"/>
      </w:pPr>
      <w:rPr>
        <w:rFonts w:hint="default"/>
      </w:rPr>
    </w:lvl>
  </w:abstractNum>
  <w:abstractNum w:abstractNumId="35" w15:restartNumberingAfterBreak="0">
    <w:nsid w:val="72C7062A"/>
    <w:multiLevelType w:val="hybridMultilevel"/>
    <w:tmpl w:val="5CD483F2"/>
    <w:lvl w:ilvl="0" w:tplc="3B48B190">
      <w:start w:val="1"/>
      <w:numFmt w:val="bullet"/>
      <w:lvlText w:val=""/>
      <w:lvlJc w:val="left"/>
      <w:pPr>
        <w:ind w:left="652" w:hanging="360"/>
      </w:pPr>
      <w:rPr>
        <w:rFonts w:ascii="Symbol" w:hAnsi="Symbol" w:hint="default"/>
      </w:rPr>
    </w:lvl>
    <w:lvl w:ilvl="1" w:tplc="04090003">
      <w:start w:val="1"/>
      <w:numFmt w:val="bullet"/>
      <w:lvlText w:val="o"/>
      <w:lvlJc w:val="left"/>
      <w:pPr>
        <w:ind w:left="1372" w:hanging="360"/>
      </w:pPr>
      <w:rPr>
        <w:rFonts w:ascii="Courier New" w:hAnsi="Courier New" w:cs="Courier New" w:hint="default"/>
      </w:rPr>
    </w:lvl>
    <w:lvl w:ilvl="2" w:tplc="04090005">
      <w:start w:val="1"/>
      <w:numFmt w:val="bullet"/>
      <w:lvlText w:val=""/>
      <w:lvlJc w:val="left"/>
      <w:pPr>
        <w:ind w:left="2092" w:hanging="360"/>
      </w:pPr>
      <w:rPr>
        <w:rFonts w:ascii="Wingdings" w:hAnsi="Wingdings" w:hint="default"/>
      </w:rPr>
    </w:lvl>
    <w:lvl w:ilvl="3" w:tplc="04090001" w:tentative="1">
      <w:start w:val="1"/>
      <w:numFmt w:val="bullet"/>
      <w:lvlText w:val=""/>
      <w:lvlJc w:val="left"/>
      <w:pPr>
        <w:ind w:left="2812" w:hanging="360"/>
      </w:pPr>
      <w:rPr>
        <w:rFonts w:ascii="Symbol" w:hAnsi="Symbol" w:hint="default"/>
      </w:rPr>
    </w:lvl>
    <w:lvl w:ilvl="4" w:tplc="04090003" w:tentative="1">
      <w:start w:val="1"/>
      <w:numFmt w:val="bullet"/>
      <w:lvlText w:val="o"/>
      <w:lvlJc w:val="left"/>
      <w:pPr>
        <w:ind w:left="3532" w:hanging="360"/>
      </w:pPr>
      <w:rPr>
        <w:rFonts w:ascii="Courier New" w:hAnsi="Courier New" w:cs="Courier New" w:hint="default"/>
      </w:rPr>
    </w:lvl>
    <w:lvl w:ilvl="5" w:tplc="04090005" w:tentative="1">
      <w:start w:val="1"/>
      <w:numFmt w:val="bullet"/>
      <w:lvlText w:val=""/>
      <w:lvlJc w:val="left"/>
      <w:pPr>
        <w:ind w:left="4252" w:hanging="360"/>
      </w:pPr>
      <w:rPr>
        <w:rFonts w:ascii="Wingdings" w:hAnsi="Wingdings" w:hint="default"/>
      </w:rPr>
    </w:lvl>
    <w:lvl w:ilvl="6" w:tplc="04090001" w:tentative="1">
      <w:start w:val="1"/>
      <w:numFmt w:val="bullet"/>
      <w:lvlText w:val=""/>
      <w:lvlJc w:val="left"/>
      <w:pPr>
        <w:ind w:left="4972" w:hanging="360"/>
      </w:pPr>
      <w:rPr>
        <w:rFonts w:ascii="Symbol" w:hAnsi="Symbol" w:hint="default"/>
      </w:rPr>
    </w:lvl>
    <w:lvl w:ilvl="7" w:tplc="04090003" w:tentative="1">
      <w:start w:val="1"/>
      <w:numFmt w:val="bullet"/>
      <w:lvlText w:val="o"/>
      <w:lvlJc w:val="left"/>
      <w:pPr>
        <w:ind w:left="5692" w:hanging="360"/>
      </w:pPr>
      <w:rPr>
        <w:rFonts w:ascii="Courier New" w:hAnsi="Courier New" w:cs="Courier New" w:hint="default"/>
      </w:rPr>
    </w:lvl>
    <w:lvl w:ilvl="8" w:tplc="04090005" w:tentative="1">
      <w:start w:val="1"/>
      <w:numFmt w:val="bullet"/>
      <w:lvlText w:val=""/>
      <w:lvlJc w:val="left"/>
      <w:pPr>
        <w:ind w:left="6412" w:hanging="360"/>
      </w:pPr>
      <w:rPr>
        <w:rFonts w:ascii="Wingdings" w:hAnsi="Wingdings" w:hint="default"/>
      </w:rPr>
    </w:lvl>
  </w:abstractNum>
  <w:abstractNum w:abstractNumId="36" w15:restartNumberingAfterBreak="0">
    <w:nsid w:val="7617115F"/>
    <w:multiLevelType w:val="hybridMultilevel"/>
    <w:tmpl w:val="2946E0C0"/>
    <w:lvl w:ilvl="0" w:tplc="F9E2F7A4">
      <w:start w:val="1"/>
      <w:numFmt w:val="decimal"/>
      <w:lvlText w:val="%1"/>
      <w:lvlJc w:val="left"/>
      <w:pPr>
        <w:ind w:left="720" w:hanging="360"/>
      </w:pPr>
      <w:rPr>
        <w:rFonts w:ascii="Rockwell" w:hAnsi="Rockwell" w:hint="default"/>
        <w:color w:val="26664E" w:themeColor="accent1"/>
        <w:sz w:val="7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8146617"/>
    <w:multiLevelType w:val="hybridMultilevel"/>
    <w:tmpl w:val="B2C82D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8" w15:restartNumberingAfterBreak="0">
    <w:nsid w:val="79911088"/>
    <w:multiLevelType w:val="hybridMultilevel"/>
    <w:tmpl w:val="B89254AA"/>
    <w:lvl w:ilvl="0" w:tplc="5ED0EE42">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9" w15:restartNumberingAfterBreak="0">
    <w:nsid w:val="7BFF341A"/>
    <w:multiLevelType w:val="hybridMultilevel"/>
    <w:tmpl w:val="FE5CAE06"/>
    <w:lvl w:ilvl="0" w:tplc="1DEAF23E">
      <w:start w:val="1"/>
      <w:numFmt w:val="bullet"/>
      <w:pStyle w:val="Bulletsinatable"/>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7C800B86"/>
    <w:multiLevelType w:val="multilevel"/>
    <w:tmpl w:val="D05E5250"/>
    <w:lvl w:ilvl="0">
      <w:start w:val="1"/>
      <w:numFmt w:val="decimal"/>
      <w:lvlText w:val="%1."/>
      <w:lvlJc w:val="left"/>
      <w:pPr>
        <w:ind w:left="360" w:hanging="360"/>
      </w:pPr>
      <w:rPr>
        <w:rFonts w:hint="default"/>
        <w:b/>
        <w:bCs/>
        <w:i w:val="0"/>
        <w:iCs/>
      </w:rPr>
    </w:lvl>
    <w:lvl w:ilvl="1">
      <w:start w:val="1"/>
      <w:numFmt w:val="decimal"/>
      <w:isLgl/>
      <w:lvlText w:val="%1.%2"/>
      <w:lvlJc w:val="left"/>
      <w:pPr>
        <w:ind w:left="750" w:hanging="390"/>
      </w:pPr>
      <w:rPr>
        <w:rFonts w:hint="default"/>
        <w:b w:val="0"/>
        <w:bCs w:val="0"/>
        <w:i w:val="0"/>
        <w:i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41" w15:restartNumberingAfterBreak="0">
    <w:nsid w:val="7DCB346A"/>
    <w:multiLevelType w:val="hybridMultilevel"/>
    <w:tmpl w:val="0E52C2F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2" w15:restartNumberingAfterBreak="0">
    <w:nsid w:val="7EF13FB6"/>
    <w:multiLevelType w:val="hybridMultilevel"/>
    <w:tmpl w:val="9F0282E8"/>
    <w:lvl w:ilvl="0" w:tplc="C2223692">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1"/>
  </w:num>
  <w:num w:numId="2">
    <w:abstractNumId w:val="28"/>
  </w:num>
  <w:num w:numId="3">
    <w:abstractNumId w:val="39"/>
  </w:num>
  <w:num w:numId="4">
    <w:abstractNumId w:val="27"/>
  </w:num>
  <w:num w:numId="5">
    <w:abstractNumId w:val="23"/>
  </w:num>
  <w:num w:numId="6">
    <w:abstractNumId w:val="38"/>
  </w:num>
  <w:num w:numId="7">
    <w:abstractNumId w:val="35"/>
  </w:num>
  <w:num w:numId="8">
    <w:abstractNumId w:val="31"/>
  </w:num>
  <w:num w:numId="9">
    <w:abstractNumId w:val="14"/>
  </w:num>
  <w:num w:numId="10">
    <w:abstractNumId w:val="18"/>
  </w:num>
  <w:num w:numId="11">
    <w:abstractNumId w:val="19"/>
  </w:num>
  <w:num w:numId="12">
    <w:abstractNumId w:val="34"/>
  </w:num>
  <w:num w:numId="13">
    <w:abstractNumId w:val="29"/>
  </w:num>
  <w:num w:numId="14">
    <w:abstractNumId w:val="25"/>
  </w:num>
  <w:num w:numId="15">
    <w:abstractNumId w:val="17"/>
  </w:num>
  <w:num w:numId="16">
    <w:abstractNumId w:val="22"/>
  </w:num>
  <w:num w:numId="17">
    <w:abstractNumId w:val="10"/>
  </w:num>
  <w:num w:numId="18">
    <w:abstractNumId w:val="42"/>
  </w:num>
  <w:num w:numId="19">
    <w:abstractNumId w:val="42"/>
    <w:lvlOverride w:ilvl="0">
      <w:startOverride w:val="1"/>
    </w:lvlOverride>
  </w:num>
  <w:num w:numId="20">
    <w:abstractNumId w:val="41"/>
  </w:num>
  <w:num w:numId="21">
    <w:abstractNumId w:val="20"/>
  </w:num>
  <w:num w:numId="22">
    <w:abstractNumId w:val="20"/>
    <w:lvlOverride w:ilvl="0">
      <w:startOverride w:val="1"/>
    </w:lvlOverride>
  </w:num>
  <w:num w:numId="23">
    <w:abstractNumId w:val="12"/>
  </w:num>
  <w:num w:numId="24">
    <w:abstractNumId w:val="36"/>
  </w:num>
  <w:num w:numId="25">
    <w:abstractNumId w:val="26"/>
  </w:num>
  <w:num w:numId="26">
    <w:abstractNumId w:val="27"/>
  </w:num>
  <w:num w:numId="27">
    <w:abstractNumId w:val="13"/>
  </w:num>
  <w:num w:numId="28">
    <w:abstractNumId w:val="21"/>
  </w:num>
  <w:num w:numId="29">
    <w:abstractNumId w:val="37"/>
  </w:num>
  <w:num w:numId="30">
    <w:abstractNumId w:val="9"/>
  </w:num>
  <w:num w:numId="31">
    <w:abstractNumId w:val="7"/>
  </w:num>
  <w:num w:numId="32">
    <w:abstractNumId w:val="6"/>
  </w:num>
  <w:num w:numId="33">
    <w:abstractNumId w:val="5"/>
  </w:num>
  <w:num w:numId="34">
    <w:abstractNumId w:val="4"/>
  </w:num>
  <w:num w:numId="35">
    <w:abstractNumId w:val="8"/>
  </w:num>
  <w:num w:numId="36">
    <w:abstractNumId w:val="3"/>
  </w:num>
  <w:num w:numId="37">
    <w:abstractNumId w:val="2"/>
  </w:num>
  <w:num w:numId="38">
    <w:abstractNumId w:val="1"/>
  </w:num>
  <w:num w:numId="39">
    <w:abstractNumId w:val="0"/>
  </w:num>
  <w:num w:numId="40">
    <w:abstractNumId w:val="40"/>
  </w:num>
  <w:num w:numId="41">
    <w:abstractNumId w:val="30"/>
  </w:num>
  <w:num w:numId="42">
    <w:abstractNumId w:val="32"/>
  </w:num>
  <w:num w:numId="43">
    <w:abstractNumId w:val="24"/>
  </w:num>
  <w:num w:numId="44">
    <w:abstractNumId w:val="33"/>
  </w:num>
  <w:num w:numId="45">
    <w:abstractNumId w:val="16"/>
  </w:num>
  <w:num w:numId="46">
    <w:abstractNumId w:val="15"/>
  </w:num>
  <w:num w:numId="47">
    <w:abstractNumId w:val="27"/>
  </w:num>
  <w:num w:numId="48">
    <w:abstractNumId w:val="2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embedSystemFonts/>
  <w:activeWritingStyle w:appName="MSWord" w:lang="en-AU"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AU" w:vendorID="64" w:dllVersion="0" w:nlCheck="1" w:checkStyle="0"/>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oNotTrackFormatting/>
  <w:documentProtection w:edit="readOnly" w:enforcement="1" w:cryptProviderType="rsaAES" w:cryptAlgorithmClass="hash" w:cryptAlgorithmType="typeAny" w:cryptAlgorithmSid="14" w:cryptSpinCount="100000" w:hash="m9dxZgCdkoC0MZ1KfPF6w2JAvwfvQ6z24bKda2lYJO2u/cRzSU0seQ5Pd409cR+M1DQxsBjxMUlXT61JgNp2TA==" w:salt="WpwIvsJoAVwPEd2wUc3PWA=="/>
  <w:defaultTabStop w:val="720"/>
  <w:clickAndTypeStyle w:val="ChapterheadingChar"/>
  <w:drawingGridHorizontalSpacing w:val="360"/>
  <w:drawingGridVerticalSpacing w:val="360"/>
  <w:displayHorizontalDrawingGridEvery w:val="0"/>
  <w:displayVerticalDrawingGridEvery w:val="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5903"/>
    <w:rsid w:val="00000036"/>
    <w:rsid w:val="000000B4"/>
    <w:rsid w:val="00000354"/>
    <w:rsid w:val="00000378"/>
    <w:rsid w:val="0000050A"/>
    <w:rsid w:val="0000051C"/>
    <w:rsid w:val="00000724"/>
    <w:rsid w:val="0000076B"/>
    <w:rsid w:val="00000870"/>
    <w:rsid w:val="00000892"/>
    <w:rsid w:val="000008AA"/>
    <w:rsid w:val="000008B2"/>
    <w:rsid w:val="0000090E"/>
    <w:rsid w:val="00000A16"/>
    <w:rsid w:val="00000AE4"/>
    <w:rsid w:val="00000B61"/>
    <w:rsid w:val="00000C1F"/>
    <w:rsid w:val="00000E9F"/>
    <w:rsid w:val="00000F98"/>
    <w:rsid w:val="00001014"/>
    <w:rsid w:val="00001245"/>
    <w:rsid w:val="000013F4"/>
    <w:rsid w:val="00001481"/>
    <w:rsid w:val="000015E7"/>
    <w:rsid w:val="00001716"/>
    <w:rsid w:val="000017D2"/>
    <w:rsid w:val="00001913"/>
    <w:rsid w:val="00001A68"/>
    <w:rsid w:val="00001BC7"/>
    <w:rsid w:val="00001D6D"/>
    <w:rsid w:val="00001E28"/>
    <w:rsid w:val="00001EE1"/>
    <w:rsid w:val="00001F08"/>
    <w:rsid w:val="00001F9F"/>
    <w:rsid w:val="00001FCD"/>
    <w:rsid w:val="00002114"/>
    <w:rsid w:val="00002344"/>
    <w:rsid w:val="0000256C"/>
    <w:rsid w:val="00002605"/>
    <w:rsid w:val="0000261B"/>
    <w:rsid w:val="0000273D"/>
    <w:rsid w:val="000027A7"/>
    <w:rsid w:val="0000293F"/>
    <w:rsid w:val="00002A77"/>
    <w:rsid w:val="00002B79"/>
    <w:rsid w:val="00002D24"/>
    <w:rsid w:val="00002E5D"/>
    <w:rsid w:val="000030FB"/>
    <w:rsid w:val="0000312C"/>
    <w:rsid w:val="0000345A"/>
    <w:rsid w:val="00003597"/>
    <w:rsid w:val="00003617"/>
    <w:rsid w:val="00003649"/>
    <w:rsid w:val="000036ED"/>
    <w:rsid w:val="00003759"/>
    <w:rsid w:val="000037E9"/>
    <w:rsid w:val="0000388F"/>
    <w:rsid w:val="00003914"/>
    <w:rsid w:val="00003AA0"/>
    <w:rsid w:val="00003D77"/>
    <w:rsid w:val="00003DD7"/>
    <w:rsid w:val="00003E65"/>
    <w:rsid w:val="00004177"/>
    <w:rsid w:val="00004220"/>
    <w:rsid w:val="000042B5"/>
    <w:rsid w:val="00004397"/>
    <w:rsid w:val="0000453D"/>
    <w:rsid w:val="0000457B"/>
    <w:rsid w:val="00004682"/>
    <w:rsid w:val="000049B4"/>
    <w:rsid w:val="000049C3"/>
    <w:rsid w:val="00004AFF"/>
    <w:rsid w:val="00004B87"/>
    <w:rsid w:val="00004C19"/>
    <w:rsid w:val="00004F53"/>
    <w:rsid w:val="00005058"/>
    <w:rsid w:val="00005146"/>
    <w:rsid w:val="0000514C"/>
    <w:rsid w:val="000051AA"/>
    <w:rsid w:val="00005275"/>
    <w:rsid w:val="000052D7"/>
    <w:rsid w:val="00005323"/>
    <w:rsid w:val="00005732"/>
    <w:rsid w:val="0000585E"/>
    <w:rsid w:val="00005919"/>
    <w:rsid w:val="0000596F"/>
    <w:rsid w:val="00005990"/>
    <w:rsid w:val="00005B92"/>
    <w:rsid w:val="00005B9A"/>
    <w:rsid w:val="00005D9C"/>
    <w:rsid w:val="00006054"/>
    <w:rsid w:val="00006253"/>
    <w:rsid w:val="00006294"/>
    <w:rsid w:val="000062DB"/>
    <w:rsid w:val="00006324"/>
    <w:rsid w:val="0000646F"/>
    <w:rsid w:val="00006530"/>
    <w:rsid w:val="00006553"/>
    <w:rsid w:val="0000655F"/>
    <w:rsid w:val="000065F6"/>
    <w:rsid w:val="00006699"/>
    <w:rsid w:val="0000692D"/>
    <w:rsid w:val="00006F88"/>
    <w:rsid w:val="0000734C"/>
    <w:rsid w:val="000073D2"/>
    <w:rsid w:val="00007578"/>
    <w:rsid w:val="0000779E"/>
    <w:rsid w:val="00007979"/>
    <w:rsid w:val="000079FD"/>
    <w:rsid w:val="00007A9E"/>
    <w:rsid w:val="00007B58"/>
    <w:rsid w:val="00007BEE"/>
    <w:rsid w:val="00007D99"/>
    <w:rsid w:val="00007DFA"/>
    <w:rsid w:val="00007E59"/>
    <w:rsid w:val="000100E5"/>
    <w:rsid w:val="0001036F"/>
    <w:rsid w:val="00010675"/>
    <w:rsid w:val="000109C8"/>
    <w:rsid w:val="00010AEA"/>
    <w:rsid w:val="00010B6A"/>
    <w:rsid w:val="00010D43"/>
    <w:rsid w:val="00010EFB"/>
    <w:rsid w:val="00010F28"/>
    <w:rsid w:val="000110B9"/>
    <w:rsid w:val="000115DF"/>
    <w:rsid w:val="000118D0"/>
    <w:rsid w:val="0001194E"/>
    <w:rsid w:val="00011CCC"/>
    <w:rsid w:val="00012188"/>
    <w:rsid w:val="000121F8"/>
    <w:rsid w:val="00012257"/>
    <w:rsid w:val="000122E6"/>
    <w:rsid w:val="000122EA"/>
    <w:rsid w:val="00012378"/>
    <w:rsid w:val="000123D7"/>
    <w:rsid w:val="00012494"/>
    <w:rsid w:val="0001253B"/>
    <w:rsid w:val="000126E5"/>
    <w:rsid w:val="00012864"/>
    <w:rsid w:val="00012EE8"/>
    <w:rsid w:val="00012FCF"/>
    <w:rsid w:val="000130EF"/>
    <w:rsid w:val="00013912"/>
    <w:rsid w:val="00013BAA"/>
    <w:rsid w:val="00013D7D"/>
    <w:rsid w:val="0001406F"/>
    <w:rsid w:val="000143DB"/>
    <w:rsid w:val="000143FC"/>
    <w:rsid w:val="000147A0"/>
    <w:rsid w:val="000148E9"/>
    <w:rsid w:val="0001499F"/>
    <w:rsid w:val="00014DA1"/>
    <w:rsid w:val="00014DEF"/>
    <w:rsid w:val="00014E4F"/>
    <w:rsid w:val="00014FB5"/>
    <w:rsid w:val="00015377"/>
    <w:rsid w:val="00015475"/>
    <w:rsid w:val="00015680"/>
    <w:rsid w:val="00015739"/>
    <w:rsid w:val="000157BD"/>
    <w:rsid w:val="00015A39"/>
    <w:rsid w:val="00015BD6"/>
    <w:rsid w:val="00015C12"/>
    <w:rsid w:val="00015CD3"/>
    <w:rsid w:val="00015D82"/>
    <w:rsid w:val="00015FCB"/>
    <w:rsid w:val="0001608A"/>
    <w:rsid w:val="00016507"/>
    <w:rsid w:val="0001655B"/>
    <w:rsid w:val="000166FC"/>
    <w:rsid w:val="0001670D"/>
    <w:rsid w:val="000170F2"/>
    <w:rsid w:val="0001713F"/>
    <w:rsid w:val="000172EC"/>
    <w:rsid w:val="00017803"/>
    <w:rsid w:val="0001786E"/>
    <w:rsid w:val="00017A6E"/>
    <w:rsid w:val="00017AC4"/>
    <w:rsid w:val="00017CB6"/>
    <w:rsid w:val="00017EAD"/>
    <w:rsid w:val="00017EB6"/>
    <w:rsid w:val="00020179"/>
    <w:rsid w:val="00020206"/>
    <w:rsid w:val="000202A0"/>
    <w:rsid w:val="0002035F"/>
    <w:rsid w:val="0002051F"/>
    <w:rsid w:val="0002052F"/>
    <w:rsid w:val="000205D1"/>
    <w:rsid w:val="000205FD"/>
    <w:rsid w:val="00020614"/>
    <w:rsid w:val="00020AB8"/>
    <w:rsid w:val="00020B83"/>
    <w:rsid w:val="00020BBA"/>
    <w:rsid w:val="00020BC0"/>
    <w:rsid w:val="00020D1C"/>
    <w:rsid w:val="00020D24"/>
    <w:rsid w:val="00020DD4"/>
    <w:rsid w:val="00020E2F"/>
    <w:rsid w:val="00020F31"/>
    <w:rsid w:val="00020F43"/>
    <w:rsid w:val="00021102"/>
    <w:rsid w:val="0002113C"/>
    <w:rsid w:val="000212F6"/>
    <w:rsid w:val="0002140D"/>
    <w:rsid w:val="0002149B"/>
    <w:rsid w:val="0002157C"/>
    <w:rsid w:val="00021636"/>
    <w:rsid w:val="0002171B"/>
    <w:rsid w:val="0002180C"/>
    <w:rsid w:val="00021A62"/>
    <w:rsid w:val="00021B46"/>
    <w:rsid w:val="00022467"/>
    <w:rsid w:val="000227FB"/>
    <w:rsid w:val="00022818"/>
    <w:rsid w:val="00022B70"/>
    <w:rsid w:val="00022EDA"/>
    <w:rsid w:val="00022EFB"/>
    <w:rsid w:val="00023034"/>
    <w:rsid w:val="0002310F"/>
    <w:rsid w:val="00023146"/>
    <w:rsid w:val="000231BC"/>
    <w:rsid w:val="0002328B"/>
    <w:rsid w:val="000232D5"/>
    <w:rsid w:val="000235C3"/>
    <w:rsid w:val="00023773"/>
    <w:rsid w:val="000237D0"/>
    <w:rsid w:val="00023A55"/>
    <w:rsid w:val="00023B9D"/>
    <w:rsid w:val="00023DFB"/>
    <w:rsid w:val="00023FB4"/>
    <w:rsid w:val="00024447"/>
    <w:rsid w:val="00024698"/>
    <w:rsid w:val="000246DD"/>
    <w:rsid w:val="000246F7"/>
    <w:rsid w:val="000248AD"/>
    <w:rsid w:val="00024A45"/>
    <w:rsid w:val="00024B96"/>
    <w:rsid w:val="00024DCD"/>
    <w:rsid w:val="00024EA8"/>
    <w:rsid w:val="00024F18"/>
    <w:rsid w:val="00024FA4"/>
    <w:rsid w:val="00024FDF"/>
    <w:rsid w:val="000250C2"/>
    <w:rsid w:val="00025281"/>
    <w:rsid w:val="0002534A"/>
    <w:rsid w:val="0002584F"/>
    <w:rsid w:val="00025AE8"/>
    <w:rsid w:val="00025BD7"/>
    <w:rsid w:val="00025D64"/>
    <w:rsid w:val="00025E22"/>
    <w:rsid w:val="00025ED1"/>
    <w:rsid w:val="00025FA9"/>
    <w:rsid w:val="0002628F"/>
    <w:rsid w:val="000263BA"/>
    <w:rsid w:val="000263CA"/>
    <w:rsid w:val="0002644C"/>
    <w:rsid w:val="000265CF"/>
    <w:rsid w:val="00026775"/>
    <w:rsid w:val="0002690E"/>
    <w:rsid w:val="00026BA0"/>
    <w:rsid w:val="00026BA7"/>
    <w:rsid w:val="00026EB0"/>
    <w:rsid w:val="00026FC0"/>
    <w:rsid w:val="000270A6"/>
    <w:rsid w:val="000271BB"/>
    <w:rsid w:val="00027463"/>
    <w:rsid w:val="000274FF"/>
    <w:rsid w:val="000275DE"/>
    <w:rsid w:val="000277AD"/>
    <w:rsid w:val="000277C6"/>
    <w:rsid w:val="00027867"/>
    <w:rsid w:val="00027B19"/>
    <w:rsid w:val="00027FE9"/>
    <w:rsid w:val="0003001D"/>
    <w:rsid w:val="000301FC"/>
    <w:rsid w:val="00030285"/>
    <w:rsid w:val="00030316"/>
    <w:rsid w:val="00030332"/>
    <w:rsid w:val="000303D6"/>
    <w:rsid w:val="0003058D"/>
    <w:rsid w:val="00030926"/>
    <w:rsid w:val="00030AB3"/>
    <w:rsid w:val="00030F86"/>
    <w:rsid w:val="000311AE"/>
    <w:rsid w:val="00031309"/>
    <w:rsid w:val="0003135A"/>
    <w:rsid w:val="00031437"/>
    <w:rsid w:val="000314CB"/>
    <w:rsid w:val="000315FA"/>
    <w:rsid w:val="00031856"/>
    <w:rsid w:val="00031BCB"/>
    <w:rsid w:val="00031E28"/>
    <w:rsid w:val="00031E89"/>
    <w:rsid w:val="00031EEB"/>
    <w:rsid w:val="000320C9"/>
    <w:rsid w:val="000320F3"/>
    <w:rsid w:val="00032268"/>
    <w:rsid w:val="000322B6"/>
    <w:rsid w:val="00032652"/>
    <w:rsid w:val="00032D5B"/>
    <w:rsid w:val="00032E89"/>
    <w:rsid w:val="00032EC5"/>
    <w:rsid w:val="00033039"/>
    <w:rsid w:val="000330E0"/>
    <w:rsid w:val="00033198"/>
    <w:rsid w:val="000332F3"/>
    <w:rsid w:val="000333A1"/>
    <w:rsid w:val="00033453"/>
    <w:rsid w:val="00033556"/>
    <w:rsid w:val="000335AC"/>
    <w:rsid w:val="000335EA"/>
    <w:rsid w:val="0003367E"/>
    <w:rsid w:val="00033713"/>
    <w:rsid w:val="00033923"/>
    <w:rsid w:val="000339D8"/>
    <w:rsid w:val="00033E26"/>
    <w:rsid w:val="00033F0F"/>
    <w:rsid w:val="00033FE6"/>
    <w:rsid w:val="00034156"/>
    <w:rsid w:val="000343D1"/>
    <w:rsid w:val="000345A5"/>
    <w:rsid w:val="000345BE"/>
    <w:rsid w:val="000346E6"/>
    <w:rsid w:val="00034703"/>
    <w:rsid w:val="0003471D"/>
    <w:rsid w:val="00034829"/>
    <w:rsid w:val="00034DD7"/>
    <w:rsid w:val="00034F08"/>
    <w:rsid w:val="000350AE"/>
    <w:rsid w:val="0003520A"/>
    <w:rsid w:val="00035375"/>
    <w:rsid w:val="00035661"/>
    <w:rsid w:val="000356E4"/>
    <w:rsid w:val="000357BB"/>
    <w:rsid w:val="00035991"/>
    <w:rsid w:val="000359A3"/>
    <w:rsid w:val="000359C8"/>
    <w:rsid w:val="00035B86"/>
    <w:rsid w:val="00035E59"/>
    <w:rsid w:val="00036027"/>
    <w:rsid w:val="0003607F"/>
    <w:rsid w:val="00036227"/>
    <w:rsid w:val="00036298"/>
    <w:rsid w:val="0003643D"/>
    <w:rsid w:val="000364FF"/>
    <w:rsid w:val="000366FD"/>
    <w:rsid w:val="0003672D"/>
    <w:rsid w:val="0003677B"/>
    <w:rsid w:val="0003681B"/>
    <w:rsid w:val="0003692B"/>
    <w:rsid w:val="00036A79"/>
    <w:rsid w:val="00036A7D"/>
    <w:rsid w:val="00036C0B"/>
    <w:rsid w:val="00036DF8"/>
    <w:rsid w:val="00036FB0"/>
    <w:rsid w:val="00037151"/>
    <w:rsid w:val="00037276"/>
    <w:rsid w:val="00037671"/>
    <w:rsid w:val="000401BB"/>
    <w:rsid w:val="0004026B"/>
    <w:rsid w:val="00040288"/>
    <w:rsid w:val="000402E0"/>
    <w:rsid w:val="0004046A"/>
    <w:rsid w:val="00040651"/>
    <w:rsid w:val="0004075F"/>
    <w:rsid w:val="000409A4"/>
    <w:rsid w:val="00040A07"/>
    <w:rsid w:val="00040B0C"/>
    <w:rsid w:val="00040BE6"/>
    <w:rsid w:val="00040F72"/>
    <w:rsid w:val="00040F9A"/>
    <w:rsid w:val="000410EE"/>
    <w:rsid w:val="0004112A"/>
    <w:rsid w:val="000411AA"/>
    <w:rsid w:val="000412AD"/>
    <w:rsid w:val="000414BE"/>
    <w:rsid w:val="0004164B"/>
    <w:rsid w:val="0004171E"/>
    <w:rsid w:val="00041A8C"/>
    <w:rsid w:val="00041E7C"/>
    <w:rsid w:val="000420BA"/>
    <w:rsid w:val="000420E8"/>
    <w:rsid w:val="000422D4"/>
    <w:rsid w:val="0004238C"/>
    <w:rsid w:val="00042434"/>
    <w:rsid w:val="0004268F"/>
    <w:rsid w:val="00042752"/>
    <w:rsid w:val="00042A1C"/>
    <w:rsid w:val="00042C57"/>
    <w:rsid w:val="00042CAB"/>
    <w:rsid w:val="00042D79"/>
    <w:rsid w:val="00043166"/>
    <w:rsid w:val="0004327B"/>
    <w:rsid w:val="000433C6"/>
    <w:rsid w:val="0004343D"/>
    <w:rsid w:val="00043465"/>
    <w:rsid w:val="00043763"/>
    <w:rsid w:val="0004393B"/>
    <w:rsid w:val="0004394F"/>
    <w:rsid w:val="00043A2F"/>
    <w:rsid w:val="00043AA7"/>
    <w:rsid w:val="00043AE7"/>
    <w:rsid w:val="00043C0E"/>
    <w:rsid w:val="00043D14"/>
    <w:rsid w:val="00043DE4"/>
    <w:rsid w:val="00043E53"/>
    <w:rsid w:val="00043E99"/>
    <w:rsid w:val="00043EFF"/>
    <w:rsid w:val="00043F4C"/>
    <w:rsid w:val="00044229"/>
    <w:rsid w:val="000442D9"/>
    <w:rsid w:val="000445E8"/>
    <w:rsid w:val="000445F3"/>
    <w:rsid w:val="00044970"/>
    <w:rsid w:val="000449A1"/>
    <w:rsid w:val="00044B43"/>
    <w:rsid w:val="000450ED"/>
    <w:rsid w:val="0004530B"/>
    <w:rsid w:val="000453A4"/>
    <w:rsid w:val="000453BD"/>
    <w:rsid w:val="00045673"/>
    <w:rsid w:val="0004568B"/>
    <w:rsid w:val="0004569A"/>
    <w:rsid w:val="000456B4"/>
    <w:rsid w:val="0004576E"/>
    <w:rsid w:val="00045834"/>
    <w:rsid w:val="00045A36"/>
    <w:rsid w:val="00045CEF"/>
    <w:rsid w:val="00045E11"/>
    <w:rsid w:val="000463A0"/>
    <w:rsid w:val="000463CE"/>
    <w:rsid w:val="00046633"/>
    <w:rsid w:val="0004680D"/>
    <w:rsid w:val="00046B49"/>
    <w:rsid w:val="00046C6C"/>
    <w:rsid w:val="00046FE8"/>
    <w:rsid w:val="00047177"/>
    <w:rsid w:val="000475DF"/>
    <w:rsid w:val="00047775"/>
    <w:rsid w:val="000477B3"/>
    <w:rsid w:val="00047C76"/>
    <w:rsid w:val="00047DEA"/>
    <w:rsid w:val="00047E03"/>
    <w:rsid w:val="00047F2A"/>
    <w:rsid w:val="00050164"/>
    <w:rsid w:val="00050473"/>
    <w:rsid w:val="0005051C"/>
    <w:rsid w:val="00050BFD"/>
    <w:rsid w:val="00050C6B"/>
    <w:rsid w:val="00050C6C"/>
    <w:rsid w:val="00050F4F"/>
    <w:rsid w:val="00050F54"/>
    <w:rsid w:val="000510E5"/>
    <w:rsid w:val="00051267"/>
    <w:rsid w:val="00051627"/>
    <w:rsid w:val="00051737"/>
    <w:rsid w:val="000518AF"/>
    <w:rsid w:val="000518E6"/>
    <w:rsid w:val="00051A70"/>
    <w:rsid w:val="00051C8F"/>
    <w:rsid w:val="00051CDC"/>
    <w:rsid w:val="00051FBF"/>
    <w:rsid w:val="000522CB"/>
    <w:rsid w:val="000524BF"/>
    <w:rsid w:val="0005259A"/>
    <w:rsid w:val="000528D3"/>
    <w:rsid w:val="000529C7"/>
    <w:rsid w:val="00052A87"/>
    <w:rsid w:val="00052AF8"/>
    <w:rsid w:val="00052CBE"/>
    <w:rsid w:val="00052E3A"/>
    <w:rsid w:val="00052E92"/>
    <w:rsid w:val="00053139"/>
    <w:rsid w:val="00053145"/>
    <w:rsid w:val="00053199"/>
    <w:rsid w:val="00053284"/>
    <w:rsid w:val="000532D2"/>
    <w:rsid w:val="00053459"/>
    <w:rsid w:val="00053505"/>
    <w:rsid w:val="0005371B"/>
    <w:rsid w:val="00053B1A"/>
    <w:rsid w:val="00053B28"/>
    <w:rsid w:val="00053B3E"/>
    <w:rsid w:val="00053D62"/>
    <w:rsid w:val="00053E3A"/>
    <w:rsid w:val="0005403F"/>
    <w:rsid w:val="0005427F"/>
    <w:rsid w:val="00054380"/>
    <w:rsid w:val="0005468F"/>
    <w:rsid w:val="000549D9"/>
    <w:rsid w:val="00054B9C"/>
    <w:rsid w:val="00054DC5"/>
    <w:rsid w:val="00054F15"/>
    <w:rsid w:val="00055072"/>
    <w:rsid w:val="000555AA"/>
    <w:rsid w:val="0005565E"/>
    <w:rsid w:val="00055711"/>
    <w:rsid w:val="00055753"/>
    <w:rsid w:val="00055837"/>
    <w:rsid w:val="00055978"/>
    <w:rsid w:val="00055B13"/>
    <w:rsid w:val="00055C2F"/>
    <w:rsid w:val="00055F5E"/>
    <w:rsid w:val="00056111"/>
    <w:rsid w:val="000561D8"/>
    <w:rsid w:val="00056488"/>
    <w:rsid w:val="00056602"/>
    <w:rsid w:val="0005668E"/>
    <w:rsid w:val="00056798"/>
    <w:rsid w:val="0005684C"/>
    <w:rsid w:val="00056A35"/>
    <w:rsid w:val="00056C93"/>
    <w:rsid w:val="00056DD0"/>
    <w:rsid w:val="00056E56"/>
    <w:rsid w:val="00056F1D"/>
    <w:rsid w:val="00057059"/>
    <w:rsid w:val="00057101"/>
    <w:rsid w:val="00057176"/>
    <w:rsid w:val="000573B2"/>
    <w:rsid w:val="000577D1"/>
    <w:rsid w:val="000578FF"/>
    <w:rsid w:val="00057946"/>
    <w:rsid w:val="00057CAC"/>
    <w:rsid w:val="00057CFA"/>
    <w:rsid w:val="00057EE4"/>
    <w:rsid w:val="000600CE"/>
    <w:rsid w:val="00060360"/>
    <w:rsid w:val="00060488"/>
    <w:rsid w:val="0006061F"/>
    <w:rsid w:val="00060891"/>
    <w:rsid w:val="0006099E"/>
    <w:rsid w:val="00060A35"/>
    <w:rsid w:val="00060D04"/>
    <w:rsid w:val="00061168"/>
    <w:rsid w:val="000611B5"/>
    <w:rsid w:val="000612E6"/>
    <w:rsid w:val="0006144C"/>
    <w:rsid w:val="0006165D"/>
    <w:rsid w:val="000617A4"/>
    <w:rsid w:val="000617D6"/>
    <w:rsid w:val="00061AD5"/>
    <w:rsid w:val="00061B9A"/>
    <w:rsid w:val="00061C13"/>
    <w:rsid w:val="00061D9E"/>
    <w:rsid w:val="00062066"/>
    <w:rsid w:val="00062080"/>
    <w:rsid w:val="00062117"/>
    <w:rsid w:val="00062182"/>
    <w:rsid w:val="0006228C"/>
    <w:rsid w:val="00062518"/>
    <w:rsid w:val="000626AB"/>
    <w:rsid w:val="000626BD"/>
    <w:rsid w:val="00062741"/>
    <w:rsid w:val="0006285D"/>
    <w:rsid w:val="0006295A"/>
    <w:rsid w:val="000629D4"/>
    <w:rsid w:val="000629D9"/>
    <w:rsid w:val="00062ACC"/>
    <w:rsid w:val="00062B7F"/>
    <w:rsid w:val="00062BDD"/>
    <w:rsid w:val="00062C00"/>
    <w:rsid w:val="00062D07"/>
    <w:rsid w:val="00062D70"/>
    <w:rsid w:val="00062EEF"/>
    <w:rsid w:val="00063026"/>
    <w:rsid w:val="000630C6"/>
    <w:rsid w:val="0006318D"/>
    <w:rsid w:val="00063339"/>
    <w:rsid w:val="000633AF"/>
    <w:rsid w:val="0006348B"/>
    <w:rsid w:val="0006360D"/>
    <w:rsid w:val="00063734"/>
    <w:rsid w:val="00063776"/>
    <w:rsid w:val="000637FA"/>
    <w:rsid w:val="00063B08"/>
    <w:rsid w:val="00063DC0"/>
    <w:rsid w:val="00064600"/>
    <w:rsid w:val="00064648"/>
    <w:rsid w:val="000646BC"/>
    <w:rsid w:val="000647D9"/>
    <w:rsid w:val="00064968"/>
    <w:rsid w:val="000649C6"/>
    <w:rsid w:val="000649E0"/>
    <w:rsid w:val="00064A12"/>
    <w:rsid w:val="00064C68"/>
    <w:rsid w:val="00064F8E"/>
    <w:rsid w:val="0006510D"/>
    <w:rsid w:val="00065136"/>
    <w:rsid w:val="0006529B"/>
    <w:rsid w:val="000652AD"/>
    <w:rsid w:val="0006541A"/>
    <w:rsid w:val="000656D2"/>
    <w:rsid w:val="00065B92"/>
    <w:rsid w:val="00065C45"/>
    <w:rsid w:val="00065CFB"/>
    <w:rsid w:val="0006605F"/>
    <w:rsid w:val="000661FB"/>
    <w:rsid w:val="0006621A"/>
    <w:rsid w:val="000662F1"/>
    <w:rsid w:val="00066376"/>
    <w:rsid w:val="000663DC"/>
    <w:rsid w:val="00066404"/>
    <w:rsid w:val="0006640C"/>
    <w:rsid w:val="000664C8"/>
    <w:rsid w:val="00066540"/>
    <w:rsid w:val="000666C9"/>
    <w:rsid w:val="0006685A"/>
    <w:rsid w:val="000668CC"/>
    <w:rsid w:val="0006698B"/>
    <w:rsid w:val="00066BBE"/>
    <w:rsid w:val="00066BFF"/>
    <w:rsid w:val="00066CE5"/>
    <w:rsid w:val="00066FD2"/>
    <w:rsid w:val="0006728A"/>
    <w:rsid w:val="000674BE"/>
    <w:rsid w:val="000675D9"/>
    <w:rsid w:val="000675F5"/>
    <w:rsid w:val="0006770B"/>
    <w:rsid w:val="00067712"/>
    <w:rsid w:val="000677D5"/>
    <w:rsid w:val="00067B9E"/>
    <w:rsid w:val="00067D28"/>
    <w:rsid w:val="00067D59"/>
    <w:rsid w:val="00067D60"/>
    <w:rsid w:val="0007005A"/>
    <w:rsid w:val="000701C7"/>
    <w:rsid w:val="000701CC"/>
    <w:rsid w:val="000701F6"/>
    <w:rsid w:val="000702AD"/>
    <w:rsid w:val="000704E7"/>
    <w:rsid w:val="00070738"/>
    <w:rsid w:val="000708B9"/>
    <w:rsid w:val="00070AD7"/>
    <w:rsid w:val="00070AE6"/>
    <w:rsid w:val="00070BE0"/>
    <w:rsid w:val="000711B1"/>
    <w:rsid w:val="00071345"/>
    <w:rsid w:val="00071569"/>
    <w:rsid w:val="00071672"/>
    <w:rsid w:val="000717DC"/>
    <w:rsid w:val="000718F6"/>
    <w:rsid w:val="00071901"/>
    <w:rsid w:val="00071E88"/>
    <w:rsid w:val="00071E95"/>
    <w:rsid w:val="00072149"/>
    <w:rsid w:val="000722DA"/>
    <w:rsid w:val="0007232D"/>
    <w:rsid w:val="00072528"/>
    <w:rsid w:val="0007256F"/>
    <w:rsid w:val="0007269C"/>
    <w:rsid w:val="000726D1"/>
    <w:rsid w:val="00072873"/>
    <w:rsid w:val="00072B21"/>
    <w:rsid w:val="00072F94"/>
    <w:rsid w:val="00073020"/>
    <w:rsid w:val="00073096"/>
    <w:rsid w:val="000730EC"/>
    <w:rsid w:val="00073127"/>
    <w:rsid w:val="000732A6"/>
    <w:rsid w:val="000732E4"/>
    <w:rsid w:val="0007356B"/>
    <w:rsid w:val="000735BC"/>
    <w:rsid w:val="00073776"/>
    <w:rsid w:val="000738C2"/>
    <w:rsid w:val="00073903"/>
    <w:rsid w:val="00073ADC"/>
    <w:rsid w:val="00073AF9"/>
    <w:rsid w:val="00073C53"/>
    <w:rsid w:val="00073D1B"/>
    <w:rsid w:val="00073D5A"/>
    <w:rsid w:val="00073F66"/>
    <w:rsid w:val="00074100"/>
    <w:rsid w:val="00074147"/>
    <w:rsid w:val="000741E6"/>
    <w:rsid w:val="0007424A"/>
    <w:rsid w:val="000742A3"/>
    <w:rsid w:val="00074690"/>
    <w:rsid w:val="000746A1"/>
    <w:rsid w:val="00074AE7"/>
    <w:rsid w:val="00074BA3"/>
    <w:rsid w:val="00074C4F"/>
    <w:rsid w:val="00074D9A"/>
    <w:rsid w:val="00074E84"/>
    <w:rsid w:val="00074EEE"/>
    <w:rsid w:val="00074F2B"/>
    <w:rsid w:val="00075007"/>
    <w:rsid w:val="000753E1"/>
    <w:rsid w:val="00075568"/>
    <w:rsid w:val="00075570"/>
    <w:rsid w:val="000755B0"/>
    <w:rsid w:val="000756E1"/>
    <w:rsid w:val="000758A5"/>
    <w:rsid w:val="00075E62"/>
    <w:rsid w:val="00076172"/>
    <w:rsid w:val="000761C1"/>
    <w:rsid w:val="00076731"/>
    <w:rsid w:val="0007682B"/>
    <w:rsid w:val="000769B1"/>
    <w:rsid w:val="00076A09"/>
    <w:rsid w:val="00076D5C"/>
    <w:rsid w:val="00076F8A"/>
    <w:rsid w:val="00077200"/>
    <w:rsid w:val="00077421"/>
    <w:rsid w:val="00077424"/>
    <w:rsid w:val="00077464"/>
    <w:rsid w:val="0007749C"/>
    <w:rsid w:val="00077535"/>
    <w:rsid w:val="000775EC"/>
    <w:rsid w:val="00077827"/>
    <w:rsid w:val="00077A41"/>
    <w:rsid w:val="00077BA0"/>
    <w:rsid w:val="00077BDA"/>
    <w:rsid w:val="00077C4E"/>
    <w:rsid w:val="00077D25"/>
    <w:rsid w:val="00077E12"/>
    <w:rsid w:val="00077F0B"/>
    <w:rsid w:val="00077F4A"/>
    <w:rsid w:val="00077F94"/>
    <w:rsid w:val="00077FF0"/>
    <w:rsid w:val="0008012B"/>
    <w:rsid w:val="0008014C"/>
    <w:rsid w:val="00080199"/>
    <w:rsid w:val="000802AB"/>
    <w:rsid w:val="00080345"/>
    <w:rsid w:val="00080369"/>
    <w:rsid w:val="0008039E"/>
    <w:rsid w:val="000806A9"/>
    <w:rsid w:val="00080C0B"/>
    <w:rsid w:val="00080CAD"/>
    <w:rsid w:val="00080D35"/>
    <w:rsid w:val="00080E6D"/>
    <w:rsid w:val="00080ECB"/>
    <w:rsid w:val="00080F7E"/>
    <w:rsid w:val="00080FAB"/>
    <w:rsid w:val="00080FE1"/>
    <w:rsid w:val="0008108B"/>
    <w:rsid w:val="000811F5"/>
    <w:rsid w:val="0008130E"/>
    <w:rsid w:val="000814C5"/>
    <w:rsid w:val="000815AD"/>
    <w:rsid w:val="0008163F"/>
    <w:rsid w:val="00081834"/>
    <w:rsid w:val="00081B06"/>
    <w:rsid w:val="00081B89"/>
    <w:rsid w:val="00081BA4"/>
    <w:rsid w:val="00081CE2"/>
    <w:rsid w:val="00081D45"/>
    <w:rsid w:val="00081D7D"/>
    <w:rsid w:val="00081D8B"/>
    <w:rsid w:val="000820AF"/>
    <w:rsid w:val="000822B5"/>
    <w:rsid w:val="0008275C"/>
    <w:rsid w:val="00082B61"/>
    <w:rsid w:val="00082B7D"/>
    <w:rsid w:val="00082EE8"/>
    <w:rsid w:val="0008301A"/>
    <w:rsid w:val="0008304C"/>
    <w:rsid w:val="000832D6"/>
    <w:rsid w:val="00083426"/>
    <w:rsid w:val="0008344C"/>
    <w:rsid w:val="00083723"/>
    <w:rsid w:val="00083A36"/>
    <w:rsid w:val="00083DFF"/>
    <w:rsid w:val="00083EB0"/>
    <w:rsid w:val="00083F08"/>
    <w:rsid w:val="000840DA"/>
    <w:rsid w:val="0008417E"/>
    <w:rsid w:val="0008430A"/>
    <w:rsid w:val="0008436B"/>
    <w:rsid w:val="00084645"/>
    <w:rsid w:val="000848CE"/>
    <w:rsid w:val="00084988"/>
    <w:rsid w:val="00084AD7"/>
    <w:rsid w:val="00084B22"/>
    <w:rsid w:val="00084B94"/>
    <w:rsid w:val="00084C21"/>
    <w:rsid w:val="00084D69"/>
    <w:rsid w:val="000850C9"/>
    <w:rsid w:val="0008511D"/>
    <w:rsid w:val="00085181"/>
    <w:rsid w:val="00085290"/>
    <w:rsid w:val="000856A4"/>
    <w:rsid w:val="00085714"/>
    <w:rsid w:val="0008581A"/>
    <w:rsid w:val="00085878"/>
    <w:rsid w:val="0008590E"/>
    <w:rsid w:val="000859BB"/>
    <w:rsid w:val="00085A14"/>
    <w:rsid w:val="00085AC2"/>
    <w:rsid w:val="00085C13"/>
    <w:rsid w:val="00085CBB"/>
    <w:rsid w:val="00085CC7"/>
    <w:rsid w:val="000862FC"/>
    <w:rsid w:val="0008638D"/>
    <w:rsid w:val="000864C2"/>
    <w:rsid w:val="00086906"/>
    <w:rsid w:val="00086ABD"/>
    <w:rsid w:val="00086BAD"/>
    <w:rsid w:val="00086C80"/>
    <w:rsid w:val="00086E20"/>
    <w:rsid w:val="00086FFF"/>
    <w:rsid w:val="00087046"/>
    <w:rsid w:val="00087112"/>
    <w:rsid w:val="00087250"/>
    <w:rsid w:val="0008731F"/>
    <w:rsid w:val="0008739B"/>
    <w:rsid w:val="000873B4"/>
    <w:rsid w:val="00087622"/>
    <w:rsid w:val="00087635"/>
    <w:rsid w:val="00087ACC"/>
    <w:rsid w:val="00087C30"/>
    <w:rsid w:val="00087CAC"/>
    <w:rsid w:val="00087E36"/>
    <w:rsid w:val="00087E3C"/>
    <w:rsid w:val="00087F67"/>
    <w:rsid w:val="0009009C"/>
    <w:rsid w:val="0009017F"/>
    <w:rsid w:val="000902D9"/>
    <w:rsid w:val="000905F7"/>
    <w:rsid w:val="00090775"/>
    <w:rsid w:val="000908D8"/>
    <w:rsid w:val="00090B08"/>
    <w:rsid w:val="00090BA0"/>
    <w:rsid w:val="00090DB5"/>
    <w:rsid w:val="00091099"/>
    <w:rsid w:val="00091161"/>
    <w:rsid w:val="000912AE"/>
    <w:rsid w:val="0009140E"/>
    <w:rsid w:val="0009154A"/>
    <w:rsid w:val="000915B3"/>
    <w:rsid w:val="000915D4"/>
    <w:rsid w:val="00091A30"/>
    <w:rsid w:val="00091A9E"/>
    <w:rsid w:val="00091DDC"/>
    <w:rsid w:val="00091E3A"/>
    <w:rsid w:val="000924A3"/>
    <w:rsid w:val="00092A1B"/>
    <w:rsid w:val="00092BE8"/>
    <w:rsid w:val="00092C27"/>
    <w:rsid w:val="000930FF"/>
    <w:rsid w:val="00093539"/>
    <w:rsid w:val="00093662"/>
    <w:rsid w:val="000938AF"/>
    <w:rsid w:val="00093AB6"/>
    <w:rsid w:val="00093BCA"/>
    <w:rsid w:val="00093C0E"/>
    <w:rsid w:val="00093CAB"/>
    <w:rsid w:val="000940C4"/>
    <w:rsid w:val="000944F4"/>
    <w:rsid w:val="00094661"/>
    <w:rsid w:val="000949A3"/>
    <w:rsid w:val="00094CC6"/>
    <w:rsid w:val="00094D92"/>
    <w:rsid w:val="00094EBF"/>
    <w:rsid w:val="00095117"/>
    <w:rsid w:val="00095309"/>
    <w:rsid w:val="0009532C"/>
    <w:rsid w:val="000953BE"/>
    <w:rsid w:val="000954D8"/>
    <w:rsid w:val="00095598"/>
    <w:rsid w:val="0009566D"/>
    <w:rsid w:val="0009582C"/>
    <w:rsid w:val="0009582E"/>
    <w:rsid w:val="00095B56"/>
    <w:rsid w:val="00095DF8"/>
    <w:rsid w:val="00095ECF"/>
    <w:rsid w:val="00095F16"/>
    <w:rsid w:val="0009610C"/>
    <w:rsid w:val="00096121"/>
    <w:rsid w:val="00096272"/>
    <w:rsid w:val="0009637A"/>
    <w:rsid w:val="000963F4"/>
    <w:rsid w:val="0009646C"/>
    <w:rsid w:val="000964C8"/>
    <w:rsid w:val="00096699"/>
    <w:rsid w:val="0009684C"/>
    <w:rsid w:val="00096A26"/>
    <w:rsid w:val="00096A78"/>
    <w:rsid w:val="00096B28"/>
    <w:rsid w:val="00096D95"/>
    <w:rsid w:val="00096ECD"/>
    <w:rsid w:val="00096F39"/>
    <w:rsid w:val="00096FB8"/>
    <w:rsid w:val="0009703A"/>
    <w:rsid w:val="00097061"/>
    <w:rsid w:val="000971D5"/>
    <w:rsid w:val="00097443"/>
    <w:rsid w:val="000974E2"/>
    <w:rsid w:val="00097534"/>
    <w:rsid w:val="0009760D"/>
    <w:rsid w:val="000976D9"/>
    <w:rsid w:val="000977CB"/>
    <w:rsid w:val="000979B4"/>
    <w:rsid w:val="00097ACC"/>
    <w:rsid w:val="00097AD8"/>
    <w:rsid w:val="00097B61"/>
    <w:rsid w:val="00097BA9"/>
    <w:rsid w:val="00097C1E"/>
    <w:rsid w:val="00097C2A"/>
    <w:rsid w:val="00097C68"/>
    <w:rsid w:val="00097DAB"/>
    <w:rsid w:val="00097EDF"/>
    <w:rsid w:val="000A007E"/>
    <w:rsid w:val="000A0267"/>
    <w:rsid w:val="000A026C"/>
    <w:rsid w:val="000A02E6"/>
    <w:rsid w:val="000A04B5"/>
    <w:rsid w:val="000A0700"/>
    <w:rsid w:val="000A08C0"/>
    <w:rsid w:val="000A091C"/>
    <w:rsid w:val="000A0936"/>
    <w:rsid w:val="000A096C"/>
    <w:rsid w:val="000A0A83"/>
    <w:rsid w:val="000A0B84"/>
    <w:rsid w:val="000A0C5E"/>
    <w:rsid w:val="000A0F34"/>
    <w:rsid w:val="000A126C"/>
    <w:rsid w:val="000A1397"/>
    <w:rsid w:val="000A160D"/>
    <w:rsid w:val="000A1771"/>
    <w:rsid w:val="000A17F2"/>
    <w:rsid w:val="000A17F9"/>
    <w:rsid w:val="000A1A8A"/>
    <w:rsid w:val="000A20EE"/>
    <w:rsid w:val="000A2187"/>
    <w:rsid w:val="000A227C"/>
    <w:rsid w:val="000A22F4"/>
    <w:rsid w:val="000A253F"/>
    <w:rsid w:val="000A2578"/>
    <w:rsid w:val="000A2787"/>
    <w:rsid w:val="000A2927"/>
    <w:rsid w:val="000A29CB"/>
    <w:rsid w:val="000A2B12"/>
    <w:rsid w:val="000A2C07"/>
    <w:rsid w:val="000A2E4F"/>
    <w:rsid w:val="000A2F27"/>
    <w:rsid w:val="000A3344"/>
    <w:rsid w:val="000A33FC"/>
    <w:rsid w:val="000A3429"/>
    <w:rsid w:val="000A3846"/>
    <w:rsid w:val="000A38C9"/>
    <w:rsid w:val="000A3C48"/>
    <w:rsid w:val="000A3D71"/>
    <w:rsid w:val="000A4414"/>
    <w:rsid w:val="000A45E6"/>
    <w:rsid w:val="000A47BD"/>
    <w:rsid w:val="000A484E"/>
    <w:rsid w:val="000A4923"/>
    <w:rsid w:val="000A49B9"/>
    <w:rsid w:val="000A49C4"/>
    <w:rsid w:val="000A4DA1"/>
    <w:rsid w:val="000A5061"/>
    <w:rsid w:val="000A5373"/>
    <w:rsid w:val="000A567A"/>
    <w:rsid w:val="000A57AD"/>
    <w:rsid w:val="000A5896"/>
    <w:rsid w:val="000A59E0"/>
    <w:rsid w:val="000A5B41"/>
    <w:rsid w:val="000A5B4E"/>
    <w:rsid w:val="000A5B55"/>
    <w:rsid w:val="000A5E39"/>
    <w:rsid w:val="000A5E51"/>
    <w:rsid w:val="000A5F09"/>
    <w:rsid w:val="000A6038"/>
    <w:rsid w:val="000A604A"/>
    <w:rsid w:val="000A605E"/>
    <w:rsid w:val="000A60F5"/>
    <w:rsid w:val="000A6227"/>
    <w:rsid w:val="000A666A"/>
    <w:rsid w:val="000A672D"/>
    <w:rsid w:val="000A6886"/>
    <w:rsid w:val="000A696D"/>
    <w:rsid w:val="000A697F"/>
    <w:rsid w:val="000A6BDF"/>
    <w:rsid w:val="000A6DA5"/>
    <w:rsid w:val="000A6DF4"/>
    <w:rsid w:val="000A6FE7"/>
    <w:rsid w:val="000A70E3"/>
    <w:rsid w:val="000A73F7"/>
    <w:rsid w:val="000A74DD"/>
    <w:rsid w:val="000A7662"/>
    <w:rsid w:val="000A76AD"/>
    <w:rsid w:val="000A78D2"/>
    <w:rsid w:val="000A799D"/>
    <w:rsid w:val="000A7C09"/>
    <w:rsid w:val="000A7C6A"/>
    <w:rsid w:val="000A7D21"/>
    <w:rsid w:val="000A7DDF"/>
    <w:rsid w:val="000A7E65"/>
    <w:rsid w:val="000B00AE"/>
    <w:rsid w:val="000B017E"/>
    <w:rsid w:val="000B053D"/>
    <w:rsid w:val="000B067F"/>
    <w:rsid w:val="000B09CA"/>
    <w:rsid w:val="000B0AF1"/>
    <w:rsid w:val="000B0CBC"/>
    <w:rsid w:val="000B0FD4"/>
    <w:rsid w:val="000B132C"/>
    <w:rsid w:val="000B153A"/>
    <w:rsid w:val="000B17A1"/>
    <w:rsid w:val="000B1A52"/>
    <w:rsid w:val="000B1B2B"/>
    <w:rsid w:val="000B1C9A"/>
    <w:rsid w:val="000B1EB9"/>
    <w:rsid w:val="000B1F55"/>
    <w:rsid w:val="000B20E7"/>
    <w:rsid w:val="000B2649"/>
    <w:rsid w:val="000B26B9"/>
    <w:rsid w:val="000B284E"/>
    <w:rsid w:val="000B289B"/>
    <w:rsid w:val="000B28C6"/>
    <w:rsid w:val="000B2CCF"/>
    <w:rsid w:val="000B2E47"/>
    <w:rsid w:val="000B2EAF"/>
    <w:rsid w:val="000B30AE"/>
    <w:rsid w:val="000B3490"/>
    <w:rsid w:val="000B3497"/>
    <w:rsid w:val="000B3530"/>
    <w:rsid w:val="000B39F4"/>
    <w:rsid w:val="000B3AAD"/>
    <w:rsid w:val="000B3AB0"/>
    <w:rsid w:val="000B3BB7"/>
    <w:rsid w:val="000B3CD4"/>
    <w:rsid w:val="000B3E68"/>
    <w:rsid w:val="000B3F5F"/>
    <w:rsid w:val="000B3FDA"/>
    <w:rsid w:val="000B4321"/>
    <w:rsid w:val="000B4403"/>
    <w:rsid w:val="000B46FC"/>
    <w:rsid w:val="000B47A6"/>
    <w:rsid w:val="000B47B8"/>
    <w:rsid w:val="000B484D"/>
    <w:rsid w:val="000B48E6"/>
    <w:rsid w:val="000B4C65"/>
    <w:rsid w:val="000B4DDA"/>
    <w:rsid w:val="000B4E42"/>
    <w:rsid w:val="000B50E6"/>
    <w:rsid w:val="000B5140"/>
    <w:rsid w:val="000B546D"/>
    <w:rsid w:val="000B54DF"/>
    <w:rsid w:val="000B5563"/>
    <w:rsid w:val="000B56AE"/>
    <w:rsid w:val="000B5705"/>
    <w:rsid w:val="000B57FE"/>
    <w:rsid w:val="000B5933"/>
    <w:rsid w:val="000B5B2B"/>
    <w:rsid w:val="000B5E11"/>
    <w:rsid w:val="000B6110"/>
    <w:rsid w:val="000B6200"/>
    <w:rsid w:val="000B6510"/>
    <w:rsid w:val="000B67A6"/>
    <w:rsid w:val="000B67BB"/>
    <w:rsid w:val="000B6829"/>
    <w:rsid w:val="000B6A00"/>
    <w:rsid w:val="000B6A3C"/>
    <w:rsid w:val="000B6A60"/>
    <w:rsid w:val="000B6F86"/>
    <w:rsid w:val="000B7318"/>
    <w:rsid w:val="000B733F"/>
    <w:rsid w:val="000B739A"/>
    <w:rsid w:val="000B75B8"/>
    <w:rsid w:val="000B76C1"/>
    <w:rsid w:val="000B76EF"/>
    <w:rsid w:val="000B7BF0"/>
    <w:rsid w:val="000C024C"/>
    <w:rsid w:val="000C0357"/>
    <w:rsid w:val="000C03FA"/>
    <w:rsid w:val="000C043E"/>
    <w:rsid w:val="000C0A7E"/>
    <w:rsid w:val="000C123D"/>
    <w:rsid w:val="000C12EC"/>
    <w:rsid w:val="000C14A3"/>
    <w:rsid w:val="000C1583"/>
    <w:rsid w:val="000C196C"/>
    <w:rsid w:val="000C199D"/>
    <w:rsid w:val="000C19A3"/>
    <w:rsid w:val="000C1AA6"/>
    <w:rsid w:val="000C1CB4"/>
    <w:rsid w:val="000C2053"/>
    <w:rsid w:val="000C230B"/>
    <w:rsid w:val="000C23A4"/>
    <w:rsid w:val="000C23DF"/>
    <w:rsid w:val="000C244F"/>
    <w:rsid w:val="000C24DF"/>
    <w:rsid w:val="000C29B7"/>
    <w:rsid w:val="000C2A79"/>
    <w:rsid w:val="000C2C9F"/>
    <w:rsid w:val="000C2E2E"/>
    <w:rsid w:val="000C304E"/>
    <w:rsid w:val="000C3117"/>
    <w:rsid w:val="000C3780"/>
    <w:rsid w:val="000C3798"/>
    <w:rsid w:val="000C39F1"/>
    <w:rsid w:val="000C3A08"/>
    <w:rsid w:val="000C3BD1"/>
    <w:rsid w:val="000C3D5F"/>
    <w:rsid w:val="000C3F74"/>
    <w:rsid w:val="000C41D6"/>
    <w:rsid w:val="000C4265"/>
    <w:rsid w:val="000C44FB"/>
    <w:rsid w:val="000C45AF"/>
    <w:rsid w:val="000C45D5"/>
    <w:rsid w:val="000C4BC4"/>
    <w:rsid w:val="000C5089"/>
    <w:rsid w:val="000C50E5"/>
    <w:rsid w:val="000C5128"/>
    <w:rsid w:val="000C512A"/>
    <w:rsid w:val="000C5563"/>
    <w:rsid w:val="000C5B55"/>
    <w:rsid w:val="000C5E37"/>
    <w:rsid w:val="000C6009"/>
    <w:rsid w:val="000C66AD"/>
    <w:rsid w:val="000C6731"/>
    <w:rsid w:val="000C698A"/>
    <w:rsid w:val="000C6A4B"/>
    <w:rsid w:val="000C6A7B"/>
    <w:rsid w:val="000C6B6C"/>
    <w:rsid w:val="000C6BF0"/>
    <w:rsid w:val="000C6E18"/>
    <w:rsid w:val="000C6E57"/>
    <w:rsid w:val="000C6FC0"/>
    <w:rsid w:val="000C70B5"/>
    <w:rsid w:val="000C718A"/>
    <w:rsid w:val="000C7781"/>
    <w:rsid w:val="000C779D"/>
    <w:rsid w:val="000C789C"/>
    <w:rsid w:val="000C7E06"/>
    <w:rsid w:val="000C7F38"/>
    <w:rsid w:val="000D0035"/>
    <w:rsid w:val="000D00B1"/>
    <w:rsid w:val="000D0120"/>
    <w:rsid w:val="000D033B"/>
    <w:rsid w:val="000D04D2"/>
    <w:rsid w:val="000D0799"/>
    <w:rsid w:val="000D07D3"/>
    <w:rsid w:val="000D0AF0"/>
    <w:rsid w:val="000D0D2F"/>
    <w:rsid w:val="000D0F25"/>
    <w:rsid w:val="000D0F71"/>
    <w:rsid w:val="000D117B"/>
    <w:rsid w:val="000D11A4"/>
    <w:rsid w:val="000D1537"/>
    <w:rsid w:val="000D16BA"/>
    <w:rsid w:val="000D16DF"/>
    <w:rsid w:val="000D1706"/>
    <w:rsid w:val="000D1736"/>
    <w:rsid w:val="000D1856"/>
    <w:rsid w:val="000D1BB5"/>
    <w:rsid w:val="000D1E24"/>
    <w:rsid w:val="000D1E81"/>
    <w:rsid w:val="000D1E97"/>
    <w:rsid w:val="000D23D9"/>
    <w:rsid w:val="000D2417"/>
    <w:rsid w:val="000D2945"/>
    <w:rsid w:val="000D2B73"/>
    <w:rsid w:val="000D2C21"/>
    <w:rsid w:val="000D2C95"/>
    <w:rsid w:val="000D2E36"/>
    <w:rsid w:val="000D2EA9"/>
    <w:rsid w:val="000D307B"/>
    <w:rsid w:val="000D35D2"/>
    <w:rsid w:val="000D368E"/>
    <w:rsid w:val="000D3A1E"/>
    <w:rsid w:val="000D3A4B"/>
    <w:rsid w:val="000D3A97"/>
    <w:rsid w:val="000D3CF2"/>
    <w:rsid w:val="000D3E0B"/>
    <w:rsid w:val="000D3E25"/>
    <w:rsid w:val="000D3E64"/>
    <w:rsid w:val="000D3EA0"/>
    <w:rsid w:val="000D40F6"/>
    <w:rsid w:val="000D411C"/>
    <w:rsid w:val="000D411D"/>
    <w:rsid w:val="000D41A9"/>
    <w:rsid w:val="000D436B"/>
    <w:rsid w:val="000D440A"/>
    <w:rsid w:val="000D4C58"/>
    <w:rsid w:val="000D4E41"/>
    <w:rsid w:val="000D4FAB"/>
    <w:rsid w:val="000D52B8"/>
    <w:rsid w:val="000D530F"/>
    <w:rsid w:val="000D559E"/>
    <w:rsid w:val="000D5612"/>
    <w:rsid w:val="000D5927"/>
    <w:rsid w:val="000D5EBB"/>
    <w:rsid w:val="000D5FC7"/>
    <w:rsid w:val="000D60FD"/>
    <w:rsid w:val="000D6270"/>
    <w:rsid w:val="000D646C"/>
    <w:rsid w:val="000D67CE"/>
    <w:rsid w:val="000D67DC"/>
    <w:rsid w:val="000D6BF4"/>
    <w:rsid w:val="000D6C23"/>
    <w:rsid w:val="000D6C70"/>
    <w:rsid w:val="000D6D8A"/>
    <w:rsid w:val="000D6E5B"/>
    <w:rsid w:val="000D6F79"/>
    <w:rsid w:val="000D70B9"/>
    <w:rsid w:val="000D7280"/>
    <w:rsid w:val="000D72BC"/>
    <w:rsid w:val="000D7361"/>
    <w:rsid w:val="000D7405"/>
    <w:rsid w:val="000D7501"/>
    <w:rsid w:val="000D7764"/>
    <w:rsid w:val="000D77BC"/>
    <w:rsid w:val="000D7823"/>
    <w:rsid w:val="000D79E2"/>
    <w:rsid w:val="000D7A23"/>
    <w:rsid w:val="000D7A43"/>
    <w:rsid w:val="000D7C23"/>
    <w:rsid w:val="000D7E03"/>
    <w:rsid w:val="000D7E7E"/>
    <w:rsid w:val="000D7FC5"/>
    <w:rsid w:val="000E0300"/>
    <w:rsid w:val="000E0303"/>
    <w:rsid w:val="000E0755"/>
    <w:rsid w:val="000E08A0"/>
    <w:rsid w:val="000E0AC2"/>
    <w:rsid w:val="000E0B53"/>
    <w:rsid w:val="000E0B69"/>
    <w:rsid w:val="000E0D0B"/>
    <w:rsid w:val="000E0FA7"/>
    <w:rsid w:val="000E1202"/>
    <w:rsid w:val="000E131D"/>
    <w:rsid w:val="000E1656"/>
    <w:rsid w:val="000E18D5"/>
    <w:rsid w:val="000E18D9"/>
    <w:rsid w:val="000E1CD4"/>
    <w:rsid w:val="000E1DBF"/>
    <w:rsid w:val="000E2350"/>
    <w:rsid w:val="000E23DE"/>
    <w:rsid w:val="000E2565"/>
    <w:rsid w:val="000E2589"/>
    <w:rsid w:val="000E2620"/>
    <w:rsid w:val="000E2671"/>
    <w:rsid w:val="000E2746"/>
    <w:rsid w:val="000E2BC0"/>
    <w:rsid w:val="000E2BEA"/>
    <w:rsid w:val="000E2C16"/>
    <w:rsid w:val="000E2E72"/>
    <w:rsid w:val="000E3065"/>
    <w:rsid w:val="000E30F2"/>
    <w:rsid w:val="000E317D"/>
    <w:rsid w:val="000E32E0"/>
    <w:rsid w:val="000E332C"/>
    <w:rsid w:val="000E3551"/>
    <w:rsid w:val="000E3759"/>
    <w:rsid w:val="000E3795"/>
    <w:rsid w:val="000E37F6"/>
    <w:rsid w:val="000E38CD"/>
    <w:rsid w:val="000E391A"/>
    <w:rsid w:val="000E394B"/>
    <w:rsid w:val="000E397B"/>
    <w:rsid w:val="000E3EEB"/>
    <w:rsid w:val="000E41F5"/>
    <w:rsid w:val="000E450D"/>
    <w:rsid w:val="000E47B0"/>
    <w:rsid w:val="000E47D8"/>
    <w:rsid w:val="000E47DC"/>
    <w:rsid w:val="000E498A"/>
    <w:rsid w:val="000E49FE"/>
    <w:rsid w:val="000E4CCA"/>
    <w:rsid w:val="000E4DF3"/>
    <w:rsid w:val="000E4F1F"/>
    <w:rsid w:val="000E51BE"/>
    <w:rsid w:val="000E5433"/>
    <w:rsid w:val="000E5487"/>
    <w:rsid w:val="000E5789"/>
    <w:rsid w:val="000E57F2"/>
    <w:rsid w:val="000E57FA"/>
    <w:rsid w:val="000E588E"/>
    <w:rsid w:val="000E58A7"/>
    <w:rsid w:val="000E5A07"/>
    <w:rsid w:val="000E5B89"/>
    <w:rsid w:val="000E5BD2"/>
    <w:rsid w:val="000E5CE0"/>
    <w:rsid w:val="000E5E03"/>
    <w:rsid w:val="000E5ED1"/>
    <w:rsid w:val="000E5F84"/>
    <w:rsid w:val="000E6163"/>
    <w:rsid w:val="000E6404"/>
    <w:rsid w:val="000E64AF"/>
    <w:rsid w:val="000E685F"/>
    <w:rsid w:val="000E6A2E"/>
    <w:rsid w:val="000E6C98"/>
    <w:rsid w:val="000E6CFA"/>
    <w:rsid w:val="000E6D6E"/>
    <w:rsid w:val="000E6DF8"/>
    <w:rsid w:val="000E704C"/>
    <w:rsid w:val="000E715D"/>
    <w:rsid w:val="000E7408"/>
    <w:rsid w:val="000E7614"/>
    <w:rsid w:val="000E763C"/>
    <w:rsid w:val="000E7E29"/>
    <w:rsid w:val="000E7EE0"/>
    <w:rsid w:val="000E7FAD"/>
    <w:rsid w:val="000F0336"/>
    <w:rsid w:val="000F055C"/>
    <w:rsid w:val="000F0632"/>
    <w:rsid w:val="000F0755"/>
    <w:rsid w:val="000F07E1"/>
    <w:rsid w:val="000F085A"/>
    <w:rsid w:val="000F096F"/>
    <w:rsid w:val="000F0A6D"/>
    <w:rsid w:val="000F0A82"/>
    <w:rsid w:val="000F0D3F"/>
    <w:rsid w:val="000F0DFA"/>
    <w:rsid w:val="000F0E68"/>
    <w:rsid w:val="000F0EA8"/>
    <w:rsid w:val="000F0EC4"/>
    <w:rsid w:val="000F0F00"/>
    <w:rsid w:val="000F131E"/>
    <w:rsid w:val="000F195F"/>
    <w:rsid w:val="000F19A7"/>
    <w:rsid w:val="000F1CD1"/>
    <w:rsid w:val="000F1D24"/>
    <w:rsid w:val="000F1D77"/>
    <w:rsid w:val="000F1F42"/>
    <w:rsid w:val="000F202A"/>
    <w:rsid w:val="000F229F"/>
    <w:rsid w:val="000F23A6"/>
    <w:rsid w:val="000F23D4"/>
    <w:rsid w:val="000F2706"/>
    <w:rsid w:val="000F2814"/>
    <w:rsid w:val="000F2912"/>
    <w:rsid w:val="000F2A5B"/>
    <w:rsid w:val="000F2B8B"/>
    <w:rsid w:val="000F2D90"/>
    <w:rsid w:val="000F3060"/>
    <w:rsid w:val="000F3080"/>
    <w:rsid w:val="000F31BA"/>
    <w:rsid w:val="000F3635"/>
    <w:rsid w:val="000F363C"/>
    <w:rsid w:val="000F3896"/>
    <w:rsid w:val="000F3A1A"/>
    <w:rsid w:val="000F401D"/>
    <w:rsid w:val="000F42FE"/>
    <w:rsid w:val="000F4324"/>
    <w:rsid w:val="000F43F9"/>
    <w:rsid w:val="000F479A"/>
    <w:rsid w:val="000F4FDF"/>
    <w:rsid w:val="000F5077"/>
    <w:rsid w:val="000F5230"/>
    <w:rsid w:val="000F52BE"/>
    <w:rsid w:val="000F530F"/>
    <w:rsid w:val="000F551A"/>
    <w:rsid w:val="000F5566"/>
    <w:rsid w:val="000F5794"/>
    <w:rsid w:val="000F57C5"/>
    <w:rsid w:val="000F57E2"/>
    <w:rsid w:val="000F58D8"/>
    <w:rsid w:val="000F5A1C"/>
    <w:rsid w:val="000F5C69"/>
    <w:rsid w:val="000F5CA6"/>
    <w:rsid w:val="000F5CAB"/>
    <w:rsid w:val="000F5D96"/>
    <w:rsid w:val="000F5E2B"/>
    <w:rsid w:val="000F5F16"/>
    <w:rsid w:val="000F5F8B"/>
    <w:rsid w:val="000F6026"/>
    <w:rsid w:val="000F604A"/>
    <w:rsid w:val="000F606F"/>
    <w:rsid w:val="000F62C2"/>
    <w:rsid w:val="000F648C"/>
    <w:rsid w:val="000F65E4"/>
    <w:rsid w:val="000F667F"/>
    <w:rsid w:val="000F66A4"/>
    <w:rsid w:val="000F6722"/>
    <w:rsid w:val="000F6917"/>
    <w:rsid w:val="000F7ACD"/>
    <w:rsid w:val="000F7C75"/>
    <w:rsid w:val="000F7D34"/>
    <w:rsid w:val="001001B5"/>
    <w:rsid w:val="00100240"/>
    <w:rsid w:val="00100797"/>
    <w:rsid w:val="001008A1"/>
    <w:rsid w:val="0010090D"/>
    <w:rsid w:val="00100C46"/>
    <w:rsid w:val="00100C88"/>
    <w:rsid w:val="00100CAA"/>
    <w:rsid w:val="00100E23"/>
    <w:rsid w:val="0010115C"/>
    <w:rsid w:val="00101422"/>
    <w:rsid w:val="0010146E"/>
    <w:rsid w:val="001016D4"/>
    <w:rsid w:val="001016E0"/>
    <w:rsid w:val="00101782"/>
    <w:rsid w:val="00101A1F"/>
    <w:rsid w:val="00101AD5"/>
    <w:rsid w:val="00101B6F"/>
    <w:rsid w:val="00101BDD"/>
    <w:rsid w:val="00101D73"/>
    <w:rsid w:val="00101D80"/>
    <w:rsid w:val="00101DD0"/>
    <w:rsid w:val="00101E69"/>
    <w:rsid w:val="00101F49"/>
    <w:rsid w:val="0010209E"/>
    <w:rsid w:val="00102276"/>
    <w:rsid w:val="0010252F"/>
    <w:rsid w:val="001026A4"/>
    <w:rsid w:val="001028A8"/>
    <w:rsid w:val="0010296E"/>
    <w:rsid w:val="001029B4"/>
    <w:rsid w:val="00102D26"/>
    <w:rsid w:val="00102D6C"/>
    <w:rsid w:val="00102EAD"/>
    <w:rsid w:val="00102FE6"/>
    <w:rsid w:val="00103145"/>
    <w:rsid w:val="0010316C"/>
    <w:rsid w:val="00103252"/>
    <w:rsid w:val="001032E5"/>
    <w:rsid w:val="00103363"/>
    <w:rsid w:val="001033B1"/>
    <w:rsid w:val="001033FF"/>
    <w:rsid w:val="0010353A"/>
    <w:rsid w:val="00103968"/>
    <w:rsid w:val="0010397E"/>
    <w:rsid w:val="00103AE9"/>
    <w:rsid w:val="00103B6C"/>
    <w:rsid w:val="00103D87"/>
    <w:rsid w:val="00104011"/>
    <w:rsid w:val="00104017"/>
    <w:rsid w:val="0010419F"/>
    <w:rsid w:val="00104B76"/>
    <w:rsid w:val="00104C63"/>
    <w:rsid w:val="00104D0E"/>
    <w:rsid w:val="00104EC9"/>
    <w:rsid w:val="0010501C"/>
    <w:rsid w:val="00105112"/>
    <w:rsid w:val="001051EA"/>
    <w:rsid w:val="0010533C"/>
    <w:rsid w:val="00105341"/>
    <w:rsid w:val="00105A83"/>
    <w:rsid w:val="00105E2E"/>
    <w:rsid w:val="001061BA"/>
    <w:rsid w:val="001061F8"/>
    <w:rsid w:val="00106514"/>
    <w:rsid w:val="00106517"/>
    <w:rsid w:val="0010675D"/>
    <w:rsid w:val="00106916"/>
    <w:rsid w:val="00106931"/>
    <w:rsid w:val="001069C7"/>
    <w:rsid w:val="001069DF"/>
    <w:rsid w:val="00106DE7"/>
    <w:rsid w:val="001071C7"/>
    <w:rsid w:val="00107228"/>
    <w:rsid w:val="001072C2"/>
    <w:rsid w:val="001074C4"/>
    <w:rsid w:val="001075E0"/>
    <w:rsid w:val="00107736"/>
    <w:rsid w:val="00107CBA"/>
    <w:rsid w:val="00107ECE"/>
    <w:rsid w:val="00107F4B"/>
    <w:rsid w:val="001100A3"/>
    <w:rsid w:val="001101FA"/>
    <w:rsid w:val="00110290"/>
    <w:rsid w:val="0011051E"/>
    <w:rsid w:val="00110771"/>
    <w:rsid w:val="00110908"/>
    <w:rsid w:val="00110AAA"/>
    <w:rsid w:val="00110FBF"/>
    <w:rsid w:val="00111088"/>
    <w:rsid w:val="00111286"/>
    <w:rsid w:val="00111354"/>
    <w:rsid w:val="0011161E"/>
    <w:rsid w:val="00111759"/>
    <w:rsid w:val="001119D0"/>
    <w:rsid w:val="001119E1"/>
    <w:rsid w:val="00111A40"/>
    <w:rsid w:val="00112085"/>
    <w:rsid w:val="001122DD"/>
    <w:rsid w:val="00112753"/>
    <w:rsid w:val="001127ED"/>
    <w:rsid w:val="00112C9B"/>
    <w:rsid w:val="00112CC3"/>
    <w:rsid w:val="00112E93"/>
    <w:rsid w:val="00113023"/>
    <w:rsid w:val="001130E1"/>
    <w:rsid w:val="00113199"/>
    <w:rsid w:val="001132A8"/>
    <w:rsid w:val="00113672"/>
    <w:rsid w:val="001137CE"/>
    <w:rsid w:val="001138E8"/>
    <w:rsid w:val="00113D1F"/>
    <w:rsid w:val="00113D76"/>
    <w:rsid w:val="00113D8A"/>
    <w:rsid w:val="00113F01"/>
    <w:rsid w:val="0011418A"/>
    <w:rsid w:val="00114213"/>
    <w:rsid w:val="001142CB"/>
    <w:rsid w:val="00114506"/>
    <w:rsid w:val="0011450D"/>
    <w:rsid w:val="001145EF"/>
    <w:rsid w:val="0011462D"/>
    <w:rsid w:val="0011482B"/>
    <w:rsid w:val="00114862"/>
    <w:rsid w:val="00114962"/>
    <w:rsid w:val="001149CD"/>
    <w:rsid w:val="001149E7"/>
    <w:rsid w:val="00114A84"/>
    <w:rsid w:val="00114A91"/>
    <w:rsid w:val="00114B24"/>
    <w:rsid w:val="00114BB9"/>
    <w:rsid w:val="00114D1D"/>
    <w:rsid w:val="00114E44"/>
    <w:rsid w:val="0011517B"/>
    <w:rsid w:val="00115326"/>
    <w:rsid w:val="0011534D"/>
    <w:rsid w:val="00115723"/>
    <w:rsid w:val="00115863"/>
    <w:rsid w:val="00115941"/>
    <w:rsid w:val="0011598E"/>
    <w:rsid w:val="00115A3E"/>
    <w:rsid w:val="00115C2F"/>
    <w:rsid w:val="0011600D"/>
    <w:rsid w:val="00116077"/>
    <w:rsid w:val="00116773"/>
    <w:rsid w:val="0011679C"/>
    <w:rsid w:val="0011684F"/>
    <w:rsid w:val="001168A1"/>
    <w:rsid w:val="001169A3"/>
    <w:rsid w:val="00116A78"/>
    <w:rsid w:val="00116E53"/>
    <w:rsid w:val="00116FB1"/>
    <w:rsid w:val="00116FC2"/>
    <w:rsid w:val="001171F6"/>
    <w:rsid w:val="00117273"/>
    <w:rsid w:val="001172CF"/>
    <w:rsid w:val="00117384"/>
    <w:rsid w:val="0011747B"/>
    <w:rsid w:val="0011749E"/>
    <w:rsid w:val="00117576"/>
    <w:rsid w:val="0011758F"/>
    <w:rsid w:val="001175AB"/>
    <w:rsid w:val="001177E2"/>
    <w:rsid w:val="00117A0E"/>
    <w:rsid w:val="00117A49"/>
    <w:rsid w:val="00117AF6"/>
    <w:rsid w:val="00117C31"/>
    <w:rsid w:val="00117DCF"/>
    <w:rsid w:val="00117E63"/>
    <w:rsid w:val="001201F5"/>
    <w:rsid w:val="001203DF"/>
    <w:rsid w:val="00120947"/>
    <w:rsid w:val="00120A59"/>
    <w:rsid w:val="00120D08"/>
    <w:rsid w:val="00120F49"/>
    <w:rsid w:val="0012101B"/>
    <w:rsid w:val="0012105E"/>
    <w:rsid w:val="001210E6"/>
    <w:rsid w:val="00121215"/>
    <w:rsid w:val="001215F9"/>
    <w:rsid w:val="00121ACD"/>
    <w:rsid w:val="00121CDE"/>
    <w:rsid w:val="00121DBD"/>
    <w:rsid w:val="00122085"/>
    <w:rsid w:val="001220A2"/>
    <w:rsid w:val="00122135"/>
    <w:rsid w:val="00122396"/>
    <w:rsid w:val="001223C4"/>
    <w:rsid w:val="00122411"/>
    <w:rsid w:val="00122585"/>
    <w:rsid w:val="00122647"/>
    <w:rsid w:val="0012270E"/>
    <w:rsid w:val="001227B9"/>
    <w:rsid w:val="00122C7A"/>
    <w:rsid w:val="00122E17"/>
    <w:rsid w:val="00122ECE"/>
    <w:rsid w:val="00122FD4"/>
    <w:rsid w:val="001230CF"/>
    <w:rsid w:val="00123344"/>
    <w:rsid w:val="001233F2"/>
    <w:rsid w:val="0012352B"/>
    <w:rsid w:val="00123625"/>
    <w:rsid w:val="00123650"/>
    <w:rsid w:val="00123744"/>
    <w:rsid w:val="00123949"/>
    <w:rsid w:val="00123E32"/>
    <w:rsid w:val="001241DD"/>
    <w:rsid w:val="001241E1"/>
    <w:rsid w:val="00124270"/>
    <w:rsid w:val="00124515"/>
    <w:rsid w:val="00124582"/>
    <w:rsid w:val="00124676"/>
    <w:rsid w:val="0012481E"/>
    <w:rsid w:val="0012487F"/>
    <w:rsid w:val="0012506A"/>
    <w:rsid w:val="001251E7"/>
    <w:rsid w:val="001254B6"/>
    <w:rsid w:val="001258CA"/>
    <w:rsid w:val="001258D6"/>
    <w:rsid w:val="00125D57"/>
    <w:rsid w:val="00125EDC"/>
    <w:rsid w:val="00125EE0"/>
    <w:rsid w:val="00125F51"/>
    <w:rsid w:val="00125FC5"/>
    <w:rsid w:val="00126317"/>
    <w:rsid w:val="001265AF"/>
    <w:rsid w:val="0012672B"/>
    <w:rsid w:val="00126759"/>
    <w:rsid w:val="001267E9"/>
    <w:rsid w:val="001267F4"/>
    <w:rsid w:val="00126919"/>
    <w:rsid w:val="00126B38"/>
    <w:rsid w:val="00126BB2"/>
    <w:rsid w:val="00126E2C"/>
    <w:rsid w:val="00126E86"/>
    <w:rsid w:val="0012703A"/>
    <w:rsid w:val="001270D4"/>
    <w:rsid w:val="001273BC"/>
    <w:rsid w:val="001273CE"/>
    <w:rsid w:val="00127402"/>
    <w:rsid w:val="00127519"/>
    <w:rsid w:val="00127529"/>
    <w:rsid w:val="00127832"/>
    <w:rsid w:val="00127AFD"/>
    <w:rsid w:val="00127B14"/>
    <w:rsid w:val="00127CA2"/>
    <w:rsid w:val="00130089"/>
    <w:rsid w:val="00130223"/>
    <w:rsid w:val="00130793"/>
    <w:rsid w:val="001307A8"/>
    <w:rsid w:val="001308AC"/>
    <w:rsid w:val="001309EC"/>
    <w:rsid w:val="00130A4A"/>
    <w:rsid w:val="00130B50"/>
    <w:rsid w:val="00130D24"/>
    <w:rsid w:val="00130D2C"/>
    <w:rsid w:val="00131332"/>
    <w:rsid w:val="00131442"/>
    <w:rsid w:val="001314F2"/>
    <w:rsid w:val="001315A5"/>
    <w:rsid w:val="001315AA"/>
    <w:rsid w:val="0013197F"/>
    <w:rsid w:val="00131A36"/>
    <w:rsid w:val="00131A83"/>
    <w:rsid w:val="00131ACB"/>
    <w:rsid w:val="00131B02"/>
    <w:rsid w:val="001320FB"/>
    <w:rsid w:val="00132316"/>
    <w:rsid w:val="00132546"/>
    <w:rsid w:val="0013255B"/>
    <w:rsid w:val="001326BE"/>
    <w:rsid w:val="00132757"/>
    <w:rsid w:val="00132763"/>
    <w:rsid w:val="00132767"/>
    <w:rsid w:val="001328CC"/>
    <w:rsid w:val="001329B9"/>
    <w:rsid w:val="00132B44"/>
    <w:rsid w:val="00132CD5"/>
    <w:rsid w:val="00132D2C"/>
    <w:rsid w:val="00132E16"/>
    <w:rsid w:val="00132F75"/>
    <w:rsid w:val="001330F1"/>
    <w:rsid w:val="0013332B"/>
    <w:rsid w:val="001333D9"/>
    <w:rsid w:val="001334A7"/>
    <w:rsid w:val="00133558"/>
    <w:rsid w:val="001336D3"/>
    <w:rsid w:val="001336F5"/>
    <w:rsid w:val="00133769"/>
    <w:rsid w:val="00133960"/>
    <w:rsid w:val="00133AF9"/>
    <w:rsid w:val="00133DF9"/>
    <w:rsid w:val="00133DFC"/>
    <w:rsid w:val="001340CC"/>
    <w:rsid w:val="001340CF"/>
    <w:rsid w:val="0013424A"/>
    <w:rsid w:val="001344DF"/>
    <w:rsid w:val="00134A6C"/>
    <w:rsid w:val="00134BE2"/>
    <w:rsid w:val="00134C06"/>
    <w:rsid w:val="00134CF9"/>
    <w:rsid w:val="00134E3B"/>
    <w:rsid w:val="00134EC5"/>
    <w:rsid w:val="00134FDA"/>
    <w:rsid w:val="0013500C"/>
    <w:rsid w:val="00135142"/>
    <w:rsid w:val="001351B3"/>
    <w:rsid w:val="0013521B"/>
    <w:rsid w:val="001352BC"/>
    <w:rsid w:val="0013553E"/>
    <w:rsid w:val="0013577E"/>
    <w:rsid w:val="00135A13"/>
    <w:rsid w:val="00135A59"/>
    <w:rsid w:val="00135B6E"/>
    <w:rsid w:val="00135E45"/>
    <w:rsid w:val="00135E77"/>
    <w:rsid w:val="00135EEA"/>
    <w:rsid w:val="00135F9F"/>
    <w:rsid w:val="00135FE9"/>
    <w:rsid w:val="00136253"/>
    <w:rsid w:val="0013670E"/>
    <w:rsid w:val="00136795"/>
    <w:rsid w:val="00136878"/>
    <w:rsid w:val="00136A90"/>
    <w:rsid w:val="00136A9A"/>
    <w:rsid w:val="00136C3B"/>
    <w:rsid w:val="00137249"/>
    <w:rsid w:val="001372A2"/>
    <w:rsid w:val="0013739D"/>
    <w:rsid w:val="00137500"/>
    <w:rsid w:val="00137676"/>
    <w:rsid w:val="00137910"/>
    <w:rsid w:val="00137AB2"/>
    <w:rsid w:val="00137D8B"/>
    <w:rsid w:val="001401F6"/>
    <w:rsid w:val="001402E8"/>
    <w:rsid w:val="0014037B"/>
    <w:rsid w:val="0014042B"/>
    <w:rsid w:val="0014063E"/>
    <w:rsid w:val="00140E37"/>
    <w:rsid w:val="00140FDC"/>
    <w:rsid w:val="00140FE8"/>
    <w:rsid w:val="0014125E"/>
    <w:rsid w:val="001416B6"/>
    <w:rsid w:val="0014179B"/>
    <w:rsid w:val="001419CC"/>
    <w:rsid w:val="00141AC1"/>
    <w:rsid w:val="00141BFA"/>
    <w:rsid w:val="00141D5F"/>
    <w:rsid w:val="00141E18"/>
    <w:rsid w:val="00141F30"/>
    <w:rsid w:val="00142283"/>
    <w:rsid w:val="00142503"/>
    <w:rsid w:val="001427B7"/>
    <w:rsid w:val="0014289C"/>
    <w:rsid w:val="001430C7"/>
    <w:rsid w:val="00143464"/>
    <w:rsid w:val="0014349B"/>
    <w:rsid w:val="00143627"/>
    <w:rsid w:val="001436A0"/>
    <w:rsid w:val="001436C1"/>
    <w:rsid w:val="001436F7"/>
    <w:rsid w:val="0014373D"/>
    <w:rsid w:val="0014388F"/>
    <w:rsid w:val="00143926"/>
    <w:rsid w:val="00143AC9"/>
    <w:rsid w:val="00143B3F"/>
    <w:rsid w:val="00143D68"/>
    <w:rsid w:val="00143DC2"/>
    <w:rsid w:val="00144062"/>
    <w:rsid w:val="00144289"/>
    <w:rsid w:val="0014447E"/>
    <w:rsid w:val="001444BE"/>
    <w:rsid w:val="001444D6"/>
    <w:rsid w:val="00144ADC"/>
    <w:rsid w:val="00144AE8"/>
    <w:rsid w:val="00144BB2"/>
    <w:rsid w:val="00144CA8"/>
    <w:rsid w:val="00144D21"/>
    <w:rsid w:val="00144EAC"/>
    <w:rsid w:val="00144F10"/>
    <w:rsid w:val="00145124"/>
    <w:rsid w:val="00145491"/>
    <w:rsid w:val="001454B9"/>
    <w:rsid w:val="001455DF"/>
    <w:rsid w:val="001456AE"/>
    <w:rsid w:val="0014585F"/>
    <w:rsid w:val="00145985"/>
    <w:rsid w:val="00145B82"/>
    <w:rsid w:val="00145C9A"/>
    <w:rsid w:val="00145E89"/>
    <w:rsid w:val="00145EF3"/>
    <w:rsid w:val="0014629B"/>
    <w:rsid w:val="001463F0"/>
    <w:rsid w:val="0014660E"/>
    <w:rsid w:val="00146B8D"/>
    <w:rsid w:val="00146CDC"/>
    <w:rsid w:val="00146E05"/>
    <w:rsid w:val="0014700E"/>
    <w:rsid w:val="0014727E"/>
    <w:rsid w:val="0014744B"/>
    <w:rsid w:val="00147487"/>
    <w:rsid w:val="001475D8"/>
    <w:rsid w:val="001477C1"/>
    <w:rsid w:val="0014785E"/>
    <w:rsid w:val="00147A12"/>
    <w:rsid w:val="00147AED"/>
    <w:rsid w:val="00147BB8"/>
    <w:rsid w:val="00147BD2"/>
    <w:rsid w:val="00147C9C"/>
    <w:rsid w:val="00147CD7"/>
    <w:rsid w:val="00147D1C"/>
    <w:rsid w:val="00147D2F"/>
    <w:rsid w:val="0015031B"/>
    <w:rsid w:val="001503DF"/>
    <w:rsid w:val="00150420"/>
    <w:rsid w:val="001504A5"/>
    <w:rsid w:val="001504F9"/>
    <w:rsid w:val="00150501"/>
    <w:rsid w:val="001506E9"/>
    <w:rsid w:val="001509EB"/>
    <w:rsid w:val="00150CD7"/>
    <w:rsid w:val="00150EB3"/>
    <w:rsid w:val="00150F37"/>
    <w:rsid w:val="00151193"/>
    <w:rsid w:val="001511C4"/>
    <w:rsid w:val="001511CF"/>
    <w:rsid w:val="00151397"/>
    <w:rsid w:val="00151440"/>
    <w:rsid w:val="001514AE"/>
    <w:rsid w:val="001517FB"/>
    <w:rsid w:val="00151848"/>
    <w:rsid w:val="001519B2"/>
    <w:rsid w:val="001519E7"/>
    <w:rsid w:val="00151AD3"/>
    <w:rsid w:val="00151DFD"/>
    <w:rsid w:val="001520DD"/>
    <w:rsid w:val="00152244"/>
    <w:rsid w:val="00152292"/>
    <w:rsid w:val="001522B1"/>
    <w:rsid w:val="001523E0"/>
    <w:rsid w:val="0015242C"/>
    <w:rsid w:val="00152518"/>
    <w:rsid w:val="001527B6"/>
    <w:rsid w:val="00152941"/>
    <w:rsid w:val="00152A23"/>
    <w:rsid w:val="00152B23"/>
    <w:rsid w:val="00152BF2"/>
    <w:rsid w:val="00152E67"/>
    <w:rsid w:val="00152FB1"/>
    <w:rsid w:val="0015324B"/>
    <w:rsid w:val="00153266"/>
    <w:rsid w:val="001533FD"/>
    <w:rsid w:val="0015351A"/>
    <w:rsid w:val="00153618"/>
    <w:rsid w:val="00153A9B"/>
    <w:rsid w:val="00153D6C"/>
    <w:rsid w:val="00154035"/>
    <w:rsid w:val="001540CF"/>
    <w:rsid w:val="001540FA"/>
    <w:rsid w:val="00154186"/>
    <w:rsid w:val="00154220"/>
    <w:rsid w:val="001542EE"/>
    <w:rsid w:val="0015438E"/>
    <w:rsid w:val="00154484"/>
    <w:rsid w:val="00154860"/>
    <w:rsid w:val="001548FE"/>
    <w:rsid w:val="00154B98"/>
    <w:rsid w:val="00154CB9"/>
    <w:rsid w:val="00154E65"/>
    <w:rsid w:val="00154F7B"/>
    <w:rsid w:val="0015501B"/>
    <w:rsid w:val="0015515B"/>
    <w:rsid w:val="0015523F"/>
    <w:rsid w:val="00155398"/>
    <w:rsid w:val="00155516"/>
    <w:rsid w:val="00155601"/>
    <w:rsid w:val="001558DB"/>
    <w:rsid w:val="001559FB"/>
    <w:rsid w:val="00155A6B"/>
    <w:rsid w:val="001564B2"/>
    <w:rsid w:val="00156528"/>
    <w:rsid w:val="00156569"/>
    <w:rsid w:val="0015663B"/>
    <w:rsid w:val="00156661"/>
    <w:rsid w:val="001567B3"/>
    <w:rsid w:val="0015685A"/>
    <w:rsid w:val="00156878"/>
    <w:rsid w:val="001568B7"/>
    <w:rsid w:val="00156AA8"/>
    <w:rsid w:val="00156ACB"/>
    <w:rsid w:val="00156ADE"/>
    <w:rsid w:val="00156BC5"/>
    <w:rsid w:val="00156E14"/>
    <w:rsid w:val="00156E28"/>
    <w:rsid w:val="00156FF5"/>
    <w:rsid w:val="00157182"/>
    <w:rsid w:val="001571B7"/>
    <w:rsid w:val="00157244"/>
    <w:rsid w:val="00157489"/>
    <w:rsid w:val="00157852"/>
    <w:rsid w:val="0015794C"/>
    <w:rsid w:val="00157958"/>
    <w:rsid w:val="00157AFD"/>
    <w:rsid w:val="00157B01"/>
    <w:rsid w:val="00157C78"/>
    <w:rsid w:val="00157DF5"/>
    <w:rsid w:val="00157E75"/>
    <w:rsid w:val="00157EC7"/>
    <w:rsid w:val="00160260"/>
    <w:rsid w:val="0016047A"/>
    <w:rsid w:val="0016051A"/>
    <w:rsid w:val="00160773"/>
    <w:rsid w:val="00160839"/>
    <w:rsid w:val="00160A68"/>
    <w:rsid w:val="00160D82"/>
    <w:rsid w:val="00160DC6"/>
    <w:rsid w:val="00160E50"/>
    <w:rsid w:val="001611FB"/>
    <w:rsid w:val="0016137E"/>
    <w:rsid w:val="00161430"/>
    <w:rsid w:val="0016143C"/>
    <w:rsid w:val="001615AC"/>
    <w:rsid w:val="0016175E"/>
    <w:rsid w:val="00161978"/>
    <w:rsid w:val="001619F2"/>
    <w:rsid w:val="00161C49"/>
    <w:rsid w:val="00161E3D"/>
    <w:rsid w:val="0016239D"/>
    <w:rsid w:val="00162681"/>
    <w:rsid w:val="001626ED"/>
    <w:rsid w:val="001626FE"/>
    <w:rsid w:val="00162987"/>
    <w:rsid w:val="00162DA5"/>
    <w:rsid w:val="00162F96"/>
    <w:rsid w:val="00163052"/>
    <w:rsid w:val="001632D4"/>
    <w:rsid w:val="0016343C"/>
    <w:rsid w:val="00163497"/>
    <w:rsid w:val="001635FF"/>
    <w:rsid w:val="00163732"/>
    <w:rsid w:val="00163A2A"/>
    <w:rsid w:val="00163A73"/>
    <w:rsid w:val="00163A9B"/>
    <w:rsid w:val="00163AFE"/>
    <w:rsid w:val="00163CB7"/>
    <w:rsid w:val="00164085"/>
    <w:rsid w:val="00164318"/>
    <w:rsid w:val="00164613"/>
    <w:rsid w:val="0016471D"/>
    <w:rsid w:val="001647E3"/>
    <w:rsid w:val="00164988"/>
    <w:rsid w:val="00164E22"/>
    <w:rsid w:val="0016525E"/>
    <w:rsid w:val="00165495"/>
    <w:rsid w:val="001657B7"/>
    <w:rsid w:val="00165D95"/>
    <w:rsid w:val="001660C7"/>
    <w:rsid w:val="00166137"/>
    <w:rsid w:val="00166284"/>
    <w:rsid w:val="00166293"/>
    <w:rsid w:val="001662F5"/>
    <w:rsid w:val="001665D0"/>
    <w:rsid w:val="001669E8"/>
    <w:rsid w:val="00166DFE"/>
    <w:rsid w:val="00166E69"/>
    <w:rsid w:val="00166ECF"/>
    <w:rsid w:val="001674BC"/>
    <w:rsid w:val="001674F1"/>
    <w:rsid w:val="00167507"/>
    <w:rsid w:val="00167918"/>
    <w:rsid w:val="00167A00"/>
    <w:rsid w:val="00167C50"/>
    <w:rsid w:val="00167C73"/>
    <w:rsid w:val="00167F34"/>
    <w:rsid w:val="00167FEF"/>
    <w:rsid w:val="00170089"/>
    <w:rsid w:val="001700D1"/>
    <w:rsid w:val="00170126"/>
    <w:rsid w:val="001701D3"/>
    <w:rsid w:val="001702AB"/>
    <w:rsid w:val="00170408"/>
    <w:rsid w:val="001704AE"/>
    <w:rsid w:val="001706F1"/>
    <w:rsid w:val="00170886"/>
    <w:rsid w:val="00170927"/>
    <w:rsid w:val="00170B2A"/>
    <w:rsid w:val="00170C09"/>
    <w:rsid w:val="00170CE7"/>
    <w:rsid w:val="00170D66"/>
    <w:rsid w:val="0017108C"/>
    <w:rsid w:val="0017117A"/>
    <w:rsid w:val="00171207"/>
    <w:rsid w:val="00171296"/>
    <w:rsid w:val="001712AE"/>
    <w:rsid w:val="0017136A"/>
    <w:rsid w:val="0017170F"/>
    <w:rsid w:val="00171A5A"/>
    <w:rsid w:val="00171A8A"/>
    <w:rsid w:val="00171AB7"/>
    <w:rsid w:val="00171BD9"/>
    <w:rsid w:val="00171C5D"/>
    <w:rsid w:val="00171FE5"/>
    <w:rsid w:val="00172088"/>
    <w:rsid w:val="0017237B"/>
    <w:rsid w:val="0017240E"/>
    <w:rsid w:val="001724F0"/>
    <w:rsid w:val="001724F5"/>
    <w:rsid w:val="0017277D"/>
    <w:rsid w:val="00172967"/>
    <w:rsid w:val="00172BD6"/>
    <w:rsid w:val="00172BDE"/>
    <w:rsid w:val="00172CC8"/>
    <w:rsid w:val="00172E9F"/>
    <w:rsid w:val="00173033"/>
    <w:rsid w:val="00173074"/>
    <w:rsid w:val="00173101"/>
    <w:rsid w:val="001732F3"/>
    <w:rsid w:val="00173307"/>
    <w:rsid w:val="0017370E"/>
    <w:rsid w:val="001738A6"/>
    <w:rsid w:val="00173B87"/>
    <w:rsid w:val="00173E2C"/>
    <w:rsid w:val="00173F5A"/>
    <w:rsid w:val="00174128"/>
    <w:rsid w:val="001746E7"/>
    <w:rsid w:val="00174926"/>
    <w:rsid w:val="00174988"/>
    <w:rsid w:val="00174C12"/>
    <w:rsid w:val="00174C78"/>
    <w:rsid w:val="00174D1C"/>
    <w:rsid w:val="00174F06"/>
    <w:rsid w:val="00174FEB"/>
    <w:rsid w:val="0017534D"/>
    <w:rsid w:val="00175596"/>
    <w:rsid w:val="00175636"/>
    <w:rsid w:val="0017579A"/>
    <w:rsid w:val="00175874"/>
    <w:rsid w:val="001758D1"/>
    <w:rsid w:val="00175984"/>
    <w:rsid w:val="00175A68"/>
    <w:rsid w:val="00175AF6"/>
    <w:rsid w:val="00175D98"/>
    <w:rsid w:val="00175FEE"/>
    <w:rsid w:val="00176005"/>
    <w:rsid w:val="001760CF"/>
    <w:rsid w:val="001760F9"/>
    <w:rsid w:val="001764A0"/>
    <w:rsid w:val="0017674D"/>
    <w:rsid w:val="00176846"/>
    <w:rsid w:val="00176876"/>
    <w:rsid w:val="00176972"/>
    <w:rsid w:val="00176977"/>
    <w:rsid w:val="00176A24"/>
    <w:rsid w:val="00176B73"/>
    <w:rsid w:val="00176CC7"/>
    <w:rsid w:val="00177146"/>
    <w:rsid w:val="001775B3"/>
    <w:rsid w:val="001775FA"/>
    <w:rsid w:val="0017764F"/>
    <w:rsid w:val="001776BB"/>
    <w:rsid w:val="00177B4F"/>
    <w:rsid w:val="00177C5B"/>
    <w:rsid w:val="00180163"/>
    <w:rsid w:val="001801FB"/>
    <w:rsid w:val="001802A7"/>
    <w:rsid w:val="00180488"/>
    <w:rsid w:val="0018083E"/>
    <w:rsid w:val="00180934"/>
    <w:rsid w:val="00180A87"/>
    <w:rsid w:val="00180C97"/>
    <w:rsid w:val="001810B8"/>
    <w:rsid w:val="001810EA"/>
    <w:rsid w:val="001814B2"/>
    <w:rsid w:val="001815CD"/>
    <w:rsid w:val="001816C8"/>
    <w:rsid w:val="0018184D"/>
    <w:rsid w:val="0018196C"/>
    <w:rsid w:val="00181D47"/>
    <w:rsid w:val="00181D7D"/>
    <w:rsid w:val="00181EC0"/>
    <w:rsid w:val="00181FBC"/>
    <w:rsid w:val="001821BF"/>
    <w:rsid w:val="00182264"/>
    <w:rsid w:val="00182545"/>
    <w:rsid w:val="0018255D"/>
    <w:rsid w:val="00182575"/>
    <w:rsid w:val="001825DE"/>
    <w:rsid w:val="00182610"/>
    <w:rsid w:val="00182758"/>
    <w:rsid w:val="00182796"/>
    <w:rsid w:val="0018288A"/>
    <w:rsid w:val="001828D2"/>
    <w:rsid w:val="00182A2D"/>
    <w:rsid w:val="00182BA0"/>
    <w:rsid w:val="00182C37"/>
    <w:rsid w:val="00182C5F"/>
    <w:rsid w:val="0018313A"/>
    <w:rsid w:val="0018340D"/>
    <w:rsid w:val="0018346B"/>
    <w:rsid w:val="001834C3"/>
    <w:rsid w:val="00183A07"/>
    <w:rsid w:val="00183A47"/>
    <w:rsid w:val="00183E5A"/>
    <w:rsid w:val="00183F3B"/>
    <w:rsid w:val="00184016"/>
    <w:rsid w:val="001841EA"/>
    <w:rsid w:val="00184204"/>
    <w:rsid w:val="0018438E"/>
    <w:rsid w:val="00184524"/>
    <w:rsid w:val="001845DB"/>
    <w:rsid w:val="00184605"/>
    <w:rsid w:val="00184AEA"/>
    <w:rsid w:val="00184BFB"/>
    <w:rsid w:val="00185184"/>
    <w:rsid w:val="00185472"/>
    <w:rsid w:val="001854C9"/>
    <w:rsid w:val="00185ABC"/>
    <w:rsid w:val="00185B70"/>
    <w:rsid w:val="00185E58"/>
    <w:rsid w:val="00185E59"/>
    <w:rsid w:val="00185EED"/>
    <w:rsid w:val="00185EF4"/>
    <w:rsid w:val="00185EF8"/>
    <w:rsid w:val="00185FA3"/>
    <w:rsid w:val="00185FC3"/>
    <w:rsid w:val="0018616B"/>
    <w:rsid w:val="00186405"/>
    <w:rsid w:val="0018640A"/>
    <w:rsid w:val="00186455"/>
    <w:rsid w:val="0018660E"/>
    <w:rsid w:val="00186705"/>
    <w:rsid w:val="0018681D"/>
    <w:rsid w:val="001869F7"/>
    <w:rsid w:val="00186A31"/>
    <w:rsid w:val="00186B3D"/>
    <w:rsid w:val="00186C5D"/>
    <w:rsid w:val="00186D2F"/>
    <w:rsid w:val="001870C6"/>
    <w:rsid w:val="00187125"/>
    <w:rsid w:val="001871FE"/>
    <w:rsid w:val="001872AF"/>
    <w:rsid w:val="00187776"/>
    <w:rsid w:val="001877A9"/>
    <w:rsid w:val="00187828"/>
    <w:rsid w:val="00187876"/>
    <w:rsid w:val="00187C99"/>
    <w:rsid w:val="00187E2D"/>
    <w:rsid w:val="00187E97"/>
    <w:rsid w:val="00187F5E"/>
    <w:rsid w:val="00187FEE"/>
    <w:rsid w:val="001904C7"/>
    <w:rsid w:val="001904F2"/>
    <w:rsid w:val="00190643"/>
    <w:rsid w:val="0019065E"/>
    <w:rsid w:val="001907A6"/>
    <w:rsid w:val="001907C6"/>
    <w:rsid w:val="00190864"/>
    <w:rsid w:val="00190DE6"/>
    <w:rsid w:val="00190DEB"/>
    <w:rsid w:val="00191207"/>
    <w:rsid w:val="001914DE"/>
    <w:rsid w:val="00191659"/>
    <w:rsid w:val="00191667"/>
    <w:rsid w:val="001916AD"/>
    <w:rsid w:val="0019180D"/>
    <w:rsid w:val="00191969"/>
    <w:rsid w:val="00191975"/>
    <w:rsid w:val="00191C95"/>
    <w:rsid w:val="00191E4F"/>
    <w:rsid w:val="00192102"/>
    <w:rsid w:val="00192195"/>
    <w:rsid w:val="00192281"/>
    <w:rsid w:val="00192319"/>
    <w:rsid w:val="0019236D"/>
    <w:rsid w:val="001923F6"/>
    <w:rsid w:val="001924D2"/>
    <w:rsid w:val="0019297C"/>
    <w:rsid w:val="00192A08"/>
    <w:rsid w:val="00192B17"/>
    <w:rsid w:val="00192B58"/>
    <w:rsid w:val="00192C55"/>
    <w:rsid w:val="00192E44"/>
    <w:rsid w:val="00192EA1"/>
    <w:rsid w:val="00192EEC"/>
    <w:rsid w:val="00193166"/>
    <w:rsid w:val="001935C1"/>
    <w:rsid w:val="001935D0"/>
    <w:rsid w:val="00193683"/>
    <w:rsid w:val="001936CC"/>
    <w:rsid w:val="001937EE"/>
    <w:rsid w:val="0019387E"/>
    <w:rsid w:val="00193885"/>
    <w:rsid w:val="00193D75"/>
    <w:rsid w:val="001940A3"/>
    <w:rsid w:val="001940B8"/>
    <w:rsid w:val="001941E5"/>
    <w:rsid w:val="00194210"/>
    <w:rsid w:val="00194433"/>
    <w:rsid w:val="00194509"/>
    <w:rsid w:val="001945A4"/>
    <w:rsid w:val="00194717"/>
    <w:rsid w:val="00194798"/>
    <w:rsid w:val="00194832"/>
    <w:rsid w:val="001948D2"/>
    <w:rsid w:val="00194C06"/>
    <w:rsid w:val="00194DE6"/>
    <w:rsid w:val="00195022"/>
    <w:rsid w:val="001950D7"/>
    <w:rsid w:val="0019514B"/>
    <w:rsid w:val="0019517C"/>
    <w:rsid w:val="001954CB"/>
    <w:rsid w:val="001957D2"/>
    <w:rsid w:val="00195973"/>
    <w:rsid w:val="00195CE2"/>
    <w:rsid w:val="00195D9A"/>
    <w:rsid w:val="00195E4D"/>
    <w:rsid w:val="001962C2"/>
    <w:rsid w:val="0019633E"/>
    <w:rsid w:val="00196509"/>
    <w:rsid w:val="0019696D"/>
    <w:rsid w:val="001969BE"/>
    <w:rsid w:val="001969FF"/>
    <w:rsid w:val="00196BAD"/>
    <w:rsid w:val="00196BFC"/>
    <w:rsid w:val="00196DB4"/>
    <w:rsid w:val="00196E65"/>
    <w:rsid w:val="0019704D"/>
    <w:rsid w:val="001972DB"/>
    <w:rsid w:val="00197383"/>
    <w:rsid w:val="00197615"/>
    <w:rsid w:val="00197A9F"/>
    <w:rsid w:val="00197B00"/>
    <w:rsid w:val="00197D55"/>
    <w:rsid w:val="00197DF8"/>
    <w:rsid w:val="00197DFB"/>
    <w:rsid w:val="00197F97"/>
    <w:rsid w:val="00197FCC"/>
    <w:rsid w:val="001A00A4"/>
    <w:rsid w:val="001A0134"/>
    <w:rsid w:val="001A0219"/>
    <w:rsid w:val="001A023F"/>
    <w:rsid w:val="001A0770"/>
    <w:rsid w:val="001A0814"/>
    <w:rsid w:val="001A09CD"/>
    <w:rsid w:val="001A0B5F"/>
    <w:rsid w:val="001A0B7D"/>
    <w:rsid w:val="001A0C9B"/>
    <w:rsid w:val="001A10FC"/>
    <w:rsid w:val="001A12C7"/>
    <w:rsid w:val="001A1355"/>
    <w:rsid w:val="001A1469"/>
    <w:rsid w:val="001A14A0"/>
    <w:rsid w:val="001A1747"/>
    <w:rsid w:val="001A1765"/>
    <w:rsid w:val="001A1779"/>
    <w:rsid w:val="001A1884"/>
    <w:rsid w:val="001A194A"/>
    <w:rsid w:val="001A19B2"/>
    <w:rsid w:val="001A1C95"/>
    <w:rsid w:val="001A1EB2"/>
    <w:rsid w:val="001A1FA0"/>
    <w:rsid w:val="001A1FB8"/>
    <w:rsid w:val="001A205B"/>
    <w:rsid w:val="001A210C"/>
    <w:rsid w:val="001A21AE"/>
    <w:rsid w:val="001A2342"/>
    <w:rsid w:val="001A241B"/>
    <w:rsid w:val="001A241E"/>
    <w:rsid w:val="001A2463"/>
    <w:rsid w:val="001A248F"/>
    <w:rsid w:val="001A251B"/>
    <w:rsid w:val="001A25E6"/>
    <w:rsid w:val="001A2836"/>
    <w:rsid w:val="001A29E5"/>
    <w:rsid w:val="001A2B4B"/>
    <w:rsid w:val="001A2C9A"/>
    <w:rsid w:val="001A2E92"/>
    <w:rsid w:val="001A2EDA"/>
    <w:rsid w:val="001A30C6"/>
    <w:rsid w:val="001A329C"/>
    <w:rsid w:val="001A3521"/>
    <w:rsid w:val="001A3611"/>
    <w:rsid w:val="001A36F0"/>
    <w:rsid w:val="001A373E"/>
    <w:rsid w:val="001A378C"/>
    <w:rsid w:val="001A39EA"/>
    <w:rsid w:val="001A3A44"/>
    <w:rsid w:val="001A3B86"/>
    <w:rsid w:val="001A3CF4"/>
    <w:rsid w:val="001A3F01"/>
    <w:rsid w:val="001A3F27"/>
    <w:rsid w:val="001A3F93"/>
    <w:rsid w:val="001A4078"/>
    <w:rsid w:val="001A4103"/>
    <w:rsid w:val="001A440D"/>
    <w:rsid w:val="001A4494"/>
    <w:rsid w:val="001A4585"/>
    <w:rsid w:val="001A4682"/>
    <w:rsid w:val="001A496A"/>
    <w:rsid w:val="001A4A85"/>
    <w:rsid w:val="001A4B54"/>
    <w:rsid w:val="001A4EBC"/>
    <w:rsid w:val="001A4F20"/>
    <w:rsid w:val="001A4FE0"/>
    <w:rsid w:val="001A5167"/>
    <w:rsid w:val="001A5226"/>
    <w:rsid w:val="001A5252"/>
    <w:rsid w:val="001A52DC"/>
    <w:rsid w:val="001A52F1"/>
    <w:rsid w:val="001A5330"/>
    <w:rsid w:val="001A5502"/>
    <w:rsid w:val="001A5A09"/>
    <w:rsid w:val="001A5B99"/>
    <w:rsid w:val="001A5BB5"/>
    <w:rsid w:val="001A5BC5"/>
    <w:rsid w:val="001A5E27"/>
    <w:rsid w:val="001A6086"/>
    <w:rsid w:val="001A611C"/>
    <w:rsid w:val="001A61ED"/>
    <w:rsid w:val="001A623C"/>
    <w:rsid w:val="001A631C"/>
    <w:rsid w:val="001A63A0"/>
    <w:rsid w:val="001A640B"/>
    <w:rsid w:val="001A64AB"/>
    <w:rsid w:val="001A674C"/>
    <w:rsid w:val="001A6802"/>
    <w:rsid w:val="001A69F3"/>
    <w:rsid w:val="001A6D2F"/>
    <w:rsid w:val="001A6EEF"/>
    <w:rsid w:val="001A6F8F"/>
    <w:rsid w:val="001A714C"/>
    <w:rsid w:val="001A716E"/>
    <w:rsid w:val="001A767F"/>
    <w:rsid w:val="001A7DE5"/>
    <w:rsid w:val="001B016A"/>
    <w:rsid w:val="001B0273"/>
    <w:rsid w:val="001B02BA"/>
    <w:rsid w:val="001B036F"/>
    <w:rsid w:val="001B03C7"/>
    <w:rsid w:val="001B0491"/>
    <w:rsid w:val="001B05DB"/>
    <w:rsid w:val="001B0630"/>
    <w:rsid w:val="001B0830"/>
    <w:rsid w:val="001B0AD9"/>
    <w:rsid w:val="001B0BFD"/>
    <w:rsid w:val="001B0CBF"/>
    <w:rsid w:val="001B0D21"/>
    <w:rsid w:val="001B0E1B"/>
    <w:rsid w:val="001B0F0B"/>
    <w:rsid w:val="001B11E9"/>
    <w:rsid w:val="001B13EF"/>
    <w:rsid w:val="001B1416"/>
    <w:rsid w:val="001B1557"/>
    <w:rsid w:val="001B182A"/>
    <w:rsid w:val="001B1889"/>
    <w:rsid w:val="001B1952"/>
    <w:rsid w:val="001B1981"/>
    <w:rsid w:val="001B1D77"/>
    <w:rsid w:val="001B1EF3"/>
    <w:rsid w:val="001B1F9A"/>
    <w:rsid w:val="001B234E"/>
    <w:rsid w:val="001B23AD"/>
    <w:rsid w:val="001B23EB"/>
    <w:rsid w:val="001B2464"/>
    <w:rsid w:val="001B2649"/>
    <w:rsid w:val="001B279F"/>
    <w:rsid w:val="001B2888"/>
    <w:rsid w:val="001B296B"/>
    <w:rsid w:val="001B2D14"/>
    <w:rsid w:val="001B2E1C"/>
    <w:rsid w:val="001B3051"/>
    <w:rsid w:val="001B315F"/>
    <w:rsid w:val="001B31DE"/>
    <w:rsid w:val="001B3256"/>
    <w:rsid w:val="001B32CE"/>
    <w:rsid w:val="001B32E4"/>
    <w:rsid w:val="001B32ED"/>
    <w:rsid w:val="001B34DB"/>
    <w:rsid w:val="001B354D"/>
    <w:rsid w:val="001B358F"/>
    <w:rsid w:val="001B3599"/>
    <w:rsid w:val="001B37C3"/>
    <w:rsid w:val="001B385C"/>
    <w:rsid w:val="001B3863"/>
    <w:rsid w:val="001B3960"/>
    <w:rsid w:val="001B3D5D"/>
    <w:rsid w:val="001B4017"/>
    <w:rsid w:val="001B402A"/>
    <w:rsid w:val="001B40D3"/>
    <w:rsid w:val="001B42F2"/>
    <w:rsid w:val="001B45F6"/>
    <w:rsid w:val="001B46BA"/>
    <w:rsid w:val="001B46FF"/>
    <w:rsid w:val="001B471A"/>
    <w:rsid w:val="001B479A"/>
    <w:rsid w:val="001B47B3"/>
    <w:rsid w:val="001B4A9E"/>
    <w:rsid w:val="001B4AAC"/>
    <w:rsid w:val="001B4D4B"/>
    <w:rsid w:val="001B4EFB"/>
    <w:rsid w:val="001B504D"/>
    <w:rsid w:val="001B5067"/>
    <w:rsid w:val="001B517A"/>
    <w:rsid w:val="001B51B2"/>
    <w:rsid w:val="001B520C"/>
    <w:rsid w:val="001B52E8"/>
    <w:rsid w:val="001B565B"/>
    <w:rsid w:val="001B56D1"/>
    <w:rsid w:val="001B59CF"/>
    <w:rsid w:val="001B5A6D"/>
    <w:rsid w:val="001B5AA3"/>
    <w:rsid w:val="001B5B09"/>
    <w:rsid w:val="001B5BE4"/>
    <w:rsid w:val="001B61B0"/>
    <w:rsid w:val="001B640D"/>
    <w:rsid w:val="001B645D"/>
    <w:rsid w:val="001B6705"/>
    <w:rsid w:val="001B671D"/>
    <w:rsid w:val="001B6A32"/>
    <w:rsid w:val="001B6B3F"/>
    <w:rsid w:val="001B6BFE"/>
    <w:rsid w:val="001B6C6E"/>
    <w:rsid w:val="001B6DDD"/>
    <w:rsid w:val="001B6E3F"/>
    <w:rsid w:val="001B6F6D"/>
    <w:rsid w:val="001B7023"/>
    <w:rsid w:val="001B70C1"/>
    <w:rsid w:val="001B7129"/>
    <w:rsid w:val="001B7182"/>
    <w:rsid w:val="001B74DE"/>
    <w:rsid w:val="001B7846"/>
    <w:rsid w:val="001B7954"/>
    <w:rsid w:val="001B7ACB"/>
    <w:rsid w:val="001B7F67"/>
    <w:rsid w:val="001C0064"/>
    <w:rsid w:val="001C00FC"/>
    <w:rsid w:val="001C07BD"/>
    <w:rsid w:val="001C089F"/>
    <w:rsid w:val="001C0A82"/>
    <w:rsid w:val="001C0A89"/>
    <w:rsid w:val="001C0AFB"/>
    <w:rsid w:val="001C0B54"/>
    <w:rsid w:val="001C0CC6"/>
    <w:rsid w:val="001C0EDD"/>
    <w:rsid w:val="001C100F"/>
    <w:rsid w:val="001C1863"/>
    <w:rsid w:val="001C188C"/>
    <w:rsid w:val="001C2071"/>
    <w:rsid w:val="001C2181"/>
    <w:rsid w:val="001C2182"/>
    <w:rsid w:val="001C22FA"/>
    <w:rsid w:val="001C24F2"/>
    <w:rsid w:val="001C2944"/>
    <w:rsid w:val="001C2D46"/>
    <w:rsid w:val="001C2D6F"/>
    <w:rsid w:val="001C30F9"/>
    <w:rsid w:val="001C319B"/>
    <w:rsid w:val="001C3346"/>
    <w:rsid w:val="001C344E"/>
    <w:rsid w:val="001C350D"/>
    <w:rsid w:val="001C36C4"/>
    <w:rsid w:val="001C384C"/>
    <w:rsid w:val="001C3A78"/>
    <w:rsid w:val="001C3BC3"/>
    <w:rsid w:val="001C3D9A"/>
    <w:rsid w:val="001C3F68"/>
    <w:rsid w:val="001C40AF"/>
    <w:rsid w:val="001C4462"/>
    <w:rsid w:val="001C495A"/>
    <w:rsid w:val="001C4965"/>
    <w:rsid w:val="001C49A9"/>
    <w:rsid w:val="001C4BD4"/>
    <w:rsid w:val="001C4D36"/>
    <w:rsid w:val="001C4D99"/>
    <w:rsid w:val="001C4E44"/>
    <w:rsid w:val="001C5638"/>
    <w:rsid w:val="001C5782"/>
    <w:rsid w:val="001C5DD1"/>
    <w:rsid w:val="001C6168"/>
    <w:rsid w:val="001C62B1"/>
    <w:rsid w:val="001C697F"/>
    <w:rsid w:val="001C6B0E"/>
    <w:rsid w:val="001C6DC4"/>
    <w:rsid w:val="001C6F4F"/>
    <w:rsid w:val="001C700F"/>
    <w:rsid w:val="001C719C"/>
    <w:rsid w:val="001C73B7"/>
    <w:rsid w:val="001C73E7"/>
    <w:rsid w:val="001C769D"/>
    <w:rsid w:val="001C76D1"/>
    <w:rsid w:val="001C7936"/>
    <w:rsid w:val="001C7957"/>
    <w:rsid w:val="001C79CF"/>
    <w:rsid w:val="001C7B79"/>
    <w:rsid w:val="001C7E31"/>
    <w:rsid w:val="001C7F70"/>
    <w:rsid w:val="001D0171"/>
    <w:rsid w:val="001D036A"/>
    <w:rsid w:val="001D055A"/>
    <w:rsid w:val="001D08A7"/>
    <w:rsid w:val="001D08B3"/>
    <w:rsid w:val="001D091C"/>
    <w:rsid w:val="001D09EF"/>
    <w:rsid w:val="001D0AF1"/>
    <w:rsid w:val="001D0FFE"/>
    <w:rsid w:val="001D11AE"/>
    <w:rsid w:val="001D1263"/>
    <w:rsid w:val="001D1369"/>
    <w:rsid w:val="001D139C"/>
    <w:rsid w:val="001D14FA"/>
    <w:rsid w:val="001D1662"/>
    <w:rsid w:val="001D16DF"/>
    <w:rsid w:val="001D1B12"/>
    <w:rsid w:val="001D1D17"/>
    <w:rsid w:val="001D1F9C"/>
    <w:rsid w:val="001D2041"/>
    <w:rsid w:val="001D2199"/>
    <w:rsid w:val="001D23C3"/>
    <w:rsid w:val="001D2440"/>
    <w:rsid w:val="001D25D8"/>
    <w:rsid w:val="001D260F"/>
    <w:rsid w:val="001D2972"/>
    <w:rsid w:val="001D29AA"/>
    <w:rsid w:val="001D2A49"/>
    <w:rsid w:val="001D2ADB"/>
    <w:rsid w:val="001D2B03"/>
    <w:rsid w:val="001D2C02"/>
    <w:rsid w:val="001D2CC9"/>
    <w:rsid w:val="001D2DD4"/>
    <w:rsid w:val="001D2E24"/>
    <w:rsid w:val="001D2E3D"/>
    <w:rsid w:val="001D310C"/>
    <w:rsid w:val="001D310D"/>
    <w:rsid w:val="001D3356"/>
    <w:rsid w:val="001D366D"/>
    <w:rsid w:val="001D3788"/>
    <w:rsid w:val="001D387D"/>
    <w:rsid w:val="001D3AE5"/>
    <w:rsid w:val="001D3B88"/>
    <w:rsid w:val="001D3CC1"/>
    <w:rsid w:val="001D404B"/>
    <w:rsid w:val="001D4086"/>
    <w:rsid w:val="001D4091"/>
    <w:rsid w:val="001D40EF"/>
    <w:rsid w:val="001D41E4"/>
    <w:rsid w:val="001D42C3"/>
    <w:rsid w:val="001D4334"/>
    <w:rsid w:val="001D4603"/>
    <w:rsid w:val="001D489E"/>
    <w:rsid w:val="001D493F"/>
    <w:rsid w:val="001D4CDA"/>
    <w:rsid w:val="001D4D22"/>
    <w:rsid w:val="001D4EF0"/>
    <w:rsid w:val="001D4F13"/>
    <w:rsid w:val="001D514E"/>
    <w:rsid w:val="001D53C6"/>
    <w:rsid w:val="001D557D"/>
    <w:rsid w:val="001D56AB"/>
    <w:rsid w:val="001D5721"/>
    <w:rsid w:val="001D5743"/>
    <w:rsid w:val="001D5A94"/>
    <w:rsid w:val="001D5B48"/>
    <w:rsid w:val="001D5BF1"/>
    <w:rsid w:val="001D5D9B"/>
    <w:rsid w:val="001D5F43"/>
    <w:rsid w:val="001D610A"/>
    <w:rsid w:val="001D6337"/>
    <w:rsid w:val="001D65EC"/>
    <w:rsid w:val="001D6614"/>
    <w:rsid w:val="001D67DC"/>
    <w:rsid w:val="001D6D61"/>
    <w:rsid w:val="001D6D97"/>
    <w:rsid w:val="001D6DBB"/>
    <w:rsid w:val="001D6DD4"/>
    <w:rsid w:val="001D7170"/>
    <w:rsid w:val="001D72DF"/>
    <w:rsid w:val="001D7530"/>
    <w:rsid w:val="001D75D4"/>
    <w:rsid w:val="001D7623"/>
    <w:rsid w:val="001D7656"/>
    <w:rsid w:val="001D7775"/>
    <w:rsid w:val="001D7930"/>
    <w:rsid w:val="001D7AF1"/>
    <w:rsid w:val="001D7C81"/>
    <w:rsid w:val="001D7DAC"/>
    <w:rsid w:val="001D7DD2"/>
    <w:rsid w:val="001D7E37"/>
    <w:rsid w:val="001D7E5C"/>
    <w:rsid w:val="001D7EA9"/>
    <w:rsid w:val="001E03FB"/>
    <w:rsid w:val="001E046D"/>
    <w:rsid w:val="001E04A1"/>
    <w:rsid w:val="001E050A"/>
    <w:rsid w:val="001E064C"/>
    <w:rsid w:val="001E06D5"/>
    <w:rsid w:val="001E0738"/>
    <w:rsid w:val="001E078F"/>
    <w:rsid w:val="001E08F1"/>
    <w:rsid w:val="001E08F6"/>
    <w:rsid w:val="001E0915"/>
    <w:rsid w:val="001E0916"/>
    <w:rsid w:val="001E099C"/>
    <w:rsid w:val="001E0A1C"/>
    <w:rsid w:val="001E0BDE"/>
    <w:rsid w:val="001E0CF0"/>
    <w:rsid w:val="001E0DA0"/>
    <w:rsid w:val="001E0E29"/>
    <w:rsid w:val="001E0EFA"/>
    <w:rsid w:val="001E105B"/>
    <w:rsid w:val="001E1096"/>
    <w:rsid w:val="001E10B7"/>
    <w:rsid w:val="001E10DE"/>
    <w:rsid w:val="001E12B7"/>
    <w:rsid w:val="001E12D5"/>
    <w:rsid w:val="001E1555"/>
    <w:rsid w:val="001E1829"/>
    <w:rsid w:val="001E182E"/>
    <w:rsid w:val="001E1A95"/>
    <w:rsid w:val="001E1CF7"/>
    <w:rsid w:val="001E1D3D"/>
    <w:rsid w:val="001E219D"/>
    <w:rsid w:val="001E2719"/>
    <w:rsid w:val="001E2722"/>
    <w:rsid w:val="001E280B"/>
    <w:rsid w:val="001E286E"/>
    <w:rsid w:val="001E2B72"/>
    <w:rsid w:val="001E2BDD"/>
    <w:rsid w:val="001E2C7B"/>
    <w:rsid w:val="001E2E48"/>
    <w:rsid w:val="001E31F7"/>
    <w:rsid w:val="001E3232"/>
    <w:rsid w:val="001E3339"/>
    <w:rsid w:val="001E3353"/>
    <w:rsid w:val="001E34F4"/>
    <w:rsid w:val="001E352D"/>
    <w:rsid w:val="001E360A"/>
    <w:rsid w:val="001E3656"/>
    <w:rsid w:val="001E392E"/>
    <w:rsid w:val="001E3AA6"/>
    <w:rsid w:val="001E3D55"/>
    <w:rsid w:val="001E3F9D"/>
    <w:rsid w:val="001E42CA"/>
    <w:rsid w:val="001E46D9"/>
    <w:rsid w:val="001E490B"/>
    <w:rsid w:val="001E49B9"/>
    <w:rsid w:val="001E4C7E"/>
    <w:rsid w:val="001E4CD0"/>
    <w:rsid w:val="001E507B"/>
    <w:rsid w:val="001E5216"/>
    <w:rsid w:val="001E5226"/>
    <w:rsid w:val="001E5287"/>
    <w:rsid w:val="001E532F"/>
    <w:rsid w:val="001E543F"/>
    <w:rsid w:val="001E54F3"/>
    <w:rsid w:val="001E5781"/>
    <w:rsid w:val="001E58BC"/>
    <w:rsid w:val="001E58D7"/>
    <w:rsid w:val="001E5C0C"/>
    <w:rsid w:val="001E5DD7"/>
    <w:rsid w:val="001E5E9E"/>
    <w:rsid w:val="001E5F05"/>
    <w:rsid w:val="001E62F8"/>
    <w:rsid w:val="001E6409"/>
    <w:rsid w:val="001E654A"/>
    <w:rsid w:val="001E6555"/>
    <w:rsid w:val="001E6558"/>
    <w:rsid w:val="001E65D4"/>
    <w:rsid w:val="001E65EA"/>
    <w:rsid w:val="001E66C7"/>
    <w:rsid w:val="001E6A7A"/>
    <w:rsid w:val="001E6B19"/>
    <w:rsid w:val="001E6C58"/>
    <w:rsid w:val="001E6D13"/>
    <w:rsid w:val="001E6D5B"/>
    <w:rsid w:val="001E6DD0"/>
    <w:rsid w:val="001E6FD8"/>
    <w:rsid w:val="001E71B5"/>
    <w:rsid w:val="001E7501"/>
    <w:rsid w:val="001E7704"/>
    <w:rsid w:val="001E785F"/>
    <w:rsid w:val="001E7960"/>
    <w:rsid w:val="001E7B06"/>
    <w:rsid w:val="001E7D25"/>
    <w:rsid w:val="001F015F"/>
    <w:rsid w:val="001F03E8"/>
    <w:rsid w:val="001F04B2"/>
    <w:rsid w:val="001F05FF"/>
    <w:rsid w:val="001F062A"/>
    <w:rsid w:val="001F0973"/>
    <w:rsid w:val="001F09A9"/>
    <w:rsid w:val="001F0C08"/>
    <w:rsid w:val="001F0C7E"/>
    <w:rsid w:val="001F0CF5"/>
    <w:rsid w:val="001F0E62"/>
    <w:rsid w:val="001F0F7B"/>
    <w:rsid w:val="001F10E2"/>
    <w:rsid w:val="001F124E"/>
    <w:rsid w:val="001F15E0"/>
    <w:rsid w:val="001F16E1"/>
    <w:rsid w:val="001F1799"/>
    <w:rsid w:val="001F18AF"/>
    <w:rsid w:val="001F19E6"/>
    <w:rsid w:val="001F1A1B"/>
    <w:rsid w:val="001F1A88"/>
    <w:rsid w:val="001F1AE2"/>
    <w:rsid w:val="001F1AF1"/>
    <w:rsid w:val="001F1C62"/>
    <w:rsid w:val="001F1D32"/>
    <w:rsid w:val="001F1EBE"/>
    <w:rsid w:val="001F20F6"/>
    <w:rsid w:val="001F211D"/>
    <w:rsid w:val="001F2311"/>
    <w:rsid w:val="001F2380"/>
    <w:rsid w:val="001F240E"/>
    <w:rsid w:val="001F26C5"/>
    <w:rsid w:val="001F27B8"/>
    <w:rsid w:val="001F2815"/>
    <w:rsid w:val="001F2847"/>
    <w:rsid w:val="001F296A"/>
    <w:rsid w:val="001F2C66"/>
    <w:rsid w:val="001F2CF3"/>
    <w:rsid w:val="001F2D4B"/>
    <w:rsid w:val="001F2FCF"/>
    <w:rsid w:val="001F3073"/>
    <w:rsid w:val="001F30F1"/>
    <w:rsid w:val="001F312A"/>
    <w:rsid w:val="001F3210"/>
    <w:rsid w:val="001F328C"/>
    <w:rsid w:val="001F33CB"/>
    <w:rsid w:val="001F3473"/>
    <w:rsid w:val="001F3649"/>
    <w:rsid w:val="001F3760"/>
    <w:rsid w:val="001F37CE"/>
    <w:rsid w:val="001F3D1B"/>
    <w:rsid w:val="001F3DB0"/>
    <w:rsid w:val="001F4019"/>
    <w:rsid w:val="001F4246"/>
    <w:rsid w:val="001F4366"/>
    <w:rsid w:val="001F4543"/>
    <w:rsid w:val="001F49EC"/>
    <w:rsid w:val="001F4A77"/>
    <w:rsid w:val="001F4DC4"/>
    <w:rsid w:val="001F4E13"/>
    <w:rsid w:val="001F4F1C"/>
    <w:rsid w:val="001F5025"/>
    <w:rsid w:val="001F503E"/>
    <w:rsid w:val="001F515C"/>
    <w:rsid w:val="001F517C"/>
    <w:rsid w:val="001F5184"/>
    <w:rsid w:val="001F5409"/>
    <w:rsid w:val="001F5557"/>
    <w:rsid w:val="001F573D"/>
    <w:rsid w:val="001F5ADA"/>
    <w:rsid w:val="001F5AE4"/>
    <w:rsid w:val="001F5E14"/>
    <w:rsid w:val="001F611B"/>
    <w:rsid w:val="001F617C"/>
    <w:rsid w:val="001F61E6"/>
    <w:rsid w:val="001F6402"/>
    <w:rsid w:val="001F644C"/>
    <w:rsid w:val="001F64FF"/>
    <w:rsid w:val="001F6539"/>
    <w:rsid w:val="001F6556"/>
    <w:rsid w:val="001F663D"/>
    <w:rsid w:val="001F67D4"/>
    <w:rsid w:val="001F6829"/>
    <w:rsid w:val="001F6C06"/>
    <w:rsid w:val="001F6FBB"/>
    <w:rsid w:val="001F6FEF"/>
    <w:rsid w:val="001F71A0"/>
    <w:rsid w:val="001F74AC"/>
    <w:rsid w:val="001F74AD"/>
    <w:rsid w:val="001F763E"/>
    <w:rsid w:val="001F76A6"/>
    <w:rsid w:val="001F7898"/>
    <w:rsid w:val="001F7911"/>
    <w:rsid w:val="001F79B7"/>
    <w:rsid w:val="001F7A72"/>
    <w:rsid w:val="001F7B00"/>
    <w:rsid w:val="001F7FB5"/>
    <w:rsid w:val="001F7FE5"/>
    <w:rsid w:val="00200656"/>
    <w:rsid w:val="002006D4"/>
    <w:rsid w:val="00200783"/>
    <w:rsid w:val="002009BB"/>
    <w:rsid w:val="00200C78"/>
    <w:rsid w:val="00200CB9"/>
    <w:rsid w:val="00200D4D"/>
    <w:rsid w:val="00200EA4"/>
    <w:rsid w:val="00201002"/>
    <w:rsid w:val="00201100"/>
    <w:rsid w:val="002015C1"/>
    <w:rsid w:val="00201716"/>
    <w:rsid w:val="00201E67"/>
    <w:rsid w:val="00201FBE"/>
    <w:rsid w:val="0020202C"/>
    <w:rsid w:val="002022B5"/>
    <w:rsid w:val="002022D8"/>
    <w:rsid w:val="0020230C"/>
    <w:rsid w:val="00202484"/>
    <w:rsid w:val="00202722"/>
    <w:rsid w:val="002029CB"/>
    <w:rsid w:val="00202A7F"/>
    <w:rsid w:val="00202B4F"/>
    <w:rsid w:val="00202C26"/>
    <w:rsid w:val="00202D6A"/>
    <w:rsid w:val="00202E80"/>
    <w:rsid w:val="00202F2A"/>
    <w:rsid w:val="00202F64"/>
    <w:rsid w:val="00203080"/>
    <w:rsid w:val="00203215"/>
    <w:rsid w:val="00203290"/>
    <w:rsid w:val="002035D6"/>
    <w:rsid w:val="0020362E"/>
    <w:rsid w:val="00203B2D"/>
    <w:rsid w:val="00203B5B"/>
    <w:rsid w:val="00203C1C"/>
    <w:rsid w:val="00203C79"/>
    <w:rsid w:val="00203DE5"/>
    <w:rsid w:val="00203F71"/>
    <w:rsid w:val="002043C4"/>
    <w:rsid w:val="002046AE"/>
    <w:rsid w:val="0020483C"/>
    <w:rsid w:val="002048D6"/>
    <w:rsid w:val="00204957"/>
    <w:rsid w:val="00204ABE"/>
    <w:rsid w:val="00204BB9"/>
    <w:rsid w:val="00204CCB"/>
    <w:rsid w:val="00204DFC"/>
    <w:rsid w:val="00204F8E"/>
    <w:rsid w:val="002050BC"/>
    <w:rsid w:val="00205122"/>
    <w:rsid w:val="002051AC"/>
    <w:rsid w:val="002052A1"/>
    <w:rsid w:val="002054BE"/>
    <w:rsid w:val="002055A7"/>
    <w:rsid w:val="002056F0"/>
    <w:rsid w:val="0020580F"/>
    <w:rsid w:val="00205923"/>
    <w:rsid w:val="00205B35"/>
    <w:rsid w:val="00205B75"/>
    <w:rsid w:val="00205B93"/>
    <w:rsid w:val="00205C00"/>
    <w:rsid w:val="00205C54"/>
    <w:rsid w:val="00205F37"/>
    <w:rsid w:val="00205F89"/>
    <w:rsid w:val="0020616A"/>
    <w:rsid w:val="0020616C"/>
    <w:rsid w:val="002062F2"/>
    <w:rsid w:val="002064F3"/>
    <w:rsid w:val="00206610"/>
    <w:rsid w:val="00206621"/>
    <w:rsid w:val="00206785"/>
    <w:rsid w:val="0020692D"/>
    <w:rsid w:val="00206B78"/>
    <w:rsid w:val="00207019"/>
    <w:rsid w:val="0020701C"/>
    <w:rsid w:val="00207308"/>
    <w:rsid w:val="002073CC"/>
    <w:rsid w:val="0020745E"/>
    <w:rsid w:val="00207737"/>
    <w:rsid w:val="00207A9A"/>
    <w:rsid w:val="00207AE5"/>
    <w:rsid w:val="00207CEE"/>
    <w:rsid w:val="00207D6C"/>
    <w:rsid w:val="00207F32"/>
    <w:rsid w:val="00210135"/>
    <w:rsid w:val="002101DA"/>
    <w:rsid w:val="00210482"/>
    <w:rsid w:val="00210519"/>
    <w:rsid w:val="0021070A"/>
    <w:rsid w:val="002107FF"/>
    <w:rsid w:val="002109F1"/>
    <w:rsid w:val="00210DE3"/>
    <w:rsid w:val="00211501"/>
    <w:rsid w:val="0021152D"/>
    <w:rsid w:val="0021175C"/>
    <w:rsid w:val="00211770"/>
    <w:rsid w:val="00211942"/>
    <w:rsid w:val="002119A9"/>
    <w:rsid w:val="00211E1F"/>
    <w:rsid w:val="00211F1C"/>
    <w:rsid w:val="002121A9"/>
    <w:rsid w:val="002123DB"/>
    <w:rsid w:val="00212610"/>
    <w:rsid w:val="002126B0"/>
    <w:rsid w:val="002126E3"/>
    <w:rsid w:val="00212700"/>
    <w:rsid w:val="00212DB0"/>
    <w:rsid w:val="00212E39"/>
    <w:rsid w:val="00212F1A"/>
    <w:rsid w:val="00212F32"/>
    <w:rsid w:val="00212FA3"/>
    <w:rsid w:val="00213120"/>
    <w:rsid w:val="002133DB"/>
    <w:rsid w:val="00213631"/>
    <w:rsid w:val="00213796"/>
    <w:rsid w:val="00213AD3"/>
    <w:rsid w:val="00213B66"/>
    <w:rsid w:val="00213CB0"/>
    <w:rsid w:val="00213F7D"/>
    <w:rsid w:val="00214120"/>
    <w:rsid w:val="002141D9"/>
    <w:rsid w:val="00214224"/>
    <w:rsid w:val="002146F2"/>
    <w:rsid w:val="0021478B"/>
    <w:rsid w:val="00214960"/>
    <w:rsid w:val="002149B0"/>
    <w:rsid w:val="00214A14"/>
    <w:rsid w:val="00214AA4"/>
    <w:rsid w:val="00214C08"/>
    <w:rsid w:val="00214ECC"/>
    <w:rsid w:val="00214F33"/>
    <w:rsid w:val="00215133"/>
    <w:rsid w:val="00215202"/>
    <w:rsid w:val="0021524A"/>
    <w:rsid w:val="00215301"/>
    <w:rsid w:val="002157FD"/>
    <w:rsid w:val="00215A28"/>
    <w:rsid w:val="00215AF9"/>
    <w:rsid w:val="00215D21"/>
    <w:rsid w:val="00215E75"/>
    <w:rsid w:val="00215F70"/>
    <w:rsid w:val="00215F95"/>
    <w:rsid w:val="002160F3"/>
    <w:rsid w:val="002160FA"/>
    <w:rsid w:val="00216266"/>
    <w:rsid w:val="00216363"/>
    <w:rsid w:val="0021637A"/>
    <w:rsid w:val="002163B2"/>
    <w:rsid w:val="002163E4"/>
    <w:rsid w:val="002165DB"/>
    <w:rsid w:val="00216765"/>
    <w:rsid w:val="002168E6"/>
    <w:rsid w:val="002169E4"/>
    <w:rsid w:val="00216A90"/>
    <w:rsid w:val="00216B1C"/>
    <w:rsid w:val="00216C03"/>
    <w:rsid w:val="00216C44"/>
    <w:rsid w:val="00216CBF"/>
    <w:rsid w:val="00216D99"/>
    <w:rsid w:val="00216E3B"/>
    <w:rsid w:val="00216E9E"/>
    <w:rsid w:val="00216FCE"/>
    <w:rsid w:val="00216FF5"/>
    <w:rsid w:val="0021700E"/>
    <w:rsid w:val="0021741B"/>
    <w:rsid w:val="00217692"/>
    <w:rsid w:val="002176B9"/>
    <w:rsid w:val="002177D9"/>
    <w:rsid w:val="002177E5"/>
    <w:rsid w:val="0022038B"/>
    <w:rsid w:val="002204FD"/>
    <w:rsid w:val="00220557"/>
    <w:rsid w:val="00220870"/>
    <w:rsid w:val="0022092A"/>
    <w:rsid w:val="00220ACA"/>
    <w:rsid w:val="00220B03"/>
    <w:rsid w:val="00220E09"/>
    <w:rsid w:val="00221061"/>
    <w:rsid w:val="002211ED"/>
    <w:rsid w:val="00221208"/>
    <w:rsid w:val="00221229"/>
    <w:rsid w:val="002213B2"/>
    <w:rsid w:val="00221593"/>
    <w:rsid w:val="002215BF"/>
    <w:rsid w:val="002215C2"/>
    <w:rsid w:val="00221668"/>
    <w:rsid w:val="00221789"/>
    <w:rsid w:val="002217AE"/>
    <w:rsid w:val="00221D1E"/>
    <w:rsid w:val="00221D20"/>
    <w:rsid w:val="00221EF2"/>
    <w:rsid w:val="00221F70"/>
    <w:rsid w:val="0022210F"/>
    <w:rsid w:val="00222115"/>
    <w:rsid w:val="0022260F"/>
    <w:rsid w:val="00222A17"/>
    <w:rsid w:val="00222B57"/>
    <w:rsid w:val="00222C6F"/>
    <w:rsid w:val="00222DC1"/>
    <w:rsid w:val="00222FE7"/>
    <w:rsid w:val="0022304A"/>
    <w:rsid w:val="0022305F"/>
    <w:rsid w:val="0022309D"/>
    <w:rsid w:val="00223296"/>
    <w:rsid w:val="0022338F"/>
    <w:rsid w:val="002235A4"/>
    <w:rsid w:val="00223611"/>
    <w:rsid w:val="002238D0"/>
    <w:rsid w:val="002239DC"/>
    <w:rsid w:val="00223CD4"/>
    <w:rsid w:val="00223E4C"/>
    <w:rsid w:val="00224305"/>
    <w:rsid w:val="00224313"/>
    <w:rsid w:val="0022460C"/>
    <w:rsid w:val="00224791"/>
    <w:rsid w:val="00224963"/>
    <w:rsid w:val="002249D7"/>
    <w:rsid w:val="00224AEA"/>
    <w:rsid w:val="00224D43"/>
    <w:rsid w:val="00224E25"/>
    <w:rsid w:val="00224E36"/>
    <w:rsid w:val="0022539F"/>
    <w:rsid w:val="002254E6"/>
    <w:rsid w:val="00225605"/>
    <w:rsid w:val="0022588A"/>
    <w:rsid w:val="002258F5"/>
    <w:rsid w:val="002258F6"/>
    <w:rsid w:val="00225926"/>
    <w:rsid w:val="00225AF3"/>
    <w:rsid w:val="00225B5D"/>
    <w:rsid w:val="00225E3A"/>
    <w:rsid w:val="002262E9"/>
    <w:rsid w:val="0022645D"/>
    <w:rsid w:val="002267F3"/>
    <w:rsid w:val="00226919"/>
    <w:rsid w:val="00226A09"/>
    <w:rsid w:val="00226BF3"/>
    <w:rsid w:val="00226EA7"/>
    <w:rsid w:val="00226F76"/>
    <w:rsid w:val="002272E1"/>
    <w:rsid w:val="00227880"/>
    <w:rsid w:val="002278C1"/>
    <w:rsid w:val="0022799B"/>
    <w:rsid w:val="00227D5B"/>
    <w:rsid w:val="00227E83"/>
    <w:rsid w:val="00227E99"/>
    <w:rsid w:val="002301FA"/>
    <w:rsid w:val="002304A0"/>
    <w:rsid w:val="0023096C"/>
    <w:rsid w:val="002309F5"/>
    <w:rsid w:val="00230B98"/>
    <w:rsid w:val="00230C0B"/>
    <w:rsid w:val="00230E5E"/>
    <w:rsid w:val="00230EA7"/>
    <w:rsid w:val="0023116E"/>
    <w:rsid w:val="0023135C"/>
    <w:rsid w:val="002314CB"/>
    <w:rsid w:val="002314EF"/>
    <w:rsid w:val="00231562"/>
    <w:rsid w:val="002316A5"/>
    <w:rsid w:val="00231794"/>
    <w:rsid w:val="002317A2"/>
    <w:rsid w:val="00231880"/>
    <w:rsid w:val="00231918"/>
    <w:rsid w:val="002319DE"/>
    <w:rsid w:val="00231A20"/>
    <w:rsid w:val="00231A56"/>
    <w:rsid w:val="00231A5C"/>
    <w:rsid w:val="00231B40"/>
    <w:rsid w:val="00231CBB"/>
    <w:rsid w:val="00231F27"/>
    <w:rsid w:val="002320E1"/>
    <w:rsid w:val="0023218A"/>
    <w:rsid w:val="002321BC"/>
    <w:rsid w:val="00232310"/>
    <w:rsid w:val="00232315"/>
    <w:rsid w:val="00232625"/>
    <w:rsid w:val="00232661"/>
    <w:rsid w:val="00232702"/>
    <w:rsid w:val="00232898"/>
    <w:rsid w:val="00232AB6"/>
    <w:rsid w:val="00232AFD"/>
    <w:rsid w:val="00232C25"/>
    <w:rsid w:val="00232D6B"/>
    <w:rsid w:val="00232EFF"/>
    <w:rsid w:val="002330CC"/>
    <w:rsid w:val="0023318D"/>
    <w:rsid w:val="0023324E"/>
    <w:rsid w:val="002332C8"/>
    <w:rsid w:val="002332F6"/>
    <w:rsid w:val="00233303"/>
    <w:rsid w:val="002335F3"/>
    <w:rsid w:val="002337A0"/>
    <w:rsid w:val="002337AA"/>
    <w:rsid w:val="002338AE"/>
    <w:rsid w:val="0023392B"/>
    <w:rsid w:val="00233A7E"/>
    <w:rsid w:val="00233ADD"/>
    <w:rsid w:val="00233DF7"/>
    <w:rsid w:val="00234048"/>
    <w:rsid w:val="002341E6"/>
    <w:rsid w:val="0023421A"/>
    <w:rsid w:val="00234245"/>
    <w:rsid w:val="002344E4"/>
    <w:rsid w:val="002345C4"/>
    <w:rsid w:val="002348BA"/>
    <w:rsid w:val="00234DB4"/>
    <w:rsid w:val="00234FE2"/>
    <w:rsid w:val="0023545E"/>
    <w:rsid w:val="002358B9"/>
    <w:rsid w:val="00235A4E"/>
    <w:rsid w:val="00235A53"/>
    <w:rsid w:val="00235EAB"/>
    <w:rsid w:val="00235F9B"/>
    <w:rsid w:val="00236218"/>
    <w:rsid w:val="0023633F"/>
    <w:rsid w:val="002363F5"/>
    <w:rsid w:val="00236505"/>
    <w:rsid w:val="0023663A"/>
    <w:rsid w:val="00236944"/>
    <w:rsid w:val="002369EE"/>
    <w:rsid w:val="00236B03"/>
    <w:rsid w:val="00236EAB"/>
    <w:rsid w:val="002371E5"/>
    <w:rsid w:val="0023743B"/>
    <w:rsid w:val="00237472"/>
    <w:rsid w:val="002378E6"/>
    <w:rsid w:val="00237938"/>
    <w:rsid w:val="00237988"/>
    <w:rsid w:val="00237BA9"/>
    <w:rsid w:val="00237C05"/>
    <w:rsid w:val="00237E81"/>
    <w:rsid w:val="00240719"/>
    <w:rsid w:val="00240AFD"/>
    <w:rsid w:val="00240C65"/>
    <w:rsid w:val="00240F03"/>
    <w:rsid w:val="0024102A"/>
    <w:rsid w:val="00241115"/>
    <w:rsid w:val="00241127"/>
    <w:rsid w:val="00241743"/>
    <w:rsid w:val="00241825"/>
    <w:rsid w:val="002420B4"/>
    <w:rsid w:val="002423A8"/>
    <w:rsid w:val="002424D2"/>
    <w:rsid w:val="002425C2"/>
    <w:rsid w:val="0024278A"/>
    <w:rsid w:val="00242857"/>
    <w:rsid w:val="00242A39"/>
    <w:rsid w:val="00242A93"/>
    <w:rsid w:val="00242C4D"/>
    <w:rsid w:val="00242C66"/>
    <w:rsid w:val="00242DF3"/>
    <w:rsid w:val="00242E72"/>
    <w:rsid w:val="00242EA4"/>
    <w:rsid w:val="00243024"/>
    <w:rsid w:val="002430B5"/>
    <w:rsid w:val="002432F0"/>
    <w:rsid w:val="0024371F"/>
    <w:rsid w:val="002437F2"/>
    <w:rsid w:val="0024380A"/>
    <w:rsid w:val="002438A2"/>
    <w:rsid w:val="002439AF"/>
    <w:rsid w:val="00243A68"/>
    <w:rsid w:val="00243A9C"/>
    <w:rsid w:val="00243B11"/>
    <w:rsid w:val="00243F6C"/>
    <w:rsid w:val="00243F9F"/>
    <w:rsid w:val="0024410B"/>
    <w:rsid w:val="0024419B"/>
    <w:rsid w:val="002442CD"/>
    <w:rsid w:val="0024433A"/>
    <w:rsid w:val="0024447D"/>
    <w:rsid w:val="002447BB"/>
    <w:rsid w:val="002447DC"/>
    <w:rsid w:val="002447F4"/>
    <w:rsid w:val="0024496C"/>
    <w:rsid w:val="00244AD3"/>
    <w:rsid w:val="00244B8E"/>
    <w:rsid w:val="00244E5B"/>
    <w:rsid w:val="0024522A"/>
    <w:rsid w:val="002453FE"/>
    <w:rsid w:val="0024564C"/>
    <w:rsid w:val="00245664"/>
    <w:rsid w:val="00245887"/>
    <w:rsid w:val="00245977"/>
    <w:rsid w:val="00245992"/>
    <w:rsid w:val="002459A0"/>
    <w:rsid w:val="002459A5"/>
    <w:rsid w:val="002459EA"/>
    <w:rsid w:val="00245ABB"/>
    <w:rsid w:val="00245CC8"/>
    <w:rsid w:val="00245D77"/>
    <w:rsid w:val="00245DFB"/>
    <w:rsid w:val="00245E51"/>
    <w:rsid w:val="0024620B"/>
    <w:rsid w:val="0024642C"/>
    <w:rsid w:val="0024659A"/>
    <w:rsid w:val="002465B4"/>
    <w:rsid w:val="002468D3"/>
    <w:rsid w:val="00246908"/>
    <w:rsid w:val="0024699A"/>
    <w:rsid w:val="00246ACE"/>
    <w:rsid w:val="00246C9D"/>
    <w:rsid w:val="00247089"/>
    <w:rsid w:val="00247206"/>
    <w:rsid w:val="00247249"/>
    <w:rsid w:val="002474B3"/>
    <w:rsid w:val="002476EF"/>
    <w:rsid w:val="00247980"/>
    <w:rsid w:val="00247990"/>
    <w:rsid w:val="00247B4B"/>
    <w:rsid w:val="00247CB2"/>
    <w:rsid w:val="00247D77"/>
    <w:rsid w:val="00247D9D"/>
    <w:rsid w:val="00247E25"/>
    <w:rsid w:val="002502B8"/>
    <w:rsid w:val="002504EA"/>
    <w:rsid w:val="00250695"/>
    <w:rsid w:val="0025089E"/>
    <w:rsid w:val="002508BA"/>
    <w:rsid w:val="002509F5"/>
    <w:rsid w:val="002509F9"/>
    <w:rsid w:val="00250DF1"/>
    <w:rsid w:val="00250F11"/>
    <w:rsid w:val="00251015"/>
    <w:rsid w:val="0025118B"/>
    <w:rsid w:val="002511CA"/>
    <w:rsid w:val="002511E7"/>
    <w:rsid w:val="00251227"/>
    <w:rsid w:val="00251264"/>
    <w:rsid w:val="002513FF"/>
    <w:rsid w:val="002515F3"/>
    <w:rsid w:val="00251A36"/>
    <w:rsid w:val="00251C6B"/>
    <w:rsid w:val="00251ECD"/>
    <w:rsid w:val="0025201F"/>
    <w:rsid w:val="002520E8"/>
    <w:rsid w:val="00252123"/>
    <w:rsid w:val="00252195"/>
    <w:rsid w:val="0025221A"/>
    <w:rsid w:val="00252325"/>
    <w:rsid w:val="00252537"/>
    <w:rsid w:val="002525FD"/>
    <w:rsid w:val="0025278E"/>
    <w:rsid w:val="002527D1"/>
    <w:rsid w:val="002527F8"/>
    <w:rsid w:val="002529A4"/>
    <w:rsid w:val="0025306C"/>
    <w:rsid w:val="002531CA"/>
    <w:rsid w:val="002531F2"/>
    <w:rsid w:val="002532D1"/>
    <w:rsid w:val="0025348F"/>
    <w:rsid w:val="002534B7"/>
    <w:rsid w:val="002534EF"/>
    <w:rsid w:val="00253638"/>
    <w:rsid w:val="002537C4"/>
    <w:rsid w:val="00253CD6"/>
    <w:rsid w:val="00253D1B"/>
    <w:rsid w:val="00253D3E"/>
    <w:rsid w:val="00253D68"/>
    <w:rsid w:val="00253DE8"/>
    <w:rsid w:val="002540AC"/>
    <w:rsid w:val="00254307"/>
    <w:rsid w:val="002543DB"/>
    <w:rsid w:val="002544F6"/>
    <w:rsid w:val="00254675"/>
    <w:rsid w:val="002548CD"/>
    <w:rsid w:val="00254E6A"/>
    <w:rsid w:val="00254E89"/>
    <w:rsid w:val="00254FA9"/>
    <w:rsid w:val="00254FD4"/>
    <w:rsid w:val="00255033"/>
    <w:rsid w:val="0025508A"/>
    <w:rsid w:val="002552D8"/>
    <w:rsid w:val="00255519"/>
    <w:rsid w:val="0025561B"/>
    <w:rsid w:val="002557D0"/>
    <w:rsid w:val="00255A06"/>
    <w:rsid w:val="00255C39"/>
    <w:rsid w:val="00255D4A"/>
    <w:rsid w:val="00255E32"/>
    <w:rsid w:val="002562FC"/>
    <w:rsid w:val="002562FF"/>
    <w:rsid w:val="00256346"/>
    <w:rsid w:val="002563E0"/>
    <w:rsid w:val="00256990"/>
    <w:rsid w:val="00256F66"/>
    <w:rsid w:val="0025723E"/>
    <w:rsid w:val="00257406"/>
    <w:rsid w:val="002574C3"/>
    <w:rsid w:val="002576B2"/>
    <w:rsid w:val="002576F2"/>
    <w:rsid w:val="00257731"/>
    <w:rsid w:val="00257763"/>
    <w:rsid w:val="002577CF"/>
    <w:rsid w:val="002577F1"/>
    <w:rsid w:val="00257A10"/>
    <w:rsid w:val="00257A1F"/>
    <w:rsid w:val="00257A32"/>
    <w:rsid w:val="00257CBE"/>
    <w:rsid w:val="00257F26"/>
    <w:rsid w:val="00257F38"/>
    <w:rsid w:val="00257FF7"/>
    <w:rsid w:val="002600CB"/>
    <w:rsid w:val="002602FF"/>
    <w:rsid w:val="00260434"/>
    <w:rsid w:val="00260544"/>
    <w:rsid w:val="00260632"/>
    <w:rsid w:val="002608C7"/>
    <w:rsid w:val="00260ADE"/>
    <w:rsid w:val="00260B36"/>
    <w:rsid w:val="00260C4D"/>
    <w:rsid w:val="00261018"/>
    <w:rsid w:val="0026106F"/>
    <w:rsid w:val="00261189"/>
    <w:rsid w:val="002612A4"/>
    <w:rsid w:val="0026143A"/>
    <w:rsid w:val="002614A6"/>
    <w:rsid w:val="002614D8"/>
    <w:rsid w:val="00261610"/>
    <w:rsid w:val="00261895"/>
    <w:rsid w:val="00261897"/>
    <w:rsid w:val="002619A7"/>
    <w:rsid w:val="00261E2B"/>
    <w:rsid w:val="00261E7A"/>
    <w:rsid w:val="00261E94"/>
    <w:rsid w:val="00261EBD"/>
    <w:rsid w:val="00261F21"/>
    <w:rsid w:val="002620F6"/>
    <w:rsid w:val="002621BD"/>
    <w:rsid w:val="00262319"/>
    <w:rsid w:val="00262417"/>
    <w:rsid w:val="0026254D"/>
    <w:rsid w:val="0026263E"/>
    <w:rsid w:val="002627B2"/>
    <w:rsid w:val="00262919"/>
    <w:rsid w:val="00262AF8"/>
    <w:rsid w:val="00262BE5"/>
    <w:rsid w:val="00262D18"/>
    <w:rsid w:val="00262D3F"/>
    <w:rsid w:val="002630C9"/>
    <w:rsid w:val="00263200"/>
    <w:rsid w:val="00263415"/>
    <w:rsid w:val="002634D8"/>
    <w:rsid w:val="00263543"/>
    <w:rsid w:val="002636C6"/>
    <w:rsid w:val="00263786"/>
    <w:rsid w:val="002638D1"/>
    <w:rsid w:val="00263C25"/>
    <w:rsid w:val="00263D2A"/>
    <w:rsid w:val="00263E2A"/>
    <w:rsid w:val="00263EA4"/>
    <w:rsid w:val="00264330"/>
    <w:rsid w:val="0026453A"/>
    <w:rsid w:val="00264AF0"/>
    <w:rsid w:val="00264C5D"/>
    <w:rsid w:val="00264CC6"/>
    <w:rsid w:val="00264D00"/>
    <w:rsid w:val="00265207"/>
    <w:rsid w:val="00265357"/>
    <w:rsid w:val="002654C0"/>
    <w:rsid w:val="002655F9"/>
    <w:rsid w:val="00265638"/>
    <w:rsid w:val="0026568E"/>
    <w:rsid w:val="00265785"/>
    <w:rsid w:val="002657FE"/>
    <w:rsid w:val="00265925"/>
    <w:rsid w:val="0026596D"/>
    <w:rsid w:val="00265A0A"/>
    <w:rsid w:val="00265A53"/>
    <w:rsid w:val="00265AAC"/>
    <w:rsid w:val="00265F80"/>
    <w:rsid w:val="00265FA4"/>
    <w:rsid w:val="00266001"/>
    <w:rsid w:val="002664C7"/>
    <w:rsid w:val="0026677D"/>
    <w:rsid w:val="00266846"/>
    <w:rsid w:val="00266E03"/>
    <w:rsid w:val="00266FF8"/>
    <w:rsid w:val="00267268"/>
    <w:rsid w:val="0026726D"/>
    <w:rsid w:val="00267325"/>
    <w:rsid w:val="0026732C"/>
    <w:rsid w:val="00267480"/>
    <w:rsid w:val="00267589"/>
    <w:rsid w:val="00267601"/>
    <w:rsid w:val="002676AB"/>
    <w:rsid w:val="002678E5"/>
    <w:rsid w:val="0026792A"/>
    <w:rsid w:val="00267D96"/>
    <w:rsid w:val="00267E8D"/>
    <w:rsid w:val="00267ECA"/>
    <w:rsid w:val="00267F10"/>
    <w:rsid w:val="00267F3F"/>
    <w:rsid w:val="0027030F"/>
    <w:rsid w:val="002704BE"/>
    <w:rsid w:val="00270AEC"/>
    <w:rsid w:val="00270B0A"/>
    <w:rsid w:val="00271060"/>
    <w:rsid w:val="0027107A"/>
    <w:rsid w:val="0027134A"/>
    <w:rsid w:val="0027156B"/>
    <w:rsid w:val="00271A3C"/>
    <w:rsid w:val="00271A86"/>
    <w:rsid w:val="00271AC9"/>
    <w:rsid w:val="00271BAA"/>
    <w:rsid w:val="00271CAF"/>
    <w:rsid w:val="00271D3E"/>
    <w:rsid w:val="00271D8F"/>
    <w:rsid w:val="00271E8E"/>
    <w:rsid w:val="00271F62"/>
    <w:rsid w:val="00272264"/>
    <w:rsid w:val="0027229C"/>
    <w:rsid w:val="002723D8"/>
    <w:rsid w:val="0027254F"/>
    <w:rsid w:val="0027256C"/>
    <w:rsid w:val="0027266A"/>
    <w:rsid w:val="002728CA"/>
    <w:rsid w:val="00272AC5"/>
    <w:rsid w:val="00272B37"/>
    <w:rsid w:val="00272C76"/>
    <w:rsid w:val="00272D6C"/>
    <w:rsid w:val="00272D71"/>
    <w:rsid w:val="00272D81"/>
    <w:rsid w:val="002731E0"/>
    <w:rsid w:val="0027335D"/>
    <w:rsid w:val="00273B72"/>
    <w:rsid w:val="00273C48"/>
    <w:rsid w:val="00273C75"/>
    <w:rsid w:val="00273CC2"/>
    <w:rsid w:val="0027409F"/>
    <w:rsid w:val="00274115"/>
    <w:rsid w:val="0027418B"/>
    <w:rsid w:val="00274356"/>
    <w:rsid w:val="002743F2"/>
    <w:rsid w:val="0027466B"/>
    <w:rsid w:val="0027478E"/>
    <w:rsid w:val="00274B63"/>
    <w:rsid w:val="00274CBA"/>
    <w:rsid w:val="00274E46"/>
    <w:rsid w:val="0027512C"/>
    <w:rsid w:val="0027517B"/>
    <w:rsid w:val="002754CA"/>
    <w:rsid w:val="002756A1"/>
    <w:rsid w:val="00275767"/>
    <w:rsid w:val="0027582A"/>
    <w:rsid w:val="0027582B"/>
    <w:rsid w:val="00275860"/>
    <w:rsid w:val="00275C01"/>
    <w:rsid w:val="00275C82"/>
    <w:rsid w:val="00275EDC"/>
    <w:rsid w:val="00275F5F"/>
    <w:rsid w:val="00276196"/>
    <w:rsid w:val="00276235"/>
    <w:rsid w:val="0027623C"/>
    <w:rsid w:val="00276304"/>
    <w:rsid w:val="00276514"/>
    <w:rsid w:val="0027658E"/>
    <w:rsid w:val="00276D09"/>
    <w:rsid w:val="0027701A"/>
    <w:rsid w:val="00277141"/>
    <w:rsid w:val="0027751A"/>
    <w:rsid w:val="00277624"/>
    <w:rsid w:val="002776B2"/>
    <w:rsid w:val="0027782A"/>
    <w:rsid w:val="00277933"/>
    <w:rsid w:val="00277A85"/>
    <w:rsid w:val="00277B36"/>
    <w:rsid w:val="00277C74"/>
    <w:rsid w:val="00277CBD"/>
    <w:rsid w:val="0028004E"/>
    <w:rsid w:val="00280190"/>
    <w:rsid w:val="002802BC"/>
    <w:rsid w:val="0028031C"/>
    <w:rsid w:val="00280348"/>
    <w:rsid w:val="0028072E"/>
    <w:rsid w:val="002807B7"/>
    <w:rsid w:val="002809DB"/>
    <w:rsid w:val="00280B91"/>
    <w:rsid w:val="00280D88"/>
    <w:rsid w:val="00280DED"/>
    <w:rsid w:val="002811E2"/>
    <w:rsid w:val="0028137E"/>
    <w:rsid w:val="00281698"/>
    <w:rsid w:val="00281758"/>
    <w:rsid w:val="002817B7"/>
    <w:rsid w:val="00281B37"/>
    <w:rsid w:val="00281C3F"/>
    <w:rsid w:val="00281F6E"/>
    <w:rsid w:val="00281FCC"/>
    <w:rsid w:val="002823AE"/>
    <w:rsid w:val="00282670"/>
    <w:rsid w:val="0028278C"/>
    <w:rsid w:val="0028280D"/>
    <w:rsid w:val="00282827"/>
    <w:rsid w:val="002829CD"/>
    <w:rsid w:val="00283097"/>
    <w:rsid w:val="00283417"/>
    <w:rsid w:val="0028355F"/>
    <w:rsid w:val="002835CA"/>
    <w:rsid w:val="00283814"/>
    <w:rsid w:val="00283A43"/>
    <w:rsid w:val="00283B72"/>
    <w:rsid w:val="00283B7C"/>
    <w:rsid w:val="00283B89"/>
    <w:rsid w:val="00283BAD"/>
    <w:rsid w:val="00283C2B"/>
    <w:rsid w:val="00283CA4"/>
    <w:rsid w:val="00283DD3"/>
    <w:rsid w:val="00283FEF"/>
    <w:rsid w:val="00284098"/>
    <w:rsid w:val="002842F1"/>
    <w:rsid w:val="00284552"/>
    <w:rsid w:val="00284686"/>
    <w:rsid w:val="002846E6"/>
    <w:rsid w:val="00284837"/>
    <w:rsid w:val="002848C6"/>
    <w:rsid w:val="0028490A"/>
    <w:rsid w:val="00284995"/>
    <w:rsid w:val="00284AC2"/>
    <w:rsid w:val="00284AF8"/>
    <w:rsid w:val="00284B62"/>
    <w:rsid w:val="00284BCB"/>
    <w:rsid w:val="00284C28"/>
    <w:rsid w:val="00284CDF"/>
    <w:rsid w:val="00284E47"/>
    <w:rsid w:val="00284F1A"/>
    <w:rsid w:val="00284F32"/>
    <w:rsid w:val="00284F88"/>
    <w:rsid w:val="00284F8A"/>
    <w:rsid w:val="00285089"/>
    <w:rsid w:val="002850D6"/>
    <w:rsid w:val="002852E6"/>
    <w:rsid w:val="00285330"/>
    <w:rsid w:val="00285353"/>
    <w:rsid w:val="00285712"/>
    <w:rsid w:val="00285930"/>
    <w:rsid w:val="00285BDD"/>
    <w:rsid w:val="00285C36"/>
    <w:rsid w:val="00285DE8"/>
    <w:rsid w:val="00286081"/>
    <w:rsid w:val="002862B7"/>
    <w:rsid w:val="002866D6"/>
    <w:rsid w:val="00286833"/>
    <w:rsid w:val="0028699C"/>
    <w:rsid w:val="00286A21"/>
    <w:rsid w:val="00286B46"/>
    <w:rsid w:val="00286BDF"/>
    <w:rsid w:val="00286E03"/>
    <w:rsid w:val="00286E6E"/>
    <w:rsid w:val="00286EBC"/>
    <w:rsid w:val="00286F50"/>
    <w:rsid w:val="00287014"/>
    <w:rsid w:val="002870D1"/>
    <w:rsid w:val="002870F7"/>
    <w:rsid w:val="00287223"/>
    <w:rsid w:val="002873C1"/>
    <w:rsid w:val="002874F8"/>
    <w:rsid w:val="002875B1"/>
    <w:rsid w:val="002877D9"/>
    <w:rsid w:val="00287DCF"/>
    <w:rsid w:val="00287E04"/>
    <w:rsid w:val="00287E33"/>
    <w:rsid w:val="0029004A"/>
    <w:rsid w:val="00290134"/>
    <w:rsid w:val="00290429"/>
    <w:rsid w:val="0029052E"/>
    <w:rsid w:val="00290534"/>
    <w:rsid w:val="00290790"/>
    <w:rsid w:val="002909B7"/>
    <w:rsid w:val="00290A0E"/>
    <w:rsid w:val="00290B5B"/>
    <w:rsid w:val="00290BC2"/>
    <w:rsid w:val="00290ECE"/>
    <w:rsid w:val="00290EFF"/>
    <w:rsid w:val="00290FFE"/>
    <w:rsid w:val="002911A8"/>
    <w:rsid w:val="002911B1"/>
    <w:rsid w:val="00291239"/>
    <w:rsid w:val="00291308"/>
    <w:rsid w:val="00291573"/>
    <w:rsid w:val="002916A1"/>
    <w:rsid w:val="00291748"/>
    <w:rsid w:val="0029175F"/>
    <w:rsid w:val="0029177D"/>
    <w:rsid w:val="002917CA"/>
    <w:rsid w:val="0029184B"/>
    <w:rsid w:val="00291856"/>
    <w:rsid w:val="002918E0"/>
    <w:rsid w:val="002919CA"/>
    <w:rsid w:val="00291A31"/>
    <w:rsid w:val="00291A61"/>
    <w:rsid w:val="00291B9F"/>
    <w:rsid w:val="00291DD4"/>
    <w:rsid w:val="00291E83"/>
    <w:rsid w:val="00291FAF"/>
    <w:rsid w:val="00292119"/>
    <w:rsid w:val="00292197"/>
    <w:rsid w:val="00292313"/>
    <w:rsid w:val="002925C8"/>
    <w:rsid w:val="0029268E"/>
    <w:rsid w:val="002927D1"/>
    <w:rsid w:val="00292938"/>
    <w:rsid w:val="00292ABF"/>
    <w:rsid w:val="00292C7C"/>
    <w:rsid w:val="00292DB7"/>
    <w:rsid w:val="00292F2D"/>
    <w:rsid w:val="00292FC6"/>
    <w:rsid w:val="00293154"/>
    <w:rsid w:val="002933B8"/>
    <w:rsid w:val="0029345C"/>
    <w:rsid w:val="002935C0"/>
    <w:rsid w:val="002936FE"/>
    <w:rsid w:val="002937AB"/>
    <w:rsid w:val="00293B88"/>
    <w:rsid w:val="00293C2B"/>
    <w:rsid w:val="00293C90"/>
    <w:rsid w:val="00293D56"/>
    <w:rsid w:val="00293EFF"/>
    <w:rsid w:val="002940AA"/>
    <w:rsid w:val="002941D2"/>
    <w:rsid w:val="002941F1"/>
    <w:rsid w:val="002941FF"/>
    <w:rsid w:val="00294288"/>
    <w:rsid w:val="002942E3"/>
    <w:rsid w:val="002943EB"/>
    <w:rsid w:val="002943ED"/>
    <w:rsid w:val="00294450"/>
    <w:rsid w:val="00294494"/>
    <w:rsid w:val="00294509"/>
    <w:rsid w:val="00294700"/>
    <w:rsid w:val="00294717"/>
    <w:rsid w:val="002948FC"/>
    <w:rsid w:val="00294BB2"/>
    <w:rsid w:val="00294D5B"/>
    <w:rsid w:val="00294D91"/>
    <w:rsid w:val="00294E90"/>
    <w:rsid w:val="00294EBC"/>
    <w:rsid w:val="00294EF0"/>
    <w:rsid w:val="00294F40"/>
    <w:rsid w:val="00294F9F"/>
    <w:rsid w:val="002951B0"/>
    <w:rsid w:val="002954E3"/>
    <w:rsid w:val="00295815"/>
    <w:rsid w:val="00295881"/>
    <w:rsid w:val="00295A5F"/>
    <w:rsid w:val="00295C67"/>
    <w:rsid w:val="0029622B"/>
    <w:rsid w:val="002967B2"/>
    <w:rsid w:val="002967C4"/>
    <w:rsid w:val="00296834"/>
    <w:rsid w:val="00296A72"/>
    <w:rsid w:val="00296B0A"/>
    <w:rsid w:val="00296BBC"/>
    <w:rsid w:val="00296E66"/>
    <w:rsid w:val="00297049"/>
    <w:rsid w:val="00297365"/>
    <w:rsid w:val="00297412"/>
    <w:rsid w:val="00297678"/>
    <w:rsid w:val="00297714"/>
    <w:rsid w:val="002977DF"/>
    <w:rsid w:val="0029797A"/>
    <w:rsid w:val="0029799A"/>
    <w:rsid w:val="002979CC"/>
    <w:rsid w:val="00297C5B"/>
    <w:rsid w:val="00297E40"/>
    <w:rsid w:val="00297E6F"/>
    <w:rsid w:val="002A0137"/>
    <w:rsid w:val="002A02CE"/>
    <w:rsid w:val="002A02FC"/>
    <w:rsid w:val="002A03CB"/>
    <w:rsid w:val="002A07D8"/>
    <w:rsid w:val="002A087A"/>
    <w:rsid w:val="002A08C8"/>
    <w:rsid w:val="002A09F7"/>
    <w:rsid w:val="002A0A79"/>
    <w:rsid w:val="002A0B3E"/>
    <w:rsid w:val="002A0B4F"/>
    <w:rsid w:val="002A0BF6"/>
    <w:rsid w:val="002A105D"/>
    <w:rsid w:val="002A13A6"/>
    <w:rsid w:val="002A1406"/>
    <w:rsid w:val="002A1413"/>
    <w:rsid w:val="002A1416"/>
    <w:rsid w:val="002A162D"/>
    <w:rsid w:val="002A1646"/>
    <w:rsid w:val="002A170A"/>
    <w:rsid w:val="002A1732"/>
    <w:rsid w:val="002A1805"/>
    <w:rsid w:val="002A1845"/>
    <w:rsid w:val="002A1E20"/>
    <w:rsid w:val="002A1F2B"/>
    <w:rsid w:val="002A1F55"/>
    <w:rsid w:val="002A215D"/>
    <w:rsid w:val="002A2301"/>
    <w:rsid w:val="002A2392"/>
    <w:rsid w:val="002A23D7"/>
    <w:rsid w:val="002A2810"/>
    <w:rsid w:val="002A2AAA"/>
    <w:rsid w:val="002A2AF8"/>
    <w:rsid w:val="002A2D64"/>
    <w:rsid w:val="002A2DEE"/>
    <w:rsid w:val="002A2F4D"/>
    <w:rsid w:val="002A3167"/>
    <w:rsid w:val="002A333A"/>
    <w:rsid w:val="002A3482"/>
    <w:rsid w:val="002A3531"/>
    <w:rsid w:val="002A365C"/>
    <w:rsid w:val="002A36FF"/>
    <w:rsid w:val="002A3794"/>
    <w:rsid w:val="002A3888"/>
    <w:rsid w:val="002A388A"/>
    <w:rsid w:val="002A39BD"/>
    <w:rsid w:val="002A3DA2"/>
    <w:rsid w:val="002A3DA8"/>
    <w:rsid w:val="002A3E90"/>
    <w:rsid w:val="002A3EA8"/>
    <w:rsid w:val="002A3F09"/>
    <w:rsid w:val="002A3F85"/>
    <w:rsid w:val="002A446B"/>
    <w:rsid w:val="002A44A1"/>
    <w:rsid w:val="002A4631"/>
    <w:rsid w:val="002A47C7"/>
    <w:rsid w:val="002A4D47"/>
    <w:rsid w:val="002A4E4E"/>
    <w:rsid w:val="002A4F4D"/>
    <w:rsid w:val="002A5027"/>
    <w:rsid w:val="002A5138"/>
    <w:rsid w:val="002A521C"/>
    <w:rsid w:val="002A5328"/>
    <w:rsid w:val="002A551A"/>
    <w:rsid w:val="002A558A"/>
    <w:rsid w:val="002A5948"/>
    <w:rsid w:val="002A59FD"/>
    <w:rsid w:val="002A5B35"/>
    <w:rsid w:val="002A5C20"/>
    <w:rsid w:val="002A5DC1"/>
    <w:rsid w:val="002A60F6"/>
    <w:rsid w:val="002A6279"/>
    <w:rsid w:val="002A6343"/>
    <w:rsid w:val="002A654E"/>
    <w:rsid w:val="002A65EF"/>
    <w:rsid w:val="002A6609"/>
    <w:rsid w:val="002A66A3"/>
    <w:rsid w:val="002A6A16"/>
    <w:rsid w:val="002A6C99"/>
    <w:rsid w:val="002A6CB8"/>
    <w:rsid w:val="002A6EC6"/>
    <w:rsid w:val="002A705D"/>
    <w:rsid w:val="002A753E"/>
    <w:rsid w:val="002A75CA"/>
    <w:rsid w:val="002A75D0"/>
    <w:rsid w:val="002A76A5"/>
    <w:rsid w:val="002A76AB"/>
    <w:rsid w:val="002A77DE"/>
    <w:rsid w:val="002A77F1"/>
    <w:rsid w:val="002A7AC8"/>
    <w:rsid w:val="002A7BD0"/>
    <w:rsid w:val="002B0058"/>
    <w:rsid w:val="002B010F"/>
    <w:rsid w:val="002B0300"/>
    <w:rsid w:val="002B0378"/>
    <w:rsid w:val="002B039A"/>
    <w:rsid w:val="002B03B3"/>
    <w:rsid w:val="002B05CA"/>
    <w:rsid w:val="002B0628"/>
    <w:rsid w:val="002B06DE"/>
    <w:rsid w:val="002B07B4"/>
    <w:rsid w:val="002B095A"/>
    <w:rsid w:val="002B0AEF"/>
    <w:rsid w:val="002B0B24"/>
    <w:rsid w:val="002B0B51"/>
    <w:rsid w:val="002B0DB2"/>
    <w:rsid w:val="002B0DF3"/>
    <w:rsid w:val="002B0DFF"/>
    <w:rsid w:val="002B0F40"/>
    <w:rsid w:val="002B10AB"/>
    <w:rsid w:val="002B137E"/>
    <w:rsid w:val="002B14E5"/>
    <w:rsid w:val="002B14E8"/>
    <w:rsid w:val="002B1732"/>
    <w:rsid w:val="002B17DF"/>
    <w:rsid w:val="002B1A2B"/>
    <w:rsid w:val="002B1AD8"/>
    <w:rsid w:val="002B1B2D"/>
    <w:rsid w:val="002B1B61"/>
    <w:rsid w:val="002B1BC4"/>
    <w:rsid w:val="002B1C2E"/>
    <w:rsid w:val="002B1F3A"/>
    <w:rsid w:val="002B2218"/>
    <w:rsid w:val="002B232E"/>
    <w:rsid w:val="002B2346"/>
    <w:rsid w:val="002B23A1"/>
    <w:rsid w:val="002B2A46"/>
    <w:rsid w:val="002B3095"/>
    <w:rsid w:val="002B30BF"/>
    <w:rsid w:val="002B32A2"/>
    <w:rsid w:val="002B3949"/>
    <w:rsid w:val="002B3A72"/>
    <w:rsid w:val="002B3B52"/>
    <w:rsid w:val="002B3D49"/>
    <w:rsid w:val="002B3E0F"/>
    <w:rsid w:val="002B3F35"/>
    <w:rsid w:val="002B3FBF"/>
    <w:rsid w:val="002B4316"/>
    <w:rsid w:val="002B432B"/>
    <w:rsid w:val="002B433D"/>
    <w:rsid w:val="002B47B9"/>
    <w:rsid w:val="002B4874"/>
    <w:rsid w:val="002B49B9"/>
    <w:rsid w:val="002B4BD6"/>
    <w:rsid w:val="002B4EAF"/>
    <w:rsid w:val="002B4EE5"/>
    <w:rsid w:val="002B506C"/>
    <w:rsid w:val="002B5127"/>
    <w:rsid w:val="002B5204"/>
    <w:rsid w:val="002B5289"/>
    <w:rsid w:val="002B54F6"/>
    <w:rsid w:val="002B5638"/>
    <w:rsid w:val="002B56BA"/>
    <w:rsid w:val="002B56C5"/>
    <w:rsid w:val="002B588B"/>
    <w:rsid w:val="002B5D7B"/>
    <w:rsid w:val="002B5D95"/>
    <w:rsid w:val="002B63AA"/>
    <w:rsid w:val="002B6587"/>
    <w:rsid w:val="002B6659"/>
    <w:rsid w:val="002B6AB2"/>
    <w:rsid w:val="002B6ACA"/>
    <w:rsid w:val="002B6BAA"/>
    <w:rsid w:val="002B6BF7"/>
    <w:rsid w:val="002B707A"/>
    <w:rsid w:val="002B7252"/>
    <w:rsid w:val="002B7336"/>
    <w:rsid w:val="002B7356"/>
    <w:rsid w:val="002B7666"/>
    <w:rsid w:val="002B767B"/>
    <w:rsid w:val="002B7960"/>
    <w:rsid w:val="002B7DD3"/>
    <w:rsid w:val="002C0153"/>
    <w:rsid w:val="002C019A"/>
    <w:rsid w:val="002C01DC"/>
    <w:rsid w:val="002C022C"/>
    <w:rsid w:val="002C02F0"/>
    <w:rsid w:val="002C0329"/>
    <w:rsid w:val="002C032D"/>
    <w:rsid w:val="002C0718"/>
    <w:rsid w:val="002C07BF"/>
    <w:rsid w:val="002C08E3"/>
    <w:rsid w:val="002C0B0F"/>
    <w:rsid w:val="002C0CDE"/>
    <w:rsid w:val="002C0CE2"/>
    <w:rsid w:val="002C10BA"/>
    <w:rsid w:val="002C12B0"/>
    <w:rsid w:val="002C13AC"/>
    <w:rsid w:val="002C157D"/>
    <w:rsid w:val="002C15C6"/>
    <w:rsid w:val="002C17EE"/>
    <w:rsid w:val="002C1942"/>
    <w:rsid w:val="002C1C99"/>
    <w:rsid w:val="002C20E5"/>
    <w:rsid w:val="002C2123"/>
    <w:rsid w:val="002C2280"/>
    <w:rsid w:val="002C22F4"/>
    <w:rsid w:val="002C232E"/>
    <w:rsid w:val="002C2642"/>
    <w:rsid w:val="002C29A0"/>
    <w:rsid w:val="002C2AC3"/>
    <w:rsid w:val="002C2C7A"/>
    <w:rsid w:val="002C2CB3"/>
    <w:rsid w:val="002C2DFB"/>
    <w:rsid w:val="002C2E6F"/>
    <w:rsid w:val="002C2F29"/>
    <w:rsid w:val="002C2F4C"/>
    <w:rsid w:val="002C30AA"/>
    <w:rsid w:val="002C31DF"/>
    <w:rsid w:val="002C3419"/>
    <w:rsid w:val="002C36DD"/>
    <w:rsid w:val="002C3AB3"/>
    <w:rsid w:val="002C3C0C"/>
    <w:rsid w:val="002C3D42"/>
    <w:rsid w:val="002C3D81"/>
    <w:rsid w:val="002C4171"/>
    <w:rsid w:val="002C44C3"/>
    <w:rsid w:val="002C4638"/>
    <w:rsid w:val="002C47FA"/>
    <w:rsid w:val="002C4AF1"/>
    <w:rsid w:val="002C4F56"/>
    <w:rsid w:val="002C4FA3"/>
    <w:rsid w:val="002C4FAD"/>
    <w:rsid w:val="002C5101"/>
    <w:rsid w:val="002C523B"/>
    <w:rsid w:val="002C5288"/>
    <w:rsid w:val="002C5644"/>
    <w:rsid w:val="002C57C0"/>
    <w:rsid w:val="002C5807"/>
    <w:rsid w:val="002C582C"/>
    <w:rsid w:val="002C5924"/>
    <w:rsid w:val="002C5A89"/>
    <w:rsid w:val="002C6159"/>
    <w:rsid w:val="002C61AD"/>
    <w:rsid w:val="002C621E"/>
    <w:rsid w:val="002C645A"/>
    <w:rsid w:val="002C657E"/>
    <w:rsid w:val="002C6A93"/>
    <w:rsid w:val="002C6AA4"/>
    <w:rsid w:val="002C6ADE"/>
    <w:rsid w:val="002C6BCE"/>
    <w:rsid w:val="002C6C23"/>
    <w:rsid w:val="002C6C49"/>
    <w:rsid w:val="002C6CBE"/>
    <w:rsid w:val="002C7009"/>
    <w:rsid w:val="002C7431"/>
    <w:rsid w:val="002C7516"/>
    <w:rsid w:val="002C754F"/>
    <w:rsid w:val="002C77F0"/>
    <w:rsid w:val="002C7942"/>
    <w:rsid w:val="002C79A6"/>
    <w:rsid w:val="002C7B38"/>
    <w:rsid w:val="002C7CE5"/>
    <w:rsid w:val="002C7D03"/>
    <w:rsid w:val="002C7F1B"/>
    <w:rsid w:val="002D01BB"/>
    <w:rsid w:val="002D04DE"/>
    <w:rsid w:val="002D0603"/>
    <w:rsid w:val="002D085B"/>
    <w:rsid w:val="002D0C76"/>
    <w:rsid w:val="002D0EFF"/>
    <w:rsid w:val="002D110A"/>
    <w:rsid w:val="002D1463"/>
    <w:rsid w:val="002D1496"/>
    <w:rsid w:val="002D162B"/>
    <w:rsid w:val="002D1989"/>
    <w:rsid w:val="002D199F"/>
    <w:rsid w:val="002D1BD0"/>
    <w:rsid w:val="002D1C4B"/>
    <w:rsid w:val="002D204B"/>
    <w:rsid w:val="002D2111"/>
    <w:rsid w:val="002D2139"/>
    <w:rsid w:val="002D233B"/>
    <w:rsid w:val="002D24A3"/>
    <w:rsid w:val="002D24B1"/>
    <w:rsid w:val="002D256D"/>
    <w:rsid w:val="002D2654"/>
    <w:rsid w:val="002D283C"/>
    <w:rsid w:val="002D2947"/>
    <w:rsid w:val="002D2AE3"/>
    <w:rsid w:val="002D2BC2"/>
    <w:rsid w:val="002D2C40"/>
    <w:rsid w:val="002D2D0F"/>
    <w:rsid w:val="002D2DFD"/>
    <w:rsid w:val="002D2E98"/>
    <w:rsid w:val="002D2EE2"/>
    <w:rsid w:val="002D2F4D"/>
    <w:rsid w:val="002D3096"/>
    <w:rsid w:val="002D312C"/>
    <w:rsid w:val="002D3156"/>
    <w:rsid w:val="002D3217"/>
    <w:rsid w:val="002D34C5"/>
    <w:rsid w:val="002D358A"/>
    <w:rsid w:val="002D35E3"/>
    <w:rsid w:val="002D3680"/>
    <w:rsid w:val="002D36AA"/>
    <w:rsid w:val="002D3703"/>
    <w:rsid w:val="002D372E"/>
    <w:rsid w:val="002D37D9"/>
    <w:rsid w:val="002D3A9F"/>
    <w:rsid w:val="002D3BC2"/>
    <w:rsid w:val="002D3BD9"/>
    <w:rsid w:val="002D3E59"/>
    <w:rsid w:val="002D437F"/>
    <w:rsid w:val="002D442D"/>
    <w:rsid w:val="002D451C"/>
    <w:rsid w:val="002D459C"/>
    <w:rsid w:val="002D471D"/>
    <w:rsid w:val="002D4761"/>
    <w:rsid w:val="002D4861"/>
    <w:rsid w:val="002D4878"/>
    <w:rsid w:val="002D4970"/>
    <w:rsid w:val="002D4A56"/>
    <w:rsid w:val="002D4E0F"/>
    <w:rsid w:val="002D4E5B"/>
    <w:rsid w:val="002D4E81"/>
    <w:rsid w:val="002D4F85"/>
    <w:rsid w:val="002D509A"/>
    <w:rsid w:val="002D514C"/>
    <w:rsid w:val="002D5563"/>
    <w:rsid w:val="002D55E7"/>
    <w:rsid w:val="002D567B"/>
    <w:rsid w:val="002D5804"/>
    <w:rsid w:val="002D594B"/>
    <w:rsid w:val="002D5B14"/>
    <w:rsid w:val="002D5B22"/>
    <w:rsid w:val="002D5F02"/>
    <w:rsid w:val="002D6203"/>
    <w:rsid w:val="002D65AD"/>
    <w:rsid w:val="002D6731"/>
    <w:rsid w:val="002D67A7"/>
    <w:rsid w:val="002D69C1"/>
    <w:rsid w:val="002D6ECE"/>
    <w:rsid w:val="002D6EEF"/>
    <w:rsid w:val="002D7051"/>
    <w:rsid w:val="002D7164"/>
    <w:rsid w:val="002D716F"/>
    <w:rsid w:val="002D71DA"/>
    <w:rsid w:val="002D7219"/>
    <w:rsid w:val="002D746C"/>
    <w:rsid w:val="002D74B4"/>
    <w:rsid w:val="002D79C7"/>
    <w:rsid w:val="002D7A45"/>
    <w:rsid w:val="002D7B66"/>
    <w:rsid w:val="002D7E81"/>
    <w:rsid w:val="002D7EBB"/>
    <w:rsid w:val="002E0186"/>
    <w:rsid w:val="002E0274"/>
    <w:rsid w:val="002E0586"/>
    <w:rsid w:val="002E058D"/>
    <w:rsid w:val="002E05A4"/>
    <w:rsid w:val="002E071B"/>
    <w:rsid w:val="002E07A8"/>
    <w:rsid w:val="002E0804"/>
    <w:rsid w:val="002E08FD"/>
    <w:rsid w:val="002E0983"/>
    <w:rsid w:val="002E0DEA"/>
    <w:rsid w:val="002E0EE9"/>
    <w:rsid w:val="002E107A"/>
    <w:rsid w:val="002E10F4"/>
    <w:rsid w:val="002E1152"/>
    <w:rsid w:val="002E11BC"/>
    <w:rsid w:val="002E170A"/>
    <w:rsid w:val="002E18CB"/>
    <w:rsid w:val="002E1B8F"/>
    <w:rsid w:val="002E1BDC"/>
    <w:rsid w:val="002E1C3E"/>
    <w:rsid w:val="002E1E53"/>
    <w:rsid w:val="002E1E5C"/>
    <w:rsid w:val="002E1EEA"/>
    <w:rsid w:val="002E1F5A"/>
    <w:rsid w:val="002E2251"/>
    <w:rsid w:val="002E241B"/>
    <w:rsid w:val="002E2557"/>
    <w:rsid w:val="002E27F9"/>
    <w:rsid w:val="002E2AD7"/>
    <w:rsid w:val="002E2AE6"/>
    <w:rsid w:val="002E2D63"/>
    <w:rsid w:val="002E2DDA"/>
    <w:rsid w:val="002E30E6"/>
    <w:rsid w:val="002E320B"/>
    <w:rsid w:val="002E32E2"/>
    <w:rsid w:val="002E350B"/>
    <w:rsid w:val="002E378C"/>
    <w:rsid w:val="002E395C"/>
    <w:rsid w:val="002E3C03"/>
    <w:rsid w:val="002E3DDA"/>
    <w:rsid w:val="002E3DDC"/>
    <w:rsid w:val="002E402D"/>
    <w:rsid w:val="002E4162"/>
    <w:rsid w:val="002E446C"/>
    <w:rsid w:val="002E44FD"/>
    <w:rsid w:val="002E457E"/>
    <w:rsid w:val="002E49B3"/>
    <w:rsid w:val="002E4AAC"/>
    <w:rsid w:val="002E4C0D"/>
    <w:rsid w:val="002E4CC9"/>
    <w:rsid w:val="002E4DF6"/>
    <w:rsid w:val="002E530E"/>
    <w:rsid w:val="002E57B4"/>
    <w:rsid w:val="002E57D6"/>
    <w:rsid w:val="002E587D"/>
    <w:rsid w:val="002E58AC"/>
    <w:rsid w:val="002E5B8B"/>
    <w:rsid w:val="002E5BF1"/>
    <w:rsid w:val="002E5E84"/>
    <w:rsid w:val="002E5FB3"/>
    <w:rsid w:val="002E60D4"/>
    <w:rsid w:val="002E61A4"/>
    <w:rsid w:val="002E627C"/>
    <w:rsid w:val="002E6336"/>
    <w:rsid w:val="002E650C"/>
    <w:rsid w:val="002E652D"/>
    <w:rsid w:val="002E6538"/>
    <w:rsid w:val="002E655C"/>
    <w:rsid w:val="002E664C"/>
    <w:rsid w:val="002E6703"/>
    <w:rsid w:val="002E68A3"/>
    <w:rsid w:val="002E68FE"/>
    <w:rsid w:val="002E6A60"/>
    <w:rsid w:val="002E6AA6"/>
    <w:rsid w:val="002E6AE6"/>
    <w:rsid w:val="002E6B72"/>
    <w:rsid w:val="002E6C3A"/>
    <w:rsid w:val="002E6C6D"/>
    <w:rsid w:val="002E6CF1"/>
    <w:rsid w:val="002E706A"/>
    <w:rsid w:val="002E712A"/>
    <w:rsid w:val="002E7251"/>
    <w:rsid w:val="002E727D"/>
    <w:rsid w:val="002E7290"/>
    <w:rsid w:val="002E7631"/>
    <w:rsid w:val="002E7B93"/>
    <w:rsid w:val="002E7CF1"/>
    <w:rsid w:val="002E7E1D"/>
    <w:rsid w:val="002E7E78"/>
    <w:rsid w:val="002F0158"/>
    <w:rsid w:val="002F0427"/>
    <w:rsid w:val="002F0493"/>
    <w:rsid w:val="002F05ED"/>
    <w:rsid w:val="002F0895"/>
    <w:rsid w:val="002F08D2"/>
    <w:rsid w:val="002F0C5A"/>
    <w:rsid w:val="002F106F"/>
    <w:rsid w:val="002F1122"/>
    <w:rsid w:val="002F1142"/>
    <w:rsid w:val="002F129E"/>
    <w:rsid w:val="002F12A4"/>
    <w:rsid w:val="002F1452"/>
    <w:rsid w:val="002F1534"/>
    <w:rsid w:val="002F164E"/>
    <w:rsid w:val="002F1695"/>
    <w:rsid w:val="002F16B1"/>
    <w:rsid w:val="002F1834"/>
    <w:rsid w:val="002F1C6C"/>
    <w:rsid w:val="002F232B"/>
    <w:rsid w:val="002F2383"/>
    <w:rsid w:val="002F2417"/>
    <w:rsid w:val="002F2752"/>
    <w:rsid w:val="002F2A21"/>
    <w:rsid w:val="002F2B59"/>
    <w:rsid w:val="002F2E42"/>
    <w:rsid w:val="002F2F0C"/>
    <w:rsid w:val="002F305A"/>
    <w:rsid w:val="002F309F"/>
    <w:rsid w:val="002F3229"/>
    <w:rsid w:val="002F32BD"/>
    <w:rsid w:val="002F33B6"/>
    <w:rsid w:val="002F35D1"/>
    <w:rsid w:val="002F3677"/>
    <w:rsid w:val="002F387B"/>
    <w:rsid w:val="002F3B5D"/>
    <w:rsid w:val="002F3CB1"/>
    <w:rsid w:val="002F3D19"/>
    <w:rsid w:val="002F3F28"/>
    <w:rsid w:val="002F452F"/>
    <w:rsid w:val="002F45B5"/>
    <w:rsid w:val="002F45DF"/>
    <w:rsid w:val="002F46AE"/>
    <w:rsid w:val="002F4734"/>
    <w:rsid w:val="002F4974"/>
    <w:rsid w:val="002F4A56"/>
    <w:rsid w:val="002F4AB1"/>
    <w:rsid w:val="002F4DD8"/>
    <w:rsid w:val="002F4E4E"/>
    <w:rsid w:val="002F5123"/>
    <w:rsid w:val="002F5388"/>
    <w:rsid w:val="002F546A"/>
    <w:rsid w:val="002F5688"/>
    <w:rsid w:val="002F5799"/>
    <w:rsid w:val="002F57C6"/>
    <w:rsid w:val="002F58B7"/>
    <w:rsid w:val="002F5A84"/>
    <w:rsid w:val="002F5AB6"/>
    <w:rsid w:val="002F5BD1"/>
    <w:rsid w:val="002F5E78"/>
    <w:rsid w:val="002F5EA9"/>
    <w:rsid w:val="002F6197"/>
    <w:rsid w:val="002F6459"/>
    <w:rsid w:val="002F6578"/>
    <w:rsid w:val="002F6862"/>
    <w:rsid w:val="002F6B01"/>
    <w:rsid w:val="002F6CC3"/>
    <w:rsid w:val="002F6DF3"/>
    <w:rsid w:val="002F6EB4"/>
    <w:rsid w:val="002F6F0B"/>
    <w:rsid w:val="002F6FBB"/>
    <w:rsid w:val="002F7033"/>
    <w:rsid w:val="002F70FB"/>
    <w:rsid w:val="002F7114"/>
    <w:rsid w:val="002F719D"/>
    <w:rsid w:val="002F71F2"/>
    <w:rsid w:val="002F71F4"/>
    <w:rsid w:val="002F7308"/>
    <w:rsid w:val="002F7559"/>
    <w:rsid w:val="002F75E4"/>
    <w:rsid w:val="002F79FE"/>
    <w:rsid w:val="002F7A38"/>
    <w:rsid w:val="002F7A67"/>
    <w:rsid w:val="002F7B85"/>
    <w:rsid w:val="002F7C51"/>
    <w:rsid w:val="002F7D5E"/>
    <w:rsid w:val="002F7D6D"/>
    <w:rsid w:val="002F7EE4"/>
    <w:rsid w:val="002F7FDE"/>
    <w:rsid w:val="003004D6"/>
    <w:rsid w:val="00300882"/>
    <w:rsid w:val="00300896"/>
    <w:rsid w:val="00300B68"/>
    <w:rsid w:val="00300B8C"/>
    <w:rsid w:val="00300DAD"/>
    <w:rsid w:val="00300EB7"/>
    <w:rsid w:val="0030117D"/>
    <w:rsid w:val="003011CB"/>
    <w:rsid w:val="003012A0"/>
    <w:rsid w:val="00301803"/>
    <w:rsid w:val="00301884"/>
    <w:rsid w:val="00301A23"/>
    <w:rsid w:val="00301D89"/>
    <w:rsid w:val="00301E1D"/>
    <w:rsid w:val="00301E6A"/>
    <w:rsid w:val="00301F16"/>
    <w:rsid w:val="00302096"/>
    <w:rsid w:val="0030219E"/>
    <w:rsid w:val="003022EE"/>
    <w:rsid w:val="0030237C"/>
    <w:rsid w:val="00302395"/>
    <w:rsid w:val="0030245F"/>
    <w:rsid w:val="00302736"/>
    <w:rsid w:val="0030291C"/>
    <w:rsid w:val="00302A95"/>
    <w:rsid w:val="00302D5C"/>
    <w:rsid w:val="00302D85"/>
    <w:rsid w:val="00302E0D"/>
    <w:rsid w:val="00302E38"/>
    <w:rsid w:val="00302FB0"/>
    <w:rsid w:val="003030A7"/>
    <w:rsid w:val="00303318"/>
    <w:rsid w:val="00303478"/>
    <w:rsid w:val="0030375A"/>
    <w:rsid w:val="0030393F"/>
    <w:rsid w:val="00303A61"/>
    <w:rsid w:val="00303A86"/>
    <w:rsid w:val="00303AAF"/>
    <w:rsid w:val="00303AE7"/>
    <w:rsid w:val="00303B6E"/>
    <w:rsid w:val="00303D7D"/>
    <w:rsid w:val="00304113"/>
    <w:rsid w:val="003041AF"/>
    <w:rsid w:val="003041F8"/>
    <w:rsid w:val="0030433F"/>
    <w:rsid w:val="00304388"/>
    <w:rsid w:val="00304415"/>
    <w:rsid w:val="003044A0"/>
    <w:rsid w:val="00304575"/>
    <w:rsid w:val="003045A1"/>
    <w:rsid w:val="00304A7B"/>
    <w:rsid w:val="00304AAA"/>
    <w:rsid w:val="00304CDE"/>
    <w:rsid w:val="00304F8F"/>
    <w:rsid w:val="00304FAA"/>
    <w:rsid w:val="00305250"/>
    <w:rsid w:val="003054B3"/>
    <w:rsid w:val="00305562"/>
    <w:rsid w:val="00305954"/>
    <w:rsid w:val="00305ABE"/>
    <w:rsid w:val="00305CAE"/>
    <w:rsid w:val="00305EBF"/>
    <w:rsid w:val="00305EFE"/>
    <w:rsid w:val="00305FF8"/>
    <w:rsid w:val="00306120"/>
    <w:rsid w:val="00306336"/>
    <w:rsid w:val="003066CA"/>
    <w:rsid w:val="00306996"/>
    <w:rsid w:val="00306A13"/>
    <w:rsid w:val="00306ACF"/>
    <w:rsid w:val="00306B4C"/>
    <w:rsid w:val="00306CF1"/>
    <w:rsid w:val="00306E40"/>
    <w:rsid w:val="003073E9"/>
    <w:rsid w:val="0030758C"/>
    <w:rsid w:val="0030770B"/>
    <w:rsid w:val="0030793D"/>
    <w:rsid w:val="00307999"/>
    <w:rsid w:val="00307C40"/>
    <w:rsid w:val="00307C99"/>
    <w:rsid w:val="00307E2D"/>
    <w:rsid w:val="003100F4"/>
    <w:rsid w:val="00310114"/>
    <w:rsid w:val="0031027B"/>
    <w:rsid w:val="00310405"/>
    <w:rsid w:val="003104E5"/>
    <w:rsid w:val="00310513"/>
    <w:rsid w:val="003106C3"/>
    <w:rsid w:val="003106EA"/>
    <w:rsid w:val="00310789"/>
    <w:rsid w:val="003108AB"/>
    <w:rsid w:val="00310C5D"/>
    <w:rsid w:val="00310DC6"/>
    <w:rsid w:val="00310EC2"/>
    <w:rsid w:val="00310EC6"/>
    <w:rsid w:val="00310F19"/>
    <w:rsid w:val="00311278"/>
    <w:rsid w:val="00311329"/>
    <w:rsid w:val="00311507"/>
    <w:rsid w:val="003115A3"/>
    <w:rsid w:val="00311774"/>
    <w:rsid w:val="00311B8B"/>
    <w:rsid w:val="00311C21"/>
    <w:rsid w:val="00311FFC"/>
    <w:rsid w:val="003120A7"/>
    <w:rsid w:val="0031237C"/>
    <w:rsid w:val="003123B0"/>
    <w:rsid w:val="003124BF"/>
    <w:rsid w:val="003125E5"/>
    <w:rsid w:val="003127D9"/>
    <w:rsid w:val="00312958"/>
    <w:rsid w:val="00312A70"/>
    <w:rsid w:val="00312BE1"/>
    <w:rsid w:val="00312D16"/>
    <w:rsid w:val="00312DB7"/>
    <w:rsid w:val="00312DD1"/>
    <w:rsid w:val="00312E25"/>
    <w:rsid w:val="00312F88"/>
    <w:rsid w:val="00313021"/>
    <w:rsid w:val="00313042"/>
    <w:rsid w:val="003131FE"/>
    <w:rsid w:val="003133F5"/>
    <w:rsid w:val="0031360D"/>
    <w:rsid w:val="00313798"/>
    <w:rsid w:val="003138E4"/>
    <w:rsid w:val="00313B59"/>
    <w:rsid w:val="00313C39"/>
    <w:rsid w:val="00313C4C"/>
    <w:rsid w:val="00313D1B"/>
    <w:rsid w:val="00313DCA"/>
    <w:rsid w:val="00313E11"/>
    <w:rsid w:val="00313E7B"/>
    <w:rsid w:val="0031414D"/>
    <w:rsid w:val="003141FB"/>
    <w:rsid w:val="00314217"/>
    <w:rsid w:val="0031440B"/>
    <w:rsid w:val="0031446A"/>
    <w:rsid w:val="003148A7"/>
    <w:rsid w:val="0031498C"/>
    <w:rsid w:val="003149AD"/>
    <w:rsid w:val="00314BE1"/>
    <w:rsid w:val="00314C47"/>
    <w:rsid w:val="00314C49"/>
    <w:rsid w:val="00314DD9"/>
    <w:rsid w:val="00314E69"/>
    <w:rsid w:val="00314F03"/>
    <w:rsid w:val="00314F24"/>
    <w:rsid w:val="00315160"/>
    <w:rsid w:val="0031530E"/>
    <w:rsid w:val="00315447"/>
    <w:rsid w:val="00315550"/>
    <w:rsid w:val="00315581"/>
    <w:rsid w:val="0031584A"/>
    <w:rsid w:val="00315953"/>
    <w:rsid w:val="00315B3B"/>
    <w:rsid w:val="00315C97"/>
    <w:rsid w:val="00315D6A"/>
    <w:rsid w:val="00315D71"/>
    <w:rsid w:val="00315F66"/>
    <w:rsid w:val="00315F9C"/>
    <w:rsid w:val="0031602D"/>
    <w:rsid w:val="00316208"/>
    <w:rsid w:val="003162AA"/>
    <w:rsid w:val="0031639A"/>
    <w:rsid w:val="003163DA"/>
    <w:rsid w:val="003165A4"/>
    <w:rsid w:val="00316762"/>
    <w:rsid w:val="003168C0"/>
    <w:rsid w:val="003169CA"/>
    <w:rsid w:val="00316B71"/>
    <w:rsid w:val="00316B95"/>
    <w:rsid w:val="0031719D"/>
    <w:rsid w:val="003172BC"/>
    <w:rsid w:val="003173D3"/>
    <w:rsid w:val="003174A7"/>
    <w:rsid w:val="0031761F"/>
    <w:rsid w:val="0031775A"/>
    <w:rsid w:val="00317B1F"/>
    <w:rsid w:val="00317C0D"/>
    <w:rsid w:val="00317CA4"/>
    <w:rsid w:val="00317CFD"/>
    <w:rsid w:val="00317D97"/>
    <w:rsid w:val="003200A9"/>
    <w:rsid w:val="0032010C"/>
    <w:rsid w:val="0032012E"/>
    <w:rsid w:val="003201DD"/>
    <w:rsid w:val="00320301"/>
    <w:rsid w:val="00320532"/>
    <w:rsid w:val="00320689"/>
    <w:rsid w:val="00320A67"/>
    <w:rsid w:val="00320A8D"/>
    <w:rsid w:val="00320B2C"/>
    <w:rsid w:val="00320CF5"/>
    <w:rsid w:val="00320EC3"/>
    <w:rsid w:val="00321382"/>
    <w:rsid w:val="003213D1"/>
    <w:rsid w:val="003218C7"/>
    <w:rsid w:val="00321A39"/>
    <w:rsid w:val="00321B8C"/>
    <w:rsid w:val="00321BBA"/>
    <w:rsid w:val="00321EC0"/>
    <w:rsid w:val="00321FAB"/>
    <w:rsid w:val="00321FCB"/>
    <w:rsid w:val="00321FCE"/>
    <w:rsid w:val="003220E5"/>
    <w:rsid w:val="003220F3"/>
    <w:rsid w:val="0032223D"/>
    <w:rsid w:val="0032246E"/>
    <w:rsid w:val="00322481"/>
    <w:rsid w:val="003224AF"/>
    <w:rsid w:val="0032251D"/>
    <w:rsid w:val="003226EC"/>
    <w:rsid w:val="00322898"/>
    <w:rsid w:val="00322963"/>
    <w:rsid w:val="00322E17"/>
    <w:rsid w:val="00322F32"/>
    <w:rsid w:val="00322F33"/>
    <w:rsid w:val="00323232"/>
    <w:rsid w:val="0032344B"/>
    <w:rsid w:val="00323980"/>
    <w:rsid w:val="00323A87"/>
    <w:rsid w:val="00323AEA"/>
    <w:rsid w:val="00323DAA"/>
    <w:rsid w:val="00323DBE"/>
    <w:rsid w:val="00323E82"/>
    <w:rsid w:val="00323F83"/>
    <w:rsid w:val="00323FEB"/>
    <w:rsid w:val="0032400C"/>
    <w:rsid w:val="00324040"/>
    <w:rsid w:val="003241E9"/>
    <w:rsid w:val="00324416"/>
    <w:rsid w:val="003244D3"/>
    <w:rsid w:val="003247CF"/>
    <w:rsid w:val="00324871"/>
    <w:rsid w:val="0032496D"/>
    <w:rsid w:val="00324A0E"/>
    <w:rsid w:val="00324FA4"/>
    <w:rsid w:val="00324FAF"/>
    <w:rsid w:val="003253AE"/>
    <w:rsid w:val="003253C1"/>
    <w:rsid w:val="003254C5"/>
    <w:rsid w:val="003255B8"/>
    <w:rsid w:val="003255ED"/>
    <w:rsid w:val="003256AA"/>
    <w:rsid w:val="003256FC"/>
    <w:rsid w:val="00325A8C"/>
    <w:rsid w:val="00325E25"/>
    <w:rsid w:val="00325ECD"/>
    <w:rsid w:val="00326025"/>
    <w:rsid w:val="0032614A"/>
    <w:rsid w:val="003264F6"/>
    <w:rsid w:val="0032659B"/>
    <w:rsid w:val="0032661E"/>
    <w:rsid w:val="003266AC"/>
    <w:rsid w:val="00326700"/>
    <w:rsid w:val="0032674C"/>
    <w:rsid w:val="0032676A"/>
    <w:rsid w:val="00326932"/>
    <w:rsid w:val="003269AB"/>
    <w:rsid w:val="00326B60"/>
    <w:rsid w:val="00326BEE"/>
    <w:rsid w:val="00326C0B"/>
    <w:rsid w:val="00326CBC"/>
    <w:rsid w:val="00326CFB"/>
    <w:rsid w:val="00326E32"/>
    <w:rsid w:val="0032736D"/>
    <w:rsid w:val="0032748C"/>
    <w:rsid w:val="003274CB"/>
    <w:rsid w:val="00327759"/>
    <w:rsid w:val="003277A9"/>
    <w:rsid w:val="003277F4"/>
    <w:rsid w:val="0032790C"/>
    <w:rsid w:val="00327A5D"/>
    <w:rsid w:val="00327C08"/>
    <w:rsid w:val="003300AF"/>
    <w:rsid w:val="0033018B"/>
    <w:rsid w:val="003303C4"/>
    <w:rsid w:val="00330414"/>
    <w:rsid w:val="003304C9"/>
    <w:rsid w:val="00330B95"/>
    <w:rsid w:val="00330CD1"/>
    <w:rsid w:val="00330CEE"/>
    <w:rsid w:val="00330D0F"/>
    <w:rsid w:val="00330DD2"/>
    <w:rsid w:val="003311F5"/>
    <w:rsid w:val="003313B3"/>
    <w:rsid w:val="0033145D"/>
    <w:rsid w:val="003316BA"/>
    <w:rsid w:val="0033191D"/>
    <w:rsid w:val="00331989"/>
    <w:rsid w:val="00331A51"/>
    <w:rsid w:val="00331AE0"/>
    <w:rsid w:val="0033202F"/>
    <w:rsid w:val="003320B8"/>
    <w:rsid w:val="00332763"/>
    <w:rsid w:val="00332D55"/>
    <w:rsid w:val="00332FAB"/>
    <w:rsid w:val="00333290"/>
    <w:rsid w:val="00333311"/>
    <w:rsid w:val="00333365"/>
    <w:rsid w:val="0033341B"/>
    <w:rsid w:val="003336F6"/>
    <w:rsid w:val="00333748"/>
    <w:rsid w:val="003337E1"/>
    <w:rsid w:val="003339BE"/>
    <w:rsid w:val="00333A05"/>
    <w:rsid w:val="00333AD4"/>
    <w:rsid w:val="00333B58"/>
    <w:rsid w:val="00333DB1"/>
    <w:rsid w:val="00333F67"/>
    <w:rsid w:val="00334057"/>
    <w:rsid w:val="00334209"/>
    <w:rsid w:val="003342AC"/>
    <w:rsid w:val="003343C3"/>
    <w:rsid w:val="00334615"/>
    <w:rsid w:val="003346F1"/>
    <w:rsid w:val="0033475A"/>
    <w:rsid w:val="003347FC"/>
    <w:rsid w:val="0033483E"/>
    <w:rsid w:val="00334A3F"/>
    <w:rsid w:val="00334D1A"/>
    <w:rsid w:val="00334F9B"/>
    <w:rsid w:val="00335144"/>
    <w:rsid w:val="003353C5"/>
    <w:rsid w:val="00335531"/>
    <w:rsid w:val="00335792"/>
    <w:rsid w:val="0033587F"/>
    <w:rsid w:val="00335888"/>
    <w:rsid w:val="00335FC1"/>
    <w:rsid w:val="00335FCE"/>
    <w:rsid w:val="00336226"/>
    <w:rsid w:val="0033630F"/>
    <w:rsid w:val="0033646A"/>
    <w:rsid w:val="00336643"/>
    <w:rsid w:val="0033675B"/>
    <w:rsid w:val="003369AD"/>
    <w:rsid w:val="00336C16"/>
    <w:rsid w:val="00336C3E"/>
    <w:rsid w:val="00336C6E"/>
    <w:rsid w:val="00336EA0"/>
    <w:rsid w:val="00336EF6"/>
    <w:rsid w:val="00336F78"/>
    <w:rsid w:val="00337204"/>
    <w:rsid w:val="00337226"/>
    <w:rsid w:val="00337269"/>
    <w:rsid w:val="0033727F"/>
    <w:rsid w:val="003375C3"/>
    <w:rsid w:val="00337668"/>
    <w:rsid w:val="00337859"/>
    <w:rsid w:val="00337864"/>
    <w:rsid w:val="003378DD"/>
    <w:rsid w:val="003378FA"/>
    <w:rsid w:val="00337BD0"/>
    <w:rsid w:val="00337C68"/>
    <w:rsid w:val="00337E5B"/>
    <w:rsid w:val="00337F95"/>
    <w:rsid w:val="00340199"/>
    <w:rsid w:val="00340437"/>
    <w:rsid w:val="00340459"/>
    <w:rsid w:val="003404AA"/>
    <w:rsid w:val="00340589"/>
    <w:rsid w:val="003408D9"/>
    <w:rsid w:val="00340ACF"/>
    <w:rsid w:val="00340B19"/>
    <w:rsid w:val="00340DBF"/>
    <w:rsid w:val="00340E92"/>
    <w:rsid w:val="00341253"/>
    <w:rsid w:val="003416E7"/>
    <w:rsid w:val="00341919"/>
    <w:rsid w:val="00341A50"/>
    <w:rsid w:val="00341C38"/>
    <w:rsid w:val="00341E7C"/>
    <w:rsid w:val="00342035"/>
    <w:rsid w:val="0034222C"/>
    <w:rsid w:val="003423E9"/>
    <w:rsid w:val="003424C0"/>
    <w:rsid w:val="00342848"/>
    <w:rsid w:val="00342988"/>
    <w:rsid w:val="003429E0"/>
    <w:rsid w:val="00342BEC"/>
    <w:rsid w:val="00342C72"/>
    <w:rsid w:val="00342DC3"/>
    <w:rsid w:val="00343045"/>
    <w:rsid w:val="00343343"/>
    <w:rsid w:val="00343354"/>
    <w:rsid w:val="00343533"/>
    <w:rsid w:val="0034362A"/>
    <w:rsid w:val="0034387C"/>
    <w:rsid w:val="00343974"/>
    <w:rsid w:val="003439A2"/>
    <w:rsid w:val="00343A10"/>
    <w:rsid w:val="00343AB1"/>
    <w:rsid w:val="00343C35"/>
    <w:rsid w:val="00343ED6"/>
    <w:rsid w:val="00343FB7"/>
    <w:rsid w:val="00344284"/>
    <w:rsid w:val="00344297"/>
    <w:rsid w:val="003443B6"/>
    <w:rsid w:val="003443CD"/>
    <w:rsid w:val="003444CB"/>
    <w:rsid w:val="00344832"/>
    <w:rsid w:val="00344856"/>
    <w:rsid w:val="003449D4"/>
    <w:rsid w:val="00344AFE"/>
    <w:rsid w:val="00344DD3"/>
    <w:rsid w:val="00344EBE"/>
    <w:rsid w:val="00345035"/>
    <w:rsid w:val="00345061"/>
    <w:rsid w:val="003450CF"/>
    <w:rsid w:val="003451D0"/>
    <w:rsid w:val="00345241"/>
    <w:rsid w:val="003453B5"/>
    <w:rsid w:val="00345453"/>
    <w:rsid w:val="00345580"/>
    <w:rsid w:val="003458E6"/>
    <w:rsid w:val="00345941"/>
    <w:rsid w:val="00345989"/>
    <w:rsid w:val="00345A28"/>
    <w:rsid w:val="00345A80"/>
    <w:rsid w:val="00345CA8"/>
    <w:rsid w:val="00345FD1"/>
    <w:rsid w:val="0034603D"/>
    <w:rsid w:val="00346298"/>
    <w:rsid w:val="00346504"/>
    <w:rsid w:val="00346524"/>
    <w:rsid w:val="00346684"/>
    <w:rsid w:val="003467FF"/>
    <w:rsid w:val="00346931"/>
    <w:rsid w:val="00346BC2"/>
    <w:rsid w:val="00346C8F"/>
    <w:rsid w:val="00346D08"/>
    <w:rsid w:val="00346D0F"/>
    <w:rsid w:val="00346D44"/>
    <w:rsid w:val="00346DD3"/>
    <w:rsid w:val="00346DEF"/>
    <w:rsid w:val="00347129"/>
    <w:rsid w:val="0034728C"/>
    <w:rsid w:val="00347A8F"/>
    <w:rsid w:val="00347A94"/>
    <w:rsid w:val="00347AD9"/>
    <w:rsid w:val="00347C0B"/>
    <w:rsid w:val="00347C32"/>
    <w:rsid w:val="00347C6D"/>
    <w:rsid w:val="00347D52"/>
    <w:rsid w:val="00347D68"/>
    <w:rsid w:val="00347DA2"/>
    <w:rsid w:val="00347E39"/>
    <w:rsid w:val="00347EB9"/>
    <w:rsid w:val="00347F79"/>
    <w:rsid w:val="00347FD3"/>
    <w:rsid w:val="00350159"/>
    <w:rsid w:val="003501AF"/>
    <w:rsid w:val="0035023F"/>
    <w:rsid w:val="003504AD"/>
    <w:rsid w:val="00350690"/>
    <w:rsid w:val="00350749"/>
    <w:rsid w:val="003507E2"/>
    <w:rsid w:val="00350B41"/>
    <w:rsid w:val="00350BF0"/>
    <w:rsid w:val="00350C6D"/>
    <w:rsid w:val="0035102C"/>
    <w:rsid w:val="003511A5"/>
    <w:rsid w:val="003511B6"/>
    <w:rsid w:val="003511D3"/>
    <w:rsid w:val="00351286"/>
    <w:rsid w:val="003512A0"/>
    <w:rsid w:val="003513D9"/>
    <w:rsid w:val="003513E1"/>
    <w:rsid w:val="003518EA"/>
    <w:rsid w:val="00351987"/>
    <w:rsid w:val="00351C1A"/>
    <w:rsid w:val="00351CC8"/>
    <w:rsid w:val="00351D47"/>
    <w:rsid w:val="003521A9"/>
    <w:rsid w:val="00352269"/>
    <w:rsid w:val="003522A1"/>
    <w:rsid w:val="00352379"/>
    <w:rsid w:val="00352591"/>
    <w:rsid w:val="003528EA"/>
    <w:rsid w:val="00352AC6"/>
    <w:rsid w:val="00352AE0"/>
    <w:rsid w:val="00352B10"/>
    <w:rsid w:val="00352DB4"/>
    <w:rsid w:val="00352E57"/>
    <w:rsid w:val="00352E77"/>
    <w:rsid w:val="00353233"/>
    <w:rsid w:val="003532DD"/>
    <w:rsid w:val="00353550"/>
    <w:rsid w:val="003535CA"/>
    <w:rsid w:val="00353A9D"/>
    <w:rsid w:val="00353AA5"/>
    <w:rsid w:val="00353B22"/>
    <w:rsid w:val="00353B93"/>
    <w:rsid w:val="00353C4C"/>
    <w:rsid w:val="00353C86"/>
    <w:rsid w:val="00353E63"/>
    <w:rsid w:val="00353EB7"/>
    <w:rsid w:val="00353F1C"/>
    <w:rsid w:val="00354054"/>
    <w:rsid w:val="0035405D"/>
    <w:rsid w:val="00354186"/>
    <w:rsid w:val="003541D2"/>
    <w:rsid w:val="00354333"/>
    <w:rsid w:val="00354531"/>
    <w:rsid w:val="0035458F"/>
    <w:rsid w:val="0035460B"/>
    <w:rsid w:val="00354779"/>
    <w:rsid w:val="003547CF"/>
    <w:rsid w:val="00354AA0"/>
    <w:rsid w:val="00354F45"/>
    <w:rsid w:val="003554C7"/>
    <w:rsid w:val="003555D0"/>
    <w:rsid w:val="003557E2"/>
    <w:rsid w:val="00355E62"/>
    <w:rsid w:val="00355E91"/>
    <w:rsid w:val="00355FE4"/>
    <w:rsid w:val="0035608B"/>
    <w:rsid w:val="0035616D"/>
    <w:rsid w:val="00356AC6"/>
    <w:rsid w:val="00356B75"/>
    <w:rsid w:val="00356DE9"/>
    <w:rsid w:val="00356E97"/>
    <w:rsid w:val="00356EFE"/>
    <w:rsid w:val="0035738B"/>
    <w:rsid w:val="003575FB"/>
    <w:rsid w:val="0035786A"/>
    <w:rsid w:val="00357971"/>
    <w:rsid w:val="00357D12"/>
    <w:rsid w:val="00357EFF"/>
    <w:rsid w:val="00360097"/>
    <w:rsid w:val="003600B6"/>
    <w:rsid w:val="003600C1"/>
    <w:rsid w:val="003600C2"/>
    <w:rsid w:val="0036022D"/>
    <w:rsid w:val="00360345"/>
    <w:rsid w:val="0036053E"/>
    <w:rsid w:val="0036060E"/>
    <w:rsid w:val="003606E7"/>
    <w:rsid w:val="003608B8"/>
    <w:rsid w:val="00360966"/>
    <w:rsid w:val="003609F6"/>
    <w:rsid w:val="00360B19"/>
    <w:rsid w:val="00360B4E"/>
    <w:rsid w:val="00360C65"/>
    <w:rsid w:val="00360CAD"/>
    <w:rsid w:val="00360ED2"/>
    <w:rsid w:val="00361120"/>
    <w:rsid w:val="00361181"/>
    <w:rsid w:val="00361296"/>
    <w:rsid w:val="003612AB"/>
    <w:rsid w:val="00361305"/>
    <w:rsid w:val="00361531"/>
    <w:rsid w:val="00361667"/>
    <w:rsid w:val="003619A1"/>
    <w:rsid w:val="0036206D"/>
    <w:rsid w:val="0036213C"/>
    <w:rsid w:val="003629D6"/>
    <w:rsid w:val="00362BA8"/>
    <w:rsid w:val="00362E18"/>
    <w:rsid w:val="00362F40"/>
    <w:rsid w:val="00362F87"/>
    <w:rsid w:val="003630E4"/>
    <w:rsid w:val="003630F6"/>
    <w:rsid w:val="00363126"/>
    <w:rsid w:val="00363233"/>
    <w:rsid w:val="00363918"/>
    <w:rsid w:val="0036391E"/>
    <w:rsid w:val="00363ABA"/>
    <w:rsid w:val="00363B59"/>
    <w:rsid w:val="00363B7C"/>
    <w:rsid w:val="00363B9C"/>
    <w:rsid w:val="00363C39"/>
    <w:rsid w:val="00364215"/>
    <w:rsid w:val="003643D8"/>
    <w:rsid w:val="00364A74"/>
    <w:rsid w:val="00364BA6"/>
    <w:rsid w:val="00364DBE"/>
    <w:rsid w:val="003651C5"/>
    <w:rsid w:val="003652CE"/>
    <w:rsid w:val="00365339"/>
    <w:rsid w:val="003653AF"/>
    <w:rsid w:val="003653CF"/>
    <w:rsid w:val="003654E0"/>
    <w:rsid w:val="0036597C"/>
    <w:rsid w:val="00365A8D"/>
    <w:rsid w:val="00365C83"/>
    <w:rsid w:val="00365CBB"/>
    <w:rsid w:val="00365CCD"/>
    <w:rsid w:val="00365F88"/>
    <w:rsid w:val="0036603D"/>
    <w:rsid w:val="0036661A"/>
    <w:rsid w:val="0036679D"/>
    <w:rsid w:val="0036690B"/>
    <w:rsid w:val="003669F8"/>
    <w:rsid w:val="00366A33"/>
    <w:rsid w:val="00366E9E"/>
    <w:rsid w:val="00367050"/>
    <w:rsid w:val="003670C1"/>
    <w:rsid w:val="00367300"/>
    <w:rsid w:val="003674B6"/>
    <w:rsid w:val="003676B3"/>
    <w:rsid w:val="00367BAE"/>
    <w:rsid w:val="00367BF7"/>
    <w:rsid w:val="00367C17"/>
    <w:rsid w:val="00367C88"/>
    <w:rsid w:val="00370032"/>
    <w:rsid w:val="003700A8"/>
    <w:rsid w:val="003700C3"/>
    <w:rsid w:val="003701CB"/>
    <w:rsid w:val="0037022D"/>
    <w:rsid w:val="003702D5"/>
    <w:rsid w:val="0037047C"/>
    <w:rsid w:val="00370574"/>
    <w:rsid w:val="003705E8"/>
    <w:rsid w:val="003707A1"/>
    <w:rsid w:val="00370BEE"/>
    <w:rsid w:val="00370CB1"/>
    <w:rsid w:val="00370CBF"/>
    <w:rsid w:val="00370E63"/>
    <w:rsid w:val="00370F06"/>
    <w:rsid w:val="00370F5C"/>
    <w:rsid w:val="00370FE6"/>
    <w:rsid w:val="00371135"/>
    <w:rsid w:val="00371153"/>
    <w:rsid w:val="00371166"/>
    <w:rsid w:val="003711B9"/>
    <w:rsid w:val="003712FE"/>
    <w:rsid w:val="003714E2"/>
    <w:rsid w:val="003715DC"/>
    <w:rsid w:val="00371708"/>
    <w:rsid w:val="00371850"/>
    <w:rsid w:val="00371911"/>
    <w:rsid w:val="00371A9D"/>
    <w:rsid w:val="00371AAF"/>
    <w:rsid w:val="00371ADD"/>
    <w:rsid w:val="00371B34"/>
    <w:rsid w:val="00371D54"/>
    <w:rsid w:val="00371E37"/>
    <w:rsid w:val="00371E3F"/>
    <w:rsid w:val="00371EEF"/>
    <w:rsid w:val="00371FB0"/>
    <w:rsid w:val="0037226F"/>
    <w:rsid w:val="00372E00"/>
    <w:rsid w:val="00373180"/>
    <w:rsid w:val="003733F7"/>
    <w:rsid w:val="0037344A"/>
    <w:rsid w:val="00373580"/>
    <w:rsid w:val="003737D4"/>
    <w:rsid w:val="003738ED"/>
    <w:rsid w:val="00373983"/>
    <w:rsid w:val="00373A27"/>
    <w:rsid w:val="00373BE8"/>
    <w:rsid w:val="00373D02"/>
    <w:rsid w:val="00373F50"/>
    <w:rsid w:val="00373FC1"/>
    <w:rsid w:val="00374013"/>
    <w:rsid w:val="00374242"/>
    <w:rsid w:val="003744E0"/>
    <w:rsid w:val="003744FE"/>
    <w:rsid w:val="00374837"/>
    <w:rsid w:val="0037499F"/>
    <w:rsid w:val="00374BEB"/>
    <w:rsid w:val="00375407"/>
    <w:rsid w:val="00375739"/>
    <w:rsid w:val="0037580C"/>
    <w:rsid w:val="00375887"/>
    <w:rsid w:val="003758BE"/>
    <w:rsid w:val="003759E0"/>
    <w:rsid w:val="00375B2B"/>
    <w:rsid w:val="00375C96"/>
    <w:rsid w:val="00375F0B"/>
    <w:rsid w:val="0037613F"/>
    <w:rsid w:val="00376337"/>
    <w:rsid w:val="00376422"/>
    <w:rsid w:val="00376442"/>
    <w:rsid w:val="003764E3"/>
    <w:rsid w:val="00376535"/>
    <w:rsid w:val="00376555"/>
    <w:rsid w:val="003765A0"/>
    <w:rsid w:val="003765E6"/>
    <w:rsid w:val="0037664B"/>
    <w:rsid w:val="0037671C"/>
    <w:rsid w:val="0037696B"/>
    <w:rsid w:val="00376BA8"/>
    <w:rsid w:val="00376C97"/>
    <w:rsid w:val="00376CAF"/>
    <w:rsid w:val="00376EEA"/>
    <w:rsid w:val="00377224"/>
    <w:rsid w:val="0037741C"/>
    <w:rsid w:val="003776F1"/>
    <w:rsid w:val="00377C08"/>
    <w:rsid w:val="00377D8E"/>
    <w:rsid w:val="0038013C"/>
    <w:rsid w:val="00380402"/>
    <w:rsid w:val="00380529"/>
    <w:rsid w:val="00380646"/>
    <w:rsid w:val="003806B2"/>
    <w:rsid w:val="003806C2"/>
    <w:rsid w:val="00380730"/>
    <w:rsid w:val="003807CB"/>
    <w:rsid w:val="00380842"/>
    <w:rsid w:val="00380B4A"/>
    <w:rsid w:val="00380C85"/>
    <w:rsid w:val="00380D7A"/>
    <w:rsid w:val="00380DE8"/>
    <w:rsid w:val="00381001"/>
    <w:rsid w:val="003811DC"/>
    <w:rsid w:val="00381245"/>
    <w:rsid w:val="0038149A"/>
    <w:rsid w:val="00381518"/>
    <w:rsid w:val="003817FC"/>
    <w:rsid w:val="0038187E"/>
    <w:rsid w:val="00381A36"/>
    <w:rsid w:val="00381A3D"/>
    <w:rsid w:val="00381A7C"/>
    <w:rsid w:val="00381AFB"/>
    <w:rsid w:val="00381C87"/>
    <w:rsid w:val="00381C9A"/>
    <w:rsid w:val="00381D98"/>
    <w:rsid w:val="00381EA6"/>
    <w:rsid w:val="00381F6B"/>
    <w:rsid w:val="00381F85"/>
    <w:rsid w:val="003820D0"/>
    <w:rsid w:val="0038220B"/>
    <w:rsid w:val="00382578"/>
    <w:rsid w:val="00382624"/>
    <w:rsid w:val="0038263A"/>
    <w:rsid w:val="00382660"/>
    <w:rsid w:val="00382663"/>
    <w:rsid w:val="00382811"/>
    <w:rsid w:val="00382A69"/>
    <w:rsid w:val="00382A79"/>
    <w:rsid w:val="00382D74"/>
    <w:rsid w:val="00382F67"/>
    <w:rsid w:val="00383142"/>
    <w:rsid w:val="0038318A"/>
    <w:rsid w:val="00383389"/>
    <w:rsid w:val="00383583"/>
    <w:rsid w:val="0038359B"/>
    <w:rsid w:val="00383BBE"/>
    <w:rsid w:val="00383F37"/>
    <w:rsid w:val="00384361"/>
    <w:rsid w:val="00384565"/>
    <w:rsid w:val="003846A8"/>
    <w:rsid w:val="003846CD"/>
    <w:rsid w:val="00384786"/>
    <w:rsid w:val="00384A1C"/>
    <w:rsid w:val="00384BBF"/>
    <w:rsid w:val="00384BF9"/>
    <w:rsid w:val="00384C2F"/>
    <w:rsid w:val="00384DA6"/>
    <w:rsid w:val="0038504B"/>
    <w:rsid w:val="00385247"/>
    <w:rsid w:val="0038536E"/>
    <w:rsid w:val="0038552B"/>
    <w:rsid w:val="003856A5"/>
    <w:rsid w:val="00385A80"/>
    <w:rsid w:val="00385D87"/>
    <w:rsid w:val="00385EC8"/>
    <w:rsid w:val="00385F12"/>
    <w:rsid w:val="00385F14"/>
    <w:rsid w:val="00385F38"/>
    <w:rsid w:val="00385F76"/>
    <w:rsid w:val="00385F8C"/>
    <w:rsid w:val="00386051"/>
    <w:rsid w:val="00386155"/>
    <w:rsid w:val="00386226"/>
    <w:rsid w:val="00386243"/>
    <w:rsid w:val="003864F5"/>
    <w:rsid w:val="00386577"/>
    <w:rsid w:val="003865D2"/>
    <w:rsid w:val="00386AB1"/>
    <w:rsid w:val="00386B41"/>
    <w:rsid w:val="00386E7F"/>
    <w:rsid w:val="0038738C"/>
    <w:rsid w:val="00387497"/>
    <w:rsid w:val="003876AC"/>
    <w:rsid w:val="00387767"/>
    <w:rsid w:val="003877E4"/>
    <w:rsid w:val="00387993"/>
    <w:rsid w:val="00387AD8"/>
    <w:rsid w:val="00387CB7"/>
    <w:rsid w:val="00390117"/>
    <w:rsid w:val="003903B8"/>
    <w:rsid w:val="003905E0"/>
    <w:rsid w:val="0039071D"/>
    <w:rsid w:val="003907CD"/>
    <w:rsid w:val="003908CB"/>
    <w:rsid w:val="00390AA0"/>
    <w:rsid w:val="00390B47"/>
    <w:rsid w:val="00390DE4"/>
    <w:rsid w:val="003910B5"/>
    <w:rsid w:val="003910DC"/>
    <w:rsid w:val="00391434"/>
    <w:rsid w:val="00391A92"/>
    <w:rsid w:val="00391B80"/>
    <w:rsid w:val="00391C55"/>
    <w:rsid w:val="00391CC0"/>
    <w:rsid w:val="00391D0B"/>
    <w:rsid w:val="00391FF3"/>
    <w:rsid w:val="0039206F"/>
    <w:rsid w:val="00392081"/>
    <w:rsid w:val="003921D0"/>
    <w:rsid w:val="003921FD"/>
    <w:rsid w:val="00392347"/>
    <w:rsid w:val="0039244E"/>
    <w:rsid w:val="003925FB"/>
    <w:rsid w:val="0039290F"/>
    <w:rsid w:val="00392E0C"/>
    <w:rsid w:val="00393893"/>
    <w:rsid w:val="0039391E"/>
    <w:rsid w:val="00393BB2"/>
    <w:rsid w:val="00393C84"/>
    <w:rsid w:val="00393DAC"/>
    <w:rsid w:val="00393E06"/>
    <w:rsid w:val="00393EF6"/>
    <w:rsid w:val="00393F26"/>
    <w:rsid w:val="00393FB3"/>
    <w:rsid w:val="003940A4"/>
    <w:rsid w:val="003940A8"/>
    <w:rsid w:val="003941A7"/>
    <w:rsid w:val="003941EE"/>
    <w:rsid w:val="00394338"/>
    <w:rsid w:val="00394798"/>
    <w:rsid w:val="003947AB"/>
    <w:rsid w:val="003947EB"/>
    <w:rsid w:val="00394893"/>
    <w:rsid w:val="00394A0E"/>
    <w:rsid w:val="00394A6F"/>
    <w:rsid w:val="00394C2E"/>
    <w:rsid w:val="00394CFF"/>
    <w:rsid w:val="00394D02"/>
    <w:rsid w:val="00394D9B"/>
    <w:rsid w:val="00395014"/>
    <w:rsid w:val="0039517B"/>
    <w:rsid w:val="00395218"/>
    <w:rsid w:val="003952CC"/>
    <w:rsid w:val="00395514"/>
    <w:rsid w:val="00395600"/>
    <w:rsid w:val="00395794"/>
    <w:rsid w:val="003957A3"/>
    <w:rsid w:val="00395804"/>
    <w:rsid w:val="0039587E"/>
    <w:rsid w:val="003959FD"/>
    <w:rsid w:val="00395A9F"/>
    <w:rsid w:val="00395B59"/>
    <w:rsid w:val="00395D40"/>
    <w:rsid w:val="00395E9E"/>
    <w:rsid w:val="00395FC8"/>
    <w:rsid w:val="003962A4"/>
    <w:rsid w:val="0039645D"/>
    <w:rsid w:val="0039656A"/>
    <w:rsid w:val="0039661B"/>
    <w:rsid w:val="003966B4"/>
    <w:rsid w:val="0039679B"/>
    <w:rsid w:val="00396AA0"/>
    <w:rsid w:val="00396B25"/>
    <w:rsid w:val="00397102"/>
    <w:rsid w:val="0039710F"/>
    <w:rsid w:val="00397240"/>
    <w:rsid w:val="00397418"/>
    <w:rsid w:val="003979A1"/>
    <w:rsid w:val="00397B0A"/>
    <w:rsid w:val="00397BE6"/>
    <w:rsid w:val="00397C56"/>
    <w:rsid w:val="00397CF5"/>
    <w:rsid w:val="00397D9C"/>
    <w:rsid w:val="003A0516"/>
    <w:rsid w:val="003A0812"/>
    <w:rsid w:val="003A092F"/>
    <w:rsid w:val="003A095D"/>
    <w:rsid w:val="003A09D9"/>
    <w:rsid w:val="003A0FB5"/>
    <w:rsid w:val="003A108B"/>
    <w:rsid w:val="003A10A7"/>
    <w:rsid w:val="003A10C3"/>
    <w:rsid w:val="003A10F6"/>
    <w:rsid w:val="003A1192"/>
    <w:rsid w:val="003A1652"/>
    <w:rsid w:val="003A1920"/>
    <w:rsid w:val="003A1B07"/>
    <w:rsid w:val="003A1B76"/>
    <w:rsid w:val="003A1BCF"/>
    <w:rsid w:val="003A1E09"/>
    <w:rsid w:val="003A24FC"/>
    <w:rsid w:val="003A2510"/>
    <w:rsid w:val="003A2807"/>
    <w:rsid w:val="003A2833"/>
    <w:rsid w:val="003A2AE6"/>
    <w:rsid w:val="003A2AF1"/>
    <w:rsid w:val="003A2B43"/>
    <w:rsid w:val="003A2B8B"/>
    <w:rsid w:val="003A3222"/>
    <w:rsid w:val="003A39BF"/>
    <w:rsid w:val="003A3C0D"/>
    <w:rsid w:val="003A3E5D"/>
    <w:rsid w:val="003A3F1A"/>
    <w:rsid w:val="003A4068"/>
    <w:rsid w:val="003A4098"/>
    <w:rsid w:val="003A415A"/>
    <w:rsid w:val="003A4192"/>
    <w:rsid w:val="003A4444"/>
    <w:rsid w:val="003A4703"/>
    <w:rsid w:val="003A4780"/>
    <w:rsid w:val="003A49F2"/>
    <w:rsid w:val="003A4A60"/>
    <w:rsid w:val="003A4B91"/>
    <w:rsid w:val="003A4D6F"/>
    <w:rsid w:val="003A5399"/>
    <w:rsid w:val="003A53DA"/>
    <w:rsid w:val="003A546C"/>
    <w:rsid w:val="003A54F3"/>
    <w:rsid w:val="003A55EA"/>
    <w:rsid w:val="003A57CE"/>
    <w:rsid w:val="003A5B40"/>
    <w:rsid w:val="003A5BA3"/>
    <w:rsid w:val="003A5CA4"/>
    <w:rsid w:val="003A5ECA"/>
    <w:rsid w:val="003A5FA1"/>
    <w:rsid w:val="003A60A4"/>
    <w:rsid w:val="003A64BB"/>
    <w:rsid w:val="003A67FB"/>
    <w:rsid w:val="003A6B31"/>
    <w:rsid w:val="003A6CAC"/>
    <w:rsid w:val="003A6CF6"/>
    <w:rsid w:val="003A6DCF"/>
    <w:rsid w:val="003A6DDA"/>
    <w:rsid w:val="003A7004"/>
    <w:rsid w:val="003A7225"/>
    <w:rsid w:val="003A727D"/>
    <w:rsid w:val="003A72B9"/>
    <w:rsid w:val="003A741E"/>
    <w:rsid w:val="003A7572"/>
    <w:rsid w:val="003A75CE"/>
    <w:rsid w:val="003A7625"/>
    <w:rsid w:val="003A763E"/>
    <w:rsid w:val="003A7643"/>
    <w:rsid w:val="003A77E6"/>
    <w:rsid w:val="003A77ED"/>
    <w:rsid w:val="003A78BE"/>
    <w:rsid w:val="003A795F"/>
    <w:rsid w:val="003A7E5A"/>
    <w:rsid w:val="003A7E67"/>
    <w:rsid w:val="003A7FD7"/>
    <w:rsid w:val="003B040B"/>
    <w:rsid w:val="003B04AA"/>
    <w:rsid w:val="003B0591"/>
    <w:rsid w:val="003B0829"/>
    <w:rsid w:val="003B08DF"/>
    <w:rsid w:val="003B0A62"/>
    <w:rsid w:val="003B0A95"/>
    <w:rsid w:val="003B0AC1"/>
    <w:rsid w:val="003B0AEA"/>
    <w:rsid w:val="003B0B06"/>
    <w:rsid w:val="003B0B5D"/>
    <w:rsid w:val="003B0C5B"/>
    <w:rsid w:val="003B0D50"/>
    <w:rsid w:val="003B0E96"/>
    <w:rsid w:val="003B1033"/>
    <w:rsid w:val="003B109F"/>
    <w:rsid w:val="003B11EE"/>
    <w:rsid w:val="003B12BA"/>
    <w:rsid w:val="003B1342"/>
    <w:rsid w:val="003B1867"/>
    <w:rsid w:val="003B1948"/>
    <w:rsid w:val="003B1A54"/>
    <w:rsid w:val="003B1A77"/>
    <w:rsid w:val="003B1B2D"/>
    <w:rsid w:val="003B1D15"/>
    <w:rsid w:val="003B1DFA"/>
    <w:rsid w:val="003B21AD"/>
    <w:rsid w:val="003B224A"/>
    <w:rsid w:val="003B243B"/>
    <w:rsid w:val="003B2507"/>
    <w:rsid w:val="003B267A"/>
    <w:rsid w:val="003B2872"/>
    <w:rsid w:val="003B2998"/>
    <w:rsid w:val="003B2B67"/>
    <w:rsid w:val="003B2C4C"/>
    <w:rsid w:val="003B2C8C"/>
    <w:rsid w:val="003B2D26"/>
    <w:rsid w:val="003B2D32"/>
    <w:rsid w:val="003B2D9F"/>
    <w:rsid w:val="003B30C1"/>
    <w:rsid w:val="003B3106"/>
    <w:rsid w:val="003B3238"/>
    <w:rsid w:val="003B33DF"/>
    <w:rsid w:val="003B35FD"/>
    <w:rsid w:val="003B3AE0"/>
    <w:rsid w:val="003B3BC7"/>
    <w:rsid w:val="003B3BE1"/>
    <w:rsid w:val="003B3C35"/>
    <w:rsid w:val="003B3CAD"/>
    <w:rsid w:val="003B3FAF"/>
    <w:rsid w:val="003B4057"/>
    <w:rsid w:val="003B4195"/>
    <w:rsid w:val="003B41B5"/>
    <w:rsid w:val="003B41E5"/>
    <w:rsid w:val="003B438C"/>
    <w:rsid w:val="003B4537"/>
    <w:rsid w:val="003B46D7"/>
    <w:rsid w:val="003B4826"/>
    <w:rsid w:val="003B4B72"/>
    <w:rsid w:val="003B4BF0"/>
    <w:rsid w:val="003B4F95"/>
    <w:rsid w:val="003B501B"/>
    <w:rsid w:val="003B5102"/>
    <w:rsid w:val="003B539D"/>
    <w:rsid w:val="003B5450"/>
    <w:rsid w:val="003B5471"/>
    <w:rsid w:val="003B54F4"/>
    <w:rsid w:val="003B57C0"/>
    <w:rsid w:val="003B599D"/>
    <w:rsid w:val="003B5A76"/>
    <w:rsid w:val="003B5A80"/>
    <w:rsid w:val="003B5D0F"/>
    <w:rsid w:val="003B5EBD"/>
    <w:rsid w:val="003B6057"/>
    <w:rsid w:val="003B6181"/>
    <w:rsid w:val="003B657A"/>
    <w:rsid w:val="003B65DD"/>
    <w:rsid w:val="003B6ACA"/>
    <w:rsid w:val="003B6F63"/>
    <w:rsid w:val="003B6F86"/>
    <w:rsid w:val="003B72E8"/>
    <w:rsid w:val="003B72EB"/>
    <w:rsid w:val="003B734F"/>
    <w:rsid w:val="003B7723"/>
    <w:rsid w:val="003B785E"/>
    <w:rsid w:val="003B7D8C"/>
    <w:rsid w:val="003B7E33"/>
    <w:rsid w:val="003B7EA9"/>
    <w:rsid w:val="003B7FE9"/>
    <w:rsid w:val="003C064F"/>
    <w:rsid w:val="003C06ED"/>
    <w:rsid w:val="003C083D"/>
    <w:rsid w:val="003C0864"/>
    <w:rsid w:val="003C0989"/>
    <w:rsid w:val="003C0A40"/>
    <w:rsid w:val="003C0C16"/>
    <w:rsid w:val="003C0C4E"/>
    <w:rsid w:val="003C10ED"/>
    <w:rsid w:val="003C1273"/>
    <w:rsid w:val="003C128A"/>
    <w:rsid w:val="003C12C7"/>
    <w:rsid w:val="003C14AF"/>
    <w:rsid w:val="003C152F"/>
    <w:rsid w:val="003C15F4"/>
    <w:rsid w:val="003C173C"/>
    <w:rsid w:val="003C19A0"/>
    <w:rsid w:val="003C19B2"/>
    <w:rsid w:val="003C1ABF"/>
    <w:rsid w:val="003C1B27"/>
    <w:rsid w:val="003C1BB3"/>
    <w:rsid w:val="003C1CC2"/>
    <w:rsid w:val="003C1CF3"/>
    <w:rsid w:val="003C1D49"/>
    <w:rsid w:val="003C22AA"/>
    <w:rsid w:val="003C23A3"/>
    <w:rsid w:val="003C2470"/>
    <w:rsid w:val="003C2564"/>
    <w:rsid w:val="003C2577"/>
    <w:rsid w:val="003C26A4"/>
    <w:rsid w:val="003C295E"/>
    <w:rsid w:val="003C29C6"/>
    <w:rsid w:val="003C2A5B"/>
    <w:rsid w:val="003C2B5D"/>
    <w:rsid w:val="003C2D06"/>
    <w:rsid w:val="003C2D2C"/>
    <w:rsid w:val="003C2D39"/>
    <w:rsid w:val="003C2D59"/>
    <w:rsid w:val="003C3365"/>
    <w:rsid w:val="003C35BB"/>
    <w:rsid w:val="003C360D"/>
    <w:rsid w:val="003C3709"/>
    <w:rsid w:val="003C3A86"/>
    <w:rsid w:val="003C3DD5"/>
    <w:rsid w:val="003C3E73"/>
    <w:rsid w:val="003C3F8A"/>
    <w:rsid w:val="003C4076"/>
    <w:rsid w:val="003C41E5"/>
    <w:rsid w:val="003C438F"/>
    <w:rsid w:val="003C4629"/>
    <w:rsid w:val="003C49F8"/>
    <w:rsid w:val="003C4C84"/>
    <w:rsid w:val="003C51A9"/>
    <w:rsid w:val="003C5402"/>
    <w:rsid w:val="003C544D"/>
    <w:rsid w:val="003C5542"/>
    <w:rsid w:val="003C5580"/>
    <w:rsid w:val="003C56BD"/>
    <w:rsid w:val="003C56E4"/>
    <w:rsid w:val="003C59DC"/>
    <w:rsid w:val="003C5BD8"/>
    <w:rsid w:val="003C600F"/>
    <w:rsid w:val="003C606F"/>
    <w:rsid w:val="003C60E0"/>
    <w:rsid w:val="003C6134"/>
    <w:rsid w:val="003C63D9"/>
    <w:rsid w:val="003C6420"/>
    <w:rsid w:val="003C649F"/>
    <w:rsid w:val="003C64A8"/>
    <w:rsid w:val="003C6565"/>
    <w:rsid w:val="003C6743"/>
    <w:rsid w:val="003C6920"/>
    <w:rsid w:val="003C692A"/>
    <w:rsid w:val="003C6A86"/>
    <w:rsid w:val="003C6F95"/>
    <w:rsid w:val="003C6FCA"/>
    <w:rsid w:val="003C7101"/>
    <w:rsid w:val="003C7114"/>
    <w:rsid w:val="003C722E"/>
    <w:rsid w:val="003C726A"/>
    <w:rsid w:val="003C7312"/>
    <w:rsid w:val="003C744D"/>
    <w:rsid w:val="003C7766"/>
    <w:rsid w:val="003C7840"/>
    <w:rsid w:val="003C7A63"/>
    <w:rsid w:val="003C7ACF"/>
    <w:rsid w:val="003C7B5B"/>
    <w:rsid w:val="003C7C44"/>
    <w:rsid w:val="003CEAD5"/>
    <w:rsid w:val="003D031C"/>
    <w:rsid w:val="003D035B"/>
    <w:rsid w:val="003D04BF"/>
    <w:rsid w:val="003D053E"/>
    <w:rsid w:val="003D056E"/>
    <w:rsid w:val="003D08B7"/>
    <w:rsid w:val="003D0C4A"/>
    <w:rsid w:val="003D0C64"/>
    <w:rsid w:val="003D0D25"/>
    <w:rsid w:val="003D0E2B"/>
    <w:rsid w:val="003D1003"/>
    <w:rsid w:val="003D107D"/>
    <w:rsid w:val="003D1110"/>
    <w:rsid w:val="003D1377"/>
    <w:rsid w:val="003D157A"/>
    <w:rsid w:val="003D15BF"/>
    <w:rsid w:val="003D15C7"/>
    <w:rsid w:val="003D1813"/>
    <w:rsid w:val="003D184A"/>
    <w:rsid w:val="003D1B57"/>
    <w:rsid w:val="003D1D54"/>
    <w:rsid w:val="003D1D62"/>
    <w:rsid w:val="003D1F1E"/>
    <w:rsid w:val="003D2100"/>
    <w:rsid w:val="003D223C"/>
    <w:rsid w:val="003D23FA"/>
    <w:rsid w:val="003D2615"/>
    <w:rsid w:val="003D2B1D"/>
    <w:rsid w:val="003D2B64"/>
    <w:rsid w:val="003D2B8E"/>
    <w:rsid w:val="003D2C36"/>
    <w:rsid w:val="003D2DE6"/>
    <w:rsid w:val="003D3010"/>
    <w:rsid w:val="003D313D"/>
    <w:rsid w:val="003D31AA"/>
    <w:rsid w:val="003D3301"/>
    <w:rsid w:val="003D336B"/>
    <w:rsid w:val="003D36C5"/>
    <w:rsid w:val="003D39AE"/>
    <w:rsid w:val="003D3BEF"/>
    <w:rsid w:val="003D3C42"/>
    <w:rsid w:val="003D3D25"/>
    <w:rsid w:val="003D3D51"/>
    <w:rsid w:val="003D3DCC"/>
    <w:rsid w:val="003D3DE4"/>
    <w:rsid w:val="003D3E2A"/>
    <w:rsid w:val="003D3F34"/>
    <w:rsid w:val="003D40B3"/>
    <w:rsid w:val="003D41DD"/>
    <w:rsid w:val="003D4282"/>
    <w:rsid w:val="003D4363"/>
    <w:rsid w:val="003D43BA"/>
    <w:rsid w:val="003D465D"/>
    <w:rsid w:val="003D4A06"/>
    <w:rsid w:val="003D4BD2"/>
    <w:rsid w:val="003D4F92"/>
    <w:rsid w:val="003D511F"/>
    <w:rsid w:val="003D5202"/>
    <w:rsid w:val="003D525E"/>
    <w:rsid w:val="003D530C"/>
    <w:rsid w:val="003D5358"/>
    <w:rsid w:val="003D5564"/>
    <w:rsid w:val="003D55E9"/>
    <w:rsid w:val="003D5A45"/>
    <w:rsid w:val="003D5B9F"/>
    <w:rsid w:val="003D5BB3"/>
    <w:rsid w:val="003D5C72"/>
    <w:rsid w:val="003D5CA9"/>
    <w:rsid w:val="003D5CC2"/>
    <w:rsid w:val="003D5CCF"/>
    <w:rsid w:val="003D5E33"/>
    <w:rsid w:val="003D609B"/>
    <w:rsid w:val="003D611E"/>
    <w:rsid w:val="003D6285"/>
    <w:rsid w:val="003D62C1"/>
    <w:rsid w:val="003D6319"/>
    <w:rsid w:val="003D63BD"/>
    <w:rsid w:val="003D6682"/>
    <w:rsid w:val="003D677C"/>
    <w:rsid w:val="003D680D"/>
    <w:rsid w:val="003D6B81"/>
    <w:rsid w:val="003D6F94"/>
    <w:rsid w:val="003D7010"/>
    <w:rsid w:val="003D71AC"/>
    <w:rsid w:val="003D7333"/>
    <w:rsid w:val="003D7348"/>
    <w:rsid w:val="003D752F"/>
    <w:rsid w:val="003D7536"/>
    <w:rsid w:val="003D7730"/>
    <w:rsid w:val="003D789A"/>
    <w:rsid w:val="003D7981"/>
    <w:rsid w:val="003D7C72"/>
    <w:rsid w:val="003D7D15"/>
    <w:rsid w:val="003D7D69"/>
    <w:rsid w:val="003D7E3E"/>
    <w:rsid w:val="003D7FD7"/>
    <w:rsid w:val="003E00B5"/>
    <w:rsid w:val="003E00F3"/>
    <w:rsid w:val="003E055C"/>
    <w:rsid w:val="003E0764"/>
    <w:rsid w:val="003E0778"/>
    <w:rsid w:val="003E07B9"/>
    <w:rsid w:val="003E0842"/>
    <w:rsid w:val="003E086D"/>
    <w:rsid w:val="003E08F8"/>
    <w:rsid w:val="003E0BDC"/>
    <w:rsid w:val="003E0C05"/>
    <w:rsid w:val="003E0EA1"/>
    <w:rsid w:val="003E0EB7"/>
    <w:rsid w:val="003E0F39"/>
    <w:rsid w:val="003E0F98"/>
    <w:rsid w:val="003E1276"/>
    <w:rsid w:val="003E1443"/>
    <w:rsid w:val="003E175A"/>
    <w:rsid w:val="003E1789"/>
    <w:rsid w:val="003E17BF"/>
    <w:rsid w:val="003E1804"/>
    <w:rsid w:val="003E1851"/>
    <w:rsid w:val="003E18BF"/>
    <w:rsid w:val="003E1920"/>
    <w:rsid w:val="003E195C"/>
    <w:rsid w:val="003E199B"/>
    <w:rsid w:val="003E1A33"/>
    <w:rsid w:val="003E1BCD"/>
    <w:rsid w:val="003E1D2B"/>
    <w:rsid w:val="003E1FCC"/>
    <w:rsid w:val="003E23DE"/>
    <w:rsid w:val="003E2470"/>
    <w:rsid w:val="003E2527"/>
    <w:rsid w:val="003E2599"/>
    <w:rsid w:val="003E26F8"/>
    <w:rsid w:val="003E2777"/>
    <w:rsid w:val="003E29E2"/>
    <w:rsid w:val="003E2A5C"/>
    <w:rsid w:val="003E2B45"/>
    <w:rsid w:val="003E2DB4"/>
    <w:rsid w:val="003E2E5A"/>
    <w:rsid w:val="003E31A6"/>
    <w:rsid w:val="003E33F0"/>
    <w:rsid w:val="003E3517"/>
    <w:rsid w:val="003E351B"/>
    <w:rsid w:val="003E3583"/>
    <w:rsid w:val="003E3825"/>
    <w:rsid w:val="003E3857"/>
    <w:rsid w:val="003E3916"/>
    <w:rsid w:val="003E3A2C"/>
    <w:rsid w:val="003E3B97"/>
    <w:rsid w:val="003E3BD9"/>
    <w:rsid w:val="003E3C31"/>
    <w:rsid w:val="003E3D2C"/>
    <w:rsid w:val="003E4089"/>
    <w:rsid w:val="003E40E2"/>
    <w:rsid w:val="003E42A1"/>
    <w:rsid w:val="003E42BB"/>
    <w:rsid w:val="003E431C"/>
    <w:rsid w:val="003E4375"/>
    <w:rsid w:val="003E47EA"/>
    <w:rsid w:val="003E48D2"/>
    <w:rsid w:val="003E4C15"/>
    <w:rsid w:val="003E4C24"/>
    <w:rsid w:val="003E4EB7"/>
    <w:rsid w:val="003E4EDD"/>
    <w:rsid w:val="003E4FBA"/>
    <w:rsid w:val="003E5385"/>
    <w:rsid w:val="003E540F"/>
    <w:rsid w:val="003E549C"/>
    <w:rsid w:val="003E556D"/>
    <w:rsid w:val="003E5691"/>
    <w:rsid w:val="003E5750"/>
    <w:rsid w:val="003E5937"/>
    <w:rsid w:val="003E5992"/>
    <w:rsid w:val="003E5B53"/>
    <w:rsid w:val="003E5CD9"/>
    <w:rsid w:val="003E5D8E"/>
    <w:rsid w:val="003E5DA5"/>
    <w:rsid w:val="003E605A"/>
    <w:rsid w:val="003E61AF"/>
    <w:rsid w:val="003E6208"/>
    <w:rsid w:val="003E640F"/>
    <w:rsid w:val="003E67A7"/>
    <w:rsid w:val="003E684C"/>
    <w:rsid w:val="003E68C6"/>
    <w:rsid w:val="003E6B13"/>
    <w:rsid w:val="003E6C89"/>
    <w:rsid w:val="003E6D38"/>
    <w:rsid w:val="003E6E2D"/>
    <w:rsid w:val="003E6E6C"/>
    <w:rsid w:val="003E726A"/>
    <w:rsid w:val="003E7449"/>
    <w:rsid w:val="003E7547"/>
    <w:rsid w:val="003E7595"/>
    <w:rsid w:val="003E75B8"/>
    <w:rsid w:val="003E771B"/>
    <w:rsid w:val="003E7876"/>
    <w:rsid w:val="003E7972"/>
    <w:rsid w:val="003E7A15"/>
    <w:rsid w:val="003E7F9D"/>
    <w:rsid w:val="003F00AC"/>
    <w:rsid w:val="003F010A"/>
    <w:rsid w:val="003F0649"/>
    <w:rsid w:val="003F073A"/>
    <w:rsid w:val="003F0894"/>
    <w:rsid w:val="003F090E"/>
    <w:rsid w:val="003F098C"/>
    <w:rsid w:val="003F0F3C"/>
    <w:rsid w:val="003F0F8F"/>
    <w:rsid w:val="003F1120"/>
    <w:rsid w:val="003F11C3"/>
    <w:rsid w:val="003F12CC"/>
    <w:rsid w:val="003F160A"/>
    <w:rsid w:val="003F1619"/>
    <w:rsid w:val="003F1668"/>
    <w:rsid w:val="003F198E"/>
    <w:rsid w:val="003F1A31"/>
    <w:rsid w:val="003F1A90"/>
    <w:rsid w:val="003F1A96"/>
    <w:rsid w:val="003F1AA0"/>
    <w:rsid w:val="003F1ABC"/>
    <w:rsid w:val="003F1BD0"/>
    <w:rsid w:val="003F1C00"/>
    <w:rsid w:val="003F1DB8"/>
    <w:rsid w:val="003F1FA7"/>
    <w:rsid w:val="003F242C"/>
    <w:rsid w:val="003F2460"/>
    <w:rsid w:val="003F2551"/>
    <w:rsid w:val="003F2610"/>
    <w:rsid w:val="003F2941"/>
    <w:rsid w:val="003F2CA2"/>
    <w:rsid w:val="003F2E0E"/>
    <w:rsid w:val="003F30E4"/>
    <w:rsid w:val="003F32AD"/>
    <w:rsid w:val="003F3662"/>
    <w:rsid w:val="003F366D"/>
    <w:rsid w:val="003F3778"/>
    <w:rsid w:val="003F37AF"/>
    <w:rsid w:val="003F3955"/>
    <w:rsid w:val="003F3A72"/>
    <w:rsid w:val="003F3B26"/>
    <w:rsid w:val="003F3B84"/>
    <w:rsid w:val="003F3BAC"/>
    <w:rsid w:val="003F3DD1"/>
    <w:rsid w:val="003F3FC6"/>
    <w:rsid w:val="003F407A"/>
    <w:rsid w:val="003F4257"/>
    <w:rsid w:val="003F43C9"/>
    <w:rsid w:val="003F4475"/>
    <w:rsid w:val="003F4837"/>
    <w:rsid w:val="003F4E87"/>
    <w:rsid w:val="003F4F6C"/>
    <w:rsid w:val="003F4FA0"/>
    <w:rsid w:val="003F53DE"/>
    <w:rsid w:val="003F5461"/>
    <w:rsid w:val="003F5551"/>
    <w:rsid w:val="003F5594"/>
    <w:rsid w:val="003F55D3"/>
    <w:rsid w:val="003F582C"/>
    <w:rsid w:val="003F5BB1"/>
    <w:rsid w:val="003F5D6A"/>
    <w:rsid w:val="003F5F2F"/>
    <w:rsid w:val="003F5F57"/>
    <w:rsid w:val="003F603D"/>
    <w:rsid w:val="003F609B"/>
    <w:rsid w:val="003F6346"/>
    <w:rsid w:val="003F6389"/>
    <w:rsid w:val="003F63B2"/>
    <w:rsid w:val="003F6619"/>
    <w:rsid w:val="003F66E7"/>
    <w:rsid w:val="003F685E"/>
    <w:rsid w:val="003F6961"/>
    <w:rsid w:val="003F6A73"/>
    <w:rsid w:val="003F6C17"/>
    <w:rsid w:val="003F6DB9"/>
    <w:rsid w:val="003F6FC3"/>
    <w:rsid w:val="003F707F"/>
    <w:rsid w:val="003F72B9"/>
    <w:rsid w:val="003F72DD"/>
    <w:rsid w:val="003F74AA"/>
    <w:rsid w:val="003F761D"/>
    <w:rsid w:val="003F781B"/>
    <w:rsid w:val="003F7842"/>
    <w:rsid w:val="003F795B"/>
    <w:rsid w:val="003F7AF8"/>
    <w:rsid w:val="003F7BB9"/>
    <w:rsid w:val="003F7EA6"/>
    <w:rsid w:val="003F7F13"/>
    <w:rsid w:val="00400147"/>
    <w:rsid w:val="0040019C"/>
    <w:rsid w:val="004003E2"/>
    <w:rsid w:val="004004F9"/>
    <w:rsid w:val="004005CA"/>
    <w:rsid w:val="00400AC2"/>
    <w:rsid w:val="00400AFB"/>
    <w:rsid w:val="00400D61"/>
    <w:rsid w:val="00400D6F"/>
    <w:rsid w:val="00400E6E"/>
    <w:rsid w:val="00400E7F"/>
    <w:rsid w:val="00400F64"/>
    <w:rsid w:val="00401286"/>
    <w:rsid w:val="00401442"/>
    <w:rsid w:val="00401559"/>
    <w:rsid w:val="00401628"/>
    <w:rsid w:val="004018BD"/>
    <w:rsid w:val="00401912"/>
    <w:rsid w:val="00401A44"/>
    <w:rsid w:val="00401B36"/>
    <w:rsid w:val="00401D9C"/>
    <w:rsid w:val="00401E08"/>
    <w:rsid w:val="00402000"/>
    <w:rsid w:val="00402317"/>
    <w:rsid w:val="0040234F"/>
    <w:rsid w:val="004023B7"/>
    <w:rsid w:val="004024C6"/>
    <w:rsid w:val="0040258A"/>
    <w:rsid w:val="004025B5"/>
    <w:rsid w:val="00402743"/>
    <w:rsid w:val="004027AD"/>
    <w:rsid w:val="00402EB4"/>
    <w:rsid w:val="00403178"/>
    <w:rsid w:val="0040319C"/>
    <w:rsid w:val="0040319F"/>
    <w:rsid w:val="00403287"/>
    <w:rsid w:val="0040377A"/>
    <w:rsid w:val="004039A3"/>
    <w:rsid w:val="004039C8"/>
    <w:rsid w:val="00403ACF"/>
    <w:rsid w:val="00403BCE"/>
    <w:rsid w:val="00403C82"/>
    <w:rsid w:val="00403D96"/>
    <w:rsid w:val="00403EE3"/>
    <w:rsid w:val="00403F97"/>
    <w:rsid w:val="004041AF"/>
    <w:rsid w:val="00404268"/>
    <w:rsid w:val="004042E6"/>
    <w:rsid w:val="004042F9"/>
    <w:rsid w:val="00404350"/>
    <w:rsid w:val="0040444B"/>
    <w:rsid w:val="00404596"/>
    <w:rsid w:val="00404735"/>
    <w:rsid w:val="00404853"/>
    <w:rsid w:val="00404861"/>
    <w:rsid w:val="00404A07"/>
    <w:rsid w:val="00404DF0"/>
    <w:rsid w:val="00404E81"/>
    <w:rsid w:val="00405032"/>
    <w:rsid w:val="00405087"/>
    <w:rsid w:val="004050CF"/>
    <w:rsid w:val="0040516B"/>
    <w:rsid w:val="00405489"/>
    <w:rsid w:val="004054D8"/>
    <w:rsid w:val="0040580D"/>
    <w:rsid w:val="0040583B"/>
    <w:rsid w:val="00405C4B"/>
    <w:rsid w:val="00405C57"/>
    <w:rsid w:val="00405DDB"/>
    <w:rsid w:val="00405DFB"/>
    <w:rsid w:val="00406274"/>
    <w:rsid w:val="004062B7"/>
    <w:rsid w:val="004062C3"/>
    <w:rsid w:val="0040632E"/>
    <w:rsid w:val="00406592"/>
    <w:rsid w:val="004067D0"/>
    <w:rsid w:val="00406904"/>
    <w:rsid w:val="00406CDA"/>
    <w:rsid w:val="00406EE1"/>
    <w:rsid w:val="00406F88"/>
    <w:rsid w:val="004070AF"/>
    <w:rsid w:val="0040715E"/>
    <w:rsid w:val="004074A0"/>
    <w:rsid w:val="00407597"/>
    <w:rsid w:val="004078BE"/>
    <w:rsid w:val="00407965"/>
    <w:rsid w:val="00407994"/>
    <w:rsid w:val="00407BE6"/>
    <w:rsid w:val="00407DDB"/>
    <w:rsid w:val="00407E0D"/>
    <w:rsid w:val="00407F06"/>
    <w:rsid w:val="00410071"/>
    <w:rsid w:val="004100EC"/>
    <w:rsid w:val="0041015C"/>
    <w:rsid w:val="004102A7"/>
    <w:rsid w:val="0041040C"/>
    <w:rsid w:val="004104BF"/>
    <w:rsid w:val="00410891"/>
    <w:rsid w:val="00410946"/>
    <w:rsid w:val="00410B25"/>
    <w:rsid w:val="00410BF1"/>
    <w:rsid w:val="00410D22"/>
    <w:rsid w:val="00410E39"/>
    <w:rsid w:val="00410F8D"/>
    <w:rsid w:val="0041131C"/>
    <w:rsid w:val="004113DF"/>
    <w:rsid w:val="00411B04"/>
    <w:rsid w:val="0041202E"/>
    <w:rsid w:val="004120CA"/>
    <w:rsid w:val="0041224D"/>
    <w:rsid w:val="004122DF"/>
    <w:rsid w:val="004124F0"/>
    <w:rsid w:val="00412562"/>
    <w:rsid w:val="00412567"/>
    <w:rsid w:val="0041273C"/>
    <w:rsid w:val="0041285D"/>
    <w:rsid w:val="00412A3A"/>
    <w:rsid w:val="00412A73"/>
    <w:rsid w:val="00412AB9"/>
    <w:rsid w:val="00412ABF"/>
    <w:rsid w:val="00412CB7"/>
    <w:rsid w:val="00412EE7"/>
    <w:rsid w:val="00412FE7"/>
    <w:rsid w:val="00413223"/>
    <w:rsid w:val="004133F9"/>
    <w:rsid w:val="00413432"/>
    <w:rsid w:val="0041350A"/>
    <w:rsid w:val="00413528"/>
    <w:rsid w:val="00413575"/>
    <w:rsid w:val="004135C1"/>
    <w:rsid w:val="0041364A"/>
    <w:rsid w:val="00413672"/>
    <w:rsid w:val="004137A1"/>
    <w:rsid w:val="004137B7"/>
    <w:rsid w:val="00413A80"/>
    <w:rsid w:val="00413AF6"/>
    <w:rsid w:val="00413C61"/>
    <w:rsid w:val="00413D57"/>
    <w:rsid w:val="0041403F"/>
    <w:rsid w:val="004141A1"/>
    <w:rsid w:val="0041439E"/>
    <w:rsid w:val="004143B6"/>
    <w:rsid w:val="00414431"/>
    <w:rsid w:val="00414478"/>
    <w:rsid w:val="004149D2"/>
    <w:rsid w:val="004149F8"/>
    <w:rsid w:val="00414AD9"/>
    <w:rsid w:val="00414B28"/>
    <w:rsid w:val="00414BC3"/>
    <w:rsid w:val="00414C8E"/>
    <w:rsid w:val="00414F2B"/>
    <w:rsid w:val="00414F70"/>
    <w:rsid w:val="00414FB2"/>
    <w:rsid w:val="00415083"/>
    <w:rsid w:val="00415196"/>
    <w:rsid w:val="00415239"/>
    <w:rsid w:val="004152F7"/>
    <w:rsid w:val="00415335"/>
    <w:rsid w:val="004154F6"/>
    <w:rsid w:val="004156C5"/>
    <w:rsid w:val="004156DF"/>
    <w:rsid w:val="004157E1"/>
    <w:rsid w:val="004158A2"/>
    <w:rsid w:val="004159C7"/>
    <w:rsid w:val="00415A57"/>
    <w:rsid w:val="00415D5B"/>
    <w:rsid w:val="00415EBA"/>
    <w:rsid w:val="00415FE8"/>
    <w:rsid w:val="0041625E"/>
    <w:rsid w:val="00416294"/>
    <w:rsid w:val="00416538"/>
    <w:rsid w:val="00416898"/>
    <w:rsid w:val="0041697E"/>
    <w:rsid w:val="00416AF7"/>
    <w:rsid w:val="00416B70"/>
    <w:rsid w:val="00416CEB"/>
    <w:rsid w:val="00416EC7"/>
    <w:rsid w:val="00416F6F"/>
    <w:rsid w:val="00417076"/>
    <w:rsid w:val="00417108"/>
    <w:rsid w:val="0041750B"/>
    <w:rsid w:val="00417648"/>
    <w:rsid w:val="00417977"/>
    <w:rsid w:val="00417A21"/>
    <w:rsid w:val="00417A99"/>
    <w:rsid w:val="00417B65"/>
    <w:rsid w:val="00417E48"/>
    <w:rsid w:val="00417E6A"/>
    <w:rsid w:val="004201A6"/>
    <w:rsid w:val="004205AC"/>
    <w:rsid w:val="004206EC"/>
    <w:rsid w:val="00420793"/>
    <w:rsid w:val="0042080C"/>
    <w:rsid w:val="0042081F"/>
    <w:rsid w:val="004208C0"/>
    <w:rsid w:val="00420C11"/>
    <w:rsid w:val="00420D45"/>
    <w:rsid w:val="00420D50"/>
    <w:rsid w:val="0042131D"/>
    <w:rsid w:val="0042146D"/>
    <w:rsid w:val="0042172C"/>
    <w:rsid w:val="004217A3"/>
    <w:rsid w:val="004217C3"/>
    <w:rsid w:val="0042181E"/>
    <w:rsid w:val="00421871"/>
    <w:rsid w:val="00421A26"/>
    <w:rsid w:val="00421A68"/>
    <w:rsid w:val="00421C81"/>
    <w:rsid w:val="00421C98"/>
    <w:rsid w:val="00421E08"/>
    <w:rsid w:val="00421F44"/>
    <w:rsid w:val="004224F6"/>
    <w:rsid w:val="00422818"/>
    <w:rsid w:val="00422B55"/>
    <w:rsid w:val="00422C2C"/>
    <w:rsid w:val="00422D1D"/>
    <w:rsid w:val="00422D23"/>
    <w:rsid w:val="00423047"/>
    <w:rsid w:val="0042305B"/>
    <w:rsid w:val="0042314F"/>
    <w:rsid w:val="00423182"/>
    <w:rsid w:val="00423409"/>
    <w:rsid w:val="00423689"/>
    <w:rsid w:val="0042378D"/>
    <w:rsid w:val="00423895"/>
    <w:rsid w:val="00423ECD"/>
    <w:rsid w:val="004243E5"/>
    <w:rsid w:val="00424486"/>
    <w:rsid w:val="0042450A"/>
    <w:rsid w:val="00424902"/>
    <w:rsid w:val="00424A0D"/>
    <w:rsid w:val="00424A18"/>
    <w:rsid w:val="00424B2D"/>
    <w:rsid w:val="00424B38"/>
    <w:rsid w:val="00424B61"/>
    <w:rsid w:val="00424E38"/>
    <w:rsid w:val="004251D2"/>
    <w:rsid w:val="004256CC"/>
    <w:rsid w:val="004257AB"/>
    <w:rsid w:val="00425B02"/>
    <w:rsid w:val="00425B16"/>
    <w:rsid w:val="00425EA1"/>
    <w:rsid w:val="00426174"/>
    <w:rsid w:val="00426301"/>
    <w:rsid w:val="0042641D"/>
    <w:rsid w:val="004265A6"/>
    <w:rsid w:val="0042660E"/>
    <w:rsid w:val="0042664F"/>
    <w:rsid w:val="00426738"/>
    <w:rsid w:val="00426755"/>
    <w:rsid w:val="00426ACB"/>
    <w:rsid w:val="00426E50"/>
    <w:rsid w:val="0042705F"/>
    <w:rsid w:val="004270C0"/>
    <w:rsid w:val="00427104"/>
    <w:rsid w:val="0042715C"/>
    <w:rsid w:val="0042718A"/>
    <w:rsid w:val="004271B8"/>
    <w:rsid w:val="00427304"/>
    <w:rsid w:val="0042755A"/>
    <w:rsid w:val="004277BA"/>
    <w:rsid w:val="0042788A"/>
    <w:rsid w:val="004278E1"/>
    <w:rsid w:val="00427978"/>
    <w:rsid w:val="00427A11"/>
    <w:rsid w:val="00427A19"/>
    <w:rsid w:val="00427BBA"/>
    <w:rsid w:val="00427C1E"/>
    <w:rsid w:val="00427C21"/>
    <w:rsid w:val="00427C87"/>
    <w:rsid w:val="0043009E"/>
    <w:rsid w:val="004301D2"/>
    <w:rsid w:val="00430740"/>
    <w:rsid w:val="00430A7A"/>
    <w:rsid w:val="00430D72"/>
    <w:rsid w:val="00430EAC"/>
    <w:rsid w:val="00430F93"/>
    <w:rsid w:val="0043129F"/>
    <w:rsid w:val="0043140C"/>
    <w:rsid w:val="00431503"/>
    <w:rsid w:val="004317C2"/>
    <w:rsid w:val="004317CD"/>
    <w:rsid w:val="00431913"/>
    <w:rsid w:val="0043198E"/>
    <w:rsid w:val="00431AC1"/>
    <w:rsid w:val="00431DDA"/>
    <w:rsid w:val="00431F3A"/>
    <w:rsid w:val="0043223F"/>
    <w:rsid w:val="004324BC"/>
    <w:rsid w:val="0043271C"/>
    <w:rsid w:val="004327D9"/>
    <w:rsid w:val="00432AB1"/>
    <w:rsid w:val="00432C84"/>
    <w:rsid w:val="00432D8B"/>
    <w:rsid w:val="00432F36"/>
    <w:rsid w:val="00432F52"/>
    <w:rsid w:val="00433028"/>
    <w:rsid w:val="00433042"/>
    <w:rsid w:val="00433171"/>
    <w:rsid w:val="00433231"/>
    <w:rsid w:val="004333B7"/>
    <w:rsid w:val="00433466"/>
    <w:rsid w:val="00433560"/>
    <w:rsid w:val="004336D6"/>
    <w:rsid w:val="004337AE"/>
    <w:rsid w:val="00433A33"/>
    <w:rsid w:val="00433AEB"/>
    <w:rsid w:val="00433B4E"/>
    <w:rsid w:val="00433BD3"/>
    <w:rsid w:val="00433C13"/>
    <w:rsid w:val="00433C82"/>
    <w:rsid w:val="00433D23"/>
    <w:rsid w:val="00433D85"/>
    <w:rsid w:val="00433DC1"/>
    <w:rsid w:val="00434463"/>
    <w:rsid w:val="00434504"/>
    <w:rsid w:val="00434583"/>
    <w:rsid w:val="004346A6"/>
    <w:rsid w:val="004346DF"/>
    <w:rsid w:val="00434755"/>
    <w:rsid w:val="004348CC"/>
    <w:rsid w:val="00434928"/>
    <w:rsid w:val="00434A85"/>
    <w:rsid w:val="00434C44"/>
    <w:rsid w:val="00434CC6"/>
    <w:rsid w:val="00434FD0"/>
    <w:rsid w:val="00435567"/>
    <w:rsid w:val="004355FF"/>
    <w:rsid w:val="004358B3"/>
    <w:rsid w:val="00435D5B"/>
    <w:rsid w:val="004363E1"/>
    <w:rsid w:val="004366B0"/>
    <w:rsid w:val="004366BE"/>
    <w:rsid w:val="0043681F"/>
    <w:rsid w:val="00436A53"/>
    <w:rsid w:val="00436A5D"/>
    <w:rsid w:val="00436C19"/>
    <w:rsid w:val="00436E03"/>
    <w:rsid w:val="004371B9"/>
    <w:rsid w:val="0043737A"/>
    <w:rsid w:val="0043752B"/>
    <w:rsid w:val="00437691"/>
    <w:rsid w:val="0043772A"/>
    <w:rsid w:val="004377CC"/>
    <w:rsid w:val="004378CE"/>
    <w:rsid w:val="00437A55"/>
    <w:rsid w:val="00437AC4"/>
    <w:rsid w:val="00437AEF"/>
    <w:rsid w:val="00437E09"/>
    <w:rsid w:val="00437FCE"/>
    <w:rsid w:val="00440074"/>
    <w:rsid w:val="004401CC"/>
    <w:rsid w:val="00440439"/>
    <w:rsid w:val="0044052B"/>
    <w:rsid w:val="00440622"/>
    <w:rsid w:val="00440915"/>
    <w:rsid w:val="00440941"/>
    <w:rsid w:val="004409F7"/>
    <w:rsid w:val="00440A1B"/>
    <w:rsid w:val="00440E9B"/>
    <w:rsid w:val="0044131C"/>
    <w:rsid w:val="00441379"/>
    <w:rsid w:val="0044165B"/>
    <w:rsid w:val="004418D3"/>
    <w:rsid w:val="00441C37"/>
    <w:rsid w:val="00441CDE"/>
    <w:rsid w:val="004421E1"/>
    <w:rsid w:val="0044238F"/>
    <w:rsid w:val="004423EC"/>
    <w:rsid w:val="0044256B"/>
    <w:rsid w:val="00442714"/>
    <w:rsid w:val="004427F1"/>
    <w:rsid w:val="00442ADD"/>
    <w:rsid w:val="00442B22"/>
    <w:rsid w:val="00442C3B"/>
    <w:rsid w:val="00442E4D"/>
    <w:rsid w:val="00443174"/>
    <w:rsid w:val="00443228"/>
    <w:rsid w:val="0044366B"/>
    <w:rsid w:val="0044369D"/>
    <w:rsid w:val="00443745"/>
    <w:rsid w:val="00443840"/>
    <w:rsid w:val="00443862"/>
    <w:rsid w:val="0044389D"/>
    <w:rsid w:val="00443C01"/>
    <w:rsid w:val="00443CBB"/>
    <w:rsid w:val="00443D4B"/>
    <w:rsid w:val="00443EBD"/>
    <w:rsid w:val="00443FA4"/>
    <w:rsid w:val="00444392"/>
    <w:rsid w:val="004443CB"/>
    <w:rsid w:val="0044478E"/>
    <w:rsid w:val="0044481A"/>
    <w:rsid w:val="0044483F"/>
    <w:rsid w:val="00444942"/>
    <w:rsid w:val="00444A4F"/>
    <w:rsid w:val="00444A6F"/>
    <w:rsid w:val="00444CC0"/>
    <w:rsid w:val="00444CDB"/>
    <w:rsid w:val="00444D05"/>
    <w:rsid w:val="00444DF0"/>
    <w:rsid w:val="00444E9D"/>
    <w:rsid w:val="00444FC1"/>
    <w:rsid w:val="00445257"/>
    <w:rsid w:val="0044541B"/>
    <w:rsid w:val="004454DC"/>
    <w:rsid w:val="00445730"/>
    <w:rsid w:val="00445BEF"/>
    <w:rsid w:val="00445DE9"/>
    <w:rsid w:val="00446070"/>
    <w:rsid w:val="00446079"/>
    <w:rsid w:val="0044618C"/>
    <w:rsid w:val="0044626B"/>
    <w:rsid w:val="004462D5"/>
    <w:rsid w:val="004463DC"/>
    <w:rsid w:val="00446510"/>
    <w:rsid w:val="0044655B"/>
    <w:rsid w:val="004465B6"/>
    <w:rsid w:val="004469D6"/>
    <w:rsid w:val="00446F46"/>
    <w:rsid w:val="004470F8"/>
    <w:rsid w:val="0044719B"/>
    <w:rsid w:val="0044719D"/>
    <w:rsid w:val="004472F0"/>
    <w:rsid w:val="004474A9"/>
    <w:rsid w:val="0044784A"/>
    <w:rsid w:val="0044796D"/>
    <w:rsid w:val="00447B93"/>
    <w:rsid w:val="00447CD3"/>
    <w:rsid w:val="00447F4D"/>
    <w:rsid w:val="004500D3"/>
    <w:rsid w:val="0045013D"/>
    <w:rsid w:val="004503E9"/>
    <w:rsid w:val="0045042B"/>
    <w:rsid w:val="0045067D"/>
    <w:rsid w:val="0045069E"/>
    <w:rsid w:val="004506D7"/>
    <w:rsid w:val="0045096E"/>
    <w:rsid w:val="00450A1C"/>
    <w:rsid w:val="00450AD0"/>
    <w:rsid w:val="00450B4A"/>
    <w:rsid w:val="00450B94"/>
    <w:rsid w:val="00450B9C"/>
    <w:rsid w:val="00450D94"/>
    <w:rsid w:val="00451020"/>
    <w:rsid w:val="004510EA"/>
    <w:rsid w:val="00451214"/>
    <w:rsid w:val="004513C0"/>
    <w:rsid w:val="00451949"/>
    <w:rsid w:val="00451A28"/>
    <w:rsid w:val="00451B29"/>
    <w:rsid w:val="00451B8B"/>
    <w:rsid w:val="00451F74"/>
    <w:rsid w:val="00451F86"/>
    <w:rsid w:val="00452271"/>
    <w:rsid w:val="004525B5"/>
    <w:rsid w:val="004529E5"/>
    <w:rsid w:val="00452A54"/>
    <w:rsid w:val="00452D07"/>
    <w:rsid w:val="0045307D"/>
    <w:rsid w:val="0045366A"/>
    <w:rsid w:val="00453897"/>
    <w:rsid w:val="00453941"/>
    <w:rsid w:val="00453AB4"/>
    <w:rsid w:val="00453ABC"/>
    <w:rsid w:val="00453B78"/>
    <w:rsid w:val="00453C68"/>
    <w:rsid w:val="00453D2D"/>
    <w:rsid w:val="00453E7B"/>
    <w:rsid w:val="0045436C"/>
    <w:rsid w:val="004543FA"/>
    <w:rsid w:val="0045453A"/>
    <w:rsid w:val="004546F7"/>
    <w:rsid w:val="004549C7"/>
    <w:rsid w:val="00454B7A"/>
    <w:rsid w:val="00454CD0"/>
    <w:rsid w:val="00454CE4"/>
    <w:rsid w:val="00454F4D"/>
    <w:rsid w:val="004553F3"/>
    <w:rsid w:val="00455445"/>
    <w:rsid w:val="00455572"/>
    <w:rsid w:val="0045564E"/>
    <w:rsid w:val="0045574D"/>
    <w:rsid w:val="00455796"/>
    <w:rsid w:val="00455A1C"/>
    <w:rsid w:val="00455A7E"/>
    <w:rsid w:val="00455AA3"/>
    <w:rsid w:val="00455AF3"/>
    <w:rsid w:val="00455BFC"/>
    <w:rsid w:val="00455D12"/>
    <w:rsid w:val="00455E21"/>
    <w:rsid w:val="00455F5E"/>
    <w:rsid w:val="00455FB9"/>
    <w:rsid w:val="00455FD8"/>
    <w:rsid w:val="00456142"/>
    <w:rsid w:val="0045636B"/>
    <w:rsid w:val="0045642C"/>
    <w:rsid w:val="0045649C"/>
    <w:rsid w:val="00456845"/>
    <w:rsid w:val="0045689B"/>
    <w:rsid w:val="00456DF3"/>
    <w:rsid w:val="00456E30"/>
    <w:rsid w:val="00456EFC"/>
    <w:rsid w:val="00456FCE"/>
    <w:rsid w:val="004572A3"/>
    <w:rsid w:val="004572AB"/>
    <w:rsid w:val="004572B6"/>
    <w:rsid w:val="004572CC"/>
    <w:rsid w:val="00457400"/>
    <w:rsid w:val="00457498"/>
    <w:rsid w:val="004574CB"/>
    <w:rsid w:val="0045765D"/>
    <w:rsid w:val="004577E1"/>
    <w:rsid w:val="0045792F"/>
    <w:rsid w:val="00457B3B"/>
    <w:rsid w:val="00457F57"/>
    <w:rsid w:val="00460025"/>
    <w:rsid w:val="00460096"/>
    <w:rsid w:val="004600E1"/>
    <w:rsid w:val="004601B5"/>
    <w:rsid w:val="004602B5"/>
    <w:rsid w:val="004605CF"/>
    <w:rsid w:val="00460A9D"/>
    <w:rsid w:val="00460AA4"/>
    <w:rsid w:val="00460C13"/>
    <w:rsid w:val="00460D8F"/>
    <w:rsid w:val="00460DD3"/>
    <w:rsid w:val="0046103C"/>
    <w:rsid w:val="0046117C"/>
    <w:rsid w:val="004612AC"/>
    <w:rsid w:val="00461474"/>
    <w:rsid w:val="004614D2"/>
    <w:rsid w:val="00461936"/>
    <w:rsid w:val="00461D3E"/>
    <w:rsid w:val="00461FEC"/>
    <w:rsid w:val="00462030"/>
    <w:rsid w:val="004621A0"/>
    <w:rsid w:val="004622C6"/>
    <w:rsid w:val="00462312"/>
    <w:rsid w:val="00462331"/>
    <w:rsid w:val="00462375"/>
    <w:rsid w:val="0046249E"/>
    <w:rsid w:val="0046263D"/>
    <w:rsid w:val="0046282C"/>
    <w:rsid w:val="00462A49"/>
    <w:rsid w:val="00462A92"/>
    <w:rsid w:val="00462BBC"/>
    <w:rsid w:val="00462BD2"/>
    <w:rsid w:val="00462E33"/>
    <w:rsid w:val="00462F21"/>
    <w:rsid w:val="0046353A"/>
    <w:rsid w:val="00463593"/>
    <w:rsid w:val="0046363B"/>
    <w:rsid w:val="0046389F"/>
    <w:rsid w:val="00463BA4"/>
    <w:rsid w:val="00463DD4"/>
    <w:rsid w:val="00463E54"/>
    <w:rsid w:val="00463EB0"/>
    <w:rsid w:val="00463EE4"/>
    <w:rsid w:val="004640EE"/>
    <w:rsid w:val="00464134"/>
    <w:rsid w:val="0046424E"/>
    <w:rsid w:val="00464305"/>
    <w:rsid w:val="0046431F"/>
    <w:rsid w:val="00464376"/>
    <w:rsid w:val="00464625"/>
    <w:rsid w:val="004649A3"/>
    <w:rsid w:val="00464B96"/>
    <w:rsid w:val="00464BDC"/>
    <w:rsid w:val="004654D1"/>
    <w:rsid w:val="00465571"/>
    <w:rsid w:val="0046560A"/>
    <w:rsid w:val="0046585D"/>
    <w:rsid w:val="004658A8"/>
    <w:rsid w:val="00465D23"/>
    <w:rsid w:val="00465D31"/>
    <w:rsid w:val="00465E25"/>
    <w:rsid w:val="00465EB0"/>
    <w:rsid w:val="004661F0"/>
    <w:rsid w:val="0046620F"/>
    <w:rsid w:val="004663A6"/>
    <w:rsid w:val="0046641F"/>
    <w:rsid w:val="00466611"/>
    <w:rsid w:val="004666C2"/>
    <w:rsid w:val="004666ED"/>
    <w:rsid w:val="004667AD"/>
    <w:rsid w:val="004667EB"/>
    <w:rsid w:val="00466BBB"/>
    <w:rsid w:val="004670C4"/>
    <w:rsid w:val="004672B8"/>
    <w:rsid w:val="004672FF"/>
    <w:rsid w:val="00467489"/>
    <w:rsid w:val="0046764C"/>
    <w:rsid w:val="004676D6"/>
    <w:rsid w:val="0046771A"/>
    <w:rsid w:val="00467772"/>
    <w:rsid w:val="004679E0"/>
    <w:rsid w:val="00467D6E"/>
    <w:rsid w:val="00467E75"/>
    <w:rsid w:val="004700AD"/>
    <w:rsid w:val="004700B1"/>
    <w:rsid w:val="004701A5"/>
    <w:rsid w:val="004701D7"/>
    <w:rsid w:val="004703F5"/>
    <w:rsid w:val="0047064E"/>
    <w:rsid w:val="00470659"/>
    <w:rsid w:val="004707EC"/>
    <w:rsid w:val="004709D5"/>
    <w:rsid w:val="00470C30"/>
    <w:rsid w:val="00470D13"/>
    <w:rsid w:val="00470D59"/>
    <w:rsid w:val="00470DFC"/>
    <w:rsid w:val="004710D2"/>
    <w:rsid w:val="004714B4"/>
    <w:rsid w:val="00471584"/>
    <w:rsid w:val="004715AD"/>
    <w:rsid w:val="004715AF"/>
    <w:rsid w:val="004715D8"/>
    <w:rsid w:val="00471641"/>
    <w:rsid w:val="00471841"/>
    <w:rsid w:val="00471870"/>
    <w:rsid w:val="00471A4B"/>
    <w:rsid w:val="00471C20"/>
    <w:rsid w:val="00471D38"/>
    <w:rsid w:val="00471DC0"/>
    <w:rsid w:val="00471E10"/>
    <w:rsid w:val="00471E8B"/>
    <w:rsid w:val="004720B1"/>
    <w:rsid w:val="00472139"/>
    <w:rsid w:val="0047213C"/>
    <w:rsid w:val="00472291"/>
    <w:rsid w:val="004722E8"/>
    <w:rsid w:val="004724CF"/>
    <w:rsid w:val="00472657"/>
    <w:rsid w:val="004729CB"/>
    <w:rsid w:val="00472B22"/>
    <w:rsid w:val="00472D53"/>
    <w:rsid w:val="00472ED9"/>
    <w:rsid w:val="00472EF9"/>
    <w:rsid w:val="00472F0C"/>
    <w:rsid w:val="00472F91"/>
    <w:rsid w:val="00472F98"/>
    <w:rsid w:val="004731F6"/>
    <w:rsid w:val="00473333"/>
    <w:rsid w:val="004735EB"/>
    <w:rsid w:val="0047368E"/>
    <w:rsid w:val="0047386C"/>
    <w:rsid w:val="004739F7"/>
    <w:rsid w:val="00473AD4"/>
    <w:rsid w:val="00473C70"/>
    <w:rsid w:val="00473D92"/>
    <w:rsid w:val="00473F14"/>
    <w:rsid w:val="00473F4F"/>
    <w:rsid w:val="00473F93"/>
    <w:rsid w:val="00473FF3"/>
    <w:rsid w:val="0047403D"/>
    <w:rsid w:val="0047457B"/>
    <w:rsid w:val="0047468A"/>
    <w:rsid w:val="004748CA"/>
    <w:rsid w:val="004748DD"/>
    <w:rsid w:val="00474BD4"/>
    <w:rsid w:val="00474C24"/>
    <w:rsid w:val="00474C8D"/>
    <w:rsid w:val="00474E37"/>
    <w:rsid w:val="00474E3A"/>
    <w:rsid w:val="00474F3A"/>
    <w:rsid w:val="004751F8"/>
    <w:rsid w:val="00475245"/>
    <w:rsid w:val="004752B7"/>
    <w:rsid w:val="004754DA"/>
    <w:rsid w:val="004757AB"/>
    <w:rsid w:val="00475947"/>
    <w:rsid w:val="00475A1D"/>
    <w:rsid w:val="00475B90"/>
    <w:rsid w:val="00475BEE"/>
    <w:rsid w:val="00475C54"/>
    <w:rsid w:val="00475CDC"/>
    <w:rsid w:val="00475E6D"/>
    <w:rsid w:val="0047609D"/>
    <w:rsid w:val="00476111"/>
    <w:rsid w:val="004761F6"/>
    <w:rsid w:val="004765B7"/>
    <w:rsid w:val="004767FF"/>
    <w:rsid w:val="00476814"/>
    <w:rsid w:val="00476815"/>
    <w:rsid w:val="00476904"/>
    <w:rsid w:val="004769E3"/>
    <w:rsid w:val="00476B84"/>
    <w:rsid w:val="00476CD3"/>
    <w:rsid w:val="00476DB7"/>
    <w:rsid w:val="00477047"/>
    <w:rsid w:val="00477122"/>
    <w:rsid w:val="004771A8"/>
    <w:rsid w:val="004774F7"/>
    <w:rsid w:val="00477CE3"/>
    <w:rsid w:val="00477E9D"/>
    <w:rsid w:val="00477F38"/>
    <w:rsid w:val="00477F4E"/>
    <w:rsid w:val="00477F92"/>
    <w:rsid w:val="00480066"/>
    <w:rsid w:val="00480067"/>
    <w:rsid w:val="0048012A"/>
    <w:rsid w:val="00480133"/>
    <w:rsid w:val="00480151"/>
    <w:rsid w:val="00480166"/>
    <w:rsid w:val="004803EA"/>
    <w:rsid w:val="004804E2"/>
    <w:rsid w:val="004805C0"/>
    <w:rsid w:val="0048065E"/>
    <w:rsid w:val="00480846"/>
    <w:rsid w:val="00480855"/>
    <w:rsid w:val="00480B8F"/>
    <w:rsid w:val="00480EAE"/>
    <w:rsid w:val="00480F9A"/>
    <w:rsid w:val="00481089"/>
    <w:rsid w:val="004816FE"/>
    <w:rsid w:val="004817C0"/>
    <w:rsid w:val="004817CF"/>
    <w:rsid w:val="0048197A"/>
    <w:rsid w:val="0048198B"/>
    <w:rsid w:val="00481C98"/>
    <w:rsid w:val="00481E62"/>
    <w:rsid w:val="00481F5A"/>
    <w:rsid w:val="00482302"/>
    <w:rsid w:val="00482342"/>
    <w:rsid w:val="00482548"/>
    <w:rsid w:val="0048265D"/>
    <w:rsid w:val="0048267A"/>
    <w:rsid w:val="004827DC"/>
    <w:rsid w:val="00482D1A"/>
    <w:rsid w:val="00482D88"/>
    <w:rsid w:val="00482DF6"/>
    <w:rsid w:val="0048306C"/>
    <w:rsid w:val="00483153"/>
    <w:rsid w:val="004833B8"/>
    <w:rsid w:val="00483401"/>
    <w:rsid w:val="004835AD"/>
    <w:rsid w:val="00483635"/>
    <w:rsid w:val="00483723"/>
    <w:rsid w:val="00483738"/>
    <w:rsid w:val="0048382E"/>
    <w:rsid w:val="0048385F"/>
    <w:rsid w:val="00483CC7"/>
    <w:rsid w:val="00483D0D"/>
    <w:rsid w:val="00483D9A"/>
    <w:rsid w:val="00483FB4"/>
    <w:rsid w:val="0048464C"/>
    <w:rsid w:val="004847C6"/>
    <w:rsid w:val="004849D4"/>
    <w:rsid w:val="00484BE9"/>
    <w:rsid w:val="00484CF6"/>
    <w:rsid w:val="004851B5"/>
    <w:rsid w:val="00485C43"/>
    <w:rsid w:val="00485C51"/>
    <w:rsid w:val="00485DF1"/>
    <w:rsid w:val="00486004"/>
    <w:rsid w:val="00486142"/>
    <w:rsid w:val="004861C6"/>
    <w:rsid w:val="00486313"/>
    <w:rsid w:val="00486597"/>
    <w:rsid w:val="00486C26"/>
    <w:rsid w:val="00486C69"/>
    <w:rsid w:val="00486D9F"/>
    <w:rsid w:val="00486E44"/>
    <w:rsid w:val="00486F96"/>
    <w:rsid w:val="00487085"/>
    <w:rsid w:val="004870B0"/>
    <w:rsid w:val="004870F9"/>
    <w:rsid w:val="004871F0"/>
    <w:rsid w:val="00487209"/>
    <w:rsid w:val="0048731A"/>
    <w:rsid w:val="00487335"/>
    <w:rsid w:val="00487384"/>
    <w:rsid w:val="004876DE"/>
    <w:rsid w:val="00487834"/>
    <w:rsid w:val="00487B51"/>
    <w:rsid w:val="00487DB0"/>
    <w:rsid w:val="00490085"/>
    <w:rsid w:val="00490202"/>
    <w:rsid w:val="004905F4"/>
    <w:rsid w:val="00490619"/>
    <w:rsid w:val="004906F5"/>
    <w:rsid w:val="0049086E"/>
    <w:rsid w:val="004908B4"/>
    <w:rsid w:val="00490A21"/>
    <w:rsid w:val="00490E1C"/>
    <w:rsid w:val="00490FE5"/>
    <w:rsid w:val="004910CD"/>
    <w:rsid w:val="004912BE"/>
    <w:rsid w:val="00491366"/>
    <w:rsid w:val="004913E9"/>
    <w:rsid w:val="004915A5"/>
    <w:rsid w:val="0049175B"/>
    <w:rsid w:val="00491858"/>
    <w:rsid w:val="0049196B"/>
    <w:rsid w:val="004919A4"/>
    <w:rsid w:val="00491E50"/>
    <w:rsid w:val="00491EBC"/>
    <w:rsid w:val="00491F86"/>
    <w:rsid w:val="0049230E"/>
    <w:rsid w:val="0049243E"/>
    <w:rsid w:val="004925C2"/>
    <w:rsid w:val="00492685"/>
    <w:rsid w:val="004926CE"/>
    <w:rsid w:val="004927F7"/>
    <w:rsid w:val="004929E6"/>
    <w:rsid w:val="00492A29"/>
    <w:rsid w:val="00492F3D"/>
    <w:rsid w:val="00492F4D"/>
    <w:rsid w:val="00493006"/>
    <w:rsid w:val="0049331D"/>
    <w:rsid w:val="004933BD"/>
    <w:rsid w:val="00493436"/>
    <w:rsid w:val="0049375D"/>
    <w:rsid w:val="00493764"/>
    <w:rsid w:val="00493817"/>
    <w:rsid w:val="00493867"/>
    <w:rsid w:val="004939C6"/>
    <w:rsid w:val="004939EB"/>
    <w:rsid w:val="00493B32"/>
    <w:rsid w:val="00493C99"/>
    <w:rsid w:val="00493E45"/>
    <w:rsid w:val="00494015"/>
    <w:rsid w:val="0049409B"/>
    <w:rsid w:val="0049453C"/>
    <w:rsid w:val="00494689"/>
    <w:rsid w:val="004947C4"/>
    <w:rsid w:val="0049499C"/>
    <w:rsid w:val="00494B72"/>
    <w:rsid w:val="00494C5C"/>
    <w:rsid w:val="00494DF9"/>
    <w:rsid w:val="00494FD7"/>
    <w:rsid w:val="00495189"/>
    <w:rsid w:val="00495449"/>
    <w:rsid w:val="004954C7"/>
    <w:rsid w:val="004956B6"/>
    <w:rsid w:val="00495784"/>
    <w:rsid w:val="004959EF"/>
    <w:rsid w:val="00495A5F"/>
    <w:rsid w:val="00495D36"/>
    <w:rsid w:val="00495FE2"/>
    <w:rsid w:val="00496162"/>
    <w:rsid w:val="00496285"/>
    <w:rsid w:val="00496581"/>
    <w:rsid w:val="0049680F"/>
    <w:rsid w:val="0049684D"/>
    <w:rsid w:val="004969F2"/>
    <w:rsid w:val="00496C98"/>
    <w:rsid w:val="00496E7B"/>
    <w:rsid w:val="00496EE8"/>
    <w:rsid w:val="0049709A"/>
    <w:rsid w:val="004970BC"/>
    <w:rsid w:val="004972BF"/>
    <w:rsid w:val="00497378"/>
    <w:rsid w:val="0049741B"/>
    <w:rsid w:val="0049742E"/>
    <w:rsid w:val="004974F7"/>
    <w:rsid w:val="00497537"/>
    <w:rsid w:val="004978C6"/>
    <w:rsid w:val="00497C37"/>
    <w:rsid w:val="00497C4C"/>
    <w:rsid w:val="00497D92"/>
    <w:rsid w:val="00497E79"/>
    <w:rsid w:val="00497F68"/>
    <w:rsid w:val="004A02A2"/>
    <w:rsid w:val="004A05BF"/>
    <w:rsid w:val="004A05F5"/>
    <w:rsid w:val="004A06EA"/>
    <w:rsid w:val="004A0707"/>
    <w:rsid w:val="004A0790"/>
    <w:rsid w:val="004A08E2"/>
    <w:rsid w:val="004A0925"/>
    <w:rsid w:val="004A0DAB"/>
    <w:rsid w:val="004A0E94"/>
    <w:rsid w:val="004A1271"/>
    <w:rsid w:val="004A1433"/>
    <w:rsid w:val="004A1717"/>
    <w:rsid w:val="004A1768"/>
    <w:rsid w:val="004A177B"/>
    <w:rsid w:val="004A1B12"/>
    <w:rsid w:val="004A1B4C"/>
    <w:rsid w:val="004A214A"/>
    <w:rsid w:val="004A2230"/>
    <w:rsid w:val="004A22ED"/>
    <w:rsid w:val="004A23D8"/>
    <w:rsid w:val="004A252C"/>
    <w:rsid w:val="004A28FA"/>
    <w:rsid w:val="004A2A84"/>
    <w:rsid w:val="004A2ADB"/>
    <w:rsid w:val="004A2D74"/>
    <w:rsid w:val="004A2E32"/>
    <w:rsid w:val="004A311E"/>
    <w:rsid w:val="004A3166"/>
    <w:rsid w:val="004A319A"/>
    <w:rsid w:val="004A3318"/>
    <w:rsid w:val="004A3439"/>
    <w:rsid w:val="004A3487"/>
    <w:rsid w:val="004A378E"/>
    <w:rsid w:val="004A38F3"/>
    <w:rsid w:val="004A3B4F"/>
    <w:rsid w:val="004A3C1D"/>
    <w:rsid w:val="004A3CB7"/>
    <w:rsid w:val="004A3D4F"/>
    <w:rsid w:val="004A3D61"/>
    <w:rsid w:val="004A3F48"/>
    <w:rsid w:val="004A441B"/>
    <w:rsid w:val="004A443D"/>
    <w:rsid w:val="004A44D8"/>
    <w:rsid w:val="004A45B1"/>
    <w:rsid w:val="004A4718"/>
    <w:rsid w:val="004A49C3"/>
    <w:rsid w:val="004A4A98"/>
    <w:rsid w:val="004A4B0A"/>
    <w:rsid w:val="004A4C13"/>
    <w:rsid w:val="004A4F1D"/>
    <w:rsid w:val="004A5084"/>
    <w:rsid w:val="004A522A"/>
    <w:rsid w:val="004A5307"/>
    <w:rsid w:val="004A54B5"/>
    <w:rsid w:val="004A5748"/>
    <w:rsid w:val="004A574B"/>
    <w:rsid w:val="004A5756"/>
    <w:rsid w:val="004A5809"/>
    <w:rsid w:val="004A5908"/>
    <w:rsid w:val="004A5A2D"/>
    <w:rsid w:val="004A5C37"/>
    <w:rsid w:val="004A5C52"/>
    <w:rsid w:val="004A5CF8"/>
    <w:rsid w:val="004A6003"/>
    <w:rsid w:val="004A6045"/>
    <w:rsid w:val="004A607B"/>
    <w:rsid w:val="004A6247"/>
    <w:rsid w:val="004A6366"/>
    <w:rsid w:val="004A6538"/>
    <w:rsid w:val="004A668D"/>
    <w:rsid w:val="004A679A"/>
    <w:rsid w:val="004A68C6"/>
    <w:rsid w:val="004A6914"/>
    <w:rsid w:val="004A6C12"/>
    <w:rsid w:val="004A6D60"/>
    <w:rsid w:val="004A6DFF"/>
    <w:rsid w:val="004A6EAE"/>
    <w:rsid w:val="004A7037"/>
    <w:rsid w:val="004A70A6"/>
    <w:rsid w:val="004A7164"/>
    <w:rsid w:val="004A7373"/>
    <w:rsid w:val="004A7426"/>
    <w:rsid w:val="004A742D"/>
    <w:rsid w:val="004A744E"/>
    <w:rsid w:val="004A7450"/>
    <w:rsid w:val="004A75BF"/>
    <w:rsid w:val="004A77CF"/>
    <w:rsid w:val="004A78A2"/>
    <w:rsid w:val="004A7A4C"/>
    <w:rsid w:val="004A7A7D"/>
    <w:rsid w:val="004A7AE9"/>
    <w:rsid w:val="004A7B70"/>
    <w:rsid w:val="004A7CCB"/>
    <w:rsid w:val="004A7D3A"/>
    <w:rsid w:val="004B0193"/>
    <w:rsid w:val="004B021C"/>
    <w:rsid w:val="004B037D"/>
    <w:rsid w:val="004B0382"/>
    <w:rsid w:val="004B03F6"/>
    <w:rsid w:val="004B0800"/>
    <w:rsid w:val="004B0804"/>
    <w:rsid w:val="004B0B54"/>
    <w:rsid w:val="004B0B73"/>
    <w:rsid w:val="004B0BC5"/>
    <w:rsid w:val="004B0CA6"/>
    <w:rsid w:val="004B0E3B"/>
    <w:rsid w:val="004B1172"/>
    <w:rsid w:val="004B11E8"/>
    <w:rsid w:val="004B156B"/>
    <w:rsid w:val="004B1686"/>
    <w:rsid w:val="004B168E"/>
    <w:rsid w:val="004B196F"/>
    <w:rsid w:val="004B1B02"/>
    <w:rsid w:val="004B1CDD"/>
    <w:rsid w:val="004B1D36"/>
    <w:rsid w:val="004B1FD9"/>
    <w:rsid w:val="004B2016"/>
    <w:rsid w:val="004B26B1"/>
    <w:rsid w:val="004B271C"/>
    <w:rsid w:val="004B2756"/>
    <w:rsid w:val="004B2800"/>
    <w:rsid w:val="004B2A78"/>
    <w:rsid w:val="004B2BEC"/>
    <w:rsid w:val="004B2DED"/>
    <w:rsid w:val="004B2F42"/>
    <w:rsid w:val="004B3033"/>
    <w:rsid w:val="004B33F8"/>
    <w:rsid w:val="004B3567"/>
    <w:rsid w:val="004B35F3"/>
    <w:rsid w:val="004B363E"/>
    <w:rsid w:val="004B3824"/>
    <w:rsid w:val="004B3B32"/>
    <w:rsid w:val="004B3B5E"/>
    <w:rsid w:val="004B3CA7"/>
    <w:rsid w:val="004B3D12"/>
    <w:rsid w:val="004B3FD7"/>
    <w:rsid w:val="004B44AA"/>
    <w:rsid w:val="004B4566"/>
    <w:rsid w:val="004B45AC"/>
    <w:rsid w:val="004B4680"/>
    <w:rsid w:val="004B47A6"/>
    <w:rsid w:val="004B495A"/>
    <w:rsid w:val="004B4972"/>
    <w:rsid w:val="004B4A12"/>
    <w:rsid w:val="004B4AF5"/>
    <w:rsid w:val="004B4C58"/>
    <w:rsid w:val="004B4C79"/>
    <w:rsid w:val="004B5025"/>
    <w:rsid w:val="004B5064"/>
    <w:rsid w:val="004B510E"/>
    <w:rsid w:val="004B5282"/>
    <w:rsid w:val="004B558E"/>
    <w:rsid w:val="004B56D4"/>
    <w:rsid w:val="004B599F"/>
    <w:rsid w:val="004B5D4F"/>
    <w:rsid w:val="004B607B"/>
    <w:rsid w:val="004B61D5"/>
    <w:rsid w:val="004B62AD"/>
    <w:rsid w:val="004B641B"/>
    <w:rsid w:val="004B656F"/>
    <w:rsid w:val="004B687A"/>
    <w:rsid w:val="004B69A3"/>
    <w:rsid w:val="004B6A5B"/>
    <w:rsid w:val="004B6BC9"/>
    <w:rsid w:val="004B6C01"/>
    <w:rsid w:val="004B6DC2"/>
    <w:rsid w:val="004B6E96"/>
    <w:rsid w:val="004B6FE4"/>
    <w:rsid w:val="004B709E"/>
    <w:rsid w:val="004B722C"/>
    <w:rsid w:val="004B750E"/>
    <w:rsid w:val="004B76B0"/>
    <w:rsid w:val="004B7820"/>
    <w:rsid w:val="004B784B"/>
    <w:rsid w:val="004B7AA5"/>
    <w:rsid w:val="004B7B3D"/>
    <w:rsid w:val="004B7BF0"/>
    <w:rsid w:val="004B7E16"/>
    <w:rsid w:val="004B7FB1"/>
    <w:rsid w:val="004C007E"/>
    <w:rsid w:val="004C01B8"/>
    <w:rsid w:val="004C01F9"/>
    <w:rsid w:val="004C024D"/>
    <w:rsid w:val="004C0334"/>
    <w:rsid w:val="004C046C"/>
    <w:rsid w:val="004C05FB"/>
    <w:rsid w:val="004C0676"/>
    <w:rsid w:val="004C088C"/>
    <w:rsid w:val="004C0A82"/>
    <w:rsid w:val="004C0DD3"/>
    <w:rsid w:val="004C0EE6"/>
    <w:rsid w:val="004C1010"/>
    <w:rsid w:val="004C112B"/>
    <w:rsid w:val="004C1234"/>
    <w:rsid w:val="004C1321"/>
    <w:rsid w:val="004C132F"/>
    <w:rsid w:val="004C14FA"/>
    <w:rsid w:val="004C1543"/>
    <w:rsid w:val="004C1592"/>
    <w:rsid w:val="004C1599"/>
    <w:rsid w:val="004C159A"/>
    <w:rsid w:val="004C1650"/>
    <w:rsid w:val="004C18DD"/>
    <w:rsid w:val="004C19C2"/>
    <w:rsid w:val="004C1BF3"/>
    <w:rsid w:val="004C1C4E"/>
    <w:rsid w:val="004C1D1D"/>
    <w:rsid w:val="004C1E70"/>
    <w:rsid w:val="004C1ED2"/>
    <w:rsid w:val="004C2207"/>
    <w:rsid w:val="004C24A5"/>
    <w:rsid w:val="004C25B1"/>
    <w:rsid w:val="004C25D4"/>
    <w:rsid w:val="004C26DF"/>
    <w:rsid w:val="004C2808"/>
    <w:rsid w:val="004C2A56"/>
    <w:rsid w:val="004C2BAC"/>
    <w:rsid w:val="004C2C01"/>
    <w:rsid w:val="004C2CA1"/>
    <w:rsid w:val="004C2DF7"/>
    <w:rsid w:val="004C2E33"/>
    <w:rsid w:val="004C3066"/>
    <w:rsid w:val="004C319E"/>
    <w:rsid w:val="004C3225"/>
    <w:rsid w:val="004C32B4"/>
    <w:rsid w:val="004C3348"/>
    <w:rsid w:val="004C334E"/>
    <w:rsid w:val="004C34F5"/>
    <w:rsid w:val="004C36B3"/>
    <w:rsid w:val="004C3A79"/>
    <w:rsid w:val="004C3B7E"/>
    <w:rsid w:val="004C3C50"/>
    <w:rsid w:val="004C3CEF"/>
    <w:rsid w:val="004C3D31"/>
    <w:rsid w:val="004C3ED3"/>
    <w:rsid w:val="004C4011"/>
    <w:rsid w:val="004C4107"/>
    <w:rsid w:val="004C41BA"/>
    <w:rsid w:val="004C4910"/>
    <w:rsid w:val="004C4A11"/>
    <w:rsid w:val="004C4A4F"/>
    <w:rsid w:val="004C4AFE"/>
    <w:rsid w:val="004C4CEC"/>
    <w:rsid w:val="004C4D0E"/>
    <w:rsid w:val="004C4DC9"/>
    <w:rsid w:val="004C4E8D"/>
    <w:rsid w:val="004C4EDE"/>
    <w:rsid w:val="004C4F5E"/>
    <w:rsid w:val="004C5030"/>
    <w:rsid w:val="004C50C6"/>
    <w:rsid w:val="004C50E9"/>
    <w:rsid w:val="004C51C0"/>
    <w:rsid w:val="004C53EE"/>
    <w:rsid w:val="004C57AA"/>
    <w:rsid w:val="004C5B33"/>
    <w:rsid w:val="004C5B5D"/>
    <w:rsid w:val="004C5D83"/>
    <w:rsid w:val="004C5DE5"/>
    <w:rsid w:val="004C5E48"/>
    <w:rsid w:val="004C5F53"/>
    <w:rsid w:val="004C5F6B"/>
    <w:rsid w:val="004C600B"/>
    <w:rsid w:val="004C6208"/>
    <w:rsid w:val="004C6550"/>
    <w:rsid w:val="004C6572"/>
    <w:rsid w:val="004C659B"/>
    <w:rsid w:val="004C6625"/>
    <w:rsid w:val="004C6713"/>
    <w:rsid w:val="004C6964"/>
    <w:rsid w:val="004C69F5"/>
    <w:rsid w:val="004C6A35"/>
    <w:rsid w:val="004C6B4F"/>
    <w:rsid w:val="004C6B82"/>
    <w:rsid w:val="004C6B86"/>
    <w:rsid w:val="004C6D71"/>
    <w:rsid w:val="004C6D88"/>
    <w:rsid w:val="004C6F17"/>
    <w:rsid w:val="004C6FAA"/>
    <w:rsid w:val="004C7099"/>
    <w:rsid w:val="004C70B8"/>
    <w:rsid w:val="004C70D1"/>
    <w:rsid w:val="004C70EC"/>
    <w:rsid w:val="004C7296"/>
    <w:rsid w:val="004C72F6"/>
    <w:rsid w:val="004C7427"/>
    <w:rsid w:val="004C7434"/>
    <w:rsid w:val="004C7523"/>
    <w:rsid w:val="004C7875"/>
    <w:rsid w:val="004C7A67"/>
    <w:rsid w:val="004C7BBA"/>
    <w:rsid w:val="004C7BEB"/>
    <w:rsid w:val="004D00B9"/>
    <w:rsid w:val="004D0576"/>
    <w:rsid w:val="004D0706"/>
    <w:rsid w:val="004D0BED"/>
    <w:rsid w:val="004D0C4E"/>
    <w:rsid w:val="004D0EC3"/>
    <w:rsid w:val="004D10B4"/>
    <w:rsid w:val="004D1167"/>
    <w:rsid w:val="004D119E"/>
    <w:rsid w:val="004D11BA"/>
    <w:rsid w:val="004D1666"/>
    <w:rsid w:val="004D1890"/>
    <w:rsid w:val="004D1966"/>
    <w:rsid w:val="004D1BC2"/>
    <w:rsid w:val="004D209C"/>
    <w:rsid w:val="004D20F0"/>
    <w:rsid w:val="004D274E"/>
    <w:rsid w:val="004D2798"/>
    <w:rsid w:val="004D28BE"/>
    <w:rsid w:val="004D2A6D"/>
    <w:rsid w:val="004D2B61"/>
    <w:rsid w:val="004D2BC0"/>
    <w:rsid w:val="004D2F5D"/>
    <w:rsid w:val="004D30D8"/>
    <w:rsid w:val="004D3215"/>
    <w:rsid w:val="004D33C1"/>
    <w:rsid w:val="004D33EF"/>
    <w:rsid w:val="004D35BE"/>
    <w:rsid w:val="004D3743"/>
    <w:rsid w:val="004D375B"/>
    <w:rsid w:val="004D3808"/>
    <w:rsid w:val="004D3835"/>
    <w:rsid w:val="004D385B"/>
    <w:rsid w:val="004D3891"/>
    <w:rsid w:val="004D3899"/>
    <w:rsid w:val="004D3980"/>
    <w:rsid w:val="004D3A8F"/>
    <w:rsid w:val="004D3ACA"/>
    <w:rsid w:val="004D3B9A"/>
    <w:rsid w:val="004D3F57"/>
    <w:rsid w:val="004D40B4"/>
    <w:rsid w:val="004D4509"/>
    <w:rsid w:val="004D46AC"/>
    <w:rsid w:val="004D4733"/>
    <w:rsid w:val="004D482B"/>
    <w:rsid w:val="004D4B43"/>
    <w:rsid w:val="004D4BD0"/>
    <w:rsid w:val="004D4D3B"/>
    <w:rsid w:val="004D4F16"/>
    <w:rsid w:val="004D510B"/>
    <w:rsid w:val="004D520E"/>
    <w:rsid w:val="004D532E"/>
    <w:rsid w:val="004D5AA8"/>
    <w:rsid w:val="004D5AC0"/>
    <w:rsid w:val="004D5BB8"/>
    <w:rsid w:val="004D5C29"/>
    <w:rsid w:val="004D5E13"/>
    <w:rsid w:val="004D5E47"/>
    <w:rsid w:val="004D63EE"/>
    <w:rsid w:val="004D63F3"/>
    <w:rsid w:val="004D6410"/>
    <w:rsid w:val="004D6640"/>
    <w:rsid w:val="004D66ED"/>
    <w:rsid w:val="004D6862"/>
    <w:rsid w:val="004D68C2"/>
    <w:rsid w:val="004D6931"/>
    <w:rsid w:val="004D6A76"/>
    <w:rsid w:val="004D6CF6"/>
    <w:rsid w:val="004D6E58"/>
    <w:rsid w:val="004D6EB7"/>
    <w:rsid w:val="004D71B0"/>
    <w:rsid w:val="004D71CD"/>
    <w:rsid w:val="004D7293"/>
    <w:rsid w:val="004D740D"/>
    <w:rsid w:val="004D76E9"/>
    <w:rsid w:val="004D770D"/>
    <w:rsid w:val="004D7721"/>
    <w:rsid w:val="004D79A5"/>
    <w:rsid w:val="004D7AE3"/>
    <w:rsid w:val="004D7B2B"/>
    <w:rsid w:val="004D7C75"/>
    <w:rsid w:val="004E022C"/>
    <w:rsid w:val="004E0457"/>
    <w:rsid w:val="004E06FD"/>
    <w:rsid w:val="004E0A9E"/>
    <w:rsid w:val="004E0CEA"/>
    <w:rsid w:val="004E0EB3"/>
    <w:rsid w:val="004E15FD"/>
    <w:rsid w:val="004E16A9"/>
    <w:rsid w:val="004E172F"/>
    <w:rsid w:val="004E19B2"/>
    <w:rsid w:val="004E2274"/>
    <w:rsid w:val="004E2684"/>
    <w:rsid w:val="004E275B"/>
    <w:rsid w:val="004E288E"/>
    <w:rsid w:val="004E2ABA"/>
    <w:rsid w:val="004E2BAE"/>
    <w:rsid w:val="004E2D0C"/>
    <w:rsid w:val="004E2EE2"/>
    <w:rsid w:val="004E33E2"/>
    <w:rsid w:val="004E3601"/>
    <w:rsid w:val="004E37A1"/>
    <w:rsid w:val="004E37BE"/>
    <w:rsid w:val="004E37D6"/>
    <w:rsid w:val="004E37F1"/>
    <w:rsid w:val="004E385E"/>
    <w:rsid w:val="004E3862"/>
    <w:rsid w:val="004E38F4"/>
    <w:rsid w:val="004E390F"/>
    <w:rsid w:val="004E3AC9"/>
    <w:rsid w:val="004E41A4"/>
    <w:rsid w:val="004E4280"/>
    <w:rsid w:val="004E43AE"/>
    <w:rsid w:val="004E47F4"/>
    <w:rsid w:val="004E4C2C"/>
    <w:rsid w:val="004E4D76"/>
    <w:rsid w:val="004E50E9"/>
    <w:rsid w:val="004E51A1"/>
    <w:rsid w:val="004E5C7B"/>
    <w:rsid w:val="004E5D95"/>
    <w:rsid w:val="004E5E7C"/>
    <w:rsid w:val="004E6641"/>
    <w:rsid w:val="004E6D38"/>
    <w:rsid w:val="004E6DC3"/>
    <w:rsid w:val="004E71AF"/>
    <w:rsid w:val="004E72CD"/>
    <w:rsid w:val="004E7400"/>
    <w:rsid w:val="004E76D4"/>
    <w:rsid w:val="004E777A"/>
    <w:rsid w:val="004E77FC"/>
    <w:rsid w:val="004E790D"/>
    <w:rsid w:val="004E7A49"/>
    <w:rsid w:val="004E7C2A"/>
    <w:rsid w:val="004F00B7"/>
    <w:rsid w:val="004F0207"/>
    <w:rsid w:val="004F021B"/>
    <w:rsid w:val="004F0245"/>
    <w:rsid w:val="004F0D4C"/>
    <w:rsid w:val="004F0E96"/>
    <w:rsid w:val="004F1089"/>
    <w:rsid w:val="004F10BC"/>
    <w:rsid w:val="004F1C7C"/>
    <w:rsid w:val="004F1C8F"/>
    <w:rsid w:val="004F1ED1"/>
    <w:rsid w:val="004F2048"/>
    <w:rsid w:val="004F244A"/>
    <w:rsid w:val="004F246F"/>
    <w:rsid w:val="004F263F"/>
    <w:rsid w:val="004F27FB"/>
    <w:rsid w:val="004F27FF"/>
    <w:rsid w:val="004F29BF"/>
    <w:rsid w:val="004F2C56"/>
    <w:rsid w:val="004F2C77"/>
    <w:rsid w:val="004F2FBE"/>
    <w:rsid w:val="004F303A"/>
    <w:rsid w:val="004F30BE"/>
    <w:rsid w:val="004F3163"/>
    <w:rsid w:val="004F3244"/>
    <w:rsid w:val="004F32A6"/>
    <w:rsid w:val="004F33A0"/>
    <w:rsid w:val="004F33DB"/>
    <w:rsid w:val="004F343D"/>
    <w:rsid w:val="004F35AC"/>
    <w:rsid w:val="004F3611"/>
    <w:rsid w:val="004F3697"/>
    <w:rsid w:val="004F3783"/>
    <w:rsid w:val="004F37C3"/>
    <w:rsid w:val="004F383B"/>
    <w:rsid w:val="004F3A6B"/>
    <w:rsid w:val="004F3AA2"/>
    <w:rsid w:val="004F3B7C"/>
    <w:rsid w:val="004F3EF1"/>
    <w:rsid w:val="004F424E"/>
    <w:rsid w:val="004F427E"/>
    <w:rsid w:val="004F4448"/>
    <w:rsid w:val="004F455B"/>
    <w:rsid w:val="004F4588"/>
    <w:rsid w:val="004F4A63"/>
    <w:rsid w:val="004F4AA3"/>
    <w:rsid w:val="004F4BA8"/>
    <w:rsid w:val="004F4BCC"/>
    <w:rsid w:val="004F4D2B"/>
    <w:rsid w:val="004F4E5B"/>
    <w:rsid w:val="004F4F8E"/>
    <w:rsid w:val="004F5187"/>
    <w:rsid w:val="004F52BC"/>
    <w:rsid w:val="004F5403"/>
    <w:rsid w:val="004F54F5"/>
    <w:rsid w:val="004F595F"/>
    <w:rsid w:val="004F598B"/>
    <w:rsid w:val="004F59B3"/>
    <w:rsid w:val="004F5A9B"/>
    <w:rsid w:val="004F5C8E"/>
    <w:rsid w:val="004F5CE0"/>
    <w:rsid w:val="004F5E4E"/>
    <w:rsid w:val="004F607A"/>
    <w:rsid w:val="004F611B"/>
    <w:rsid w:val="004F62FB"/>
    <w:rsid w:val="004F6427"/>
    <w:rsid w:val="004F653D"/>
    <w:rsid w:val="004F6ABA"/>
    <w:rsid w:val="004F6CBB"/>
    <w:rsid w:val="004F6D73"/>
    <w:rsid w:val="004F6D83"/>
    <w:rsid w:val="004F6D98"/>
    <w:rsid w:val="004F7020"/>
    <w:rsid w:val="004F711D"/>
    <w:rsid w:val="004F7474"/>
    <w:rsid w:val="004F75E4"/>
    <w:rsid w:val="004F768E"/>
    <w:rsid w:val="004F7782"/>
    <w:rsid w:val="004F77AA"/>
    <w:rsid w:val="004F798C"/>
    <w:rsid w:val="004F79E4"/>
    <w:rsid w:val="004F7AAE"/>
    <w:rsid w:val="004F7B7B"/>
    <w:rsid w:val="004F7BB8"/>
    <w:rsid w:val="004F7C55"/>
    <w:rsid w:val="004F7E8C"/>
    <w:rsid w:val="004F7F0C"/>
    <w:rsid w:val="004F7F85"/>
    <w:rsid w:val="00500453"/>
    <w:rsid w:val="00500A10"/>
    <w:rsid w:val="0050101D"/>
    <w:rsid w:val="005011D7"/>
    <w:rsid w:val="0050120A"/>
    <w:rsid w:val="0050129C"/>
    <w:rsid w:val="005013B2"/>
    <w:rsid w:val="005015DC"/>
    <w:rsid w:val="0050165E"/>
    <w:rsid w:val="0050182B"/>
    <w:rsid w:val="005019D1"/>
    <w:rsid w:val="00501A53"/>
    <w:rsid w:val="00501BFD"/>
    <w:rsid w:val="00501C00"/>
    <w:rsid w:val="00501C22"/>
    <w:rsid w:val="00501E49"/>
    <w:rsid w:val="00501E79"/>
    <w:rsid w:val="00501F27"/>
    <w:rsid w:val="00501F5E"/>
    <w:rsid w:val="00502168"/>
    <w:rsid w:val="0050220D"/>
    <w:rsid w:val="0050230C"/>
    <w:rsid w:val="005025E5"/>
    <w:rsid w:val="00502620"/>
    <w:rsid w:val="00502756"/>
    <w:rsid w:val="00502958"/>
    <w:rsid w:val="005029E7"/>
    <w:rsid w:val="005029F4"/>
    <w:rsid w:val="00502A4E"/>
    <w:rsid w:val="00502A68"/>
    <w:rsid w:val="00502A6E"/>
    <w:rsid w:val="00502C58"/>
    <w:rsid w:val="00502D82"/>
    <w:rsid w:val="00502E02"/>
    <w:rsid w:val="0050301B"/>
    <w:rsid w:val="005031ED"/>
    <w:rsid w:val="005032FA"/>
    <w:rsid w:val="005039D3"/>
    <w:rsid w:val="00503A06"/>
    <w:rsid w:val="00503AD4"/>
    <w:rsid w:val="00503CD7"/>
    <w:rsid w:val="00503D3A"/>
    <w:rsid w:val="00503D7E"/>
    <w:rsid w:val="00504770"/>
    <w:rsid w:val="005047C5"/>
    <w:rsid w:val="005053B8"/>
    <w:rsid w:val="00505528"/>
    <w:rsid w:val="0050576C"/>
    <w:rsid w:val="00505AB0"/>
    <w:rsid w:val="00505F02"/>
    <w:rsid w:val="00505FAB"/>
    <w:rsid w:val="0050603F"/>
    <w:rsid w:val="005060AD"/>
    <w:rsid w:val="005063DA"/>
    <w:rsid w:val="005065DA"/>
    <w:rsid w:val="0050679F"/>
    <w:rsid w:val="00506CB9"/>
    <w:rsid w:val="00506F85"/>
    <w:rsid w:val="00507029"/>
    <w:rsid w:val="0050707B"/>
    <w:rsid w:val="005071C6"/>
    <w:rsid w:val="005071D4"/>
    <w:rsid w:val="00507429"/>
    <w:rsid w:val="00507626"/>
    <w:rsid w:val="005077FB"/>
    <w:rsid w:val="0050794B"/>
    <w:rsid w:val="0050797B"/>
    <w:rsid w:val="005079FB"/>
    <w:rsid w:val="00507AD7"/>
    <w:rsid w:val="00507CB8"/>
    <w:rsid w:val="00507EA7"/>
    <w:rsid w:val="0051030B"/>
    <w:rsid w:val="0051038F"/>
    <w:rsid w:val="00510498"/>
    <w:rsid w:val="00510514"/>
    <w:rsid w:val="00510527"/>
    <w:rsid w:val="0051058A"/>
    <w:rsid w:val="00510C7D"/>
    <w:rsid w:val="00510CF1"/>
    <w:rsid w:val="00510E3D"/>
    <w:rsid w:val="00510F16"/>
    <w:rsid w:val="0051116A"/>
    <w:rsid w:val="00511390"/>
    <w:rsid w:val="005113EB"/>
    <w:rsid w:val="0051141A"/>
    <w:rsid w:val="0051141C"/>
    <w:rsid w:val="0051145C"/>
    <w:rsid w:val="005114C1"/>
    <w:rsid w:val="005116CA"/>
    <w:rsid w:val="00511707"/>
    <w:rsid w:val="00511771"/>
    <w:rsid w:val="005117FF"/>
    <w:rsid w:val="00511941"/>
    <w:rsid w:val="00511BC3"/>
    <w:rsid w:val="00511E43"/>
    <w:rsid w:val="0051213D"/>
    <w:rsid w:val="00512190"/>
    <w:rsid w:val="00512239"/>
    <w:rsid w:val="00512320"/>
    <w:rsid w:val="00512359"/>
    <w:rsid w:val="0051242C"/>
    <w:rsid w:val="00512478"/>
    <w:rsid w:val="0051252C"/>
    <w:rsid w:val="005126ED"/>
    <w:rsid w:val="005127A2"/>
    <w:rsid w:val="00512C21"/>
    <w:rsid w:val="005130B7"/>
    <w:rsid w:val="0051340D"/>
    <w:rsid w:val="00513515"/>
    <w:rsid w:val="00513544"/>
    <w:rsid w:val="005135E0"/>
    <w:rsid w:val="00513790"/>
    <w:rsid w:val="0051398A"/>
    <w:rsid w:val="00513D2C"/>
    <w:rsid w:val="00513D2F"/>
    <w:rsid w:val="005141C5"/>
    <w:rsid w:val="00514208"/>
    <w:rsid w:val="0051439A"/>
    <w:rsid w:val="005144E9"/>
    <w:rsid w:val="00514598"/>
    <w:rsid w:val="00514699"/>
    <w:rsid w:val="005146B2"/>
    <w:rsid w:val="005147E2"/>
    <w:rsid w:val="00514949"/>
    <w:rsid w:val="005149B9"/>
    <w:rsid w:val="005149E3"/>
    <w:rsid w:val="005149EE"/>
    <w:rsid w:val="005149F2"/>
    <w:rsid w:val="00514A4F"/>
    <w:rsid w:val="00514A90"/>
    <w:rsid w:val="00514CE0"/>
    <w:rsid w:val="00514E17"/>
    <w:rsid w:val="00514E4F"/>
    <w:rsid w:val="00514FFE"/>
    <w:rsid w:val="0051516F"/>
    <w:rsid w:val="005151AB"/>
    <w:rsid w:val="005151EE"/>
    <w:rsid w:val="00515213"/>
    <w:rsid w:val="00515281"/>
    <w:rsid w:val="00515875"/>
    <w:rsid w:val="005158C7"/>
    <w:rsid w:val="00515AA7"/>
    <w:rsid w:val="00515D44"/>
    <w:rsid w:val="00515DAA"/>
    <w:rsid w:val="00515E52"/>
    <w:rsid w:val="00515E98"/>
    <w:rsid w:val="00515F7B"/>
    <w:rsid w:val="00515FC5"/>
    <w:rsid w:val="00516089"/>
    <w:rsid w:val="00516180"/>
    <w:rsid w:val="00516389"/>
    <w:rsid w:val="00516484"/>
    <w:rsid w:val="005168DB"/>
    <w:rsid w:val="00516A43"/>
    <w:rsid w:val="00516E2A"/>
    <w:rsid w:val="00516E45"/>
    <w:rsid w:val="00516F42"/>
    <w:rsid w:val="00516FAE"/>
    <w:rsid w:val="005171DC"/>
    <w:rsid w:val="00517231"/>
    <w:rsid w:val="0051797D"/>
    <w:rsid w:val="0051798E"/>
    <w:rsid w:val="00517BEC"/>
    <w:rsid w:val="00517F33"/>
    <w:rsid w:val="00517F80"/>
    <w:rsid w:val="00517FBF"/>
    <w:rsid w:val="00520147"/>
    <w:rsid w:val="005203AE"/>
    <w:rsid w:val="005204F3"/>
    <w:rsid w:val="0052056E"/>
    <w:rsid w:val="005208C1"/>
    <w:rsid w:val="00520F1C"/>
    <w:rsid w:val="00520F7F"/>
    <w:rsid w:val="00520F89"/>
    <w:rsid w:val="005213A8"/>
    <w:rsid w:val="005213B5"/>
    <w:rsid w:val="0052153E"/>
    <w:rsid w:val="005215AD"/>
    <w:rsid w:val="00521903"/>
    <w:rsid w:val="00521A56"/>
    <w:rsid w:val="00521C03"/>
    <w:rsid w:val="00521EAA"/>
    <w:rsid w:val="0052213A"/>
    <w:rsid w:val="0052227A"/>
    <w:rsid w:val="005224CC"/>
    <w:rsid w:val="00522574"/>
    <w:rsid w:val="00522712"/>
    <w:rsid w:val="00522715"/>
    <w:rsid w:val="005229CD"/>
    <w:rsid w:val="005229D6"/>
    <w:rsid w:val="00522A2C"/>
    <w:rsid w:val="00522B12"/>
    <w:rsid w:val="00522B16"/>
    <w:rsid w:val="00522C8F"/>
    <w:rsid w:val="00522CB4"/>
    <w:rsid w:val="00522EC3"/>
    <w:rsid w:val="0052323E"/>
    <w:rsid w:val="005232BA"/>
    <w:rsid w:val="005233A8"/>
    <w:rsid w:val="005234D8"/>
    <w:rsid w:val="00523666"/>
    <w:rsid w:val="0052382A"/>
    <w:rsid w:val="00523AB4"/>
    <w:rsid w:val="00523C24"/>
    <w:rsid w:val="00523C93"/>
    <w:rsid w:val="00523DCC"/>
    <w:rsid w:val="00523F67"/>
    <w:rsid w:val="005240EF"/>
    <w:rsid w:val="0052476A"/>
    <w:rsid w:val="00524A41"/>
    <w:rsid w:val="00524C77"/>
    <w:rsid w:val="00524D0D"/>
    <w:rsid w:val="00524D16"/>
    <w:rsid w:val="00524EE7"/>
    <w:rsid w:val="005251EA"/>
    <w:rsid w:val="005255DE"/>
    <w:rsid w:val="00525639"/>
    <w:rsid w:val="00525755"/>
    <w:rsid w:val="0052582D"/>
    <w:rsid w:val="00525956"/>
    <w:rsid w:val="00525A9F"/>
    <w:rsid w:val="00525E4A"/>
    <w:rsid w:val="00526135"/>
    <w:rsid w:val="00526161"/>
    <w:rsid w:val="00526264"/>
    <w:rsid w:val="005265D3"/>
    <w:rsid w:val="005265F7"/>
    <w:rsid w:val="00526653"/>
    <w:rsid w:val="00526656"/>
    <w:rsid w:val="0052667E"/>
    <w:rsid w:val="005266F5"/>
    <w:rsid w:val="0052673B"/>
    <w:rsid w:val="00526766"/>
    <w:rsid w:val="005268B0"/>
    <w:rsid w:val="0052690B"/>
    <w:rsid w:val="00526DF3"/>
    <w:rsid w:val="00526FB3"/>
    <w:rsid w:val="0052709E"/>
    <w:rsid w:val="005274A8"/>
    <w:rsid w:val="005274F1"/>
    <w:rsid w:val="0052772A"/>
    <w:rsid w:val="005277CD"/>
    <w:rsid w:val="00527812"/>
    <w:rsid w:val="00527E39"/>
    <w:rsid w:val="0053007C"/>
    <w:rsid w:val="0053023A"/>
    <w:rsid w:val="00530343"/>
    <w:rsid w:val="005304CB"/>
    <w:rsid w:val="00530591"/>
    <w:rsid w:val="0053065A"/>
    <w:rsid w:val="00530955"/>
    <w:rsid w:val="00530C31"/>
    <w:rsid w:val="00530E0F"/>
    <w:rsid w:val="00530F82"/>
    <w:rsid w:val="00530F8F"/>
    <w:rsid w:val="00530FF6"/>
    <w:rsid w:val="00531066"/>
    <w:rsid w:val="00531095"/>
    <w:rsid w:val="00531107"/>
    <w:rsid w:val="00531126"/>
    <w:rsid w:val="005311D6"/>
    <w:rsid w:val="00531345"/>
    <w:rsid w:val="00531717"/>
    <w:rsid w:val="00531748"/>
    <w:rsid w:val="00531785"/>
    <w:rsid w:val="00531A18"/>
    <w:rsid w:val="00531B28"/>
    <w:rsid w:val="00531D99"/>
    <w:rsid w:val="00531DEA"/>
    <w:rsid w:val="00531ED6"/>
    <w:rsid w:val="005321E2"/>
    <w:rsid w:val="0053262C"/>
    <w:rsid w:val="00532925"/>
    <w:rsid w:val="00532A4F"/>
    <w:rsid w:val="00532CAB"/>
    <w:rsid w:val="00532DC2"/>
    <w:rsid w:val="00532EA5"/>
    <w:rsid w:val="00532EB8"/>
    <w:rsid w:val="00532ED6"/>
    <w:rsid w:val="00532F67"/>
    <w:rsid w:val="005331D8"/>
    <w:rsid w:val="00533263"/>
    <w:rsid w:val="005332B6"/>
    <w:rsid w:val="0053342B"/>
    <w:rsid w:val="005336ED"/>
    <w:rsid w:val="00533797"/>
    <w:rsid w:val="005337AF"/>
    <w:rsid w:val="005337FD"/>
    <w:rsid w:val="0053384E"/>
    <w:rsid w:val="0053387C"/>
    <w:rsid w:val="00533A8C"/>
    <w:rsid w:val="00533C5C"/>
    <w:rsid w:val="00533E7E"/>
    <w:rsid w:val="00533F27"/>
    <w:rsid w:val="00533F36"/>
    <w:rsid w:val="005340D3"/>
    <w:rsid w:val="00534287"/>
    <w:rsid w:val="005344A0"/>
    <w:rsid w:val="0053468F"/>
    <w:rsid w:val="005347B2"/>
    <w:rsid w:val="0053482B"/>
    <w:rsid w:val="0053498D"/>
    <w:rsid w:val="00534C14"/>
    <w:rsid w:val="005350C9"/>
    <w:rsid w:val="005352C2"/>
    <w:rsid w:val="005353CA"/>
    <w:rsid w:val="005353ED"/>
    <w:rsid w:val="005355A8"/>
    <w:rsid w:val="005358E0"/>
    <w:rsid w:val="005359A6"/>
    <w:rsid w:val="00535C32"/>
    <w:rsid w:val="00535CC6"/>
    <w:rsid w:val="00535D4F"/>
    <w:rsid w:val="00535F2A"/>
    <w:rsid w:val="00536213"/>
    <w:rsid w:val="005364B1"/>
    <w:rsid w:val="005369C7"/>
    <w:rsid w:val="005369F9"/>
    <w:rsid w:val="00536A66"/>
    <w:rsid w:val="00536C70"/>
    <w:rsid w:val="00536E43"/>
    <w:rsid w:val="00537049"/>
    <w:rsid w:val="0053724A"/>
    <w:rsid w:val="00537326"/>
    <w:rsid w:val="00537514"/>
    <w:rsid w:val="00537848"/>
    <w:rsid w:val="005379BC"/>
    <w:rsid w:val="005379FA"/>
    <w:rsid w:val="00537A28"/>
    <w:rsid w:val="00537BC2"/>
    <w:rsid w:val="00537BE3"/>
    <w:rsid w:val="00537E7F"/>
    <w:rsid w:val="00537ECF"/>
    <w:rsid w:val="00537F83"/>
    <w:rsid w:val="0054034E"/>
    <w:rsid w:val="005403D9"/>
    <w:rsid w:val="00540498"/>
    <w:rsid w:val="00540666"/>
    <w:rsid w:val="005406C7"/>
    <w:rsid w:val="0054070B"/>
    <w:rsid w:val="00540766"/>
    <w:rsid w:val="0054092A"/>
    <w:rsid w:val="00540A84"/>
    <w:rsid w:val="00540FCA"/>
    <w:rsid w:val="005411E4"/>
    <w:rsid w:val="005412AF"/>
    <w:rsid w:val="005413F8"/>
    <w:rsid w:val="00541440"/>
    <w:rsid w:val="0054183D"/>
    <w:rsid w:val="0054185F"/>
    <w:rsid w:val="00541ABE"/>
    <w:rsid w:val="00542172"/>
    <w:rsid w:val="00542294"/>
    <w:rsid w:val="0054243F"/>
    <w:rsid w:val="00542455"/>
    <w:rsid w:val="005426AB"/>
    <w:rsid w:val="005426C3"/>
    <w:rsid w:val="005427A1"/>
    <w:rsid w:val="00542895"/>
    <w:rsid w:val="00542A02"/>
    <w:rsid w:val="00542D0F"/>
    <w:rsid w:val="0054305F"/>
    <w:rsid w:val="005430F1"/>
    <w:rsid w:val="00543252"/>
    <w:rsid w:val="00543257"/>
    <w:rsid w:val="00543335"/>
    <w:rsid w:val="00543371"/>
    <w:rsid w:val="00543564"/>
    <w:rsid w:val="0054398D"/>
    <w:rsid w:val="00543B8B"/>
    <w:rsid w:val="00543DCA"/>
    <w:rsid w:val="00544196"/>
    <w:rsid w:val="0054439B"/>
    <w:rsid w:val="0054440B"/>
    <w:rsid w:val="0054450A"/>
    <w:rsid w:val="005446CF"/>
    <w:rsid w:val="005446EE"/>
    <w:rsid w:val="00544844"/>
    <w:rsid w:val="00544876"/>
    <w:rsid w:val="00544941"/>
    <w:rsid w:val="00544997"/>
    <w:rsid w:val="005449B3"/>
    <w:rsid w:val="00544C50"/>
    <w:rsid w:val="00544CFB"/>
    <w:rsid w:val="005450E6"/>
    <w:rsid w:val="005451F2"/>
    <w:rsid w:val="00545790"/>
    <w:rsid w:val="00545963"/>
    <w:rsid w:val="005459E1"/>
    <w:rsid w:val="00545A3C"/>
    <w:rsid w:val="00545BA5"/>
    <w:rsid w:val="00545BD4"/>
    <w:rsid w:val="00545CDE"/>
    <w:rsid w:val="00545DA2"/>
    <w:rsid w:val="00545E48"/>
    <w:rsid w:val="00545FBC"/>
    <w:rsid w:val="005461FA"/>
    <w:rsid w:val="00546476"/>
    <w:rsid w:val="005466D0"/>
    <w:rsid w:val="005466EC"/>
    <w:rsid w:val="00546700"/>
    <w:rsid w:val="00546986"/>
    <w:rsid w:val="005469D6"/>
    <w:rsid w:val="00546C69"/>
    <w:rsid w:val="00546E2F"/>
    <w:rsid w:val="00546EAE"/>
    <w:rsid w:val="00546EE9"/>
    <w:rsid w:val="005472F8"/>
    <w:rsid w:val="005473F2"/>
    <w:rsid w:val="005474D6"/>
    <w:rsid w:val="0054772F"/>
    <w:rsid w:val="0054773D"/>
    <w:rsid w:val="00547BBE"/>
    <w:rsid w:val="00547CF2"/>
    <w:rsid w:val="00547E09"/>
    <w:rsid w:val="00547E0A"/>
    <w:rsid w:val="00547EAF"/>
    <w:rsid w:val="00547ECD"/>
    <w:rsid w:val="00550170"/>
    <w:rsid w:val="0055035F"/>
    <w:rsid w:val="005505E2"/>
    <w:rsid w:val="00550701"/>
    <w:rsid w:val="0055083F"/>
    <w:rsid w:val="0055091D"/>
    <w:rsid w:val="00550A80"/>
    <w:rsid w:val="00550D23"/>
    <w:rsid w:val="0055106C"/>
    <w:rsid w:val="0055112D"/>
    <w:rsid w:val="00551423"/>
    <w:rsid w:val="00551588"/>
    <w:rsid w:val="00551618"/>
    <w:rsid w:val="0055163E"/>
    <w:rsid w:val="00551C48"/>
    <w:rsid w:val="00551EBC"/>
    <w:rsid w:val="00552060"/>
    <w:rsid w:val="005520F3"/>
    <w:rsid w:val="00552169"/>
    <w:rsid w:val="005521AE"/>
    <w:rsid w:val="0055220D"/>
    <w:rsid w:val="0055227F"/>
    <w:rsid w:val="0055233E"/>
    <w:rsid w:val="005524D6"/>
    <w:rsid w:val="005527FE"/>
    <w:rsid w:val="005528CC"/>
    <w:rsid w:val="005529A9"/>
    <w:rsid w:val="00552BF6"/>
    <w:rsid w:val="00552D1E"/>
    <w:rsid w:val="00552D6D"/>
    <w:rsid w:val="00552DC1"/>
    <w:rsid w:val="00552EC8"/>
    <w:rsid w:val="00552F66"/>
    <w:rsid w:val="0055330C"/>
    <w:rsid w:val="0055345C"/>
    <w:rsid w:val="00553840"/>
    <w:rsid w:val="00553856"/>
    <w:rsid w:val="00553BC2"/>
    <w:rsid w:val="00553BDE"/>
    <w:rsid w:val="00553D23"/>
    <w:rsid w:val="00553FCC"/>
    <w:rsid w:val="00554016"/>
    <w:rsid w:val="005542BE"/>
    <w:rsid w:val="00554520"/>
    <w:rsid w:val="00554564"/>
    <w:rsid w:val="005545EE"/>
    <w:rsid w:val="005548E0"/>
    <w:rsid w:val="0055494F"/>
    <w:rsid w:val="00554963"/>
    <w:rsid w:val="00554997"/>
    <w:rsid w:val="00554B1A"/>
    <w:rsid w:val="00554B9F"/>
    <w:rsid w:val="00554C67"/>
    <w:rsid w:val="00554CAF"/>
    <w:rsid w:val="00554F8B"/>
    <w:rsid w:val="00554FB8"/>
    <w:rsid w:val="005550A0"/>
    <w:rsid w:val="005550E6"/>
    <w:rsid w:val="0055517B"/>
    <w:rsid w:val="005552E6"/>
    <w:rsid w:val="00555438"/>
    <w:rsid w:val="00555554"/>
    <w:rsid w:val="0055556C"/>
    <w:rsid w:val="00555832"/>
    <w:rsid w:val="00555845"/>
    <w:rsid w:val="00555B5B"/>
    <w:rsid w:val="00555C3F"/>
    <w:rsid w:val="00555C5F"/>
    <w:rsid w:val="00555E80"/>
    <w:rsid w:val="00556030"/>
    <w:rsid w:val="00556103"/>
    <w:rsid w:val="0055623E"/>
    <w:rsid w:val="0055629F"/>
    <w:rsid w:val="005562C8"/>
    <w:rsid w:val="005562E7"/>
    <w:rsid w:val="00556411"/>
    <w:rsid w:val="005566A5"/>
    <w:rsid w:val="00556735"/>
    <w:rsid w:val="005568BF"/>
    <w:rsid w:val="00556A48"/>
    <w:rsid w:val="00556C02"/>
    <w:rsid w:val="00556DD9"/>
    <w:rsid w:val="00556E5A"/>
    <w:rsid w:val="0055745A"/>
    <w:rsid w:val="00557628"/>
    <w:rsid w:val="005578F5"/>
    <w:rsid w:val="00557900"/>
    <w:rsid w:val="0056012B"/>
    <w:rsid w:val="0056024D"/>
    <w:rsid w:val="005602B3"/>
    <w:rsid w:val="005602CE"/>
    <w:rsid w:val="00560341"/>
    <w:rsid w:val="0056041B"/>
    <w:rsid w:val="00560664"/>
    <w:rsid w:val="00560745"/>
    <w:rsid w:val="005608C0"/>
    <w:rsid w:val="00560F1D"/>
    <w:rsid w:val="00561171"/>
    <w:rsid w:val="00561307"/>
    <w:rsid w:val="00561785"/>
    <w:rsid w:val="00561786"/>
    <w:rsid w:val="00561856"/>
    <w:rsid w:val="00561AAD"/>
    <w:rsid w:val="00561D74"/>
    <w:rsid w:val="00561DBC"/>
    <w:rsid w:val="00561E5D"/>
    <w:rsid w:val="00561EBE"/>
    <w:rsid w:val="00561EC4"/>
    <w:rsid w:val="005622BB"/>
    <w:rsid w:val="005624B2"/>
    <w:rsid w:val="005625D8"/>
    <w:rsid w:val="00562664"/>
    <w:rsid w:val="00562DF5"/>
    <w:rsid w:val="005630FD"/>
    <w:rsid w:val="0056345F"/>
    <w:rsid w:val="0056359E"/>
    <w:rsid w:val="005635FD"/>
    <w:rsid w:val="0056367B"/>
    <w:rsid w:val="0056371A"/>
    <w:rsid w:val="00563865"/>
    <w:rsid w:val="005639EC"/>
    <w:rsid w:val="00563A54"/>
    <w:rsid w:val="0056408A"/>
    <w:rsid w:val="00564147"/>
    <w:rsid w:val="00564157"/>
    <w:rsid w:val="0056458B"/>
    <w:rsid w:val="00564606"/>
    <w:rsid w:val="00564612"/>
    <w:rsid w:val="0056485B"/>
    <w:rsid w:val="00564896"/>
    <w:rsid w:val="00564941"/>
    <w:rsid w:val="005649B7"/>
    <w:rsid w:val="005649F9"/>
    <w:rsid w:val="00564DB5"/>
    <w:rsid w:val="00564EAB"/>
    <w:rsid w:val="005653DA"/>
    <w:rsid w:val="005657A7"/>
    <w:rsid w:val="00565A8E"/>
    <w:rsid w:val="00565CE8"/>
    <w:rsid w:val="00565FC1"/>
    <w:rsid w:val="005660EE"/>
    <w:rsid w:val="00566176"/>
    <w:rsid w:val="00566446"/>
    <w:rsid w:val="00566570"/>
    <w:rsid w:val="005666DC"/>
    <w:rsid w:val="005667B5"/>
    <w:rsid w:val="0056685B"/>
    <w:rsid w:val="00566B1B"/>
    <w:rsid w:val="00566E35"/>
    <w:rsid w:val="0056716C"/>
    <w:rsid w:val="005673C0"/>
    <w:rsid w:val="00567647"/>
    <w:rsid w:val="00567885"/>
    <w:rsid w:val="00567AC8"/>
    <w:rsid w:val="00567AE2"/>
    <w:rsid w:val="00567AF6"/>
    <w:rsid w:val="00567B37"/>
    <w:rsid w:val="00567B9E"/>
    <w:rsid w:val="00567C01"/>
    <w:rsid w:val="00567DC3"/>
    <w:rsid w:val="00567E4A"/>
    <w:rsid w:val="00567F2F"/>
    <w:rsid w:val="0057013A"/>
    <w:rsid w:val="00570329"/>
    <w:rsid w:val="005703C5"/>
    <w:rsid w:val="00570434"/>
    <w:rsid w:val="00570795"/>
    <w:rsid w:val="005709AC"/>
    <w:rsid w:val="00570C54"/>
    <w:rsid w:val="00570C6F"/>
    <w:rsid w:val="00570F21"/>
    <w:rsid w:val="00570F79"/>
    <w:rsid w:val="00571054"/>
    <w:rsid w:val="00571138"/>
    <w:rsid w:val="0057131B"/>
    <w:rsid w:val="005714B7"/>
    <w:rsid w:val="00571514"/>
    <w:rsid w:val="005715C0"/>
    <w:rsid w:val="00571B2E"/>
    <w:rsid w:val="00571C3E"/>
    <w:rsid w:val="00571C9F"/>
    <w:rsid w:val="00571D58"/>
    <w:rsid w:val="00571DE9"/>
    <w:rsid w:val="00571E8C"/>
    <w:rsid w:val="00571E97"/>
    <w:rsid w:val="00571EAA"/>
    <w:rsid w:val="00571EF2"/>
    <w:rsid w:val="00571F33"/>
    <w:rsid w:val="00572245"/>
    <w:rsid w:val="005723D6"/>
    <w:rsid w:val="005725C8"/>
    <w:rsid w:val="005726D1"/>
    <w:rsid w:val="00572717"/>
    <w:rsid w:val="00572941"/>
    <w:rsid w:val="00572AA3"/>
    <w:rsid w:val="00572D1C"/>
    <w:rsid w:val="00572D64"/>
    <w:rsid w:val="00572E00"/>
    <w:rsid w:val="00573050"/>
    <w:rsid w:val="00573220"/>
    <w:rsid w:val="0057328A"/>
    <w:rsid w:val="00573354"/>
    <w:rsid w:val="0057337C"/>
    <w:rsid w:val="0057347A"/>
    <w:rsid w:val="005735ED"/>
    <w:rsid w:val="00573662"/>
    <w:rsid w:val="005736E3"/>
    <w:rsid w:val="00573758"/>
    <w:rsid w:val="00573990"/>
    <w:rsid w:val="00573A8B"/>
    <w:rsid w:val="00573ABA"/>
    <w:rsid w:val="00573B3A"/>
    <w:rsid w:val="00573B52"/>
    <w:rsid w:val="00573B95"/>
    <w:rsid w:val="00573C23"/>
    <w:rsid w:val="00573D36"/>
    <w:rsid w:val="00573D88"/>
    <w:rsid w:val="00573E5E"/>
    <w:rsid w:val="00573E77"/>
    <w:rsid w:val="00573E99"/>
    <w:rsid w:val="00573EC2"/>
    <w:rsid w:val="005740A4"/>
    <w:rsid w:val="005741E4"/>
    <w:rsid w:val="0057447B"/>
    <w:rsid w:val="00574A77"/>
    <w:rsid w:val="00575476"/>
    <w:rsid w:val="0057552D"/>
    <w:rsid w:val="0057558A"/>
    <w:rsid w:val="00575650"/>
    <w:rsid w:val="005758C3"/>
    <w:rsid w:val="00575B87"/>
    <w:rsid w:val="00575E1A"/>
    <w:rsid w:val="00575F45"/>
    <w:rsid w:val="005762CF"/>
    <w:rsid w:val="00576322"/>
    <w:rsid w:val="0057633F"/>
    <w:rsid w:val="0057661B"/>
    <w:rsid w:val="005767AA"/>
    <w:rsid w:val="005767DD"/>
    <w:rsid w:val="00576869"/>
    <w:rsid w:val="00576A1B"/>
    <w:rsid w:val="00576C3F"/>
    <w:rsid w:val="00576CB5"/>
    <w:rsid w:val="00576F96"/>
    <w:rsid w:val="00577080"/>
    <w:rsid w:val="00577169"/>
    <w:rsid w:val="00577385"/>
    <w:rsid w:val="0057751C"/>
    <w:rsid w:val="00577544"/>
    <w:rsid w:val="005777CF"/>
    <w:rsid w:val="005777EA"/>
    <w:rsid w:val="005778A0"/>
    <w:rsid w:val="0057791B"/>
    <w:rsid w:val="00577B83"/>
    <w:rsid w:val="00577E8A"/>
    <w:rsid w:val="00580096"/>
    <w:rsid w:val="005803B6"/>
    <w:rsid w:val="005804CC"/>
    <w:rsid w:val="005805CD"/>
    <w:rsid w:val="005807A4"/>
    <w:rsid w:val="005807E3"/>
    <w:rsid w:val="0058089F"/>
    <w:rsid w:val="005808CA"/>
    <w:rsid w:val="00580918"/>
    <w:rsid w:val="00580A6D"/>
    <w:rsid w:val="00580B47"/>
    <w:rsid w:val="00580BA7"/>
    <w:rsid w:val="00580BC1"/>
    <w:rsid w:val="00580C24"/>
    <w:rsid w:val="00580E5A"/>
    <w:rsid w:val="00580F2F"/>
    <w:rsid w:val="00580F80"/>
    <w:rsid w:val="00580F93"/>
    <w:rsid w:val="0058199D"/>
    <w:rsid w:val="005819CA"/>
    <w:rsid w:val="00581A60"/>
    <w:rsid w:val="00581BF2"/>
    <w:rsid w:val="00581EAE"/>
    <w:rsid w:val="00581FBD"/>
    <w:rsid w:val="00582228"/>
    <w:rsid w:val="005823CE"/>
    <w:rsid w:val="0058246B"/>
    <w:rsid w:val="0058253D"/>
    <w:rsid w:val="00582749"/>
    <w:rsid w:val="00582BD1"/>
    <w:rsid w:val="00582BFF"/>
    <w:rsid w:val="00582FA4"/>
    <w:rsid w:val="0058349C"/>
    <w:rsid w:val="005834B5"/>
    <w:rsid w:val="0058362C"/>
    <w:rsid w:val="005837B5"/>
    <w:rsid w:val="0058382D"/>
    <w:rsid w:val="005838CA"/>
    <w:rsid w:val="0058396E"/>
    <w:rsid w:val="00583C06"/>
    <w:rsid w:val="00583C92"/>
    <w:rsid w:val="00583EE3"/>
    <w:rsid w:val="00584011"/>
    <w:rsid w:val="005841DB"/>
    <w:rsid w:val="00584207"/>
    <w:rsid w:val="005842EC"/>
    <w:rsid w:val="00584401"/>
    <w:rsid w:val="00584783"/>
    <w:rsid w:val="005848FC"/>
    <w:rsid w:val="0058496A"/>
    <w:rsid w:val="00584BCC"/>
    <w:rsid w:val="00584C91"/>
    <w:rsid w:val="00584CA4"/>
    <w:rsid w:val="00584CD1"/>
    <w:rsid w:val="00584E20"/>
    <w:rsid w:val="00584E23"/>
    <w:rsid w:val="00584FCC"/>
    <w:rsid w:val="0058507B"/>
    <w:rsid w:val="0058515E"/>
    <w:rsid w:val="005851DE"/>
    <w:rsid w:val="00585975"/>
    <w:rsid w:val="005859D6"/>
    <w:rsid w:val="00585D34"/>
    <w:rsid w:val="00585D92"/>
    <w:rsid w:val="00585ECC"/>
    <w:rsid w:val="00585F22"/>
    <w:rsid w:val="00585FDD"/>
    <w:rsid w:val="00586077"/>
    <w:rsid w:val="0058615E"/>
    <w:rsid w:val="0058617F"/>
    <w:rsid w:val="005861FB"/>
    <w:rsid w:val="005865C0"/>
    <w:rsid w:val="00586CFA"/>
    <w:rsid w:val="00586E23"/>
    <w:rsid w:val="00586FB6"/>
    <w:rsid w:val="00587045"/>
    <w:rsid w:val="00587247"/>
    <w:rsid w:val="005873CD"/>
    <w:rsid w:val="00587586"/>
    <w:rsid w:val="00587614"/>
    <w:rsid w:val="0058769B"/>
    <w:rsid w:val="0058786D"/>
    <w:rsid w:val="005879CB"/>
    <w:rsid w:val="00587A30"/>
    <w:rsid w:val="00587A49"/>
    <w:rsid w:val="00587BA8"/>
    <w:rsid w:val="00587F54"/>
    <w:rsid w:val="0059039C"/>
    <w:rsid w:val="00590466"/>
    <w:rsid w:val="005904A2"/>
    <w:rsid w:val="005907E0"/>
    <w:rsid w:val="00590A49"/>
    <w:rsid w:val="00590BF8"/>
    <w:rsid w:val="00590C50"/>
    <w:rsid w:val="00590EAE"/>
    <w:rsid w:val="00591130"/>
    <w:rsid w:val="005911DB"/>
    <w:rsid w:val="005911FB"/>
    <w:rsid w:val="005914D9"/>
    <w:rsid w:val="0059150A"/>
    <w:rsid w:val="00591988"/>
    <w:rsid w:val="005919ED"/>
    <w:rsid w:val="00591AD3"/>
    <w:rsid w:val="00591C1C"/>
    <w:rsid w:val="00591CB8"/>
    <w:rsid w:val="00591FB4"/>
    <w:rsid w:val="00592127"/>
    <w:rsid w:val="00592224"/>
    <w:rsid w:val="00592355"/>
    <w:rsid w:val="005923C8"/>
    <w:rsid w:val="0059244F"/>
    <w:rsid w:val="00592521"/>
    <w:rsid w:val="00592581"/>
    <w:rsid w:val="005927B1"/>
    <w:rsid w:val="00592A0B"/>
    <w:rsid w:val="00592AEC"/>
    <w:rsid w:val="00592B3E"/>
    <w:rsid w:val="00592C07"/>
    <w:rsid w:val="00592D23"/>
    <w:rsid w:val="00592FE3"/>
    <w:rsid w:val="005934D9"/>
    <w:rsid w:val="0059350D"/>
    <w:rsid w:val="005935FA"/>
    <w:rsid w:val="00593614"/>
    <w:rsid w:val="00593744"/>
    <w:rsid w:val="0059379D"/>
    <w:rsid w:val="0059382B"/>
    <w:rsid w:val="00593BFF"/>
    <w:rsid w:val="00593D09"/>
    <w:rsid w:val="00593EA1"/>
    <w:rsid w:val="00593EE1"/>
    <w:rsid w:val="00593F90"/>
    <w:rsid w:val="00593FF3"/>
    <w:rsid w:val="005940FC"/>
    <w:rsid w:val="005941F6"/>
    <w:rsid w:val="0059421E"/>
    <w:rsid w:val="0059439A"/>
    <w:rsid w:val="00594585"/>
    <w:rsid w:val="0059463B"/>
    <w:rsid w:val="00594670"/>
    <w:rsid w:val="0059480D"/>
    <w:rsid w:val="005949EF"/>
    <w:rsid w:val="00594AD7"/>
    <w:rsid w:val="00594C52"/>
    <w:rsid w:val="00594D13"/>
    <w:rsid w:val="00594ECF"/>
    <w:rsid w:val="005950B7"/>
    <w:rsid w:val="00595195"/>
    <w:rsid w:val="0059564C"/>
    <w:rsid w:val="00595686"/>
    <w:rsid w:val="00595726"/>
    <w:rsid w:val="0059575A"/>
    <w:rsid w:val="0059575F"/>
    <w:rsid w:val="0059577F"/>
    <w:rsid w:val="00596290"/>
    <w:rsid w:val="005967AA"/>
    <w:rsid w:val="0059697F"/>
    <w:rsid w:val="00596994"/>
    <w:rsid w:val="00596B55"/>
    <w:rsid w:val="00596B81"/>
    <w:rsid w:val="00596D8A"/>
    <w:rsid w:val="00596E01"/>
    <w:rsid w:val="00596EF2"/>
    <w:rsid w:val="00596F47"/>
    <w:rsid w:val="00597053"/>
    <w:rsid w:val="0059718C"/>
    <w:rsid w:val="005971C2"/>
    <w:rsid w:val="005971E1"/>
    <w:rsid w:val="005971E4"/>
    <w:rsid w:val="005972AD"/>
    <w:rsid w:val="005972D5"/>
    <w:rsid w:val="00597307"/>
    <w:rsid w:val="00597A4E"/>
    <w:rsid w:val="00597AA9"/>
    <w:rsid w:val="00597AEB"/>
    <w:rsid w:val="00597F63"/>
    <w:rsid w:val="005A0049"/>
    <w:rsid w:val="005A009E"/>
    <w:rsid w:val="005A00AE"/>
    <w:rsid w:val="005A0134"/>
    <w:rsid w:val="005A02D8"/>
    <w:rsid w:val="005A05AF"/>
    <w:rsid w:val="005A05FF"/>
    <w:rsid w:val="005A06E1"/>
    <w:rsid w:val="005A06ED"/>
    <w:rsid w:val="005A073D"/>
    <w:rsid w:val="005A0989"/>
    <w:rsid w:val="005A0AA3"/>
    <w:rsid w:val="005A0B42"/>
    <w:rsid w:val="005A0F78"/>
    <w:rsid w:val="005A1150"/>
    <w:rsid w:val="005A11C0"/>
    <w:rsid w:val="005A1214"/>
    <w:rsid w:val="005A122C"/>
    <w:rsid w:val="005A126F"/>
    <w:rsid w:val="005A127D"/>
    <w:rsid w:val="005A14A5"/>
    <w:rsid w:val="005A185C"/>
    <w:rsid w:val="005A1996"/>
    <w:rsid w:val="005A19A4"/>
    <w:rsid w:val="005A19ED"/>
    <w:rsid w:val="005A1AFC"/>
    <w:rsid w:val="005A1C5D"/>
    <w:rsid w:val="005A1C6B"/>
    <w:rsid w:val="005A1D27"/>
    <w:rsid w:val="005A1DF0"/>
    <w:rsid w:val="005A2197"/>
    <w:rsid w:val="005A22BA"/>
    <w:rsid w:val="005A24F0"/>
    <w:rsid w:val="005A2747"/>
    <w:rsid w:val="005A299F"/>
    <w:rsid w:val="005A2BB6"/>
    <w:rsid w:val="005A2BC3"/>
    <w:rsid w:val="005A2CF3"/>
    <w:rsid w:val="005A2DEC"/>
    <w:rsid w:val="005A2DF9"/>
    <w:rsid w:val="005A2F8D"/>
    <w:rsid w:val="005A3371"/>
    <w:rsid w:val="005A36BC"/>
    <w:rsid w:val="005A3907"/>
    <w:rsid w:val="005A3A36"/>
    <w:rsid w:val="005A3D86"/>
    <w:rsid w:val="005A3E96"/>
    <w:rsid w:val="005A3F74"/>
    <w:rsid w:val="005A3F90"/>
    <w:rsid w:val="005A4128"/>
    <w:rsid w:val="005A42EC"/>
    <w:rsid w:val="005A4592"/>
    <w:rsid w:val="005A474B"/>
    <w:rsid w:val="005A4756"/>
    <w:rsid w:val="005A47D3"/>
    <w:rsid w:val="005A47F9"/>
    <w:rsid w:val="005A480A"/>
    <w:rsid w:val="005A4914"/>
    <w:rsid w:val="005A4A30"/>
    <w:rsid w:val="005A4A4A"/>
    <w:rsid w:val="005A4BB0"/>
    <w:rsid w:val="005A4C18"/>
    <w:rsid w:val="005A507C"/>
    <w:rsid w:val="005A50B7"/>
    <w:rsid w:val="005A5191"/>
    <w:rsid w:val="005A51C6"/>
    <w:rsid w:val="005A5317"/>
    <w:rsid w:val="005A53D4"/>
    <w:rsid w:val="005A54A6"/>
    <w:rsid w:val="005A54A7"/>
    <w:rsid w:val="005A55BC"/>
    <w:rsid w:val="005A571C"/>
    <w:rsid w:val="005A5ADC"/>
    <w:rsid w:val="005A5CF0"/>
    <w:rsid w:val="005A5DAC"/>
    <w:rsid w:val="005A5FAB"/>
    <w:rsid w:val="005A5FAE"/>
    <w:rsid w:val="005A614E"/>
    <w:rsid w:val="005A623D"/>
    <w:rsid w:val="005A6537"/>
    <w:rsid w:val="005A6593"/>
    <w:rsid w:val="005A65B5"/>
    <w:rsid w:val="005A65D8"/>
    <w:rsid w:val="005A6802"/>
    <w:rsid w:val="005A6A90"/>
    <w:rsid w:val="005A6AFC"/>
    <w:rsid w:val="005A7023"/>
    <w:rsid w:val="005A73DF"/>
    <w:rsid w:val="005A752D"/>
    <w:rsid w:val="005A762B"/>
    <w:rsid w:val="005A7735"/>
    <w:rsid w:val="005A78E2"/>
    <w:rsid w:val="005A79E2"/>
    <w:rsid w:val="005A7DD9"/>
    <w:rsid w:val="005B0115"/>
    <w:rsid w:val="005B027F"/>
    <w:rsid w:val="005B0297"/>
    <w:rsid w:val="005B02DC"/>
    <w:rsid w:val="005B037D"/>
    <w:rsid w:val="005B04EE"/>
    <w:rsid w:val="005B057B"/>
    <w:rsid w:val="005B0743"/>
    <w:rsid w:val="005B0834"/>
    <w:rsid w:val="005B08BA"/>
    <w:rsid w:val="005B08ED"/>
    <w:rsid w:val="005B0CD6"/>
    <w:rsid w:val="005B0FD1"/>
    <w:rsid w:val="005B1122"/>
    <w:rsid w:val="005B12F1"/>
    <w:rsid w:val="005B1598"/>
    <w:rsid w:val="005B1655"/>
    <w:rsid w:val="005B16AA"/>
    <w:rsid w:val="005B1DC6"/>
    <w:rsid w:val="005B274A"/>
    <w:rsid w:val="005B2833"/>
    <w:rsid w:val="005B2955"/>
    <w:rsid w:val="005B2A2B"/>
    <w:rsid w:val="005B2B45"/>
    <w:rsid w:val="005B2B91"/>
    <w:rsid w:val="005B2BA8"/>
    <w:rsid w:val="005B2CBD"/>
    <w:rsid w:val="005B3136"/>
    <w:rsid w:val="005B318C"/>
    <w:rsid w:val="005B3238"/>
    <w:rsid w:val="005B36C3"/>
    <w:rsid w:val="005B3772"/>
    <w:rsid w:val="005B3A85"/>
    <w:rsid w:val="005B3A8A"/>
    <w:rsid w:val="005B3D06"/>
    <w:rsid w:val="005B3FAD"/>
    <w:rsid w:val="005B3FCB"/>
    <w:rsid w:val="005B4006"/>
    <w:rsid w:val="005B4061"/>
    <w:rsid w:val="005B40B4"/>
    <w:rsid w:val="005B41B6"/>
    <w:rsid w:val="005B42A7"/>
    <w:rsid w:val="005B42BB"/>
    <w:rsid w:val="005B43C3"/>
    <w:rsid w:val="005B463B"/>
    <w:rsid w:val="005B4A4E"/>
    <w:rsid w:val="005B4AEA"/>
    <w:rsid w:val="005B4B1A"/>
    <w:rsid w:val="005B4D3E"/>
    <w:rsid w:val="005B4DE7"/>
    <w:rsid w:val="005B4E07"/>
    <w:rsid w:val="005B4E42"/>
    <w:rsid w:val="005B4FBB"/>
    <w:rsid w:val="005B5003"/>
    <w:rsid w:val="005B5035"/>
    <w:rsid w:val="005B50BF"/>
    <w:rsid w:val="005B519D"/>
    <w:rsid w:val="005B51A8"/>
    <w:rsid w:val="005B51FA"/>
    <w:rsid w:val="005B520C"/>
    <w:rsid w:val="005B582F"/>
    <w:rsid w:val="005B585C"/>
    <w:rsid w:val="005B5979"/>
    <w:rsid w:val="005B59E8"/>
    <w:rsid w:val="005B5A65"/>
    <w:rsid w:val="005B5ED0"/>
    <w:rsid w:val="005B5F0B"/>
    <w:rsid w:val="005B60A5"/>
    <w:rsid w:val="005B60AC"/>
    <w:rsid w:val="005B6203"/>
    <w:rsid w:val="005B66FE"/>
    <w:rsid w:val="005B6763"/>
    <w:rsid w:val="005B6767"/>
    <w:rsid w:val="005B681C"/>
    <w:rsid w:val="005B6DE4"/>
    <w:rsid w:val="005B6F59"/>
    <w:rsid w:val="005B706F"/>
    <w:rsid w:val="005B7257"/>
    <w:rsid w:val="005B7311"/>
    <w:rsid w:val="005B745E"/>
    <w:rsid w:val="005B749A"/>
    <w:rsid w:val="005B7542"/>
    <w:rsid w:val="005B7582"/>
    <w:rsid w:val="005B75C4"/>
    <w:rsid w:val="005B76F6"/>
    <w:rsid w:val="005B7A4A"/>
    <w:rsid w:val="005B7A93"/>
    <w:rsid w:val="005B7B0D"/>
    <w:rsid w:val="005B7C8A"/>
    <w:rsid w:val="005B7E99"/>
    <w:rsid w:val="005B7F1D"/>
    <w:rsid w:val="005B7FEF"/>
    <w:rsid w:val="005C027E"/>
    <w:rsid w:val="005C0319"/>
    <w:rsid w:val="005C03EE"/>
    <w:rsid w:val="005C0555"/>
    <w:rsid w:val="005C083F"/>
    <w:rsid w:val="005C0886"/>
    <w:rsid w:val="005C08FD"/>
    <w:rsid w:val="005C0B98"/>
    <w:rsid w:val="005C0CD5"/>
    <w:rsid w:val="005C0E60"/>
    <w:rsid w:val="005C0F3B"/>
    <w:rsid w:val="005C0F95"/>
    <w:rsid w:val="005C1064"/>
    <w:rsid w:val="005C12D9"/>
    <w:rsid w:val="005C1541"/>
    <w:rsid w:val="005C1916"/>
    <w:rsid w:val="005C1961"/>
    <w:rsid w:val="005C1C25"/>
    <w:rsid w:val="005C1F2B"/>
    <w:rsid w:val="005C20A9"/>
    <w:rsid w:val="005C216B"/>
    <w:rsid w:val="005C21CF"/>
    <w:rsid w:val="005C2256"/>
    <w:rsid w:val="005C263E"/>
    <w:rsid w:val="005C29A5"/>
    <w:rsid w:val="005C2A58"/>
    <w:rsid w:val="005C2AD7"/>
    <w:rsid w:val="005C2B5A"/>
    <w:rsid w:val="005C2CE8"/>
    <w:rsid w:val="005C2E54"/>
    <w:rsid w:val="005C2EDB"/>
    <w:rsid w:val="005C2F8F"/>
    <w:rsid w:val="005C2FE8"/>
    <w:rsid w:val="005C2FEC"/>
    <w:rsid w:val="005C3030"/>
    <w:rsid w:val="005C315B"/>
    <w:rsid w:val="005C33D0"/>
    <w:rsid w:val="005C33D3"/>
    <w:rsid w:val="005C33F3"/>
    <w:rsid w:val="005C35D8"/>
    <w:rsid w:val="005C364B"/>
    <w:rsid w:val="005C370F"/>
    <w:rsid w:val="005C37CE"/>
    <w:rsid w:val="005C3805"/>
    <w:rsid w:val="005C3B70"/>
    <w:rsid w:val="005C3D48"/>
    <w:rsid w:val="005C3DE0"/>
    <w:rsid w:val="005C4240"/>
    <w:rsid w:val="005C428B"/>
    <w:rsid w:val="005C4373"/>
    <w:rsid w:val="005C43C2"/>
    <w:rsid w:val="005C43DE"/>
    <w:rsid w:val="005C4509"/>
    <w:rsid w:val="005C46C1"/>
    <w:rsid w:val="005C475D"/>
    <w:rsid w:val="005C4A8A"/>
    <w:rsid w:val="005C4B6D"/>
    <w:rsid w:val="005C4C1C"/>
    <w:rsid w:val="005C4EF4"/>
    <w:rsid w:val="005C52D8"/>
    <w:rsid w:val="005C578E"/>
    <w:rsid w:val="005C5BAD"/>
    <w:rsid w:val="005C5D2F"/>
    <w:rsid w:val="005C5D5D"/>
    <w:rsid w:val="005C5D86"/>
    <w:rsid w:val="005C5E77"/>
    <w:rsid w:val="005C607F"/>
    <w:rsid w:val="005C6102"/>
    <w:rsid w:val="005C63BE"/>
    <w:rsid w:val="005C63F6"/>
    <w:rsid w:val="005C644F"/>
    <w:rsid w:val="005C649B"/>
    <w:rsid w:val="005C659D"/>
    <w:rsid w:val="005C6604"/>
    <w:rsid w:val="005C661A"/>
    <w:rsid w:val="005C674A"/>
    <w:rsid w:val="005C67A8"/>
    <w:rsid w:val="005C67AE"/>
    <w:rsid w:val="005C69FD"/>
    <w:rsid w:val="005C6BB2"/>
    <w:rsid w:val="005C6F44"/>
    <w:rsid w:val="005C751B"/>
    <w:rsid w:val="005C7841"/>
    <w:rsid w:val="005C797D"/>
    <w:rsid w:val="005C7E0E"/>
    <w:rsid w:val="005C7E1D"/>
    <w:rsid w:val="005C7F97"/>
    <w:rsid w:val="005D00AA"/>
    <w:rsid w:val="005D02E8"/>
    <w:rsid w:val="005D051E"/>
    <w:rsid w:val="005D0A0C"/>
    <w:rsid w:val="005D0B22"/>
    <w:rsid w:val="005D0BAA"/>
    <w:rsid w:val="005D0D06"/>
    <w:rsid w:val="005D0E77"/>
    <w:rsid w:val="005D1253"/>
    <w:rsid w:val="005D1460"/>
    <w:rsid w:val="005D1608"/>
    <w:rsid w:val="005D1663"/>
    <w:rsid w:val="005D1840"/>
    <w:rsid w:val="005D1A23"/>
    <w:rsid w:val="005D1A46"/>
    <w:rsid w:val="005D1B06"/>
    <w:rsid w:val="005D203E"/>
    <w:rsid w:val="005D20F4"/>
    <w:rsid w:val="005D2212"/>
    <w:rsid w:val="005D2215"/>
    <w:rsid w:val="005D22C1"/>
    <w:rsid w:val="005D239A"/>
    <w:rsid w:val="005D2685"/>
    <w:rsid w:val="005D274C"/>
    <w:rsid w:val="005D28CC"/>
    <w:rsid w:val="005D28D1"/>
    <w:rsid w:val="005D2973"/>
    <w:rsid w:val="005D2AC8"/>
    <w:rsid w:val="005D2CDA"/>
    <w:rsid w:val="005D2E8E"/>
    <w:rsid w:val="005D328F"/>
    <w:rsid w:val="005D3347"/>
    <w:rsid w:val="005D33CE"/>
    <w:rsid w:val="005D33FF"/>
    <w:rsid w:val="005D3597"/>
    <w:rsid w:val="005D36A0"/>
    <w:rsid w:val="005D3A83"/>
    <w:rsid w:val="005D3A9D"/>
    <w:rsid w:val="005D3ADF"/>
    <w:rsid w:val="005D3AF8"/>
    <w:rsid w:val="005D3BFF"/>
    <w:rsid w:val="005D3C0E"/>
    <w:rsid w:val="005D3DA4"/>
    <w:rsid w:val="005D3E0D"/>
    <w:rsid w:val="005D4394"/>
    <w:rsid w:val="005D43FC"/>
    <w:rsid w:val="005D453E"/>
    <w:rsid w:val="005D47B9"/>
    <w:rsid w:val="005D486E"/>
    <w:rsid w:val="005D49EC"/>
    <w:rsid w:val="005D4E7E"/>
    <w:rsid w:val="005D4F7D"/>
    <w:rsid w:val="005D4F8E"/>
    <w:rsid w:val="005D523D"/>
    <w:rsid w:val="005D5262"/>
    <w:rsid w:val="005D5288"/>
    <w:rsid w:val="005D5367"/>
    <w:rsid w:val="005D538B"/>
    <w:rsid w:val="005D58FB"/>
    <w:rsid w:val="005D5A39"/>
    <w:rsid w:val="005D5B63"/>
    <w:rsid w:val="005D5C10"/>
    <w:rsid w:val="005D5C8F"/>
    <w:rsid w:val="005D5CD7"/>
    <w:rsid w:val="005D5EA4"/>
    <w:rsid w:val="005D5EF4"/>
    <w:rsid w:val="005D6112"/>
    <w:rsid w:val="005D6161"/>
    <w:rsid w:val="005D61EC"/>
    <w:rsid w:val="005D6357"/>
    <w:rsid w:val="005D643E"/>
    <w:rsid w:val="005D65A4"/>
    <w:rsid w:val="005D6C61"/>
    <w:rsid w:val="005D70C9"/>
    <w:rsid w:val="005D7118"/>
    <w:rsid w:val="005D7262"/>
    <w:rsid w:val="005D739F"/>
    <w:rsid w:val="005D73C3"/>
    <w:rsid w:val="005D77DC"/>
    <w:rsid w:val="005D77E5"/>
    <w:rsid w:val="005D780A"/>
    <w:rsid w:val="005D7A49"/>
    <w:rsid w:val="005D7B78"/>
    <w:rsid w:val="005D7C88"/>
    <w:rsid w:val="005D7D37"/>
    <w:rsid w:val="005D7DE5"/>
    <w:rsid w:val="005D7F33"/>
    <w:rsid w:val="005D7FA1"/>
    <w:rsid w:val="005E0064"/>
    <w:rsid w:val="005E01A1"/>
    <w:rsid w:val="005E02D0"/>
    <w:rsid w:val="005E0487"/>
    <w:rsid w:val="005E0865"/>
    <w:rsid w:val="005E094D"/>
    <w:rsid w:val="005E09B6"/>
    <w:rsid w:val="005E09C2"/>
    <w:rsid w:val="005E09C8"/>
    <w:rsid w:val="005E0AD7"/>
    <w:rsid w:val="005E0C12"/>
    <w:rsid w:val="005E0D23"/>
    <w:rsid w:val="005E0DFD"/>
    <w:rsid w:val="005E0F89"/>
    <w:rsid w:val="005E0FE1"/>
    <w:rsid w:val="005E1119"/>
    <w:rsid w:val="005E114B"/>
    <w:rsid w:val="005E1179"/>
    <w:rsid w:val="005E1260"/>
    <w:rsid w:val="005E129D"/>
    <w:rsid w:val="005E133E"/>
    <w:rsid w:val="005E1620"/>
    <w:rsid w:val="005E1638"/>
    <w:rsid w:val="005E1893"/>
    <w:rsid w:val="005E1B3E"/>
    <w:rsid w:val="005E1C91"/>
    <w:rsid w:val="005E1F29"/>
    <w:rsid w:val="005E217C"/>
    <w:rsid w:val="005E229E"/>
    <w:rsid w:val="005E238E"/>
    <w:rsid w:val="005E2567"/>
    <w:rsid w:val="005E2626"/>
    <w:rsid w:val="005E2712"/>
    <w:rsid w:val="005E2869"/>
    <w:rsid w:val="005E2945"/>
    <w:rsid w:val="005E298D"/>
    <w:rsid w:val="005E2AC2"/>
    <w:rsid w:val="005E2C9F"/>
    <w:rsid w:val="005E2CDB"/>
    <w:rsid w:val="005E2E2E"/>
    <w:rsid w:val="005E2E67"/>
    <w:rsid w:val="005E305E"/>
    <w:rsid w:val="005E317C"/>
    <w:rsid w:val="005E318A"/>
    <w:rsid w:val="005E34CE"/>
    <w:rsid w:val="005E3639"/>
    <w:rsid w:val="005E3A74"/>
    <w:rsid w:val="005E3C60"/>
    <w:rsid w:val="005E3D96"/>
    <w:rsid w:val="005E41B2"/>
    <w:rsid w:val="005E42FA"/>
    <w:rsid w:val="005E437F"/>
    <w:rsid w:val="005E45F6"/>
    <w:rsid w:val="005E46E2"/>
    <w:rsid w:val="005E49F9"/>
    <w:rsid w:val="005E4A23"/>
    <w:rsid w:val="005E4A7A"/>
    <w:rsid w:val="005E4B23"/>
    <w:rsid w:val="005E4BCE"/>
    <w:rsid w:val="005E4CBD"/>
    <w:rsid w:val="005E4DB8"/>
    <w:rsid w:val="005E4ED3"/>
    <w:rsid w:val="005E5062"/>
    <w:rsid w:val="005E50A7"/>
    <w:rsid w:val="005E5165"/>
    <w:rsid w:val="005E52C8"/>
    <w:rsid w:val="005E52D8"/>
    <w:rsid w:val="005E5383"/>
    <w:rsid w:val="005E5480"/>
    <w:rsid w:val="005E5643"/>
    <w:rsid w:val="005E56AD"/>
    <w:rsid w:val="005E57B9"/>
    <w:rsid w:val="005E5BD5"/>
    <w:rsid w:val="005E5DDF"/>
    <w:rsid w:val="005E5E62"/>
    <w:rsid w:val="005E5F57"/>
    <w:rsid w:val="005E60FB"/>
    <w:rsid w:val="005E61A3"/>
    <w:rsid w:val="005E6258"/>
    <w:rsid w:val="005E6266"/>
    <w:rsid w:val="005E6838"/>
    <w:rsid w:val="005E69C5"/>
    <w:rsid w:val="005E6A28"/>
    <w:rsid w:val="005E6AA4"/>
    <w:rsid w:val="005E6C19"/>
    <w:rsid w:val="005E700A"/>
    <w:rsid w:val="005E7054"/>
    <w:rsid w:val="005E712F"/>
    <w:rsid w:val="005E72DF"/>
    <w:rsid w:val="005E730B"/>
    <w:rsid w:val="005E735D"/>
    <w:rsid w:val="005E74BA"/>
    <w:rsid w:val="005E767C"/>
    <w:rsid w:val="005E7CC8"/>
    <w:rsid w:val="005E7E7E"/>
    <w:rsid w:val="005F0364"/>
    <w:rsid w:val="005F06F6"/>
    <w:rsid w:val="005F0976"/>
    <w:rsid w:val="005F0A2B"/>
    <w:rsid w:val="005F0B04"/>
    <w:rsid w:val="005F0B9F"/>
    <w:rsid w:val="005F0D7F"/>
    <w:rsid w:val="005F100E"/>
    <w:rsid w:val="005F109C"/>
    <w:rsid w:val="005F10BC"/>
    <w:rsid w:val="005F150D"/>
    <w:rsid w:val="005F1597"/>
    <w:rsid w:val="005F15C5"/>
    <w:rsid w:val="005F1840"/>
    <w:rsid w:val="005F196F"/>
    <w:rsid w:val="005F1D11"/>
    <w:rsid w:val="005F2034"/>
    <w:rsid w:val="005F24B7"/>
    <w:rsid w:val="005F24EE"/>
    <w:rsid w:val="005F257B"/>
    <w:rsid w:val="005F2619"/>
    <w:rsid w:val="005F2709"/>
    <w:rsid w:val="005F2974"/>
    <w:rsid w:val="005F2A45"/>
    <w:rsid w:val="005F2B44"/>
    <w:rsid w:val="005F2D4E"/>
    <w:rsid w:val="005F2E75"/>
    <w:rsid w:val="005F308C"/>
    <w:rsid w:val="005F3413"/>
    <w:rsid w:val="005F3469"/>
    <w:rsid w:val="005F35BC"/>
    <w:rsid w:val="005F39AF"/>
    <w:rsid w:val="005F3A60"/>
    <w:rsid w:val="005F3C07"/>
    <w:rsid w:val="005F3D1B"/>
    <w:rsid w:val="005F3EBC"/>
    <w:rsid w:val="005F3EE3"/>
    <w:rsid w:val="005F3F87"/>
    <w:rsid w:val="005F417E"/>
    <w:rsid w:val="005F4263"/>
    <w:rsid w:val="005F438A"/>
    <w:rsid w:val="005F4AA7"/>
    <w:rsid w:val="005F4E2F"/>
    <w:rsid w:val="005F5268"/>
    <w:rsid w:val="005F555B"/>
    <w:rsid w:val="005F560F"/>
    <w:rsid w:val="005F5738"/>
    <w:rsid w:val="005F5848"/>
    <w:rsid w:val="005F590D"/>
    <w:rsid w:val="005F5D31"/>
    <w:rsid w:val="005F5D4C"/>
    <w:rsid w:val="005F5EF8"/>
    <w:rsid w:val="005F6002"/>
    <w:rsid w:val="005F6006"/>
    <w:rsid w:val="005F63E3"/>
    <w:rsid w:val="005F6410"/>
    <w:rsid w:val="005F6561"/>
    <w:rsid w:val="005F65D5"/>
    <w:rsid w:val="005F65F9"/>
    <w:rsid w:val="005F6A9A"/>
    <w:rsid w:val="005F6EB4"/>
    <w:rsid w:val="005F7071"/>
    <w:rsid w:val="005F7264"/>
    <w:rsid w:val="005F75AE"/>
    <w:rsid w:val="005F7658"/>
    <w:rsid w:val="005F7BD7"/>
    <w:rsid w:val="005F7D8F"/>
    <w:rsid w:val="005F7DB1"/>
    <w:rsid w:val="005F7E0B"/>
    <w:rsid w:val="005F7F03"/>
    <w:rsid w:val="006001A3"/>
    <w:rsid w:val="00600253"/>
    <w:rsid w:val="006002CC"/>
    <w:rsid w:val="00600317"/>
    <w:rsid w:val="0060040C"/>
    <w:rsid w:val="0060045E"/>
    <w:rsid w:val="006006FE"/>
    <w:rsid w:val="00600799"/>
    <w:rsid w:val="00600D16"/>
    <w:rsid w:val="00600DE3"/>
    <w:rsid w:val="00600E8C"/>
    <w:rsid w:val="00600EAD"/>
    <w:rsid w:val="00601024"/>
    <w:rsid w:val="006011C2"/>
    <w:rsid w:val="00601212"/>
    <w:rsid w:val="00601276"/>
    <w:rsid w:val="00601525"/>
    <w:rsid w:val="00601625"/>
    <w:rsid w:val="00601831"/>
    <w:rsid w:val="00601A00"/>
    <w:rsid w:val="00601A56"/>
    <w:rsid w:val="00601B49"/>
    <w:rsid w:val="00601B6F"/>
    <w:rsid w:val="00601DB0"/>
    <w:rsid w:val="00601EE3"/>
    <w:rsid w:val="0060215F"/>
    <w:rsid w:val="00602258"/>
    <w:rsid w:val="0060234D"/>
    <w:rsid w:val="006023B1"/>
    <w:rsid w:val="006024E2"/>
    <w:rsid w:val="0060251C"/>
    <w:rsid w:val="00602619"/>
    <w:rsid w:val="00602735"/>
    <w:rsid w:val="00602823"/>
    <w:rsid w:val="006028D1"/>
    <w:rsid w:val="00602ADC"/>
    <w:rsid w:val="00602B92"/>
    <w:rsid w:val="00602ED6"/>
    <w:rsid w:val="00603194"/>
    <w:rsid w:val="006031E3"/>
    <w:rsid w:val="006032A6"/>
    <w:rsid w:val="00603446"/>
    <w:rsid w:val="0060348A"/>
    <w:rsid w:val="0060349C"/>
    <w:rsid w:val="006036CE"/>
    <w:rsid w:val="00603733"/>
    <w:rsid w:val="006037DE"/>
    <w:rsid w:val="00603B46"/>
    <w:rsid w:val="00603B58"/>
    <w:rsid w:val="00603EFF"/>
    <w:rsid w:val="00603FC5"/>
    <w:rsid w:val="0060424F"/>
    <w:rsid w:val="00604704"/>
    <w:rsid w:val="00604946"/>
    <w:rsid w:val="00604A65"/>
    <w:rsid w:val="00604BD7"/>
    <w:rsid w:val="00604BFF"/>
    <w:rsid w:val="00604D19"/>
    <w:rsid w:val="00604D3B"/>
    <w:rsid w:val="00604ECA"/>
    <w:rsid w:val="00604F20"/>
    <w:rsid w:val="006052C3"/>
    <w:rsid w:val="00605897"/>
    <w:rsid w:val="0060596D"/>
    <w:rsid w:val="00605AE7"/>
    <w:rsid w:val="00605CEB"/>
    <w:rsid w:val="00605F97"/>
    <w:rsid w:val="006060D4"/>
    <w:rsid w:val="00606432"/>
    <w:rsid w:val="0060668A"/>
    <w:rsid w:val="006067F4"/>
    <w:rsid w:val="00606915"/>
    <w:rsid w:val="0060691C"/>
    <w:rsid w:val="00606A4C"/>
    <w:rsid w:val="00606A54"/>
    <w:rsid w:val="00606A69"/>
    <w:rsid w:val="00606C28"/>
    <w:rsid w:val="006070CE"/>
    <w:rsid w:val="00607158"/>
    <w:rsid w:val="00607314"/>
    <w:rsid w:val="0060733D"/>
    <w:rsid w:val="00607363"/>
    <w:rsid w:val="006074DE"/>
    <w:rsid w:val="00607859"/>
    <w:rsid w:val="0060787E"/>
    <w:rsid w:val="006079A4"/>
    <w:rsid w:val="006079B7"/>
    <w:rsid w:val="00607B01"/>
    <w:rsid w:val="00607B30"/>
    <w:rsid w:val="00607C23"/>
    <w:rsid w:val="00607E6F"/>
    <w:rsid w:val="00607FB3"/>
    <w:rsid w:val="00607FE1"/>
    <w:rsid w:val="00610092"/>
    <w:rsid w:val="006101E2"/>
    <w:rsid w:val="0061028B"/>
    <w:rsid w:val="006102B3"/>
    <w:rsid w:val="00610471"/>
    <w:rsid w:val="006104E8"/>
    <w:rsid w:val="0061053E"/>
    <w:rsid w:val="0061073B"/>
    <w:rsid w:val="00610880"/>
    <w:rsid w:val="00610CE6"/>
    <w:rsid w:val="00610D7F"/>
    <w:rsid w:val="00610FDD"/>
    <w:rsid w:val="006111A6"/>
    <w:rsid w:val="006115DB"/>
    <w:rsid w:val="00611994"/>
    <w:rsid w:val="00611A85"/>
    <w:rsid w:val="00611F17"/>
    <w:rsid w:val="00611FC0"/>
    <w:rsid w:val="0061205F"/>
    <w:rsid w:val="00612214"/>
    <w:rsid w:val="0061234F"/>
    <w:rsid w:val="00612552"/>
    <w:rsid w:val="0061297C"/>
    <w:rsid w:val="00612A03"/>
    <w:rsid w:val="00613146"/>
    <w:rsid w:val="006132E8"/>
    <w:rsid w:val="00613513"/>
    <w:rsid w:val="0061353A"/>
    <w:rsid w:val="00613558"/>
    <w:rsid w:val="00613689"/>
    <w:rsid w:val="00613E71"/>
    <w:rsid w:val="00613E88"/>
    <w:rsid w:val="00613F8B"/>
    <w:rsid w:val="00614034"/>
    <w:rsid w:val="006141AC"/>
    <w:rsid w:val="0061442E"/>
    <w:rsid w:val="0061447B"/>
    <w:rsid w:val="006144D5"/>
    <w:rsid w:val="0061452A"/>
    <w:rsid w:val="00614610"/>
    <w:rsid w:val="00614795"/>
    <w:rsid w:val="006147D8"/>
    <w:rsid w:val="006147FD"/>
    <w:rsid w:val="00614901"/>
    <w:rsid w:val="00614AD8"/>
    <w:rsid w:val="00614C2B"/>
    <w:rsid w:val="00614D90"/>
    <w:rsid w:val="00614DE1"/>
    <w:rsid w:val="00615022"/>
    <w:rsid w:val="0061504F"/>
    <w:rsid w:val="006152FF"/>
    <w:rsid w:val="006157D5"/>
    <w:rsid w:val="0061592D"/>
    <w:rsid w:val="00615B72"/>
    <w:rsid w:val="00615CDA"/>
    <w:rsid w:val="00615D74"/>
    <w:rsid w:val="00615E24"/>
    <w:rsid w:val="00615F6B"/>
    <w:rsid w:val="00615F9D"/>
    <w:rsid w:val="00616069"/>
    <w:rsid w:val="006160B6"/>
    <w:rsid w:val="006160B9"/>
    <w:rsid w:val="0061612F"/>
    <w:rsid w:val="006162EC"/>
    <w:rsid w:val="006163F3"/>
    <w:rsid w:val="0061645F"/>
    <w:rsid w:val="006164B7"/>
    <w:rsid w:val="00616610"/>
    <w:rsid w:val="00616742"/>
    <w:rsid w:val="00616940"/>
    <w:rsid w:val="00616B4B"/>
    <w:rsid w:val="00616C85"/>
    <w:rsid w:val="00616D01"/>
    <w:rsid w:val="00616DBC"/>
    <w:rsid w:val="00616E57"/>
    <w:rsid w:val="00616F3B"/>
    <w:rsid w:val="00616F95"/>
    <w:rsid w:val="00616FDB"/>
    <w:rsid w:val="0061726F"/>
    <w:rsid w:val="006172D3"/>
    <w:rsid w:val="006174D8"/>
    <w:rsid w:val="006174F8"/>
    <w:rsid w:val="006174FE"/>
    <w:rsid w:val="00617693"/>
    <w:rsid w:val="006177E2"/>
    <w:rsid w:val="00617AAE"/>
    <w:rsid w:val="00617B81"/>
    <w:rsid w:val="00617BBD"/>
    <w:rsid w:val="00617CC9"/>
    <w:rsid w:val="00617DE0"/>
    <w:rsid w:val="00617F6D"/>
    <w:rsid w:val="006201E7"/>
    <w:rsid w:val="006205BE"/>
    <w:rsid w:val="00620751"/>
    <w:rsid w:val="006207FC"/>
    <w:rsid w:val="0062081E"/>
    <w:rsid w:val="00620854"/>
    <w:rsid w:val="006208B5"/>
    <w:rsid w:val="00620948"/>
    <w:rsid w:val="00620A48"/>
    <w:rsid w:val="00620B15"/>
    <w:rsid w:val="00620DE7"/>
    <w:rsid w:val="00620FD3"/>
    <w:rsid w:val="00620FFB"/>
    <w:rsid w:val="00621041"/>
    <w:rsid w:val="00621166"/>
    <w:rsid w:val="00621420"/>
    <w:rsid w:val="00621435"/>
    <w:rsid w:val="006215CF"/>
    <w:rsid w:val="006216B6"/>
    <w:rsid w:val="00621811"/>
    <w:rsid w:val="00621822"/>
    <w:rsid w:val="006218E5"/>
    <w:rsid w:val="00621929"/>
    <w:rsid w:val="006219B5"/>
    <w:rsid w:val="00621AE5"/>
    <w:rsid w:val="00621BE8"/>
    <w:rsid w:val="00621C3C"/>
    <w:rsid w:val="00621F5C"/>
    <w:rsid w:val="00622042"/>
    <w:rsid w:val="006220CD"/>
    <w:rsid w:val="00622168"/>
    <w:rsid w:val="0062245B"/>
    <w:rsid w:val="006224BC"/>
    <w:rsid w:val="00622522"/>
    <w:rsid w:val="00622568"/>
    <w:rsid w:val="00622628"/>
    <w:rsid w:val="0062267B"/>
    <w:rsid w:val="0062267D"/>
    <w:rsid w:val="0062270D"/>
    <w:rsid w:val="00622769"/>
    <w:rsid w:val="0062278B"/>
    <w:rsid w:val="00622829"/>
    <w:rsid w:val="00622AFA"/>
    <w:rsid w:val="00622C2D"/>
    <w:rsid w:val="00622CCC"/>
    <w:rsid w:val="00622DD7"/>
    <w:rsid w:val="0062301D"/>
    <w:rsid w:val="006232B1"/>
    <w:rsid w:val="0062331B"/>
    <w:rsid w:val="006236C0"/>
    <w:rsid w:val="006239F5"/>
    <w:rsid w:val="00623BA0"/>
    <w:rsid w:val="00623DAB"/>
    <w:rsid w:val="00623E7B"/>
    <w:rsid w:val="00623FD0"/>
    <w:rsid w:val="006241C4"/>
    <w:rsid w:val="00624579"/>
    <w:rsid w:val="006245B3"/>
    <w:rsid w:val="006245D8"/>
    <w:rsid w:val="00624852"/>
    <w:rsid w:val="006249AD"/>
    <w:rsid w:val="00624ACC"/>
    <w:rsid w:val="00624C1A"/>
    <w:rsid w:val="00624CC7"/>
    <w:rsid w:val="00624D07"/>
    <w:rsid w:val="00624ECA"/>
    <w:rsid w:val="006250E4"/>
    <w:rsid w:val="0062514E"/>
    <w:rsid w:val="0062515B"/>
    <w:rsid w:val="0062518D"/>
    <w:rsid w:val="0062525C"/>
    <w:rsid w:val="0062534C"/>
    <w:rsid w:val="00625662"/>
    <w:rsid w:val="00625678"/>
    <w:rsid w:val="00625952"/>
    <w:rsid w:val="006259A1"/>
    <w:rsid w:val="00625A2A"/>
    <w:rsid w:val="00625BC1"/>
    <w:rsid w:val="00625D04"/>
    <w:rsid w:val="00625D83"/>
    <w:rsid w:val="00625DF5"/>
    <w:rsid w:val="00625E94"/>
    <w:rsid w:val="00625F1D"/>
    <w:rsid w:val="00625F36"/>
    <w:rsid w:val="0062601B"/>
    <w:rsid w:val="006262D1"/>
    <w:rsid w:val="006262E3"/>
    <w:rsid w:val="006262E9"/>
    <w:rsid w:val="0062635E"/>
    <w:rsid w:val="00626578"/>
    <w:rsid w:val="006268AD"/>
    <w:rsid w:val="006269B6"/>
    <w:rsid w:val="006269C6"/>
    <w:rsid w:val="00626B7F"/>
    <w:rsid w:val="00626BEC"/>
    <w:rsid w:val="006270FD"/>
    <w:rsid w:val="006273AA"/>
    <w:rsid w:val="006274BC"/>
    <w:rsid w:val="006275EE"/>
    <w:rsid w:val="006276B0"/>
    <w:rsid w:val="00627897"/>
    <w:rsid w:val="006279D1"/>
    <w:rsid w:val="00627D16"/>
    <w:rsid w:val="00627D4A"/>
    <w:rsid w:val="00627F74"/>
    <w:rsid w:val="00627F7E"/>
    <w:rsid w:val="00627F8B"/>
    <w:rsid w:val="00630080"/>
    <w:rsid w:val="00630354"/>
    <w:rsid w:val="00630515"/>
    <w:rsid w:val="00630526"/>
    <w:rsid w:val="006305C9"/>
    <w:rsid w:val="00630604"/>
    <w:rsid w:val="006306BF"/>
    <w:rsid w:val="00630866"/>
    <w:rsid w:val="00630AA6"/>
    <w:rsid w:val="00630D60"/>
    <w:rsid w:val="00630D98"/>
    <w:rsid w:val="00630E42"/>
    <w:rsid w:val="0063102F"/>
    <w:rsid w:val="006311D3"/>
    <w:rsid w:val="006311E1"/>
    <w:rsid w:val="0063140B"/>
    <w:rsid w:val="006314E6"/>
    <w:rsid w:val="00631563"/>
    <w:rsid w:val="00631620"/>
    <w:rsid w:val="00631660"/>
    <w:rsid w:val="00631959"/>
    <w:rsid w:val="00631A26"/>
    <w:rsid w:val="00631CA1"/>
    <w:rsid w:val="00631D59"/>
    <w:rsid w:val="00631E2F"/>
    <w:rsid w:val="00631FD1"/>
    <w:rsid w:val="006321B5"/>
    <w:rsid w:val="0063247D"/>
    <w:rsid w:val="006329BE"/>
    <w:rsid w:val="00632D7B"/>
    <w:rsid w:val="006330BD"/>
    <w:rsid w:val="00633234"/>
    <w:rsid w:val="006332CA"/>
    <w:rsid w:val="006333D0"/>
    <w:rsid w:val="006335F3"/>
    <w:rsid w:val="00633636"/>
    <w:rsid w:val="00633699"/>
    <w:rsid w:val="006338C6"/>
    <w:rsid w:val="00633F10"/>
    <w:rsid w:val="00633F55"/>
    <w:rsid w:val="006340B1"/>
    <w:rsid w:val="0063415A"/>
    <w:rsid w:val="006342D2"/>
    <w:rsid w:val="006343E9"/>
    <w:rsid w:val="00634482"/>
    <w:rsid w:val="006344CA"/>
    <w:rsid w:val="006344F5"/>
    <w:rsid w:val="0063473C"/>
    <w:rsid w:val="006348CC"/>
    <w:rsid w:val="006349B4"/>
    <w:rsid w:val="00634B8B"/>
    <w:rsid w:val="00634C24"/>
    <w:rsid w:val="00634EA2"/>
    <w:rsid w:val="00634EA3"/>
    <w:rsid w:val="00634F3E"/>
    <w:rsid w:val="006351EA"/>
    <w:rsid w:val="00635319"/>
    <w:rsid w:val="006353E2"/>
    <w:rsid w:val="006354FB"/>
    <w:rsid w:val="0063558D"/>
    <w:rsid w:val="006357E4"/>
    <w:rsid w:val="00635B5E"/>
    <w:rsid w:val="00635EE5"/>
    <w:rsid w:val="00636081"/>
    <w:rsid w:val="00636189"/>
    <w:rsid w:val="006363D5"/>
    <w:rsid w:val="0063652C"/>
    <w:rsid w:val="006365A7"/>
    <w:rsid w:val="006366EE"/>
    <w:rsid w:val="00636713"/>
    <w:rsid w:val="0063693F"/>
    <w:rsid w:val="00636C08"/>
    <w:rsid w:val="00636D00"/>
    <w:rsid w:val="00636D7A"/>
    <w:rsid w:val="00636D8E"/>
    <w:rsid w:val="00636E42"/>
    <w:rsid w:val="00636FBB"/>
    <w:rsid w:val="00637098"/>
    <w:rsid w:val="006371C0"/>
    <w:rsid w:val="006373D3"/>
    <w:rsid w:val="00637530"/>
    <w:rsid w:val="00637743"/>
    <w:rsid w:val="00637A56"/>
    <w:rsid w:val="00637F4F"/>
    <w:rsid w:val="006402A5"/>
    <w:rsid w:val="0064031A"/>
    <w:rsid w:val="00640486"/>
    <w:rsid w:val="0064051F"/>
    <w:rsid w:val="00640719"/>
    <w:rsid w:val="00640738"/>
    <w:rsid w:val="00640938"/>
    <w:rsid w:val="00640AEF"/>
    <w:rsid w:val="00640BE7"/>
    <w:rsid w:val="00640CC0"/>
    <w:rsid w:val="00640E83"/>
    <w:rsid w:val="00640F13"/>
    <w:rsid w:val="00640FC9"/>
    <w:rsid w:val="00641148"/>
    <w:rsid w:val="00641862"/>
    <w:rsid w:val="00641B6F"/>
    <w:rsid w:val="00641DFF"/>
    <w:rsid w:val="00641E59"/>
    <w:rsid w:val="00641EA7"/>
    <w:rsid w:val="00642016"/>
    <w:rsid w:val="006423A4"/>
    <w:rsid w:val="006424DC"/>
    <w:rsid w:val="0064254D"/>
    <w:rsid w:val="006425BC"/>
    <w:rsid w:val="00642636"/>
    <w:rsid w:val="00642AD6"/>
    <w:rsid w:val="00642B85"/>
    <w:rsid w:val="00642DAB"/>
    <w:rsid w:val="00642EB0"/>
    <w:rsid w:val="00642EFE"/>
    <w:rsid w:val="00642F7B"/>
    <w:rsid w:val="006430F6"/>
    <w:rsid w:val="006431C0"/>
    <w:rsid w:val="00643597"/>
    <w:rsid w:val="006438F1"/>
    <w:rsid w:val="00643B46"/>
    <w:rsid w:val="00643E41"/>
    <w:rsid w:val="006441FF"/>
    <w:rsid w:val="00644202"/>
    <w:rsid w:val="006442D2"/>
    <w:rsid w:val="006446CC"/>
    <w:rsid w:val="00644892"/>
    <w:rsid w:val="006449EE"/>
    <w:rsid w:val="006449FF"/>
    <w:rsid w:val="00644E3D"/>
    <w:rsid w:val="006450AA"/>
    <w:rsid w:val="006450B9"/>
    <w:rsid w:val="00645419"/>
    <w:rsid w:val="00645443"/>
    <w:rsid w:val="006454AC"/>
    <w:rsid w:val="00645708"/>
    <w:rsid w:val="00645816"/>
    <w:rsid w:val="00645960"/>
    <w:rsid w:val="00645C11"/>
    <w:rsid w:val="00645DE5"/>
    <w:rsid w:val="00645E21"/>
    <w:rsid w:val="0064605C"/>
    <w:rsid w:val="0064656C"/>
    <w:rsid w:val="00646627"/>
    <w:rsid w:val="0064666C"/>
    <w:rsid w:val="00646802"/>
    <w:rsid w:val="006468C3"/>
    <w:rsid w:val="006468C6"/>
    <w:rsid w:val="00646A91"/>
    <w:rsid w:val="00646CCF"/>
    <w:rsid w:val="00646D97"/>
    <w:rsid w:val="00646E4A"/>
    <w:rsid w:val="00647270"/>
    <w:rsid w:val="006472AE"/>
    <w:rsid w:val="006473ED"/>
    <w:rsid w:val="006476D4"/>
    <w:rsid w:val="00647703"/>
    <w:rsid w:val="00647A65"/>
    <w:rsid w:val="00647AA6"/>
    <w:rsid w:val="00647B0D"/>
    <w:rsid w:val="00647C0A"/>
    <w:rsid w:val="00647F24"/>
    <w:rsid w:val="00647FD3"/>
    <w:rsid w:val="00650213"/>
    <w:rsid w:val="0065024E"/>
    <w:rsid w:val="00650519"/>
    <w:rsid w:val="006508C4"/>
    <w:rsid w:val="0065096A"/>
    <w:rsid w:val="00650A25"/>
    <w:rsid w:val="00650E04"/>
    <w:rsid w:val="00650F19"/>
    <w:rsid w:val="00650FF4"/>
    <w:rsid w:val="00651217"/>
    <w:rsid w:val="00651391"/>
    <w:rsid w:val="006513C8"/>
    <w:rsid w:val="006515A4"/>
    <w:rsid w:val="0065173B"/>
    <w:rsid w:val="00651ADA"/>
    <w:rsid w:val="00651B36"/>
    <w:rsid w:val="00651D37"/>
    <w:rsid w:val="00651D70"/>
    <w:rsid w:val="00651E53"/>
    <w:rsid w:val="00651E82"/>
    <w:rsid w:val="00652188"/>
    <w:rsid w:val="006521F1"/>
    <w:rsid w:val="00652469"/>
    <w:rsid w:val="00652489"/>
    <w:rsid w:val="00652496"/>
    <w:rsid w:val="006524EB"/>
    <w:rsid w:val="006525A5"/>
    <w:rsid w:val="006525CA"/>
    <w:rsid w:val="00652B22"/>
    <w:rsid w:val="00652B2D"/>
    <w:rsid w:val="00652B30"/>
    <w:rsid w:val="00652C98"/>
    <w:rsid w:val="00652CDD"/>
    <w:rsid w:val="00652F3F"/>
    <w:rsid w:val="00653031"/>
    <w:rsid w:val="00653085"/>
    <w:rsid w:val="006530CF"/>
    <w:rsid w:val="006532CB"/>
    <w:rsid w:val="0065336D"/>
    <w:rsid w:val="00653432"/>
    <w:rsid w:val="0065354C"/>
    <w:rsid w:val="0065361E"/>
    <w:rsid w:val="0065371B"/>
    <w:rsid w:val="006538B9"/>
    <w:rsid w:val="00653926"/>
    <w:rsid w:val="0065394C"/>
    <w:rsid w:val="0065399C"/>
    <w:rsid w:val="006539D9"/>
    <w:rsid w:val="00653CA6"/>
    <w:rsid w:val="006541FC"/>
    <w:rsid w:val="006545C9"/>
    <w:rsid w:val="0065463E"/>
    <w:rsid w:val="006549A1"/>
    <w:rsid w:val="00654A5B"/>
    <w:rsid w:val="00654B00"/>
    <w:rsid w:val="00654B35"/>
    <w:rsid w:val="00654BFA"/>
    <w:rsid w:val="00654BFD"/>
    <w:rsid w:val="00654D90"/>
    <w:rsid w:val="00654E65"/>
    <w:rsid w:val="00655229"/>
    <w:rsid w:val="00655372"/>
    <w:rsid w:val="0065539B"/>
    <w:rsid w:val="006556FC"/>
    <w:rsid w:val="0065573A"/>
    <w:rsid w:val="006557F6"/>
    <w:rsid w:val="0065597B"/>
    <w:rsid w:val="0065598D"/>
    <w:rsid w:val="006559C5"/>
    <w:rsid w:val="00655C73"/>
    <w:rsid w:val="00655CEA"/>
    <w:rsid w:val="00655D10"/>
    <w:rsid w:val="00655E46"/>
    <w:rsid w:val="00655E4E"/>
    <w:rsid w:val="00656224"/>
    <w:rsid w:val="0065623D"/>
    <w:rsid w:val="00656331"/>
    <w:rsid w:val="00656434"/>
    <w:rsid w:val="00656776"/>
    <w:rsid w:val="00656833"/>
    <w:rsid w:val="00656918"/>
    <w:rsid w:val="00656AEC"/>
    <w:rsid w:val="00656B6D"/>
    <w:rsid w:val="00656D2A"/>
    <w:rsid w:val="00656D41"/>
    <w:rsid w:val="00656DA2"/>
    <w:rsid w:val="00656E1F"/>
    <w:rsid w:val="00656EB5"/>
    <w:rsid w:val="0065722F"/>
    <w:rsid w:val="0065756E"/>
    <w:rsid w:val="0065764E"/>
    <w:rsid w:val="00657A56"/>
    <w:rsid w:val="00657ADC"/>
    <w:rsid w:val="00657B19"/>
    <w:rsid w:val="00657C1D"/>
    <w:rsid w:val="00657C5C"/>
    <w:rsid w:val="00657D9E"/>
    <w:rsid w:val="00657EFE"/>
    <w:rsid w:val="006601BA"/>
    <w:rsid w:val="00660240"/>
    <w:rsid w:val="00660299"/>
    <w:rsid w:val="006604B0"/>
    <w:rsid w:val="00660506"/>
    <w:rsid w:val="00660774"/>
    <w:rsid w:val="00660875"/>
    <w:rsid w:val="006608CD"/>
    <w:rsid w:val="0066097F"/>
    <w:rsid w:val="00660B11"/>
    <w:rsid w:val="006610B9"/>
    <w:rsid w:val="006610C1"/>
    <w:rsid w:val="0066110F"/>
    <w:rsid w:val="00661378"/>
    <w:rsid w:val="0066139C"/>
    <w:rsid w:val="006614DD"/>
    <w:rsid w:val="006616C4"/>
    <w:rsid w:val="00661A24"/>
    <w:rsid w:val="00661A98"/>
    <w:rsid w:val="00661A9C"/>
    <w:rsid w:val="00661AE1"/>
    <w:rsid w:val="00661D17"/>
    <w:rsid w:val="00661E17"/>
    <w:rsid w:val="00662134"/>
    <w:rsid w:val="006624EB"/>
    <w:rsid w:val="006625E7"/>
    <w:rsid w:val="0066274D"/>
    <w:rsid w:val="00662970"/>
    <w:rsid w:val="00662A44"/>
    <w:rsid w:val="00662ADD"/>
    <w:rsid w:val="00662B90"/>
    <w:rsid w:val="00662E36"/>
    <w:rsid w:val="00663275"/>
    <w:rsid w:val="0066337B"/>
    <w:rsid w:val="00663581"/>
    <w:rsid w:val="006636FD"/>
    <w:rsid w:val="0066371E"/>
    <w:rsid w:val="00663762"/>
    <w:rsid w:val="00663998"/>
    <w:rsid w:val="00663B5F"/>
    <w:rsid w:val="00663BA0"/>
    <w:rsid w:val="00663BB0"/>
    <w:rsid w:val="006640EA"/>
    <w:rsid w:val="0066427D"/>
    <w:rsid w:val="0066466F"/>
    <w:rsid w:val="006646BB"/>
    <w:rsid w:val="00664A5F"/>
    <w:rsid w:val="00664CA5"/>
    <w:rsid w:val="00664CDD"/>
    <w:rsid w:val="00664CF4"/>
    <w:rsid w:val="00664D50"/>
    <w:rsid w:val="00664D81"/>
    <w:rsid w:val="00664E41"/>
    <w:rsid w:val="00664F90"/>
    <w:rsid w:val="00664FFA"/>
    <w:rsid w:val="0066507B"/>
    <w:rsid w:val="00665445"/>
    <w:rsid w:val="006654C8"/>
    <w:rsid w:val="00665956"/>
    <w:rsid w:val="006659BA"/>
    <w:rsid w:val="00665A1E"/>
    <w:rsid w:val="00665A36"/>
    <w:rsid w:val="00665CDA"/>
    <w:rsid w:val="00665EEA"/>
    <w:rsid w:val="00665F92"/>
    <w:rsid w:val="0066629D"/>
    <w:rsid w:val="006662DA"/>
    <w:rsid w:val="006663BD"/>
    <w:rsid w:val="00666436"/>
    <w:rsid w:val="00666664"/>
    <w:rsid w:val="0066667C"/>
    <w:rsid w:val="006666C1"/>
    <w:rsid w:val="006666DA"/>
    <w:rsid w:val="00666746"/>
    <w:rsid w:val="00666870"/>
    <w:rsid w:val="00666986"/>
    <w:rsid w:val="00666A53"/>
    <w:rsid w:val="00666B23"/>
    <w:rsid w:val="00666C32"/>
    <w:rsid w:val="00666D74"/>
    <w:rsid w:val="00666DB1"/>
    <w:rsid w:val="00666F1E"/>
    <w:rsid w:val="00667167"/>
    <w:rsid w:val="00667217"/>
    <w:rsid w:val="006673E6"/>
    <w:rsid w:val="006674DE"/>
    <w:rsid w:val="00667707"/>
    <w:rsid w:val="0066790A"/>
    <w:rsid w:val="00667B7B"/>
    <w:rsid w:val="00667DC2"/>
    <w:rsid w:val="00667E09"/>
    <w:rsid w:val="00667E51"/>
    <w:rsid w:val="00667E5B"/>
    <w:rsid w:val="006702B3"/>
    <w:rsid w:val="006702ED"/>
    <w:rsid w:val="006703FC"/>
    <w:rsid w:val="006704E6"/>
    <w:rsid w:val="006706C7"/>
    <w:rsid w:val="0067094B"/>
    <w:rsid w:val="00670A7D"/>
    <w:rsid w:val="00670ECC"/>
    <w:rsid w:val="006714EE"/>
    <w:rsid w:val="0067166A"/>
    <w:rsid w:val="00671964"/>
    <w:rsid w:val="0067197F"/>
    <w:rsid w:val="00671AE8"/>
    <w:rsid w:val="00671B0A"/>
    <w:rsid w:val="00671D58"/>
    <w:rsid w:val="00671DA3"/>
    <w:rsid w:val="00671E39"/>
    <w:rsid w:val="00671F60"/>
    <w:rsid w:val="00672119"/>
    <w:rsid w:val="0067251A"/>
    <w:rsid w:val="00672B53"/>
    <w:rsid w:val="00672DB5"/>
    <w:rsid w:val="00672E01"/>
    <w:rsid w:val="00673169"/>
    <w:rsid w:val="0067335D"/>
    <w:rsid w:val="006734C6"/>
    <w:rsid w:val="00673749"/>
    <w:rsid w:val="006737C9"/>
    <w:rsid w:val="00673A39"/>
    <w:rsid w:val="00673D5F"/>
    <w:rsid w:val="00673E44"/>
    <w:rsid w:val="00673F64"/>
    <w:rsid w:val="006740BD"/>
    <w:rsid w:val="0067434B"/>
    <w:rsid w:val="00674643"/>
    <w:rsid w:val="00674755"/>
    <w:rsid w:val="0067483F"/>
    <w:rsid w:val="00674923"/>
    <w:rsid w:val="00674B47"/>
    <w:rsid w:val="00674C8E"/>
    <w:rsid w:val="00674DF6"/>
    <w:rsid w:val="0067501B"/>
    <w:rsid w:val="006750EF"/>
    <w:rsid w:val="0067513B"/>
    <w:rsid w:val="00675197"/>
    <w:rsid w:val="0067538F"/>
    <w:rsid w:val="00675716"/>
    <w:rsid w:val="00675729"/>
    <w:rsid w:val="00675851"/>
    <w:rsid w:val="00675982"/>
    <w:rsid w:val="00675A7F"/>
    <w:rsid w:val="00675AC8"/>
    <w:rsid w:val="00675AEB"/>
    <w:rsid w:val="00675B34"/>
    <w:rsid w:val="00675E4C"/>
    <w:rsid w:val="00675F06"/>
    <w:rsid w:val="00675FDE"/>
    <w:rsid w:val="00676012"/>
    <w:rsid w:val="006762DC"/>
    <w:rsid w:val="00676396"/>
    <w:rsid w:val="00676514"/>
    <w:rsid w:val="006767D6"/>
    <w:rsid w:val="00676B4E"/>
    <w:rsid w:val="00676B84"/>
    <w:rsid w:val="006770C0"/>
    <w:rsid w:val="00677149"/>
    <w:rsid w:val="006772B1"/>
    <w:rsid w:val="00677346"/>
    <w:rsid w:val="006774B2"/>
    <w:rsid w:val="0067751B"/>
    <w:rsid w:val="006778B9"/>
    <w:rsid w:val="00677B47"/>
    <w:rsid w:val="00677BAD"/>
    <w:rsid w:val="00677E92"/>
    <w:rsid w:val="00677F0B"/>
    <w:rsid w:val="00677F92"/>
    <w:rsid w:val="006800E0"/>
    <w:rsid w:val="0068012D"/>
    <w:rsid w:val="00680410"/>
    <w:rsid w:val="00680532"/>
    <w:rsid w:val="00680559"/>
    <w:rsid w:val="00680578"/>
    <w:rsid w:val="006805CE"/>
    <w:rsid w:val="006805E0"/>
    <w:rsid w:val="00680651"/>
    <w:rsid w:val="00680B71"/>
    <w:rsid w:val="00680E2D"/>
    <w:rsid w:val="00680E30"/>
    <w:rsid w:val="00680E4C"/>
    <w:rsid w:val="006810D8"/>
    <w:rsid w:val="00681335"/>
    <w:rsid w:val="00681417"/>
    <w:rsid w:val="00681500"/>
    <w:rsid w:val="006817F1"/>
    <w:rsid w:val="00681888"/>
    <w:rsid w:val="0068196E"/>
    <w:rsid w:val="00681A11"/>
    <w:rsid w:val="00681AE7"/>
    <w:rsid w:val="00681AFE"/>
    <w:rsid w:val="00681B59"/>
    <w:rsid w:val="00681C56"/>
    <w:rsid w:val="00681FF6"/>
    <w:rsid w:val="00682082"/>
    <w:rsid w:val="006821FB"/>
    <w:rsid w:val="00682283"/>
    <w:rsid w:val="006829C2"/>
    <w:rsid w:val="00682F87"/>
    <w:rsid w:val="00683046"/>
    <w:rsid w:val="006831F6"/>
    <w:rsid w:val="0068323B"/>
    <w:rsid w:val="006832A6"/>
    <w:rsid w:val="0068333D"/>
    <w:rsid w:val="00683694"/>
    <w:rsid w:val="006836B7"/>
    <w:rsid w:val="006836CB"/>
    <w:rsid w:val="00683799"/>
    <w:rsid w:val="00683B68"/>
    <w:rsid w:val="00683C1E"/>
    <w:rsid w:val="00683D17"/>
    <w:rsid w:val="00683ED4"/>
    <w:rsid w:val="00684051"/>
    <w:rsid w:val="00684B12"/>
    <w:rsid w:val="00684C9A"/>
    <w:rsid w:val="00684FAC"/>
    <w:rsid w:val="006851AF"/>
    <w:rsid w:val="0068527E"/>
    <w:rsid w:val="0068528D"/>
    <w:rsid w:val="00685353"/>
    <w:rsid w:val="006853E1"/>
    <w:rsid w:val="006854DF"/>
    <w:rsid w:val="0068554A"/>
    <w:rsid w:val="0068556E"/>
    <w:rsid w:val="00685615"/>
    <w:rsid w:val="006856DC"/>
    <w:rsid w:val="006857BF"/>
    <w:rsid w:val="006858AB"/>
    <w:rsid w:val="00685A38"/>
    <w:rsid w:val="00685E1E"/>
    <w:rsid w:val="00685E7F"/>
    <w:rsid w:val="00685F92"/>
    <w:rsid w:val="0068613A"/>
    <w:rsid w:val="006863D1"/>
    <w:rsid w:val="00686477"/>
    <w:rsid w:val="006865C4"/>
    <w:rsid w:val="00686694"/>
    <w:rsid w:val="006866CC"/>
    <w:rsid w:val="00686973"/>
    <w:rsid w:val="00686AC2"/>
    <w:rsid w:val="00686DF8"/>
    <w:rsid w:val="00687158"/>
    <w:rsid w:val="006871CC"/>
    <w:rsid w:val="006871D3"/>
    <w:rsid w:val="0068741F"/>
    <w:rsid w:val="00687673"/>
    <w:rsid w:val="0068773B"/>
    <w:rsid w:val="006878EB"/>
    <w:rsid w:val="006901C1"/>
    <w:rsid w:val="00690308"/>
    <w:rsid w:val="006905D1"/>
    <w:rsid w:val="00690A34"/>
    <w:rsid w:val="00690CCF"/>
    <w:rsid w:val="00690CE0"/>
    <w:rsid w:val="00690D12"/>
    <w:rsid w:val="00690FCC"/>
    <w:rsid w:val="00690FFA"/>
    <w:rsid w:val="0069119B"/>
    <w:rsid w:val="00691224"/>
    <w:rsid w:val="00691454"/>
    <w:rsid w:val="00691485"/>
    <w:rsid w:val="006914CA"/>
    <w:rsid w:val="006915D2"/>
    <w:rsid w:val="00691719"/>
    <w:rsid w:val="0069181E"/>
    <w:rsid w:val="0069196E"/>
    <w:rsid w:val="00691A05"/>
    <w:rsid w:val="00691A99"/>
    <w:rsid w:val="00691AE9"/>
    <w:rsid w:val="00691C61"/>
    <w:rsid w:val="00691CBB"/>
    <w:rsid w:val="00691DB1"/>
    <w:rsid w:val="00691DC7"/>
    <w:rsid w:val="006920CD"/>
    <w:rsid w:val="00692115"/>
    <w:rsid w:val="006921AA"/>
    <w:rsid w:val="00692253"/>
    <w:rsid w:val="0069234A"/>
    <w:rsid w:val="0069236B"/>
    <w:rsid w:val="006925C1"/>
    <w:rsid w:val="0069273F"/>
    <w:rsid w:val="006927AF"/>
    <w:rsid w:val="00692958"/>
    <w:rsid w:val="00692965"/>
    <w:rsid w:val="00692BED"/>
    <w:rsid w:val="00692F65"/>
    <w:rsid w:val="00692FD5"/>
    <w:rsid w:val="00693431"/>
    <w:rsid w:val="0069358A"/>
    <w:rsid w:val="006935D2"/>
    <w:rsid w:val="0069366F"/>
    <w:rsid w:val="006936E9"/>
    <w:rsid w:val="00693802"/>
    <w:rsid w:val="00693812"/>
    <w:rsid w:val="00693B4A"/>
    <w:rsid w:val="00693D6B"/>
    <w:rsid w:val="00693E71"/>
    <w:rsid w:val="006940D6"/>
    <w:rsid w:val="006941C7"/>
    <w:rsid w:val="006942E3"/>
    <w:rsid w:val="0069469A"/>
    <w:rsid w:val="006946C8"/>
    <w:rsid w:val="00694737"/>
    <w:rsid w:val="0069474B"/>
    <w:rsid w:val="0069482E"/>
    <w:rsid w:val="00694924"/>
    <w:rsid w:val="00694E5A"/>
    <w:rsid w:val="00694F64"/>
    <w:rsid w:val="00694F7B"/>
    <w:rsid w:val="006950CB"/>
    <w:rsid w:val="00695111"/>
    <w:rsid w:val="0069533B"/>
    <w:rsid w:val="006954AF"/>
    <w:rsid w:val="0069579A"/>
    <w:rsid w:val="006959D7"/>
    <w:rsid w:val="00695A6C"/>
    <w:rsid w:val="00695BBB"/>
    <w:rsid w:val="00695E17"/>
    <w:rsid w:val="006963D5"/>
    <w:rsid w:val="00696A83"/>
    <w:rsid w:val="00696D41"/>
    <w:rsid w:val="00696D97"/>
    <w:rsid w:val="0069711F"/>
    <w:rsid w:val="006972FF"/>
    <w:rsid w:val="006976CD"/>
    <w:rsid w:val="00697795"/>
    <w:rsid w:val="00697841"/>
    <w:rsid w:val="0069799E"/>
    <w:rsid w:val="006979AF"/>
    <w:rsid w:val="00697D48"/>
    <w:rsid w:val="006A021D"/>
    <w:rsid w:val="006A0490"/>
    <w:rsid w:val="006A04A2"/>
    <w:rsid w:val="006A0544"/>
    <w:rsid w:val="006A0926"/>
    <w:rsid w:val="006A0A44"/>
    <w:rsid w:val="006A0B8C"/>
    <w:rsid w:val="006A0BC5"/>
    <w:rsid w:val="006A0CB6"/>
    <w:rsid w:val="006A0FE7"/>
    <w:rsid w:val="006A1072"/>
    <w:rsid w:val="006A1299"/>
    <w:rsid w:val="006A129E"/>
    <w:rsid w:val="006A1332"/>
    <w:rsid w:val="006A16A1"/>
    <w:rsid w:val="006A16C4"/>
    <w:rsid w:val="006A1C7D"/>
    <w:rsid w:val="006A1D66"/>
    <w:rsid w:val="006A1F31"/>
    <w:rsid w:val="006A2099"/>
    <w:rsid w:val="006A20AF"/>
    <w:rsid w:val="006A238C"/>
    <w:rsid w:val="006A255D"/>
    <w:rsid w:val="006A25AE"/>
    <w:rsid w:val="006A2EB9"/>
    <w:rsid w:val="006A2F20"/>
    <w:rsid w:val="006A2F9C"/>
    <w:rsid w:val="006A302A"/>
    <w:rsid w:val="006A30D7"/>
    <w:rsid w:val="006A3159"/>
    <w:rsid w:val="006A3338"/>
    <w:rsid w:val="006A33A4"/>
    <w:rsid w:val="006A37C4"/>
    <w:rsid w:val="006A38F3"/>
    <w:rsid w:val="006A38F5"/>
    <w:rsid w:val="006A39AB"/>
    <w:rsid w:val="006A3E63"/>
    <w:rsid w:val="006A3E9C"/>
    <w:rsid w:val="006A4022"/>
    <w:rsid w:val="006A41ED"/>
    <w:rsid w:val="006A4390"/>
    <w:rsid w:val="006A4693"/>
    <w:rsid w:val="006A4832"/>
    <w:rsid w:val="006A4846"/>
    <w:rsid w:val="006A4B7C"/>
    <w:rsid w:val="006A4C30"/>
    <w:rsid w:val="006A52BD"/>
    <w:rsid w:val="006A52E5"/>
    <w:rsid w:val="006A571F"/>
    <w:rsid w:val="006A5787"/>
    <w:rsid w:val="006A5B24"/>
    <w:rsid w:val="006A5BD9"/>
    <w:rsid w:val="006A5D9A"/>
    <w:rsid w:val="006A5EDF"/>
    <w:rsid w:val="006A5FA2"/>
    <w:rsid w:val="006A602D"/>
    <w:rsid w:val="006A61C0"/>
    <w:rsid w:val="006A6328"/>
    <w:rsid w:val="006A6517"/>
    <w:rsid w:val="006A65B9"/>
    <w:rsid w:val="006A6602"/>
    <w:rsid w:val="006A669E"/>
    <w:rsid w:val="006A6854"/>
    <w:rsid w:val="006A6986"/>
    <w:rsid w:val="006A6BED"/>
    <w:rsid w:val="006A6C85"/>
    <w:rsid w:val="006A704D"/>
    <w:rsid w:val="006A70D8"/>
    <w:rsid w:val="006A74E3"/>
    <w:rsid w:val="006A77D3"/>
    <w:rsid w:val="006A783E"/>
    <w:rsid w:val="006A794B"/>
    <w:rsid w:val="006A79D4"/>
    <w:rsid w:val="006A7A52"/>
    <w:rsid w:val="006A7A97"/>
    <w:rsid w:val="006A7E04"/>
    <w:rsid w:val="006AF860"/>
    <w:rsid w:val="006B0018"/>
    <w:rsid w:val="006B0163"/>
    <w:rsid w:val="006B0238"/>
    <w:rsid w:val="006B0399"/>
    <w:rsid w:val="006B05A1"/>
    <w:rsid w:val="006B0A49"/>
    <w:rsid w:val="006B0B0A"/>
    <w:rsid w:val="006B0CF4"/>
    <w:rsid w:val="006B0EE0"/>
    <w:rsid w:val="006B0FF8"/>
    <w:rsid w:val="006B0FFF"/>
    <w:rsid w:val="006B13AE"/>
    <w:rsid w:val="006B1628"/>
    <w:rsid w:val="006B1659"/>
    <w:rsid w:val="006B1A96"/>
    <w:rsid w:val="006B1B01"/>
    <w:rsid w:val="006B1F29"/>
    <w:rsid w:val="006B1F4D"/>
    <w:rsid w:val="006B1F91"/>
    <w:rsid w:val="006B21FA"/>
    <w:rsid w:val="006B246F"/>
    <w:rsid w:val="006B24B8"/>
    <w:rsid w:val="006B2699"/>
    <w:rsid w:val="006B269E"/>
    <w:rsid w:val="006B2862"/>
    <w:rsid w:val="006B29B9"/>
    <w:rsid w:val="006B29C8"/>
    <w:rsid w:val="006B2B56"/>
    <w:rsid w:val="006B2D23"/>
    <w:rsid w:val="006B2D44"/>
    <w:rsid w:val="006B2DE1"/>
    <w:rsid w:val="006B2E65"/>
    <w:rsid w:val="006B2EE4"/>
    <w:rsid w:val="006B3067"/>
    <w:rsid w:val="006B30E1"/>
    <w:rsid w:val="006B3192"/>
    <w:rsid w:val="006B31F9"/>
    <w:rsid w:val="006B32D1"/>
    <w:rsid w:val="006B3857"/>
    <w:rsid w:val="006B387D"/>
    <w:rsid w:val="006B3A8C"/>
    <w:rsid w:val="006B3E9B"/>
    <w:rsid w:val="006B4024"/>
    <w:rsid w:val="006B4098"/>
    <w:rsid w:val="006B438B"/>
    <w:rsid w:val="006B46F5"/>
    <w:rsid w:val="006B4710"/>
    <w:rsid w:val="006B49D4"/>
    <w:rsid w:val="006B4C2E"/>
    <w:rsid w:val="006B4CEE"/>
    <w:rsid w:val="006B4D4C"/>
    <w:rsid w:val="006B4DAD"/>
    <w:rsid w:val="006B509B"/>
    <w:rsid w:val="006B51D7"/>
    <w:rsid w:val="006B5269"/>
    <w:rsid w:val="006B5360"/>
    <w:rsid w:val="006B58B0"/>
    <w:rsid w:val="006B5C86"/>
    <w:rsid w:val="006B5D66"/>
    <w:rsid w:val="006B5D89"/>
    <w:rsid w:val="006B602C"/>
    <w:rsid w:val="006B6127"/>
    <w:rsid w:val="006B62C4"/>
    <w:rsid w:val="006B63E2"/>
    <w:rsid w:val="006B6413"/>
    <w:rsid w:val="006B6597"/>
    <w:rsid w:val="006B66A6"/>
    <w:rsid w:val="006B6A87"/>
    <w:rsid w:val="006B6ABA"/>
    <w:rsid w:val="006B6ACD"/>
    <w:rsid w:val="006B6BFC"/>
    <w:rsid w:val="006B6CDC"/>
    <w:rsid w:val="006B6CED"/>
    <w:rsid w:val="006B6CEF"/>
    <w:rsid w:val="006B6E95"/>
    <w:rsid w:val="006B7028"/>
    <w:rsid w:val="006B7059"/>
    <w:rsid w:val="006B709E"/>
    <w:rsid w:val="006B70C9"/>
    <w:rsid w:val="006B7138"/>
    <w:rsid w:val="006B713C"/>
    <w:rsid w:val="006B71B7"/>
    <w:rsid w:val="006B71C0"/>
    <w:rsid w:val="006B7521"/>
    <w:rsid w:val="006B767F"/>
    <w:rsid w:val="006B7916"/>
    <w:rsid w:val="006B793A"/>
    <w:rsid w:val="006B7A9B"/>
    <w:rsid w:val="006B7B8E"/>
    <w:rsid w:val="006B7C2A"/>
    <w:rsid w:val="006B7C74"/>
    <w:rsid w:val="006B7E31"/>
    <w:rsid w:val="006C01EF"/>
    <w:rsid w:val="006C029F"/>
    <w:rsid w:val="006C06DC"/>
    <w:rsid w:val="006C0A58"/>
    <w:rsid w:val="006C0B45"/>
    <w:rsid w:val="006C0DE3"/>
    <w:rsid w:val="006C0EA2"/>
    <w:rsid w:val="006C0F44"/>
    <w:rsid w:val="006C1066"/>
    <w:rsid w:val="006C1148"/>
    <w:rsid w:val="006C1252"/>
    <w:rsid w:val="006C125B"/>
    <w:rsid w:val="006C1266"/>
    <w:rsid w:val="006C15D6"/>
    <w:rsid w:val="006C1721"/>
    <w:rsid w:val="006C1A0A"/>
    <w:rsid w:val="006C1AD4"/>
    <w:rsid w:val="006C1DC6"/>
    <w:rsid w:val="006C1EDD"/>
    <w:rsid w:val="006C1F6C"/>
    <w:rsid w:val="006C20B2"/>
    <w:rsid w:val="006C2127"/>
    <w:rsid w:val="006C2135"/>
    <w:rsid w:val="006C226C"/>
    <w:rsid w:val="006C2443"/>
    <w:rsid w:val="006C2643"/>
    <w:rsid w:val="006C29D1"/>
    <w:rsid w:val="006C2C65"/>
    <w:rsid w:val="006C31DB"/>
    <w:rsid w:val="006C3501"/>
    <w:rsid w:val="006C3793"/>
    <w:rsid w:val="006C3872"/>
    <w:rsid w:val="006C38D1"/>
    <w:rsid w:val="006C391B"/>
    <w:rsid w:val="006C39D2"/>
    <w:rsid w:val="006C3E6B"/>
    <w:rsid w:val="006C4490"/>
    <w:rsid w:val="006C4881"/>
    <w:rsid w:val="006C4A66"/>
    <w:rsid w:val="006C4AAF"/>
    <w:rsid w:val="006C4B75"/>
    <w:rsid w:val="006C4B8C"/>
    <w:rsid w:val="006C4BFF"/>
    <w:rsid w:val="006C4D26"/>
    <w:rsid w:val="006C5007"/>
    <w:rsid w:val="006C5055"/>
    <w:rsid w:val="006C531D"/>
    <w:rsid w:val="006C5464"/>
    <w:rsid w:val="006C55FF"/>
    <w:rsid w:val="006C56CB"/>
    <w:rsid w:val="006C5718"/>
    <w:rsid w:val="006C5798"/>
    <w:rsid w:val="006C5929"/>
    <w:rsid w:val="006C59E3"/>
    <w:rsid w:val="006C59FA"/>
    <w:rsid w:val="006C5CF7"/>
    <w:rsid w:val="006C616E"/>
    <w:rsid w:val="006C6326"/>
    <w:rsid w:val="006C638B"/>
    <w:rsid w:val="006C6527"/>
    <w:rsid w:val="006C665A"/>
    <w:rsid w:val="006C66A2"/>
    <w:rsid w:val="006C696D"/>
    <w:rsid w:val="006C6B7E"/>
    <w:rsid w:val="006C6C4D"/>
    <w:rsid w:val="006C7017"/>
    <w:rsid w:val="006C70FF"/>
    <w:rsid w:val="006C7168"/>
    <w:rsid w:val="006C751F"/>
    <w:rsid w:val="006C7725"/>
    <w:rsid w:val="006C7746"/>
    <w:rsid w:val="006C7981"/>
    <w:rsid w:val="006C79CA"/>
    <w:rsid w:val="006C7BFD"/>
    <w:rsid w:val="006C7C30"/>
    <w:rsid w:val="006C7F94"/>
    <w:rsid w:val="006D00B6"/>
    <w:rsid w:val="006D064C"/>
    <w:rsid w:val="006D0697"/>
    <w:rsid w:val="006D0BBF"/>
    <w:rsid w:val="006D0DFE"/>
    <w:rsid w:val="006D0EC0"/>
    <w:rsid w:val="006D11F1"/>
    <w:rsid w:val="006D1205"/>
    <w:rsid w:val="006D1334"/>
    <w:rsid w:val="006D136F"/>
    <w:rsid w:val="006D174C"/>
    <w:rsid w:val="006D1811"/>
    <w:rsid w:val="006D1D24"/>
    <w:rsid w:val="006D1E85"/>
    <w:rsid w:val="006D218F"/>
    <w:rsid w:val="006D23F2"/>
    <w:rsid w:val="006D251C"/>
    <w:rsid w:val="006D2718"/>
    <w:rsid w:val="006D2A7C"/>
    <w:rsid w:val="006D2A8B"/>
    <w:rsid w:val="006D2B10"/>
    <w:rsid w:val="006D30A3"/>
    <w:rsid w:val="006D330B"/>
    <w:rsid w:val="006D347A"/>
    <w:rsid w:val="006D34BE"/>
    <w:rsid w:val="006D35D7"/>
    <w:rsid w:val="006D386E"/>
    <w:rsid w:val="006D3FAD"/>
    <w:rsid w:val="006D3FBD"/>
    <w:rsid w:val="006D418F"/>
    <w:rsid w:val="006D424B"/>
    <w:rsid w:val="006D4279"/>
    <w:rsid w:val="006D42E5"/>
    <w:rsid w:val="006D458B"/>
    <w:rsid w:val="006D45E7"/>
    <w:rsid w:val="006D45F4"/>
    <w:rsid w:val="006D4644"/>
    <w:rsid w:val="006D46BE"/>
    <w:rsid w:val="006D49DC"/>
    <w:rsid w:val="006D49EB"/>
    <w:rsid w:val="006D4A38"/>
    <w:rsid w:val="006D4A61"/>
    <w:rsid w:val="006D4AD2"/>
    <w:rsid w:val="006D4BD1"/>
    <w:rsid w:val="006D4CBF"/>
    <w:rsid w:val="006D54FA"/>
    <w:rsid w:val="006D55BE"/>
    <w:rsid w:val="006D5904"/>
    <w:rsid w:val="006D5A89"/>
    <w:rsid w:val="006D5B6A"/>
    <w:rsid w:val="006D606A"/>
    <w:rsid w:val="006D622E"/>
    <w:rsid w:val="006D6732"/>
    <w:rsid w:val="006D67DE"/>
    <w:rsid w:val="006D6887"/>
    <w:rsid w:val="006D689C"/>
    <w:rsid w:val="006D69B6"/>
    <w:rsid w:val="006D6B79"/>
    <w:rsid w:val="006D6B9E"/>
    <w:rsid w:val="006D7204"/>
    <w:rsid w:val="006D734D"/>
    <w:rsid w:val="006D780C"/>
    <w:rsid w:val="006D7912"/>
    <w:rsid w:val="006D794D"/>
    <w:rsid w:val="006D79D8"/>
    <w:rsid w:val="006D7C59"/>
    <w:rsid w:val="006D7F03"/>
    <w:rsid w:val="006D7F13"/>
    <w:rsid w:val="006E0166"/>
    <w:rsid w:val="006E02E3"/>
    <w:rsid w:val="006E0312"/>
    <w:rsid w:val="006E058E"/>
    <w:rsid w:val="006E060D"/>
    <w:rsid w:val="006E0686"/>
    <w:rsid w:val="006E06B6"/>
    <w:rsid w:val="006E0750"/>
    <w:rsid w:val="006E07B2"/>
    <w:rsid w:val="006E07D5"/>
    <w:rsid w:val="006E087B"/>
    <w:rsid w:val="006E0C6F"/>
    <w:rsid w:val="006E0C8C"/>
    <w:rsid w:val="006E0D04"/>
    <w:rsid w:val="006E0D49"/>
    <w:rsid w:val="006E1072"/>
    <w:rsid w:val="006E1110"/>
    <w:rsid w:val="006E126E"/>
    <w:rsid w:val="006E1331"/>
    <w:rsid w:val="006E1413"/>
    <w:rsid w:val="006E1755"/>
    <w:rsid w:val="006E1854"/>
    <w:rsid w:val="006E1B60"/>
    <w:rsid w:val="006E1C2A"/>
    <w:rsid w:val="006E1D76"/>
    <w:rsid w:val="006E1F3D"/>
    <w:rsid w:val="006E1FF3"/>
    <w:rsid w:val="006E202A"/>
    <w:rsid w:val="006E22F2"/>
    <w:rsid w:val="006E233B"/>
    <w:rsid w:val="006E24A8"/>
    <w:rsid w:val="006E254B"/>
    <w:rsid w:val="006E26C6"/>
    <w:rsid w:val="006E2A1C"/>
    <w:rsid w:val="006E2AD3"/>
    <w:rsid w:val="006E2B88"/>
    <w:rsid w:val="006E2D1C"/>
    <w:rsid w:val="006E2D5E"/>
    <w:rsid w:val="006E2DFB"/>
    <w:rsid w:val="006E2EEC"/>
    <w:rsid w:val="006E3629"/>
    <w:rsid w:val="006E36FD"/>
    <w:rsid w:val="006E371F"/>
    <w:rsid w:val="006E39CE"/>
    <w:rsid w:val="006E39DE"/>
    <w:rsid w:val="006E3C94"/>
    <w:rsid w:val="006E3D57"/>
    <w:rsid w:val="006E3DD8"/>
    <w:rsid w:val="006E3DEA"/>
    <w:rsid w:val="006E4342"/>
    <w:rsid w:val="006E4567"/>
    <w:rsid w:val="006E46AE"/>
    <w:rsid w:val="006E4718"/>
    <w:rsid w:val="006E4754"/>
    <w:rsid w:val="006E4767"/>
    <w:rsid w:val="006E47E0"/>
    <w:rsid w:val="006E47EF"/>
    <w:rsid w:val="006E4A8B"/>
    <w:rsid w:val="006E4B19"/>
    <w:rsid w:val="006E4B5D"/>
    <w:rsid w:val="006E4B78"/>
    <w:rsid w:val="006E4BB2"/>
    <w:rsid w:val="006E4BE4"/>
    <w:rsid w:val="006E4BF8"/>
    <w:rsid w:val="006E4DA5"/>
    <w:rsid w:val="006E4DD4"/>
    <w:rsid w:val="006E4F87"/>
    <w:rsid w:val="006E4FE2"/>
    <w:rsid w:val="006E551D"/>
    <w:rsid w:val="006E5BE3"/>
    <w:rsid w:val="006E6066"/>
    <w:rsid w:val="006E60CD"/>
    <w:rsid w:val="006E627B"/>
    <w:rsid w:val="006E659B"/>
    <w:rsid w:val="006E672A"/>
    <w:rsid w:val="006E6752"/>
    <w:rsid w:val="006E6A60"/>
    <w:rsid w:val="006E7064"/>
    <w:rsid w:val="006E71E1"/>
    <w:rsid w:val="006E7207"/>
    <w:rsid w:val="006E722C"/>
    <w:rsid w:val="006E743B"/>
    <w:rsid w:val="006E7454"/>
    <w:rsid w:val="006E78B3"/>
    <w:rsid w:val="006E7903"/>
    <w:rsid w:val="006E7AD8"/>
    <w:rsid w:val="006E7D28"/>
    <w:rsid w:val="006E7D2E"/>
    <w:rsid w:val="006E7D3F"/>
    <w:rsid w:val="006E7DCB"/>
    <w:rsid w:val="006F0056"/>
    <w:rsid w:val="006F032C"/>
    <w:rsid w:val="006F07C3"/>
    <w:rsid w:val="006F0A9A"/>
    <w:rsid w:val="006F0BF7"/>
    <w:rsid w:val="006F0CCA"/>
    <w:rsid w:val="006F1141"/>
    <w:rsid w:val="006F1192"/>
    <w:rsid w:val="006F1288"/>
    <w:rsid w:val="006F129B"/>
    <w:rsid w:val="006F12F4"/>
    <w:rsid w:val="006F154E"/>
    <w:rsid w:val="006F16B8"/>
    <w:rsid w:val="006F19EF"/>
    <w:rsid w:val="006F1F86"/>
    <w:rsid w:val="006F23EB"/>
    <w:rsid w:val="006F2418"/>
    <w:rsid w:val="006F2519"/>
    <w:rsid w:val="006F276D"/>
    <w:rsid w:val="006F2916"/>
    <w:rsid w:val="006F2952"/>
    <w:rsid w:val="006F2A04"/>
    <w:rsid w:val="006F2AD3"/>
    <w:rsid w:val="006F2BB6"/>
    <w:rsid w:val="006F2D3B"/>
    <w:rsid w:val="006F2F85"/>
    <w:rsid w:val="006F33A0"/>
    <w:rsid w:val="006F34ED"/>
    <w:rsid w:val="006F363D"/>
    <w:rsid w:val="006F3CF1"/>
    <w:rsid w:val="006F3D4B"/>
    <w:rsid w:val="006F3D60"/>
    <w:rsid w:val="006F3FC4"/>
    <w:rsid w:val="006F4148"/>
    <w:rsid w:val="006F4164"/>
    <w:rsid w:val="006F4379"/>
    <w:rsid w:val="006F43A5"/>
    <w:rsid w:val="006F43F9"/>
    <w:rsid w:val="006F4549"/>
    <w:rsid w:val="006F45C0"/>
    <w:rsid w:val="006F45E2"/>
    <w:rsid w:val="006F4619"/>
    <w:rsid w:val="006F4705"/>
    <w:rsid w:val="006F47E4"/>
    <w:rsid w:val="006F481E"/>
    <w:rsid w:val="006F4861"/>
    <w:rsid w:val="006F4959"/>
    <w:rsid w:val="006F49C1"/>
    <w:rsid w:val="006F4ADC"/>
    <w:rsid w:val="006F4BC5"/>
    <w:rsid w:val="006F4CD7"/>
    <w:rsid w:val="006F4E26"/>
    <w:rsid w:val="006F50F5"/>
    <w:rsid w:val="006F5291"/>
    <w:rsid w:val="006F57B0"/>
    <w:rsid w:val="006F586D"/>
    <w:rsid w:val="006F587C"/>
    <w:rsid w:val="006F59AA"/>
    <w:rsid w:val="006F5A39"/>
    <w:rsid w:val="006F5BCD"/>
    <w:rsid w:val="006F5EB5"/>
    <w:rsid w:val="006F604B"/>
    <w:rsid w:val="006F62ED"/>
    <w:rsid w:val="006F62FF"/>
    <w:rsid w:val="006F65E6"/>
    <w:rsid w:val="006F666F"/>
    <w:rsid w:val="006F66B2"/>
    <w:rsid w:val="006F6777"/>
    <w:rsid w:val="006F67A8"/>
    <w:rsid w:val="006F67B4"/>
    <w:rsid w:val="006F6914"/>
    <w:rsid w:val="006F6A1F"/>
    <w:rsid w:val="006F6B92"/>
    <w:rsid w:val="006F6DA5"/>
    <w:rsid w:val="006F7007"/>
    <w:rsid w:val="006F7029"/>
    <w:rsid w:val="006F73F1"/>
    <w:rsid w:val="006F764D"/>
    <w:rsid w:val="006F77EE"/>
    <w:rsid w:val="006F7BB1"/>
    <w:rsid w:val="006F7BB3"/>
    <w:rsid w:val="00700080"/>
    <w:rsid w:val="00700185"/>
    <w:rsid w:val="007001E1"/>
    <w:rsid w:val="0070030B"/>
    <w:rsid w:val="007003C4"/>
    <w:rsid w:val="007007AD"/>
    <w:rsid w:val="00700803"/>
    <w:rsid w:val="0070081E"/>
    <w:rsid w:val="0070085E"/>
    <w:rsid w:val="00700BD3"/>
    <w:rsid w:val="00700D37"/>
    <w:rsid w:val="00700DCC"/>
    <w:rsid w:val="00700F3E"/>
    <w:rsid w:val="007010B0"/>
    <w:rsid w:val="0070129D"/>
    <w:rsid w:val="007018B0"/>
    <w:rsid w:val="0070192E"/>
    <w:rsid w:val="00701ED6"/>
    <w:rsid w:val="00701EE3"/>
    <w:rsid w:val="007020D1"/>
    <w:rsid w:val="00702115"/>
    <w:rsid w:val="007021BE"/>
    <w:rsid w:val="00702372"/>
    <w:rsid w:val="0070244A"/>
    <w:rsid w:val="00702489"/>
    <w:rsid w:val="00702655"/>
    <w:rsid w:val="0070296C"/>
    <w:rsid w:val="00702A08"/>
    <w:rsid w:val="00702A94"/>
    <w:rsid w:val="00702E65"/>
    <w:rsid w:val="00702F2F"/>
    <w:rsid w:val="00702FBD"/>
    <w:rsid w:val="00702FC0"/>
    <w:rsid w:val="0070328A"/>
    <w:rsid w:val="007035EB"/>
    <w:rsid w:val="007036E9"/>
    <w:rsid w:val="007037C9"/>
    <w:rsid w:val="00703950"/>
    <w:rsid w:val="00703CF0"/>
    <w:rsid w:val="00703DDD"/>
    <w:rsid w:val="0070411F"/>
    <w:rsid w:val="00704338"/>
    <w:rsid w:val="0070447F"/>
    <w:rsid w:val="0070450D"/>
    <w:rsid w:val="0070453E"/>
    <w:rsid w:val="00704595"/>
    <w:rsid w:val="0070464D"/>
    <w:rsid w:val="0070473B"/>
    <w:rsid w:val="00704DFC"/>
    <w:rsid w:val="007050A8"/>
    <w:rsid w:val="0070510E"/>
    <w:rsid w:val="007055F3"/>
    <w:rsid w:val="0070586C"/>
    <w:rsid w:val="007058B5"/>
    <w:rsid w:val="00705BB7"/>
    <w:rsid w:val="00705E2B"/>
    <w:rsid w:val="00705E6B"/>
    <w:rsid w:val="00705F7A"/>
    <w:rsid w:val="0070610C"/>
    <w:rsid w:val="007061F6"/>
    <w:rsid w:val="0070622C"/>
    <w:rsid w:val="00706764"/>
    <w:rsid w:val="007067D7"/>
    <w:rsid w:val="0070682D"/>
    <w:rsid w:val="007069CA"/>
    <w:rsid w:val="00706AA1"/>
    <w:rsid w:val="00706AED"/>
    <w:rsid w:val="00706E0E"/>
    <w:rsid w:val="007072DE"/>
    <w:rsid w:val="0070733F"/>
    <w:rsid w:val="00707498"/>
    <w:rsid w:val="0070781F"/>
    <w:rsid w:val="007101DC"/>
    <w:rsid w:val="00710420"/>
    <w:rsid w:val="00710689"/>
    <w:rsid w:val="00710764"/>
    <w:rsid w:val="00710868"/>
    <w:rsid w:val="00710BD0"/>
    <w:rsid w:val="00710D05"/>
    <w:rsid w:val="00710E17"/>
    <w:rsid w:val="00710E5C"/>
    <w:rsid w:val="00711029"/>
    <w:rsid w:val="007110D4"/>
    <w:rsid w:val="00711221"/>
    <w:rsid w:val="0071139E"/>
    <w:rsid w:val="0071147A"/>
    <w:rsid w:val="00711523"/>
    <w:rsid w:val="00711566"/>
    <w:rsid w:val="007115DE"/>
    <w:rsid w:val="007117B9"/>
    <w:rsid w:val="007117E8"/>
    <w:rsid w:val="00711C07"/>
    <w:rsid w:val="00711D08"/>
    <w:rsid w:val="00711EA5"/>
    <w:rsid w:val="00712068"/>
    <w:rsid w:val="00712143"/>
    <w:rsid w:val="00712798"/>
    <w:rsid w:val="007127A4"/>
    <w:rsid w:val="00712B2D"/>
    <w:rsid w:val="00712B5B"/>
    <w:rsid w:val="00712E0B"/>
    <w:rsid w:val="00712E60"/>
    <w:rsid w:val="00712FE3"/>
    <w:rsid w:val="007130A8"/>
    <w:rsid w:val="007130F8"/>
    <w:rsid w:val="00713217"/>
    <w:rsid w:val="00713297"/>
    <w:rsid w:val="00713298"/>
    <w:rsid w:val="007137C5"/>
    <w:rsid w:val="007137DF"/>
    <w:rsid w:val="007137EC"/>
    <w:rsid w:val="00713871"/>
    <w:rsid w:val="0071387D"/>
    <w:rsid w:val="00713AB7"/>
    <w:rsid w:val="00713B44"/>
    <w:rsid w:val="00713CFE"/>
    <w:rsid w:val="00713CFF"/>
    <w:rsid w:val="00713DA7"/>
    <w:rsid w:val="00713E2A"/>
    <w:rsid w:val="00713EED"/>
    <w:rsid w:val="0071420C"/>
    <w:rsid w:val="0071442E"/>
    <w:rsid w:val="007144A2"/>
    <w:rsid w:val="00714724"/>
    <w:rsid w:val="007147A2"/>
    <w:rsid w:val="007147B4"/>
    <w:rsid w:val="00714A66"/>
    <w:rsid w:val="00714B0E"/>
    <w:rsid w:val="00714C1D"/>
    <w:rsid w:val="00714CC1"/>
    <w:rsid w:val="00714D71"/>
    <w:rsid w:val="00714EBB"/>
    <w:rsid w:val="007150E3"/>
    <w:rsid w:val="007150E8"/>
    <w:rsid w:val="007152BB"/>
    <w:rsid w:val="007152D6"/>
    <w:rsid w:val="00715417"/>
    <w:rsid w:val="007155EB"/>
    <w:rsid w:val="0071563F"/>
    <w:rsid w:val="00715A1D"/>
    <w:rsid w:val="00715AB6"/>
    <w:rsid w:val="00715B1F"/>
    <w:rsid w:val="00715BC8"/>
    <w:rsid w:val="00715DA9"/>
    <w:rsid w:val="0071614A"/>
    <w:rsid w:val="0071619C"/>
    <w:rsid w:val="007161B4"/>
    <w:rsid w:val="007164BF"/>
    <w:rsid w:val="007164DB"/>
    <w:rsid w:val="00716648"/>
    <w:rsid w:val="00716674"/>
    <w:rsid w:val="00716839"/>
    <w:rsid w:val="00716B60"/>
    <w:rsid w:val="00716E1B"/>
    <w:rsid w:val="00716ECC"/>
    <w:rsid w:val="00717139"/>
    <w:rsid w:val="0071714B"/>
    <w:rsid w:val="0071714E"/>
    <w:rsid w:val="007171E7"/>
    <w:rsid w:val="007172B2"/>
    <w:rsid w:val="007176C5"/>
    <w:rsid w:val="007176E4"/>
    <w:rsid w:val="007177E4"/>
    <w:rsid w:val="00717811"/>
    <w:rsid w:val="00717AD5"/>
    <w:rsid w:val="00717AFE"/>
    <w:rsid w:val="00717DD9"/>
    <w:rsid w:val="00717EB6"/>
    <w:rsid w:val="007200E6"/>
    <w:rsid w:val="007203B2"/>
    <w:rsid w:val="007203B5"/>
    <w:rsid w:val="007205A0"/>
    <w:rsid w:val="0072069E"/>
    <w:rsid w:val="007206C6"/>
    <w:rsid w:val="007207EB"/>
    <w:rsid w:val="007208AE"/>
    <w:rsid w:val="00720B93"/>
    <w:rsid w:val="00721388"/>
    <w:rsid w:val="007213A3"/>
    <w:rsid w:val="007213E8"/>
    <w:rsid w:val="00721775"/>
    <w:rsid w:val="007217F9"/>
    <w:rsid w:val="0072183A"/>
    <w:rsid w:val="0072196C"/>
    <w:rsid w:val="00721AC0"/>
    <w:rsid w:val="00721CA4"/>
    <w:rsid w:val="00721E3A"/>
    <w:rsid w:val="00721E7B"/>
    <w:rsid w:val="00721F8E"/>
    <w:rsid w:val="00722394"/>
    <w:rsid w:val="007224EC"/>
    <w:rsid w:val="007225C6"/>
    <w:rsid w:val="00722975"/>
    <w:rsid w:val="00722AA3"/>
    <w:rsid w:val="00722ACC"/>
    <w:rsid w:val="00722ADF"/>
    <w:rsid w:val="00722DD0"/>
    <w:rsid w:val="00722E1F"/>
    <w:rsid w:val="00722FA0"/>
    <w:rsid w:val="0072307C"/>
    <w:rsid w:val="007231CA"/>
    <w:rsid w:val="0072331D"/>
    <w:rsid w:val="0072346C"/>
    <w:rsid w:val="00723621"/>
    <w:rsid w:val="007236E1"/>
    <w:rsid w:val="0072393C"/>
    <w:rsid w:val="007239C0"/>
    <w:rsid w:val="007239E2"/>
    <w:rsid w:val="00723AEA"/>
    <w:rsid w:val="00723BE8"/>
    <w:rsid w:val="00723E90"/>
    <w:rsid w:val="00724263"/>
    <w:rsid w:val="0072452C"/>
    <w:rsid w:val="007245E2"/>
    <w:rsid w:val="00724616"/>
    <w:rsid w:val="00724683"/>
    <w:rsid w:val="00724760"/>
    <w:rsid w:val="0072480D"/>
    <w:rsid w:val="00724B71"/>
    <w:rsid w:val="00724D7C"/>
    <w:rsid w:val="00725033"/>
    <w:rsid w:val="0072519C"/>
    <w:rsid w:val="007253F8"/>
    <w:rsid w:val="0072555B"/>
    <w:rsid w:val="00725562"/>
    <w:rsid w:val="00725669"/>
    <w:rsid w:val="00725750"/>
    <w:rsid w:val="007257AF"/>
    <w:rsid w:val="00725815"/>
    <w:rsid w:val="007258C0"/>
    <w:rsid w:val="00725A86"/>
    <w:rsid w:val="00725A8B"/>
    <w:rsid w:val="00725CF0"/>
    <w:rsid w:val="00725D84"/>
    <w:rsid w:val="00725D89"/>
    <w:rsid w:val="00725E31"/>
    <w:rsid w:val="00725F5B"/>
    <w:rsid w:val="00725F80"/>
    <w:rsid w:val="007260F5"/>
    <w:rsid w:val="0072611B"/>
    <w:rsid w:val="007263C2"/>
    <w:rsid w:val="007263C3"/>
    <w:rsid w:val="007265BB"/>
    <w:rsid w:val="007266AB"/>
    <w:rsid w:val="00726707"/>
    <w:rsid w:val="00726730"/>
    <w:rsid w:val="007267FC"/>
    <w:rsid w:val="0072684E"/>
    <w:rsid w:val="00726852"/>
    <w:rsid w:val="007269A5"/>
    <w:rsid w:val="00726AA2"/>
    <w:rsid w:val="00726E77"/>
    <w:rsid w:val="00726F92"/>
    <w:rsid w:val="00727002"/>
    <w:rsid w:val="00727162"/>
    <w:rsid w:val="00727481"/>
    <w:rsid w:val="0072752B"/>
    <w:rsid w:val="007275D3"/>
    <w:rsid w:val="007275D9"/>
    <w:rsid w:val="00727611"/>
    <w:rsid w:val="00727687"/>
    <w:rsid w:val="007276F9"/>
    <w:rsid w:val="0072775C"/>
    <w:rsid w:val="0072794C"/>
    <w:rsid w:val="007279D7"/>
    <w:rsid w:val="00727D77"/>
    <w:rsid w:val="00727E73"/>
    <w:rsid w:val="00730156"/>
    <w:rsid w:val="007302C9"/>
    <w:rsid w:val="00730444"/>
    <w:rsid w:val="007305BE"/>
    <w:rsid w:val="007307C8"/>
    <w:rsid w:val="007307E3"/>
    <w:rsid w:val="00730AA3"/>
    <w:rsid w:val="00730DDF"/>
    <w:rsid w:val="00730F27"/>
    <w:rsid w:val="0073129A"/>
    <w:rsid w:val="007313A3"/>
    <w:rsid w:val="007317AF"/>
    <w:rsid w:val="00731808"/>
    <w:rsid w:val="007319EA"/>
    <w:rsid w:val="00731B0C"/>
    <w:rsid w:val="00731DBF"/>
    <w:rsid w:val="00731DFD"/>
    <w:rsid w:val="0073207E"/>
    <w:rsid w:val="0073209D"/>
    <w:rsid w:val="007322F2"/>
    <w:rsid w:val="00732454"/>
    <w:rsid w:val="007326BA"/>
    <w:rsid w:val="007326C6"/>
    <w:rsid w:val="00732800"/>
    <w:rsid w:val="00732BDA"/>
    <w:rsid w:val="00732C0D"/>
    <w:rsid w:val="00732CBF"/>
    <w:rsid w:val="00732E4D"/>
    <w:rsid w:val="007330AB"/>
    <w:rsid w:val="007330D5"/>
    <w:rsid w:val="0073318C"/>
    <w:rsid w:val="007334EB"/>
    <w:rsid w:val="00733502"/>
    <w:rsid w:val="0073358D"/>
    <w:rsid w:val="007335C8"/>
    <w:rsid w:val="007336BF"/>
    <w:rsid w:val="00733764"/>
    <w:rsid w:val="007337DC"/>
    <w:rsid w:val="00733D48"/>
    <w:rsid w:val="00733D76"/>
    <w:rsid w:val="00733D8F"/>
    <w:rsid w:val="0073428D"/>
    <w:rsid w:val="0073429F"/>
    <w:rsid w:val="0073436F"/>
    <w:rsid w:val="0073456B"/>
    <w:rsid w:val="007346FF"/>
    <w:rsid w:val="00734D61"/>
    <w:rsid w:val="00734DFF"/>
    <w:rsid w:val="00734E23"/>
    <w:rsid w:val="00735044"/>
    <w:rsid w:val="00735215"/>
    <w:rsid w:val="007353A0"/>
    <w:rsid w:val="00735479"/>
    <w:rsid w:val="007358CF"/>
    <w:rsid w:val="0073597A"/>
    <w:rsid w:val="00735993"/>
    <w:rsid w:val="00735997"/>
    <w:rsid w:val="00735BB8"/>
    <w:rsid w:val="00735C14"/>
    <w:rsid w:val="00735D3F"/>
    <w:rsid w:val="00735E90"/>
    <w:rsid w:val="00735EC3"/>
    <w:rsid w:val="00735FAF"/>
    <w:rsid w:val="00735FCB"/>
    <w:rsid w:val="00736343"/>
    <w:rsid w:val="00736559"/>
    <w:rsid w:val="007365B4"/>
    <w:rsid w:val="00736631"/>
    <w:rsid w:val="007366C5"/>
    <w:rsid w:val="0073670F"/>
    <w:rsid w:val="007367E6"/>
    <w:rsid w:val="00736A3C"/>
    <w:rsid w:val="00736AE0"/>
    <w:rsid w:val="00736BF8"/>
    <w:rsid w:val="00736E15"/>
    <w:rsid w:val="007370A4"/>
    <w:rsid w:val="007376C7"/>
    <w:rsid w:val="00737AC4"/>
    <w:rsid w:val="00737AD5"/>
    <w:rsid w:val="00737B35"/>
    <w:rsid w:val="00737F03"/>
    <w:rsid w:val="007400C9"/>
    <w:rsid w:val="007403EA"/>
    <w:rsid w:val="00740622"/>
    <w:rsid w:val="0074080C"/>
    <w:rsid w:val="007408A1"/>
    <w:rsid w:val="00740A6C"/>
    <w:rsid w:val="00740A74"/>
    <w:rsid w:val="00740AD5"/>
    <w:rsid w:val="00740F25"/>
    <w:rsid w:val="0074107A"/>
    <w:rsid w:val="007411CA"/>
    <w:rsid w:val="0074125D"/>
    <w:rsid w:val="0074127F"/>
    <w:rsid w:val="0074128D"/>
    <w:rsid w:val="00741312"/>
    <w:rsid w:val="00741417"/>
    <w:rsid w:val="00741498"/>
    <w:rsid w:val="00741522"/>
    <w:rsid w:val="007416EE"/>
    <w:rsid w:val="00741807"/>
    <w:rsid w:val="0074183C"/>
    <w:rsid w:val="0074185D"/>
    <w:rsid w:val="00741AAE"/>
    <w:rsid w:val="00741CEC"/>
    <w:rsid w:val="00741E45"/>
    <w:rsid w:val="00741FBE"/>
    <w:rsid w:val="00741FFD"/>
    <w:rsid w:val="00742135"/>
    <w:rsid w:val="00742273"/>
    <w:rsid w:val="0074245B"/>
    <w:rsid w:val="00742650"/>
    <w:rsid w:val="00742883"/>
    <w:rsid w:val="00742D2B"/>
    <w:rsid w:val="0074323E"/>
    <w:rsid w:val="007432E6"/>
    <w:rsid w:val="0074333A"/>
    <w:rsid w:val="007433CC"/>
    <w:rsid w:val="00743568"/>
    <w:rsid w:val="00743753"/>
    <w:rsid w:val="00743928"/>
    <w:rsid w:val="007439C5"/>
    <w:rsid w:val="00743A50"/>
    <w:rsid w:val="00743E29"/>
    <w:rsid w:val="00743EBD"/>
    <w:rsid w:val="00743F4B"/>
    <w:rsid w:val="00743FD2"/>
    <w:rsid w:val="007441EA"/>
    <w:rsid w:val="00744222"/>
    <w:rsid w:val="00744387"/>
    <w:rsid w:val="00744450"/>
    <w:rsid w:val="007445C4"/>
    <w:rsid w:val="0074471C"/>
    <w:rsid w:val="00744A2C"/>
    <w:rsid w:val="00744B90"/>
    <w:rsid w:val="00744D80"/>
    <w:rsid w:val="00744DDE"/>
    <w:rsid w:val="00744E27"/>
    <w:rsid w:val="00744F71"/>
    <w:rsid w:val="00744F9F"/>
    <w:rsid w:val="00745061"/>
    <w:rsid w:val="0074519E"/>
    <w:rsid w:val="007451EF"/>
    <w:rsid w:val="007452A8"/>
    <w:rsid w:val="0074532F"/>
    <w:rsid w:val="00745636"/>
    <w:rsid w:val="0074568F"/>
    <w:rsid w:val="007457C1"/>
    <w:rsid w:val="0074593B"/>
    <w:rsid w:val="007459D1"/>
    <w:rsid w:val="007459F2"/>
    <w:rsid w:val="00745C9B"/>
    <w:rsid w:val="00745E09"/>
    <w:rsid w:val="00745FA5"/>
    <w:rsid w:val="00746027"/>
    <w:rsid w:val="00746386"/>
    <w:rsid w:val="007463C3"/>
    <w:rsid w:val="00746446"/>
    <w:rsid w:val="0074648F"/>
    <w:rsid w:val="00746599"/>
    <w:rsid w:val="00746860"/>
    <w:rsid w:val="00746AC8"/>
    <w:rsid w:val="00746B9E"/>
    <w:rsid w:val="00746BBC"/>
    <w:rsid w:val="00746DA6"/>
    <w:rsid w:val="00746FE0"/>
    <w:rsid w:val="00747040"/>
    <w:rsid w:val="007471AD"/>
    <w:rsid w:val="00747334"/>
    <w:rsid w:val="0074742D"/>
    <w:rsid w:val="007475A2"/>
    <w:rsid w:val="007475E7"/>
    <w:rsid w:val="00747675"/>
    <w:rsid w:val="007477D8"/>
    <w:rsid w:val="00747864"/>
    <w:rsid w:val="00747B78"/>
    <w:rsid w:val="00747E2B"/>
    <w:rsid w:val="00750183"/>
    <w:rsid w:val="00750241"/>
    <w:rsid w:val="00750242"/>
    <w:rsid w:val="007502A8"/>
    <w:rsid w:val="00750424"/>
    <w:rsid w:val="007504DF"/>
    <w:rsid w:val="007504FA"/>
    <w:rsid w:val="00750614"/>
    <w:rsid w:val="007507A9"/>
    <w:rsid w:val="00750DBA"/>
    <w:rsid w:val="00750EB1"/>
    <w:rsid w:val="00750EB8"/>
    <w:rsid w:val="0075103B"/>
    <w:rsid w:val="0075105F"/>
    <w:rsid w:val="007510E1"/>
    <w:rsid w:val="00751178"/>
    <w:rsid w:val="0075124C"/>
    <w:rsid w:val="007512D1"/>
    <w:rsid w:val="00751329"/>
    <w:rsid w:val="00751426"/>
    <w:rsid w:val="007514B4"/>
    <w:rsid w:val="0075166E"/>
    <w:rsid w:val="00751670"/>
    <w:rsid w:val="00751864"/>
    <w:rsid w:val="00751AC6"/>
    <w:rsid w:val="00751D4D"/>
    <w:rsid w:val="00751E7A"/>
    <w:rsid w:val="00751F18"/>
    <w:rsid w:val="00751FF0"/>
    <w:rsid w:val="007521D1"/>
    <w:rsid w:val="0075220A"/>
    <w:rsid w:val="00752363"/>
    <w:rsid w:val="00752807"/>
    <w:rsid w:val="00752AB7"/>
    <w:rsid w:val="00752AFF"/>
    <w:rsid w:val="00752C3F"/>
    <w:rsid w:val="00752D5E"/>
    <w:rsid w:val="00752E2C"/>
    <w:rsid w:val="00752E50"/>
    <w:rsid w:val="00753150"/>
    <w:rsid w:val="0075328E"/>
    <w:rsid w:val="00753366"/>
    <w:rsid w:val="007533BD"/>
    <w:rsid w:val="00753418"/>
    <w:rsid w:val="0075344A"/>
    <w:rsid w:val="00753560"/>
    <w:rsid w:val="0075370A"/>
    <w:rsid w:val="0075373C"/>
    <w:rsid w:val="00753851"/>
    <w:rsid w:val="00753A6F"/>
    <w:rsid w:val="00753ABF"/>
    <w:rsid w:val="00753C4A"/>
    <w:rsid w:val="007540A3"/>
    <w:rsid w:val="007541F8"/>
    <w:rsid w:val="0075444F"/>
    <w:rsid w:val="007544F7"/>
    <w:rsid w:val="00754558"/>
    <w:rsid w:val="00754865"/>
    <w:rsid w:val="00754D78"/>
    <w:rsid w:val="007550B2"/>
    <w:rsid w:val="0075521E"/>
    <w:rsid w:val="007554D2"/>
    <w:rsid w:val="007556E7"/>
    <w:rsid w:val="00755783"/>
    <w:rsid w:val="007557E0"/>
    <w:rsid w:val="00755BD1"/>
    <w:rsid w:val="00755CC8"/>
    <w:rsid w:val="00755F12"/>
    <w:rsid w:val="00756247"/>
    <w:rsid w:val="00756288"/>
    <w:rsid w:val="007567DA"/>
    <w:rsid w:val="00756A91"/>
    <w:rsid w:val="00756AAD"/>
    <w:rsid w:val="00756B8C"/>
    <w:rsid w:val="00756D00"/>
    <w:rsid w:val="00756ED1"/>
    <w:rsid w:val="00757057"/>
    <w:rsid w:val="00757091"/>
    <w:rsid w:val="00757096"/>
    <w:rsid w:val="00757143"/>
    <w:rsid w:val="00757255"/>
    <w:rsid w:val="00757436"/>
    <w:rsid w:val="00757A4D"/>
    <w:rsid w:val="00757BE2"/>
    <w:rsid w:val="00757C6D"/>
    <w:rsid w:val="00757CC2"/>
    <w:rsid w:val="00757F61"/>
    <w:rsid w:val="00757FAB"/>
    <w:rsid w:val="007600BA"/>
    <w:rsid w:val="0076016B"/>
    <w:rsid w:val="00760268"/>
    <w:rsid w:val="0076031B"/>
    <w:rsid w:val="007607D0"/>
    <w:rsid w:val="00760A70"/>
    <w:rsid w:val="00760A82"/>
    <w:rsid w:val="00760A94"/>
    <w:rsid w:val="00760C19"/>
    <w:rsid w:val="00760D20"/>
    <w:rsid w:val="00760F1A"/>
    <w:rsid w:val="00760FF0"/>
    <w:rsid w:val="00761115"/>
    <w:rsid w:val="007611DF"/>
    <w:rsid w:val="0076148F"/>
    <w:rsid w:val="007615D9"/>
    <w:rsid w:val="007616A0"/>
    <w:rsid w:val="00761A4D"/>
    <w:rsid w:val="00761BF3"/>
    <w:rsid w:val="00761C87"/>
    <w:rsid w:val="00761CA2"/>
    <w:rsid w:val="00761DB3"/>
    <w:rsid w:val="00762003"/>
    <w:rsid w:val="00762095"/>
    <w:rsid w:val="007621B4"/>
    <w:rsid w:val="0076223B"/>
    <w:rsid w:val="00762264"/>
    <w:rsid w:val="007623E2"/>
    <w:rsid w:val="007624E6"/>
    <w:rsid w:val="0076256E"/>
    <w:rsid w:val="007625CD"/>
    <w:rsid w:val="00762815"/>
    <w:rsid w:val="0076295C"/>
    <w:rsid w:val="00762AAD"/>
    <w:rsid w:val="00762AFB"/>
    <w:rsid w:val="00762D10"/>
    <w:rsid w:val="00762D8C"/>
    <w:rsid w:val="00762DDF"/>
    <w:rsid w:val="00763033"/>
    <w:rsid w:val="00763649"/>
    <w:rsid w:val="0076371C"/>
    <w:rsid w:val="007637C0"/>
    <w:rsid w:val="0076383F"/>
    <w:rsid w:val="007638EF"/>
    <w:rsid w:val="00763A09"/>
    <w:rsid w:val="00763A7F"/>
    <w:rsid w:val="00763D4B"/>
    <w:rsid w:val="0076425C"/>
    <w:rsid w:val="007642F0"/>
    <w:rsid w:val="0076437E"/>
    <w:rsid w:val="0076468E"/>
    <w:rsid w:val="00764B38"/>
    <w:rsid w:val="00764B8A"/>
    <w:rsid w:val="00764C08"/>
    <w:rsid w:val="00764C16"/>
    <w:rsid w:val="00764CB9"/>
    <w:rsid w:val="007650BC"/>
    <w:rsid w:val="00765148"/>
    <w:rsid w:val="007652F6"/>
    <w:rsid w:val="00765897"/>
    <w:rsid w:val="00765B1E"/>
    <w:rsid w:val="00765DE7"/>
    <w:rsid w:val="007660A5"/>
    <w:rsid w:val="0076619E"/>
    <w:rsid w:val="0076654E"/>
    <w:rsid w:val="00766583"/>
    <w:rsid w:val="00766697"/>
    <w:rsid w:val="00766B36"/>
    <w:rsid w:val="00766CCF"/>
    <w:rsid w:val="00766E8F"/>
    <w:rsid w:val="00766EAF"/>
    <w:rsid w:val="00767007"/>
    <w:rsid w:val="007670BC"/>
    <w:rsid w:val="007670F3"/>
    <w:rsid w:val="00767352"/>
    <w:rsid w:val="007673B0"/>
    <w:rsid w:val="00767702"/>
    <w:rsid w:val="007678E9"/>
    <w:rsid w:val="00767A92"/>
    <w:rsid w:val="00767AC3"/>
    <w:rsid w:val="00767CCF"/>
    <w:rsid w:val="00767FFD"/>
    <w:rsid w:val="00770107"/>
    <w:rsid w:val="00770250"/>
    <w:rsid w:val="00770260"/>
    <w:rsid w:val="00770564"/>
    <w:rsid w:val="007707CC"/>
    <w:rsid w:val="0077084A"/>
    <w:rsid w:val="007708C2"/>
    <w:rsid w:val="00770E09"/>
    <w:rsid w:val="00770E6A"/>
    <w:rsid w:val="00770F3D"/>
    <w:rsid w:val="007710FD"/>
    <w:rsid w:val="0077160D"/>
    <w:rsid w:val="00771B33"/>
    <w:rsid w:val="00771C30"/>
    <w:rsid w:val="00771D3A"/>
    <w:rsid w:val="0077206C"/>
    <w:rsid w:val="0077232D"/>
    <w:rsid w:val="0077233A"/>
    <w:rsid w:val="00772418"/>
    <w:rsid w:val="007727D1"/>
    <w:rsid w:val="00772B6C"/>
    <w:rsid w:val="00772BEE"/>
    <w:rsid w:val="00772DEE"/>
    <w:rsid w:val="007730F0"/>
    <w:rsid w:val="00773151"/>
    <w:rsid w:val="00773315"/>
    <w:rsid w:val="007733A9"/>
    <w:rsid w:val="007734E0"/>
    <w:rsid w:val="00773883"/>
    <w:rsid w:val="0077399E"/>
    <w:rsid w:val="00773DFC"/>
    <w:rsid w:val="0077401A"/>
    <w:rsid w:val="00774121"/>
    <w:rsid w:val="0077457C"/>
    <w:rsid w:val="0077469D"/>
    <w:rsid w:val="0077494F"/>
    <w:rsid w:val="00774C91"/>
    <w:rsid w:val="00774DD1"/>
    <w:rsid w:val="00774E0E"/>
    <w:rsid w:val="00774E53"/>
    <w:rsid w:val="00774FE1"/>
    <w:rsid w:val="00775170"/>
    <w:rsid w:val="007751EE"/>
    <w:rsid w:val="0077520B"/>
    <w:rsid w:val="0077521F"/>
    <w:rsid w:val="007752B1"/>
    <w:rsid w:val="007752D8"/>
    <w:rsid w:val="0077533D"/>
    <w:rsid w:val="0077535F"/>
    <w:rsid w:val="00775402"/>
    <w:rsid w:val="00775462"/>
    <w:rsid w:val="00775527"/>
    <w:rsid w:val="007755E2"/>
    <w:rsid w:val="00775B9C"/>
    <w:rsid w:val="00775DE3"/>
    <w:rsid w:val="00775E83"/>
    <w:rsid w:val="00776036"/>
    <w:rsid w:val="00776167"/>
    <w:rsid w:val="0077620B"/>
    <w:rsid w:val="00776398"/>
    <w:rsid w:val="007763DD"/>
    <w:rsid w:val="00776458"/>
    <w:rsid w:val="007764B1"/>
    <w:rsid w:val="00776779"/>
    <w:rsid w:val="007767AE"/>
    <w:rsid w:val="00776C92"/>
    <w:rsid w:val="00776F77"/>
    <w:rsid w:val="00777184"/>
    <w:rsid w:val="0077759B"/>
    <w:rsid w:val="007778B5"/>
    <w:rsid w:val="00777980"/>
    <w:rsid w:val="00777AD8"/>
    <w:rsid w:val="00777B54"/>
    <w:rsid w:val="00777B7F"/>
    <w:rsid w:val="00777D21"/>
    <w:rsid w:val="00777F04"/>
    <w:rsid w:val="00777F5C"/>
    <w:rsid w:val="00780131"/>
    <w:rsid w:val="00780164"/>
    <w:rsid w:val="007802ED"/>
    <w:rsid w:val="007805D5"/>
    <w:rsid w:val="00780631"/>
    <w:rsid w:val="00780707"/>
    <w:rsid w:val="007809C5"/>
    <w:rsid w:val="00780AB6"/>
    <w:rsid w:val="00780D4B"/>
    <w:rsid w:val="00780DB6"/>
    <w:rsid w:val="00780F91"/>
    <w:rsid w:val="00780FC0"/>
    <w:rsid w:val="00781378"/>
    <w:rsid w:val="007814EC"/>
    <w:rsid w:val="0078157E"/>
    <w:rsid w:val="0078164B"/>
    <w:rsid w:val="007818E1"/>
    <w:rsid w:val="007819C6"/>
    <w:rsid w:val="00781A39"/>
    <w:rsid w:val="00781AED"/>
    <w:rsid w:val="00781AF4"/>
    <w:rsid w:val="00781B50"/>
    <w:rsid w:val="00781BC9"/>
    <w:rsid w:val="00781BED"/>
    <w:rsid w:val="00781C11"/>
    <w:rsid w:val="00781E67"/>
    <w:rsid w:val="00781F22"/>
    <w:rsid w:val="00781F99"/>
    <w:rsid w:val="007820CB"/>
    <w:rsid w:val="00782571"/>
    <w:rsid w:val="007825AD"/>
    <w:rsid w:val="007826DA"/>
    <w:rsid w:val="00782757"/>
    <w:rsid w:val="007827F7"/>
    <w:rsid w:val="0078288E"/>
    <w:rsid w:val="0078291E"/>
    <w:rsid w:val="00782A01"/>
    <w:rsid w:val="007830D0"/>
    <w:rsid w:val="007831D9"/>
    <w:rsid w:val="0078321E"/>
    <w:rsid w:val="00783396"/>
    <w:rsid w:val="00783430"/>
    <w:rsid w:val="00783677"/>
    <w:rsid w:val="007836D7"/>
    <w:rsid w:val="00783A69"/>
    <w:rsid w:val="00783AB7"/>
    <w:rsid w:val="00783BE1"/>
    <w:rsid w:val="00783C5E"/>
    <w:rsid w:val="00783E21"/>
    <w:rsid w:val="00784086"/>
    <w:rsid w:val="007841E4"/>
    <w:rsid w:val="00784560"/>
    <w:rsid w:val="0078462F"/>
    <w:rsid w:val="007846C3"/>
    <w:rsid w:val="0078483F"/>
    <w:rsid w:val="00784889"/>
    <w:rsid w:val="0078495D"/>
    <w:rsid w:val="00784963"/>
    <w:rsid w:val="00784E83"/>
    <w:rsid w:val="00784EF8"/>
    <w:rsid w:val="00785006"/>
    <w:rsid w:val="00785216"/>
    <w:rsid w:val="00785258"/>
    <w:rsid w:val="007855EB"/>
    <w:rsid w:val="0078561E"/>
    <w:rsid w:val="0078570A"/>
    <w:rsid w:val="0078571D"/>
    <w:rsid w:val="00785818"/>
    <w:rsid w:val="007859D1"/>
    <w:rsid w:val="00785A6C"/>
    <w:rsid w:val="00785ABE"/>
    <w:rsid w:val="00785ACD"/>
    <w:rsid w:val="00785BD9"/>
    <w:rsid w:val="00785D91"/>
    <w:rsid w:val="00785DB9"/>
    <w:rsid w:val="00785E6A"/>
    <w:rsid w:val="00785F5C"/>
    <w:rsid w:val="00786009"/>
    <w:rsid w:val="0078628C"/>
    <w:rsid w:val="00786383"/>
    <w:rsid w:val="00786434"/>
    <w:rsid w:val="0078676E"/>
    <w:rsid w:val="0078681F"/>
    <w:rsid w:val="00786954"/>
    <w:rsid w:val="007869F2"/>
    <w:rsid w:val="00786AFD"/>
    <w:rsid w:val="00786B28"/>
    <w:rsid w:val="00786DF2"/>
    <w:rsid w:val="00786E2F"/>
    <w:rsid w:val="00786F08"/>
    <w:rsid w:val="00787558"/>
    <w:rsid w:val="007876CD"/>
    <w:rsid w:val="007876D5"/>
    <w:rsid w:val="00787B7D"/>
    <w:rsid w:val="00787C29"/>
    <w:rsid w:val="007900DF"/>
    <w:rsid w:val="0079017F"/>
    <w:rsid w:val="007903D5"/>
    <w:rsid w:val="00790448"/>
    <w:rsid w:val="0079049C"/>
    <w:rsid w:val="007908C6"/>
    <w:rsid w:val="00790AA0"/>
    <w:rsid w:val="00790B4B"/>
    <w:rsid w:val="00790BC0"/>
    <w:rsid w:val="00790EF3"/>
    <w:rsid w:val="00790F17"/>
    <w:rsid w:val="007914D0"/>
    <w:rsid w:val="00791C7B"/>
    <w:rsid w:val="00792056"/>
    <w:rsid w:val="0079235B"/>
    <w:rsid w:val="00792375"/>
    <w:rsid w:val="007924F8"/>
    <w:rsid w:val="00792534"/>
    <w:rsid w:val="0079278C"/>
    <w:rsid w:val="0079281F"/>
    <w:rsid w:val="0079295B"/>
    <w:rsid w:val="00792A17"/>
    <w:rsid w:val="00792B4E"/>
    <w:rsid w:val="00792BA6"/>
    <w:rsid w:val="00792BCF"/>
    <w:rsid w:val="00792D97"/>
    <w:rsid w:val="00792DB3"/>
    <w:rsid w:val="00792E45"/>
    <w:rsid w:val="00793017"/>
    <w:rsid w:val="0079309D"/>
    <w:rsid w:val="00793350"/>
    <w:rsid w:val="00793380"/>
    <w:rsid w:val="00793452"/>
    <w:rsid w:val="00793698"/>
    <w:rsid w:val="00793766"/>
    <w:rsid w:val="007937B5"/>
    <w:rsid w:val="00793826"/>
    <w:rsid w:val="007939B8"/>
    <w:rsid w:val="00793A79"/>
    <w:rsid w:val="00793B9A"/>
    <w:rsid w:val="00793BA6"/>
    <w:rsid w:val="00793C76"/>
    <w:rsid w:val="00793C88"/>
    <w:rsid w:val="00793EC0"/>
    <w:rsid w:val="00794051"/>
    <w:rsid w:val="007940D2"/>
    <w:rsid w:val="007940E8"/>
    <w:rsid w:val="0079433E"/>
    <w:rsid w:val="0079438D"/>
    <w:rsid w:val="007943B4"/>
    <w:rsid w:val="0079445D"/>
    <w:rsid w:val="00794630"/>
    <w:rsid w:val="007946CC"/>
    <w:rsid w:val="00794773"/>
    <w:rsid w:val="007948CA"/>
    <w:rsid w:val="00794A93"/>
    <w:rsid w:val="00794AFB"/>
    <w:rsid w:val="00794D2C"/>
    <w:rsid w:val="00794F40"/>
    <w:rsid w:val="0079529E"/>
    <w:rsid w:val="00795532"/>
    <w:rsid w:val="00795615"/>
    <w:rsid w:val="00795714"/>
    <w:rsid w:val="00795865"/>
    <w:rsid w:val="00795A67"/>
    <w:rsid w:val="00795DFD"/>
    <w:rsid w:val="00796054"/>
    <w:rsid w:val="007960F2"/>
    <w:rsid w:val="007963E7"/>
    <w:rsid w:val="0079657D"/>
    <w:rsid w:val="007966A9"/>
    <w:rsid w:val="007966DA"/>
    <w:rsid w:val="0079683F"/>
    <w:rsid w:val="00796883"/>
    <w:rsid w:val="00796D36"/>
    <w:rsid w:val="00797094"/>
    <w:rsid w:val="007970E3"/>
    <w:rsid w:val="00797107"/>
    <w:rsid w:val="00797472"/>
    <w:rsid w:val="00797747"/>
    <w:rsid w:val="0079797C"/>
    <w:rsid w:val="00797988"/>
    <w:rsid w:val="00797E96"/>
    <w:rsid w:val="00797F5D"/>
    <w:rsid w:val="007A004B"/>
    <w:rsid w:val="007A0095"/>
    <w:rsid w:val="007A03A5"/>
    <w:rsid w:val="007A056B"/>
    <w:rsid w:val="007A0721"/>
    <w:rsid w:val="007A08D6"/>
    <w:rsid w:val="007A098C"/>
    <w:rsid w:val="007A0D35"/>
    <w:rsid w:val="007A0E2E"/>
    <w:rsid w:val="007A1148"/>
    <w:rsid w:val="007A11C1"/>
    <w:rsid w:val="007A1233"/>
    <w:rsid w:val="007A130D"/>
    <w:rsid w:val="007A13FB"/>
    <w:rsid w:val="007A14DC"/>
    <w:rsid w:val="007A15EF"/>
    <w:rsid w:val="007A17C3"/>
    <w:rsid w:val="007A17D8"/>
    <w:rsid w:val="007A18C4"/>
    <w:rsid w:val="007A1BA8"/>
    <w:rsid w:val="007A1C4C"/>
    <w:rsid w:val="007A1DCB"/>
    <w:rsid w:val="007A1EA6"/>
    <w:rsid w:val="007A201B"/>
    <w:rsid w:val="007A256C"/>
    <w:rsid w:val="007A27B3"/>
    <w:rsid w:val="007A2901"/>
    <w:rsid w:val="007A2918"/>
    <w:rsid w:val="007A2A3E"/>
    <w:rsid w:val="007A2A6D"/>
    <w:rsid w:val="007A2CF0"/>
    <w:rsid w:val="007A2FAE"/>
    <w:rsid w:val="007A30D8"/>
    <w:rsid w:val="007A31DE"/>
    <w:rsid w:val="007A33AE"/>
    <w:rsid w:val="007A33F6"/>
    <w:rsid w:val="007A363C"/>
    <w:rsid w:val="007A3975"/>
    <w:rsid w:val="007A39C1"/>
    <w:rsid w:val="007A39D9"/>
    <w:rsid w:val="007A3A09"/>
    <w:rsid w:val="007A3A50"/>
    <w:rsid w:val="007A3AB7"/>
    <w:rsid w:val="007A3BD9"/>
    <w:rsid w:val="007A3D29"/>
    <w:rsid w:val="007A3D2F"/>
    <w:rsid w:val="007A3D6E"/>
    <w:rsid w:val="007A3DB0"/>
    <w:rsid w:val="007A4069"/>
    <w:rsid w:val="007A41CC"/>
    <w:rsid w:val="007A42CE"/>
    <w:rsid w:val="007A459E"/>
    <w:rsid w:val="007A4963"/>
    <w:rsid w:val="007A4979"/>
    <w:rsid w:val="007A4F13"/>
    <w:rsid w:val="007A4F80"/>
    <w:rsid w:val="007A51C6"/>
    <w:rsid w:val="007A5354"/>
    <w:rsid w:val="007A5373"/>
    <w:rsid w:val="007A5494"/>
    <w:rsid w:val="007A5529"/>
    <w:rsid w:val="007A5809"/>
    <w:rsid w:val="007A5955"/>
    <w:rsid w:val="007A5ACC"/>
    <w:rsid w:val="007A65B8"/>
    <w:rsid w:val="007A67B6"/>
    <w:rsid w:val="007A6934"/>
    <w:rsid w:val="007A6BE3"/>
    <w:rsid w:val="007A6C16"/>
    <w:rsid w:val="007A71C0"/>
    <w:rsid w:val="007A721B"/>
    <w:rsid w:val="007A72E4"/>
    <w:rsid w:val="007A732C"/>
    <w:rsid w:val="007A75A0"/>
    <w:rsid w:val="007A78A0"/>
    <w:rsid w:val="007A792D"/>
    <w:rsid w:val="007A7B18"/>
    <w:rsid w:val="007A7BAB"/>
    <w:rsid w:val="007A7C3E"/>
    <w:rsid w:val="007B00C2"/>
    <w:rsid w:val="007B0138"/>
    <w:rsid w:val="007B046F"/>
    <w:rsid w:val="007B0533"/>
    <w:rsid w:val="007B05BB"/>
    <w:rsid w:val="007B0652"/>
    <w:rsid w:val="007B06AA"/>
    <w:rsid w:val="007B0837"/>
    <w:rsid w:val="007B092E"/>
    <w:rsid w:val="007B0BC4"/>
    <w:rsid w:val="007B0E09"/>
    <w:rsid w:val="007B0E50"/>
    <w:rsid w:val="007B0E68"/>
    <w:rsid w:val="007B0F1B"/>
    <w:rsid w:val="007B0FC3"/>
    <w:rsid w:val="007B121C"/>
    <w:rsid w:val="007B1419"/>
    <w:rsid w:val="007B1421"/>
    <w:rsid w:val="007B1740"/>
    <w:rsid w:val="007B1B0F"/>
    <w:rsid w:val="007B1CEE"/>
    <w:rsid w:val="007B1DFB"/>
    <w:rsid w:val="007B1E05"/>
    <w:rsid w:val="007B23CD"/>
    <w:rsid w:val="007B2659"/>
    <w:rsid w:val="007B2676"/>
    <w:rsid w:val="007B2682"/>
    <w:rsid w:val="007B29E6"/>
    <w:rsid w:val="007B2B74"/>
    <w:rsid w:val="007B2D3A"/>
    <w:rsid w:val="007B2E45"/>
    <w:rsid w:val="007B30E3"/>
    <w:rsid w:val="007B3168"/>
    <w:rsid w:val="007B3341"/>
    <w:rsid w:val="007B38C9"/>
    <w:rsid w:val="007B3BA7"/>
    <w:rsid w:val="007B3C01"/>
    <w:rsid w:val="007B3CB2"/>
    <w:rsid w:val="007B3D6C"/>
    <w:rsid w:val="007B3F57"/>
    <w:rsid w:val="007B3FED"/>
    <w:rsid w:val="007B43A4"/>
    <w:rsid w:val="007B43BE"/>
    <w:rsid w:val="007B44C5"/>
    <w:rsid w:val="007B459E"/>
    <w:rsid w:val="007B462E"/>
    <w:rsid w:val="007B4738"/>
    <w:rsid w:val="007B4A14"/>
    <w:rsid w:val="007B4ACE"/>
    <w:rsid w:val="007B4B00"/>
    <w:rsid w:val="007B4B4C"/>
    <w:rsid w:val="007B4B5E"/>
    <w:rsid w:val="007B4BCC"/>
    <w:rsid w:val="007B4CB1"/>
    <w:rsid w:val="007B4E5B"/>
    <w:rsid w:val="007B52D4"/>
    <w:rsid w:val="007B5331"/>
    <w:rsid w:val="007B5413"/>
    <w:rsid w:val="007B54A4"/>
    <w:rsid w:val="007B56ED"/>
    <w:rsid w:val="007B5878"/>
    <w:rsid w:val="007B5BE6"/>
    <w:rsid w:val="007B5C05"/>
    <w:rsid w:val="007B5E62"/>
    <w:rsid w:val="007B624D"/>
    <w:rsid w:val="007B6407"/>
    <w:rsid w:val="007B6BE1"/>
    <w:rsid w:val="007B6ED8"/>
    <w:rsid w:val="007B704E"/>
    <w:rsid w:val="007B7109"/>
    <w:rsid w:val="007B7425"/>
    <w:rsid w:val="007B751D"/>
    <w:rsid w:val="007B76DC"/>
    <w:rsid w:val="007B7709"/>
    <w:rsid w:val="007B787E"/>
    <w:rsid w:val="007B7D1C"/>
    <w:rsid w:val="007B7F0E"/>
    <w:rsid w:val="007C0055"/>
    <w:rsid w:val="007C03B6"/>
    <w:rsid w:val="007C04BB"/>
    <w:rsid w:val="007C04F4"/>
    <w:rsid w:val="007C0554"/>
    <w:rsid w:val="007C0798"/>
    <w:rsid w:val="007C0999"/>
    <w:rsid w:val="007C0A36"/>
    <w:rsid w:val="007C0ACB"/>
    <w:rsid w:val="007C0AE4"/>
    <w:rsid w:val="007C0D15"/>
    <w:rsid w:val="007C0F59"/>
    <w:rsid w:val="007C118F"/>
    <w:rsid w:val="007C1348"/>
    <w:rsid w:val="007C15EF"/>
    <w:rsid w:val="007C1664"/>
    <w:rsid w:val="007C177F"/>
    <w:rsid w:val="007C17BB"/>
    <w:rsid w:val="007C1B61"/>
    <w:rsid w:val="007C1D48"/>
    <w:rsid w:val="007C1E42"/>
    <w:rsid w:val="007C1F60"/>
    <w:rsid w:val="007C230A"/>
    <w:rsid w:val="007C238E"/>
    <w:rsid w:val="007C23E8"/>
    <w:rsid w:val="007C2678"/>
    <w:rsid w:val="007C2867"/>
    <w:rsid w:val="007C28A4"/>
    <w:rsid w:val="007C2C6B"/>
    <w:rsid w:val="007C2E4A"/>
    <w:rsid w:val="007C2E61"/>
    <w:rsid w:val="007C2E64"/>
    <w:rsid w:val="007C2FD1"/>
    <w:rsid w:val="007C2FE1"/>
    <w:rsid w:val="007C2FED"/>
    <w:rsid w:val="007C307B"/>
    <w:rsid w:val="007C324B"/>
    <w:rsid w:val="007C34DE"/>
    <w:rsid w:val="007C3513"/>
    <w:rsid w:val="007C35C6"/>
    <w:rsid w:val="007C375E"/>
    <w:rsid w:val="007C3A25"/>
    <w:rsid w:val="007C3AF2"/>
    <w:rsid w:val="007C3C22"/>
    <w:rsid w:val="007C3C4B"/>
    <w:rsid w:val="007C3D9E"/>
    <w:rsid w:val="007C4007"/>
    <w:rsid w:val="007C4020"/>
    <w:rsid w:val="007C4039"/>
    <w:rsid w:val="007C42BC"/>
    <w:rsid w:val="007C439F"/>
    <w:rsid w:val="007C4568"/>
    <w:rsid w:val="007C4789"/>
    <w:rsid w:val="007C4C76"/>
    <w:rsid w:val="007C4D58"/>
    <w:rsid w:val="007C4D6B"/>
    <w:rsid w:val="007C4D75"/>
    <w:rsid w:val="007C4EB5"/>
    <w:rsid w:val="007C4F3B"/>
    <w:rsid w:val="007C5017"/>
    <w:rsid w:val="007C5475"/>
    <w:rsid w:val="007C54C6"/>
    <w:rsid w:val="007C557B"/>
    <w:rsid w:val="007C5587"/>
    <w:rsid w:val="007C56DC"/>
    <w:rsid w:val="007C56E4"/>
    <w:rsid w:val="007C59DB"/>
    <w:rsid w:val="007C5EBD"/>
    <w:rsid w:val="007C6025"/>
    <w:rsid w:val="007C6048"/>
    <w:rsid w:val="007C6433"/>
    <w:rsid w:val="007C65AD"/>
    <w:rsid w:val="007C65F3"/>
    <w:rsid w:val="007C695E"/>
    <w:rsid w:val="007C69D9"/>
    <w:rsid w:val="007C6A48"/>
    <w:rsid w:val="007C6B13"/>
    <w:rsid w:val="007C6BC2"/>
    <w:rsid w:val="007C715F"/>
    <w:rsid w:val="007C72D3"/>
    <w:rsid w:val="007C73E5"/>
    <w:rsid w:val="007C73ED"/>
    <w:rsid w:val="007C748D"/>
    <w:rsid w:val="007C74A1"/>
    <w:rsid w:val="007C7889"/>
    <w:rsid w:val="007C7A3A"/>
    <w:rsid w:val="007C7B48"/>
    <w:rsid w:val="007C7C5D"/>
    <w:rsid w:val="007C7D18"/>
    <w:rsid w:val="007C7D1C"/>
    <w:rsid w:val="007C7D4C"/>
    <w:rsid w:val="007C7E4C"/>
    <w:rsid w:val="007D00AF"/>
    <w:rsid w:val="007D00B1"/>
    <w:rsid w:val="007D0248"/>
    <w:rsid w:val="007D029D"/>
    <w:rsid w:val="007D0699"/>
    <w:rsid w:val="007D07F7"/>
    <w:rsid w:val="007D0866"/>
    <w:rsid w:val="007D0868"/>
    <w:rsid w:val="007D0E12"/>
    <w:rsid w:val="007D0EA8"/>
    <w:rsid w:val="007D0ED7"/>
    <w:rsid w:val="007D0EED"/>
    <w:rsid w:val="007D0FDA"/>
    <w:rsid w:val="007D0FE9"/>
    <w:rsid w:val="007D10F3"/>
    <w:rsid w:val="007D16FC"/>
    <w:rsid w:val="007D1795"/>
    <w:rsid w:val="007D1EAC"/>
    <w:rsid w:val="007D1EF3"/>
    <w:rsid w:val="007D1EFF"/>
    <w:rsid w:val="007D1F97"/>
    <w:rsid w:val="007D20CC"/>
    <w:rsid w:val="007D2136"/>
    <w:rsid w:val="007D21E8"/>
    <w:rsid w:val="007D23A7"/>
    <w:rsid w:val="007D25A4"/>
    <w:rsid w:val="007D25C4"/>
    <w:rsid w:val="007D2616"/>
    <w:rsid w:val="007D2765"/>
    <w:rsid w:val="007D287F"/>
    <w:rsid w:val="007D28FF"/>
    <w:rsid w:val="007D294A"/>
    <w:rsid w:val="007D2A37"/>
    <w:rsid w:val="007D2C46"/>
    <w:rsid w:val="007D2C64"/>
    <w:rsid w:val="007D2C75"/>
    <w:rsid w:val="007D2CBB"/>
    <w:rsid w:val="007D2F36"/>
    <w:rsid w:val="007D2FBD"/>
    <w:rsid w:val="007D3094"/>
    <w:rsid w:val="007D3174"/>
    <w:rsid w:val="007D3223"/>
    <w:rsid w:val="007D3373"/>
    <w:rsid w:val="007D3531"/>
    <w:rsid w:val="007D35B3"/>
    <w:rsid w:val="007D39C6"/>
    <w:rsid w:val="007D3CAD"/>
    <w:rsid w:val="007D3D03"/>
    <w:rsid w:val="007D3F2B"/>
    <w:rsid w:val="007D3F41"/>
    <w:rsid w:val="007D406F"/>
    <w:rsid w:val="007D40DF"/>
    <w:rsid w:val="007D4161"/>
    <w:rsid w:val="007D416D"/>
    <w:rsid w:val="007D4268"/>
    <w:rsid w:val="007D4414"/>
    <w:rsid w:val="007D44DE"/>
    <w:rsid w:val="007D45F2"/>
    <w:rsid w:val="007D48AA"/>
    <w:rsid w:val="007D4956"/>
    <w:rsid w:val="007D4981"/>
    <w:rsid w:val="007D4EB8"/>
    <w:rsid w:val="007D4FD3"/>
    <w:rsid w:val="007D5036"/>
    <w:rsid w:val="007D50A4"/>
    <w:rsid w:val="007D51E7"/>
    <w:rsid w:val="007D52AC"/>
    <w:rsid w:val="007D53CC"/>
    <w:rsid w:val="007D53D2"/>
    <w:rsid w:val="007D553B"/>
    <w:rsid w:val="007D55EA"/>
    <w:rsid w:val="007D5803"/>
    <w:rsid w:val="007D5890"/>
    <w:rsid w:val="007D5C3E"/>
    <w:rsid w:val="007D5D81"/>
    <w:rsid w:val="007D6063"/>
    <w:rsid w:val="007D60F0"/>
    <w:rsid w:val="007D65A0"/>
    <w:rsid w:val="007D66B2"/>
    <w:rsid w:val="007D6975"/>
    <w:rsid w:val="007D6A9C"/>
    <w:rsid w:val="007D6BF3"/>
    <w:rsid w:val="007D6EDD"/>
    <w:rsid w:val="007D6F3A"/>
    <w:rsid w:val="007D73AC"/>
    <w:rsid w:val="007D740F"/>
    <w:rsid w:val="007D7849"/>
    <w:rsid w:val="007D7B03"/>
    <w:rsid w:val="007D7B59"/>
    <w:rsid w:val="007D7C7E"/>
    <w:rsid w:val="007D7D60"/>
    <w:rsid w:val="007D7E24"/>
    <w:rsid w:val="007E01D9"/>
    <w:rsid w:val="007E0314"/>
    <w:rsid w:val="007E057F"/>
    <w:rsid w:val="007E0666"/>
    <w:rsid w:val="007E07A6"/>
    <w:rsid w:val="007E083D"/>
    <w:rsid w:val="007E091D"/>
    <w:rsid w:val="007E0A5E"/>
    <w:rsid w:val="007E0C9E"/>
    <w:rsid w:val="007E0D48"/>
    <w:rsid w:val="007E0D76"/>
    <w:rsid w:val="007E0DE8"/>
    <w:rsid w:val="007E0EDC"/>
    <w:rsid w:val="007E103A"/>
    <w:rsid w:val="007E13B8"/>
    <w:rsid w:val="007E1861"/>
    <w:rsid w:val="007E1AF6"/>
    <w:rsid w:val="007E1B0E"/>
    <w:rsid w:val="007E1B7E"/>
    <w:rsid w:val="007E1BB9"/>
    <w:rsid w:val="007E1D63"/>
    <w:rsid w:val="007E1F0C"/>
    <w:rsid w:val="007E2036"/>
    <w:rsid w:val="007E21A5"/>
    <w:rsid w:val="007E23AA"/>
    <w:rsid w:val="007E278E"/>
    <w:rsid w:val="007E2C00"/>
    <w:rsid w:val="007E2C48"/>
    <w:rsid w:val="007E2CEF"/>
    <w:rsid w:val="007E2E8A"/>
    <w:rsid w:val="007E2EE7"/>
    <w:rsid w:val="007E30C6"/>
    <w:rsid w:val="007E30E3"/>
    <w:rsid w:val="007E3104"/>
    <w:rsid w:val="007E3107"/>
    <w:rsid w:val="007E3174"/>
    <w:rsid w:val="007E32EC"/>
    <w:rsid w:val="007E337A"/>
    <w:rsid w:val="007E3426"/>
    <w:rsid w:val="007E342D"/>
    <w:rsid w:val="007E35B4"/>
    <w:rsid w:val="007E3AB4"/>
    <w:rsid w:val="007E3B92"/>
    <w:rsid w:val="007E3D61"/>
    <w:rsid w:val="007E4262"/>
    <w:rsid w:val="007E4276"/>
    <w:rsid w:val="007E4343"/>
    <w:rsid w:val="007E4658"/>
    <w:rsid w:val="007E4708"/>
    <w:rsid w:val="007E473C"/>
    <w:rsid w:val="007E4A53"/>
    <w:rsid w:val="007E4C5D"/>
    <w:rsid w:val="007E4D98"/>
    <w:rsid w:val="007E4E19"/>
    <w:rsid w:val="007E4E34"/>
    <w:rsid w:val="007E4EB3"/>
    <w:rsid w:val="007E4F6C"/>
    <w:rsid w:val="007E4FF3"/>
    <w:rsid w:val="007E5220"/>
    <w:rsid w:val="007E53EB"/>
    <w:rsid w:val="007E5402"/>
    <w:rsid w:val="007E5479"/>
    <w:rsid w:val="007E5489"/>
    <w:rsid w:val="007E54C1"/>
    <w:rsid w:val="007E567D"/>
    <w:rsid w:val="007E5685"/>
    <w:rsid w:val="007E56AB"/>
    <w:rsid w:val="007E5B96"/>
    <w:rsid w:val="007E5C5D"/>
    <w:rsid w:val="007E5C6A"/>
    <w:rsid w:val="007E5CC6"/>
    <w:rsid w:val="007E5E85"/>
    <w:rsid w:val="007E6320"/>
    <w:rsid w:val="007E639C"/>
    <w:rsid w:val="007E64BC"/>
    <w:rsid w:val="007E6513"/>
    <w:rsid w:val="007E6526"/>
    <w:rsid w:val="007E655A"/>
    <w:rsid w:val="007E69F1"/>
    <w:rsid w:val="007E6A9E"/>
    <w:rsid w:val="007E6B70"/>
    <w:rsid w:val="007E6CE5"/>
    <w:rsid w:val="007E6DD6"/>
    <w:rsid w:val="007E70AB"/>
    <w:rsid w:val="007E7319"/>
    <w:rsid w:val="007E7414"/>
    <w:rsid w:val="007E7416"/>
    <w:rsid w:val="007E7472"/>
    <w:rsid w:val="007E7595"/>
    <w:rsid w:val="007E767C"/>
    <w:rsid w:val="007E7731"/>
    <w:rsid w:val="007E77E6"/>
    <w:rsid w:val="007E7D89"/>
    <w:rsid w:val="007E7E62"/>
    <w:rsid w:val="007E7FD1"/>
    <w:rsid w:val="007E7FFD"/>
    <w:rsid w:val="007F001C"/>
    <w:rsid w:val="007F00C6"/>
    <w:rsid w:val="007F0111"/>
    <w:rsid w:val="007F0318"/>
    <w:rsid w:val="007F0566"/>
    <w:rsid w:val="007F094A"/>
    <w:rsid w:val="007F0DED"/>
    <w:rsid w:val="007F0DF7"/>
    <w:rsid w:val="007F0E56"/>
    <w:rsid w:val="007F0E81"/>
    <w:rsid w:val="007F1124"/>
    <w:rsid w:val="007F1359"/>
    <w:rsid w:val="007F16FB"/>
    <w:rsid w:val="007F1786"/>
    <w:rsid w:val="007F1906"/>
    <w:rsid w:val="007F1995"/>
    <w:rsid w:val="007F1E26"/>
    <w:rsid w:val="007F1E93"/>
    <w:rsid w:val="007F1EC9"/>
    <w:rsid w:val="007F230C"/>
    <w:rsid w:val="007F258D"/>
    <w:rsid w:val="007F25EA"/>
    <w:rsid w:val="007F28DA"/>
    <w:rsid w:val="007F2A0B"/>
    <w:rsid w:val="007F2A60"/>
    <w:rsid w:val="007F2AA1"/>
    <w:rsid w:val="007F2B17"/>
    <w:rsid w:val="007F2B40"/>
    <w:rsid w:val="007F2B90"/>
    <w:rsid w:val="007F2D79"/>
    <w:rsid w:val="007F2DE3"/>
    <w:rsid w:val="007F32B5"/>
    <w:rsid w:val="007F33F9"/>
    <w:rsid w:val="007F3566"/>
    <w:rsid w:val="007F3710"/>
    <w:rsid w:val="007F373B"/>
    <w:rsid w:val="007F3840"/>
    <w:rsid w:val="007F3973"/>
    <w:rsid w:val="007F3A27"/>
    <w:rsid w:val="007F3A8F"/>
    <w:rsid w:val="007F3B58"/>
    <w:rsid w:val="007F3BEE"/>
    <w:rsid w:val="007F3D37"/>
    <w:rsid w:val="007F409F"/>
    <w:rsid w:val="007F414D"/>
    <w:rsid w:val="007F4324"/>
    <w:rsid w:val="007F46DB"/>
    <w:rsid w:val="007F47F5"/>
    <w:rsid w:val="007F4860"/>
    <w:rsid w:val="007F4A13"/>
    <w:rsid w:val="007F4D9D"/>
    <w:rsid w:val="007F4DF0"/>
    <w:rsid w:val="007F4E04"/>
    <w:rsid w:val="007F5058"/>
    <w:rsid w:val="007F51A1"/>
    <w:rsid w:val="007F523A"/>
    <w:rsid w:val="007F55DE"/>
    <w:rsid w:val="007F5618"/>
    <w:rsid w:val="007F579F"/>
    <w:rsid w:val="007F5E42"/>
    <w:rsid w:val="007F5E50"/>
    <w:rsid w:val="007F5E8F"/>
    <w:rsid w:val="007F601F"/>
    <w:rsid w:val="007F6105"/>
    <w:rsid w:val="007F650B"/>
    <w:rsid w:val="007F654E"/>
    <w:rsid w:val="007F6B85"/>
    <w:rsid w:val="007F6BEA"/>
    <w:rsid w:val="007F6C1D"/>
    <w:rsid w:val="007F6C2B"/>
    <w:rsid w:val="007F711D"/>
    <w:rsid w:val="007F7156"/>
    <w:rsid w:val="007F716E"/>
    <w:rsid w:val="007F720D"/>
    <w:rsid w:val="007F7576"/>
    <w:rsid w:val="007F7990"/>
    <w:rsid w:val="007F7E1E"/>
    <w:rsid w:val="00800004"/>
    <w:rsid w:val="00800354"/>
    <w:rsid w:val="00800418"/>
    <w:rsid w:val="0080045A"/>
    <w:rsid w:val="008005D8"/>
    <w:rsid w:val="00800924"/>
    <w:rsid w:val="00800A1D"/>
    <w:rsid w:val="00800BED"/>
    <w:rsid w:val="00800C22"/>
    <w:rsid w:val="00800C5C"/>
    <w:rsid w:val="00800DF7"/>
    <w:rsid w:val="00800EB4"/>
    <w:rsid w:val="00801088"/>
    <w:rsid w:val="0080128E"/>
    <w:rsid w:val="008013B7"/>
    <w:rsid w:val="008014EC"/>
    <w:rsid w:val="008015DF"/>
    <w:rsid w:val="008018FA"/>
    <w:rsid w:val="00801BAC"/>
    <w:rsid w:val="00801DE7"/>
    <w:rsid w:val="00801DF6"/>
    <w:rsid w:val="00802118"/>
    <w:rsid w:val="008023AE"/>
    <w:rsid w:val="00802720"/>
    <w:rsid w:val="0080273E"/>
    <w:rsid w:val="008028F5"/>
    <w:rsid w:val="00802954"/>
    <w:rsid w:val="00802AAD"/>
    <w:rsid w:val="00802E61"/>
    <w:rsid w:val="0080308C"/>
    <w:rsid w:val="0080317C"/>
    <w:rsid w:val="00803399"/>
    <w:rsid w:val="008035A6"/>
    <w:rsid w:val="00803645"/>
    <w:rsid w:val="00803656"/>
    <w:rsid w:val="008036CF"/>
    <w:rsid w:val="0080378B"/>
    <w:rsid w:val="008038C7"/>
    <w:rsid w:val="00803AEB"/>
    <w:rsid w:val="00803B75"/>
    <w:rsid w:val="00803F19"/>
    <w:rsid w:val="00803F31"/>
    <w:rsid w:val="00803FFA"/>
    <w:rsid w:val="00804175"/>
    <w:rsid w:val="008041C3"/>
    <w:rsid w:val="008041F7"/>
    <w:rsid w:val="008042A2"/>
    <w:rsid w:val="008042CA"/>
    <w:rsid w:val="008042CF"/>
    <w:rsid w:val="008043B2"/>
    <w:rsid w:val="008045A6"/>
    <w:rsid w:val="008045F6"/>
    <w:rsid w:val="0080464B"/>
    <w:rsid w:val="0080490A"/>
    <w:rsid w:val="00804911"/>
    <w:rsid w:val="008049BD"/>
    <w:rsid w:val="008049F6"/>
    <w:rsid w:val="00804A1D"/>
    <w:rsid w:val="00804B9B"/>
    <w:rsid w:val="00804EF4"/>
    <w:rsid w:val="008050F4"/>
    <w:rsid w:val="00805298"/>
    <w:rsid w:val="008053AF"/>
    <w:rsid w:val="008054B2"/>
    <w:rsid w:val="0080553F"/>
    <w:rsid w:val="0080559D"/>
    <w:rsid w:val="00805B24"/>
    <w:rsid w:val="00805C9D"/>
    <w:rsid w:val="00805D31"/>
    <w:rsid w:val="00805E0F"/>
    <w:rsid w:val="00805FB7"/>
    <w:rsid w:val="0080610D"/>
    <w:rsid w:val="00806182"/>
    <w:rsid w:val="008061CB"/>
    <w:rsid w:val="00806450"/>
    <w:rsid w:val="008069E1"/>
    <w:rsid w:val="00806EB7"/>
    <w:rsid w:val="00806FBF"/>
    <w:rsid w:val="00807096"/>
    <w:rsid w:val="0080728A"/>
    <w:rsid w:val="008072AE"/>
    <w:rsid w:val="0080731A"/>
    <w:rsid w:val="008074F9"/>
    <w:rsid w:val="008076CA"/>
    <w:rsid w:val="00807AEF"/>
    <w:rsid w:val="00807C21"/>
    <w:rsid w:val="00807D78"/>
    <w:rsid w:val="00807E20"/>
    <w:rsid w:val="00807F0F"/>
    <w:rsid w:val="0081009B"/>
    <w:rsid w:val="008102ED"/>
    <w:rsid w:val="0081043F"/>
    <w:rsid w:val="00810594"/>
    <w:rsid w:val="00810792"/>
    <w:rsid w:val="0081085A"/>
    <w:rsid w:val="00810B0D"/>
    <w:rsid w:val="00810B39"/>
    <w:rsid w:val="00810C47"/>
    <w:rsid w:val="00810DCC"/>
    <w:rsid w:val="00810DE4"/>
    <w:rsid w:val="00811327"/>
    <w:rsid w:val="00811425"/>
    <w:rsid w:val="008114E8"/>
    <w:rsid w:val="00811698"/>
    <w:rsid w:val="008118EC"/>
    <w:rsid w:val="00811AD8"/>
    <w:rsid w:val="00811B70"/>
    <w:rsid w:val="00811B7C"/>
    <w:rsid w:val="00811D62"/>
    <w:rsid w:val="00812105"/>
    <w:rsid w:val="0081216B"/>
    <w:rsid w:val="008121AB"/>
    <w:rsid w:val="00812375"/>
    <w:rsid w:val="00812524"/>
    <w:rsid w:val="0081256F"/>
    <w:rsid w:val="008127F1"/>
    <w:rsid w:val="0081287D"/>
    <w:rsid w:val="00812BAD"/>
    <w:rsid w:val="00812D03"/>
    <w:rsid w:val="00812D2D"/>
    <w:rsid w:val="00812E03"/>
    <w:rsid w:val="00812F22"/>
    <w:rsid w:val="008131AA"/>
    <w:rsid w:val="00813445"/>
    <w:rsid w:val="00813600"/>
    <w:rsid w:val="008136F8"/>
    <w:rsid w:val="008136FA"/>
    <w:rsid w:val="008137B7"/>
    <w:rsid w:val="00813E1E"/>
    <w:rsid w:val="00813E4A"/>
    <w:rsid w:val="00814016"/>
    <w:rsid w:val="00814329"/>
    <w:rsid w:val="008143DE"/>
    <w:rsid w:val="00814682"/>
    <w:rsid w:val="008147DF"/>
    <w:rsid w:val="008147E7"/>
    <w:rsid w:val="00814834"/>
    <w:rsid w:val="00814A4C"/>
    <w:rsid w:val="00814B9B"/>
    <w:rsid w:val="00814CEC"/>
    <w:rsid w:val="00814E22"/>
    <w:rsid w:val="00814EF5"/>
    <w:rsid w:val="00814F33"/>
    <w:rsid w:val="00814FE0"/>
    <w:rsid w:val="0081502D"/>
    <w:rsid w:val="0081509E"/>
    <w:rsid w:val="0081521F"/>
    <w:rsid w:val="008153FB"/>
    <w:rsid w:val="008154A2"/>
    <w:rsid w:val="008154FD"/>
    <w:rsid w:val="00815500"/>
    <w:rsid w:val="00815513"/>
    <w:rsid w:val="0081576A"/>
    <w:rsid w:val="008157BE"/>
    <w:rsid w:val="00815844"/>
    <w:rsid w:val="008158E2"/>
    <w:rsid w:val="00815DE5"/>
    <w:rsid w:val="0081617F"/>
    <w:rsid w:val="00816353"/>
    <w:rsid w:val="008164DC"/>
    <w:rsid w:val="0081667C"/>
    <w:rsid w:val="00816AE5"/>
    <w:rsid w:val="00816E97"/>
    <w:rsid w:val="00816FF5"/>
    <w:rsid w:val="0081715A"/>
    <w:rsid w:val="008174F8"/>
    <w:rsid w:val="008176CB"/>
    <w:rsid w:val="008176F0"/>
    <w:rsid w:val="008178E0"/>
    <w:rsid w:val="008179C2"/>
    <w:rsid w:val="00817B69"/>
    <w:rsid w:val="00817BE6"/>
    <w:rsid w:val="00817D3F"/>
    <w:rsid w:val="00817E62"/>
    <w:rsid w:val="00817F1A"/>
    <w:rsid w:val="0082020A"/>
    <w:rsid w:val="008202F4"/>
    <w:rsid w:val="008203E9"/>
    <w:rsid w:val="008204D4"/>
    <w:rsid w:val="00820733"/>
    <w:rsid w:val="00820AB1"/>
    <w:rsid w:val="00820EC9"/>
    <w:rsid w:val="00821042"/>
    <w:rsid w:val="00821095"/>
    <w:rsid w:val="008210A2"/>
    <w:rsid w:val="00821303"/>
    <w:rsid w:val="0082133C"/>
    <w:rsid w:val="0082134D"/>
    <w:rsid w:val="008213B9"/>
    <w:rsid w:val="00821470"/>
    <w:rsid w:val="0082158F"/>
    <w:rsid w:val="00821744"/>
    <w:rsid w:val="00821B42"/>
    <w:rsid w:val="00821C21"/>
    <w:rsid w:val="00821D89"/>
    <w:rsid w:val="00822118"/>
    <w:rsid w:val="008222DC"/>
    <w:rsid w:val="0082236C"/>
    <w:rsid w:val="008223AB"/>
    <w:rsid w:val="008223F9"/>
    <w:rsid w:val="0082252A"/>
    <w:rsid w:val="00822551"/>
    <w:rsid w:val="008227A5"/>
    <w:rsid w:val="00822946"/>
    <w:rsid w:val="00822D17"/>
    <w:rsid w:val="00822D8C"/>
    <w:rsid w:val="00823177"/>
    <w:rsid w:val="0082329F"/>
    <w:rsid w:val="00823415"/>
    <w:rsid w:val="00823525"/>
    <w:rsid w:val="008239EE"/>
    <w:rsid w:val="008239F4"/>
    <w:rsid w:val="008239FA"/>
    <w:rsid w:val="00823A4F"/>
    <w:rsid w:val="00823A90"/>
    <w:rsid w:val="00823C42"/>
    <w:rsid w:val="0082405A"/>
    <w:rsid w:val="00824245"/>
    <w:rsid w:val="00824563"/>
    <w:rsid w:val="0082462A"/>
    <w:rsid w:val="00824683"/>
    <w:rsid w:val="008246D4"/>
    <w:rsid w:val="00824761"/>
    <w:rsid w:val="008248D1"/>
    <w:rsid w:val="00824A4A"/>
    <w:rsid w:val="00824A6C"/>
    <w:rsid w:val="00824CA3"/>
    <w:rsid w:val="00824DB6"/>
    <w:rsid w:val="00824E0E"/>
    <w:rsid w:val="00825260"/>
    <w:rsid w:val="008252C0"/>
    <w:rsid w:val="00825A37"/>
    <w:rsid w:val="00825C52"/>
    <w:rsid w:val="00825DA5"/>
    <w:rsid w:val="00825DA6"/>
    <w:rsid w:val="00825EE9"/>
    <w:rsid w:val="00826038"/>
    <w:rsid w:val="008261BB"/>
    <w:rsid w:val="00826269"/>
    <w:rsid w:val="008262C4"/>
    <w:rsid w:val="0082632A"/>
    <w:rsid w:val="008264F3"/>
    <w:rsid w:val="0082672F"/>
    <w:rsid w:val="00826824"/>
    <w:rsid w:val="008268D8"/>
    <w:rsid w:val="008269CB"/>
    <w:rsid w:val="00826B77"/>
    <w:rsid w:val="00826C84"/>
    <w:rsid w:val="00826DBD"/>
    <w:rsid w:val="00826EA7"/>
    <w:rsid w:val="0082720D"/>
    <w:rsid w:val="0082764E"/>
    <w:rsid w:val="00827667"/>
    <w:rsid w:val="008277F2"/>
    <w:rsid w:val="00827812"/>
    <w:rsid w:val="00827D1D"/>
    <w:rsid w:val="00827E9B"/>
    <w:rsid w:val="00830061"/>
    <w:rsid w:val="00830123"/>
    <w:rsid w:val="00830622"/>
    <w:rsid w:val="0083062F"/>
    <w:rsid w:val="008308A5"/>
    <w:rsid w:val="00830925"/>
    <w:rsid w:val="00830981"/>
    <w:rsid w:val="00830BD9"/>
    <w:rsid w:val="00830E52"/>
    <w:rsid w:val="00830E93"/>
    <w:rsid w:val="00830FA4"/>
    <w:rsid w:val="00831046"/>
    <w:rsid w:val="0083112B"/>
    <w:rsid w:val="00831391"/>
    <w:rsid w:val="008315D7"/>
    <w:rsid w:val="008315EA"/>
    <w:rsid w:val="008317CB"/>
    <w:rsid w:val="008319E8"/>
    <w:rsid w:val="00831C16"/>
    <w:rsid w:val="00831C7E"/>
    <w:rsid w:val="00831C7F"/>
    <w:rsid w:val="00831C83"/>
    <w:rsid w:val="00831C85"/>
    <w:rsid w:val="00831CFF"/>
    <w:rsid w:val="00831D06"/>
    <w:rsid w:val="00831D2F"/>
    <w:rsid w:val="00831D78"/>
    <w:rsid w:val="00831D9E"/>
    <w:rsid w:val="00832020"/>
    <w:rsid w:val="0083205C"/>
    <w:rsid w:val="00832153"/>
    <w:rsid w:val="00832187"/>
    <w:rsid w:val="008322D5"/>
    <w:rsid w:val="00832496"/>
    <w:rsid w:val="00832522"/>
    <w:rsid w:val="00832649"/>
    <w:rsid w:val="00832A69"/>
    <w:rsid w:val="00832C86"/>
    <w:rsid w:val="00832F65"/>
    <w:rsid w:val="008330BC"/>
    <w:rsid w:val="00833114"/>
    <w:rsid w:val="0083330E"/>
    <w:rsid w:val="0083341D"/>
    <w:rsid w:val="0083355A"/>
    <w:rsid w:val="008336F6"/>
    <w:rsid w:val="00833C48"/>
    <w:rsid w:val="00833C4E"/>
    <w:rsid w:val="00833C87"/>
    <w:rsid w:val="00833D1C"/>
    <w:rsid w:val="00833EA2"/>
    <w:rsid w:val="008341ED"/>
    <w:rsid w:val="008343F7"/>
    <w:rsid w:val="00834613"/>
    <w:rsid w:val="00834707"/>
    <w:rsid w:val="008348B5"/>
    <w:rsid w:val="00834929"/>
    <w:rsid w:val="00834A26"/>
    <w:rsid w:val="00834BF7"/>
    <w:rsid w:val="00834C03"/>
    <w:rsid w:val="00834D1E"/>
    <w:rsid w:val="00834D63"/>
    <w:rsid w:val="00834DB4"/>
    <w:rsid w:val="0083532A"/>
    <w:rsid w:val="0083565D"/>
    <w:rsid w:val="008356B6"/>
    <w:rsid w:val="00835709"/>
    <w:rsid w:val="00835963"/>
    <w:rsid w:val="0083598E"/>
    <w:rsid w:val="00835B35"/>
    <w:rsid w:val="00835E2E"/>
    <w:rsid w:val="00836078"/>
    <w:rsid w:val="008360FE"/>
    <w:rsid w:val="008361D1"/>
    <w:rsid w:val="008361FE"/>
    <w:rsid w:val="0083667D"/>
    <w:rsid w:val="008368F7"/>
    <w:rsid w:val="0083694E"/>
    <w:rsid w:val="00836BC4"/>
    <w:rsid w:val="00836E57"/>
    <w:rsid w:val="00836F4E"/>
    <w:rsid w:val="00836FCE"/>
    <w:rsid w:val="00837177"/>
    <w:rsid w:val="008374B9"/>
    <w:rsid w:val="008376D7"/>
    <w:rsid w:val="008376EA"/>
    <w:rsid w:val="008378D9"/>
    <w:rsid w:val="00837938"/>
    <w:rsid w:val="00837AB3"/>
    <w:rsid w:val="00837BD7"/>
    <w:rsid w:val="00837CAD"/>
    <w:rsid w:val="00837E96"/>
    <w:rsid w:val="00837F61"/>
    <w:rsid w:val="0084005E"/>
    <w:rsid w:val="00840101"/>
    <w:rsid w:val="00840501"/>
    <w:rsid w:val="00840540"/>
    <w:rsid w:val="00840AA2"/>
    <w:rsid w:val="00840B11"/>
    <w:rsid w:val="00840B23"/>
    <w:rsid w:val="00840DD3"/>
    <w:rsid w:val="00840DD5"/>
    <w:rsid w:val="00840F07"/>
    <w:rsid w:val="00840F38"/>
    <w:rsid w:val="00840F5E"/>
    <w:rsid w:val="00841046"/>
    <w:rsid w:val="0084116B"/>
    <w:rsid w:val="008411DC"/>
    <w:rsid w:val="0084121E"/>
    <w:rsid w:val="00841311"/>
    <w:rsid w:val="0084132B"/>
    <w:rsid w:val="008416A0"/>
    <w:rsid w:val="008416A7"/>
    <w:rsid w:val="008416F7"/>
    <w:rsid w:val="0084175D"/>
    <w:rsid w:val="008418C5"/>
    <w:rsid w:val="00841B86"/>
    <w:rsid w:val="00841BA4"/>
    <w:rsid w:val="00841BB8"/>
    <w:rsid w:val="00841CB7"/>
    <w:rsid w:val="00841CCD"/>
    <w:rsid w:val="00841D7D"/>
    <w:rsid w:val="00841E41"/>
    <w:rsid w:val="008421B2"/>
    <w:rsid w:val="00842261"/>
    <w:rsid w:val="008425AF"/>
    <w:rsid w:val="00842601"/>
    <w:rsid w:val="00842700"/>
    <w:rsid w:val="0084291D"/>
    <w:rsid w:val="00842A25"/>
    <w:rsid w:val="00842AE4"/>
    <w:rsid w:val="00842D50"/>
    <w:rsid w:val="008431D1"/>
    <w:rsid w:val="0084322D"/>
    <w:rsid w:val="008434FA"/>
    <w:rsid w:val="00843532"/>
    <w:rsid w:val="0084375C"/>
    <w:rsid w:val="008437BE"/>
    <w:rsid w:val="008438FE"/>
    <w:rsid w:val="00843C68"/>
    <w:rsid w:val="00843CC5"/>
    <w:rsid w:val="00843E3C"/>
    <w:rsid w:val="00843F7A"/>
    <w:rsid w:val="00844192"/>
    <w:rsid w:val="0084430B"/>
    <w:rsid w:val="00844358"/>
    <w:rsid w:val="008444E6"/>
    <w:rsid w:val="008447DF"/>
    <w:rsid w:val="00844936"/>
    <w:rsid w:val="00844A74"/>
    <w:rsid w:val="00844B16"/>
    <w:rsid w:val="00844C6F"/>
    <w:rsid w:val="00844EE7"/>
    <w:rsid w:val="00845063"/>
    <w:rsid w:val="00845387"/>
    <w:rsid w:val="0084544E"/>
    <w:rsid w:val="0084559C"/>
    <w:rsid w:val="008459F2"/>
    <w:rsid w:val="00845A55"/>
    <w:rsid w:val="00845CC4"/>
    <w:rsid w:val="00845CC7"/>
    <w:rsid w:val="00845CD0"/>
    <w:rsid w:val="00845D6F"/>
    <w:rsid w:val="00845F91"/>
    <w:rsid w:val="0084623B"/>
    <w:rsid w:val="00846251"/>
    <w:rsid w:val="008462C4"/>
    <w:rsid w:val="0084643E"/>
    <w:rsid w:val="00846444"/>
    <w:rsid w:val="0084661C"/>
    <w:rsid w:val="008467A7"/>
    <w:rsid w:val="0084683C"/>
    <w:rsid w:val="008469B6"/>
    <w:rsid w:val="008469CE"/>
    <w:rsid w:val="00846C9E"/>
    <w:rsid w:val="0084700B"/>
    <w:rsid w:val="00847061"/>
    <w:rsid w:val="008476E9"/>
    <w:rsid w:val="00847871"/>
    <w:rsid w:val="008478A1"/>
    <w:rsid w:val="0084792D"/>
    <w:rsid w:val="008479B4"/>
    <w:rsid w:val="00847A01"/>
    <w:rsid w:val="00847AFC"/>
    <w:rsid w:val="00847D34"/>
    <w:rsid w:val="00847DB9"/>
    <w:rsid w:val="00847DCA"/>
    <w:rsid w:val="00847F29"/>
    <w:rsid w:val="0085028F"/>
    <w:rsid w:val="008502BD"/>
    <w:rsid w:val="00850462"/>
    <w:rsid w:val="00850589"/>
    <w:rsid w:val="00850A96"/>
    <w:rsid w:val="00850D50"/>
    <w:rsid w:val="00850DBA"/>
    <w:rsid w:val="00850DD9"/>
    <w:rsid w:val="00850E06"/>
    <w:rsid w:val="00851064"/>
    <w:rsid w:val="0085118A"/>
    <w:rsid w:val="00851195"/>
    <w:rsid w:val="008512B4"/>
    <w:rsid w:val="008513CB"/>
    <w:rsid w:val="008519D2"/>
    <w:rsid w:val="00851E3E"/>
    <w:rsid w:val="00851E6D"/>
    <w:rsid w:val="008521C7"/>
    <w:rsid w:val="008521FC"/>
    <w:rsid w:val="0085220E"/>
    <w:rsid w:val="0085232E"/>
    <w:rsid w:val="0085236D"/>
    <w:rsid w:val="0085254A"/>
    <w:rsid w:val="00852569"/>
    <w:rsid w:val="008526EA"/>
    <w:rsid w:val="0085286D"/>
    <w:rsid w:val="00852AF7"/>
    <w:rsid w:val="00852C40"/>
    <w:rsid w:val="00852E7F"/>
    <w:rsid w:val="00852EE3"/>
    <w:rsid w:val="00852F91"/>
    <w:rsid w:val="0085330F"/>
    <w:rsid w:val="00853366"/>
    <w:rsid w:val="008533C0"/>
    <w:rsid w:val="00853585"/>
    <w:rsid w:val="00853688"/>
    <w:rsid w:val="008538B5"/>
    <w:rsid w:val="00853931"/>
    <w:rsid w:val="00853A5A"/>
    <w:rsid w:val="00853D94"/>
    <w:rsid w:val="008542F3"/>
    <w:rsid w:val="00854415"/>
    <w:rsid w:val="00854581"/>
    <w:rsid w:val="008545C7"/>
    <w:rsid w:val="00854A40"/>
    <w:rsid w:val="00854A85"/>
    <w:rsid w:val="00854AE5"/>
    <w:rsid w:val="00854BCF"/>
    <w:rsid w:val="00854C15"/>
    <w:rsid w:val="00854C7F"/>
    <w:rsid w:val="00854CC4"/>
    <w:rsid w:val="00854D7B"/>
    <w:rsid w:val="00854F33"/>
    <w:rsid w:val="00855009"/>
    <w:rsid w:val="0085511D"/>
    <w:rsid w:val="0085522B"/>
    <w:rsid w:val="00855405"/>
    <w:rsid w:val="00855446"/>
    <w:rsid w:val="00855599"/>
    <w:rsid w:val="00855683"/>
    <w:rsid w:val="00855840"/>
    <w:rsid w:val="008559D5"/>
    <w:rsid w:val="00855AB1"/>
    <w:rsid w:val="00855ACF"/>
    <w:rsid w:val="00855B56"/>
    <w:rsid w:val="00855C06"/>
    <w:rsid w:val="00855DAA"/>
    <w:rsid w:val="00855E5E"/>
    <w:rsid w:val="00855FE5"/>
    <w:rsid w:val="008563AF"/>
    <w:rsid w:val="00856624"/>
    <w:rsid w:val="0085663B"/>
    <w:rsid w:val="008566F3"/>
    <w:rsid w:val="00856713"/>
    <w:rsid w:val="00856814"/>
    <w:rsid w:val="00856DD0"/>
    <w:rsid w:val="00856E59"/>
    <w:rsid w:val="0085733B"/>
    <w:rsid w:val="00857545"/>
    <w:rsid w:val="008575C5"/>
    <w:rsid w:val="00857888"/>
    <w:rsid w:val="00857B0B"/>
    <w:rsid w:val="0086007A"/>
    <w:rsid w:val="008600D7"/>
    <w:rsid w:val="008603E3"/>
    <w:rsid w:val="00860646"/>
    <w:rsid w:val="00860686"/>
    <w:rsid w:val="0086092F"/>
    <w:rsid w:val="00860A63"/>
    <w:rsid w:val="00860D39"/>
    <w:rsid w:val="00860FF6"/>
    <w:rsid w:val="0086117C"/>
    <w:rsid w:val="00861494"/>
    <w:rsid w:val="008614B2"/>
    <w:rsid w:val="008617D2"/>
    <w:rsid w:val="0086186F"/>
    <w:rsid w:val="00861A85"/>
    <w:rsid w:val="00861C58"/>
    <w:rsid w:val="0086207C"/>
    <w:rsid w:val="008620D4"/>
    <w:rsid w:val="00862345"/>
    <w:rsid w:val="00862724"/>
    <w:rsid w:val="0086283C"/>
    <w:rsid w:val="0086290A"/>
    <w:rsid w:val="00862957"/>
    <w:rsid w:val="008629B1"/>
    <w:rsid w:val="00862A91"/>
    <w:rsid w:val="00862ADD"/>
    <w:rsid w:val="00862BBB"/>
    <w:rsid w:val="00862CF5"/>
    <w:rsid w:val="00862D3E"/>
    <w:rsid w:val="00862D4D"/>
    <w:rsid w:val="00862D81"/>
    <w:rsid w:val="00862F06"/>
    <w:rsid w:val="00862FE4"/>
    <w:rsid w:val="00863128"/>
    <w:rsid w:val="008632AC"/>
    <w:rsid w:val="0086347E"/>
    <w:rsid w:val="0086375D"/>
    <w:rsid w:val="00863862"/>
    <w:rsid w:val="008638A0"/>
    <w:rsid w:val="00863C26"/>
    <w:rsid w:val="00863DB9"/>
    <w:rsid w:val="00863DEA"/>
    <w:rsid w:val="00863E91"/>
    <w:rsid w:val="00864156"/>
    <w:rsid w:val="0086415D"/>
    <w:rsid w:val="008643F7"/>
    <w:rsid w:val="0086441C"/>
    <w:rsid w:val="0086447F"/>
    <w:rsid w:val="00864666"/>
    <w:rsid w:val="0086468E"/>
    <w:rsid w:val="0086482C"/>
    <w:rsid w:val="00864901"/>
    <w:rsid w:val="00864B22"/>
    <w:rsid w:val="00864D55"/>
    <w:rsid w:val="00864E04"/>
    <w:rsid w:val="008651BC"/>
    <w:rsid w:val="008652C7"/>
    <w:rsid w:val="0086547E"/>
    <w:rsid w:val="008657CF"/>
    <w:rsid w:val="00865813"/>
    <w:rsid w:val="0086583B"/>
    <w:rsid w:val="00865A54"/>
    <w:rsid w:val="00865D77"/>
    <w:rsid w:val="00865DD3"/>
    <w:rsid w:val="00865DD5"/>
    <w:rsid w:val="00865E8D"/>
    <w:rsid w:val="00865EBD"/>
    <w:rsid w:val="00865FE2"/>
    <w:rsid w:val="0086617D"/>
    <w:rsid w:val="0086625E"/>
    <w:rsid w:val="00866371"/>
    <w:rsid w:val="008663AB"/>
    <w:rsid w:val="00866830"/>
    <w:rsid w:val="008669B7"/>
    <w:rsid w:val="008669DC"/>
    <w:rsid w:val="00866A57"/>
    <w:rsid w:val="00866BFE"/>
    <w:rsid w:val="00866E5D"/>
    <w:rsid w:val="00867222"/>
    <w:rsid w:val="0086732A"/>
    <w:rsid w:val="00867494"/>
    <w:rsid w:val="00867730"/>
    <w:rsid w:val="008677C1"/>
    <w:rsid w:val="008677FF"/>
    <w:rsid w:val="0086784E"/>
    <w:rsid w:val="00867893"/>
    <w:rsid w:val="008678D3"/>
    <w:rsid w:val="00867935"/>
    <w:rsid w:val="008679EF"/>
    <w:rsid w:val="008679F7"/>
    <w:rsid w:val="00867A00"/>
    <w:rsid w:val="00867A34"/>
    <w:rsid w:val="00867DE2"/>
    <w:rsid w:val="00867E2F"/>
    <w:rsid w:val="00870182"/>
    <w:rsid w:val="0087029F"/>
    <w:rsid w:val="008702B6"/>
    <w:rsid w:val="00870388"/>
    <w:rsid w:val="00870599"/>
    <w:rsid w:val="008705A7"/>
    <w:rsid w:val="0087061A"/>
    <w:rsid w:val="00870703"/>
    <w:rsid w:val="00870B34"/>
    <w:rsid w:val="00870C52"/>
    <w:rsid w:val="00870CD4"/>
    <w:rsid w:val="00870ED7"/>
    <w:rsid w:val="00870FD0"/>
    <w:rsid w:val="00871091"/>
    <w:rsid w:val="00871106"/>
    <w:rsid w:val="00871163"/>
    <w:rsid w:val="00871221"/>
    <w:rsid w:val="008715DD"/>
    <w:rsid w:val="00871677"/>
    <w:rsid w:val="008716A5"/>
    <w:rsid w:val="00871716"/>
    <w:rsid w:val="0087180A"/>
    <w:rsid w:val="00871A24"/>
    <w:rsid w:val="00871A9F"/>
    <w:rsid w:val="00871C2C"/>
    <w:rsid w:val="00871CF3"/>
    <w:rsid w:val="00871DDF"/>
    <w:rsid w:val="0087203F"/>
    <w:rsid w:val="0087220E"/>
    <w:rsid w:val="0087232B"/>
    <w:rsid w:val="0087233A"/>
    <w:rsid w:val="00872554"/>
    <w:rsid w:val="008725A4"/>
    <w:rsid w:val="00872710"/>
    <w:rsid w:val="008728E3"/>
    <w:rsid w:val="008728F2"/>
    <w:rsid w:val="00872B13"/>
    <w:rsid w:val="00872C6F"/>
    <w:rsid w:val="00872F77"/>
    <w:rsid w:val="0087307E"/>
    <w:rsid w:val="00873152"/>
    <w:rsid w:val="00873317"/>
    <w:rsid w:val="00873437"/>
    <w:rsid w:val="0087364D"/>
    <w:rsid w:val="008739EF"/>
    <w:rsid w:val="00873C39"/>
    <w:rsid w:val="00873E4A"/>
    <w:rsid w:val="0087418A"/>
    <w:rsid w:val="008741AD"/>
    <w:rsid w:val="0087444C"/>
    <w:rsid w:val="00874510"/>
    <w:rsid w:val="0087453A"/>
    <w:rsid w:val="008745C2"/>
    <w:rsid w:val="008746E7"/>
    <w:rsid w:val="00874995"/>
    <w:rsid w:val="00874B90"/>
    <w:rsid w:val="00874C0C"/>
    <w:rsid w:val="00874D21"/>
    <w:rsid w:val="00874DF5"/>
    <w:rsid w:val="00874FFC"/>
    <w:rsid w:val="0087511B"/>
    <w:rsid w:val="00875158"/>
    <w:rsid w:val="00875240"/>
    <w:rsid w:val="00875258"/>
    <w:rsid w:val="00875422"/>
    <w:rsid w:val="00875540"/>
    <w:rsid w:val="00875649"/>
    <w:rsid w:val="008756C8"/>
    <w:rsid w:val="00875800"/>
    <w:rsid w:val="008758CC"/>
    <w:rsid w:val="00875A31"/>
    <w:rsid w:val="00875B48"/>
    <w:rsid w:val="00875BEF"/>
    <w:rsid w:val="00875C75"/>
    <w:rsid w:val="00875CCA"/>
    <w:rsid w:val="00875D28"/>
    <w:rsid w:val="00875D4C"/>
    <w:rsid w:val="00875E56"/>
    <w:rsid w:val="00875FE3"/>
    <w:rsid w:val="008760F6"/>
    <w:rsid w:val="0087647C"/>
    <w:rsid w:val="008764C2"/>
    <w:rsid w:val="008765CF"/>
    <w:rsid w:val="008765F8"/>
    <w:rsid w:val="00876750"/>
    <w:rsid w:val="008767BE"/>
    <w:rsid w:val="0087695F"/>
    <w:rsid w:val="00876986"/>
    <w:rsid w:val="00876CD8"/>
    <w:rsid w:val="00876D69"/>
    <w:rsid w:val="00876EC2"/>
    <w:rsid w:val="00877177"/>
    <w:rsid w:val="00877585"/>
    <w:rsid w:val="0087758D"/>
    <w:rsid w:val="0087778A"/>
    <w:rsid w:val="0087789F"/>
    <w:rsid w:val="008778FF"/>
    <w:rsid w:val="00877A90"/>
    <w:rsid w:val="00877B63"/>
    <w:rsid w:val="00877C85"/>
    <w:rsid w:val="00877CBA"/>
    <w:rsid w:val="00877CCA"/>
    <w:rsid w:val="00877F99"/>
    <w:rsid w:val="00880025"/>
    <w:rsid w:val="00880048"/>
    <w:rsid w:val="008801EA"/>
    <w:rsid w:val="008803DB"/>
    <w:rsid w:val="0088044A"/>
    <w:rsid w:val="008804A0"/>
    <w:rsid w:val="008806AF"/>
    <w:rsid w:val="00880B30"/>
    <w:rsid w:val="00880BA0"/>
    <w:rsid w:val="00880C63"/>
    <w:rsid w:val="00880EC9"/>
    <w:rsid w:val="0088102E"/>
    <w:rsid w:val="0088121F"/>
    <w:rsid w:val="00881535"/>
    <w:rsid w:val="008816E1"/>
    <w:rsid w:val="0088192C"/>
    <w:rsid w:val="00881A23"/>
    <w:rsid w:val="00881AE1"/>
    <w:rsid w:val="00881B36"/>
    <w:rsid w:val="00881F48"/>
    <w:rsid w:val="00882110"/>
    <w:rsid w:val="00882229"/>
    <w:rsid w:val="008822F5"/>
    <w:rsid w:val="00882526"/>
    <w:rsid w:val="00882701"/>
    <w:rsid w:val="00882829"/>
    <w:rsid w:val="008828BE"/>
    <w:rsid w:val="0088290D"/>
    <w:rsid w:val="00882987"/>
    <w:rsid w:val="008829E5"/>
    <w:rsid w:val="00882C11"/>
    <w:rsid w:val="00882CCC"/>
    <w:rsid w:val="00882D69"/>
    <w:rsid w:val="00882E1D"/>
    <w:rsid w:val="00883178"/>
    <w:rsid w:val="00883651"/>
    <w:rsid w:val="008836A7"/>
    <w:rsid w:val="00883821"/>
    <w:rsid w:val="008838A1"/>
    <w:rsid w:val="00883C21"/>
    <w:rsid w:val="00883DAB"/>
    <w:rsid w:val="00883DC8"/>
    <w:rsid w:val="00883E59"/>
    <w:rsid w:val="00883EF2"/>
    <w:rsid w:val="00884099"/>
    <w:rsid w:val="008840FE"/>
    <w:rsid w:val="008841A4"/>
    <w:rsid w:val="00884284"/>
    <w:rsid w:val="00884881"/>
    <w:rsid w:val="00884A57"/>
    <w:rsid w:val="00884C3B"/>
    <w:rsid w:val="00884E44"/>
    <w:rsid w:val="0088511F"/>
    <w:rsid w:val="00885282"/>
    <w:rsid w:val="00885335"/>
    <w:rsid w:val="00885368"/>
    <w:rsid w:val="00885430"/>
    <w:rsid w:val="0088545E"/>
    <w:rsid w:val="008855C1"/>
    <w:rsid w:val="008856B1"/>
    <w:rsid w:val="0088571E"/>
    <w:rsid w:val="008858F9"/>
    <w:rsid w:val="00885AD0"/>
    <w:rsid w:val="00885AD2"/>
    <w:rsid w:val="00885C67"/>
    <w:rsid w:val="00885E63"/>
    <w:rsid w:val="00885FE5"/>
    <w:rsid w:val="0088602F"/>
    <w:rsid w:val="00886276"/>
    <w:rsid w:val="00886359"/>
    <w:rsid w:val="00886449"/>
    <w:rsid w:val="00886491"/>
    <w:rsid w:val="00886532"/>
    <w:rsid w:val="00886AE7"/>
    <w:rsid w:val="008870EA"/>
    <w:rsid w:val="008870F6"/>
    <w:rsid w:val="0088716F"/>
    <w:rsid w:val="008874EB"/>
    <w:rsid w:val="00887665"/>
    <w:rsid w:val="008876DD"/>
    <w:rsid w:val="00887751"/>
    <w:rsid w:val="00887AD0"/>
    <w:rsid w:val="00887C7C"/>
    <w:rsid w:val="00887EF5"/>
    <w:rsid w:val="00887F1C"/>
    <w:rsid w:val="0089000B"/>
    <w:rsid w:val="00890228"/>
    <w:rsid w:val="0089049B"/>
    <w:rsid w:val="00890568"/>
    <w:rsid w:val="008905A1"/>
    <w:rsid w:val="00890A1D"/>
    <w:rsid w:val="00890A62"/>
    <w:rsid w:val="00890B89"/>
    <w:rsid w:val="00890DEA"/>
    <w:rsid w:val="00890E38"/>
    <w:rsid w:val="00890E90"/>
    <w:rsid w:val="00890FB4"/>
    <w:rsid w:val="008912C8"/>
    <w:rsid w:val="008914C0"/>
    <w:rsid w:val="008914CA"/>
    <w:rsid w:val="00891595"/>
    <w:rsid w:val="008915D3"/>
    <w:rsid w:val="00891663"/>
    <w:rsid w:val="008918D0"/>
    <w:rsid w:val="00891A30"/>
    <w:rsid w:val="00891AC9"/>
    <w:rsid w:val="00891EA1"/>
    <w:rsid w:val="00891FCB"/>
    <w:rsid w:val="00891FE1"/>
    <w:rsid w:val="008920E4"/>
    <w:rsid w:val="008921FB"/>
    <w:rsid w:val="0089229E"/>
    <w:rsid w:val="00892357"/>
    <w:rsid w:val="0089246F"/>
    <w:rsid w:val="008925FD"/>
    <w:rsid w:val="00892694"/>
    <w:rsid w:val="00892D4E"/>
    <w:rsid w:val="00892F7A"/>
    <w:rsid w:val="00892F8F"/>
    <w:rsid w:val="00892FC8"/>
    <w:rsid w:val="00893014"/>
    <w:rsid w:val="00893293"/>
    <w:rsid w:val="00893342"/>
    <w:rsid w:val="00893365"/>
    <w:rsid w:val="008933FB"/>
    <w:rsid w:val="008934A9"/>
    <w:rsid w:val="008938AE"/>
    <w:rsid w:val="00893A1D"/>
    <w:rsid w:val="00893A50"/>
    <w:rsid w:val="00893CD0"/>
    <w:rsid w:val="00893E47"/>
    <w:rsid w:val="00893F47"/>
    <w:rsid w:val="008941DA"/>
    <w:rsid w:val="00894769"/>
    <w:rsid w:val="00894883"/>
    <w:rsid w:val="00894958"/>
    <w:rsid w:val="00894CDF"/>
    <w:rsid w:val="00894E60"/>
    <w:rsid w:val="00894F9C"/>
    <w:rsid w:val="0089510B"/>
    <w:rsid w:val="0089510D"/>
    <w:rsid w:val="00895153"/>
    <w:rsid w:val="0089536A"/>
    <w:rsid w:val="008953D6"/>
    <w:rsid w:val="008954D5"/>
    <w:rsid w:val="008955A6"/>
    <w:rsid w:val="0089563A"/>
    <w:rsid w:val="00895F4E"/>
    <w:rsid w:val="00895F4F"/>
    <w:rsid w:val="00895F95"/>
    <w:rsid w:val="008960EC"/>
    <w:rsid w:val="008962B0"/>
    <w:rsid w:val="00896312"/>
    <w:rsid w:val="00896376"/>
    <w:rsid w:val="008963D2"/>
    <w:rsid w:val="008964B5"/>
    <w:rsid w:val="00896700"/>
    <w:rsid w:val="008967E1"/>
    <w:rsid w:val="00896839"/>
    <w:rsid w:val="0089693D"/>
    <w:rsid w:val="008969D1"/>
    <w:rsid w:val="00896B6D"/>
    <w:rsid w:val="00896DAD"/>
    <w:rsid w:val="00896DDB"/>
    <w:rsid w:val="008972BC"/>
    <w:rsid w:val="008975E9"/>
    <w:rsid w:val="008975EF"/>
    <w:rsid w:val="008978F6"/>
    <w:rsid w:val="008979CA"/>
    <w:rsid w:val="00897BC9"/>
    <w:rsid w:val="00897C9F"/>
    <w:rsid w:val="00897F53"/>
    <w:rsid w:val="008A0262"/>
    <w:rsid w:val="008A0373"/>
    <w:rsid w:val="008A0638"/>
    <w:rsid w:val="008A063A"/>
    <w:rsid w:val="008A063B"/>
    <w:rsid w:val="008A06A0"/>
    <w:rsid w:val="008A0704"/>
    <w:rsid w:val="008A0C74"/>
    <w:rsid w:val="008A0DEC"/>
    <w:rsid w:val="008A0E50"/>
    <w:rsid w:val="008A0E91"/>
    <w:rsid w:val="008A1124"/>
    <w:rsid w:val="008A13A3"/>
    <w:rsid w:val="008A1408"/>
    <w:rsid w:val="008A140E"/>
    <w:rsid w:val="008A1467"/>
    <w:rsid w:val="008A1705"/>
    <w:rsid w:val="008A17FF"/>
    <w:rsid w:val="008A183A"/>
    <w:rsid w:val="008A1A08"/>
    <w:rsid w:val="008A1C59"/>
    <w:rsid w:val="008A21CA"/>
    <w:rsid w:val="008A2334"/>
    <w:rsid w:val="008A242D"/>
    <w:rsid w:val="008A27FF"/>
    <w:rsid w:val="008A297B"/>
    <w:rsid w:val="008A2A40"/>
    <w:rsid w:val="008A2A8D"/>
    <w:rsid w:val="008A2B32"/>
    <w:rsid w:val="008A2B77"/>
    <w:rsid w:val="008A2FDC"/>
    <w:rsid w:val="008A327C"/>
    <w:rsid w:val="008A3325"/>
    <w:rsid w:val="008A3381"/>
    <w:rsid w:val="008A34C5"/>
    <w:rsid w:val="008A3660"/>
    <w:rsid w:val="008A380B"/>
    <w:rsid w:val="008A385F"/>
    <w:rsid w:val="008A3B3B"/>
    <w:rsid w:val="008A3F63"/>
    <w:rsid w:val="008A45A7"/>
    <w:rsid w:val="008A473F"/>
    <w:rsid w:val="008A4796"/>
    <w:rsid w:val="008A48C9"/>
    <w:rsid w:val="008A4B14"/>
    <w:rsid w:val="008A4B73"/>
    <w:rsid w:val="008A4C34"/>
    <w:rsid w:val="008A4C38"/>
    <w:rsid w:val="008A4CA4"/>
    <w:rsid w:val="008A4F32"/>
    <w:rsid w:val="008A5022"/>
    <w:rsid w:val="008A54D9"/>
    <w:rsid w:val="008A5804"/>
    <w:rsid w:val="008A5A65"/>
    <w:rsid w:val="008A5B5A"/>
    <w:rsid w:val="008A5BA1"/>
    <w:rsid w:val="008A5E07"/>
    <w:rsid w:val="008A5F1F"/>
    <w:rsid w:val="008A5F48"/>
    <w:rsid w:val="008A631D"/>
    <w:rsid w:val="008A63DF"/>
    <w:rsid w:val="008A6793"/>
    <w:rsid w:val="008A6C8F"/>
    <w:rsid w:val="008A6DAA"/>
    <w:rsid w:val="008A6FCA"/>
    <w:rsid w:val="008A72BA"/>
    <w:rsid w:val="008A7498"/>
    <w:rsid w:val="008A766E"/>
    <w:rsid w:val="008A76DB"/>
    <w:rsid w:val="008A7943"/>
    <w:rsid w:val="008A7A2E"/>
    <w:rsid w:val="008A7B7E"/>
    <w:rsid w:val="008A7BC3"/>
    <w:rsid w:val="008A7DDC"/>
    <w:rsid w:val="008A7F07"/>
    <w:rsid w:val="008B0127"/>
    <w:rsid w:val="008B01AD"/>
    <w:rsid w:val="008B0252"/>
    <w:rsid w:val="008B0280"/>
    <w:rsid w:val="008B028C"/>
    <w:rsid w:val="008B02D8"/>
    <w:rsid w:val="008B0349"/>
    <w:rsid w:val="008B0444"/>
    <w:rsid w:val="008B04EB"/>
    <w:rsid w:val="008B05DF"/>
    <w:rsid w:val="008B06C7"/>
    <w:rsid w:val="008B06EA"/>
    <w:rsid w:val="008B0743"/>
    <w:rsid w:val="008B09EB"/>
    <w:rsid w:val="008B10C0"/>
    <w:rsid w:val="008B10F0"/>
    <w:rsid w:val="008B1219"/>
    <w:rsid w:val="008B13E1"/>
    <w:rsid w:val="008B1415"/>
    <w:rsid w:val="008B1524"/>
    <w:rsid w:val="008B1830"/>
    <w:rsid w:val="008B1B75"/>
    <w:rsid w:val="008B1E5F"/>
    <w:rsid w:val="008B2071"/>
    <w:rsid w:val="008B2074"/>
    <w:rsid w:val="008B20CB"/>
    <w:rsid w:val="008B284F"/>
    <w:rsid w:val="008B2985"/>
    <w:rsid w:val="008B2A08"/>
    <w:rsid w:val="008B2C36"/>
    <w:rsid w:val="008B2CDA"/>
    <w:rsid w:val="008B2DCB"/>
    <w:rsid w:val="008B3078"/>
    <w:rsid w:val="008B3205"/>
    <w:rsid w:val="008B330D"/>
    <w:rsid w:val="008B3407"/>
    <w:rsid w:val="008B34BC"/>
    <w:rsid w:val="008B36BB"/>
    <w:rsid w:val="008B383A"/>
    <w:rsid w:val="008B390B"/>
    <w:rsid w:val="008B3B3C"/>
    <w:rsid w:val="008B3BF6"/>
    <w:rsid w:val="008B3C64"/>
    <w:rsid w:val="008B3E98"/>
    <w:rsid w:val="008B407C"/>
    <w:rsid w:val="008B40BB"/>
    <w:rsid w:val="008B41B5"/>
    <w:rsid w:val="008B421C"/>
    <w:rsid w:val="008B44D8"/>
    <w:rsid w:val="008B4687"/>
    <w:rsid w:val="008B4915"/>
    <w:rsid w:val="008B4999"/>
    <w:rsid w:val="008B4A28"/>
    <w:rsid w:val="008B4B3B"/>
    <w:rsid w:val="008B4B7F"/>
    <w:rsid w:val="008B4CDC"/>
    <w:rsid w:val="008B4E6E"/>
    <w:rsid w:val="008B5039"/>
    <w:rsid w:val="008B50E0"/>
    <w:rsid w:val="008B5174"/>
    <w:rsid w:val="008B51C4"/>
    <w:rsid w:val="008B5314"/>
    <w:rsid w:val="008B5322"/>
    <w:rsid w:val="008B555E"/>
    <w:rsid w:val="008B5616"/>
    <w:rsid w:val="008B5714"/>
    <w:rsid w:val="008B5809"/>
    <w:rsid w:val="008B5814"/>
    <w:rsid w:val="008B585E"/>
    <w:rsid w:val="008B5AE6"/>
    <w:rsid w:val="008B5C4E"/>
    <w:rsid w:val="008B5D57"/>
    <w:rsid w:val="008B5FD2"/>
    <w:rsid w:val="008B5FDD"/>
    <w:rsid w:val="008B606A"/>
    <w:rsid w:val="008B61E6"/>
    <w:rsid w:val="008B624A"/>
    <w:rsid w:val="008B629B"/>
    <w:rsid w:val="008B62AE"/>
    <w:rsid w:val="008B658D"/>
    <w:rsid w:val="008B6653"/>
    <w:rsid w:val="008B66A8"/>
    <w:rsid w:val="008B66F6"/>
    <w:rsid w:val="008B6864"/>
    <w:rsid w:val="008B697D"/>
    <w:rsid w:val="008B6B36"/>
    <w:rsid w:val="008B6CD7"/>
    <w:rsid w:val="008B6F87"/>
    <w:rsid w:val="008B70D6"/>
    <w:rsid w:val="008B733F"/>
    <w:rsid w:val="008B73F3"/>
    <w:rsid w:val="008B73FD"/>
    <w:rsid w:val="008B7462"/>
    <w:rsid w:val="008B74AF"/>
    <w:rsid w:val="008B74EF"/>
    <w:rsid w:val="008B74FF"/>
    <w:rsid w:val="008B77C4"/>
    <w:rsid w:val="008B7802"/>
    <w:rsid w:val="008B7A39"/>
    <w:rsid w:val="008B7C13"/>
    <w:rsid w:val="008B7CFE"/>
    <w:rsid w:val="008C00B2"/>
    <w:rsid w:val="008C0167"/>
    <w:rsid w:val="008C028D"/>
    <w:rsid w:val="008C038D"/>
    <w:rsid w:val="008C03C5"/>
    <w:rsid w:val="008C040C"/>
    <w:rsid w:val="008C0607"/>
    <w:rsid w:val="008C094F"/>
    <w:rsid w:val="008C09CA"/>
    <w:rsid w:val="008C0F9D"/>
    <w:rsid w:val="008C0FEA"/>
    <w:rsid w:val="008C1001"/>
    <w:rsid w:val="008C1079"/>
    <w:rsid w:val="008C12BA"/>
    <w:rsid w:val="008C13CC"/>
    <w:rsid w:val="008C13DB"/>
    <w:rsid w:val="008C15EF"/>
    <w:rsid w:val="008C181D"/>
    <w:rsid w:val="008C1A26"/>
    <w:rsid w:val="008C1ABD"/>
    <w:rsid w:val="008C1C2C"/>
    <w:rsid w:val="008C1F70"/>
    <w:rsid w:val="008C21C4"/>
    <w:rsid w:val="008C21DC"/>
    <w:rsid w:val="008C2502"/>
    <w:rsid w:val="008C2707"/>
    <w:rsid w:val="008C27C4"/>
    <w:rsid w:val="008C2AFC"/>
    <w:rsid w:val="008C2C62"/>
    <w:rsid w:val="008C2C8F"/>
    <w:rsid w:val="008C2F05"/>
    <w:rsid w:val="008C2FE7"/>
    <w:rsid w:val="008C3091"/>
    <w:rsid w:val="008C31B7"/>
    <w:rsid w:val="008C3666"/>
    <w:rsid w:val="008C3826"/>
    <w:rsid w:val="008C3A2E"/>
    <w:rsid w:val="008C3A3E"/>
    <w:rsid w:val="008C3B7F"/>
    <w:rsid w:val="008C3D85"/>
    <w:rsid w:val="008C3ED4"/>
    <w:rsid w:val="008C3EF5"/>
    <w:rsid w:val="008C4483"/>
    <w:rsid w:val="008C44FC"/>
    <w:rsid w:val="008C46B4"/>
    <w:rsid w:val="008C4995"/>
    <w:rsid w:val="008C4A19"/>
    <w:rsid w:val="008C4C16"/>
    <w:rsid w:val="008C4F3A"/>
    <w:rsid w:val="008C4F45"/>
    <w:rsid w:val="008C5100"/>
    <w:rsid w:val="008C5258"/>
    <w:rsid w:val="008C5719"/>
    <w:rsid w:val="008C5960"/>
    <w:rsid w:val="008C5C62"/>
    <w:rsid w:val="008C5CDC"/>
    <w:rsid w:val="008C5D98"/>
    <w:rsid w:val="008C5E25"/>
    <w:rsid w:val="008C5EAD"/>
    <w:rsid w:val="008C5EDA"/>
    <w:rsid w:val="008C5F3C"/>
    <w:rsid w:val="008C6059"/>
    <w:rsid w:val="008C6197"/>
    <w:rsid w:val="008C64ED"/>
    <w:rsid w:val="008C64F5"/>
    <w:rsid w:val="008C6536"/>
    <w:rsid w:val="008C67CA"/>
    <w:rsid w:val="008C6BAD"/>
    <w:rsid w:val="008C6C59"/>
    <w:rsid w:val="008C6C90"/>
    <w:rsid w:val="008C6DEE"/>
    <w:rsid w:val="008C6E60"/>
    <w:rsid w:val="008C6E68"/>
    <w:rsid w:val="008C6EBD"/>
    <w:rsid w:val="008C6EE4"/>
    <w:rsid w:val="008C6EFA"/>
    <w:rsid w:val="008C704A"/>
    <w:rsid w:val="008C7110"/>
    <w:rsid w:val="008C7474"/>
    <w:rsid w:val="008C7482"/>
    <w:rsid w:val="008C74ED"/>
    <w:rsid w:val="008C7579"/>
    <w:rsid w:val="008C776C"/>
    <w:rsid w:val="008C77A2"/>
    <w:rsid w:val="008C77EC"/>
    <w:rsid w:val="008C7841"/>
    <w:rsid w:val="008C7959"/>
    <w:rsid w:val="008C79AA"/>
    <w:rsid w:val="008C7A2F"/>
    <w:rsid w:val="008C7A37"/>
    <w:rsid w:val="008C7DD8"/>
    <w:rsid w:val="008D003A"/>
    <w:rsid w:val="008D0307"/>
    <w:rsid w:val="008D04FE"/>
    <w:rsid w:val="008D0772"/>
    <w:rsid w:val="008D078E"/>
    <w:rsid w:val="008D0973"/>
    <w:rsid w:val="008D0B69"/>
    <w:rsid w:val="008D0F9A"/>
    <w:rsid w:val="008D1036"/>
    <w:rsid w:val="008D1182"/>
    <w:rsid w:val="008D12C7"/>
    <w:rsid w:val="008D161F"/>
    <w:rsid w:val="008D17E8"/>
    <w:rsid w:val="008D18B0"/>
    <w:rsid w:val="008D1AAC"/>
    <w:rsid w:val="008D1D0C"/>
    <w:rsid w:val="008D1EA0"/>
    <w:rsid w:val="008D1F37"/>
    <w:rsid w:val="008D21B6"/>
    <w:rsid w:val="008D2241"/>
    <w:rsid w:val="008D22E1"/>
    <w:rsid w:val="008D2700"/>
    <w:rsid w:val="008D27A6"/>
    <w:rsid w:val="008D27F6"/>
    <w:rsid w:val="008D2852"/>
    <w:rsid w:val="008D288D"/>
    <w:rsid w:val="008D2B6B"/>
    <w:rsid w:val="008D2DB1"/>
    <w:rsid w:val="008D2DE2"/>
    <w:rsid w:val="008D3065"/>
    <w:rsid w:val="008D31CF"/>
    <w:rsid w:val="008D37DA"/>
    <w:rsid w:val="008D38F8"/>
    <w:rsid w:val="008D3975"/>
    <w:rsid w:val="008D3A50"/>
    <w:rsid w:val="008D3BAC"/>
    <w:rsid w:val="008D3E91"/>
    <w:rsid w:val="008D3EC7"/>
    <w:rsid w:val="008D3F05"/>
    <w:rsid w:val="008D3F3B"/>
    <w:rsid w:val="008D4366"/>
    <w:rsid w:val="008D451C"/>
    <w:rsid w:val="008D484B"/>
    <w:rsid w:val="008D4A62"/>
    <w:rsid w:val="008D4C1F"/>
    <w:rsid w:val="008D500F"/>
    <w:rsid w:val="008D546C"/>
    <w:rsid w:val="008D5643"/>
    <w:rsid w:val="008D56CB"/>
    <w:rsid w:val="008D5ACC"/>
    <w:rsid w:val="008D5C07"/>
    <w:rsid w:val="008D5C1C"/>
    <w:rsid w:val="008D5DCC"/>
    <w:rsid w:val="008D5EFA"/>
    <w:rsid w:val="008D6236"/>
    <w:rsid w:val="008D624E"/>
    <w:rsid w:val="008D6279"/>
    <w:rsid w:val="008D62F1"/>
    <w:rsid w:val="008D6424"/>
    <w:rsid w:val="008D6436"/>
    <w:rsid w:val="008D6455"/>
    <w:rsid w:val="008D6A3F"/>
    <w:rsid w:val="008D6BE8"/>
    <w:rsid w:val="008D6DD7"/>
    <w:rsid w:val="008D6E7F"/>
    <w:rsid w:val="008D6E90"/>
    <w:rsid w:val="008D7096"/>
    <w:rsid w:val="008D72D3"/>
    <w:rsid w:val="008D7396"/>
    <w:rsid w:val="008D7550"/>
    <w:rsid w:val="008D7705"/>
    <w:rsid w:val="008D776F"/>
    <w:rsid w:val="008D7891"/>
    <w:rsid w:val="008D7B22"/>
    <w:rsid w:val="008D7C7B"/>
    <w:rsid w:val="008D7E89"/>
    <w:rsid w:val="008E03FD"/>
    <w:rsid w:val="008E05D7"/>
    <w:rsid w:val="008E05D9"/>
    <w:rsid w:val="008E0666"/>
    <w:rsid w:val="008E087A"/>
    <w:rsid w:val="008E0AB0"/>
    <w:rsid w:val="008E0AE4"/>
    <w:rsid w:val="008E0C9A"/>
    <w:rsid w:val="008E0D2F"/>
    <w:rsid w:val="008E12DC"/>
    <w:rsid w:val="008E1332"/>
    <w:rsid w:val="008E155C"/>
    <w:rsid w:val="008E165E"/>
    <w:rsid w:val="008E17A5"/>
    <w:rsid w:val="008E1BC5"/>
    <w:rsid w:val="008E1FEA"/>
    <w:rsid w:val="008E2139"/>
    <w:rsid w:val="008E219A"/>
    <w:rsid w:val="008E23BD"/>
    <w:rsid w:val="008E25B9"/>
    <w:rsid w:val="008E26CC"/>
    <w:rsid w:val="008E2737"/>
    <w:rsid w:val="008E2759"/>
    <w:rsid w:val="008E27DF"/>
    <w:rsid w:val="008E2AF9"/>
    <w:rsid w:val="008E2C11"/>
    <w:rsid w:val="008E2C7C"/>
    <w:rsid w:val="008E2CAF"/>
    <w:rsid w:val="008E3001"/>
    <w:rsid w:val="008E334A"/>
    <w:rsid w:val="008E33D5"/>
    <w:rsid w:val="008E3415"/>
    <w:rsid w:val="008E34D9"/>
    <w:rsid w:val="008E37E6"/>
    <w:rsid w:val="008E3C0C"/>
    <w:rsid w:val="008E3C0E"/>
    <w:rsid w:val="008E4058"/>
    <w:rsid w:val="008E40D1"/>
    <w:rsid w:val="008E41F8"/>
    <w:rsid w:val="008E43E0"/>
    <w:rsid w:val="008E453C"/>
    <w:rsid w:val="008E4583"/>
    <w:rsid w:val="008E45B2"/>
    <w:rsid w:val="008E45F6"/>
    <w:rsid w:val="008E4630"/>
    <w:rsid w:val="008E46E8"/>
    <w:rsid w:val="008E4726"/>
    <w:rsid w:val="008E48DD"/>
    <w:rsid w:val="008E4B50"/>
    <w:rsid w:val="008E4BB8"/>
    <w:rsid w:val="008E4CEE"/>
    <w:rsid w:val="008E4FC6"/>
    <w:rsid w:val="008E5049"/>
    <w:rsid w:val="008E5164"/>
    <w:rsid w:val="008E51CB"/>
    <w:rsid w:val="008E51D3"/>
    <w:rsid w:val="008E51EE"/>
    <w:rsid w:val="008E56B5"/>
    <w:rsid w:val="008E587C"/>
    <w:rsid w:val="008E5AE9"/>
    <w:rsid w:val="008E5AFD"/>
    <w:rsid w:val="008E5B1B"/>
    <w:rsid w:val="008E5BC3"/>
    <w:rsid w:val="008E5CE1"/>
    <w:rsid w:val="008E62DD"/>
    <w:rsid w:val="008E647A"/>
    <w:rsid w:val="008E64E5"/>
    <w:rsid w:val="008E653E"/>
    <w:rsid w:val="008E6583"/>
    <w:rsid w:val="008E6617"/>
    <w:rsid w:val="008E664F"/>
    <w:rsid w:val="008E67CE"/>
    <w:rsid w:val="008E690B"/>
    <w:rsid w:val="008E6959"/>
    <w:rsid w:val="008E6BFC"/>
    <w:rsid w:val="008E72DA"/>
    <w:rsid w:val="008E7344"/>
    <w:rsid w:val="008E7374"/>
    <w:rsid w:val="008E7393"/>
    <w:rsid w:val="008E74E9"/>
    <w:rsid w:val="008E7581"/>
    <w:rsid w:val="008E7664"/>
    <w:rsid w:val="008E768A"/>
    <w:rsid w:val="008E7765"/>
    <w:rsid w:val="008E7A8B"/>
    <w:rsid w:val="008E7DF9"/>
    <w:rsid w:val="008F00F0"/>
    <w:rsid w:val="008F0122"/>
    <w:rsid w:val="008F0169"/>
    <w:rsid w:val="008F0182"/>
    <w:rsid w:val="008F03ED"/>
    <w:rsid w:val="008F04B4"/>
    <w:rsid w:val="008F054C"/>
    <w:rsid w:val="008F059A"/>
    <w:rsid w:val="008F05A2"/>
    <w:rsid w:val="008F05B7"/>
    <w:rsid w:val="008F0623"/>
    <w:rsid w:val="008F078B"/>
    <w:rsid w:val="008F0895"/>
    <w:rsid w:val="008F0A92"/>
    <w:rsid w:val="008F0B24"/>
    <w:rsid w:val="008F0DC6"/>
    <w:rsid w:val="008F0EC8"/>
    <w:rsid w:val="008F0EE1"/>
    <w:rsid w:val="008F0FE7"/>
    <w:rsid w:val="008F1279"/>
    <w:rsid w:val="008F1434"/>
    <w:rsid w:val="008F145B"/>
    <w:rsid w:val="008F16EC"/>
    <w:rsid w:val="008F18E7"/>
    <w:rsid w:val="008F19B1"/>
    <w:rsid w:val="008F1E82"/>
    <w:rsid w:val="008F1EDC"/>
    <w:rsid w:val="008F1EF0"/>
    <w:rsid w:val="008F1F4B"/>
    <w:rsid w:val="008F1F8D"/>
    <w:rsid w:val="008F236F"/>
    <w:rsid w:val="008F248C"/>
    <w:rsid w:val="008F2748"/>
    <w:rsid w:val="008F2975"/>
    <w:rsid w:val="008F29C9"/>
    <w:rsid w:val="008F2A2F"/>
    <w:rsid w:val="008F2A87"/>
    <w:rsid w:val="008F2D97"/>
    <w:rsid w:val="008F2F04"/>
    <w:rsid w:val="008F319B"/>
    <w:rsid w:val="008F3225"/>
    <w:rsid w:val="008F366E"/>
    <w:rsid w:val="008F3A6C"/>
    <w:rsid w:val="008F3A76"/>
    <w:rsid w:val="008F3CB3"/>
    <w:rsid w:val="008F3D64"/>
    <w:rsid w:val="008F3D88"/>
    <w:rsid w:val="008F409B"/>
    <w:rsid w:val="008F43E5"/>
    <w:rsid w:val="008F44E2"/>
    <w:rsid w:val="008F44FC"/>
    <w:rsid w:val="008F48B1"/>
    <w:rsid w:val="008F4997"/>
    <w:rsid w:val="008F4B1B"/>
    <w:rsid w:val="008F4C52"/>
    <w:rsid w:val="008F4CE1"/>
    <w:rsid w:val="008F4E83"/>
    <w:rsid w:val="008F5195"/>
    <w:rsid w:val="008F520E"/>
    <w:rsid w:val="008F5406"/>
    <w:rsid w:val="008F54C7"/>
    <w:rsid w:val="008F5707"/>
    <w:rsid w:val="008F58A3"/>
    <w:rsid w:val="008F5A55"/>
    <w:rsid w:val="008F5B7C"/>
    <w:rsid w:val="008F5DDF"/>
    <w:rsid w:val="008F6057"/>
    <w:rsid w:val="008F627F"/>
    <w:rsid w:val="008F6388"/>
    <w:rsid w:val="008F659E"/>
    <w:rsid w:val="008F6656"/>
    <w:rsid w:val="008F67CA"/>
    <w:rsid w:val="008F689B"/>
    <w:rsid w:val="008F6B6C"/>
    <w:rsid w:val="008F6E7C"/>
    <w:rsid w:val="008F6EB0"/>
    <w:rsid w:val="008F6EDF"/>
    <w:rsid w:val="008F6F26"/>
    <w:rsid w:val="008F6FB0"/>
    <w:rsid w:val="008F7061"/>
    <w:rsid w:val="008F7075"/>
    <w:rsid w:val="008F719F"/>
    <w:rsid w:val="008F71DF"/>
    <w:rsid w:val="008F73C3"/>
    <w:rsid w:val="008F746C"/>
    <w:rsid w:val="008F7B37"/>
    <w:rsid w:val="008F7CEE"/>
    <w:rsid w:val="008F7E2D"/>
    <w:rsid w:val="008F7EAD"/>
    <w:rsid w:val="008F7EF4"/>
    <w:rsid w:val="0090023E"/>
    <w:rsid w:val="0090033E"/>
    <w:rsid w:val="00900453"/>
    <w:rsid w:val="009007A3"/>
    <w:rsid w:val="009008EE"/>
    <w:rsid w:val="009009CC"/>
    <w:rsid w:val="009009F5"/>
    <w:rsid w:val="00900A83"/>
    <w:rsid w:val="00900BC0"/>
    <w:rsid w:val="00900EA7"/>
    <w:rsid w:val="00901274"/>
    <w:rsid w:val="009013DA"/>
    <w:rsid w:val="009014A1"/>
    <w:rsid w:val="009014E0"/>
    <w:rsid w:val="00901832"/>
    <w:rsid w:val="00901AD9"/>
    <w:rsid w:val="00901B3D"/>
    <w:rsid w:val="00901CC0"/>
    <w:rsid w:val="00901D5B"/>
    <w:rsid w:val="00901E55"/>
    <w:rsid w:val="009021D9"/>
    <w:rsid w:val="00902382"/>
    <w:rsid w:val="0090260D"/>
    <w:rsid w:val="00902689"/>
    <w:rsid w:val="00902712"/>
    <w:rsid w:val="009027CA"/>
    <w:rsid w:val="00902BDD"/>
    <w:rsid w:val="00902CE8"/>
    <w:rsid w:val="00902D2A"/>
    <w:rsid w:val="009032B5"/>
    <w:rsid w:val="009034F3"/>
    <w:rsid w:val="00903819"/>
    <w:rsid w:val="009039F3"/>
    <w:rsid w:val="00903C6B"/>
    <w:rsid w:val="00903E4C"/>
    <w:rsid w:val="00903E5F"/>
    <w:rsid w:val="00904068"/>
    <w:rsid w:val="00904100"/>
    <w:rsid w:val="00904280"/>
    <w:rsid w:val="009042F5"/>
    <w:rsid w:val="00904302"/>
    <w:rsid w:val="0090454B"/>
    <w:rsid w:val="009045FE"/>
    <w:rsid w:val="00904761"/>
    <w:rsid w:val="009047EC"/>
    <w:rsid w:val="00904A9E"/>
    <w:rsid w:val="00904CA7"/>
    <w:rsid w:val="00904FB3"/>
    <w:rsid w:val="00905104"/>
    <w:rsid w:val="00905765"/>
    <w:rsid w:val="00905AAE"/>
    <w:rsid w:val="00905B24"/>
    <w:rsid w:val="00905D27"/>
    <w:rsid w:val="00905E91"/>
    <w:rsid w:val="009061B9"/>
    <w:rsid w:val="009062C7"/>
    <w:rsid w:val="0090639D"/>
    <w:rsid w:val="00906535"/>
    <w:rsid w:val="00906589"/>
    <w:rsid w:val="00906672"/>
    <w:rsid w:val="009066A4"/>
    <w:rsid w:val="009066EC"/>
    <w:rsid w:val="009067EE"/>
    <w:rsid w:val="0090689A"/>
    <w:rsid w:val="00906C20"/>
    <w:rsid w:val="00906DD2"/>
    <w:rsid w:val="00906F40"/>
    <w:rsid w:val="00907098"/>
    <w:rsid w:val="0090716C"/>
    <w:rsid w:val="0090723C"/>
    <w:rsid w:val="009073BB"/>
    <w:rsid w:val="009077D9"/>
    <w:rsid w:val="00907984"/>
    <w:rsid w:val="00907BA0"/>
    <w:rsid w:val="00907C77"/>
    <w:rsid w:val="00907CA7"/>
    <w:rsid w:val="00907E73"/>
    <w:rsid w:val="00907EEF"/>
    <w:rsid w:val="00907F78"/>
    <w:rsid w:val="00907FE9"/>
    <w:rsid w:val="0091002C"/>
    <w:rsid w:val="00910247"/>
    <w:rsid w:val="009103AF"/>
    <w:rsid w:val="0091040A"/>
    <w:rsid w:val="00910415"/>
    <w:rsid w:val="009104FE"/>
    <w:rsid w:val="00910566"/>
    <w:rsid w:val="00910610"/>
    <w:rsid w:val="009108DF"/>
    <w:rsid w:val="00910B2D"/>
    <w:rsid w:val="00910B8C"/>
    <w:rsid w:val="00910D01"/>
    <w:rsid w:val="00910ECC"/>
    <w:rsid w:val="00910F7D"/>
    <w:rsid w:val="00910FB5"/>
    <w:rsid w:val="00911106"/>
    <w:rsid w:val="00911117"/>
    <w:rsid w:val="00911127"/>
    <w:rsid w:val="009112F1"/>
    <w:rsid w:val="00911A5A"/>
    <w:rsid w:val="00911ABC"/>
    <w:rsid w:val="00911CAF"/>
    <w:rsid w:val="00911CF6"/>
    <w:rsid w:val="0091217E"/>
    <w:rsid w:val="0091226F"/>
    <w:rsid w:val="0091230E"/>
    <w:rsid w:val="0091233F"/>
    <w:rsid w:val="009124B7"/>
    <w:rsid w:val="00912536"/>
    <w:rsid w:val="00912651"/>
    <w:rsid w:val="0091288D"/>
    <w:rsid w:val="0091294F"/>
    <w:rsid w:val="009129C4"/>
    <w:rsid w:val="00912B6E"/>
    <w:rsid w:val="00912CDC"/>
    <w:rsid w:val="00912CE8"/>
    <w:rsid w:val="00912D0E"/>
    <w:rsid w:val="00912D24"/>
    <w:rsid w:val="00912F18"/>
    <w:rsid w:val="00912F84"/>
    <w:rsid w:val="00913370"/>
    <w:rsid w:val="009135C4"/>
    <w:rsid w:val="00913643"/>
    <w:rsid w:val="00913789"/>
    <w:rsid w:val="00913806"/>
    <w:rsid w:val="00913A58"/>
    <w:rsid w:val="00913DD0"/>
    <w:rsid w:val="00913F1E"/>
    <w:rsid w:val="009140B9"/>
    <w:rsid w:val="00914399"/>
    <w:rsid w:val="00914445"/>
    <w:rsid w:val="0091459D"/>
    <w:rsid w:val="00914632"/>
    <w:rsid w:val="00914AAD"/>
    <w:rsid w:val="00914E31"/>
    <w:rsid w:val="00914EB4"/>
    <w:rsid w:val="00914F13"/>
    <w:rsid w:val="00914FB3"/>
    <w:rsid w:val="009151C7"/>
    <w:rsid w:val="0091520A"/>
    <w:rsid w:val="00915482"/>
    <w:rsid w:val="00915550"/>
    <w:rsid w:val="00915647"/>
    <w:rsid w:val="00915CB2"/>
    <w:rsid w:val="00915D01"/>
    <w:rsid w:val="00915DA6"/>
    <w:rsid w:val="00915EEE"/>
    <w:rsid w:val="00916016"/>
    <w:rsid w:val="009160FF"/>
    <w:rsid w:val="0091622A"/>
    <w:rsid w:val="009162C9"/>
    <w:rsid w:val="00916462"/>
    <w:rsid w:val="009169AB"/>
    <w:rsid w:val="00916A3F"/>
    <w:rsid w:val="00916B63"/>
    <w:rsid w:val="00916B9B"/>
    <w:rsid w:val="00916CA5"/>
    <w:rsid w:val="00916CF1"/>
    <w:rsid w:val="00916F74"/>
    <w:rsid w:val="0091700A"/>
    <w:rsid w:val="0091713A"/>
    <w:rsid w:val="00917176"/>
    <w:rsid w:val="00917230"/>
    <w:rsid w:val="0091723E"/>
    <w:rsid w:val="00917533"/>
    <w:rsid w:val="0091758F"/>
    <w:rsid w:val="0091761E"/>
    <w:rsid w:val="00917706"/>
    <w:rsid w:val="0091775F"/>
    <w:rsid w:val="0091784F"/>
    <w:rsid w:val="009178A0"/>
    <w:rsid w:val="00917905"/>
    <w:rsid w:val="009179FA"/>
    <w:rsid w:val="00917A1A"/>
    <w:rsid w:val="00917B6C"/>
    <w:rsid w:val="00917BB2"/>
    <w:rsid w:val="00917F57"/>
    <w:rsid w:val="00920136"/>
    <w:rsid w:val="0092024E"/>
    <w:rsid w:val="0092028F"/>
    <w:rsid w:val="009202DE"/>
    <w:rsid w:val="00920610"/>
    <w:rsid w:val="00920667"/>
    <w:rsid w:val="0092098C"/>
    <w:rsid w:val="009209DF"/>
    <w:rsid w:val="009209EC"/>
    <w:rsid w:val="00920B43"/>
    <w:rsid w:val="00920D02"/>
    <w:rsid w:val="00920D7A"/>
    <w:rsid w:val="00920F43"/>
    <w:rsid w:val="0092109D"/>
    <w:rsid w:val="00921775"/>
    <w:rsid w:val="009217A0"/>
    <w:rsid w:val="00921940"/>
    <w:rsid w:val="00921BC2"/>
    <w:rsid w:val="00921E13"/>
    <w:rsid w:val="00922078"/>
    <w:rsid w:val="009221C3"/>
    <w:rsid w:val="009221CD"/>
    <w:rsid w:val="0092248E"/>
    <w:rsid w:val="009224C8"/>
    <w:rsid w:val="00922760"/>
    <w:rsid w:val="0092283D"/>
    <w:rsid w:val="00922B56"/>
    <w:rsid w:val="00922BCE"/>
    <w:rsid w:val="00922C70"/>
    <w:rsid w:val="00922D20"/>
    <w:rsid w:val="00922D53"/>
    <w:rsid w:val="00922FF4"/>
    <w:rsid w:val="00923484"/>
    <w:rsid w:val="00923651"/>
    <w:rsid w:val="00923705"/>
    <w:rsid w:val="0092372E"/>
    <w:rsid w:val="00923779"/>
    <w:rsid w:val="00923806"/>
    <w:rsid w:val="00923A1D"/>
    <w:rsid w:val="00923A7D"/>
    <w:rsid w:val="00923A9B"/>
    <w:rsid w:val="00923B25"/>
    <w:rsid w:val="00923B26"/>
    <w:rsid w:val="00923B46"/>
    <w:rsid w:val="00923E00"/>
    <w:rsid w:val="009240A8"/>
    <w:rsid w:val="0092464E"/>
    <w:rsid w:val="00924773"/>
    <w:rsid w:val="0092477D"/>
    <w:rsid w:val="009248E0"/>
    <w:rsid w:val="00924936"/>
    <w:rsid w:val="00924992"/>
    <w:rsid w:val="009249EE"/>
    <w:rsid w:val="00924BEB"/>
    <w:rsid w:val="00924CD0"/>
    <w:rsid w:val="00924DBA"/>
    <w:rsid w:val="00924E02"/>
    <w:rsid w:val="00924EEF"/>
    <w:rsid w:val="00925214"/>
    <w:rsid w:val="00925279"/>
    <w:rsid w:val="00925349"/>
    <w:rsid w:val="00925592"/>
    <w:rsid w:val="00925630"/>
    <w:rsid w:val="009256EA"/>
    <w:rsid w:val="0092587B"/>
    <w:rsid w:val="00925AFB"/>
    <w:rsid w:val="00925FCB"/>
    <w:rsid w:val="00925FD8"/>
    <w:rsid w:val="00925FDD"/>
    <w:rsid w:val="009261E6"/>
    <w:rsid w:val="0092626F"/>
    <w:rsid w:val="00926538"/>
    <w:rsid w:val="00926760"/>
    <w:rsid w:val="00926BF2"/>
    <w:rsid w:val="00926D3B"/>
    <w:rsid w:val="00927310"/>
    <w:rsid w:val="0092740A"/>
    <w:rsid w:val="0092791D"/>
    <w:rsid w:val="00927B0E"/>
    <w:rsid w:val="00927BFF"/>
    <w:rsid w:val="00927D2F"/>
    <w:rsid w:val="00927D82"/>
    <w:rsid w:val="00927E65"/>
    <w:rsid w:val="00927F1D"/>
    <w:rsid w:val="00930199"/>
    <w:rsid w:val="0093052F"/>
    <w:rsid w:val="009305FE"/>
    <w:rsid w:val="00930777"/>
    <w:rsid w:val="009307CF"/>
    <w:rsid w:val="009307DA"/>
    <w:rsid w:val="009307F2"/>
    <w:rsid w:val="0093091C"/>
    <w:rsid w:val="00930C38"/>
    <w:rsid w:val="00931293"/>
    <w:rsid w:val="009312AB"/>
    <w:rsid w:val="009312FD"/>
    <w:rsid w:val="0093144A"/>
    <w:rsid w:val="0093149B"/>
    <w:rsid w:val="009318B9"/>
    <w:rsid w:val="009319FE"/>
    <w:rsid w:val="00931A94"/>
    <w:rsid w:val="00931B2B"/>
    <w:rsid w:val="00931C62"/>
    <w:rsid w:val="00931CC3"/>
    <w:rsid w:val="00931D3D"/>
    <w:rsid w:val="00931DFC"/>
    <w:rsid w:val="00931E1C"/>
    <w:rsid w:val="009320D0"/>
    <w:rsid w:val="00932205"/>
    <w:rsid w:val="00932419"/>
    <w:rsid w:val="009324C0"/>
    <w:rsid w:val="0093259C"/>
    <w:rsid w:val="009326E8"/>
    <w:rsid w:val="0093288E"/>
    <w:rsid w:val="009329A8"/>
    <w:rsid w:val="00932BD4"/>
    <w:rsid w:val="00932C68"/>
    <w:rsid w:val="00932D4F"/>
    <w:rsid w:val="009330A2"/>
    <w:rsid w:val="0093337A"/>
    <w:rsid w:val="009333BB"/>
    <w:rsid w:val="00933525"/>
    <w:rsid w:val="00933619"/>
    <w:rsid w:val="0093380E"/>
    <w:rsid w:val="00933931"/>
    <w:rsid w:val="00933A39"/>
    <w:rsid w:val="00933ABA"/>
    <w:rsid w:val="00933BDD"/>
    <w:rsid w:val="00933CEB"/>
    <w:rsid w:val="00934138"/>
    <w:rsid w:val="00934153"/>
    <w:rsid w:val="00934164"/>
    <w:rsid w:val="0093449F"/>
    <w:rsid w:val="0093483A"/>
    <w:rsid w:val="009348AA"/>
    <w:rsid w:val="009348F3"/>
    <w:rsid w:val="0093496C"/>
    <w:rsid w:val="00934B84"/>
    <w:rsid w:val="00934C70"/>
    <w:rsid w:val="00934DE4"/>
    <w:rsid w:val="00935007"/>
    <w:rsid w:val="0093508E"/>
    <w:rsid w:val="00935279"/>
    <w:rsid w:val="0093539F"/>
    <w:rsid w:val="00935551"/>
    <w:rsid w:val="0093581C"/>
    <w:rsid w:val="00935A54"/>
    <w:rsid w:val="00935BD1"/>
    <w:rsid w:val="00935CA5"/>
    <w:rsid w:val="00935DA8"/>
    <w:rsid w:val="00935E97"/>
    <w:rsid w:val="0093600F"/>
    <w:rsid w:val="00936173"/>
    <w:rsid w:val="009362FB"/>
    <w:rsid w:val="0093638C"/>
    <w:rsid w:val="009364B4"/>
    <w:rsid w:val="009364F2"/>
    <w:rsid w:val="00936656"/>
    <w:rsid w:val="00936685"/>
    <w:rsid w:val="00936702"/>
    <w:rsid w:val="009368C1"/>
    <w:rsid w:val="00936B49"/>
    <w:rsid w:val="00936DCF"/>
    <w:rsid w:val="00936E51"/>
    <w:rsid w:val="00937016"/>
    <w:rsid w:val="0093713E"/>
    <w:rsid w:val="009373E0"/>
    <w:rsid w:val="009374EE"/>
    <w:rsid w:val="0093751C"/>
    <w:rsid w:val="00937755"/>
    <w:rsid w:val="0093780A"/>
    <w:rsid w:val="00937826"/>
    <w:rsid w:val="009378D6"/>
    <w:rsid w:val="00937D06"/>
    <w:rsid w:val="00937F08"/>
    <w:rsid w:val="00937F20"/>
    <w:rsid w:val="009402F2"/>
    <w:rsid w:val="009404CE"/>
    <w:rsid w:val="00940590"/>
    <w:rsid w:val="00940841"/>
    <w:rsid w:val="00940FDB"/>
    <w:rsid w:val="009410B2"/>
    <w:rsid w:val="00941231"/>
    <w:rsid w:val="00941589"/>
    <w:rsid w:val="009416A0"/>
    <w:rsid w:val="00941962"/>
    <w:rsid w:val="00941ABD"/>
    <w:rsid w:val="00941C2A"/>
    <w:rsid w:val="00941E2A"/>
    <w:rsid w:val="0094216D"/>
    <w:rsid w:val="00942257"/>
    <w:rsid w:val="0094237A"/>
    <w:rsid w:val="0094244E"/>
    <w:rsid w:val="009428A9"/>
    <w:rsid w:val="0094293F"/>
    <w:rsid w:val="00942965"/>
    <w:rsid w:val="00942984"/>
    <w:rsid w:val="009429E9"/>
    <w:rsid w:val="009430DA"/>
    <w:rsid w:val="009433EE"/>
    <w:rsid w:val="00943814"/>
    <w:rsid w:val="00943A07"/>
    <w:rsid w:val="00943A82"/>
    <w:rsid w:val="00943C14"/>
    <w:rsid w:val="00943CAD"/>
    <w:rsid w:val="00943E48"/>
    <w:rsid w:val="00943E9E"/>
    <w:rsid w:val="00943F1D"/>
    <w:rsid w:val="00944000"/>
    <w:rsid w:val="00944068"/>
    <w:rsid w:val="00944521"/>
    <w:rsid w:val="00944877"/>
    <w:rsid w:val="00944C3F"/>
    <w:rsid w:val="00944EF8"/>
    <w:rsid w:val="00944F6C"/>
    <w:rsid w:val="009453F5"/>
    <w:rsid w:val="0094549A"/>
    <w:rsid w:val="00945662"/>
    <w:rsid w:val="00945683"/>
    <w:rsid w:val="0094570F"/>
    <w:rsid w:val="0094576C"/>
    <w:rsid w:val="0094586F"/>
    <w:rsid w:val="0094595C"/>
    <w:rsid w:val="009459E9"/>
    <w:rsid w:val="00945BB8"/>
    <w:rsid w:val="00945C46"/>
    <w:rsid w:val="00945EEF"/>
    <w:rsid w:val="009460E5"/>
    <w:rsid w:val="00946163"/>
    <w:rsid w:val="00946235"/>
    <w:rsid w:val="0094637F"/>
    <w:rsid w:val="00946753"/>
    <w:rsid w:val="00946813"/>
    <w:rsid w:val="00946935"/>
    <w:rsid w:val="0094693A"/>
    <w:rsid w:val="00946A7C"/>
    <w:rsid w:val="00946AF6"/>
    <w:rsid w:val="00946CD0"/>
    <w:rsid w:val="00946EAA"/>
    <w:rsid w:val="00946F67"/>
    <w:rsid w:val="00947010"/>
    <w:rsid w:val="0094706D"/>
    <w:rsid w:val="00947159"/>
    <w:rsid w:val="00947248"/>
    <w:rsid w:val="009474B5"/>
    <w:rsid w:val="009476C6"/>
    <w:rsid w:val="00947744"/>
    <w:rsid w:val="00947773"/>
    <w:rsid w:val="009477C2"/>
    <w:rsid w:val="009477CD"/>
    <w:rsid w:val="009477D7"/>
    <w:rsid w:val="00947967"/>
    <w:rsid w:val="00947BEF"/>
    <w:rsid w:val="00947C84"/>
    <w:rsid w:val="00947CAE"/>
    <w:rsid w:val="00947D6C"/>
    <w:rsid w:val="00947DE1"/>
    <w:rsid w:val="00947EDE"/>
    <w:rsid w:val="00947F41"/>
    <w:rsid w:val="00947F97"/>
    <w:rsid w:val="0095000E"/>
    <w:rsid w:val="00950050"/>
    <w:rsid w:val="009500CA"/>
    <w:rsid w:val="00950145"/>
    <w:rsid w:val="00950458"/>
    <w:rsid w:val="009505B2"/>
    <w:rsid w:val="0095074D"/>
    <w:rsid w:val="00950805"/>
    <w:rsid w:val="009508C1"/>
    <w:rsid w:val="00950A1D"/>
    <w:rsid w:val="00950B7D"/>
    <w:rsid w:val="00950DD8"/>
    <w:rsid w:val="00950EC4"/>
    <w:rsid w:val="00951098"/>
    <w:rsid w:val="0095112F"/>
    <w:rsid w:val="009512A3"/>
    <w:rsid w:val="0095136F"/>
    <w:rsid w:val="00951770"/>
    <w:rsid w:val="00951841"/>
    <w:rsid w:val="009518FC"/>
    <w:rsid w:val="00951BA2"/>
    <w:rsid w:val="00951BD6"/>
    <w:rsid w:val="00951DB2"/>
    <w:rsid w:val="00951DF8"/>
    <w:rsid w:val="00952024"/>
    <w:rsid w:val="00952152"/>
    <w:rsid w:val="00952604"/>
    <w:rsid w:val="00952A34"/>
    <w:rsid w:val="00952B3C"/>
    <w:rsid w:val="00952E09"/>
    <w:rsid w:val="00952F53"/>
    <w:rsid w:val="00953006"/>
    <w:rsid w:val="00953271"/>
    <w:rsid w:val="0095332E"/>
    <w:rsid w:val="009533C2"/>
    <w:rsid w:val="00953924"/>
    <w:rsid w:val="00953ADC"/>
    <w:rsid w:val="00953F0D"/>
    <w:rsid w:val="00953FAD"/>
    <w:rsid w:val="0095421D"/>
    <w:rsid w:val="009548FE"/>
    <w:rsid w:val="00954901"/>
    <w:rsid w:val="00954AF6"/>
    <w:rsid w:val="00954B56"/>
    <w:rsid w:val="00954BC1"/>
    <w:rsid w:val="00954C11"/>
    <w:rsid w:val="00954C65"/>
    <w:rsid w:val="00954DE2"/>
    <w:rsid w:val="009552CC"/>
    <w:rsid w:val="00955338"/>
    <w:rsid w:val="00955476"/>
    <w:rsid w:val="009554DE"/>
    <w:rsid w:val="009555F7"/>
    <w:rsid w:val="00955656"/>
    <w:rsid w:val="00955A28"/>
    <w:rsid w:val="00955A81"/>
    <w:rsid w:val="00955A95"/>
    <w:rsid w:val="00955B27"/>
    <w:rsid w:val="00956084"/>
    <w:rsid w:val="00956434"/>
    <w:rsid w:val="00956852"/>
    <w:rsid w:val="009568E8"/>
    <w:rsid w:val="00956972"/>
    <w:rsid w:val="00956DF0"/>
    <w:rsid w:val="00956E25"/>
    <w:rsid w:val="00956F25"/>
    <w:rsid w:val="00956FAB"/>
    <w:rsid w:val="0095704D"/>
    <w:rsid w:val="00957073"/>
    <w:rsid w:val="009573DA"/>
    <w:rsid w:val="009576CE"/>
    <w:rsid w:val="0095779D"/>
    <w:rsid w:val="009578F0"/>
    <w:rsid w:val="00957916"/>
    <w:rsid w:val="00957A69"/>
    <w:rsid w:val="00957B4C"/>
    <w:rsid w:val="00957EB3"/>
    <w:rsid w:val="00957F02"/>
    <w:rsid w:val="00960775"/>
    <w:rsid w:val="00960A83"/>
    <w:rsid w:val="00960ED0"/>
    <w:rsid w:val="0096103A"/>
    <w:rsid w:val="0096152F"/>
    <w:rsid w:val="009615DF"/>
    <w:rsid w:val="0096166C"/>
    <w:rsid w:val="00961A4D"/>
    <w:rsid w:val="00961B9E"/>
    <w:rsid w:val="00961E1E"/>
    <w:rsid w:val="00961EB1"/>
    <w:rsid w:val="00962074"/>
    <w:rsid w:val="00962616"/>
    <w:rsid w:val="009627C0"/>
    <w:rsid w:val="00962804"/>
    <w:rsid w:val="009628CC"/>
    <w:rsid w:val="00962963"/>
    <w:rsid w:val="00962BB6"/>
    <w:rsid w:val="00962C32"/>
    <w:rsid w:val="00962C8D"/>
    <w:rsid w:val="00962C9D"/>
    <w:rsid w:val="00962FF5"/>
    <w:rsid w:val="0096330F"/>
    <w:rsid w:val="00963320"/>
    <w:rsid w:val="00963507"/>
    <w:rsid w:val="00963655"/>
    <w:rsid w:val="0096370B"/>
    <w:rsid w:val="009637E8"/>
    <w:rsid w:val="00963AE5"/>
    <w:rsid w:val="00963B4D"/>
    <w:rsid w:val="00963E54"/>
    <w:rsid w:val="00963FFB"/>
    <w:rsid w:val="00964084"/>
    <w:rsid w:val="0096413C"/>
    <w:rsid w:val="00964167"/>
    <w:rsid w:val="00964274"/>
    <w:rsid w:val="009642AF"/>
    <w:rsid w:val="009642E0"/>
    <w:rsid w:val="009642EA"/>
    <w:rsid w:val="009644E6"/>
    <w:rsid w:val="0096452F"/>
    <w:rsid w:val="00964535"/>
    <w:rsid w:val="0096457E"/>
    <w:rsid w:val="0096474C"/>
    <w:rsid w:val="009647F7"/>
    <w:rsid w:val="00964816"/>
    <w:rsid w:val="00964A17"/>
    <w:rsid w:val="00964AD8"/>
    <w:rsid w:val="00964B25"/>
    <w:rsid w:val="00964C39"/>
    <w:rsid w:val="00964D0A"/>
    <w:rsid w:val="00964DB8"/>
    <w:rsid w:val="00964DBE"/>
    <w:rsid w:val="00965055"/>
    <w:rsid w:val="009652BF"/>
    <w:rsid w:val="00965431"/>
    <w:rsid w:val="009654D3"/>
    <w:rsid w:val="009654EB"/>
    <w:rsid w:val="00965504"/>
    <w:rsid w:val="00965536"/>
    <w:rsid w:val="0096561A"/>
    <w:rsid w:val="0096575E"/>
    <w:rsid w:val="009657C9"/>
    <w:rsid w:val="0096589E"/>
    <w:rsid w:val="009659A8"/>
    <w:rsid w:val="00965A5E"/>
    <w:rsid w:val="00965CD7"/>
    <w:rsid w:val="00965E37"/>
    <w:rsid w:val="00965E5F"/>
    <w:rsid w:val="00965F2D"/>
    <w:rsid w:val="0096602A"/>
    <w:rsid w:val="009661E3"/>
    <w:rsid w:val="009662A4"/>
    <w:rsid w:val="0096630A"/>
    <w:rsid w:val="0096646C"/>
    <w:rsid w:val="00966486"/>
    <w:rsid w:val="00966898"/>
    <w:rsid w:val="00966920"/>
    <w:rsid w:val="0096695A"/>
    <w:rsid w:val="00966D31"/>
    <w:rsid w:val="00966EDA"/>
    <w:rsid w:val="00966FE2"/>
    <w:rsid w:val="0096702D"/>
    <w:rsid w:val="00967219"/>
    <w:rsid w:val="009674C0"/>
    <w:rsid w:val="009674CA"/>
    <w:rsid w:val="0096754D"/>
    <w:rsid w:val="009675EC"/>
    <w:rsid w:val="0096780A"/>
    <w:rsid w:val="0096789F"/>
    <w:rsid w:val="00967BCE"/>
    <w:rsid w:val="00967BDB"/>
    <w:rsid w:val="00967CF4"/>
    <w:rsid w:val="00967E38"/>
    <w:rsid w:val="0096ECC4"/>
    <w:rsid w:val="0097029C"/>
    <w:rsid w:val="0097037F"/>
    <w:rsid w:val="00970475"/>
    <w:rsid w:val="00970574"/>
    <w:rsid w:val="009705BA"/>
    <w:rsid w:val="0097068E"/>
    <w:rsid w:val="00970935"/>
    <w:rsid w:val="00970961"/>
    <w:rsid w:val="00970965"/>
    <w:rsid w:val="00970BCF"/>
    <w:rsid w:val="00970CC1"/>
    <w:rsid w:val="00970E21"/>
    <w:rsid w:val="00970F75"/>
    <w:rsid w:val="00971116"/>
    <w:rsid w:val="009716E3"/>
    <w:rsid w:val="009719A8"/>
    <w:rsid w:val="00971B64"/>
    <w:rsid w:val="009725D9"/>
    <w:rsid w:val="009725EF"/>
    <w:rsid w:val="009729D7"/>
    <w:rsid w:val="00972B0A"/>
    <w:rsid w:val="00972CA7"/>
    <w:rsid w:val="00972CBE"/>
    <w:rsid w:val="00972D04"/>
    <w:rsid w:val="00972E7E"/>
    <w:rsid w:val="00972F0A"/>
    <w:rsid w:val="009731B0"/>
    <w:rsid w:val="009732CA"/>
    <w:rsid w:val="0097388E"/>
    <w:rsid w:val="009738AF"/>
    <w:rsid w:val="009738F3"/>
    <w:rsid w:val="00973993"/>
    <w:rsid w:val="00973BB7"/>
    <w:rsid w:val="00974142"/>
    <w:rsid w:val="00974231"/>
    <w:rsid w:val="009742E7"/>
    <w:rsid w:val="0097476F"/>
    <w:rsid w:val="00974A2D"/>
    <w:rsid w:val="00974AAD"/>
    <w:rsid w:val="00974B0F"/>
    <w:rsid w:val="00974BC2"/>
    <w:rsid w:val="00974C14"/>
    <w:rsid w:val="00974C68"/>
    <w:rsid w:val="00974D1A"/>
    <w:rsid w:val="00974D25"/>
    <w:rsid w:val="00974E63"/>
    <w:rsid w:val="0097509C"/>
    <w:rsid w:val="009751B2"/>
    <w:rsid w:val="009751B8"/>
    <w:rsid w:val="009751CD"/>
    <w:rsid w:val="009752A2"/>
    <w:rsid w:val="009752AE"/>
    <w:rsid w:val="00975308"/>
    <w:rsid w:val="00975310"/>
    <w:rsid w:val="009753D6"/>
    <w:rsid w:val="0097543D"/>
    <w:rsid w:val="00975544"/>
    <w:rsid w:val="0097558D"/>
    <w:rsid w:val="00975645"/>
    <w:rsid w:val="00975771"/>
    <w:rsid w:val="0097580C"/>
    <w:rsid w:val="00975936"/>
    <w:rsid w:val="009759D6"/>
    <w:rsid w:val="009759F6"/>
    <w:rsid w:val="00975A54"/>
    <w:rsid w:val="00975BB4"/>
    <w:rsid w:val="00975BE9"/>
    <w:rsid w:val="00975C52"/>
    <w:rsid w:val="00975DA1"/>
    <w:rsid w:val="0097606A"/>
    <w:rsid w:val="00976101"/>
    <w:rsid w:val="00976158"/>
    <w:rsid w:val="009761F4"/>
    <w:rsid w:val="0097622B"/>
    <w:rsid w:val="00976278"/>
    <w:rsid w:val="009762A2"/>
    <w:rsid w:val="009762A7"/>
    <w:rsid w:val="00976452"/>
    <w:rsid w:val="00976618"/>
    <w:rsid w:val="0097679B"/>
    <w:rsid w:val="00976841"/>
    <w:rsid w:val="00976921"/>
    <w:rsid w:val="00976E5C"/>
    <w:rsid w:val="00976F4B"/>
    <w:rsid w:val="00977217"/>
    <w:rsid w:val="00977364"/>
    <w:rsid w:val="00977493"/>
    <w:rsid w:val="009776A2"/>
    <w:rsid w:val="00977746"/>
    <w:rsid w:val="00977890"/>
    <w:rsid w:val="00977B00"/>
    <w:rsid w:val="00977D19"/>
    <w:rsid w:val="00977E1B"/>
    <w:rsid w:val="00977E33"/>
    <w:rsid w:val="00977E39"/>
    <w:rsid w:val="00977F84"/>
    <w:rsid w:val="009803D4"/>
    <w:rsid w:val="009803D8"/>
    <w:rsid w:val="00980492"/>
    <w:rsid w:val="00980708"/>
    <w:rsid w:val="009808E1"/>
    <w:rsid w:val="009808E4"/>
    <w:rsid w:val="00980988"/>
    <w:rsid w:val="0098122B"/>
    <w:rsid w:val="00981719"/>
    <w:rsid w:val="00981A56"/>
    <w:rsid w:val="00981BD1"/>
    <w:rsid w:val="00981DA8"/>
    <w:rsid w:val="009820B8"/>
    <w:rsid w:val="009822FD"/>
    <w:rsid w:val="00982866"/>
    <w:rsid w:val="00982890"/>
    <w:rsid w:val="00982940"/>
    <w:rsid w:val="00982961"/>
    <w:rsid w:val="009829B0"/>
    <w:rsid w:val="00982A5B"/>
    <w:rsid w:val="00982BCE"/>
    <w:rsid w:val="00982DCD"/>
    <w:rsid w:val="00982F8A"/>
    <w:rsid w:val="009832D7"/>
    <w:rsid w:val="0098340F"/>
    <w:rsid w:val="009834C9"/>
    <w:rsid w:val="00983695"/>
    <w:rsid w:val="00983770"/>
    <w:rsid w:val="00983875"/>
    <w:rsid w:val="0098397C"/>
    <w:rsid w:val="009839A9"/>
    <w:rsid w:val="00983D4F"/>
    <w:rsid w:val="009840A6"/>
    <w:rsid w:val="0098419C"/>
    <w:rsid w:val="009842A4"/>
    <w:rsid w:val="0098457A"/>
    <w:rsid w:val="0098488F"/>
    <w:rsid w:val="00984A0D"/>
    <w:rsid w:val="00984B9F"/>
    <w:rsid w:val="00984D27"/>
    <w:rsid w:val="00984EAE"/>
    <w:rsid w:val="0098513B"/>
    <w:rsid w:val="009856B5"/>
    <w:rsid w:val="009856BF"/>
    <w:rsid w:val="009856F9"/>
    <w:rsid w:val="00985705"/>
    <w:rsid w:val="009859B3"/>
    <w:rsid w:val="00985C19"/>
    <w:rsid w:val="00985C90"/>
    <w:rsid w:val="00985CE6"/>
    <w:rsid w:val="00985FB5"/>
    <w:rsid w:val="0098601C"/>
    <w:rsid w:val="0098634E"/>
    <w:rsid w:val="00986435"/>
    <w:rsid w:val="00986454"/>
    <w:rsid w:val="0098672E"/>
    <w:rsid w:val="00986768"/>
    <w:rsid w:val="00986B80"/>
    <w:rsid w:val="00986C1B"/>
    <w:rsid w:val="00986CB8"/>
    <w:rsid w:val="00986E63"/>
    <w:rsid w:val="00986F95"/>
    <w:rsid w:val="00986FBE"/>
    <w:rsid w:val="00987009"/>
    <w:rsid w:val="00987123"/>
    <w:rsid w:val="00987147"/>
    <w:rsid w:val="009873E1"/>
    <w:rsid w:val="00987A12"/>
    <w:rsid w:val="00987AA0"/>
    <w:rsid w:val="00987E19"/>
    <w:rsid w:val="00987E49"/>
    <w:rsid w:val="00987E79"/>
    <w:rsid w:val="00987F14"/>
    <w:rsid w:val="00987FCD"/>
    <w:rsid w:val="0099028B"/>
    <w:rsid w:val="009902FC"/>
    <w:rsid w:val="0099033C"/>
    <w:rsid w:val="00990528"/>
    <w:rsid w:val="0099053D"/>
    <w:rsid w:val="00990576"/>
    <w:rsid w:val="009909C7"/>
    <w:rsid w:val="00990C15"/>
    <w:rsid w:val="00990D77"/>
    <w:rsid w:val="00990F79"/>
    <w:rsid w:val="00990F99"/>
    <w:rsid w:val="00991281"/>
    <w:rsid w:val="00991844"/>
    <w:rsid w:val="009919F2"/>
    <w:rsid w:val="00991CC4"/>
    <w:rsid w:val="00991F3A"/>
    <w:rsid w:val="00991F8C"/>
    <w:rsid w:val="00991F9C"/>
    <w:rsid w:val="00992082"/>
    <w:rsid w:val="00992096"/>
    <w:rsid w:val="0099267F"/>
    <w:rsid w:val="00992897"/>
    <w:rsid w:val="009928C9"/>
    <w:rsid w:val="0099293C"/>
    <w:rsid w:val="00992A5D"/>
    <w:rsid w:val="00992AB1"/>
    <w:rsid w:val="00992C1F"/>
    <w:rsid w:val="00992C54"/>
    <w:rsid w:val="00992CAB"/>
    <w:rsid w:val="00992FEA"/>
    <w:rsid w:val="00993038"/>
    <w:rsid w:val="0099304A"/>
    <w:rsid w:val="00993100"/>
    <w:rsid w:val="009932C2"/>
    <w:rsid w:val="0099330E"/>
    <w:rsid w:val="0099343D"/>
    <w:rsid w:val="009935D2"/>
    <w:rsid w:val="0099368B"/>
    <w:rsid w:val="00993C44"/>
    <w:rsid w:val="00993CEA"/>
    <w:rsid w:val="00993E0B"/>
    <w:rsid w:val="00993E7E"/>
    <w:rsid w:val="00993F2F"/>
    <w:rsid w:val="00993F4A"/>
    <w:rsid w:val="00993F6D"/>
    <w:rsid w:val="00993FE6"/>
    <w:rsid w:val="00994019"/>
    <w:rsid w:val="009941C3"/>
    <w:rsid w:val="00994638"/>
    <w:rsid w:val="009946B8"/>
    <w:rsid w:val="0099474B"/>
    <w:rsid w:val="0099486F"/>
    <w:rsid w:val="00994893"/>
    <w:rsid w:val="0099492C"/>
    <w:rsid w:val="00994A3A"/>
    <w:rsid w:val="00995080"/>
    <w:rsid w:val="009951FE"/>
    <w:rsid w:val="00995232"/>
    <w:rsid w:val="00995305"/>
    <w:rsid w:val="00995388"/>
    <w:rsid w:val="009958AC"/>
    <w:rsid w:val="009958FF"/>
    <w:rsid w:val="00995947"/>
    <w:rsid w:val="00995B2A"/>
    <w:rsid w:val="00995B7D"/>
    <w:rsid w:val="00995C01"/>
    <w:rsid w:val="00995CE7"/>
    <w:rsid w:val="00996093"/>
    <w:rsid w:val="00996324"/>
    <w:rsid w:val="00996390"/>
    <w:rsid w:val="00996415"/>
    <w:rsid w:val="00996603"/>
    <w:rsid w:val="00996791"/>
    <w:rsid w:val="00996C77"/>
    <w:rsid w:val="0099740D"/>
    <w:rsid w:val="00997457"/>
    <w:rsid w:val="009978E4"/>
    <w:rsid w:val="00997D47"/>
    <w:rsid w:val="00997F12"/>
    <w:rsid w:val="00997F72"/>
    <w:rsid w:val="00997FF0"/>
    <w:rsid w:val="009A0144"/>
    <w:rsid w:val="009A01B5"/>
    <w:rsid w:val="009A027A"/>
    <w:rsid w:val="009A0436"/>
    <w:rsid w:val="009A04AB"/>
    <w:rsid w:val="009A07C4"/>
    <w:rsid w:val="009A08F4"/>
    <w:rsid w:val="009A09B8"/>
    <w:rsid w:val="009A0AC2"/>
    <w:rsid w:val="009A0B25"/>
    <w:rsid w:val="009A0D2C"/>
    <w:rsid w:val="009A0DC9"/>
    <w:rsid w:val="009A0E40"/>
    <w:rsid w:val="009A0E45"/>
    <w:rsid w:val="009A0E5D"/>
    <w:rsid w:val="009A1083"/>
    <w:rsid w:val="009A115F"/>
    <w:rsid w:val="009A11B3"/>
    <w:rsid w:val="009A11E7"/>
    <w:rsid w:val="009A1220"/>
    <w:rsid w:val="009A13BA"/>
    <w:rsid w:val="009A166A"/>
    <w:rsid w:val="009A1A87"/>
    <w:rsid w:val="009A1AA6"/>
    <w:rsid w:val="009A1CBB"/>
    <w:rsid w:val="009A1E37"/>
    <w:rsid w:val="009A1EBB"/>
    <w:rsid w:val="009A2013"/>
    <w:rsid w:val="009A207B"/>
    <w:rsid w:val="009A24BB"/>
    <w:rsid w:val="009A2766"/>
    <w:rsid w:val="009A27BC"/>
    <w:rsid w:val="009A2803"/>
    <w:rsid w:val="009A2D5C"/>
    <w:rsid w:val="009A2D6B"/>
    <w:rsid w:val="009A2E00"/>
    <w:rsid w:val="009A2ED8"/>
    <w:rsid w:val="009A2F3B"/>
    <w:rsid w:val="009A3133"/>
    <w:rsid w:val="009A3208"/>
    <w:rsid w:val="009A33C7"/>
    <w:rsid w:val="009A36E1"/>
    <w:rsid w:val="009A37AF"/>
    <w:rsid w:val="009A37F0"/>
    <w:rsid w:val="009A391A"/>
    <w:rsid w:val="009A3B0D"/>
    <w:rsid w:val="009A3BE7"/>
    <w:rsid w:val="009A3C0A"/>
    <w:rsid w:val="009A3DA6"/>
    <w:rsid w:val="009A3DB8"/>
    <w:rsid w:val="009A3EEB"/>
    <w:rsid w:val="009A4009"/>
    <w:rsid w:val="009A4551"/>
    <w:rsid w:val="009A45EC"/>
    <w:rsid w:val="009A4636"/>
    <w:rsid w:val="009A4701"/>
    <w:rsid w:val="009A4731"/>
    <w:rsid w:val="009A474A"/>
    <w:rsid w:val="009A4802"/>
    <w:rsid w:val="009A4824"/>
    <w:rsid w:val="009A483A"/>
    <w:rsid w:val="009A493A"/>
    <w:rsid w:val="009A4A94"/>
    <w:rsid w:val="009A508E"/>
    <w:rsid w:val="009A5314"/>
    <w:rsid w:val="009A5360"/>
    <w:rsid w:val="009A54C8"/>
    <w:rsid w:val="009A5600"/>
    <w:rsid w:val="009A5751"/>
    <w:rsid w:val="009A57D1"/>
    <w:rsid w:val="009A58B7"/>
    <w:rsid w:val="009A5994"/>
    <w:rsid w:val="009A59D8"/>
    <w:rsid w:val="009A5CAD"/>
    <w:rsid w:val="009A5EC2"/>
    <w:rsid w:val="009A624D"/>
    <w:rsid w:val="009A6263"/>
    <w:rsid w:val="009A6266"/>
    <w:rsid w:val="009A629E"/>
    <w:rsid w:val="009A63E6"/>
    <w:rsid w:val="009A6591"/>
    <w:rsid w:val="009A65AE"/>
    <w:rsid w:val="009A66FC"/>
    <w:rsid w:val="009A6713"/>
    <w:rsid w:val="009A67DE"/>
    <w:rsid w:val="009A6819"/>
    <w:rsid w:val="009A69B5"/>
    <w:rsid w:val="009A6C28"/>
    <w:rsid w:val="009A6EBC"/>
    <w:rsid w:val="009A6EDB"/>
    <w:rsid w:val="009A6EE3"/>
    <w:rsid w:val="009A6FBE"/>
    <w:rsid w:val="009A724F"/>
    <w:rsid w:val="009A73C7"/>
    <w:rsid w:val="009A7425"/>
    <w:rsid w:val="009A7846"/>
    <w:rsid w:val="009A78D6"/>
    <w:rsid w:val="009A7B0B"/>
    <w:rsid w:val="009A7D00"/>
    <w:rsid w:val="009A7D84"/>
    <w:rsid w:val="009A7E60"/>
    <w:rsid w:val="009A7EDD"/>
    <w:rsid w:val="009A7F2C"/>
    <w:rsid w:val="009B00B1"/>
    <w:rsid w:val="009B01B6"/>
    <w:rsid w:val="009B0A77"/>
    <w:rsid w:val="009B0CD7"/>
    <w:rsid w:val="009B0DC4"/>
    <w:rsid w:val="009B1026"/>
    <w:rsid w:val="009B1114"/>
    <w:rsid w:val="009B160E"/>
    <w:rsid w:val="009B167B"/>
    <w:rsid w:val="009B1744"/>
    <w:rsid w:val="009B179D"/>
    <w:rsid w:val="009B191A"/>
    <w:rsid w:val="009B194A"/>
    <w:rsid w:val="009B19B6"/>
    <w:rsid w:val="009B1B8F"/>
    <w:rsid w:val="009B1CD3"/>
    <w:rsid w:val="009B1D46"/>
    <w:rsid w:val="009B1D68"/>
    <w:rsid w:val="009B1D86"/>
    <w:rsid w:val="009B1E56"/>
    <w:rsid w:val="009B1EB1"/>
    <w:rsid w:val="009B2128"/>
    <w:rsid w:val="009B221B"/>
    <w:rsid w:val="009B225A"/>
    <w:rsid w:val="009B2322"/>
    <w:rsid w:val="009B239E"/>
    <w:rsid w:val="009B23B6"/>
    <w:rsid w:val="009B2540"/>
    <w:rsid w:val="009B25B0"/>
    <w:rsid w:val="009B27B8"/>
    <w:rsid w:val="009B28D8"/>
    <w:rsid w:val="009B29E4"/>
    <w:rsid w:val="009B2A0F"/>
    <w:rsid w:val="009B2AA3"/>
    <w:rsid w:val="009B2B5F"/>
    <w:rsid w:val="009B2C8A"/>
    <w:rsid w:val="009B2CC5"/>
    <w:rsid w:val="009B2FB4"/>
    <w:rsid w:val="009B3308"/>
    <w:rsid w:val="009B3565"/>
    <w:rsid w:val="009B364D"/>
    <w:rsid w:val="009B3A65"/>
    <w:rsid w:val="009B3DF2"/>
    <w:rsid w:val="009B422A"/>
    <w:rsid w:val="009B427B"/>
    <w:rsid w:val="009B429F"/>
    <w:rsid w:val="009B43F3"/>
    <w:rsid w:val="009B44EC"/>
    <w:rsid w:val="009B45C4"/>
    <w:rsid w:val="009B47CD"/>
    <w:rsid w:val="009B486F"/>
    <w:rsid w:val="009B48B2"/>
    <w:rsid w:val="009B49CB"/>
    <w:rsid w:val="009B4A70"/>
    <w:rsid w:val="009B4B6B"/>
    <w:rsid w:val="009B4F0A"/>
    <w:rsid w:val="009B4F68"/>
    <w:rsid w:val="009B4FE4"/>
    <w:rsid w:val="009B4FF0"/>
    <w:rsid w:val="009B50EC"/>
    <w:rsid w:val="009B51C3"/>
    <w:rsid w:val="009B51E3"/>
    <w:rsid w:val="009B522B"/>
    <w:rsid w:val="009B5369"/>
    <w:rsid w:val="009B5446"/>
    <w:rsid w:val="009B573F"/>
    <w:rsid w:val="009B575F"/>
    <w:rsid w:val="009B5804"/>
    <w:rsid w:val="009B588B"/>
    <w:rsid w:val="009B58CF"/>
    <w:rsid w:val="009B5988"/>
    <w:rsid w:val="009B5C83"/>
    <w:rsid w:val="009B5EFB"/>
    <w:rsid w:val="009B61A4"/>
    <w:rsid w:val="009B61E3"/>
    <w:rsid w:val="009B63BF"/>
    <w:rsid w:val="009B64C5"/>
    <w:rsid w:val="009B657D"/>
    <w:rsid w:val="009B679F"/>
    <w:rsid w:val="009B682A"/>
    <w:rsid w:val="009B68BA"/>
    <w:rsid w:val="009B6A18"/>
    <w:rsid w:val="009B7139"/>
    <w:rsid w:val="009B7145"/>
    <w:rsid w:val="009B72A3"/>
    <w:rsid w:val="009B73F5"/>
    <w:rsid w:val="009B7579"/>
    <w:rsid w:val="009B75EE"/>
    <w:rsid w:val="009B772D"/>
    <w:rsid w:val="009B7955"/>
    <w:rsid w:val="009B7C1E"/>
    <w:rsid w:val="009B7DF7"/>
    <w:rsid w:val="009B7DFB"/>
    <w:rsid w:val="009B7EEE"/>
    <w:rsid w:val="009B7FE8"/>
    <w:rsid w:val="009C01BF"/>
    <w:rsid w:val="009C01EE"/>
    <w:rsid w:val="009C02AE"/>
    <w:rsid w:val="009C02F7"/>
    <w:rsid w:val="009C0551"/>
    <w:rsid w:val="009C0776"/>
    <w:rsid w:val="009C0852"/>
    <w:rsid w:val="009C0C4E"/>
    <w:rsid w:val="009C0C80"/>
    <w:rsid w:val="009C0CC7"/>
    <w:rsid w:val="009C10B0"/>
    <w:rsid w:val="009C1123"/>
    <w:rsid w:val="009C119B"/>
    <w:rsid w:val="009C11CF"/>
    <w:rsid w:val="009C130B"/>
    <w:rsid w:val="009C1321"/>
    <w:rsid w:val="009C14B2"/>
    <w:rsid w:val="009C1501"/>
    <w:rsid w:val="009C173C"/>
    <w:rsid w:val="009C1A2E"/>
    <w:rsid w:val="009C1C43"/>
    <w:rsid w:val="009C1DDD"/>
    <w:rsid w:val="009C1FE1"/>
    <w:rsid w:val="009C206A"/>
    <w:rsid w:val="009C20C1"/>
    <w:rsid w:val="009C20F0"/>
    <w:rsid w:val="009C20FB"/>
    <w:rsid w:val="009C2346"/>
    <w:rsid w:val="009C2A1D"/>
    <w:rsid w:val="009C2D9E"/>
    <w:rsid w:val="009C2E02"/>
    <w:rsid w:val="009C2E05"/>
    <w:rsid w:val="009C2F72"/>
    <w:rsid w:val="009C3066"/>
    <w:rsid w:val="009C31CE"/>
    <w:rsid w:val="009C32DD"/>
    <w:rsid w:val="009C37C4"/>
    <w:rsid w:val="009C3B7C"/>
    <w:rsid w:val="009C3CCD"/>
    <w:rsid w:val="009C3E8D"/>
    <w:rsid w:val="009C4041"/>
    <w:rsid w:val="009C49B3"/>
    <w:rsid w:val="009C4DA4"/>
    <w:rsid w:val="009C4DFB"/>
    <w:rsid w:val="009C4F32"/>
    <w:rsid w:val="009C5101"/>
    <w:rsid w:val="009C5232"/>
    <w:rsid w:val="009C5757"/>
    <w:rsid w:val="009C589C"/>
    <w:rsid w:val="009C58D2"/>
    <w:rsid w:val="009C59C8"/>
    <w:rsid w:val="009C6069"/>
    <w:rsid w:val="009C619D"/>
    <w:rsid w:val="009C61AA"/>
    <w:rsid w:val="009C61E8"/>
    <w:rsid w:val="009C628C"/>
    <w:rsid w:val="009C63A4"/>
    <w:rsid w:val="009C64AF"/>
    <w:rsid w:val="009C6571"/>
    <w:rsid w:val="009C65EB"/>
    <w:rsid w:val="009C665C"/>
    <w:rsid w:val="009C66FC"/>
    <w:rsid w:val="009C6BEA"/>
    <w:rsid w:val="009C6C88"/>
    <w:rsid w:val="009C6D77"/>
    <w:rsid w:val="009C72B3"/>
    <w:rsid w:val="009C7437"/>
    <w:rsid w:val="009C74FF"/>
    <w:rsid w:val="009C75DF"/>
    <w:rsid w:val="009C75F4"/>
    <w:rsid w:val="009C7666"/>
    <w:rsid w:val="009C786D"/>
    <w:rsid w:val="009C78E8"/>
    <w:rsid w:val="009C7A05"/>
    <w:rsid w:val="009C7B34"/>
    <w:rsid w:val="009C7BD3"/>
    <w:rsid w:val="009C7D75"/>
    <w:rsid w:val="009C7E3E"/>
    <w:rsid w:val="009D00D8"/>
    <w:rsid w:val="009D00E3"/>
    <w:rsid w:val="009D01BE"/>
    <w:rsid w:val="009D028E"/>
    <w:rsid w:val="009D053F"/>
    <w:rsid w:val="009D0574"/>
    <w:rsid w:val="009D0692"/>
    <w:rsid w:val="009D07CB"/>
    <w:rsid w:val="009D0A2C"/>
    <w:rsid w:val="009D0A91"/>
    <w:rsid w:val="009D0C3B"/>
    <w:rsid w:val="009D0E15"/>
    <w:rsid w:val="009D0F64"/>
    <w:rsid w:val="009D11EC"/>
    <w:rsid w:val="009D1471"/>
    <w:rsid w:val="009D14A5"/>
    <w:rsid w:val="009D14C1"/>
    <w:rsid w:val="009D1816"/>
    <w:rsid w:val="009D1877"/>
    <w:rsid w:val="009D1A5D"/>
    <w:rsid w:val="009D1BFB"/>
    <w:rsid w:val="009D1ED1"/>
    <w:rsid w:val="009D1FCD"/>
    <w:rsid w:val="009D20D7"/>
    <w:rsid w:val="009D21B4"/>
    <w:rsid w:val="009D2420"/>
    <w:rsid w:val="009D243E"/>
    <w:rsid w:val="009D24EE"/>
    <w:rsid w:val="009D25D9"/>
    <w:rsid w:val="009D2633"/>
    <w:rsid w:val="009D2653"/>
    <w:rsid w:val="009D2958"/>
    <w:rsid w:val="009D2B89"/>
    <w:rsid w:val="009D2BE7"/>
    <w:rsid w:val="009D2C96"/>
    <w:rsid w:val="009D2CBE"/>
    <w:rsid w:val="009D2D41"/>
    <w:rsid w:val="009D2D5B"/>
    <w:rsid w:val="009D311F"/>
    <w:rsid w:val="009D315F"/>
    <w:rsid w:val="009D36FF"/>
    <w:rsid w:val="009D3749"/>
    <w:rsid w:val="009D39C4"/>
    <w:rsid w:val="009D3E7C"/>
    <w:rsid w:val="009D4161"/>
    <w:rsid w:val="009D41BD"/>
    <w:rsid w:val="009D423B"/>
    <w:rsid w:val="009D43A8"/>
    <w:rsid w:val="009D4421"/>
    <w:rsid w:val="009D474C"/>
    <w:rsid w:val="009D4B3C"/>
    <w:rsid w:val="009D50D2"/>
    <w:rsid w:val="009D5158"/>
    <w:rsid w:val="009D5399"/>
    <w:rsid w:val="009D543F"/>
    <w:rsid w:val="009D5516"/>
    <w:rsid w:val="009D5584"/>
    <w:rsid w:val="009D56BC"/>
    <w:rsid w:val="009D56FB"/>
    <w:rsid w:val="009D59D3"/>
    <w:rsid w:val="009D5A07"/>
    <w:rsid w:val="009D5BBA"/>
    <w:rsid w:val="009D5CBD"/>
    <w:rsid w:val="009D5DD4"/>
    <w:rsid w:val="009D5DEE"/>
    <w:rsid w:val="009D604F"/>
    <w:rsid w:val="009D615D"/>
    <w:rsid w:val="009D622B"/>
    <w:rsid w:val="009D6386"/>
    <w:rsid w:val="009D6460"/>
    <w:rsid w:val="009D649B"/>
    <w:rsid w:val="009D64F8"/>
    <w:rsid w:val="009D6787"/>
    <w:rsid w:val="009D6887"/>
    <w:rsid w:val="009D6E79"/>
    <w:rsid w:val="009D7141"/>
    <w:rsid w:val="009D7615"/>
    <w:rsid w:val="009D76A6"/>
    <w:rsid w:val="009D7740"/>
    <w:rsid w:val="009D7869"/>
    <w:rsid w:val="009D7898"/>
    <w:rsid w:val="009D7B4A"/>
    <w:rsid w:val="009E035F"/>
    <w:rsid w:val="009E03DD"/>
    <w:rsid w:val="009E0512"/>
    <w:rsid w:val="009E0862"/>
    <w:rsid w:val="009E0B81"/>
    <w:rsid w:val="009E0C54"/>
    <w:rsid w:val="009E0EC3"/>
    <w:rsid w:val="009E1480"/>
    <w:rsid w:val="009E14F1"/>
    <w:rsid w:val="009E15AD"/>
    <w:rsid w:val="009E15CF"/>
    <w:rsid w:val="009E15FF"/>
    <w:rsid w:val="009E17E9"/>
    <w:rsid w:val="009E1896"/>
    <w:rsid w:val="009E1996"/>
    <w:rsid w:val="009E1AE7"/>
    <w:rsid w:val="009E2039"/>
    <w:rsid w:val="009E20AA"/>
    <w:rsid w:val="009E2117"/>
    <w:rsid w:val="009E2152"/>
    <w:rsid w:val="009E2159"/>
    <w:rsid w:val="009E243B"/>
    <w:rsid w:val="009E24B8"/>
    <w:rsid w:val="009E2743"/>
    <w:rsid w:val="009E28E7"/>
    <w:rsid w:val="009E2AD4"/>
    <w:rsid w:val="009E2CCA"/>
    <w:rsid w:val="009E2E49"/>
    <w:rsid w:val="009E2F25"/>
    <w:rsid w:val="009E3157"/>
    <w:rsid w:val="009E3201"/>
    <w:rsid w:val="009E3284"/>
    <w:rsid w:val="009E3394"/>
    <w:rsid w:val="009E3398"/>
    <w:rsid w:val="009E366C"/>
    <w:rsid w:val="009E38C4"/>
    <w:rsid w:val="009E3972"/>
    <w:rsid w:val="009E39E0"/>
    <w:rsid w:val="009E3AE7"/>
    <w:rsid w:val="009E3B08"/>
    <w:rsid w:val="009E3E36"/>
    <w:rsid w:val="009E3EB7"/>
    <w:rsid w:val="009E40E3"/>
    <w:rsid w:val="009E4310"/>
    <w:rsid w:val="009E441D"/>
    <w:rsid w:val="009E455E"/>
    <w:rsid w:val="009E4679"/>
    <w:rsid w:val="009E49FF"/>
    <w:rsid w:val="009E4C44"/>
    <w:rsid w:val="009E4C6D"/>
    <w:rsid w:val="009E4D66"/>
    <w:rsid w:val="009E4DB7"/>
    <w:rsid w:val="009E4ED5"/>
    <w:rsid w:val="009E4F3E"/>
    <w:rsid w:val="009E4F92"/>
    <w:rsid w:val="009E50F9"/>
    <w:rsid w:val="009E5237"/>
    <w:rsid w:val="009E524C"/>
    <w:rsid w:val="009E5565"/>
    <w:rsid w:val="009E5576"/>
    <w:rsid w:val="009E5901"/>
    <w:rsid w:val="009E5C30"/>
    <w:rsid w:val="009E5D12"/>
    <w:rsid w:val="009E5F1B"/>
    <w:rsid w:val="009E6208"/>
    <w:rsid w:val="009E6301"/>
    <w:rsid w:val="009E6336"/>
    <w:rsid w:val="009E6445"/>
    <w:rsid w:val="009E66C0"/>
    <w:rsid w:val="009E671F"/>
    <w:rsid w:val="009E6983"/>
    <w:rsid w:val="009E6B3B"/>
    <w:rsid w:val="009E6F87"/>
    <w:rsid w:val="009E74E0"/>
    <w:rsid w:val="009E7552"/>
    <w:rsid w:val="009E761C"/>
    <w:rsid w:val="009E7B32"/>
    <w:rsid w:val="009E7F9E"/>
    <w:rsid w:val="009F00D1"/>
    <w:rsid w:val="009F0248"/>
    <w:rsid w:val="009F0416"/>
    <w:rsid w:val="009F0574"/>
    <w:rsid w:val="009F0649"/>
    <w:rsid w:val="009F0681"/>
    <w:rsid w:val="009F0913"/>
    <w:rsid w:val="009F0ABD"/>
    <w:rsid w:val="009F0C22"/>
    <w:rsid w:val="009F0F0A"/>
    <w:rsid w:val="009F0F23"/>
    <w:rsid w:val="009F10D0"/>
    <w:rsid w:val="009F164F"/>
    <w:rsid w:val="009F1705"/>
    <w:rsid w:val="009F1C9C"/>
    <w:rsid w:val="009F2076"/>
    <w:rsid w:val="009F219E"/>
    <w:rsid w:val="009F23EE"/>
    <w:rsid w:val="009F24F7"/>
    <w:rsid w:val="009F2501"/>
    <w:rsid w:val="009F263B"/>
    <w:rsid w:val="009F2775"/>
    <w:rsid w:val="009F277F"/>
    <w:rsid w:val="009F2A8A"/>
    <w:rsid w:val="009F2B5C"/>
    <w:rsid w:val="009F2CB3"/>
    <w:rsid w:val="009F2D49"/>
    <w:rsid w:val="009F2E8B"/>
    <w:rsid w:val="009F309F"/>
    <w:rsid w:val="009F33B1"/>
    <w:rsid w:val="009F3453"/>
    <w:rsid w:val="009F35CA"/>
    <w:rsid w:val="009F36F5"/>
    <w:rsid w:val="009F38E7"/>
    <w:rsid w:val="009F3A01"/>
    <w:rsid w:val="009F3C24"/>
    <w:rsid w:val="009F3FED"/>
    <w:rsid w:val="009F4072"/>
    <w:rsid w:val="009F4263"/>
    <w:rsid w:val="009F42AE"/>
    <w:rsid w:val="009F438A"/>
    <w:rsid w:val="009F43E2"/>
    <w:rsid w:val="009F4401"/>
    <w:rsid w:val="009F44B7"/>
    <w:rsid w:val="009F450B"/>
    <w:rsid w:val="009F47AE"/>
    <w:rsid w:val="009F47F9"/>
    <w:rsid w:val="009F4800"/>
    <w:rsid w:val="009F4A15"/>
    <w:rsid w:val="009F4A92"/>
    <w:rsid w:val="009F4DFB"/>
    <w:rsid w:val="009F5167"/>
    <w:rsid w:val="009F5694"/>
    <w:rsid w:val="009F57A9"/>
    <w:rsid w:val="009F5926"/>
    <w:rsid w:val="009F5ABB"/>
    <w:rsid w:val="009F5AC0"/>
    <w:rsid w:val="009F5DBB"/>
    <w:rsid w:val="009F5FD8"/>
    <w:rsid w:val="009F60D8"/>
    <w:rsid w:val="009F647E"/>
    <w:rsid w:val="009F6483"/>
    <w:rsid w:val="009F64A5"/>
    <w:rsid w:val="009F64D8"/>
    <w:rsid w:val="009F66C1"/>
    <w:rsid w:val="009F67B0"/>
    <w:rsid w:val="009F6CE7"/>
    <w:rsid w:val="009F6E01"/>
    <w:rsid w:val="009F6E80"/>
    <w:rsid w:val="009F71F2"/>
    <w:rsid w:val="009F72BE"/>
    <w:rsid w:val="009F72D8"/>
    <w:rsid w:val="009F763D"/>
    <w:rsid w:val="009F7849"/>
    <w:rsid w:val="009F7D29"/>
    <w:rsid w:val="009F7D7B"/>
    <w:rsid w:val="009F7DFB"/>
    <w:rsid w:val="00A0000C"/>
    <w:rsid w:val="00A001E7"/>
    <w:rsid w:val="00A00531"/>
    <w:rsid w:val="00A0070E"/>
    <w:rsid w:val="00A00ACC"/>
    <w:rsid w:val="00A00BC0"/>
    <w:rsid w:val="00A00EE8"/>
    <w:rsid w:val="00A011EE"/>
    <w:rsid w:val="00A01288"/>
    <w:rsid w:val="00A01349"/>
    <w:rsid w:val="00A01357"/>
    <w:rsid w:val="00A0137A"/>
    <w:rsid w:val="00A014BA"/>
    <w:rsid w:val="00A016E7"/>
    <w:rsid w:val="00A017D7"/>
    <w:rsid w:val="00A01B04"/>
    <w:rsid w:val="00A01B83"/>
    <w:rsid w:val="00A01C95"/>
    <w:rsid w:val="00A01F09"/>
    <w:rsid w:val="00A022D0"/>
    <w:rsid w:val="00A023A1"/>
    <w:rsid w:val="00A0249C"/>
    <w:rsid w:val="00A024A6"/>
    <w:rsid w:val="00A02550"/>
    <w:rsid w:val="00A026E9"/>
    <w:rsid w:val="00A02729"/>
    <w:rsid w:val="00A0278E"/>
    <w:rsid w:val="00A02890"/>
    <w:rsid w:val="00A028B4"/>
    <w:rsid w:val="00A028D0"/>
    <w:rsid w:val="00A02926"/>
    <w:rsid w:val="00A02AE8"/>
    <w:rsid w:val="00A02B3E"/>
    <w:rsid w:val="00A02D63"/>
    <w:rsid w:val="00A02E1B"/>
    <w:rsid w:val="00A02E3F"/>
    <w:rsid w:val="00A02EA8"/>
    <w:rsid w:val="00A03004"/>
    <w:rsid w:val="00A03093"/>
    <w:rsid w:val="00A0309A"/>
    <w:rsid w:val="00A03105"/>
    <w:rsid w:val="00A03221"/>
    <w:rsid w:val="00A03435"/>
    <w:rsid w:val="00A035A9"/>
    <w:rsid w:val="00A038E2"/>
    <w:rsid w:val="00A039FD"/>
    <w:rsid w:val="00A03BB4"/>
    <w:rsid w:val="00A041D2"/>
    <w:rsid w:val="00A044DC"/>
    <w:rsid w:val="00A0461F"/>
    <w:rsid w:val="00A046E6"/>
    <w:rsid w:val="00A0477E"/>
    <w:rsid w:val="00A053BD"/>
    <w:rsid w:val="00A05421"/>
    <w:rsid w:val="00A05715"/>
    <w:rsid w:val="00A05788"/>
    <w:rsid w:val="00A0596A"/>
    <w:rsid w:val="00A05AFB"/>
    <w:rsid w:val="00A05B29"/>
    <w:rsid w:val="00A05D32"/>
    <w:rsid w:val="00A05E57"/>
    <w:rsid w:val="00A06344"/>
    <w:rsid w:val="00A063AC"/>
    <w:rsid w:val="00A067B7"/>
    <w:rsid w:val="00A068E7"/>
    <w:rsid w:val="00A06933"/>
    <w:rsid w:val="00A06BF1"/>
    <w:rsid w:val="00A06C58"/>
    <w:rsid w:val="00A070B6"/>
    <w:rsid w:val="00A07197"/>
    <w:rsid w:val="00A072D4"/>
    <w:rsid w:val="00A0741B"/>
    <w:rsid w:val="00A0747A"/>
    <w:rsid w:val="00A0751C"/>
    <w:rsid w:val="00A07C86"/>
    <w:rsid w:val="00A07E9A"/>
    <w:rsid w:val="00A07F40"/>
    <w:rsid w:val="00A0811D"/>
    <w:rsid w:val="00A10011"/>
    <w:rsid w:val="00A100E2"/>
    <w:rsid w:val="00A10107"/>
    <w:rsid w:val="00A101DC"/>
    <w:rsid w:val="00A10278"/>
    <w:rsid w:val="00A10582"/>
    <w:rsid w:val="00A10749"/>
    <w:rsid w:val="00A10D1B"/>
    <w:rsid w:val="00A10F25"/>
    <w:rsid w:val="00A110FD"/>
    <w:rsid w:val="00A11167"/>
    <w:rsid w:val="00A1123D"/>
    <w:rsid w:val="00A1139B"/>
    <w:rsid w:val="00A113E3"/>
    <w:rsid w:val="00A114B9"/>
    <w:rsid w:val="00A11944"/>
    <w:rsid w:val="00A1196F"/>
    <w:rsid w:val="00A11A76"/>
    <w:rsid w:val="00A11BC2"/>
    <w:rsid w:val="00A11C92"/>
    <w:rsid w:val="00A11E41"/>
    <w:rsid w:val="00A11E48"/>
    <w:rsid w:val="00A11E68"/>
    <w:rsid w:val="00A12124"/>
    <w:rsid w:val="00A1223D"/>
    <w:rsid w:val="00A1232C"/>
    <w:rsid w:val="00A1265E"/>
    <w:rsid w:val="00A127D7"/>
    <w:rsid w:val="00A12848"/>
    <w:rsid w:val="00A12C1E"/>
    <w:rsid w:val="00A12F51"/>
    <w:rsid w:val="00A134D1"/>
    <w:rsid w:val="00A134E5"/>
    <w:rsid w:val="00A1355E"/>
    <w:rsid w:val="00A13566"/>
    <w:rsid w:val="00A137B2"/>
    <w:rsid w:val="00A137B4"/>
    <w:rsid w:val="00A13BAF"/>
    <w:rsid w:val="00A13DDE"/>
    <w:rsid w:val="00A14135"/>
    <w:rsid w:val="00A14280"/>
    <w:rsid w:val="00A147C3"/>
    <w:rsid w:val="00A14985"/>
    <w:rsid w:val="00A14B65"/>
    <w:rsid w:val="00A14B8A"/>
    <w:rsid w:val="00A14BD9"/>
    <w:rsid w:val="00A14BFE"/>
    <w:rsid w:val="00A1511C"/>
    <w:rsid w:val="00A15480"/>
    <w:rsid w:val="00A1553B"/>
    <w:rsid w:val="00A155EC"/>
    <w:rsid w:val="00A15B62"/>
    <w:rsid w:val="00A15B64"/>
    <w:rsid w:val="00A15BFD"/>
    <w:rsid w:val="00A15CAC"/>
    <w:rsid w:val="00A15CEE"/>
    <w:rsid w:val="00A15F21"/>
    <w:rsid w:val="00A15F48"/>
    <w:rsid w:val="00A15FC8"/>
    <w:rsid w:val="00A16028"/>
    <w:rsid w:val="00A160FB"/>
    <w:rsid w:val="00A16263"/>
    <w:rsid w:val="00A16275"/>
    <w:rsid w:val="00A162C6"/>
    <w:rsid w:val="00A16415"/>
    <w:rsid w:val="00A1668C"/>
    <w:rsid w:val="00A166CA"/>
    <w:rsid w:val="00A168E0"/>
    <w:rsid w:val="00A16921"/>
    <w:rsid w:val="00A1695C"/>
    <w:rsid w:val="00A16AAE"/>
    <w:rsid w:val="00A16B81"/>
    <w:rsid w:val="00A16D7E"/>
    <w:rsid w:val="00A16E7E"/>
    <w:rsid w:val="00A16F88"/>
    <w:rsid w:val="00A1709E"/>
    <w:rsid w:val="00A17695"/>
    <w:rsid w:val="00A1779E"/>
    <w:rsid w:val="00A178F3"/>
    <w:rsid w:val="00A17B86"/>
    <w:rsid w:val="00A17B8A"/>
    <w:rsid w:val="00A17BCF"/>
    <w:rsid w:val="00A17D99"/>
    <w:rsid w:val="00A17DEA"/>
    <w:rsid w:val="00A201E1"/>
    <w:rsid w:val="00A202F4"/>
    <w:rsid w:val="00A20885"/>
    <w:rsid w:val="00A2098B"/>
    <w:rsid w:val="00A20D0A"/>
    <w:rsid w:val="00A20DF0"/>
    <w:rsid w:val="00A20DF1"/>
    <w:rsid w:val="00A20F9A"/>
    <w:rsid w:val="00A20FCF"/>
    <w:rsid w:val="00A21149"/>
    <w:rsid w:val="00A212DF"/>
    <w:rsid w:val="00A216F3"/>
    <w:rsid w:val="00A21C14"/>
    <w:rsid w:val="00A21D3F"/>
    <w:rsid w:val="00A21DCD"/>
    <w:rsid w:val="00A2207B"/>
    <w:rsid w:val="00A22154"/>
    <w:rsid w:val="00A2237D"/>
    <w:rsid w:val="00A2258E"/>
    <w:rsid w:val="00A22642"/>
    <w:rsid w:val="00A2277C"/>
    <w:rsid w:val="00A22D02"/>
    <w:rsid w:val="00A22F1F"/>
    <w:rsid w:val="00A23569"/>
    <w:rsid w:val="00A2378C"/>
    <w:rsid w:val="00A238C1"/>
    <w:rsid w:val="00A239EB"/>
    <w:rsid w:val="00A23AD1"/>
    <w:rsid w:val="00A23B45"/>
    <w:rsid w:val="00A23BD9"/>
    <w:rsid w:val="00A23CF8"/>
    <w:rsid w:val="00A23F56"/>
    <w:rsid w:val="00A2412F"/>
    <w:rsid w:val="00A24243"/>
    <w:rsid w:val="00A2453D"/>
    <w:rsid w:val="00A24652"/>
    <w:rsid w:val="00A246D4"/>
    <w:rsid w:val="00A24B2B"/>
    <w:rsid w:val="00A24D16"/>
    <w:rsid w:val="00A24D7B"/>
    <w:rsid w:val="00A24E2D"/>
    <w:rsid w:val="00A24F20"/>
    <w:rsid w:val="00A24F49"/>
    <w:rsid w:val="00A25074"/>
    <w:rsid w:val="00A251A6"/>
    <w:rsid w:val="00A25408"/>
    <w:rsid w:val="00A259C3"/>
    <w:rsid w:val="00A25CA3"/>
    <w:rsid w:val="00A25CF9"/>
    <w:rsid w:val="00A25F4B"/>
    <w:rsid w:val="00A25FBF"/>
    <w:rsid w:val="00A25FE4"/>
    <w:rsid w:val="00A261A9"/>
    <w:rsid w:val="00A26218"/>
    <w:rsid w:val="00A26236"/>
    <w:rsid w:val="00A264CF"/>
    <w:rsid w:val="00A26572"/>
    <w:rsid w:val="00A2659F"/>
    <w:rsid w:val="00A26669"/>
    <w:rsid w:val="00A267AF"/>
    <w:rsid w:val="00A267F0"/>
    <w:rsid w:val="00A268C7"/>
    <w:rsid w:val="00A269AF"/>
    <w:rsid w:val="00A269BB"/>
    <w:rsid w:val="00A26B9D"/>
    <w:rsid w:val="00A26D4F"/>
    <w:rsid w:val="00A26D92"/>
    <w:rsid w:val="00A26D95"/>
    <w:rsid w:val="00A26E40"/>
    <w:rsid w:val="00A26E4B"/>
    <w:rsid w:val="00A26FFC"/>
    <w:rsid w:val="00A270BC"/>
    <w:rsid w:val="00A2732A"/>
    <w:rsid w:val="00A274DE"/>
    <w:rsid w:val="00A278B1"/>
    <w:rsid w:val="00A279F2"/>
    <w:rsid w:val="00A27B09"/>
    <w:rsid w:val="00A27B4D"/>
    <w:rsid w:val="00A27BC6"/>
    <w:rsid w:val="00A27F00"/>
    <w:rsid w:val="00A27FFA"/>
    <w:rsid w:val="00A30608"/>
    <w:rsid w:val="00A3076D"/>
    <w:rsid w:val="00A308E0"/>
    <w:rsid w:val="00A3094E"/>
    <w:rsid w:val="00A30C14"/>
    <w:rsid w:val="00A30C61"/>
    <w:rsid w:val="00A31096"/>
    <w:rsid w:val="00A31246"/>
    <w:rsid w:val="00A312B8"/>
    <w:rsid w:val="00A31587"/>
    <w:rsid w:val="00A31690"/>
    <w:rsid w:val="00A316D4"/>
    <w:rsid w:val="00A31819"/>
    <w:rsid w:val="00A31896"/>
    <w:rsid w:val="00A3189A"/>
    <w:rsid w:val="00A3196D"/>
    <w:rsid w:val="00A31986"/>
    <w:rsid w:val="00A31A99"/>
    <w:rsid w:val="00A31AFD"/>
    <w:rsid w:val="00A31BD2"/>
    <w:rsid w:val="00A31CBB"/>
    <w:rsid w:val="00A31CE3"/>
    <w:rsid w:val="00A32274"/>
    <w:rsid w:val="00A32290"/>
    <w:rsid w:val="00A3252D"/>
    <w:rsid w:val="00A326C0"/>
    <w:rsid w:val="00A327C9"/>
    <w:rsid w:val="00A328C8"/>
    <w:rsid w:val="00A32955"/>
    <w:rsid w:val="00A32956"/>
    <w:rsid w:val="00A32AD4"/>
    <w:rsid w:val="00A32C7E"/>
    <w:rsid w:val="00A32DF3"/>
    <w:rsid w:val="00A32FD6"/>
    <w:rsid w:val="00A3318D"/>
    <w:rsid w:val="00A332D7"/>
    <w:rsid w:val="00A33523"/>
    <w:rsid w:val="00A336FB"/>
    <w:rsid w:val="00A3375F"/>
    <w:rsid w:val="00A338C4"/>
    <w:rsid w:val="00A33970"/>
    <w:rsid w:val="00A339A2"/>
    <w:rsid w:val="00A33A4E"/>
    <w:rsid w:val="00A33D7F"/>
    <w:rsid w:val="00A33D8F"/>
    <w:rsid w:val="00A34189"/>
    <w:rsid w:val="00A341BD"/>
    <w:rsid w:val="00A3452C"/>
    <w:rsid w:val="00A345AA"/>
    <w:rsid w:val="00A34613"/>
    <w:rsid w:val="00A347C3"/>
    <w:rsid w:val="00A3483F"/>
    <w:rsid w:val="00A348BD"/>
    <w:rsid w:val="00A349BC"/>
    <w:rsid w:val="00A34B03"/>
    <w:rsid w:val="00A34B37"/>
    <w:rsid w:val="00A34C13"/>
    <w:rsid w:val="00A34C4E"/>
    <w:rsid w:val="00A34CF5"/>
    <w:rsid w:val="00A34E63"/>
    <w:rsid w:val="00A35065"/>
    <w:rsid w:val="00A35178"/>
    <w:rsid w:val="00A35231"/>
    <w:rsid w:val="00A35232"/>
    <w:rsid w:val="00A35270"/>
    <w:rsid w:val="00A352B3"/>
    <w:rsid w:val="00A35466"/>
    <w:rsid w:val="00A3549A"/>
    <w:rsid w:val="00A354C9"/>
    <w:rsid w:val="00A35512"/>
    <w:rsid w:val="00A35548"/>
    <w:rsid w:val="00A35664"/>
    <w:rsid w:val="00A35768"/>
    <w:rsid w:val="00A35845"/>
    <w:rsid w:val="00A35920"/>
    <w:rsid w:val="00A35BE8"/>
    <w:rsid w:val="00A35D4F"/>
    <w:rsid w:val="00A35DF4"/>
    <w:rsid w:val="00A360FE"/>
    <w:rsid w:val="00A361C0"/>
    <w:rsid w:val="00A362CC"/>
    <w:rsid w:val="00A36389"/>
    <w:rsid w:val="00A363F1"/>
    <w:rsid w:val="00A3649F"/>
    <w:rsid w:val="00A3651C"/>
    <w:rsid w:val="00A3674F"/>
    <w:rsid w:val="00A3685B"/>
    <w:rsid w:val="00A3692E"/>
    <w:rsid w:val="00A36941"/>
    <w:rsid w:val="00A36EAA"/>
    <w:rsid w:val="00A36FC3"/>
    <w:rsid w:val="00A3714E"/>
    <w:rsid w:val="00A37257"/>
    <w:rsid w:val="00A378C6"/>
    <w:rsid w:val="00A379C9"/>
    <w:rsid w:val="00A379EA"/>
    <w:rsid w:val="00A37CAF"/>
    <w:rsid w:val="00A37D14"/>
    <w:rsid w:val="00A37DA8"/>
    <w:rsid w:val="00A37E3C"/>
    <w:rsid w:val="00A37FD2"/>
    <w:rsid w:val="00A40206"/>
    <w:rsid w:val="00A40348"/>
    <w:rsid w:val="00A40668"/>
    <w:rsid w:val="00A407DD"/>
    <w:rsid w:val="00A40845"/>
    <w:rsid w:val="00A408AB"/>
    <w:rsid w:val="00A4099C"/>
    <w:rsid w:val="00A40A76"/>
    <w:rsid w:val="00A40BA5"/>
    <w:rsid w:val="00A40E4E"/>
    <w:rsid w:val="00A40E86"/>
    <w:rsid w:val="00A41327"/>
    <w:rsid w:val="00A414CA"/>
    <w:rsid w:val="00A41525"/>
    <w:rsid w:val="00A415C1"/>
    <w:rsid w:val="00A4164A"/>
    <w:rsid w:val="00A41A66"/>
    <w:rsid w:val="00A41AE2"/>
    <w:rsid w:val="00A41B5E"/>
    <w:rsid w:val="00A41C26"/>
    <w:rsid w:val="00A41DFD"/>
    <w:rsid w:val="00A41E57"/>
    <w:rsid w:val="00A41EEF"/>
    <w:rsid w:val="00A42048"/>
    <w:rsid w:val="00A4206A"/>
    <w:rsid w:val="00A42221"/>
    <w:rsid w:val="00A42517"/>
    <w:rsid w:val="00A427AD"/>
    <w:rsid w:val="00A42D83"/>
    <w:rsid w:val="00A42EC5"/>
    <w:rsid w:val="00A430BA"/>
    <w:rsid w:val="00A432C5"/>
    <w:rsid w:val="00A43300"/>
    <w:rsid w:val="00A43413"/>
    <w:rsid w:val="00A43421"/>
    <w:rsid w:val="00A434A1"/>
    <w:rsid w:val="00A434CC"/>
    <w:rsid w:val="00A437A8"/>
    <w:rsid w:val="00A4389E"/>
    <w:rsid w:val="00A43CAE"/>
    <w:rsid w:val="00A43DCE"/>
    <w:rsid w:val="00A4437C"/>
    <w:rsid w:val="00A445DF"/>
    <w:rsid w:val="00A44824"/>
    <w:rsid w:val="00A44954"/>
    <w:rsid w:val="00A44F72"/>
    <w:rsid w:val="00A44FF8"/>
    <w:rsid w:val="00A450AA"/>
    <w:rsid w:val="00A45147"/>
    <w:rsid w:val="00A4541A"/>
    <w:rsid w:val="00A4561D"/>
    <w:rsid w:val="00A45814"/>
    <w:rsid w:val="00A4586C"/>
    <w:rsid w:val="00A458EC"/>
    <w:rsid w:val="00A45A4A"/>
    <w:rsid w:val="00A45B4A"/>
    <w:rsid w:val="00A45B4F"/>
    <w:rsid w:val="00A45F43"/>
    <w:rsid w:val="00A46438"/>
    <w:rsid w:val="00A464BA"/>
    <w:rsid w:val="00A46504"/>
    <w:rsid w:val="00A467FC"/>
    <w:rsid w:val="00A46860"/>
    <w:rsid w:val="00A469A5"/>
    <w:rsid w:val="00A46B00"/>
    <w:rsid w:val="00A46B9A"/>
    <w:rsid w:val="00A46BEF"/>
    <w:rsid w:val="00A46CCE"/>
    <w:rsid w:val="00A46D6E"/>
    <w:rsid w:val="00A46ED0"/>
    <w:rsid w:val="00A46FAB"/>
    <w:rsid w:val="00A470DF"/>
    <w:rsid w:val="00A47127"/>
    <w:rsid w:val="00A474BE"/>
    <w:rsid w:val="00A474F6"/>
    <w:rsid w:val="00A47657"/>
    <w:rsid w:val="00A478EC"/>
    <w:rsid w:val="00A479C7"/>
    <w:rsid w:val="00A47A04"/>
    <w:rsid w:val="00A47B98"/>
    <w:rsid w:val="00A47C7E"/>
    <w:rsid w:val="00A47D86"/>
    <w:rsid w:val="00A47EFB"/>
    <w:rsid w:val="00A5007C"/>
    <w:rsid w:val="00A500B9"/>
    <w:rsid w:val="00A50337"/>
    <w:rsid w:val="00A5053A"/>
    <w:rsid w:val="00A5077C"/>
    <w:rsid w:val="00A507A4"/>
    <w:rsid w:val="00A507EA"/>
    <w:rsid w:val="00A50927"/>
    <w:rsid w:val="00A5095E"/>
    <w:rsid w:val="00A509AB"/>
    <w:rsid w:val="00A509BD"/>
    <w:rsid w:val="00A509F2"/>
    <w:rsid w:val="00A50C6D"/>
    <w:rsid w:val="00A50C9F"/>
    <w:rsid w:val="00A50CC7"/>
    <w:rsid w:val="00A50D7A"/>
    <w:rsid w:val="00A50F7F"/>
    <w:rsid w:val="00A51035"/>
    <w:rsid w:val="00A510BD"/>
    <w:rsid w:val="00A51136"/>
    <w:rsid w:val="00A5184F"/>
    <w:rsid w:val="00A519DC"/>
    <w:rsid w:val="00A51AEA"/>
    <w:rsid w:val="00A51BB2"/>
    <w:rsid w:val="00A51C42"/>
    <w:rsid w:val="00A51C65"/>
    <w:rsid w:val="00A51D09"/>
    <w:rsid w:val="00A51E79"/>
    <w:rsid w:val="00A51EC0"/>
    <w:rsid w:val="00A51EDA"/>
    <w:rsid w:val="00A51F3B"/>
    <w:rsid w:val="00A51FD2"/>
    <w:rsid w:val="00A521C8"/>
    <w:rsid w:val="00A52259"/>
    <w:rsid w:val="00A52336"/>
    <w:rsid w:val="00A523E9"/>
    <w:rsid w:val="00A5243B"/>
    <w:rsid w:val="00A5257D"/>
    <w:rsid w:val="00A5266C"/>
    <w:rsid w:val="00A52815"/>
    <w:rsid w:val="00A5293A"/>
    <w:rsid w:val="00A529E2"/>
    <w:rsid w:val="00A52A1C"/>
    <w:rsid w:val="00A52C06"/>
    <w:rsid w:val="00A52D37"/>
    <w:rsid w:val="00A53049"/>
    <w:rsid w:val="00A5315E"/>
    <w:rsid w:val="00A531DF"/>
    <w:rsid w:val="00A5324D"/>
    <w:rsid w:val="00A53332"/>
    <w:rsid w:val="00A53425"/>
    <w:rsid w:val="00A53532"/>
    <w:rsid w:val="00A5390D"/>
    <w:rsid w:val="00A539D7"/>
    <w:rsid w:val="00A53AB0"/>
    <w:rsid w:val="00A53ABE"/>
    <w:rsid w:val="00A53C3E"/>
    <w:rsid w:val="00A53E65"/>
    <w:rsid w:val="00A53F23"/>
    <w:rsid w:val="00A54253"/>
    <w:rsid w:val="00A54277"/>
    <w:rsid w:val="00A54352"/>
    <w:rsid w:val="00A546B5"/>
    <w:rsid w:val="00A54705"/>
    <w:rsid w:val="00A54A27"/>
    <w:rsid w:val="00A54A6D"/>
    <w:rsid w:val="00A54AA9"/>
    <w:rsid w:val="00A54BE0"/>
    <w:rsid w:val="00A55012"/>
    <w:rsid w:val="00A55239"/>
    <w:rsid w:val="00A55381"/>
    <w:rsid w:val="00A554FA"/>
    <w:rsid w:val="00A555BE"/>
    <w:rsid w:val="00A55626"/>
    <w:rsid w:val="00A55647"/>
    <w:rsid w:val="00A5574C"/>
    <w:rsid w:val="00A5593D"/>
    <w:rsid w:val="00A55946"/>
    <w:rsid w:val="00A55B12"/>
    <w:rsid w:val="00A55CB3"/>
    <w:rsid w:val="00A55E50"/>
    <w:rsid w:val="00A55F03"/>
    <w:rsid w:val="00A55FB9"/>
    <w:rsid w:val="00A560B4"/>
    <w:rsid w:val="00A56118"/>
    <w:rsid w:val="00A5621D"/>
    <w:rsid w:val="00A5647B"/>
    <w:rsid w:val="00A5649F"/>
    <w:rsid w:val="00A5653D"/>
    <w:rsid w:val="00A56655"/>
    <w:rsid w:val="00A56F84"/>
    <w:rsid w:val="00A5706E"/>
    <w:rsid w:val="00A570E5"/>
    <w:rsid w:val="00A573BE"/>
    <w:rsid w:val="00A573E0"/>
    <w:rsid w:val="00A5763C"/>
    <w:rsid w:val="00A57698"/>
    <w:rsid w:val="00A576B2"/>
    <w:rsid w:val="00A57A81"/>
    <w:rsid w:val="00A57A82"/>
    <w:rsid w:val="00A57BF4"/>
    <w:rsid w:val="00A57C08"/>
    <w:rsid w:val="00A57C60"/>
    <w:rsid w:val="00A57C8E"/>
    <w:rsid w:val="00A57FA3"/>
    <w:rsid w:val="00A60072"/>
    <w:rsid w:val="00A6009B"/>
    <w:rsid w:val="00A60136"/>
    <w:rsid w:val="00A602B6"/>
    <w:rsid w:val="00A602BE"/>
    <w:rsid w:val="00A60343"/>
    <w:rsid w:val="00A606BC"/>
    <w:rsid w:val="00A608B7"/>
    <w:rsid w:val="00A608DC"/>
    <w:rsid w:val="00A6091F"/>
    <w:rsid w:val="00A60931"/>
    <w:rsid w:val="00A60D45"/>
    <w:rsid w:val="00A60E72"/>
    <w:rsid w:val="00A60F94"/>
    <w:rsid w:val="00A6141B"/>
    <w:rsid w:val="00A61467"/>
    <w:rsid w:val="00A619F3"/>
    <w:rsid w:val="00A61BA6"/>
    <w:rsid w:val="00A61F43"/>
    <w:rsid w:val="00A61F71"/>
    <w:rsid w:val="00A61F75"/>
    <w:rsid w:val="00A61F83"/>
    <w:rsid w:val="00A61FD9"/>
    <w:rsid w:val="00A61FE7"/>
    <w:rsid w:val="00A62542"/>
    <w:rsid w:val="00A625E3"/>
    <w:rsid w:val="00A62653"/>
    <w:rsid w:val="00A6299B"/>
    <w:rsid w:val="00A62BDB"/>
    <w:rsid w:val="00A62CA1"/>
    <w:rsid w:val="00A630D8"/>
    <w:rsid w:val="00A6317A"/>
    <w:rsid w:val="00A6334F"/>
    <w:rsid w:val="00A63736"/>
    <w:rsid w:val="00A63759"/>
    <w:rsid w:val="00A6382D"/>
    <w:rsid w:val="00A638EC"/>
    <w:rsid w:val="00A63AC9"/>
    <w:rsid w:val="00A63B5F"/>
    <w:rsid w:val="00A63EC3"/>
    <w:rsid w:val="00A63FE3"/>
    <w:rsid w:val="00A6418A"/>
    <w:rsid w:val="00A641B7"/>
    <w:rsid w:val="00A64233"/>
    <w:rsid w:val="00A64250"/>
    <w:rsid w:val="00A64334"/>
    <w:rsid w:val="00A6433B"/>
    <w:rsid w:val="00A645BA"/>
    <w:rsid w:val="00A645D0"/>
    <w:rsid w:val="00A64659"/>
    <w:rsid w:val="00A6471D"/>
    <w:rsid w:val="00A6497A"/>
    <w:rsid w:val="00A64A0E"/>
    <w:rsid w:val="00A64C4C"/>
    <w:rsid w:val="00A64C5E"/>
    <w:rsid w:val="00A64D08"/>
    <w:rsid w:val="00A6502F"/>
    <w:rsid w:val="00A65125"/>
    <w:rsid w:val="00A65195"/>
    <w:rsid w:val="00A65199"/>
    <w:rsid w:val="00A652B4"/>
    <w:rsid w:val="00A65314"/>
    <w:rsid w:val="00A65374"/>
    <w:rsid w:val="00A6559D"/>
    <w:rsid w:val="00A65667"/>
    <w:rsid w:val="00A65684"/>
    <w:rsid w:val="00A65C09"/>
    <w:rsid w:val="00A65D23"/>
    <w:rsid w:val="00A66166"/>
    <w:rsid w:val="00A661A0"/>
    <w:rsid w:val="00A66383"/>
    <w:rsid w:val="00A665FC"/>
    <w:rsid w:val="00A66873"/>
    <w:rsid w:val="00A669AB"/>
    <w:rsid w:val="00A66BE5"/>
    <w:rsid w:val="00A66D97"/>
    <w:rsid w:val="00A66E5D"/>
    <w:rsid w:val="00A66FD6"/>
    <w:rsid w:val="00A67067"/>
    <w:rsid w:val="00A670CA"/>
    <w:rsid w:val="00A670E4"/>
    <w:rsid w:val="00A67629"/>
    <w:rsid w:val="00A677E2"/>
    <w:rsid w:val="00A67804"/>
    <w:rsid w:val="00A6784E"/>
    <w:rsid w:val="00A678E8"/>
    <w:rsid w:val="00A678ED"/>
    <w:rsid w:val="00A679DC"/>
    <w:rsid w:val="00A67C81"/>
    <w:rsid w:val="00A67C8D"/>
    <w:rsid w:val="00A67D32"/>
    <w:rsid w:val="00A70190"/>
    <w:rsid w:val="00A706EF"/>
    <w:rsid w:val="00A70A39"/>
    <w:rsid w:val="00A70B8D"/>
    <w:rsid w:val="00A70BD5"/>
    <w:rsid w:val="00A70CFC"/>
    <w:rsid w:val="00A70D11"/>
    <w:rsid w:val="00A70D86"/>
    <w:rsid w:val="00A70ECF"/>
    <w:rsid w:val="00A70F41"/>
    <w:rsid w:val="00A70F8F"/>
    <w:rsid w:val="00A712BD"/>
    <w:rsid w:val="00A719B8"/>
    <w:rsid w:val="00A71B4A"/>
    <w:rsid w:val="00A71C64"/>
    <w:rsid w:val="00A71D1A"/>
    <w:rsid w:val="00A71D64"/>
    <w:rsid w:val="00A71D9B"/>
    <w:rsid w:val="00A71EC3"/>
    <w:rsid w:val="00A72269"/>
    <w:rsid w:val="00A7253D"/>
    <w:rsid w:val="00A7256A"/>
    <w:rsid w:val="00A72588"/>
    <w:rsid w:val="00A72667"/>
    <w:rsid w:val="00A726C6"/>
    <w:rsid w:val="00A727C2"/>
    <w:rsid w:val="00A728D3"/>
    <w:rsid w:val="00A7291F"/>
    <w:rsid w:val="00A72AE0"/>
    <w:rsid w:val="00A72EA8"/>
    <w:rsid w:val="00A72F51"/>
    <w:rsid w:val="00A73555"/>
    <w:rsid w:val="00A73684"/>
    <w:rsid w:val="00A736D7"/>
    <w:rsid w:val="00A73BFA"/>
    <w:rsid w:val="00A74472"/>
    <w:rsid w:val="00A745FF"/>
    <w:rsid w:val="00A747D3"/>
    <w:rsid w:val="00A748FC"/>
    <w:rsid w:val="00A74C59"/>
    <w:rsid w:val="00A74DD1"/>
    <w:rsid w:val="00A74F66"/>
    <w:rsid w:val="00A75286"/>
    <w:rsid w:val="00A7536C"/>
    <w:rsid w:val="00A75425"/>
    <w:rsid w:val="00A754A7"/>
    <w:rsid w:val="00A75689"/>
    <w:rsid w:val="00A758B5"/>
    <w:rsid w:val="00A75917"/>
    <w:rsid w:val="00A759D9"/>
    <w:rsid w:val="00A75A89"/>
    <w:rsid w:val="00A75B17"/>
    <w:rsid w:val="00A75BA7"/>
    <w:rsid w:val="00A75D30"/>
    <w:rsid w:val="00A75F08"/>
    <w:rsid w:val="00A76044"/>
    <w:rsid w:val="00A760CB"/>
    <w:rsid w:val="00A7615B"/>
    <w:rsid w:val="00A76176"/>
    <w:rsid w:val="00A769A2"/>
    <w:rsid w:val="00A76A60"/>
    <w:rsid w:val="00A76AA0"/>
    <w:rsid w:val="00A76B50"/>
    <w:rsid w:val="00A76BE8"/>
    <w:rsid w:val="00A76BFD"/>
    <w:rsid w:val="00A76D30"/>
    <w:rsid w:val="00A76E1F"/>
    <w:rsid w:val="00A76E82"/>
    <w:rsid w:val="00A76F6E"/>
    <w:rsid w:val="00A770B5"/>
    <w:rsid w:val="00A7710B"/>
    <w:rsid w:val="00A771BC"/>
    <w:rsid w:val="00A77234"/>
    <w:rsid w:val="00A77A54"/>
    <w:rsid w:val="00A77C8C"/>
    <w:rsid w:val="00A77CB2"/>
    <w:rsid w:val="00A80000"/>
    <w:rsid w:val="00A8009D"/>
    <w:rsid w:val="00A8026C"/>
    <w:rsid w:val="00A80312"/>
    <w:rsid w:val="00A8044E"/>
    <w:rsid w:val="00A8062E"/>
    <w:rsid w:val="00A80913"/>
    <w:rsid w:val="00A80C6F"/>
    <w:rsid w:val="00A80D4D"/>
    <w:rsid w:val="00A81014"/>
    <w:rsid w:val="00A8112C"/>
    <w:rsid w:val="00A811FA"/>
    <w:rsid w:val="00A812B3"/>
    <w:rsid w:val="00A814F1"/>
    <w:rsid w:val="00A81744"/>
    <w:rsid w:val="00A817D5"/>
    <w:rsid w:val="00A818E0"/>
    <w:rsid w:val="00A81B80"/>
    <w:rsid w:val="00A81D5E"/>
    <w:rsid w:val="00A8204E"/>
    <w:rsid w:val="00A82066"/>
    <w:rsid w:val="00A8232E"/>
    <w:rsid w:val="00A823EC"/>
    <w:rsid w:val="00A828FD"/>
    <w:rsid w:val="00A83158"/>
    <w:rsid w:val="00A83289"/>
    <w:rsid w:val="00A8342A"/>
    <w:rsid w:val="00A83603"/>
    <w:rsid w:val="00A83857"/>
    <w:rsid w:val="00A83B01"/>
    <w:rsid w:val="00A83CA4"/>
    <w:rsid w:val="00A83CC3"/>
    <w:rsid w:val="00A83CE9"/>
    <w:rsid w:val="00A83E51"/>
    <w:rsid w:val="00A83F0B"/>
    <w:rsid w:val="00A84239"/>
    <w:rsid w:val="00A84315"/>
    <w:rsid w:val="00A84392"/>
    <w:rsid w:val="00A84461"/>
    <w:rsid w:val="00A845BE"/>
    <w:rsid w:val="00A84600"/>
    <w:rsid w:val="00A84650"/>
    <w:rsid w:val="00A847A6"/>
    <w:rsid w:val="00A84A87"/>
    <w:rsid w:val="00A84B72"/>
    <w:rsid w:val="00A84BDF"/>
    <w:rsid w:val="00A84D4B"/>
    <w:rsid w:val="00A84EEC"/>
    <w:rsid w:val="00A84F55"/>
    <w:rsid w:val="00A850F7"/>
    <w:rsid w:val="00A854C9"/>
    <w:rsid w:val="00A855FC"/>
    <w:rsid w:val="00A8571B"/>
    <w:rsid w:val="00A857CF"/>
    <w:rsid w:val="00A85905"/>
    <w:rsid w:val="00A85A0C"/>
    <w:rsid w:val="00A85A20"/>
    <w:rsid w:val="00A85BB3"/>
    <w:rsid w:val="00A85C41"/>
    <w:rsid w:val="00A85CA2"/>
    <w:rsid w:val="00A85DF8"/>
    <w:rsid w:val="00A86620"/>
    <w:rsid w:val="00A8673F"/>
    <w:rsid w:val="00A8689A"/>
    <w:rsid w:val="00A8691B"/>
    <w:rsid w:val="00A86996"/>
    <w:rsid w:val="00A86C3D"/>
    <w:rsid w:val="00A86C76"/>
    <w:rsid w:val="00A86EB8"/>
    <w:rsid w:val="00A8718E"/>
    <w:rsid w:val="00A8727B"/>
    <w:rsid w:val="00A8727F"/>
    <w:rsid w:val="00A87285"/>
    <w:rsid w:val="00A872F5"/>
    <w:rsid w:val="00A873DD"/>
    <w:rsid w:val="00A8740C"/>
    <w:rsid w:val="00A87564"/>
    <w:rsid w:val="00A875CB"/>
    <w:rsid w:val="00A87B31"/>
    <w:rsid w:val="00A87C40"/>
    <w:rsid w:val="00A87DD9"/>
    <w:rsid w:val="00A87DE1"/>
    <w:rsid w:val="00A9007A"/>
    <w:rsid w:val="00A90265"/>
    <w:rsid w:val="00A90338"/>
    <w:rsid w:val="00A90356"/>
    <w:rsid w:val="00A90413"/>
    <w:rsid w:val="00A90642"/>
    <w:rsid w:val="00A90675"/>
    <w:rsid w:val="00A90683"/>
    <w:rsid w:val="00A90693"/>
    <w:rsid w:val="00A90720"/>
    <w:rsid w:val="00A908B9"/>
    <w:rsid w:val="00A90909"/>
    <w:rsid w:val="00A90959"/>
    <w:rsid w:val="00A909E8"/>
    <w:rsid w:val="00A90A08"/>
    <w:rsid w:val="00A90AC6"/>
    <w:rsid w:val="00A90AEE"/>
    <w:rsid w:val="00A90B3D"/>
    <w:rsid w:val="00A90BBB"/>
    <w:rsid w:val="00A90DCE"/>
    <w:rsid w:val="00A90E1E"/>
    <w:rsid w:val="00A91029"/>
    <w:rsid w:val="00A914AE"/>
    <w:rsid w:val="00A9150E"/>
    <w:rsid w:val="00A915AD"/>
    <w:rsid w:val="00A915C8"/>
    <w:rsid w:val="00A91C28"/>
    <w:rsid w:val="00A91C93"/>
    <w:rsid w:val="00A91CB3"/>
    <w:rsid w:val="00A91D42"/>
    <w:rsid w:val="00A91DE2"/>
    <w:rsid w:val="00A920DF"/>
    <w:rsid w:val="00A923C6"/>
    <w:rsid w:val="00A92409"/>
    <w:rsid w:val="00A92548"/>
    <w:rsid w:val="00A925C6"/>
    <w:rsid w:val="00A925FD"/>
    <w:rsid w:val="00A927B0"/>
    <w:rsid w:val="00A92B00"/>
    <w:rsid w:val="00A92EFF"/>
    <w:rsid w:val="00A92F04"/>
    <w:rsid w:val="00A93021"/>
    <w:rsid w:val="00A93096"/>
    <w:rsid w:val="00A93303"/>
    <w:rsid w:val="00A93AE0"/>
    <w:rsid w:val="00A93AF8"/>
    <w:rsid w:val="00A93B64"/>
    <w:rsid w:val="00A93D7A"/>
    <w:rsid w:val="00A94143"/>
    <w:rsid w:val="00A942E4"/>
    <w:rsid w:val="00A94441"/>
    <w:rsid w:val="00A945D9"/>
    <w:rsid w:val="00A94616"/>
    <w:rsid w:val="00A948BA"/>
    <w:rsid w:val="00A948F9"/>
    <w:rsid w:val="00A94B3A"/>
    <w:rsid w:val="00A9516D"/>
    <w:rsid w:val="00A956B0"/>
    <w:rsid w:val="00A95719"/>
    <w:rsid w:val="00A95869"/>
    <w:rsid w:val="00A95879"/>
    <w:rsid w:val="00A95ABA"/>
    <w:rsid w:val="00A95AD2"/>
    <w:rsid w:val="00A95C31"/>
    <w:rsid w:val="00A95F39"/>
    <w:rsid w:val="00A96097"/>
    <w:rsid w:val="00A9633B"/>
    <w:rsid w:val="00A9644F"/>
    <w:rsid w:val="00A96491"/>
    <w:rsid w:val="00A964AA"/>
    <w:rsid w:val="00A966C6"/>
    <w:rsid w:val="00A96779"/>
    <w:rsid w:val="00A96A3F"/>
    <w:rsid w:val="00A96A77"/>
    <w:rsid w:val="00A96BFA"/>
    <w:rsid w:val="00A96D92"/>
    <w:rsid w:val="00A971D9"/>
    <w:rsid w:val="00A974FD"/>
    <w:rsid w:val="00A9770E"/>
    <w:rsid w:val="00A97877"/>
    <w:rsid w:val="00A978F7"/>
    <w:rsid w:val="00A97DE9"/>
    <w:rsid w:val="00A97FC7"/>
    <w:rsid w:val="00A97FD0"/>
    <w:rsid w:val="00AA007F"/>
    <w:rsid w:val="00AA009E"/>
    <w:rsid w:val="00AA00CC"/>
    <w:rsid w:val="00AA01A4"/>
    <w:rsid w:val="00AA0515"/>
    <w:rsid w:val="00AA079D"/>
    <w:rsid w:val="00AA0A11"/>
    <w:rsid w:val="00AA0C13"/>
    <w:rsid w:val="00AA0CE9"/>
    <w:rsid w:val="00AA0F29"/>
    <w:rsid w:val="00AA1001"/>
    <w:rsid w:val="00AA1263"/>
    <w:rsid w:val="00AA1398"/>
    <w:rsid w:val="00AA145D"/>
    <w:rsid w:val="00AA1499"/>
    <w:rsid w:val="00AA14F1"/>
    <w:rsid w:val="00AA1679"/>
    <w:rsid w:val="00AA1C1A"/>
    <w:rsid w:val="00AA1C5A"/>
    <w:rsid w:val="00AA1CC5"/>
    <w:rsid w:val="00AA1ED6"/>
    <w:rsid w:val="00AA1EE8"/>
    <w:rsid w:val="00AA213B"/>
    <w:rsid w:val="00AA226E"/>
    <w:rsid w:val="00AA23DE"/>
    <w:rsid w:val="00AA2441"/>
    <w:rsid w:val="00AA24BE"/>
    <w:rsid w:val="00AA25BC"/>
    <w:rsid w:val="00AA2BCB"/>
    <w:rsid w:val="00AA2EB3"/>
    <w:rsid w:val="00AA2F18"/>
    <w:rsid w:val="00AA303E"/>
    <w:rsid w:val="00AA31DB"/>
    <w:rsid w:val="00AA322D"/>
    <w:rsid w:val="00AA33AE"/>
    <w:rsid w:val="00AA364D"/>
    <w:rsid w:val="00AA36F3"/>
    <w:rsid w:val="00AA3A06"/>
    <w:rsid w:val="00AA3AD8"/>
    <w:rsid w:val="00AA3C75"/>
    <w:rsid w:val="00AA3F6D"/>
    <w:rsid w:val="00AA4023"/>
    <w:rsid w:val="00AA461F"/>
    <w:rsid w:val="00AA467B"/>
    <w:rsid w:val="00AA46AE"/>
    <w:rsid w:val="00AA4A20"/>
    <w:rsid w:val="00AA4C9B"/>
    <w:rsid w:val="00AA4CEE"/>
    <w:rsid w:val="00AA4DE5"/>
    <w:rsid w:val="00AA4DEA"/>
    <w:rsid w:val="00AA4E46"/>
    <w:rsid w:val="00AA5005"/>
    <w:rsid w:val="00AA5483"/>
    <w:rsid w:val="00AA55B6"/>
    <w:rsid w:val="00AA55B7"/>
    <w:rsid w:val="00AA5662"/>
    <w:rsid w:val="00AA5AB9"/>
    <w:rsid w:val="00AA5ABC"/>
    <w:rsid w:val="00AA5AD9"/>
    <w:rsid w:val="00AA5B45"/>
    <w:rsid w:val="00AA5CD9"/>
    <w:rsid w:val="00AA5F29"/>
    <w:rsid w:val="00AA5FFF"/>
    <w:rsid w:val="00AA636C"/>
    <w:rsid w:val="00AA6475"/>
    <w:rsid w:val="00AA64A7"/>
    <w:rsid w:val="00AA67CE"/>
    <w:rsid w:val="00AA6974"/>
    <w:rsid w:val="00AA6D51"/>
    <w:rsid w:val="00AA6F7A"/>
    <w:rsid w:val="00AA6FAE"/>
    <w:rsid w:val="00AA6FD8"/>
    <w:rsid w:val="00AA7110"/>
    <w:rsid w:val="00AA72B3"/>
    <w:rsid w:val="00AA7502"/>
    <w:rsid w:val="00AA755B"/>
    <w:rsid w:val="00AA760F"/>
    <w:rsid w:val="00AA7670"/>
    <w:rsid w:val="00AA79FF"/>
    <w:rsid w:val="00AA7A99"/>
    <w:rsid w:val="00AA7BB2"/>
    <w:rsid w:val="00AA7E2F"/>
    <w:rsid w:val="00AA7F99"/>
    <w:rsid w:val="00AB00CC"/>
    <w:rsid w:val="00AB00CE"/>
    <w:rsid w:val="00AB0146"/>
    <w:rsid w:val="00AB0527"/>
    <w:rsid w:val="00AB0555"/>
    <w:rsid w:val="00AB0731"/>
    <w:rsid w:val="00AB0BB1"/>
    <w:rsid w:val="00AB0FD2"/>
    <w:rsid w:val="00AB1319"/>
    <w:rsid w:val="00AB14F6"/>
    <w:rsid w:val="00AB151F"/>
    <w:rsid w:val="00AB1525"/>
    <w:rsid w:val="00AB15FA"/>
    <w:rsid w:val="00AB1935"/>
    <w:rsid w:val="00AB19C7"/>
    <w:rsid w:val="00AB1AB2"/>
    <w:rsid w:val="00AB1BF8"/>
    <w:rsid w:val="00AB1C4A"/>
    <w:rsid w:val="00AB1C86"/>
    <w:rsid w:val="00AB1CFA"/>
    <w:rsid w:val="00AB1D59"/>
    <w:rsid w:val="00AB1E08"/>
    <w:rsid w:val="00AB2199"/>
    <w:rsid w:val="00AB21AD"/>
    <w:rsid w:val="00AB21C7"/>
    <w:rsid w:val="00AB2223"/>
    <w:rsid w:val="00AB2232"/>
    <w:rsid w:val="00AB226C"/>
    <w:rsid w:val="00AB23CA"/>
    <w:rsid w:val="00AB23CF"/>
    <w:rsid w:val="00AB2406"/>
    <w:rsid w:val="00AB257E"/>
    <w:rsid w:val="00AB2597"/>
    <w:rsid w:val="00AB2689"/>
    <w:rsid w:val="00AB290B"/>
    <w:rsid w:val="00AB2D24"/>
    <w:rsid w:val="00AB2F75"/>
    <w:rsid w:val="00AB3119"/>
    <w:rsid w:val="00AB321F"/>
    <w:rsid w:val="00AB3A17"/>
    <w:rsid w:val="00AB3A8B"/>
    <w:rsid w:val="00AB3B8D"/>
    <w:rsid w:val="00AB3BF3"/>
    <w:rsid w:val="00AB3F24"/>
    <w:rsid w:val="00AB411D"/>
    <w:rsid w:val="00AB44E6"/>
    <w:rsid w:val="00AB4517"/>
    <w:rsid w:val="00AB4547"/>
    <w:rsid w:val="00AB476B"/>
    <w:rsid w:val="00AB490B"/>
    <w:rsid w:val="00AB4991"/>
    <w:rsid w:val="00AB499F"/>
    <w:rsid w:val="00AB4E84"/>
    <w:rsid w:val="00AB4EF6"/>
    <w:rsid w:val="00AB5069"/>
    <w:rsid w:val="00AB51C2"/>
    <w:rsid w:val="00AB52E3"/>
    <w:rsid w:val="00AB582F"/>
    <w:rsid w:val="00AB59B5"/>
    <w:rsid w:val="00AB59E0"/>
    <w:rsid w:val="00AB5C11"/>
    <w:rsid w:val="00AB5C56"/>
    <w:rsid w:val="00AB5CF6"/>
    <w:rsid w:val="00AB5F09"/>
    <w:rsid w:val="00AB638F"/>
    <w:rsid w:val="00AB66B9"/>
    <w:rsid w:val="00AB686F"/>
    <w:rsid w:val="00AB687E"/>
    <w:rsid w:val="00AB6A41"/>
    <w:rsid w:val="00AB6ADE"/>
    <w:rsid w:val="00AB6C66"/>
    <w:rsid w:val="00AB6CAD"/>
    <w:rsid w:val="00AB6D37"/>
    <w:rsid w:val="00AB6D44"/>
    <w:rsid w:val="00AB6E41"/>
    <w:rsid w:val="00AB6EE0"/>
    <w:rsid w:val="00AB7055"/>
    <w:rsid w:val="00AB7104"/>
    <w:rsid w:val="00AB76D5"/>
    <w:rsid w:val="00AB778D"/>
    <w:rsid w:val="00AB79F2"/>
    <w:rsid w:val="00AB7A94"/>
    <w:rsid w:val="00AB7B2C"/>
    <w:rsid w:val="00AB7B96"/>
    <w:rsid w:val="00AB7D1C"/>
    <w:rsid w:val="00AB7DDF"/>
    <w:rsid w:val="00AB7EFD"/>
    <w:rsid w:val="00AC0209"/>
    <w:rsid w:val="00AC0280"/>
    <w:rsid w:val="00AC0340"/>
    <w:rsid w:val="00AC043E"/>
    <w:rsid w:val="00AC04B2"/>
    <w:rsid w:val="00AC0947"/>
    <w:rsid w:val="00AC0A6E"/>
    <w:rsid w:val="00AC0C25"/>
    <w:rsid w:val="00AC0C28"/>
    <w:rsid w:val="00AC0C7C"/>
    <w:rsid w:val="00AC0D13"/>
    <w:rsid w:val="00AC0D72"/>
    <w:rsid w:val="00AC0E02"/>
    <w:rsid w:val="00AC0E54"/>
    <w:rsid w:val="00AC0EB9"/>
    <w:rsid w:val="00AC0F3E"/>
    <w:rsid w:val="00AC1353"/>
    <w:rsid w:val="00AC1499"/>
    <w:rsid w:val="00AC19BE"/>
    <w:rsid w:val="00AC1D5E"/>
    <w:rsid w:val="00AC2156"/>
    <w:rsid w:val="00AC25A0"/>
    <w:rsid w:val="00AC264A"/>
    <w:rsid w:val="00AC2733"/>
    <w:rsid w:val="00AC278A"/>
    <w:rsid w:val="00AC2878"/>
    <w:rsid w:val="00AC290A"/>
    <w:rsid w:val="00AC2A67"/>
    <w:rsid w:val="00AC2C15"/>
    <w:rsid w:val="00AC2E89"/>
    <w:rsid w:val="00AC2FEE"/>
    <w:rsid w:val="00AC3136"/>
    <w:rsid w:val="00AC3158"/>
    <w:rsid w:val="00AC3492"/>
    <w:rsid w:val="00AC3674"/>
    <w:rsid w:val="00AC374A"/>
    <w:rsid w:val="00AC374C"/>
    <w:rsid w:val="00AC3894"/>
    <w:rsid w:val="00AC3AE7"/>
    <w:rsid w:val="00AC3B1E"/>
    <w:rsid w:val="00AC3D0D"/>
    <w:rsid w:val="00AC3ECC"/>
    <w:rsid w:val="00AC4052"/>
    <w:rsid w:val="00AC43F1"/>
    <w:rsid w:val="00AC44BC"/>
    <w:rsid w:val="00AC45D9"/>
    <w:rsid w:val="00AC4830"/>
    <w:rsid w:val="00AC49C4"/>
    <w:rsid w:val="00AC4A81"/>
    <w:rsid w:val="00AC4B97"/>
    <w:rsid w:val="00AC4C55"/>
    <w:rsid w:val="00AC4CBC"/>
    <w:rsid w:val="00AC4D5F"/>
    <w:rsid w:val="00AC4DCF"/>
    <w:rsid w:val="00AC4E52"/>
    <w:rsid w:val="00AC4FE7"/>
    <w:rsid w:val="00AC4FF5"/>
    <w:rsid w:val="00AC5385"/>
    <w:rsid w:val="00AC54A0"/>
    <w:rsid w:val="00AC565D"/>
    <w:rsid w:val="00AC57CE"/>
    <w:rsid w:val="00AC57F9"/>
    <w:rsid w:val="00AC59B1"/>
    <w:rsid w:val="00AC5BD8"/>
    <w:rsid w:val="00AC5E4F"/>
    <w:rsid w:val="00AC607C"/>
    <w:rsid w:val="00AC64E9"/>
    <w:rsid w:val="00AC6501"/>
    <w:rsid w:val="00AC652D"/>
    <w:rsid w:val="00AC6854"/>
    <w:rsid w:val="00AC6A73"/>
    <w:rsid w:val="00AC6B48"/>
    <w:rsid w:val="00AC6B5A"/>
    <w:rsid w:val="00AC6D6B"/>
    <w:rsid w:val="00AC6EAF"/>
    <w:rsid w:val="00AC710D"/>
    <w:rsid w:val="00AC7169"/>
    <w:rsid w:val="00AC717A"/>
    <w:rsid w:val="00AC736C"/>
    <w:rsid w:val="00AC7696"/>
    <w:rsid w:val="00AC79C5"/>
    <w:rsid w:val="00AC7A50"/>
    <w:rsid w:val="00AC7B59"/>
    <w:rsid w:val="00AC7BB7"/>
    <w:rsid w:val="00AC7D08"/>
    <w:rsid w:val="00AC7D3B"/>
    <w:rsid w:val="00AC7F46"/>
    <w:rsid w:val="00AC7FAB"/>
    <w:rsid w:val="00AD0084"/>
    <w:rsid w:val="00AD0188"/>
    <w:rsid w:val="00AD020A"/>
    <w:rsid w:val="00AD026F"/>
    <w:rsid w:val="00AD02CE"/>
    <w:rsid w:val="00AD0425"/>
    <w:rsid w:val="00AD0541"/>
    <w:rsid w:val="00AD054F"/>
    <w:rsid w:val="00AD0596"/>
    <w:rsid w:val="00AD0AA8"/>
    <w:rsid w:val="00AD0CDE"/>
    <w:rsid w:val="00AD0DBD"/>
    <w:rsid w:val="00AD0DF1"/>
    <w:rsid w:val="00AD0EED"/>
    <w:rsid w:val="00AD0F8A"/>
    <w:rsid w:val="00AD0FDC"/>
    <w:rsid w:val="00AD1224"/>
    <w:rsid w:val="00AD1300"/>
    <w:rsid w:val="00AD1412"/>
    <w:rsid w:val="00AD1464"/>
    <w:rsid w:val="00AD1517"/>
    <w:rsid w:val="00AD156F"/>
    <w:rsid w:val="00AD16F1"/>
    <w:rsid w:val="00AD19A1"/>
    <w:rsid w:val="00AD1CED"/>
    <w:rsid w:val="00AD1E6C"/>
    <w:rsid w:val="00AD1F32"/>
    <w:rsid w:val="00AD202F"/>
    <w:rsid w:val="00AD2323"/>
    <w:rsid w:val="00AD241F"/>
    <w:rsid w:val="00AD25D5"/>
    <w:rsid w:val="00AD25E3"/>
    <w:rsid w:val="00AD260E"/>
    <w:rsid w:val="00AD27CF"/>
    <w:rsid w:val="00AD2B48"/>
    <w:rsid w:val="00AD2C76"/>
    <w:rsid w:val="00AD2CAE"/>
    <w:rsid w:val="00AD2F80"/>
    <w:rsid w:val="00AD301B"/>
    <w:rsid w:val="00AD30A6"/>
    <w:rsid w:val="00AD31B5"/>
    <w:rsid w:val="00AD3248"/>
    <w:rsid w:val="00AD3264"/>
    <w:rsid w:val="00AD3539"/>
    <w:rsid w:val="00AD3742"/>
    <w:rsid w:val="00AD3762"/>
    <w:rsid w:val="00AD37A6"/>
    <w:rsid w:val="00AD3988"/>
    <w:rsid w:val="00AD39E9"/>
    <w:rsid w:val="00AD3B95"/>
    <w:rsid w:val="00AD3C03"/>
    <w:rsid w:val="00AD3D38"/>
    <w:rsid w:val="00AD3F68"/>
    <w:rsid w:val="00AD401A"/>
    <w:rsid w:val="00AD4082"/>
    <w:rsid w:val="00AD4141"/>
    <w:rsid w:val="00AD4180"/>
    <w:rsid w:val="00AD4329"/>
    <w:rsid w:val="00AD4345"/>
    <w:rsid w:val="00AD4485"/>
    <w:rsid w:val="00AD475F"/>
    <w:rsid w:val="00AD48ED"/>
    <w:rsid w:val="00AD4916"/>
    <w:rsid w:val="00AD49E9"/>
    <w:rsid w:val="00AD4A82"/>
    <w:rsid w:val="00AD4C15"/>
    <w:rsid w:val="00AD5046"/>
    <w:rsid w:val="00AD5180"/>
    <w:rsid w:val="00AD52F9"/>
    <w:rsid w:val="00AD5317"/>
    <w:rsid w:val="00AD55C2"/>
    <w:rsid w:val="00AD5816"/>
    <w:rsid w:val="00AD59B2"/>
    <w:rsid w:val="00AD5BE0"/>
    <w:rsid w:val="00AD5DA1"/>
    <w:rsid w:val="00AD5F2B"/>
    <w:rsid w:val="00AD6083"/>
    <w:rsid w:val="00AD614B"/>
    <w:rsid w:val="00AD6500"/>
    <w:rsid w:val="00AD65D7"/>
    <w:rsid w:val="00AD6C73"/>
    <w:rsid w:val="00AD6CAF"/>
    <w:rsid w:val="00AD6E7A"/>
    <w:rsid w:val="00AD6FD6"/>
    <w:rsid w:val="00AD712E"/>
    <w:rsid w:val="00AD7313"/>
    <w:rsid w:val="00AD7492"/>
    <w:rsid w:val="00AD758F"/>
    <w:rsid w:val="00AD7CD5"/>
    <w:rsid w:val="00AD7D8E"/>
    <w:rsid w:val="00AD7F66"/>
    <w:rsid w:val="00AE000E"/>
    <w:rsid w:val="00AE00FF"/>
    <w:rsid w:val="00AE01FC"/>
    <w:rsid w:val="00AE0375"/>
    <w:rsid w:val="00AE037A"/>
    <w:rsid w:val="00AE03CA"/>
    <w:rsid w:val="00AE0550"/>
    <w:rsid w:val="00AE05F5"/>
    <w:rsid w:val="00AE0625"/>
    <w:rsid w:val="00AE092F"/>
    <w:rsid w:val="00AE0CD5"/>
    <w:rsid w:val="00AE0DCD"/>
    <w:rsid w:val="00AE0DE6"/>
    <w:rsid w:val="00AE0E73"/>
    <w:rsid w:val="00AE0E78"/>
    <w:rsid w:val="00AE0E81"/>
    <w:rsid w:val="00AE10AB"/>
    <w:rsid w:val="00AE1525"/>
    <w:rsid w:val="00AE1556"/>
    <w:rsid w:val="00AE16C5"/>
    <w:rsid w:val="00AE1770"/>
    <w:rsid w:val="00AE1A89"/>
    <w:rsid w:val="00AE1D04"/>
    <w:rsid w:val="00AE1D43"/>
    <w:rsid w:val="00AE1DBB"/>
    <w:rsid w:val="00AE1F01"/>
    <w:rsid w:val="00AE204F"/>
    <w:rsid w:val="00AE2093"/>
    <w:rsid w:val="00AE20CF"/>
    <w:rsid w:val="00AE21E2"/>
    <w:rsid w:val="00AE2208"/>
    <w:rsid w:val="00AE2308"/>
    <w:rsid w:val="00AE26B8"/>
    <w:rsid w:val="00AE289A"/>
    <w:rsid w:val="00AE291A"/>
    <w:rsid w:val="00AE2ADF"/>
    <w:rsid w:val="00AE2BAD"/>
    <w:rsid w:val="00AE2C92"/>
    <w:rsid w:val="00AE2CDA"/>
    <w:rsid w:val="00AE2EF2"/>
    <w:rsid w:val="00AE2FBA"/>
    <w:rsid w:val="00AE301D"/>
    <w:rsid w:val="00AE3060"/>
    <w:rsid w:val="00AE3284"/>
    <w:rsid w:val="00AE349C"/>
    <w:rsid w:val="00AE35B6"/>
    <w:rsid w:val="00AE3719"/>
    <w:rsid w:val="00AE374C"/>
    <w:rsid w:val="00AE37BA"/>
    <w:rsid w:val="00AE399F"/>
    <w:rsid w:val="00AE3B83"/>
    <w:rsid w:val="00AE3CC1"/>
    <w:rsid w:val="00AE3D15"/>
    <w:rsid w:val="00AE4576"/>
    <w:rsid w:val="00AE45FB"/>
    <w:rsid w:val="00AE4608"/>
    <w:rsid w:val="00AE4640"/>
    <w:rsid w:val="00AE47F1"/>
    <w:rsid w:val="00AE484F"/>
    <w:rsid w:val="00AE4C3A"/>
    <w:rsid w:val="00AE4F5D"/>
    <w:rsid w:val="00AE5047"/>
    <w:rsid w:val="00AE51D3"/>
    <w:rsid w:val="00AE5312"/>
    <w:rsid w:val="00AE5A5C"/>
    <w:rsid w:val="00AE5AA6"/>
    <w:rsid w:val="00AE5AAB"/>
    <w:rsid w:val="00AE5ABD"/>
    <w:rsid w:val="00AE5C67"/>
    <w:rsid w:val="00AE5C7E"/>
    <w:rsid w:val="00AE5D73"/>
    <w:rsid w:val="00AE5DFA"/>
    <w:rsid w:val="00AE5E07"/>
    <w:rsid w:val="00AE5FAB"/>
    <w:rsid w:val="00AE63AC"/>
    <w:rsid w:val="00AE63B5"/>
    <w:rsid w:val="00AE64BE"/>
    <w:rsid w:val="00AE65E3"/>
    <w:rsid w:val="00AE67AB"/>
    <w:rsid w:val="00AE694C"/>
    <w:rsid w:val="00AE6987"/>
    <w:rsid w:val="00AE6C15"/>
    <w:rsid w:val="00AE6C59"/>
    <w:rsid w:val="00AE7241"/>
    <w:rsid w:val="00AE7296"/>
    <w:rsid w:val="00AE74BA"/>
    <w:rsid w:val="00AE74F6"/>
    <w:rsid w:val="00AE7535"/>
    <w:rsid w:val="00AE7B90"/>
    <w:rsid w:val="00AE7C8E"/>
    <w:rsid w:val="00AF00CE"/>
    <w:rsid w:val="00AF02F5"/>
    <w:rsid w:val="00AF050B"/>
    <w:rsid w:val="00AF07BE"/>
    <w:rsid w:val="00AF08E8"/>
    <w:rsid w:val="00AF0AE5"/>
    <w:rsid w:val="00AF0C9A"/>
    <w:rsid w:val="00AF110C"/>
    <w:rsid w:val="00AF119F"/>
    <w:rsid w:val="00AF1235"/>
    <w:rsid w:val="00AF1249"/>
    <w:rsid w:val="00AF14C0"/>
    <w:rsid w:val="00AF1592"/>
    <w:rsid w:val="00AF16D1"/>
    <w:rsid w:val="00AF174A"/>
    <w:rsid w:val="00AF191C"/>
    <w:rsid w:val="00AF1A9D"/>
    <w:rsid w:val="00AF1AC0"/>
    <w:rsid w:val="00AF1AE7"/>
    <w:rsid w:val="00AF1B31"/>
    <w:rsid w:val="00AF1E23"/>
    <w:rsid w:val="00AF1EA5"/>
    <w:rsid w:val="00AF20C5"/>
    <w:rsid w:val="00AF20F6"/>
    <w:rsid w:val="00AF21A7"/>
    <w:rsid w:val="00AF22C2"/>
    <w:rsid w:val="00AF2322"/>
    <w:rsid w:val="00AF2406"/>
    <w:rsid w:val="00AF26B5"/>
    <w:rsid w:val="00AF2857"/>
    <w:rsid w:val="00AF2E0E"/>
    <w:rsid w:val="00AF2E60"/>
    <w:rsid w:val="00AF2E8A"/>
    <w:rsid w:val="00AF31E1"/>
    <w:rsid w:val="00AF3260"/>
    <w:rsid w:val="00AF32AB"/>
    <w:rsid w:val="00AF3334"/>
    <w:rsid w:val="00AF3394"/>
    <w:rsid w:val="00AF363B"/>
    <w:rsid w:val="00AF3652"/>
    <w:rsid w:val="00AF36DB"/>
    <w:rsid w:val="00AF375D"/>
    <w:rsid w:val="00AF37D2"/>
    <w:rsid w:val="00AF390F"/>
    <w:rsid w:val="00AF3A4C"/>
    <w:rsid w:val="00AF3D9D"/>
    <w:rsid w:val="00AF3E3A"/>
    <w:rsid w:val="00AF410F"/>
    <w:rsid w:val="00AF412A"/>
    <w:rsid w:val="00AF4165"/>
    <w:rsid w:val="00AF419B"/>
    <w:rsid w:val="00AF43CF"/>
    <w:rsid w:val="00AF443C"/>
    <w:rsid w:val="00AF4802"/>
    <w:rsid w:val="00AF480A"/>
    <w:rsid w:val="00AF488E"/>
    <w:rsid w:val="00AF4B21"/>
    <w:rsid w:val="00AF4CE3"/>
    <w:rsid w:val="00AF4F00"/>
    <w:rsid w:val="00AF4FB4"/>
    <w:rsid w:val="00AF503D"/>
    <w:rsid w:val="00AF5108"/>
    <w:rsid w:val="00AF515D"/>
    <w:rsid w:val="00AF52F5"/>
    <w:rsid w:val="00AF543A"/>
    <w:rsid w:val="00AF5455"/>
    <w:rsid w:val="00AF59B6"/>
    <w:rsid w:val="00AF59DF"/>
    <w:rsid w:val="00AF5CC6"/>
    <w:rsid w:val="00AF5F06"/>
    <w:rsid w:val="00AF602D"/>
    <w:rsid w:val="00AF60D6"/>
    <w:rsid w:val="00AF62A3"/>
    <w:rsid w:val="00AF6436"/>
    <w:rsid w:val="00AF67FE"/>
    <w:rsid w:val="00AF695D"/>
    <w:rsid w:val="00AF6C37"/>
    <w:rsid w:val="00AF6D30"/>
    <w:rsid w:val="00AF733D"/>
    <w:rsid w:val="00AF75A3"/>
    <w:rsid w:val="00AF762B"/>
    <w:rsid w:val="00AF7695"/>
    <w:rsid w:val="00AF78FA"/>
    <w:rsid w:val="00AF78FE"/>
    <w:rsid w:val="00AF7A70"/>
    <w:rsid w:val="00AF7AEF"/>
    <w:rsid w:val="00AF7BCA"/>
    <w:rsid w:val="00B0004B"/>
    <w:rsid w:val="00B00151"/>
    <w:rsid w:val="00B0050D"/>
    <w:rsid w:val="00B00642"/>
    <w:rsid w:val="00B00870"/>
    <w:rsid w:val="00B008A3"/>
    <w:rsid w:val="00B008E7"/>
    <w:rsid w:val="00B00DB5"/>
    <w:rsid w:val="00B00E99"/>
    <w:rsid w:val="00B01215"/>
    <w:rsid w:val="00B0130D"/>
    <w:rsid w:val="00B0152B"/>
    <w:rsid w:val="00B0160B"/>
    <w:rsid w:val="00B01671"/>
    <w:rsid w:val="00B019DE"/>
    <w:rsid w:val="00B01AB2"/>
    <w:rsid w:val="00B01BE4"/>
    <w:rsid w:val="00B01C83"/>
    <w:rsid w:val="00B01CBA"/>
    <w:rsid w:val="00B01E51"/>
    <w:rsid w:val="00B02180"/>
    <w:rsid w:val="00B02523"/>
    <w:rsid w:val="00B02546"/>
    <w:rsid w:val="00B027C2"/>
    <w:rsid w:val="00B02816"/>
    <w:rsid w:val="00B02A16"/>
    <w:rsid w:val="00B02A36"/>
    <w:rsid w:val="00B02A73"/>
    <w:rsid w:val="00B03134"/>
    <w:rsid w:val="00B033B3"/>
    <w:rsid w:val="00B035C4"/>
    <w:rsid w:val="00B036CE"/>
    <w:rsid w:val="00B03B70"/>
    <w:rsid w:val="00B03C0D"/>
    <w:rsid w:val="00B03FB6"/>
    <w:rsid w:val="00B040B7"/>
    <w:rsid w:val="00B04140"/>
    <w:rsid w:val="00B04490"/>
    <w:rsid w:val="00B0469E"/>
    <w:rsid w:val="00B0470E"/>
    <w:rsid w:val="00B04817"/>
    <w:rsid w:val="00B049FA"/>
    <w:rsid w:val="00B04DBE"/>
    <w:rsid w:val="00B04DD1"/>
    <w:rsid w:val="00B0512B"/>
    <w:rsid w:val="00B0515D"/>
    <w:rsid w:val="00B051A6"/>
    <w:rsid w:val="00B05663"/>
    <w:rsid w:val="00B0572C"/>
    <w:rsid w:val="00B058D4"/>
    <w:rsid w:val="00B0597B"/>
    <w:rsid w:val="00B059F8"/>
    <w:rsid w:val="00B05BAC"/>
    <w:rsid w:val="00B05D00"/>
    <w:rsid w:val="00B060D3"/>
    <w:rsid w:val="00B06165"/>
    <w:rsid w:val="00B062E3"/>
    <w:rsid w:val="00B0635F"/>
    <w:rsid w:val="00B063B5"/>
    <w:rsid w:val="00B065BD"/>
    <w:rsid w:val="00B067C8"/>
    <w:rsid w:val="00B06BB1"/>
    <w:rsid w:val="00B06D3C"/>
    <w:rsid w:val="00B06FBB"/>
    <w:rsid w:val="00B07070"/>
    <w:rsid w:val="00B07289"/>
    <w:rsid w:val="00B07295"/>
    <w:rsid w:val="00B073FC"/>
    <w:rsid w:val="00B0769E"/>
    <w:rsid w:val="00B077C5"/>
    <w:rsid w:val="00B07B7F"/>
    <w:rsid w:val="00B07C12"/>
    <w:rsid w:val="00B07F4F"/>
    <w:rsid w:val="00B10216"/>
    <w:rsid w:val="00B1033B"/>
    <w:rsid w:val="00B103AD"/>
    <w:rsid w:val="00B1050B"/>
    <w:rsid w:val="00B105F9"/>
    <w:rsid w:val="00B10660"/>
    <w:rsid w:val="00B106AB"/>
    <w:rsid w:val="00B107AE"/>
    <w:rsid w:val="00B10B55"/>
    <w:rsid w:val="00B10DA8"/>
    <w:rsid w:val="00B10DDE"/>
    <w:rsid w:val="00B1116D"/>
    <w:rsid w:val="00B11190"/>
    <w:rsid w:val="00B111BA"/>
    <w:rsid w:val="00B112AB"/>
    <w:rsid w:val="00B112BB"/>
    <w:rsid w:val="00B113CE"/>
    <w:rsid w:val="00B11540"/>
    <w:rsid w:val="00B11995"/>
    <w:rsid w:val="00B11ADE"/>
    <w:rsid w:val="00B11ED0"/>
    <w:rsid w:val="00B11FA5"/>
    <w:rsid w:val="00B11FC0"/>
    <w:rsid w:val="00B1212F"/>
    <w:rsid w:val="00B12298"/>
    <w:rsid w:val="00B12377"/>
    <w:rsid w:val="00B12400"/>
    <w:rsid w:val="00B124C7"/>
    <w:rsid w:val="00B125A3"/>
    <w:rsid w:val="00B1274A"/>
    <w:rsid w:val="00B12D56"/>
    <w:rsid w:val="00B12E56"/>
    <w:rsid w:val="00B12F5C"/>
    <w:rsid w:val="00B1312F"/>
    <w:rsid w:val="00B13304"/>
    <w:rsid w:val="00B133CA"/>
    <w:rsid w:val="00B1364A"/>
    <w:rsid w:val="00B1384B"/>
    <w:rsid w:val="00B13890"/>
    <w:rsid w:val="00B13DB5"/>
    <w:rsid w:val="00B13F73"/>
    <w:rsid w:val="00B13F9C"/>
    <w:rsid w:val="00B140D2"/>
    <w:rsid w:val="00B14170"/>
    <w:rsid w:val="00B141C4"/>
    <w:rsid w:val="00B141F2"/>
    <w:rsid w:val="00B14298"/>
    <w:rsid w:val="00B1447F"/>
    <w:rsid w:val="00B1455F"/>
    <w:rsid w:val="00B14824"/>
    <w:rsid w:val="00B1498D"/>
    <w:rsid w:val="00B14A95"/>
    <w:rsid w:val="00B15213"/>
    <w:rsid w:val="00B152AC"/>
    <w:rsid w:val="00B156D6"/>
    <w:rsid w:val="00B1576A"/>
    <w:rsid w:val="00B157F6"/>
    <w:rsid w:val="00B15885"/>
    <w:rsid w:val="00B15A81"/>
    <w:rsid w:val="00B15A8B"/>
    <w:rsid w:val="00B15B63"/>
    <w:rsid w:val="00B15C9F"/>
    <w:rsid w:val="00B15F93"/>
    <w:rsid w:val="00B1634B"/>
    <w:rsid w:val="00B1639C"/>
    <w:rsid w:val="00B16450"/>
    <w:rsid w:val="00B16780"/>
    <w:rsid w:val="00B168C7"/>
    <w:rsid w:val="00B168CE"/>
    <w:rsid w:val="00B169E2"/>
    <w:rsid w:val="00B16FB4"/>
    <w:rsid w:val="00B1721B"/>
    <w:rsid w:val="00B1738A"/>
    <w:rsid w:val="00B173B2"/>
    <w:rsid w:val="00B173E1"/>
    <w:rsid w:val="00B1760B"/>
    <w:rsid w:val="00B176A0"/>
    <w:rsid w:val="00B1795C"/>
    <w:rsid w:val="00B179E6"/>
    <w:rsid w:val="00B17C97"/>
    <w:rsid w:val="00B17C99"/>
    <w:rsid w:val="00B17C9C"/>
    <w:rsid w:val="00B17CBC"/>
    <w:rsid w:val="00B17D44"/>
    <w:rsid w:val="00B17E03"/>
    <w:rsid w:val="00B20311"/>
    <w:rsid w:val="00B2049A"/>
    <w:rsid w:val="00B20896"/>
    <w:rsid w:val="00B20AC0"/>
    <w:rsid w:val="00B20D1D"/>
    <w:rsid w:val="00B20D29"/>
    <w:rsid w:val="00B20F9F"/>
    <w:rsid w:val="00B212D8"/>
    <w:rsid w:val="00B2137C"/>
    <w:rsid w:val="00B214C5"/>
    <w:rsid w:val="00B21567"/>
    <w:rsid w:val="00B215F1"/>
    <w:rsid w:val="00B216B1"/>
    <w:rsid w:val="00B21766"/>
    <w:rsid w:val="00B21793"/>
    <w:rsid w:val="00B2183D"/>
    <w:rsid w:val="00B21AD3"/>
    <w:rsid w:val="00B21C34"/>
    <w:rsid w:val="00B21D78"/>
    <w:rsid w:val="00B21FB6"/>
    <w:rsid w:val="00B22136"/>
    <w:rsid w:val="00B22622"/>
    <w:rsid w:val="00B22913"/>
    <w:rsid w:val="00B2299C"/>
    <w:rsid w:val="00B22B49"/>
    <w:rsid w:val="00B22D45"/>
    <w:rsid w:val="00B22D4D"/>
    <w:rsid w:val="00B22DE3"/>
    <w:rsid w:val="00B22F49"/>
    <w:rsid w:val="00B23007"/>
    <w:rsid w:val="00B23420"/>
    <w:rsid w:val="00B23497"/>
    <w:rsid w:val="00B23822"/>
    <w:rsid w:val="00B23BDA"/>
    <w:rsid w:val="00B23BED"/>
    <w:rsid w:val="00B23D46"/>
    <w:rsid w:val="00B23F3D"/>
    <w:rsid w:val="00B23F6E"/>
    <w:rsid w:val="00B23F8B"/>
    <w:rsid w:val="00B241A9"/>
    <w:rsid w:val="00B241F7"/>
    <w:rsid w:val="00B24242"/>
    <w:rsid w:val="00B243A3"/>
    <w:rsid w:val="00B243C2"/>
    <w:rsid w:val="00B24543"/>
    <w:rsid w:val="00B2457F"/>
    <w:rsid w:val="00B2487E"/>
    <w:rsid w:val="00B24B1E"/>
    <w:rsid w:val="00B24BD2"/>
    <w:rsid w:val="00B24DF1"/>
    <w:rsid w:val="00B24F4B"/>
    <w:rsid w:val="00B24FB3"/>
    <w:rsid w:val="00B25262"/>
    <w:rsid w:val="00B253B8"/>
    <w:rsid w:val="00B253CD"/>
    <w:rsid w:val="00B25880"/>
    <w:rsid w:val="00B258A8"/>
    <w:rsid w:val="00B25A21"/>
    <w:rsid w:val="00B25BF4"/>
    <w:rsid w:val="00B25F1C"/>
    <w:rsid w:val="00B25F60"/>
    <w:rsid w:val="00B260B3"/>
    <w:rsid w:val="00B2619B"/>
    <w:rsid w:val="00B26236"/>
    <w:rsid w:val="00B268F6"/>
    <w:rsid w:val="00B269AB"/>
    <w:rsid w:val="00B26DA6"/>
    <w:rsid w:val="00B26E93"/>
    <w:rsid w:val="00B26F27"/>
    <w:rsid w:val="00B27030"/>
    <w:rsid w:val="00B270E2"/>
    <w:rsid w:val="00B27215"/>
    <w:rsid w:val="00B272DE"/>
    <w:rsid w:val="00B27301"/>
    <w:rsid w:val="00B27313"/>
    <w:rsid w:val="00B27368"/>
    <w:rsid w:val="00B273EF"/>
    <w:rsid w:val="00B2754E"/>
    <w:rsid w:val="00B279D7"/>
    <w:rsid w:val="00B27B19"/>
    <w:rsid w:val="00B27C14"/>
    <w:rsid w:val="00B27E00"/>
    <w:rsid w:val="00B301E5"/>
    <w:rsid w:val="00B3023F"/>
    <w:rsid w:val="00B304D0"/>
    <w:rsid w:val="00B3059B"/>
    <w:rsid w:val="00B305C3"/>
    <w:rsid w:val="00B305C7"/>
    <w:rsid w:val="00B30863"/>
    <w:rsid w:val="00B30953"/>
    <w:rsid w:val="00B3096D"/>
    <w:rsid w:val="00B30C0D"/>
    <w:rsid w:val="00B30DF3"/>
    <w:rsid w:val="00B30F2D"/>
    <w:rsid w:val="00B30F2F"/>
    <w:rsid w:val="00B31035"/>
    <w:rsid w:val="00B31115"/>
    <w:rsid w:val="00B31491"/>
    <w:rsid w:val="00B31595"/>
    <w:rsid w:val="00B315C8"/>
    <w:rsid w:val="00B322F2"/>
    <w:rsid w:val="00B32355"/>
    <w:rsid w:val="00B324C3"/>
    <w:rsid w:val="00B32778"/>
    <w:rsid w:val="00B3280B"/>
    <w:rsid w:val="00B32A96"/>
    <w:rsid w:val="00B32DDF"/>
    <w:rsid w:val="00B32DE4"/>
    <w:rsid w:val="00B32FC1"/>
    <w:rsid w:val="00B33069"/>
    <w:rsid w:val="00B330A1"/>
    <w:rsid w:val="00B33148"/>
    <w:rsid w:val="00B33302"/>
    <w:rsid w:val="00B3355B"/>
    <w:rsid w:val="00B335F5"/>
    <w:rsid w:val="00B3383E"/>
    <w:rsid w:val="00B3387D"/>
    <w:rsid w:val="00B3388C"/>
    <w:rsid w:val="00B339AA"/>
    <w:rsid w:val="00B339FC"/>
    <w:rsid w:val="00B33BEC"/>
    <w:rsid w:val="00B33CF6"/>
    <w:rsid w:val="00B33DC3"/>
    <w:rsid w:val="00B33F31"/>
    <w:rsid w:val="00B3407F"/>
    <w:rsid w:val="00B3437E"/>
    <w:rsid w:val="00B343BA"/>
    <w:rsid w:val="00B3444B"/>
    <w:rsid w:val="00B34471"/>
    <w:rsid w:val="00B3463B"/>
    <w:rsid w:val="00B3473C"/>
    <w:rsid w:val="00B347FA"/>
    <w:rsid w:val="00B34A49"/>
    <w:rsid w:val="00B34B70"/>
    <w:rsid w:val="00B34BD0"/>
    <w:rsid w:val="00B34D4B"/>
    <w:rsid w:val="00B34E2A"/>
    <w:rsid w:val="00B350A8"/>
    <w:rsid w:val="00B35160"/>
    <w:rsid w:val="00B351C4"/>
    <w:rsid w:val="00B3542D"/>
    <w:rsid w:val="00B3579B"/>
    <w:rsid w:val="00B358F0"/>
    <w:rsid w:val="00B35931"/>
    <w:rsid w:val="00B35B18"/>
    <w:rsid w:val="00B35B79"/>
    <w:rsid w:val="00B35EC2"/>
    <w:rsid w:val="00B36061"/>
    <w:rsid w:val="00B36447"/>
    <w:rsid w:val="00B36475"/>
    <w:rsid w:val="00B3659A"/>
    <w:rsid w:val="00B366E4"/>
    <w:rsid w:val="00B367F9"/>
    <w:rsid w:val="00B369AC"/>
    <w:rsid w:val="00B36B06"/>
    <w:rsid w:val="00B36C8C"/>
    <w:rsid w:val="00B36E23"/>
    <w:rsid w:val="00B36F21"/>
    <w:rsid w:val="00B3702C"/>
    <w:rsid w:val="00B370CF"/>
    <w:rsid w:val="00B37108"/>
    <w:rsid w:val="00B37423"/>
    <w:rsid w:val="00B37478"/>
    <w:rsid w:val="00B37597"/>
    <w:rsid w:val="00B37AA6"/>
    <w:rsid w:val="00B37DEC"/>
    <w:rsid w:val="00B37F4D"/>
    <w:rsid w:val="00B37F72"/>
    <w:rsid w:val="00B4004E"/>
    <w:rsid w:val="00B40077"/>
    <w:rsid w:val="00B400E4"/>
    <w:rsid w:val="00B40112"/>
    <w:rsid w:val="00B40127"/>
    <w:rsid w:val="00B403BC"/>
    <w:rsid w:val="00B40410"/>
    <w:rsid w:val="00B40478"/>
    <w:rsid w:val="00B40731"/>
    <w:rsid w:val="00B407A0"/>
    <w:rsid w:val="00B4088B"/>
    <w:rsid w:val="00B4095D"/>
    <w:rsid w:val="00B409F4"/>
    <w:rsid w:val="00B40D8E"/>
    <w:rsid w:val="00B40E03"/>
    <w:rsid w:val="00B4103C"/>
    <w:rsid w:val="00B410F0"/>
    <w:rsid w:val="00B413B0"/>
    <w:rsid w:val="00B413B7"/>
    <w:rsid w:val="00B417E1"/>
    <w:rsid w:val="00B418BE"/>
    <w:rsid w:val="00B41991"/>
    <w:rsid w:val="00B41A58"/>
    <w:rsid w:val="00B41AD6"/>
    <w:rsid w:val="00B41C8F"/>
    <w:rsid w:val="00B41D34"/>
    <w:rsid w:val="00B42282"/>
    <w:rsid w:val="00B4252F"/>
    <w:rsid w:val="00B42884"/>
    <w:rsid w:val="00B428E0"/>
    <w:rsid w:val="00B429E7"/>
    <w:rsid w:val="00B42A01"/>
    <w:rsid w:val="00B42AF4"/>
    <w:rsid w:val="00B42C2B"/>
    <w:rsid w:val="00B42C2C"/>
    <w:rsid w:val="00B42DE9"/>
    <w:rsid w:val="00B42FD8"/>
    <w:rsid w:val="00B42FDA"/>
    <w:rsid w:val="00B431EC"/>
    <w:rsid w:val="00B432D0"/>
    <w:rsid w:val="00B4338B"/>
    <w:rsid w:val="00B434CB"/>
    <w:rsid w:val="00B43914"/>
    <w:rsid w:val="00B4397D"/>
    <w:rsid w:val="00B43C16"/>
    <w:rsid w:val="00B43CF3"/>
    <w:rsid w:val="00B43CFC"/>
    <w:rsid w:val="00B43DAE"/>
    <w:rsid w:val="00B43DD0"/>
    <w:rsid w:val="00B43FA7"/>
    <w:rsid w:val="00B44244"/>
    <w:rsid w:val="00B445ED"/>
    <w:rsid w:val="00B44A20"/>
    <w:rsid w:val="00B44A6D"/>
    <w:rsid w:val="00B44AF9"/>
    <w:rsid w:val="00B44BA7"/>
    <w:rsid w:val="00B44CAD"/>
    <w:rsid w:val="00B44EE4"/>
    <w:rsid w:val="00B44F24"/>
    <w:rsid w:val="00B4508F"/>
    <w:rsid w:val="00B45348"/>
    <w:rsid w:val="00B45450"/>
    <w:rsid w:val="00B4562B"/>
    <w:rsid w:val="00B456BC"/>
    <w:rsid w:val="00B459D6"/>
    <w:rsid w:val="00B45A5A"/>
    <w:rsid w:val="00B45C77"/>
    <w:rsid w:val="00B45CF4"/>
    <w:rsid w:val="00B45F74"/>
    <w:rsid w:val="00B4605E"/>
    <w:rsid w:val="00B4609E"/>
    <w:rsid w:val="00B464BF"/>
    <w:rsid w:val="00B467C2"/>
    <w:rsid w:val="00B46979"/>
    <w:rsid w:val="00B469F5"/>
    <w:rsid w:val="00B46A03"/>
    <w:rsid w:val="00B46AAB"/>
    <w:rsid w:val="00B46B48"/>
    <w:rsid w:val="00B46C83"/>
    <w:rsid w:val="00B46CDC"/>
    <w:rsid w:val="00B46F8D"/>
    <w:rsid w:val="00B46F96"/>
    <w:rsid w:val="00B4747C"/>
    <w:rsid w:val="00B47995"/>
    <w:rsid w:val="00B47A85"/>
    <w:rsid w:val="00B47DEB"/>
    <w:rsid w:val="00B47F21"/>
    <w:rsid w:val="00B47F6D"/>
    <w:rsid w:val="00B5032B"/>
    <w:rsid w:val="00B50408"/>
    <w:rsid w:val="00B507C7"/>
    <w:rsid w:val="00B507CC"/>
    <w:rsid w:val="00B50A34"/>
    <w:rsid w:val="00B50BA9"/>
    <w:rsid w:val="00B50C05"/>
    <w:rsid w:val="00B50CDE"/>
    <w:rsid w:val="00B510CA"/>
    <w:rsid w:val="00B511D9"/>
    <w:rsid w:val="00B5138F"/>
    <w:rsid w:val="00B514DA"/>
    <w:rsid w:val="00B5155D"/>
    <w:rsid w:val="00B516E0"/>
    <w:rsid w:val="00B5180E"/>
    <w:rsid w:val="00B519F8"/>
    <w:rsid w:val="00B51AFF"/>
    <w:rsid w:val="00B51B9D"/>
    <w:rsid w:val="00B51C95"/>
    <w:rsid w:val="00B51D2C"/>
    <w:rsid w:val="00B51DBF"/>
    <w:rsid w:val="00B51F65"/>
    <w:rsid w:val="00B5202D"/>
    <w:rsid w:val="00B52067"/>
    <w:rsid w:val="00B522CF"/>
    <w:rsid w:val="00B522D6"/>
    <w:rsid w:val="00B52376"/>
    <w:rsid w:val="00B523F0"/>
    <w:rsid w:val="00B52482"/>
    <w:rsid w:val="00B527F0"/>
    <w:rsid w:val="00B52845"/>
    <w:rsid w:val="00B529A9"/>
    <w:rsid w:val="00B52A13"/>
    <w:rsid w:val="00B52BBE"/>
    <w:rsid w:val="00B52BF3"/>
    <w:rsid w:val="00B52D53"/>
    <w:rsid w:val="00B52D64"/>
    <w:rsid w:val="00B52E6B"/>
    <w:rsid w:val="00B53544"/>
    <w:rsid w:val="00B53ACE"/>
    <w:rsid w:val="00B53AFF"/>
    <w:rsid w:val="00B53C26"/>
    <w:rsid w:val="00B53D1B"/>
    <w:rsid w:val="00B53D9E"/>
    <w:rsid w:val="00B53DC5"/>
    <w:rsid w:val="00B5421E"/>
    <w:rsid w:val="00B5424F"/>
    <w:rsid w:val="00B542C9"/>
    <w:rsid w:val="00B54496"/>
    <w:rsid w:val="00B544E7"/>
    <w:rsid w:val="00B54513"/>
    <w:rsid w:val="00B546BA"/>
    <w:rsid w:val="00B546E5"/>
    <w:rsid w:val="00B5479F"/>
    <w:rsid w:val="00B549E5"/>
    <w:rsid w:val="00B54A24"/>
    <w:rsid w:val="00B54A4F"/>
    <w:rsid w:val="00B54B9F"/>
    <w:rsid w:val="00B54BC2"/>
    <w:rsid w:val="00B54CD6"/>
    <w:rsid w:val="00B54F1E"/>
    <w:rsid w:val="00B54F2C"/>
    <w:rsid w:val="00B55071"/>
    <w:rsid w:val="00B5519A"/>
    <w:rsid w:val="00B5521A"/>
    <w:rsid w:val="00B55452"/>
    <w:rsid w:val="00B555D2"/>
    <w:rsid w:val="00B55640"/>
    <w:rsid w:val="00B55893"/>
    <w:rsid w:val="00B55895"/>
    <w:rsid w:val="00B558EF"/>
    <w:rsid w:val="00B55938"/>
    <w:rsid w:val="00B55B57"/>
    <w:rsid w:val="00B55E5C"/>
    <w:rsid w:val="00B55E6C"/>
    <w:rsid w:val="00B56018"/>
    <w:rsid w:val="00B560F8"/>
    <w:rsid w:val="00B56245"/>
    <w:rsid w:val="00B5632A"/>
    <w:rsid w:val="00B567A7"/>
    <w:rsid w:val="00B5694E"/>
    <w:rsid w:val="00B569F6"/>
    <w:rsid w:val="00B56C3E"/>
    <w:rsid w:val="00B56C8C"/>
    <w:rsid w:val="00B56D34"/>
    <w:rsid w:val="00B56D5C"/>
    <w:rsid w:val="00B56D8B"/>
    <w:rsid w:val="00B56DDF"/>
    <w:rsid w:val="00B56F74"/>
    <w:rsid w:val="00B5711E"/>
    <w:rsid w:val="00B57314"/>
    <w:rsid w:val="00B57328"/>
    <w:rsid w:val="00B57433"/>
    <w:rsid w:val="00B575B7"/>
    <w:rsid w:val="00B576DE"/>
    <w:rsid w:val="00B5772F"/>
    <w:rsid w:val="00B57841"/>
    <w:rsid w:val="00B57884"/>
    <w:rsid w:val="00B578B9"/>
    <w:rsid w:val="00B57F87"/>
    <w:rsid w:val="00B57FD4"/>
    <w:rsid w:val="00B60077"/>
    <w:rsid w:val="00B60146"/>
    <w:rsid w:val="00B60262"/>
    <w:rsid w:val="00B603AC"/>
    <w:rsid w:val="00B60523"/>
    <w:rsid w:val="00B6086D"/>
    <w:rsid w:val="00B608AF"/>
    <w:rsid w:val="00B609A1"/>
    <w:rsid w:val="00B60A0D"/>
    <w:rsid w:val="00B60A14"/>
    <w:rsid w:val="00B60D58"/>
    <w:rsid w:val="00B60E10"/>
    <w:rsid w:val="00B60F62"/>
    <w:rsid w:val="00B61086"/>
    <w:rsid w:val="00B611F4"/>
    <w:rsid w:val="00B6163E"/>
    <w:rsid w:val="00B61948"/>
    <w:rsid w:val="00B61AC8"/>
    <w:rsid w:val="00B61FB2"/>
    <w:rsid w:val="00B6205A"/>
    <w:rsid w:val="00B62153"/>
    <w:rsid w:val="00B62337"/>
    <w:rsid w:val="00B62493"/>
    <w:rsid w:val="00B626EC"/>
    <w:rsid w:val="00B627A9"/>
    <w:rsid w:val="00B62A29"/>
    <w:rsid w:val="00B6307D"/>
    <w:rsid w:val="00B6316C"/>
    <w:rsid w:val="00B633C6"/>
    <w:rsid w:val="00B63874"/>
    <w:rsid w:val="00B638D1"/>
    <w:rsid w:val="00B6393F"/>
    <w:rsid w:val="00B63B14"/>
    <w:rsid w:val="00B63B48"/>
    <w:rsid w:val="00B64174"/>
    <w:rsid w:val="00B64296"/>
    <w:rsid w:val="00B6438B"/>
    <w:rsid w:val="00B6464F"/>
    <w:rsid w:val="00B64974"/>
    <w:rsid w:val="00B64A2C"/>
    <w:rsid w:val="00B64A42"/>
    <w:rsid w:val="00B64CBF"/>
    <w:rsid w:val="00B64DBD"/>
    <w:rsid w:val="00B64DE9"/>
    <w:rsid w:val="00B64E26"/>
    <w:rsid w:val="00B65258"/>
    <w:rsid w:val="00B652D3"/>
    <w:rsid w:val="00B65492"/>
    <w:rsid w:val="00B65599"/>
    <w:rsid w:val="00B656B7"/>
    <w:rsid w:val="00B65941"/>
    <w:rsid w:val="00B659CE"/>
    <w:rsid w:val="00B65A56"/>
    <w:rsid w:val="00B65ADD"/>
    <w:rsid w:val="00B65B13"/>
    <w:rsid w:val="00B65BAF"/>
    <w:rsid w:val="00B65DEE"/>
    <w:rsid w:val="00B65F3E"/>
    <w:rsid w:val="00B6605D"/>
    <w:rsid w:val="00B66080"/>
    <w:rsid w:val="00B66117"/>
    <w:rsid w:val="00B6676A"/>
    <w:rsid w:val="00B66A12"/>
    <w:rsid w:val="00B66C89"/>
    <w:rsid w:val="00B66E46"/>
    <w:rsid w:val="00B670DD"/>
    <w:rsid w:val="00B671FD"/>
    <w:rsid w:val="00B67561"/>
    <w:rsid w:val="00B67586"/>
    <w:rsid w:val="00B67CAE"/>
    <w:rsid w:val="00B67EC3"/>
    <w:rsid w:val="00B67EEF"/>
    <w:rsid w:val="00B67FD2"/>
    <w:rsid w:val="00B67FE9"/>
    <w:rsid w:val="00B7009B"/>
    <w:rsid w:val="00B700E7"/>
    <w:rsid w:val="00B702DB"/>
    <w:rsid w:val="00B70343"/>
    <w:rsid w:val="00B7038A"/>
    <w:rsid w:val="00B7042D"/>
    <w:rsid w:val="00B704EF"/>
    <w:rsid w:val="00B7058F"/>
    <w:rsid w:val="00B70888"/>
    <w:rsid w:val="00B709B6"/>
    <w:rsid w:val="00B70A33"/>
    <w:rsid w:val="00B70C85"/>
    <w:rsid w:val="00B7114B"/>
    <w:rsid w:val="00B71202"/>
    <w:rsid w:val="00B7150B"/>
    <w:rsid w:val="00B716B0"/>
    <w:rsid w:val="00B716C8"/>
    <w:rsid w:val="00B716E4"/>
    <w:rsid w:val="00B716F7"/>
    <w:rsid w:val="00B7195F"/>
    <w:rsid w:val="00B71971"/>
    <w:rsid w:val="00B719B2"/>
    <w:rsid w:val="00B71A33"/>
    <w:rsid w:val="00B71B96"/>
    <w:rsid w:val="00B71B9E"/>
    <w:rsid w:val="00B71DDF"/>
    <w:rsid w:val="00B720EA"/>
    <w:rsid w:val="00B72266"/>
    <w:rsid w:val="00B72415"/>
    <w:rsid w:val="00B724BF"/>
    <w:rsid w:val="00B72574"/>
    <w:rsid w:val="00B726F4"/>
    <w:rsid w:val="00B727A9"/>
    <w:rsid w:val="00B727BD"/>
    <w:rsid w:val="00B728BF"/>
    <w:rsid w:val="00B7294A"/>
    <w:rsid w:val="00B72976"/>
    <w:rsid w:val="00B72A27"/>
    <w:rsid w:val="00B72C0D"/>
    <w:rsid w:val="00B72C42"/>
    <w:rsid w:val="00B72C81"/>
    <w:rsid w:val="00B72CA5"/>
    <w:rsid w:val="00B72D49"/>
    <w:rsid w:val="00B72E7E"/>
    <w:rsid w:val="00B72F1D"/>
    <w:rsid w:val="00B72F23"/>
    <w:rsid w:val="00B72FE3"/>
    <w:rsid w:val="00B73047"/>
    <w:rsid w:val="00B73761"/>
    <w:rsid w:val="00B737CB"/>
    <w:rsid w:val="00B738A1"/>
    <w:rsid w:val="00B73A1E"/>
    <w:rsid w:val="00B73BC0"/>
    <w:rsid w:val="00B73C70"/>
    <w:rsid w:val="00B73E59"/>
    <w:rsid w:val="00B73E93"/>
    <w:rsid w:val="00B73F14"/>
    <w:rsid w:val="00B741C2"/>
    <w:rsid w:val="00B74BE3"/>
    <w:rsid w:val="00B74D71"/>
    <w:rsid w:val="00B74DC0"/>
    <w:rsid w:val="00B74EA4"/>
    <w:rsid w:val="00B74EE7"/>
    <w:rsid w:val="00B7500B"/>
    <w:rsid w:val="00B750A9"/>
    <w:rsid w:val="00B75119"/>
    <w:rsid w:val="00B7516D"/>
    <w:rsid w:val="00B7532F"/>
    <w:rsid w:val="00B75417"/>
    <w:rsid w:val="00B755A1"/>
    <w:rsid w:val="00B75A76"/>
    <w:rsid w:val="00B75BB6"/>
    <w:rsid w:val="00B75BBA"/>
    <w:rsid w:val="00B75DE4"/>
    <w:rsid w:val="00B75E3E"/>
    <w:rsid w:val="00B762F8"/>
    <w:rsid w:val="00B763E2"/>
    <w:rsid w:val="00B76457"/>
    <w:rsid w:val="00B765FC"/>
    <w:rsid w:val="00B767B7"/>
    <w:rsid w:val="00B767BE"/>
    <w:rsid w:val="00B76B67"/>
    <w:rsid w:val="00B76B96"/>
    <w:rsid w:val="00B76DDA"/>
    <w:rsid w:val="00B76EF9"/>
    <w:rsid w:val="00B7704D"/>
    <w:rsid w:val="00B771AE"/>
    <w:rsid w:val="00B7732F"/>
    <w:rsid w:val="00B77673"/>
    <w:rsid w:val="00B77808"/>
    <w:rsid w:val="00B77BC8"/>
    <w:rsid w:val="00B77DAF"/>
    <w:rsid w:val="00B77EBF"/>
    <w:rsid w:val="00B8022E"/>
    <w:rsid w:val="00B8047B"/>
    <w:rsid w:val="00B804C9"/>
    <w:rsid w:val="00B8063E"/>
    <w:rsid w:val="00B80868"/>
    <w:rsid w:val="00B808AB"/>
    <w:rsid w:val="00B80961"/>
    <w:rsid w:val="00B80F51"/>
    <w:rsid w:val="00B81031"/>
    <w:rsid w:val="00B81099"/>
    <w:rsid w:val="00B8133C"/>
    <w:rsid w:val="00B813E8"/>
    <w:rsid w:val="00B81598"/>
    <w:rsid w:val="00B81603"/>
    <w:rsid w:val="00B81851"/>
    <w:rsid w:val="00B818AB"/>
    <w:rsid w:val="00B81B23"/>
    <w:rsid w:val="00B81B71"/>
    <w:rsid w:val="00B81C82"/>
    <w:rsid w:val="00B81F72"/>
    <w:rsid w:val="00B8217C"/>
    <w:rsid w:val="00B8259C"/>
    <w:rsid w:val="00B826E7"/>
    <w:rsid w:val="00B8273A"/>
    <w:rsid w:val="00B8278D"/>
    <w:rsid w:val="00B82835"/>
    <w:rsid w:val="00B82AC3"/>
    <w:rsid w:val="00B82C1E"/>
    <w:rsid w:val="00B82DAA"/>
    <w:rsid w:val="00B82DED"/>
    <w:rsid w:val="00B82EC8"/>
    <w:rsid w:val="00B82F31"/>
    <w:rsid w:val="00B83120"/>
    <w:rsid w:val="00B8322D"/>
    <w:rsid w:val="00B83378"/>
    <w:rsid w:val="00B833DF"/>
    <w:rsid w:val="00B834CA"/>
    <w:rsid w:val="00B834FC"/>
    <w:rsid w:val="00B835CF"/>
    <w:rsid w:val="00B836B4"/>
    <w:rsid w:val="00B83843"/>
    <w:rsid w:val="00B83858"/>
    <w:rsid w:val="00B83A6E"/>
    <w:rsid w:val="00B83A80"/>
    <w:rsid w:val="00B83AC9"/>
    <w:rsid w:val="00B83B27"/>
    <w:rsid w:val="00B83D78"/>
    <w:rsid w:val="00B83D85"/>
    <w:rsid w:val="00B83F4E"/>
    <w:rsid w:val="00B83FA1"/>
    <w:rsid w:val="00B840A6"/>
    <w:rsid w:val="00B84200"/>
    <w:rsid w:val="00B8429F"/>
    <w:rsid w:val="00B8436C"/>
    <w:rsid w:val="00B84431"/>
    <w:rsid w:val="00B8447C"/>
    <w:rsid w:val="00B84488"/>
    <w:rsid w:val="00B84694"/>
    <w:rsid w:val="00B847D9"/>
    <w:rsid w:val="00B84DF0"/>
    <w:rsid w:val="00B84F1D"/>
    <w:rsid w:val="00B84F2E"/>
    <w:rsid w:val="00B84FF0"/>
    <w:rsid w:val="00B8530C"/>
    <w:rsid w:val="00B8556A"/>
    <w:rsid w:val="00B8563B"/>
    <w:rsid w:val="00B85680"/>
    <w:rsid w:val="00B856CD"/>
    <w:rsid w:val="00B8570C"/>
    <w:rsid w:val="00B85771"/>
    <w:rsid w:val="00B857CD"/>
    <w:rsid w:val="00B858BF"/>
    <w:rsid w:val="00B858CF"/>
    <w:rsid w:val="00B85A07"/>
    <w:rsid w:val="00B85B09"/>
    <w:rsid w:val="00B85C82"/>
    <w:rsid w:val="00B85F9F"/>
    <w:rsid w:val="00B85FEA"/>
    <w:rsid w:val="00B86195"/>
    <w:rsid w:val="00B86432"/>
    <w:rsid w:val="00B86539"/>
    <w:rsid w:val="00B86668"/>
    <w:rsid w:val="00B8666C"/>
    <w:rsid w:val="00B86705"/>
    <w:rsid w:val="00B867C8"/>
    <w:rsid w:val="00B867DA"/>
    <w:rsid w:val="00B86911"/>
    <w:rsid w:val="00B86A32"/>
    <w:rsid w:val="00B86A58"/>
    <w:rsid w:val="00B86A90"/>
    <w:rsid w:val="00B86D26"/>
    <w:rsid w:val="00B86D7F"/>
    <w:rsid w:val="00B86F80"/>
    <w:rsid w:val="00B87206"/>
    <w:rsid w:val="00B87300"/>
    <w:rsid w:val="00B87423"/>
    <w:rsid w:val="00B876CF"/>
    <w:rsid w:val="00B8775F"/>
    <w:rsid w:val="00B878B0"/>
    <w:rsid w:val="00B87B1F"/>
    <w:rsid w:val="00B87F67"/>
    <w:rsid w:val="00B902D1"/>
    <w:rsid w:val="00B90941"/>
    <w:rsid w:val="00B90B33"/>
    <w:rsid w:val="00B90B88"/>
    <w:rsid w:val="00B90C03"/>
    <w:rsid w:val="00B90C87"/>
    <w:rsid w:val="00B91000"/>
    <w:rsid w:val="00B910EB"/>
    <w:rsid w:val="00B914C6"/>
    <w:rsid w:val="00B9152C"/>
    <w:rsid w:val="00B916A6"/>
    <w:rsid w:val="00B917A3"/>
    <w:rsid w:val="00B91803"/>
    <w:rsid w:val="00B91A1F"/>
    <w:rsid w:val="00B91C06"/>
    <w:rsid w:val="00B91E07"/>
    <w:rsid w:val="00B91EF9"/>
    <w:rsid w:val="00B91F9D"/>
    <w:rsid w:val="00B92145"/>
    <w:rsid w:val="00B9267A"/>
    <w:rsid w:val="00B92761"/>
    <w:rsid w:val="00B92783"/>
    <w:rsid w:val="00B927C3"/>
    <w:rsid w:val="00B927E7"/>
    <w:rsid w:val="00B92874"/>
    <w:rsid w:val="00B92BBC"/>
    <w:rsid w:val="00B92CBA"/>
    <w:rsid w:val="00B92D43"/>
    <w:rsid w:val="00B92DBF"/>
    <w:rsid w:val="00B9302F"/>
    <w:rsid w:val="00B9315C"/>
    <w:rsid w:val="00B9328C"/>
    <w:rsid w:val="00B932C0"/>
    <w:rsid w:val="00B9332E"/>
    <w:rsid w:val="00B93590"/>
    <w:rsid w:val="00B939BA"/>
    <w:rsid w:val="00B93B67"/>
    <w:rsid w:val="00B93D0C"/>
    <w:rsid w:val="00B93FDD"/>
    <w:rsid w:val="00B94081"/>
    <w:rsid w:val="00B9414A"/>
    <w:rsid w:val="00B94374"/>
    <w:rsid w:val="00B94627"/>
    <w:rsid w:val="00B94A4A"/>
    <w:rsid w:val="00B94AFC"/>
    <w:rsid w:val="00B94F82"/>
    <w:rsid w:val="00B951ED"/>
    <w:rsid w:val="00B9532B"/>
    <w:rsid w:val="00B95557"/>
    <w:rsid w:val="00B955CA"/>
    <w:rsid w:val="00B957EC"/>
    <w:rsid w:val="00B95C8F"/>
    <w:rsid w:val="00B95D1D"/>
    <w:rsid w:val="00B95D64"/>
    <w:rsid w:val="00B95EA4"/>
    <w:rsid w:val="00B95F24"/>
    <w:rsid w:val="00B95F4C"/>
    <w:rsid w:val="00B96123"/>
    <w:rsid w:val="00B9619F"/>
    <w:rsid w:val="00B961A1"/>
    <w:rsid w:val="00B96308"/>
    <w:rsid w:val="00B96375"/>
    <w:rsid w:val="00B96465"/>
    <w:rsid w:val="00B96502"/>
    <w:rsid w:val="00B966DD"/>
    <w:rsid w:val="00B967ED"/>
    <w:rsid w:val="00B96998"/>
    <w:rsid w:val="00B96BCF"/>
    <w:rsid w:val="00B96DE6"/>
    <w:rsid w:val="00B96DEF"/>
    <w:rsid w:val="00B96FFD"/>
    <w:rsid w:val="00B970D4"/>
    <w:rsid w:val="00B9711D"/>
    <w:rsid w:val="00B97253"/>
    <w:rsid w:val="00B9771E"/>
    <w:rsid w:val="00B97964"/>
    <w:rsid w:val="00B97A74"/>
    <w:rsid w:val="00B97B9B"/>
    <w:rsid w:val="00B97D07"/>
    <w:rsid w:val="00B97E2C"/>
    <w:rsid w:val="00B97F23"/>
    <w:rsid w:val="00B97F38"/>
    <w:rsid w:val="00BA00BA"/>
    <w:rsid w:val="00BA0167"/>
    <w:rsid w:val="00BA0381"/>
    <w:rsid w:val="00BA05E5"/>
    <w:rsid w:val="00BA0618"/>
    <w:rsid w:val="00BA0953"/>
    <w:rsid w:val="00BA09E9"/>
    <w:rsid w:val="00BA0A34"/>
    <w:rsid w:val="00BA0A91"/>
    <w:rsid w:val="00BA0B38"/>
    <w:rsid w:val="00BA0BAB"/>
    <w:rsid w:val="00BA0CE2"/>
    <w:rsid w:val="00BA0CEB"/>
    <w:rsid w:val="00BA0D09"/>
    <w:rsid w:val="00BA0D78"/>
    <w:rsid w:val="00BA1042"/>
    <w:rsid w:val="00BA129D"/>
    <w:rsid w:val="00BA134C"/>
    <w:rsid w:val="00BA134D"/>
    <w:rsid w:val="00BA13A0"/>
    <w:rsid w:val="00BA13C5"/>
    <w:rsid w:val="00BA1438"/>
    <w:rsid w:val="00BA14AF"/>
    <w:rsid w:val="00BA164A"/>
    <w:rsid w:val="00BA171C"/>
    <w:rsid w:val="00BA174D"/>
    <w:rsid w:val="00BA17E8"/>
    <w:rsid w:val="00BA194E"/>
    <w:rsid w:val="00BA1AB5"/>
    <w:rsid w:val="00BA1AED"/>
    <w:rsid w:val="00BA1BE1"/>
    <w:rsid w:val="00BA1BE9"/>
    <w:rsid w:val="00BA1CEC"/>
    <w:rsid w:val="00BA1D59"/>
    <w:rsid w:val="00BA1DB1"/>
    <w:rsid w:val="00BA1F18"/>
    <w:rsid w:val="00BA22D3"/>
    <w:rsid w:val="00BA26D2"/>
    <w:rsid w:val="00BA272F"/>
    <w:rsid w:val="00BA27DD"/>
    <w:rsid w:val="00BA2D02"/>
    <w:rsid w:val="00BA2DA9"/>
    <w:rsid w:val="00BA2E2C"/>
    <w:rsid w:val="00BA2E39"/>
    <w:rsid w:val="00BA2E44"/>
    <w:rsid w:val="00BA3080"/>
    <w:rsid w:val="00BA3102"/>
    <w:rsid w:val="00BA3649"/>
    <w:rsid w:val="00BA3809"/>
    <w:rsid w:val="00BA3874"/>
    <w:rsid w:val="00BA3BB9"/>
    <w:rsid w:val="00BA3C2A"/>
    <w:rsid w:val="00BA3D43"/>
    <w:rsid w:val="00BA4141"/>
    <w:rsid w:val="00BA41DE"/>
    <w:rsid w:val="00BA41F2"/>
    <w:rsid w:val="00BA4596"/>
    <w:rsid w:val="00BA466A"/>
    <w:rsid w:val="00BA46B2"/>
    <w:rsid w:val="00BA46E8"/>
    <w:rsid w:val="00BA49AB"/>
    <w:rsid w:val="00BA4C29"/>
    <w:rsid w:val="00BA4C96"/>
    <w:rsid w:val="00BA4E9A"/>
    <w:rsid w:val="00BA4ED7"/>
    <w:rsid w:val="00BA4F61"/>
    <w:rsid w:val="00BA5595"/>
    <w:rsid w:val="00BA55F7"/>
    <w:rsid w:val="00BA5627"/>
    <w:rsid w:val="00BA591A"/>
    <w:rsid w:val="00BA5CE1"/>
    <w:rsid w:val="00BA5D14"/>
    <w:rsid w:val="00BA5D16"/>
    <w:rsid w:val="00BA5D43"/>
    <w:rsid w:val="00BA5DB0"/>
    <w:rsid w:val="00BA5ECE"/>
    <w:rsid w:val="00BA6170"/>
    <w:rsid w:val="00BA6456"/>
    <w:rsid w:val="00BA6475"/>
    <w:rsid w:val="00BA65CE"/>
    <w:rsid w:val="00BA66A7"/>
    <w:rsid w:val="00BA68CE"/>
    <w:rsid w:val="00BA6A2D"/>
    <w:rsid w:val="00BA6A61"/>
    <w:rsid w:val="00BA6A74"/>
    <w:rsid w:val="00BA6A9A"/>
    <w:rsid w:val="00BA6B0C"/>
    <w:rsid w:val="00BA6B4E"/>
    <w:rsid w:val="00BA6CA4"/>
    <w:rsid w:val="00BA6E3A"/>
    <w:rsid w:val="00BA6E63"/>
    <w:rsid w:val="00BA7001"/>
    <w:rsid w:val="00BA7267"/>
    <w:rsid w:val="00BA739D"/>
    <w:rsid w:val="00BA73C6"/>
    <w:rsid w:val="00BA7842"/>
    <w:rsid w:val="00BA7844"/>
    <w:rsid w:val="00BA7CF7"/>
    <w:rsid w:val="00BA7E62"/>
    <w:rsid w:val="00BB0137"/>
    <w:rsid w:val="00BB0293"/>
    <w:rsid w:val="00BB0424"/>
    <w:rsid w:val="00BB051D"/>
    <w:rsid w:val="00BB05AD"/>
    <w:rsid w:val="00BB0884"/>
    <w:rsid w:val="00BB093C"/>
    <w:rsid w:val="00BB0984"/>
    <w:rsid w:val="00BB0B29"/>
    <w:rsid w:val="00BB0B89"/>
    <w:rsid w:val="00BB0C50"/>
    <w:rsid w:val="00BB0C51"/>
    <w:rsid w:val="00BB0D20"/>
    <w:rsid w:val="00BB0DDD"/>
    <w:rsid w:val="00BB135C"/>
    <w:rsid w:val="00BB145D"/>
    <w:rsid w:val="00BB147F"/>
    <w:rsid w:val="00BB15ED"/>
    <w:rsid w:val="00BB16DE"/>
    <w:rsid w:val="00BB187A"/>
    <w:rsid w:val="00BB1CB4"/>
    <w:rsid w:val="00BB1F14"/>
    <w:rsid w:val="00BB1FF8"/>
    <w:rsid w:val="00BB2003"/>
    <w:rsid w:val="00BB210E"/>
    <w:rsid w:val="00BB21FB"/>
    <w:rsid w:val="00BB2411"/>
    <w:rsid w:val="00BB2601"/>
    <w:rsid w:val="00BB2632"/>
    <w:rsid w:val="00BB26A3"/>
    <w:rsid w:val="00BB27A5"/>
    <w:rsid w:val="00BB2A38"/>
    <w:rsid w:val="00BB2A97"/>
    <w:rsid w:val="00BB2D98"/>
    <w:rsid w:val="00BB2E4D"/>
    <w:rsid w:val="00BB3020"/>
    <w:rsid w:val="00BB302F"/>
    <w:rsid w:val="00BB3093"/>
    <w:rsid w:val="00BB30AF"/>
    <w:rsid w:val="00BB30B9"/>
    <w:rsid w:val="00BB30C0"/>
    <w:rsid w:val="00BB31AC"/>
    <w:rsid w:val="00BB32A4"/>
    <w:rsid w:val="00BB3418"/>
    <w:rsid w:val="00BB371B"/>
    <w:rsid w:val="00BB37B5"/>
    <w:rsid w:val="00BB3A3B"/>
    <w:rsid w:val="00BB3B7D"/>
    <w:rsid w:val="00BB3BEC"/>
    <w:rsid w:val="00BB3CA1"/>
    <w:rsid w:val="00BB3E7A"/>
    <w:rsid w:val="00BB3F6C"/>
    <w:rsid w:val="00BB42E8"/>
    <w:rsid w:val="00BB454B"/>
    <w:rsid w:val="00BB46D2"/>
    <w:rsid w:val="00BB4857"/>
    <w:rsid w:val="00BB48DD"/>
    <w:rsid w:val="00BB4A4B"/>
    <w:rsid w:val="00BB4ABA"/>
    <w:rsid w:val="00BB5154"/>
    <w:rsid w:val="00BB51BE"/>
    <w:rsid w:val="00BB524A"/>
    <w:rsid w:val="00BB5256"/>
    <w:rsid w:val="00BB5331"/>
    <w:rsid w:val="00BB557F"/>
    <w:rsid w:val="00BB559D"/>
    <w:rsid w:val="00BB59F8"/>
    <w:rsid w:val="00BB5A0E"/>
    <w:rsid w:val="00BB5CAC"/>
    <w:rsid w:val="00BB5CAE"/>
    <w:rsid w:val="00BB5CB5"/>
    <w:rsid w:val="00BB5E2E"/>
    <w:rsid w:val="00BB5F35"/>
    <w:rsid w:val="00BB639D"/>
    <w:rsid w:val="00BB63A0"/>
    <w:rsid w:val="00BB642E"/>
    <w:rsid w:val="00BB66EB"/>
    <w:rsid w:val="00BB6ABE"/>
    <w:rsid w:val="00BB6C57"/>
    <w:rsid w:val="00BB6DD0"/>
    <w:rsid w:val="00BB6FDD"/>
    <w:rsid w:val="00BB7791"/>
    <w:rsid w:val="00BB7824"/>
    <w:rsid w:val="00BB7917"/>
    <w:rsid w:val="00BB7A47"/>
    <w:rsid w:val="00BB7B2D"/>
    <w:rsid w:val="00BB7B4E"/>
    <w:rsid w:val="00BB7D21"/>
    <w:rsid w:val="00BB7D74"/>
    <w:rsid w:val="00BB7DC7"/>
    <w:rsid w:val="00BB7E96"/>
    <w:rsid w:val="00BC0275"/>
    <w:rsid w:val="00BC0549"/>
    <w:rsid w:val="00BC06F6"/>
    <w:rsid w:val="00BC0773"/>
    <w:rsid w:val="00BC09C6"/>
    <w:rsid w:val="00BC0A31"/>
    <w:rsid w:val="00BC0C6A"/>
    <w:rsid w:val="00BC0CAC"/>
    <w:rsid w:val="00BC0DF2"/>
    <w:rsid w:val="00BC0F87"/>
    <w:rsid w:val="00BC10BE"/>
    <w:rsid w:val="00BC11AD"/>
    <w:rsid w:val="00BC12B1"/>
    <w:rsid w:val="00BC15FC"/>
    <w:rsid w:val="00BC18DA"/>
    <w:rsid w:val="00BC1906"/>
    <w:rsid w:val="00BC1986"/>
    <w:rsid w:val="00BC1BEE"/>
    <w:rsid w:val="00BC1C2E"/>
    <w:rsid w:val="00BC1D42"/>
    <w:rsid w:val="00BC1E2A"/>
    <w:rsid w:val="00BC2244"/>
    <w:rsid w:val="00BC225E"/>
    <w:rsid w:val="00BC2528"/>
    <w:rsid w:val="00BC27AC"/>
    <w:rsid w:val="00BC28C3"/>
    <w:rsid w:val="00BC28E0"/>
    <w:rsid w:val="00BC2C5A"/>
    <w:rsid w:val="00BC2D4E"/>
    <w:rsid w:val="00BC2DA9"/>
    <w:rsid w:val="00BC2E2C"/>
    <w:rsid w:val="00BC2FC3"/>
    <w:rsid w:val="00BC33D1"/>
    <w:rsid w:val="00BC33EE"/>
    <w:rsid w:val="00BC352B"/>
    <w:rsid w:val="00BC3843"/>
    <w:rsid w:val="00BC3A0D"/>
    <w:rsid w:val="00BC3A3A"/>
    <w:rsid w:val="00BC3E16"/>
    <w:rsid w:val="00BC4088"/>
    <w:rsid w:val="00BC440F"/>
    <w:rsid w:val="00BC46C0"/>
    <w:rsid w:val="00BC46C1"/>
    <w:rsid w:val="00BC4A10"/>
    <w:rsid w:val="00BC4AD8"/>
    <w:rsid w:val="00BC4C2A"/>
    <w:rsid w:val="00BC4C46"/>
    <w:rsid w:val="00BC4DEC"/>
    <w:rsid w:val="00BC4E1F"/>
    <w:rsid w:val="00BC4ECE"/>
    <w:rsid w:val="00BC4ED2"/>
    <w:rsid w:val="00BC5247"/>
    <w:rsid w:val="00BC52B6"/>
    <w:rsid w:val="00BC54FD"/>
    <w:rsid w:val="00BC569A"/>
    <w:rsid w:val="00BC5841"/>
    <w:rsid w:val="00BC585A"/>
    <w:rsid w:val="00BC5861"/>
    <w:rsid w:val="00BC59BD"/>
    <w:rsid w:val="00BC5EA0"/>
    <w:rsid w:val="00BC6053"/>
    <w:rsid w:val="00BC6686"/>
    <w:rsid w:val="00BC6AAC"/>
    <w:rsid w:val="00BC6D1A"/>
    <w:rsid w:val="00BC6EBB"/>
    <w:rsid w:val="00BC71BA"/>
    <w:rsid w:val="00BC73A4"/>
    <w:rsid w:val="00BC73B8"/>
    <w:rsid w:val="00BC74EA"/>
    <w:rsid w:val="00BC75EC"/>
    <w:rsid w:val="00BC7718"/>
    <w:rsid w:val="00BC7BE1"/>
    <w:rsid w:val="00BC7D4B"/>
    <w:rsid w:val="00BC7E8B"/>
    <w:rsid w:val="00BC7FDB"/>
    <w:rsid w:val="00BD00DD"/>
    <w:rsid w:val="00BD0192"/>
    <w:rsid w:val="00BD01A6"/>
    <w:rsid w:val="00BD022E"/>
    <w:rsid w:val="00BD04BD"/>
    <w:rsid w:val="00BD04C2"/>
    <w:rsid w:val="00BD06E9"/>
    <w:rsid w:val="00BD07C2"/>
    <w:rsid w:val="00BD08E4"/>
    <w:rsid w:val="00BD0917"/>
    <w:rsid w:val="00BD09A8"/>
    <w:rsid w:val="00BD0BF6"/>
    <w:rsid w:val="00BD0EDD"/>
    <w:rsid w:val="00BD10EB"/>
    <w:rsid w:val="00BD118E"/>
    <w:rsid w:val="00BD11D1"/>
    <w:rsid w:val="00BD12FA"/>
    <w:rsid w:val="00BD13AB"/>
    <w:rsid w:val="00BD146A"/>
    <w:rsid w:val="00BD146B"/>
    <w:rsid w:val="00BD1851"/>
    <w:rsid w:val="00BD1887"/>
    <w:rsid w:val="00BD18DC"/>
    <w:rsid w:val="00BD1914"/>
    <w:rsid w:val="00BD19C8"/>
    <w:rsid w:val="00BD1D40"/>
    <w:rsid w:val="00BD1F84"/>
    <w:rsid w:val="00BD20DD"/>
    <w:rsid w:val="00BD2619"/>
    <w:rsid w:val="00BD265A"/>
    <w:rsid w:val="00BD28E8"/>
    <w:rsid w:val="00BD29D7"/>
    <w:rsid w:val="00BD2A8F"/>
    <w:rsid w:val="00BD2DBB"/>
    <w:rsid w:val="00BD2FB9"/>
    <w:rsid w:val="00BD3088"/>
    <w:rsid w:val="00BD30F7"/>
    <w:rsid w:val="00BD33C2"/>
    <w:rsid w:val="00BD3531"/>
    <w:rsid w:val="00BD356C"/>
    <w:rsid w:val="00BD3DF8"/>
    <w:rsid w:val="00BD448D"/>
    <w:rsid w:val="00BD4530"/>
    <w:rsid w:val="00BD4566"/>
    <w:rsid w:val="00BD45C8"/>
    <w:rsid w:val="00BD4685"/>
    <w:rsid w:val="00BD47FF"/>
    <w:rsid w:val="00BD48C2"/>
    <w:rsid w:val="00BD4967"/>
    <w:rsid w:val="00BD4DEA"/>
    <w:rsid w:val="00BD4E35"/>
    <w:rsid w:val="00BD4E71"/>
    <w:rsid w:val="00BD4F3B"/>
    <w:rsid w:val="00BD4F52"/>
    <w:rsid w:val="00BD4F56"/>
    <w:rsid w:val="00BD5015"/>
    <w:rsid w:val="00BD508E"/>
    <w:rsid w:val="00BD5509"/>
    <w:rsid w:val="00BD55C8"/>
    <w:rsid w:val="00BD55F7"/>
    <w:rsid w:val="00BD5734"/>
    <w:rsid w:val="00BD57BF"/>
    <w:rsid w:val="00BD58C9"/>
    <w:rsid w:val="00BD59F4"/>
    <w:rsid w:val="00BD5B28"/>
    <w:rsid w:val="00BD5B29"/>
    <w:rsid w:val="00BD5F8A"/>
    <w:rsid w:val="00BD5FA4"/>
    <w:rsid w:val="00BD60BE"/>
    <w:rsid w:val="00BD60DA"/>
    <w:rsid w:val="00BD60E5"/>
    <w:rsid w:val="00BD611E"/>
    <w:rsid w:val="00BD61AB"/>
    <w:rsid w:val="00BD62CC"/>
    <w:rsid w:val="00BD63A2"/>
    <w:rsid w:val="00BD6483"/>
    <w:rsid w:val="00BD6649"/>
    <w:rsid w:val="00BD6773"/>
    <w:rsid w:val="00BD6DFE"/>
    <w:rsid w:val="00BD709E"/>
    <w:rsid w:val="00BD7122"/>
    <w:rsid w:val="00BD71F5"/>
    <w:rsid w:val="00BD7227"/>
    <w:rsid w:val="00BD7241"/>
    <w:rsid w:val="00BD72D8"/>
    <w:rsid w:val="00BD73BC"/>
    <w:rsid w:val="00BD76D2"/>
    <w:rsid w:val="00BD7724"/>
    <w:rsid w:val="00BD7785"/>
    <w:rsid w:val="00BD77ED"/>
    <w:rsid w:val="00BD7842"/>
    <w:rsid w:val="00BD7970"/>
    <w:rsid w:val="00BD79BF"/>
    <w:rsid w:val="00BD7B49"/>
    <w:rsid w:val="00BD7D8F"/>
    <w:rsid w:val="00BD7ED6"/>
    <w:rsid w:val="00BD7F45"/>
    <w:rsid w:val="00BE0155"/>
    <w:rsid w:val="00BE0172"/>
    <w:rsid w:val="00BE0392"/>
    <w:rsid w:val="00BE05FD"/>
    <w:rsid w:val="00BE0851"/>
    <w:rsid w:val="00BE08E0"/>
    <w:rsid w:val="00BE08E1"/>
    <w:rsid w:val="00BE0904"/>
    <w:rsid w:val="00BE0C09"/>
    <w:rsid w:val="00BE0D69"/>
    <w:rsid w:val="00BE0D80"/>
    <w:rsid w:val="00BE0E07"/>
    <w:rsid w:val="00BE0F7D"/>
    <w:rsid w:val="00BE0F98"/>
    <w:rsid w:val="00BE0FEF"/>
    <w:rsid w:val="00BE106D"/>
    <w:rsid w:val="00BE10D9"/>
    <w:rsid w:val="00BE1114"/>
    <w:rsid w:val="00BE1183"/>
    <w:rsid w:val="00BE1215"/>
    <w:rsid w:val="00BE126F"/>
    <w:rsid w:val="00BE1297"/>
    <w:rsid w:val="00BE13A4"/>
    <w:rsid w:val="00BE13BD"/>
    <w:rsid w:val="00BE1511"/>
    <w:rsid w:val="00BE155B"/>
    <w:rsid w:val="00BE15BE"/>
    <w:rsid w:val="00BE1705"/>
    <w:rsid w:val="00BE173A"/>
    <w:rsid w:val="00BE1779"/>
    <w:rsid w:val="00BE197A"/>
    <w:rsid w:val="00BE1ADB"/>
    <w:rsid w:val="00BE1C1B"/>
    <w:rsid w:val="00BE1EF0"/>
    <w:rsid w:val="00BE1F3F"/>
    <w:rsid w:val="00BE23CB"/>
    <w:rsid w:val="00BE26FF"/>
    <w:rsid w:val="00BE2CA4"/>
    <w:rsid w:val="00BE2E14"/>
    <w:rsid w:val="00BE2FA5"/>
    <w:rsid w:val="00BE30DA"/>
    <w:rsid w:val="00BE3173"/>
    <w:rsid w:val="00BE393F"/>
    <w:rsid w:val="00BE3963"/>
    <w:rsid w:val="00BE3A23"/>
    <w:rsid w:val="00BE3ABD"/>
    <w:rsid w:val="00BE3BAE"/>
    <w:rsid w:val="00BE3CC4"/>
    <w:rsid w:val="00BE3CE3"/>
    <w:rsid w:val="00BE3CE9"/>
    <w:rsid w:val="00BE3E24"/>
    <w:rsid w:val="00BE3EC5"/>
    <w:rsid w:val="00BE4350"/>
    <w:rsid w:val="00BE4762"/>
    <w:rsid w:val="00BE4830"/>
    <w:rsid w:val="00BE4999"/>
    <w:rsid w:val="00BE49C9"/>
    <w:rsid w:val="00BE4A67"/>
    <w:rsid w:val="00BE4D81"/>
    <w:rsid w:val="00BE4F88"/>
    <w:rsid w:val="00BE504E"/>
    <w:rsid w:val="00BE511A"/>
    <w:rsid w:val="00BE5145"/>
    <w:rsid w:val="00BE5562"/>
    <w:rsid w:val="00BE55A5"/>
    <w:rsid w:val="00BE596C"/>
    <w:rsid w:val="00BE5BA4"/>
    <w:rsid w:val="00BE5BBB"/>
    <w:rsid w:val="00BE5C4E"/>
    <w:rsid w:val="00BE5CE8"/>
    <w:rsid w:val="00BE630C"/>
    <w:rsid w:val="00BE637C"/>
    <w:rsid w:val="00BE63C4"/>
    <w:rsid w:val="00BE63FA"/>
    <w:rsid w:val="00BE6419"/>
    <w:rsid w:val="00BE6721"/>
    <w:rsid w:val="00BE674A"/>
    <w:rsid w:val="00BE6991"/>
    <w:rsid w:val="00BE69A4"/>
    <w:rsid w:val="00BE69D6"/>
    <w:rsid w:val="00BE69D8"/>
    <w:rsid w:val="00BE6A3A"/>
    <w:rsid w:val="00BE6ABF"/>
    <w:rsid w:val="00BE6DBA"/>
    <w:rsid w:val="00BE6DD0"/>
    <w:rsid w:val="00BE6E7D"/>
    <w:rsid w:val="00BE6E93"/>
    <w:rsid w:val="00BE7055"/>
    <w:rsid w:val="00BE7364"/>
    <w:rsid w:val="00BE7483"/>
    <w:rsid w:val="00BE75A5"/>
    <w:rsid w:val="00BE778B"/>
    <w:rsid w:val="00BE78D3"/>
    <w:rsid w:val="00BE7B09"/>
    <w:rsid w:val="00BE7BF7"/>
    <w:rsid w:val="00BE7ED2"/>
    <w:rsid w:val="00BF0178"/>
    <w:rsid w:val="00BF0665"/>
    <w:rsid w:val="00BF0749"/>
    <w:rsid w:val="00BF0785"/>
    <w:rsid w:val="00BF0855"/>
    <w:rsid w:val="00BF0C33"/>
    <w:rsid w:val="00BF0DAB"/>
    <w:rsid w:val="00BF0E03"/>
    <w:rsid w:val="00BF0E5B"/>
    <w:rsid w:val="00BF0EE5"/>
    <w:rsid w:val="00BF11C1"/>
    <w:rsid w:val="00BF1291"/>
    <w:rsid w:val="00BF137A"/>
    <w:rsid w:val="00BF143A"/>
    <w:rsid w:val="00BF16A7"/>
    <w:rsid w:val="00BF1744"/>
    <w:rsid w:val="00BF178B"/>
    <w:rsid w:val="00BF1AD0"/>
    <w:rsid w:val="00BF1AF0"/>
    <w:rsid w:val="00BF1B45"/>
    <w:rsid w:val="00BF1C08"/>
    <w:rsid w:val="00BF1E33"/>
    <w:rsid w:val="00BF1F40"/>
    <w:rsid w:val="00BF1F76"/>
    <w:rsid w:val="00BF2049"/>
    <w:rsid w:val="00BF2137"/>
    <w:rsid w:val="00BF215F"/>
    <w:rsid w:val="00BF231F"/>
    <w:rsid w:val="00BF2483"/>
    <w:rsid w:val="00BF2554"/>
    <w:rsid w:val="00BF25E3"/>
    <w:rsid w:val="00BF2C8B"/>
    <w:rsid w:val="00BF2E98"/>
    <w:rsid w:val="00BF2F2B"/>
    <w:rsid w:val="00BF2F72"/>
    <w:rsid w:val="00BF2FC4"/>
    <w:rsid w:val="00BF3052"/>
    <w:rsid w:val="00BF311A"/>
    <w:rsid w:val="00BF35B7"/>
    <w:rsid w:val="00BF3700"/>
    <w:rsid w:val="00BF38E8"/>
    <w:rsid w:val="00BF396A"/>
    <w:rsid w:val="00BF3B0D"/>
    <w:rsid w:val="00BF3C82"/>
    <w:rsid w:val="00BF3E0D"/>
    <w:rsid w:val="00BF3E25"/>
    <w:rsid w:val="00BF3E5A"/>
    <w:rsid w:val="00BF3F9C"/>
    <w:rsid w:val="00BF3FE4"/>
    <w:rsid w:val="00BF4024"/>
    <w:rsid w:val="00BF44FD"/>
    <w:rsid w:val="00BF4C5E"/>
    <w:rsid w:val="00BF4E68"/>
    <w:rsid w:val="00BF504F"/>
    <w:rsid w:val="00BF5061"/>
    <w:rsid w:val="00BF52B1"/>
    <w:rsid w:val="00BF53D5"/>
    <w:rsid w:val="00BF560D"/>
    <w:rsid w:val="00BF5904"/>
    <w:rsid w:val="00BF5AE9"/>
    <w:rsid w:val="00BF5AF9"/>
    <w:rsid w:val="00BF5CCC"/>
    <w:rsid w:val="00BF658B"/>
    <w:rsid w:val="00BF698A"/>
    <w:rsid w:val="00BF6D52"/>
    <w:rsid w:val="00BF6E68"/>
    <w:rsid w:val="00BF6EA7"/>
    <w:rsid w:val="00BF723B"/>
    <w:rsid w:val="00BF7449"/>
    <w:rsid w:val="00BF757D"/>
    <w:rsid w:val="00BF75CB"/>
    <w:rsid w:val="00BF783B"/>
    <w:rsid w:val="00BF79BE"/>
    <w:rsid w:val="00BF7A6C"/>
    <w:rsid w:val="00BF7CEC"/>
    <w:rsid w:val="00BF7D81"/>
    <w:rsid w:val="00C000FD"/>
    <w:rsid w:val="00C003A3"/>
    <w:rsid w:val="00C004B6"/>
    <w:rsid w:val="00C00763"/>
    <w:rsid w:val="00C0084E"/>
    <w:rsid w:val="00C00D6C"/>
    <w:rsid w:val="00C00D76"/>
    <w:rsid w:val="00C00ECF"/>
    <w:rsid w:val="00C01065"/>
    <w:rsid w:val="00C013C0"/>
    <w:rsid w:val="00C014BE"/>
    <w:rsid w:val="00C0155F"/>
    <w:rsid w:val="00C01563"/>
    <w:rsid w:val="00C0161A"/>
    <w:rsid w:val="00C0162F"/>
    <w:rsid w:val="00C01CA2"/>
    <w:rsid w:val="00C01D41"/>
    <w:rsid w:val="00C01E91"/>
    <w:rsid w:val="00C01F71"/>
    <w:rsid w:val="00C01F8B"/>
    <w:rsid w:val="00C0216E"/>
    <w:rsid w:val="00C021EA"/>
    <w:rsid w:val="00C02338"/>
    <w:rsid w:val="00C024C4"/>
    <w:rsid w:val="00C02500"/>
    <w:rsid w:val="00C0274F"/>
    <w:rsid w:val="00C0283A"/>
    <w:rsid w:val="00C02858"/>
    <w:rsid w:val="00C0285B"/>
    <w:rsid w:val="00C0294E"/>
    <w:rsid w:val="00C02FA9"/>
    <w:rsid w:val="00C030A4"/>
    <w:rsid w:val="00C033BF"/>
    <w:rsid w:val="00C0359C"/>
    <w:rsid w:val="00C036AC"/>
    <w:rsid w:val="00C03765"/>
    <w:rsid w:val="00C0386D"/>
    <w:rsid w:val="00C03880"/>
    <w:rsid w:val="00C038F8"/>
    <w:rsid w:val="00C0391B"/>
    <w:rsid w:val="00C03998"/>
    <w:rsid w:val="00C03E5E"/>
    <w:rsid w:val="00C04281"/>
    <w:rsid w:val="00C043CE"/>
    <w:rsid w:val="00C04467"/>
    <w:rsid w:val="00C0448F"/>
    <w:rsid w:val="00C04714"/>
    <w:rsid w:val="00C04844"/>
    <w:rsid w:val="00C048B3"/>
    <w:rsid w:val="00C04C05"/>
    <w:rsid w:val="00C04C39"/>
    <w:rsid w:val="00C05C0E"/>
    <w:rsid w:val="00C05C73"/>
    <w:rsid w:val="00C05D24"/>
    <w:rsid w:val="00C05DAD"/>
    <w:rsid w:val="00C061FD"/>
    <w:rsid w:val="00C0626D"/>
    <w:rsid w:val="00C063C8"/>
    <w:rsid w:val="00C0650C"/>
    <w:rsid w:val="00C065AB"/>
    <w:rsid w:val="00C065D0"/>
    <w:rsid w:val="00C0667F"/>
    <w:rsid w:val="00C0692E"/>
    <w:rsid w:val="00C06977"/>
    <w:rsid w:val="00C0697C"/>
    <w:rsid w:val="00C06A82"/>
    <w:rsid w:val="00C06BEA"/>
    <w:rsid w:val="00C06C60"/>
    <w:rsid w:val="00C06EA0"/>
    <w:rsid w:val="00C07004"/>
    <w:rsid w:val="00C070F4"/>
    <w:rsid w:val="00C071A4"/>
    <w:rsid w:val="00C0744F"/>
    <w:rsid w:val="00C074D7"/>
    <w:rsid w:val="00C0758B"/>
    <w:rsid w:val="00C07601"/>
    <w:rsid w:val="00C0777E"/>
    <w:rsid w:val="00C07A00"/>
    <w:rsid w:val="00C07A79"/>
    <w:rsid w:val="00C07BE7"/>
    <w:rsid w:val="00C07D70"/>
    <w:rsid w:val="00C07E07"/>
    <w:rsid w:val="00C07E50"/>
    <w:rsid w:val="00C07EA6"/>
    <w:rsid w:val="00C07F9C"/>
    <w:rsid w:val="00C10030"/>
    <w:rsid w:val="00C101F3"/>
    <w:rsid w:val="00C10384"/>
    <w:rsid w:val="00C10706"/>
    <w:rsid w:val="00C10823"/>
    <w:rsid w:val="00C10CBF"/>
    <w:rsid w:val="00C10D40"/>
    <w:rsid w:val="00C10F7E"/>
    <w:rsid w:val="00C1107D"/>
    <w:rsid w:val="00C1148B"/>
    <w:rsid w:val="00C114DB"/>
    <w:rsid w:val="00C115AF"/>
    <w:rsid w:val="00C1165E"/>
    <w:rsid w:val="00C11726"/>
    <w:rsid w:val="00C11789"/>
    <w:rsid w:val="00C1187A"/>
    <w:rsid w:val="00C11A2D"/>
    <w:rsid w:val="00C11B44"/>
    <w:rsid w:val="00C11B75"/>
    <w:rsid w:val="00C11B85"/>
    <w:rsid w:val="00C11B95"/>
    <w:rsid w:val="00C11D6E"/>
    <w:rsid w:val="00C11DA7"/>
    <w:rsid w:val="00C11E92"/>
    <w:rsid w:val="00C1204E"/>
    <w:rsid w:val="00C120F0"/>
    <w:rsid w:val="00C12170"/>
    <w:rsid w:val="00C1220F"/>
    <w:rsid w:val="00C122E4"/>
    <w:rsid w:val="00C123A6"/>
    <w:rsid w:val="00C12567"/>
    <w:rsid w:val="00C1284C"/>
    <w:rsid w:val="00C12874"/>
    <w:rsid w:val="00C128B5"/>
    <w:rsid w:val="00C12968"/>
    <w:rsid w:val="00C12979"/>
    <w:rsid w:val="00C12B97"/>
    <w:rsid w:val="00C12D23"/>
    <w:rsid w:val="00C12D43"/>
    <w:rsid w:val="00C12EC7"/>
    <w:rsid w:val="00C12F01"/>
    <w:rsid w:val="00C12F50"/>
    <w:rsid w:val="00C13128"/>
    <w:rsid w:val="00C13757"/>
    <w:rsid w:val="00C137CB"/>
    <w:rsid w:val="00C13A9A"/>
    <w:rsid w:val="00C13BC5"/>
    <w:rsid w:val="00C13C03"/>
    <w:rsid w:val="00C13C94"/>
    <w:rsid w:val="00C13CCC"/>
    <w:rsid w:val="00C142B2"/>
    <w:rsid w:val="00C143E3"/>
    <w:rsid w:val="00C1440D"/>
    <w:rsid w:val="00C14442"/>
    <w:rsid w:val="00C14517"/>
    <w:rsid w:val="00C145F8"/>
    <w:rsid w:val="00C14963"/>
    <w:rsid w:val="00C1498D"/>
    <w:rsid w:val="00C14B60"/>
    <w:rsid w:val="00C14D96"/>
    <w:rsid w:val="00C14F8D"/>
    <w:rsid w:val="00C15071"/>
    <w:rsid w:val="00C150AF"/>
    <w:rsid w:val="00C15177"/>
    <w:rsid w:val="00C1517F"/>
    <w:rsid w:val="00C152F5"/>
    <w:rsid w:val="00C15309"/>
    <w:rsid w:val="00C15471"/>
    <w:rsid w:val="00C1548C"/>
    <w:rsid w:val="00C154AE"/>
    <w:rsid w:val="00C15664"/>
    <w:rsid w:val="00C156A5"/>
    <w:rsid w:val="00C15744"/>
    <w:rsid w:val="00C158BB"/>
    <w:rsid w:val="00C15A7F"/>
    <w:rsid w:val="00C15E27"/>
    <w:rsid w:val="00C15F6C"/>
    <w:rsid w:val="00C15FDA"/>
    <w:rsid w:val="00C15FE2"/>
    <w:rsid w:val="00C16202"/>
    <w:rsid w:val="00C16268"/>
    <w:rsid w:val="00C163B3"/>
    <w:rsid w:val="00C16863"/>
    <w:rsid w:val="00C16C22"/>
    <w:rsid w:val="00C16DE2"/>
    <w:rsid w:val="00C16EDC"/>
    <w:rsid w:val="00C17089"/>
    <w:rsid w:val="00C1746C"/>
    <w:rsid w:val="00C1752A"/>
    <w:rsid w:val="00C1776A"/>
    <w:rsid w:val="00C1777E"/>
    <w:rsid w:val="00C177DF"/>
    <w:rsid w:val="00C1785D"/>
    <w:rsid w:val="00C179CC"/>
    <w:rsid w:val="00C17AEB"/>
    <w:rsid w:val="00C17D9A"/>
    <w:rsid w:val="00C20076"/>
    <w:rsid w:val="00C20290"/>
    <w:rsid w:val="00C203CC"/>
    <w:rsid w:val="00C20497"/>
    <w:rsid w:val="00C20734"/>
    <w:rsid w:val="00C20A00"/>
    <w:rsid w:val="00C20CF9"/>
    <w:rsid w:val="00C20DDB"/>
    <w:rsid w:val="00C210C5"/>
    <w:rsid w:val="00C211BC"/>
    <w:rsid w:val="00C212ED"/>
    <w:rsid w:val="00C213C7"/>
    <w:rsid w:val="00C21542"/>
    <w:rsid w:val="00C215B6"/>
    <w:rsid w:val="00C21607"/>
    <w:rsid w:val="00C21633"/>
    <w:rsid w:val="00C2189B"/>
    <w:rsid w:val="00C21A0B"/>
    <w:rsid w:val="00C21D3C"/>
    <w:rsid w:val="00C21E41"/>
    <w:rsid w:val="00C222CF"/>
    <w:rsid w:val="00C224E2"/>
    <w:rsid w:val="00C224F1"/>
    <w:rsid w:val="00C22549"/>
    <w:rsid w:val="00C2272A"/>
    <w:rsid w:val="00C22B1C"/>
    <w:rsid w:val="00C22B87"/>
    <w:rsid w:val="00C22C4C"/>
    <w:rsid w:val="00C230CE"/>
    <w:rsid w:val="00C230F4"/>
    <w:rsid w:val="00C23282"/>
    <w:rsid w:val="00C232C2"/>
    <w:rsid w:val="00C23342"/>
    <w:rsid w:val="00C23382"/>
    <w:rsid w:val="00C23547"/>
    <w:rsid w:val="00C236CE"/>
    <w:rsid w:val="00C23984"/>
    <w:rsid w:val="00C239CD"/>
    <w:rsid w:val="00C23ACD"/>
    <w:rsid w:val="00C23B49"/>
    <w:rsid w:val="00C23BB2"/>
    <w:rsid w:val="00C23CCD"/>
    <w:rsid w:val="00C23D24"/>
    <w:rsid w:val="00C23DDF"/>
    <w:rsid w:val="00C23EBF"/>
    <w:rsid w:val="00C23FEB"/>
    <w:rsid w:val="00C24103"/>
    <w:rsid w:val="00C24509"/>
    <w:rsid w:val="00C245A2"/>
    <w:rsid w:val="00C2468C"/>
    <w:rsid w:val="00C246CF"/>
    <w:rsid w:val="00C248D7"/>
    <w:rsid w:val="00C24A1E"/>
    <w:rsid w:val="00C24B91"/>
    <w:rsid w:val="00C24C50"/>
    <w:rsid w:val="00C24D8E"/>
    <w:rsid w:val="00C25015"/>
    <w:rsid w:val="00C25033"/>
    <w:rsid w:val="00C2534E"/>
    <w:rsid w:val="00C25367"/>
    <w:rsid w:val="00C25670"/>
    <w:rsid w:val="00C257A1"/>
    <w:rsid w:val="00C25840"/>
    <w:rsid w:val="00C25F45"/>
    <w:rsid w:val="00C260BC"/>
    <w:rsid w:val="00C262AD"/>
    <w:rsid w:val="00C2650F"/>
    <w:rsid w:val="00C265AB"/>
    <w:rsid w:val="00C26687"/>
    <w:rsid w:val="00C26699"/>
    <w:rsid w:val="00C266B0"/>
    <w:rsid w:val="00C266F2"/>
    <w:rsid w:val="00C26AB8"/>
    <w:rsid w:val="00C26B2B"/>
    <w:rsid w:val="00C26BDF"/>
    <w:rsid w:val="00C26C5C"/>
    <w:rsid w:val="00C26E41"/>
    <w:rsid w:val="00C26E51"/>
    <w:rsid w:val="00C2702F"/>
    <w:rsid w:val="00C2727F"/>
    <w:rsid w:val="00C27322"/>
    <w:rsid w:val="00C2737C"/>
    <w:rsid w:val="00C273D7"/>
    <w:rsid w:val="00C27490"/>
    <w:rsid w:val="00C2756E"/>
    <w:rsid w:val="00C275EB"/>
    <w:rsid w:val="00C278E2"/>
    <w:rsid w:val="00C27A41"/>
    <w:rsid w:val="00C27CDC"/>
    <w:rsid w:val="00C27F82"/>
    <w:rsid w:val="00C3011B"/>
    <w:rsid w:val="00C3021F"/>
    <w:rsid w:val="00C30344"/>
    <w:rsid w:val="00C304D7"/>
    <w:rsid w:val="00C304DF"/>
    <w:rsid w:val="00C304ED"/>
    <w:rsid w:val="00C30512"/>
    <w:rsid w:val="00C30660"/>
    <w:rsid w:val="00C30684"/>
    <w:rsid w:val="00C30716"/>
    <w:rsid w:val="00C308CB"/>
    <w:rsid w:val="00C30912"/>
    <w:rsid w:val="00C30963"/>
    <w:rsid w:val="00C30B21"/>
    <w:rsid w:val="00C30CC7"/>
    <w:rsid w:val="00C30E4C"/>
    <w:rsid w:val="00C310D8"/>
    <w:rsid w:val="00C31152"/>
    <w:rsid w:val="00C311C3"/>
    <w:rsid w:val="00C31267"/>
    <w:rsid w:val="00C31665"/>
    <w:rsid w:val="00C31690"/>
    <w:rsid w:val="00C3187B"/>
    <w:rsid w:val="00C31981"/>
    <w:rsid w:val="00C31A9F"/>
    <w:rsid w:val="00C31AEF"/>
    <w:rsid w:val="00C31B18"/>
    <w:rsid w:val="00C31ECA"/>
    <w:rsid w:val="00C3204F"/>
    <w:rsid w:val="00C32200"/>
    <w:rsid w:val="00C3226C"/>
    <w:rsid w:val="00C322DF"/>
    <w:rsid w:val="00C326CD"/>
    <w:rsid w:val="00C32810"/>
    <w:rsid w:val="00C328C7"/>
    <w:rsid w:val="00C32981"/>
    <w:rsid w:val="00C329A3"/>
    <w:rsid w:val="00C329C4"/>
    <w:rsid w:val="00C329F3"/>
    <w:rsid w:val="00C32A32"/>
    <w:rsid w:val="00C32BCA"/>
    <w:rsid w:val="00C32BDB"/>
    <w:rsid w:val="00C32CD5"/>
    <w:rsid w:val="00C32DCB"/>
    <w:rsid w:val="00C32E05"/>
    <w:rsid w:val="00C335FE"/>
    <w:rsid w:val="00C33850"/>
    <w:rsid w:val="00C3387B"/>
    <w:rsid w:val="00C338C2"/>
    <w:rsid w:val="00C339B8"/>
    <w:rsid w:val="00C33C96"/>
    <w:rsid w:val="00C33E1E"/>
    <w:rsid w:val="00C33EE6"/>
    <w:rsid w:val="00C34037"/>
    <w:rsid w:val="00C341D3"/>
    <w:rsid w:val="00C3424B"/>
    <w:rsid w:val="00C3446D"/>
    <w:rsid w:val="00C344AE"/>
    <w:rsid w:val="00C34946"/>
    <w:rsid w:val="00C34C31"/>
    <w:rsid w:val="00C34D6E"/>
    <w:rsid w:val="00C35127"/>
    <w:rsid w:val="00C3518C"/>
    <w:rsid w:val="00C354D7"/>
    <w:rsid w:val="00C35536"/>
    <w:rsid w:val="00C35557"/>
    <w:rsid w:val="00C3560F"/>
    <w:rsid w:val="00C356BC"/>
    <w:rsid w:val="00C3586C"/>
    <w:rsid w:val="00C359A4"/>
    <w:rsid w:val="00C35D7E"/>
    <w:rsid w:val="00C3601F"/>
    <w:rsid w:val="00C36087"/>
    <w:rsid w:val="00C362F6"/>
    <w:rsid w:val="00C363A7"/>
    <w:rsid w:val="00C3678E"/>
    <w:rsid w:val="00C369AE"/>
    <w:rsid w:val="00C36BB3"/>
    <w:rsid w:val="00C37027"/>
    <w:rsid w:val="00C37055"/>
    <w:rsid w:val="00C375BB"/>
    <w:rsid w:val="00C3765C"/>
    <w:rsid w:val="00C37728"/>
    <w:rsid w:val="00C3780C"/>
    <w:rsid w:val="00C37FA3"/>
    <w:rsid w:val="00C400DA"/>
    <w:rsid w:val="00C40186"/>
    <w:rsid w:val="00C40213"/>
    <w:rsid w:val="00C4048D"/>
    <w:rsid w:val="00C405D8"/>
    <w:rsid w:val="00C40717"/>
    <w:rsid w:val="00C40795"/>
    <w:rsid w:val="00C407E2"/>
    <w:rsid w:val="00C40B0C"/>
    <w:rsid w:val="00C40E5C"/>
    <w:rsid w:val="00C40F24"/>
    <w:rsid w:val="00C40FAF"/>
    <w:rsid w:val="00C40FF9"/>
    <w:rsid w:val="00C41033"/>
    <w:rsid w:val="00C4105E"/>
    <w:rsid w:val="00C410C4"/>
    <w:rsid w:val="00C412A8"/>
    <w:rsid w:val="00C412D8"/>
    <w:rsid w:val="00C41554"/>
    <w:rsid w:val="00C41640"/>
    <w:rsid w:val="00C4166C"/>
    <w:rsid w:val="00C418D0"/>
    <w:rsid w:val="00C419ED"/>
    <w:rsid w:val="00C41A6D"/>
    <w:rsid w:val="00C41A78"/>
    <w:rsid w:val="00C41C54"/>
    <w:rsid w:val="00C41E7C"/>
    <w:rsid w:val="00C41F4F"/>
    <w:rsid w:val="00C422B2"/>
    <w:rsid w:val="00C422FA"/>
    <w:rsid w:val="00C42602"/>
    <w:rsid w:val="00C427DE"/>
    <w:rsid w:val="00C42A59"/>
    <w:rsid w:val="00C42C8E"/>
    <w:rsid w:val="00C42EA4"/>
    <w:rsid w:val="00C43182"/>
    <w:rsid w:val="00C4333C"/>
    <w:rsid w:val="00C433FF"/>
    <w:rsid w:val="00C437D9"/>
    <w:rsid w:val="00C43B04"/>
    <w:rsid w:val="00C43EC1"/>
    <w:rsid w:val="00C43FE9"/>
    <w:rsid w:val="00C44093"/>
    <w:rsid w:val="00C441A3"/>
    <w:rsid w:val="00C441E1"/>
    <w:rsid w:val="00C4423A"/>
    <w:rsid w:val="00C44799"/>
    <w:rsid w:val="00C44D66"/>
    <w:rsid w:val="00C450A8"/>
    <w:rsid w:val="00C45221"/>
    <w:rsid w:val="00C45225"/>
    <w:rsid w:val="00C45339"/>
    <w:rsid w:val="00C453E1"/>
    <w:rsid w:val="00C4554C"/>
    <w:rsid w:val="00C455C8"/>
    <w:rsid w:val="00C4571C"/>
    <w:rsid w:val="00C4586E"/>
    <w:rsid w:val="00C46274"/>
    <w:rsid w:val="00C46559"/>
    <w:rsid w:val="00C465E4"/>
    <w:rsid w:val="00C46EBC"/>
    <w:rsid w:val="00C47008"/>
    <w:rsid w:val="00C472BE"/>
    <w:rsid w:val="00C4759F"/>
    <w:rsid w:val="00C47755"/>
    <w:rsid w:val="00C47828"/>
    <w:rsid w:val="00C47869"/>
    <w:rsid w:val="00C47915"/>
    <w:rsid w:val="00C47AB3"/>
    <w:rsid w:val="00C47C66"/>
    <w:rsid w:val="00C47E8C"/>
    <w:rsid w:val="00C5000D"/>
    <w:rsid w:val="00C50507"/>
    <w:rsid w:val="00C50723"/>
    <w:rsid w:val="00C50A4F"/>
    <w:rsid w:val="00C50AC5"/>
    <w:rsid w:val="00C50B58"/>
    <w:rsid w:val="00C50BE3"/>
    <w:rsid w:val="00C50C44"/>
    <w:rsid w:val="00C50D5B"/>
    <w:rsid w:val="00C50D7C"/>
    <w:rsid w:val="00C51044"/>
    <w:rsid w:val="00C515D1"/>
    <w:rsid w:val="00C51658"/>
    <w:rsid w:val="00C516E4"/>
    <w:rsid w:val="00C51C66"/>
    <w:rsid w:val="00C51D3A"/>
    <w:rsid w:val="00C51D6D"/>
    <w:rsid w:val="00C51E2D"/>
    <w:rsid w:val="00C5212D"/>
    <w:rsid w:val="00C52795"/>
    <w:rsid w:val="00C52821"/>
    <w:rsid w:val="00C528D8"/>
    <w:rsid w:val="00C529F1"/>
    <w:rsid w:val="00C52C90"/>
    <w:rsid w:val="00C52DF4"/>
    <w:rsid w:val="00C52E10"/>
    <w:rsid w:val="00C53099"/>
    <w:rsid w:val="00C532F6"/>
    <w:rsid w:val="00C532FC"/>
    <w:rsid w:val="00C5334F"/>
    <w:rsid w:val="00C5353E"/>
    <w:rsid w:val="00C53580"/>
    <w:rsid w:val="00C53A1B"/>
    <w:rsid w:val="00C53AFB"/>
    <w:rsid w:val="00C53B10"/>
    <w:rsid w:val="00C53D0A"/>
    <w:rsid w:val="00C53D43"/>
    <w:rsid w:val="00C53D95"/>
    <w:rsid w:val="00C53E35"/>
    <w:rsid w:val="00C53ECD"/>
    <w:rsid w:val="00C54290"/>
    <w:rsid w:val="00C5433C"/>
    <w:rsid w:val="00C54424"/>
    <w:rsid w:val="00C54498"/>
    <w:rsid w:val="00C5457C"/>
    <w:rsid w:val="00C54679"/>
    <w:rsid w:val="00C546AA"/>
    <w:rsid w:val="00C5478A"/>
    <w:rsid w:val="00C5486A"/>
    <w:rsid w:val="00C54911"/>
    <w:rsid w:val="00C549D8"/>
    <w:rsid w:val="00C54A8C"/>
    <w:rsid w:val="00C54B47"/>
    <w:rsid w:val="00C54FA3"/>
    <w:rsid w:val="00C55A29"/>
    <w:rsid w:val="00C55E47"/>
    <w:rsid w:val="00C55F14"/>
    <w:rsid w:val="00C55FAF"/>
    <w:rsid w:val="00C56156"/>
    <w:rsid w:val="00C565E2"/>
    <w:rsid w:val="00C567BA"/>
    <w:rsid w:val="00C56C56"/>
    <w:rsid w:val="00C56E4E"/>
    <w:rsid w:val="00C56EBE"/>
    <w:rsid w:val="00C56EEB"/>
    <w:rsid w:val="00C56F92"/>
    <w:rsid w:val="00C57082"/>
    <w:rsid w:val="00C5709C"/>
    <w:rsid w:val="00C57105"/>
    <w:rsid w:val="00C571CB"/>
    <w:rsid w:val="00C57351"/>
    <w:rsid w:val="00C5739F"/>
    <w:rsid w:val="00C574BF"/>
    <w:rsid w:val="00C574D2"/>
    <w:rsid w:val="00C57573"/>
    <w:rsid w:val="00C576E3"/>
    <w:rsid w:val="00C57709"/>
    <w:rsid w:val="00C57BE0"/>
    <w:rsid w:val="00C57CB4"/>
    <w:rsid w:val="00C57D12"/>
    <w:rsid w:val="00C57DE1"/>
    <w:rsid w:val="00C57FCE"/>
    <w:rsid w:val="00C60449"/>
    <w:rsid w:val="00C60662"/>
    <w:rsid w:val="00C60667"/>
    <w:rsid w:val="00C6067B"/>
    <w:rsid w:val="00C60A99"/>
    <w:rsid w:val="00C60AD8"/>
    <w:rsid w:val="00C60C54"/>
    <w:rsid w:val="00C60D6D"/>
    <w:rsid w:val="00C60DD7"/>
    <w:rsid w:val="00C60E74"/>
    <w:rsid w:val="00C610B3"/>
    <w:rsid w:val="00C61117"/>
    <w:rsid w:val="00C611E9"/>
    <w:rsid w:val="00C6121F"/>
    <w:rsid w:val="00C613C2"/>
    <w:rsid w:val="00C61687"/>
    <w:rsid w:val="00C616E2"/>
    <w:rsid w:val="00C616F0"/>
    <w:rsid w:val="00C61B24"/>
    <w:rsid w:val="00C61B76"/>
    <w:rsid w:val="00C62048"/>
    <w:rsid w:val="00C620EE"/>
    <w:rsid w:val="00C6214E"/>
    <w:rsid w:val="00C6227D"/>
    <w:rsid w:val="00C62296"/>
    <w:rsid w:val="00C6232F"/>
    <w:rsid w:val="00C62499"/>
    <w:rsid w:val="00C62588"/>
    <w:rsid w:val="00C627B1"/>
    <w:rsid w:val="00C6294C"/>
    <w:rsid w:val="00C62951"/>
    <w:rsid w:val="00C62A25"/>
    <w:rsid w:val="00C63218"/>
    <w:rsid w:val="00C633D3"/>
    <w:rsid w:val="00C63478"/>
    <w:rsid w:val="00C634C1"/>
    <w:rsid w:val="00C63567"/>
    <w:rsid w:val="00C6364A"/>
    <w:rsid w:val="00C63687"/>
    <w:rsid w:val="00C636DD"/>
    <w:rsid w:val="00C63765"/>
    <w:rsid w:val="00C63834"/>
    <w:rsid w:val="00C63980"/>
    <w:rsid w:val="00C63983"/>
    <w:rsid w:val="00C639F0"/>
    <w:rsid w:val="00C63B50"/>
    <w:rsid w:val="00C63D37"/>
    <w:rsid w:val="00C63EC4"/>
    <w:rsid w:val="00C6427C"/>
    <w:rsid w:val="00C64365"/>
    <w:rsid w:val="00C6442E"/>
    <w:rsid w:val="00C64470"/>
    <w:rsid w:val="00C64506"/>
    <w:rsid w:val="00C6455D"/>
    <w:rsid w:val="00C64608"/>
    <w:rsid w:val="00C64703"/>
    <w:rsid w:val="00C6471A"/>
    <w:rsid w:val="00C647EB"/>
    <w:rsid w:val="00C64926"/>
    <w:rsid w:val="00C64986"/>
    <w:rsid w:val="00C64B23"/>
    <w:rsid w:val="00C64C06"/>
    <w:rsid w:val="00C64EB1"/>
    <w:rsid w:val="00C64EF9"/>
    <w:rsid w:val="00C64F46"/>
    <w:rsid w:val="00C64F91"/>
    <w:rsid w:val="00C65019"/>
    <w:rsid w:val="00C65181"/>
    <w:rsid w:val="00C652FF"/>
    <w:rsid w:val="00C65426"/>
    <w:rsid w:val="00C65450"/>
    <w:rsid w:val="00C6553C"/>
    <w:rsid w:val="00C655F6"/>
    <w:rsid w:val="00C657B4"/>
    <w:rsid w:val="00C65837"/>
    <w:rsid w:val="00C6599D"/>
    <w:rsid w:val="00C65C79"/>
    <w:rsid w:val="00C65C91"/>
    <w:rsid w:val="00C65DC6"/>
    <w:rsid w:val="00C660AA"/>
    <w:rsid w:val="00C66253"/>
    <w:rsid w:val="00C66343"/>
    <w:rsid w:val="00C6636A"/>
    <w:rsid w:val="00C663F0"/>
    <w:rsid w:val="00C66419"/>
    <w:rsid w:val="00C6641C"/>
    <w:rsid w:val="00C6642E"/>
    <w:rsid w:val="00C665F8"/>
    <w:rsid w:val="00C66600"/>
    <w:rsid w:val="00C6663C"/>
    <w:rsid w:val="00C66716"/>
    <w:rsid w:val="00C667CB"/>
    <w:rsid w:val="00C66866"/>
    <w:rsid w:val="00C66CC7"/>
    <w:rsid w:val="00C66DA4"/>
    <w:rsid w:val="00C67343"/>
    <w:rsid w:val="00C6745F"/>
    <w:rsid w:val="00C674FA"/>
    <w:rsid w:val="00C674FE"/>
    <w:rsid w:val="00C6756A"/>
    <w:rsid w:val="00C676A7"/>
    <w:rsid w:val="00C679EE"/>
    <w:rsid w:val="00C67AC5"/>
    <w:rsid w:val="00C67CAD"/>
    <w:rsid w:val="00C67D79"/>
    <w:rsid w:val="00C7011F"/>
    <w:rsid w:val="00C701C5"/>
    <w:rsid w:val="00C702C3"/>
    <w:rsid w:val="00C702EB"/>
    <w:rsid w:val="00C70AEA"/>
    <w:rsid w:val="00C70B60"/>
    <w:rsid w:val="00C70C94"/>
    <w:rsid w:val="00C70D9B"/>
    <w:rsid w:val="00C70E2A"/>
    <w:rsid w:val="00C70FCF"/>
    <w:rsid w:val="00C71040"/>
    <w:rsid w:val="00C7113F"/>
    <w:rsid w:val="00C711B3"/>
    <w:rsid w:val="00C71235"/>
    <w:rsid w:val="00C715EC"/>
    <w:rsid w:val="00C71613"/>
    <w:rsid w:val="00C71679"/>
    <w:rsid w:val="00C717E7"/>
    <w:rsid w:val="00C71823"/>
    <w:rsid w:val="00C718D2"/>
    <w:rsid w:val="00C71A6C"/>
    <w:rsid w:val="00C71D18"/>
    <w:rsid w:val="00C71DAF"/>
    <w:rsid w:val="00C71E9F"/>
    <w:rsid w:val="00C720F5"/>
    <w:rsid w:val="00C72205"/>
    <w:rsid w:val="00C72391"/>
    <w:rsid w:val="00C7265E"/>
    <w:rsid w:val="00C7295D"/>
    <w:rsid w:val="00C72A07"/>
    <w:rsid w:val="00C72A73"/>
    <w:rsid w:val="00C72F95"/>
    <w:rsid w:val="00C72FA2"/>
    <w:rsid w:val="00C73237"/>
    <w:rsid w:val="00C73386"/>
    <w:rsid w:val="00C734C4"/>
    <w:rsid w:val="00C73516"/>
    <w:rsid w:val="00C736CC"/>
    <w:rsid w:val="00C7388F"/>
    <w:rsid w:val="00C73B8D"/>
    <w:rsid w:val="00C73C81"/>
    <w:rsid w:val="00C741CB"/>
    <w:rsid w:val="00C74276"/>
    <w:rsid w:val="00C74291"/>
    <w:rsid w:val="00C742FE"/>
    <w:rsid w:val="00C74583"/>
    <w:rsid w:val="00C749EF"/>
    <w:rsid w:val="00C74A8F"/>
    <w:rsid w:val="00C74AED"/>
    <w:rsid w:val="00C74C00"/>
    <w:rsid w:val="00C74DF8"/>
    <w:rsid w:val="00C7518C"/>
    <w:rsid w:val="00C7518F"/>
    <w:rsid w:val="00C75215"/>
    <w:rsid w:val="00C752A4"/>
    <w:rsid w:val="00C7533C"/>
    <w:rsid w:val="00C753B8"/>
    <w:rsid w:val="00C75567"/>
    <w:rsid w:val="00C75660"/>
    <w:rsid w:val="00C756EC"/>
    <w:rsid w:val="00C7572E"/>
    <w:rsid w:val="00C75D17"/>
    <w:rsid w:val="00C75D5C"/>
    <w:rsid w:val="00C75DF9"/>
    <w:rsid w:val="00C75E89"/>
    <w:rsid w:val="00C7609D"/>
    <w:rsid w:val="00C761CE"/>
    <w:rsid w:val="00C761EE"/>
    <w:rsid w:val="00C764A3"/>
    <w:rsid w:val="00C766CD"/>
    <w:rsid w:val="00C7676A"/>
    <w:rsid w:val="00C76859"/>
    <w:rsid w:val="00C76ABA"/>
    <w:rsid w:val="00C76B7E"/>
    <w:rsid w:val="00C76B9C"/>
    <w:rsid w:val="00C76D50"/>
    <w:rsid w:val="00C76EA5"/>
    <w:rsid w:val="00C76F98"/>
    <w:rsid w:val="00C77228"/>
    <w:rsid w:val="00C772BD"/>
    <w:rsid w:val="00C77403"/>
    <w:rsid w:val="00C7746D"/>
    <w:rsid w:val="00C77603"/>
    <w:rsid w:val="00C7775B"/>
    <w:rsid w:val="00C778B4"/>
    <w:rsid w:val="00C778E7"/>
    <w:rsid w:val="00C779A5"/>
    <w:rsid w:val="00C77C89"/>
    <w:rsid w:val="00C77D74"/>
    <w:rsid w:val="00C77E6E"/>
    <w:rsid w:val="00C77E95"/>
    <w:rsid w:val="00C77EE4"/>
    <w:rsid w:val="00C77F2E"/>
    <w:rsid w:val="00C8021C"/>
    <w:rsid w:val="00C80644"/>
    <w:rsid w:val="00C80942"/>
    <w:rsid w:val="00C8096F"/>
    <w:rsid w:val="00C809E4"/>
    <w:rsid w:val="00C80ABA"/>
    <w:rsid w:val="00C80C05"/>
    <w:rsid w:val="00C80DDE"/>
    <w:rsid w:val="00C80F08"/>
    <w:rsid w:val="00C80F35"/>
    <w:rsid w:val="00C81039"/>
    <w:rsid w:val="00C810DF"/>
    <w:rsid w:val="00C8127D"/>
    <w:rsid w:val="00C81735"/>
    <w:rsid w:val="00C817B3"/>
    <w:rsid w:val="00C817DB"/>
    <w:rsid w:val="00C81907"/>
    <w:rsid w:val="00C8193A"/>
    <w:rsid w:val="00C81A02"/>
    <w:rsid w:val="00C81B89"/>
    <w:rsid w:val="00C81C72"/>
    <w:rsid w:val="00C82068"/>
    <w:rsid w:val="00C8252D"/>
    <w:rsid w:val="00C82533"/>
    <w:rsid w:val="00C82562"/>
    <w:rsid w:val="00C825F9"/>
    <w:rsid w:val="00C827FB"/>
    <w:rsid w:val="00C82899"/>
    <w:rsid w:val="00C82AD8"/>
    <w:rsid w:val="00C82C1A"/>
    <w:rsid w:val="00C82E86"/>
    <w:rsid w:val="00C82EF6"/>
    <w:rsid w:val="00C83155"/>
    <w:rsid w:val="00C8319D"/>
    <w:rsid w:val="00C8325F"/>
    <w:rsid w:val="00C8347D"/>
    <w:rsid w:val="00C834D0"/>
    <w:rsid w:val="00C834D8"/>
    <w:rsid w:val="00C83555"/>
    <w:rsid w:val="00C83629"/>
    <w:rsid w:val="00C8376A"/>
    <w:rsid w:val="00C83825"/>
    <w:rsid w:val="00C83AC7"/>
    <w:rsid w:val="00C83DF8"/>
    <w:rsid w:val="00C84000"/>
    <w:rsid w:val="00C8417F"/>
    <w:rsid w:val="00C842D0"/>
    <w:rsid w:val="00C842FF"/>
    <w:rsid w:val="00C84329"/>
    <w:rsid w:val="00C844B6"/>
    <w:rsid w:val="00C845C3"/>
    <w:rsid w:val="00C8471C"/>
    <w:rsid w:val="00C85145"/>
    <w:rsid w:val="00C85206"/>
    <w:rsid w:val="00C85248"/>
    <w:rsid w:val="00C85287"/>
    <w:rsid w:val="00C85725"/>
    <w:rsid w:val="00C85952"/>
    <w:rsid w:val="00C85982"/>
    <w:rsid w:val="00C85A3A"/>
    <w:rsid w:val="00C85B7A"/>
    <w:rsid w:val="00C85C38"/>
    <w:rsid w:val="00C85D4D"/>
    <w:rsid w:val="00C85DBA"/>
    <w:rsid w:val="00C85FA6"/>
    <w:rsid w:val="00C861B0"/>
    <w:rsid w:val="00C86394"/>
    <w:rsid w:val="00C86852"/>
    <w:rsid w:val="00C86C6A"/>
    <w:rsid w:val="00C86CD6"/>
    <w:rsid w:val="00C86E01"/>
    <w:rsid w:val="00C86FC1"/>
    <w:rsid w:val="00C870A0"/>
    <w:rsid w:val="00C87350"/>
    <w:rsid w:val="00C874C6"/>
    <w:rsid w:val="00C876B4"/>
    <w:rsid w:val="00C87809"/>
    <w:rsid w:val="00C879A7"/>
    <w:rsid w:val="00C87A7F"/>
    <w:rsid w:val="00C87B1A"/>
    <w:rsid w:val="00C87BEF"/>
    <w:rsid w:val="00C87CAE"/>
    <w:rsid w:val="00C87E88"/>
    <w:rsid w:val="00C87F30"/>
    <w:rsid w:val="00C90030"/>
    <w:rsid w:val="00C901CA"/>
    <w:rsid w:val="00C902A6"/>
    <w:rsid w:val="00C90352"/>
    <w:rsid w:val="00C9040F"/>
    <w:rsid w:val="00C90582"/>
    <w:rsid w:val="00C90889"/>
    <w:rsid w:val="00C90BD7"/>
    <w:rsid w:val="00C90C81"/>
    <w:rsid w:val="00C90DB3"/>
    <w:rsid w:val="00C90E5B"/>
    <w:rsid w:val="00C91095"/>
    <w:rsid w:val="00C914D0"/>
    <w:rsid w:val="00C914DD"/>
    <w:rsid w:val="00C917BE"/>
    <w:rsid w:val="00C917ED"/>
    <w:rsid w:val="00C918F7"/>
    <w:rsid w:val="00C91942"/>
    <w:rsid w:val="00C91954"/>
    <w:rsid w:val="00C91C03"/>
    <w:rsid w:val="00C91DC6"/>
    <w:rsid w:val="00C91E35"/>
    <w:rsid w:val="00C92594"/>
    <w:rsid w:val="00C92659"/>
    <w:rsid w:val="00C926D4"/>
    <w:rsid w:val="00C92733"/>
    <w:rsid w:val="00C928F7"/>
    <w:rsid w:val="00C92A09"/>
    <w:rsid w:val="00C92B9C"/>
    <w:rsid w:val="00C92BA2"/>
    <w:rsid w:val="00C92BDD"/>
    <w:rsid w:val="00C92C84"/>
    <w:rsid w:val="00C92D93"/>
    <w:rsid w:val="00C930F2"/>
    <w:rsid w:val="00C93375"/>
    <w:rsid w:val="00C93427"/>
    <w:rsid w:val="00C935D9"/>
    <w:rsid w:val="00C9362A"/>
    <w:rsid w:val="00C93915"/>
    <w:rsid w:val="00C93D2C"/>
    <w:rsid w:val="00C93D2D"/>
    <w:rsid w:val="00C93F78"/>
    <w:rsid w:val="00C9419E"/>
    <w:rsid w:val="00C94208"/>
    <w:rsid w:val="00C94273"/>
    <w:rsid w:val="00C94298"/>
    <w:rsid w:val="00C94326"/>
    <w:rsid w:val="00C94435"/>
    <w:rsid w:val="00C94496"/>
    <w:rsid w:val="00C9449A"/>
    <w:rsid w:val="00C945FC"/>
    <w:rsid w:val="00C9471C"/>
    <w:rsid w:val="00C94798"/>
    <w:rsid w:val="00C94983"/>
    <w:rsid w:val="00C949AD"/>
    <w:rsid w:val="00C94B66"/>
    <w:rsid w:val="00C94C9F"/>
    <w:rsid w:val="00C94DF5"/>
    <w:rsid w:val="00C94F29"/>
    <w:rsid w:val="00C94FA9"/>
    <w:rsid w:val="00C95261"/>
    <w:rsid w:val="00C953E2"/>
    <w:rsid w:val="00C955F2"/>
    <w:rsid w:val="00C9563C"/>
    <w:rsid w:val="00C95857"/>
    <w:rsid w:val="00C9599A"/>
    <w:rsid w:val="00C95B06"/>
    <w:rsid w:val="00C95E14"/>
    <w:rsid w:val="00C95E3D"/>
    <w:rsid w:val="00C95FEE"/>
    <w:rsid w:val="00C964FF"/>
    <w:rsid w:val="00C96561"/>
    <w:rsid w:val="00C965B3"/>
    <w:rsid w:val="00C965E9"/>
    <w:rsid w:val="00C96858"/>
    <w:rsid w:val="00C968EF"/>
    <w:rsid w:val="00C96AB6"/>
    <w:rsid w:val="00C96ACF"/>
    <w:rsid w:val="00C96B1D"/>
    <w:rsid w:val="00C96C43"/>
    <w:rsid w:val="00C96EB4"/>
    <w:rsid w:val="00C97138"/>
    <w:rsid w:val="00C972D6"/>
    <w:rsid w:val="00C9766B"/>
    <w:rsid w:val="00C9792F"/>
    <w:rsid w:val="00C97B61"/>
    <w:rsid w:val="00C97C3F"/>
    <w:rsid w:val="00C97F1E"/>
    <w:rsid w:val="00C97FD1"/>
    <w:rsid w:val="00C97FD3"/>
    <w:rsid w:val="00CA023E"/>
    <w:rsid w:val="00CA0267"/>
    <w:rsid w:val="00CA0324"/>
    <w:rsid w:val="00CA056C"/>
    <w:rsid w:val="00CA0584"/>
    <w:rsid w:val="00CA0591"/>
    <w:rsid w:val="00CA05A0"/>
    <w:rsid w:val="00CA05B8"/>
    <w:rsid w:val="00CA06AB"/>
    <w:rsid w:val="00CA0CDB"/>
    <w:rsid w:val="00CA109B"/>
    <w:rsid w:val="00CA1213"/>
    <w:rsid w:val="00CA1369"/>
    <w:rsid w:val="00CA1668"/>
    <w:rsid w:val="00CA179B"/>
    <w:rsid w:val="00CA187E"/>
    <w:rsid w:val="00CA1B0A"/>
    <w:rsid w:val="00CA1FAA"/>
    <w:rsid w:val="00CA1FF8"/>
    <w:rsid w:val="00CA20A6"/>
    <w:rsid w:val="00CA2139"/>
    <w:rsid w:val="00CA243B"/>
    <w:rsid w:val="00CA25FA"/>
    <w:rsid w:val="00CA2BEF"/>
    <w:rsid w:val="00CA2C18"/>
    <w:rsid w:val="00CA2E8E"/>
    <w:rsid w:val="00CA2F91"/>
    <w:rsid w:val="00CA2FA3"/>
    <w:rsid w:val="00CA2FD6"/>
    <w:rsid w:val="00CA31CE"/>
    <w:rsid w:val="00CA32A2"/>
    <w:rsid w:val="00CA32E5"/>
    <w:rsid w:val="00CA339B"/>
    <w:rsid w:val="00CA3651"/>
    <w:rsid w:val="00CA36FC"/>
    <w:rsid w:val="00CA3AC2"/>
    <w:rsid w:val="00CA3C24"/>
    <w:rsid w:val="00CA3CEA"/>
    <w:rsid w:val="00CA3D09"/>
    <w:rsid w:val="00CA3DCB"/>
    <w:rsid w:val="00CA4321"/>
    <w:rsid w:val="00CA45C6"/>
    <w:rsid w:val="00CA48B2"/>
    <w:rsid w:val="00CA4A49"/>
    <w:rsid w:val="00CA4B45"/>
    <w:rsid w:val="00CA4B6C"/>
    <w:rsid w:val="00CA4FC8"/>
    <w:rsid w:val="00CA507B"/>
    <w:rsid w:val="00CA513A"/>
    <w:rsid w:val="00CA5183"/>
    <w:rsid w:val="00CA51D0"/>
    <w:rsid w:val="00CA53D8"/>
    <w:rsid w:val="00CA55C1"/>
    <w:rsid w:val="00CA5644"/>
    <w:rsid w:val="00CA5964"/>
    <w:rsid w:val="00CA5A75"/>
    <w:rsid w:val="00CA5BD0"/>
    <w:rsid w:val="00CA5CA1"/>
    <w:rsid w:val="00CA5ED1"/>
    <w:rsid w:val="00CA5EF7"/>
    <w:rsid w:val="00CA5F08"/>
    <w:rsid w:val="00CA5F28"/>
    <w:rsid w:val="00CA5F42"/>
    <w:rsid w:val="00CA6009"/>
    <w:rsid w:val="00CA6036"/>
    <w:rsid w:val="00CA6041"/>
    <w:rsid w:val="00CA6381"/>
    <w:rsid w:val="00CA6860"/>
    <w:rsid w:val="00CA6880"/>
    <w:rsid w:val="00CA69B8"/>
    <w:rsid w:val="00CA6A43"/>
    <w:rsid w:val="00CA6CD1"/>
    <w:rsid w:val="00CA6CF2"/>
    <w:rsid w:val="00CA6D2E"/>
    <w:rsid w:val="00CA6DA5"/>
    <w:rsid w:val="00CA6DBE"/>
    <w:rsid w:val="00CA6E5A"/>
    <w:rsid w:val="00CA733D"/>
    <w:rsid w:val="00CA760A"/>
    <w:rsid w:val="00CA7817"/>
    <w:rsid w:val="00CA7890"/>
    <w:rsid w:val="00CA7930"/>
    <w:rsid w:val="00CA79FF"/>
    <w:rsid w:val="00CA7A63"/>
    <w:rsid w:val="00CA7CFC"/>
    <w:rsid w:val="00CA7D05"/>
    <w:rsid w:val="00CA7D98"/>
    <w:rsid w:val="00CA7DCB"/>
    <w:rsid w:val="00CA7F02"/>
    <w:rsid w:val="00CA7F6A"/>
    <w:rsid w:val="00CA7F75"/>
    <w:rsid w:val="00CB0011"/>
    <w:rsid w:val="00CB0062"/>
    <w:rsid w:val="00CB02F6"/>
    <w:rsid w:val="00CB0345"/>
    <w:rsid w:val="00CB03DE"/>
    <w:rsid w:val="00CB0459"/>
    <w:rsid w:val="00CB04B7"/>
    <w:rsid w:val="00CB074B"/>
    <w:rsid w:val="00CB077A"/>
    <w:rsid w:val="00CB08A0"/>
    <w:rsid w:val="00CB0B8F"/>
    <w:rsid w:val="00CB0CA6"/>
    <w:rsid w:val="00CB0DBB"/>
    <w:rsid w:val="00CB0E96"/>
    <w:rsid w:val="00CB0F60"/>
    <w:rsid w:val="00CB0FA7"/>
    <w:rsid w:val="00CB121B"/>
    <w:rsid w:val="00CB12D8"/>
    <w:rsid w:val="00CB153A"/>
    <w:rsid w:val="00CB169B"/>
    <w:rsid w:val="00CB16ED"/>
    <w:rsid w:val="00CB1787"/>
    <w:rsid w:val="00CB1E94"/>
    <w:rsid w:val="00CB1EC8"/>
    <w:rsid w:val="00CB1EDD"/>
    <w:rsid w:val="00CB1EEE"/>
    <w:rsid w:val="00CB20C4"/>
    <w:rsid w:val="00CB20FE"/>
    <w:rsid w:val="00CB218A"/>
    <w:rsid w:val="00CB230D"/>
    <w:rsid w:val="00CB2892"/>
    <w:rsid w:val="00CB2899"/>
    <w:rsid w:val="00CB2933"/>
    <w:rsid w:val="00CB2BA4"/>
    <w:rsid w:val="00CB2E40"/>
    <w:rsid w:val="00CB31AB"/>
    <w:rsid w:val="00CB38A9"/>
    <w:rsid w:val="00CB3936"/>
    <w:rsid w:val="00CB393C"/>
    <w:rsid w:val="00CB3942"/>
    <w:rsid w:val="00CB39A9"/>
    <w:rsid w:val="00CB3A50"/>
    <w:rsid w:val="00CB3CF5"/>
    <w:rsid w:val="00CB3D4A"/>
    <w:rsid w:val="00CB3D74"/>
    <w:rsid w:val="00CB4000"/>
    <w:rsid w:val="00CB400C"/>
    <w:rsid w:val="00CB4167"/>
    <w:rsid w:val="00CB4472"/>
    <w:rsid w:val="00CB4497"/>
    <w:rsid w:val="00CB45DD"/>
    <w:rsid w:val="00CB47CA"/>
    <w:rsid w:val="00CB48E0"/>
    <w:rsid w:val="00CB4CE8"/>
    <w:rsid w:val="00CB4ED9"/>
    <w:rsid w:val="00CB4EDD"/>
    <w:rsid w:val="00CB4F5D"/>
    <w:rsid w:val="00CB5013"/>
    <w:rsid w:val="00CB5439"/>
    <w:rsid w:val="00CB55A3"/>
    <w:rsid w:val="00CB565A"/>
    <w:rsid w:val="00CB5879"/>
    <w:rsid w:val="00CB5A51"/>
    <w:rsid w:val="00CB5B68"/>
    <w:rsid w:val="00CB5C17"/>
    <w:rsid w:val="00CB6454"/>
    <w:rsid w:val="00CB653A"/>
    <w:rsid w:val="00CB6653"/>
    <w:rsid w:val="00CB66D5"/>
    <w:rsid w:val="00CB6755"/>
    <w:rsid w:val="00CB67C3"/>
    <w:rsid w:val="00CB698C"/>
    <w:rsid w:val="00CB6996"/>
    <w:rsid w:val="00CB6A06"/>
    <w:rsid w:val="00CB6C5F"/>
    <w:rsid w:val="00CB736A"/>
    <w:rsid w:val="00CB73B3"/>
    <w:rsid w:val="00CB7550"/>
    <w:rsid w:val="00CB7738"/>
    <w:rsid w:val="00CB77A3"/>
    <w:rsid w:val="00CB7A1A"/>
    <w:rsid w:val="00CB7AEC"/>
    <w:rsid w:val="00CB7C39"/>
    <w:rsid w:val="00CB7FD0"/>
    <w:rsid w:val="00CC004B"/>
    <w:rsid w:val="00CC0396"/>
    <w:rsid w:val="00CC03B0"/>
    <w:rsid w:val="00CC041E"/>
    <w:rsid w:val="00CC04B7"/>
    <w:rsid w:val="00CC0618"/>
    <w:rsid w:val="00CC08DD"/>
    <w:rsid w:val="00CC0A23"/>
    <w:rsid w:val="00CC0C12"/>
    <w:rsid w:val="00CC0CB6"/>
    <w:rsid w:val="00CC0DD8"/>
    <w:rsid w:val="00CC0DF1"/>
    <w:rsid w:val="00CC0FD5"/>
    <w:rsid w:val="00CC1041"/>
    <w:rsid w:val="00CC165D"/>
    <w:rsid w:val="00CC16A7"/>
    <w:rsid w:val="00CC194A"/>
    <w:rsid w:val="00CC1BDA"/>
    <w:rsid w:val="00CC1C23"/>
    <w:rsid w:val="00CC1C2C"/>
    <w:rsid w:val="00CC1CCD"/>
    <w:rsid w:val="00CC1E0C"/>
    <w:rsid w:val="00CC1E62"/>
    <w:rsid w:val="00CC1E84"/>
    <w:rsid w:val="00CC1EAB"/>
    <w:rsid w:val="00CC2171"/>
    <w:rsid w:val="00CC2339"/>
    <w:rsid w:val="00CC234F"/>
    <w:rsid w:val="00CC2633"/>
    <w:rsid w:val="00CC27CC"/>
    <w:rsid w:val="00CC2823"/>
    <w:rsid w:val="00CC288D"/>
    <w:rsid w:val="00CC29CE"/>
    <w:rsid w:val="00CC2F7F"/>
    <w:rsid w:val="00CC3065"/>
    <w:rsid w:val="00CC314C"/>
    <w:rsid w:val="00CC32B5"/>
    <w:rsid w:val="00CC3488"/>
    <w:rsid w:val="00CC382F"/>
    <w:rsid w:val="00CC3A6E"/>
    <w:rsid w:val="00CC3AAC"/>
    <w:rsid w:val="00CC3BDC"/>
    <w:rsid w:val="00CC3C83"/>
    <w:rsid w:val="00CC3E27"/>
    <w:rsid w:val="00CC3FFF"/>
    <w:rsid w:val="00CC41AF"/>
    <w:rsid w:val="00CC41CE"/>
    <w:rsid w:val="00CC427F"/>
    <w:rsid w:val="00CC4291"/>
    <w:rsid w:val="00CC43E7"/>
    <w:rsid w:val="00CC4425"/>
    <w:rsid w:val="00CC4475"/>
    <w:rsid w:val="00CC44A6"/>
    <w:rsid w:val="00CC44D2"/>
    <w:rsid w:val="00CC467C"/>
    <w:rsid w:val="00CC468C"/>
    <w:rsid w:val="00CC47A5"/>
    <w:rsid w:val="00CC4ACC"/>
    <w:rsid w:val="00CC4E1E"/>
    <w:rsid w:val="00CC4E21"/>
    <w:rsid w:val="00CC53F4"/>
    <w:rsid w:val="00CC5591"/>
    <w:rsid w:val="00CC570E"/>
    <w:rsid w:val="00CC5854"/>
    <w:rsid w:val="00CC586B"/>
    <w:rsid w:val="00CC5D36"/>
    <w:rsid w:val="00CC63A7"/>
    <w:rsid w:val="00CC6900"/>
    <w:rsid w:val="00CC6B5B"/>
    <w:rsid w:val="00CC6B97"/>
    <w:rsid w:val="00CC6D3F"/>
    <w:rsid w:val="00CC6EC3"/>
    <w:rsid w:val="00CC70EB"/>
    <w:rsid w:val="00CC7185"/>
    <w:rsid w:val="00CC7271"/>
    <w:rsid w:val="00CC738F"/>
    <w:rsid w:val="00CC73AC"/>
    <w:rsid w:val="00CC73D3"/>
    <w:rsid w:val="00CC74A5"/>
    <w:rsid w:val="00CC757F"/>
    <w:rsid w:val="00CC767A"/>
    <w:rsid w:val="00CC76AB"/>
    <w:rsid w:val="00CC778F"/>
    <w:rsid w:val="00CC78A2"/>
    <w:rsid w:val="00CC7D3D"/>
    <w:rsid w:val="00CD018A"/>
    <w:rsid w:val="00CD0197"/>
    <w:rsid w:val="00CD033C"/>
    <w:rsid w:val="00CD043A"/>
    <w:rsid w:val="00CD0468"/>
    <w:rsid w:val="00CD046A"/>
    <w:rsid w:val="00CD04BE"/>
    <w:rsid w:val="00CD04CF"/>
    <w:rsid w:val="00CD054D"/>
    <w:rsid w:val="00CD094B"/>
    <w:rsid w:val="00CD0C25"/>
    <w:rsid w:val="00CD0D6E"/>
    <w:rsid w:val="00CD10DA"/>
    <w:rsid w:val="00CD12D3"/>
    <w:rsid w:val="00CD1538"/>
    <w:rsid w:val="00CD16E3"/>
    <w:rsid w:val="00CD1A46"/>
    <w:rsid w:val="00CD1C00"/>
    <w:rsid w:val="00CD1C0D"/>
    <w:rsid w:val="00CD1D5E"/>
    <w:rsid w:val="00CD2037"/>
    <w:rsid w:val="00CD232F"/>
    <w:rsid w:val="00CD23DF"/>
    <w:rsid w:val="00CD2509"/>
    <w:rsid w:val="00CD26AC"/>
    <w:rsid w:val="00CD2B85"/>
    <w:rsid w:val="00CD2BF6"/>
    <w:rsid w:val="00CD2D2A"/>
    <w:rsid w:val="00CD2E08"/>
    <w:rsid w:val="00CD2FAB"/>
    <w:rsid w:val="00CD301C"/>
    <w:rsid w:val="00CD30ED"/>
    <w:rsid w:val="00CD31AF"/>
    <w:rsid w:val="00CD3462"/>
    <w:rsid w:val="00CD3491"/>
    <w:rsid w:val="00CD37EA"/>
    <w:rsid w:val="00CD3893"/>
    <w:rsid w:val="00CD39AE"/>
    <w:rsid w:val="00CD3A82"/>
    <w:rsid w:val="00CD3D28"/>
    <w:rsid w:val="00CD3DFD"/>
    <w:rsid w:val="00CD3E99"/>
    <w:rsid w:val="00CD41D3"/>
    <w:rsid w:val="00CD4287"/>
    <w:rsid w:val="00CD485B"/>
    <w:rsid w:val="00CD492B"/>
    <w:rsid w:val="00CD4AAE"/>
    <w:rsid w:val="00CD4C9C"/>
    <w:rsid w:val="00CD4CBA"/>
    <w:rsid w:val="00CD4F54"/>
    <w:rsid w:val="00CD51FB"/>
    <w:rsid w:val="00CD5500"/>
    <w:rsid w:val="00CD550E"/>
    <w:rsid w:val="00CD565E"/>
    <w:rsid w:val="00CD56D0"/>
    <w:rsid w:val="00CD5739"/>
    <w:rsid w:val="00CD5932"/>
    <w:rsid w:val="00CD5A84"/>
    <w:rsid w:val="00CD5CB7"/>
    <w:rsid w:val="00CD5E9A"/>
    <w:rsid w:val="00CD63AE"/>
    <w:rsid w:val="00CD651E"/>
    <w:rsid w:val="00CD670A"/>
    <w:rsid w:val="00CD6B0B"/>
    <w:rsid w:val="00CD6B39"/>
    <w:rsid w:val="00CD6DE7"/>
    <w:rsid w:val="00CD6F55"/>
    <w:rsid w:val="00CD6FA2"/>
    <w:rsid w:val="00CD6FA8"/>
    <w:rsid w:val="00CD7105"/>
    <w:rsid w:val="00CD7116"/>
    <w:rsid w:val="00CD7139"/>
    <w:rsid w:val="00CD730F"/>
    <w:rsid w:val="00CD7408"/>
    <w:rsid w:val="00CD756B"/>
    <w:rsid w:val="00CD76AC"/>
    <w:rsid w:val="00CD783F"/>
    <w:rsid w:val="00CD7848"/>
    <w:rsid w:val="00CD7975"/>
    <w:rsid w:val="00CD79B9"/>
    <w:rsid w:val="00CD79F9"/>
    <w:rsid w:val="00CD7A03"/>
    <w:rsid w:val="00CD7A21"/>
    <w:rsid w:val="00CD7B85"/>
    <w:rsid w:val="00CD7CB6"/>
    <w:rsid w:val="00CD7CF2"/>
    <w:rsid w:val="00CD7DD0"/>
    <w:rsid w:val="00CE00C0"/>
    <w:rsid w:val="00CE036B"/>
    <w:rsid w:val="00CE0734"/>
    <w:rsid w:val="00CE07BB"/>
    <w:rsid w:val="00CE08C4"/>
    <w:rsid w:val="00CE0C40"/>
    <w:rsid w:val="00CE0D2C"/>
    <w:rsid w:val="00CE12F1"/>
    <w:rsid w:val="00CE15C3"/>
    <w:rsid w:val="00CE162F"/>
    <w:rsid w:val="00CE17A5"/>
    <w:rsid w:val="00CE17A8"/>
    <w:rsid w:val="00CE1891"/>
    <w:rsid w:val="00CE18E4"/>
    <w:rsid w:val="00CE18E5"/>
    <w:rsid w:val="00CE1AC2"/>
    <w:rsid w:val="00CE1B38"/>
    <w:rsid w:val="00CE1B49"/>
    <w:rsid w:val="00CE1C4C"/>
    <w:rsid w:val="00CE1CCC"/>
    <w:rsid w:val="00CE1FCF"/>
    <w:rsid w:val="00CE2613"/>
    <w:rsid w:val="00CE2839"/>
    <w:rsid w:val="00CE28CE"/>
    <w:rsid w:val="00CE2A5E"/>
    <w:rsid w:val="00CE2A8D"/>
    <w:rsid w:val="00CE2D3E"/>
    <w:rsid w:val="00CE3205"/>
    <w:rsid w:val="00CE3597"/>
    <w:rsid w:val="00CE3899"/>
    <w:rsid w:val="00CE38FB"/>
    <w:rsid w:val="00CE39BC"/>
    <w:rsid w:val="00CE3AE9"/>
    <w:rsid w:val="00CE3B15"/>
    <w:rsid w:val="00CE3DC6"/>
    <w:rsid w:val="00CE3EBD"/>
    <w:rsid w:val="00CE403E"/>
    <w:rsid w:val="00CE428A"/>
    <w:rsid w:val="00CE42DE"/>
    <w:rsid w:val="00CE4378"/>
    <w:rsid w:val="00CE44DD"/>
    <w:rsid w:val="00CE46AD"/>
    <w:rsid w:val="00CE476D"/>
    <w:rsid w:val="00CE47C5"/>
    <w:rsid w:val="00CE4B97"/>
    <w:rsid w:val="00CE4D0D"/>
    <w:rsid w:val="00CE4D58"/>
    <w:rsid w:val="00CE5045"/>
    <w:rsid w:val="00CE50FD"/>
    <w:rsid w:val="00CE5A4B"/>
    <w:rsid w:val="00CE5B2B"/>
    <w:rsid w:val="00CE5E17"/>
    <w:rsid w:val="00CE60F8"/>
    <w:rsid w:val="00CE62B0"/>
    <w:rsid w:val="00CE62DF"/>
    <w:rsid w:val="00CE657C"/>
    <w:rsid w:val="00CE65D9"/>
    <w:rsid w:val="00CE6630"/>
    <w:rsid w:val="00CE6669"/>
    <w:rsid w:val="00CE66E5"/>
    <w:rsid w:val="00CE6CE9"/>
    <w:rsid w:val="00CE6DBB"/>
    <w:rsid w:val="00CE6E79"/>
    <w:rsid w:val="00CE74D0"/>
    <w:rsid w:val="00CE752F"/>
    <w:rsid w:val="00CE7589"/>
    <w:rsid w:val="00CE778E"/>
    <w:rsid w:val="00CE77E3"/>
    <w:rsid w:val="00CE799D"/>
    <w:rsid w:val="00CE7C0D"/>
    <w:rsid w:val="00CE7F93"/>
    <w:rsid w:val="00CF004C"/>
    <w:rsid w:val="00CF0243"/>
    <w:rsid w:val="00CF05B8"/>
    <w:rsid w:val="00CF05C8"/>
    <w:rsid w:val="00CF069D"/>
    <w:rsid w:val="00CF0746"/>
    <w:rsid w:val="00CF08B5"/>
    <w:rsid w:val="00CF092C"/>
    <w:rsid w:val="00CF0937"/>
    <w:rsid w:val="00CF0A1F"/>
    <w:rsid w:val="00CF0C6C"/>
    <w:rsid w:val="00CF0FDA"/>
    <w:rsid w:val="00CF111B"/>
    <w:rsid w:val="00CF1753"/>
    <w:rsid w:val="00CF1DFF"/>
    <w:rsid w:val="00CF1F06"/>
    <w:rsid w:val="00CF2384"/>
    <w:rsid w:val="00CF24E0"/>
    <w:rsid w:val="00CF2712"/>
    <w:rsid w:val="00CF282D"/>
    <w:rsid w:val="00CF2AA5"/>
    <w:rsid w:val="00CF303C"/>
    <w:rsid w:val="00CF3192"/>
    <w:rsid w:val="00CF31F8"/>
    <w:rsid w:val="00CF333C"/>
    <w:rsid w:val="00CF33F7"/>
    <w:rsid w:val="00CF3428"/>
    <w:rsid w:val="00CF34DC"/>
    <w:rsid w:val="00CF358F"/>
    <w:rsid w:val="00CF3600"/>
    <w:rsid w:val="00CF3710"/>
    <w:rsid w:val="00CF3CF2"/>
    <w:rsid w:val="00CF3FC4"/>
    <w:rsid w:val="00CF3FEF"/>
    <w:rsid w:val="00CF4062"/>
    <w:rsid w:val="00CF4338"/>
    <w:rsid w:val="00CF4735"/>
    <w:rsid w:val="00CF4838"/>
    <w:rsid w:val="00CF4946"/>
    <w:rsid w:val="00CF4D1C"/>
    <w:rsid w:val="00CF4FD5"/>
    <w:rsid w:val="00CF5034"/>
    <w:rsid w:val="00CF51BB"/>
    <w:rsid w:val="00CF5220"/>
    <w:rsid w:val="00CF5524"/>
    <w:rsid w:val="00CF572E"/>
    <w:rsid w:val="00CF594B"/>
    <w:rsid w:val="00CF5D8F"/>
    <w:rsid w:val="00CF5DF8"/>
    <w:rsid w:val="00CF5E32"/>
    <w:rsid w:val="00CF5EE7"/>
    <w:rsid w:val="00CF60CB"/>
    <w:rsid w:val="00CF60E0"/>
    <w:rsid w:val="00CF6263"/>
    <w:rsid w:val="00CF6301"/>
    <w:rsid w:val="00CF6421"/>
    <w:rsid w:val="00CF65AB"/>
    <w:rsid w:val="00CF6982"/>
    <w:rsid w:val="00CF6A9D"/>
    <w:rsid w:val="00CF6C0A"/>
    <w:rsid w:val="00CF6C10"/>
    <w:rsid w:val="00CF6D0D"/>
    <w:rsid w:val="00CF6FEA"/>
    <w:rsid w:val="00CF7042"/>
    <w:rsid w:val="00CF7047"/>
    <w:rsid w:val="00CF73EB"/>
    <w:rsid w:val="00CF7594"/>
    <w:rsid w:val="00CF767B"/>
    <w:rsid w:val="00CF76EE"/>
    <w:rsid w:val="00CF7736"/>
    <w:rsid w:val="00CF77A0"/>
    <w:rsid w:val="00CF7889"/>
    <w:rsid w:val="00CF78B7"/>
    <w:rsid w:val="00CF792D"/>
    <w:rsid w:val="00CF7A04"/>
    <w:rsid w:val="00CF7D71"/>
    <w:rsid w:val="00CF7F33"/>
    <w:rsid w:val="00D00068"/>
    <w:rsid w:val="00D002A5"/>
    <w:rsid w:val="00D00368"/>
    <w:rsid w:val="00D0047E"/>
    <w:rsid w:val="00D004C2"/>
    <w:rsid w:val="00D004C4"/>
    <w:rsid w:val="00D0060A"/>
    <w:rsid w:val="00D00A78"/>
    <w:rsid w:val="00D00AAE"/>
    <w:rsid w:val="00D00E5B"/>
    <w:rsid w:val="00D012F4"/>
    <w:rsid w:val="00D014AB"/>
    <w:rsid w:val="00D01758"/>
    <w:rsid w:val="00D0195A"/>
    <w:rsid w:val="00D01B08"/>
    <w:rsid w:val="00D01CD2"/>
    <w:rsid w:val="00D01F6B"/>
    <w:rsid w:val="00D01FE0"/>
    <w:rsid w:val="00D0213B"/>
    <w:rsid w:val="00D02189"/>
    <w:rsid w:val="00D0226B"/>
    <w:rsid w:val="00D024ED"/>
    <w:rsid w:val="00D024F4"/>
    <w:rsid w:val="00D02576"/>
    <w:rsid w:val="00D0264E"/>
    <w:rsid w:val="00D02667"/>
    <w:rsid w:val="00D027CD"/>
    <w:rsid w:val="00D02849"/>
    <w:rsid w:val="00D029CB"/>
    <w:rsid w:val="00D029EF"/>
    <w:rsid w:val="00D02A0E"/>
    <w:rsid w:val="00D02B70"/>
    <w:rsid w:val="00D02C55"/>
    <w:rsid w:val="00D02CA7"/>
    <w:rsid w:val="00D02CDC"/>
    <w:rsid w:val="00D02DB5"/>
    <w:rsid w:val="00D02DE6"/>
    <w:rsid w:val="00D02FB2"/>
    <w:rsid w:val="00D0314E"/>
    <w:rsid w:val="00D03346"/>
    <w:rsid w:val="00D034D7"/>
    <w:rsid w:val="00D0350E"/>
    <w:rsid w:val="00D03595"/>
    <w:rsid w:val="00D03652"/>
    <w:rsid w:val="00D036BB"/>
    <w:rsid w:val="00D03825"/>
    <w:rsid w:val="00D039A6"/>
    <w:rsid w:val="00D03B7A"/>
    <w:rsid w:val="00D03C6E"/>
    <w:rsid w:val="00D03D23"/>
    <w:rsid w:val="00D03DCF"/>
    <w:rsid w:val="00D03FE0"/>
    <w:rsid w:val="00D0418D"/>
    <w:rsid w:val="00D04455"/>
    <w:rsid w:val="00D045C5"/>
    <w:rsid w:val="00D046B3"/>
    <w:rsid w:val="00D046BF"/>
    <w:rsid w:val="00D04938"/>
    <w:rsid w:val="00D04A0E"/>
    <w:rsid w:val="00D04BB8"/>
    <w:rsid w:val="00D04D0D"/>
    <w:rsid w:val="00D04E42"/>
    <w:rsid w:val="00D051D5"/>
    <w:rsid w:val="00D05301"/>
    <w:rsid w:val="00D0584E"/>
    <w:rsid w:val="00D05A6D"/>
    <w:rsid w:val="00D05A90"/>
    <w:rsid w:val="00D05DF7"/>
    <w:rsid w:val="00D05EA3"/>
    <w:rsid w:val="00D06133"/>
    <w:rsid w:val="00D062F2"/>
    <w:rsid w:val="00D06379"/>
    <w:rsid w:val="00D06462"/>
    <w:rsid w:val="00D0694B"/>
    <w:rsid w:val="00D06A64"/>
    <w:rsid w:val="00D06CBF"/>
    <w:rsid w:val="00D06D0B"/>
    <w:rsid w:val="00D073A0"/>
    <w:rsid w:val="00D073FF"/>
    <w:rsid w:val="00D074A8"/>
    <w:rsid w:val="00D07923"/>
    <w:rsid w:val="00D07B9B"/>
    <w:rsid w:val="00D07E61"/>
    <w:rsid w:val="00D07F84"/>
    <w:rsid w:val="00D07FC5"/>
    <w:rsid w:val="00D07FC6"/>
    <w:rsid w:val="00D1032B"/>
    <w:rsid w:val="00D10A8C"/>
    <w:rsid w:val="00D10C8B"/>
    <w:rsid w:val="00D1113E"/>
    <w:rsid w:val="00D111E8"/>
    <w:rsid w:val="00D11294"/>
    <w:rsid w:val="00D11A9F"/>
    <w:rsid w:val="00D11B9A"/>
    <w:rsid w:val="00D11BFC"/>
    <w:rsid w:val="00D11DB8"/>
    <w:rsid w:val="00D11EB9"/>
    <w:rsid w:val="00D11ED2"/>
    <w:rsid w:val="00D1201F"/>
    <w:rsid w:val="00D12086"/>
    <w:rsid w:val="00D1220D"/>
    <w:rsid w:val="00D12245"/>
    <w:rsid w:val="00D12267"/>
    <w:rsid w:val="00D12386"/>
    <w:rsid w:val="00D123D8"/>
    <w:rsid w:val="00D12466"/>
    <w:rsid w:val="00D1249C"/>
    <w:rsid w:val="00D124AC"/>
    <w:rsid w:val="00D125DA"/>
    <w:rsid w:val="00D12755"/>
    <w:rsid w:val="00D129BB"/>
    <w:rsid w:val="00D12A96"/>
    <w:rsid w:val="00D12AD9"/>
    <w:rsid w:val="00D12BDE"/>
    <w:rsid w:val="00D13080"/>
    <w:rsid w:val="00D132F1"/>
    <w:rsid w:val="00D13379"/>
    <w:rsid w:val="00D1339F"/>
    <w:rsid w:val="00D133C6"/>
    <w:rsid w:val="00D133E5"/>
    <w:rsid w:val="00D13478"/>
    <w:rsid w:val="00D13511"/>
    <w:rsid w:val="00D135FF"/>
    <w:rsid w:val="00D136AB"/>
    <w:rsid w:val="00D13756"/>
    <w:rsid w:val="00D13822"/>
    <w:rsid w:val="00D13851"/>
    <w:rsid w:val="00D13BF2"/>
    <w:rsid w:val="00D13C15"/>
    <w:rsid w:val="00D13C23"/>
    <w:rsid w:val="00D13F02"/>
    <w:rsid w:val="00D13F1B"/>
    <w:rsid w:val="00D13FF8"/>
    <w:rsid w:val="00D1404A"/>
    <w:rsid w:val="00D140C8"/>
    <w:rsid w:val="00D14124"/>
    <w:rsid w:val="00D143B9"/>
    <w:rsid w:val="00D143D5"/>
    <w:rsid w:val="00D1446B"/>
    <w:rsid w:val="00D145BB"/>
    <w:rsid w:val="00D14845"/>
    <w:rsid w:val="00D1489F"/>
    <w:rsid w:val="00D148E3"/>
    <w:rsid w:val="00D14D03"/>
    <w:rsid w:val="00D14ED7"/>
    <w:rsid w:val="00D14F64"/>
    <w:rsid w:val="00D150C4"/>
    <w:rsid w:val="00D151F3"/>
    <w:rsid w:val="00D15692"/>
    <w:rsid w:val="00D157B7"/>
    <w:rsid w:val="00D15945"/>
    <w:rsid w:val="00D15AE2"/>
    <w:rsid w:val="00D1607C"/>
    <w:rsid w:val="00D16163"/>
    <w:rsid w:val="00D161DD"/>
    <w:rsid w:val="00D1621F"/>
    <w:rsid w:val="00D1647A"/>
    <w:rsid w:val="00D16596"/>
    <w:rsid w:val="00D16821"/>
    <w:rsid w:val="00D16826"/>
    <w:rsid w:val="00D168C6"/>
    <w:rsid w:val="00D16AAC"/>
    <w:rsid w:val="00D16B98"/>
    <w:rsid w:val="00D16C50"/>
    <w:rsid w:val="00D16C96"/>
    <w:rsid w:val="00D16DA1"/>
    <w:rsid w:val="00D16DD4"/>
    <w:rsid w:val="00D16DE3"/>
    <w:rsid w:val="00D16E8F"/>
    <w:rsid w:val="00D17172"/>
    <w:rsid w:val="00D1729B"/>
    <w:rsid w:val="00D17496"/>
    <w:rsid w:val="00D174C9"/>
    <w:rsid w:val="00D17705"/>
    <w:rsid w:val="00D17888"/>
    <w:rsid w:val="00D17C6E"/>
    <w:rsid w:val="00D17D97"/>
    <w:rsid w:val="00D17F55"/>
    <w:rsid w:val="00D17F73"/>
    <w:rsid w:val="00D2034B"/>
    <w:rsid w:val="00D2044D"/>
    <w:rsid w:val="00D20509"/>
    <w:rsid w:val="00D20610"/>
    <w:rsid w:val="00D2073C"/>
    <w:rsid w:val="00D20887"/>
    <w:rsid w:val="00D20921"/>
    <w:rsid w:val="00D209D4"/>
    <w:rsid w:val="00D20ACF"/>
    <w:rsid w:val="00D20C4A"/>
    <w:rsid w:val="00D20CB5"/>
    <w:rsid w:val="00D20D09"/>
    <w:rsid w:val="00D210A0"/>
    <w:rsid w:val="00D21105"/>
    <w:rsid w:val="00D21133"/>
    <w:rsid w:val="00D21450"/>
    <w:rsid w:val="00D21548"/>
    <w:rsid w:val="00D21955"/>
    <w:rsid w:val="00D21A26"/>
    <w:rsid w:val="00D21A56"/>
    <w:rsid w:val="00D21B51"/>
    <w:rsid w:val="00D21C7A"/>
    <w:rsid w:val="00D21D52"/>
    <w:rsid w:val="00D22100"/>
    <w:rsid w:val="00D22431"/>
    <w:rsid w:val="00D2257D"/>
    <w:rsid w:val="00D225A0"/>
    <w:rsid w:val="00D2260A"/>
    <w:rsid w:val="00D2261A"/>
    <w:rsid w:val="00D226D4"/>
    <w:rsid w:val="00D226DD"/>
    <w:rsid w:val="00D22731"/>
    <w:rsid w:val="00D22D76"/>
    <w:rsid w:val="00D22F5A"/>
    <w:rsid w:val="00D22F84"/>
    <w:rsid w:val="00D23468"/>
    <w:rsid w:val="00D23518"/>
    <w:rsid w:val="00D23706"/>
    <w:rsid w:val="00D2382C"/>
    <w:rsid w:val="00D23B53"/>
    <w:rsid w:val="00D23B5F"/>
    <w:rsid w:val="00D23C5B"/>
    <w:rsid w:val="00D23EB2"/>
    <w:rsid w:val="00D23EB8"/>
    <w:rsid w:val="00D2416D"/>
    <w:rsid w:val="00D241FE"/>
    <w:rsid w:val="00D242D7"/>
    <w:rsid w:val="00D242F5"/>
    <w:rsid w:val="00D2432D"/>
    <w:rsid w:val="00D24530"/>
    <w:rsid w:val="00D25356"/>
    <w:rsid w:val="00D253E2"/>
    <w:rsid w:val="00D256E4"/>
    <w:rsid w:val="00D2598A"/>
    <w:rsid w:val="00D25D27"/>
    <w:rsid w:val="00D25D5A"/>
    <w:rsid w:val="00D25EFD"/>
    <w:rsid w:val="00D25F37"/>
    <w:rsid w:val="00D25F3D"/>
    <w:rsid w:val="00D25FA6"/>
    <w:rsid w:val="00D25FD0"/>
    <w:rsid w:val="00D26137"/>
    <w:rsid w:val="00D26221"/>
    <w:rsid w:val="00D26398"/>
    <w:rsid w:val="00D263A1"/>
    <w:rsid w:val="00D263EB"/>
    <w:rsid w:val="00D26450"/>
    <w:rsid w:val="00D265DA"/>
    <w:rsid w:val="00D2691D"/>
    <w:rsid w:val="00D26C41"/>
    <w:rsid w:val="00D26CC4"/>
    <w:rsid w:val="00D26D0F"/>
    <w:rsid w:val="00D26D2C"/>
    <w:rsid w:val="00D26E07"/>
    <w:rsid w:val="00D26F66"/>
    <w:rsid w:val="00D26F85"/>
    <w:rsid w:val="00D26F9B"/>
    <w:rsid w:val="00D27477"/>
    <w:rsid w:val="00D274F6"/>
    <w:rsid w:val="00D27B9C"/>
    <w:rsid w:val="00D27C2B"/>
    <w:rsid w:val="00D27D40"/>
    <w:rsid w:val="00D27DB0"/>
    <w:rsid w:val="00D27E1C"/>
    <w:rsid w:val="00D2AFAC"/>
    <w:rsid w:val="00D3012D"/>
    <w:rsid w:val="00D30154"/>
    <w:rsid w:val="00D301EA"/>
    <w:rsid w:val="00D30356"/>
    <w:rsid w:val="00D303A9"/>
    <w:rsid w:val="00D3040A"/>
    <w:rsid w:val="00D30487"/>
    <w:rsid w:val="00D305A5"/>
    <w:rsid w:val="00D30610"/>
    <w:rsid w:val="00D307E1"/>
    <w:rsid w:val="00D30823"/>
    <w:rsid w:val="00D30B97"/>
    <w:rsid w:val="00D30EDF"/>
    <w:rsid w:val="00D3102B"/>
    <w:rsid w:val="00D31122"/>
    <w:rsid w:val="00D31195"/>
    <w:rsid w:val="00D3126B"/>
    <w:rsid w:val="00D3128D"/>
    <w:rsid w:val="00D31545"/>
    <w:rsid w:val="00D317B9"/>
    <w:rsid w:val="00D317EE"/>
    <w:rsid w:val="00D319D0"/>
    <w:rsid w:val="00D31D59"/>
    <w:rsid w:val="00D31DDA"/>
    <w:rsid w:val="00D31EB6"/>
    <w:rsid w:val="00D31EF7"/>
    <w:rsid w:val="00D31F4B"/>
    <w:rsid w:val="00D31F59"/>
    <w:rsid w:val="00D32143"/>
    <w:rsid w:val="00D32152"/>
    <w:rsid w:val="00D32195"/>
    <w:rsid w:val="00D321C8"/>
    <w:rsid w:val="00D3240F"/>
    <w:rsid w:val="00D325AB"/>
    <w:rsid w:val="00D325C7"/>
    <w:rsid w:val="00D326FE"/>
    <w:rsid w:val="00D328D0"/>
    <w:rsid w:val="00D32B08"/>
    <w:rsid w:val="00D32C33"/>
    <w:rsid w:val="00D32D7F"/>
    <w:rsid w:val="00D33037"/>
    <w:rsid w:val="00D33044"/>
    <w:rsid w:val="00D330AE"/>
    <w:rsid w:val="00D333A4"/>
    <w:rsid w:val="00D3355A"/>
    <w:rsid w:val="00D33606"/>
    <w:rsid w:val="00D3374E"/>
    <w:rsid w:val="00D33942"/>
    <w:rsid w:val="00D33C22"/>
    <w:rsid w:val="00D33DA6"/>
    <w:rsid w:val="00D33F64"/>
    <w:rsid w:val="00D33FAC"/>
    <w:rsid w:val="00D3419C"/>
    <w:rsid w:val="00D341D5"/>
    <w:rsid w:val="00D34565"/>
    <w:rsid w:val="00D3476F"/>
    <w:rsid w:val="00D34773"/>
    <w:rsid w:val="00D34793"/>
    <w:rsid w:val="00D34938"/>
    <w:rsid w:val="00D34C16"/>
    <w:rsid w:val="00D34C9A"/>
    <w:rsid w:val="00D34E86"/>
    <w:rsid w:val="00D35090"/>
    <w:rsid w:val="00D35126"/>
    <w:rsid w:val="00D35212"/>
    <w:rsid w:val="00D3531F"/>
    <w:rsid w:val="00D354CA"/>
    <w:rsid w:val="00D357E4"/>
    <w:rsid w:val="00D3587F"/>
    <w:rsid w:val="00D35AC3"/>
    <w:rsid w:val="00D35C20"/>
    <w:rsid w:val="00D35F58"/>
    <w:rsid w:val="00D35FE0"/>
    <w:rsid w:val="00D36271"/>
    <w:rsid w:val="00D36665"/>
    <w:rsid w:val="00D3678F"/>
    <w:rsid w:val="00D367C3"/>
    <w:rsid w:val="00D36BBC"/>
    <w:rsid w:val="00D36F6D"/>
    <w:rsid w:val="00D36FE5"/>
    <w:rsid w:val="00D370FD"/>
    <w:rsid w:val="00D3718C"/>
    <w:rsid w:val="00D3727E"/>
    <w:rsid w:val="00D372D4"/>
    <w:rsid w:val="00D37523"/>
    <w:rsid w:val="00D37749"/>
    <w:rsid w:val="00D3792F"/>
    <w:rsid w:val="00D3798B"/>
    <w:rsid w:val="00D379A6"/>
    <w:rsid w:val="00D37F2C"/>
    <w:rsid w:val="00D37FE0"/>
    <w:rsid w:val="00D4002B"/>
    <w:rsid w:val="00D40123"/>
    <w:rsid w:val="00D406C9"/>
    <w:rsid w:val="00D4083A"/>
    <w:rsid w:val="00D4091E"/>
    <w:rsid w:val="00D40BCB"/>
    <w:rsid w:val="00D40C1F"/>
    <w:rsid w:val="00D40CEF"/>
    <w:rsid w:val="00D40EA8"/>
    <w:rsid w:val="00D40F05"/>
    <w:rsid w:val="00D40F7D"/>
    <w:rsid w:val="00D40F7F"/>
    <w:rsid w:val="00D410AD"/>
    <w:rsid w:val="00D413BD"/>
    <w:rsid w:val="00D415A5"/>
    <w:rsid w:val="00D416F7"/>
    <w:rsid w:val="00D4177F"/>
    <w:rsid w:val="00D41A03"/>
    <w:rsid w:val="00D41A22"/>
    <w:rsid w:val="00D41A68"/>
    <w:rsid w:val="00D41B8A"/>
    <w:rsid w:val="00D41C38"/>
    <w:rsid w:val="00D41EB4"/>
    <w:rsid w:val="00D41F1E"/>
    <w:rsid w:val="00D421DD"/>
    <w:rsid w:val="00D42381"/>
    <w:rsid w:val="00D423A9"/>
    <w:rsid w:val="00D4249A"/>
    <w:rsid w:val="00D4258B"/>
    <w:rsid w:val="00D42727"/>
    <w:rsid w:val="00D427FD"/>
    <w:rsid w:val="00D429EF"/>
    <w:rsid w:val="00D42BED"/>
    <w:rsid w:val="00D42D29"/>
    <w:rsid w:val="00D42F6F"/>
    <w:rsid w:val="00D4314C"/>
    <w:rsid w:val="00D432D8"/>
    <w:rsid w:val="00D43374"/>
    <w:rsid w:val="00D43456"/>
    <w:rsid w:val="00D43568"/>
    <w:rsid w:val="00D435D4"/>
    <w:rsid w:val="00D43796"/>
    <w:rsid w:val="00D43846"/>
    <w:rsid w:val="00D43A28"/>
    <w:rsid w:val="00D43C69"/>
    <w:rsid w:val="00D43F90"/>
    <w:rsid w:val="00D441BA"/>
    <w:rsid w:val="00D4427C"/>
    <w:rsid w:val="00D44487"/>
    <w:rsid w:val="00D44539"/>
    <w:rsid w:val="00D44684"/>
    <w:rsid w:val="00D446FB"/>
    <w:rsid w:val="00D44836"/>
    <w:rsid w:val="00D44849"/>
    <w:rsid w:val="00D449B5"/>
    <w:rsid w:val="00D44AC6"/>
    <w:rsid w:val="00D44B0E"/>
    <w:rsid w:val="00D44CA1"/>
    <w:rsid w:val="00D44E25"/>
    <w:rsid w:val="00D44F03"/>
    <w:rsid w:val="00D44FAA"/>
    <w:rsid w:val="00D44FCC"/>
    <w:rsid w:val="00D45065"/>
    <w:rsid w:val="00D4512B"/>
    <w:rsid w:val="00D45311"/>
    <w:rsid w:val="00D453A7"/>
    <w:rsid w:val="00D4548B"/>
    <w:rsid w:val="00D45521"/>
    <w:rsid w:val="00D45771"/>
    <w:rsid w:val="00D458DE"/>
    <w:rsid w:val="00D45C17"/>
    <w:rsid w:val="00D460A0"/>
    <w:rsid w:val="00D46137"/>
    <w:rsid w:val="00D46223"/>
    <w:rsid w:val="00D46278"/>
    <w:rsid w:val="00D46333"/>
    <w:rsid w:val="00D46445"/>
    <w:rsid w:val="00D4661D"/>
    <w:rsid w:val="00D466FB"/>
    <w:rsid w:val="00D4698A"/>
    <w:rsid w:val="00D46B23"/>
    <w:rsid w:val="00D46C2F"/>
    <w:rsid w:val="00D46D27"/>
    <w:rsid w:val="00D46E01"/>
    <w:rsid w:val="00D46E92"/>
    <w:rsid w:val="00D47170"/>
    <w:rsid w:val="00D47181"/>
    <w:rsid w:val="00D47317"/>
    <w:rsid w:val="00D47583"/>
    <w:rsid w:val="00D477BE"/>
    <w:rsid w:val="00D477FE"/>
    <w:rsid w:val="00D479C3"/>
    <w:rsid w:val="00D47A02"/>
    <w:rsid w:val="00D47AA0"/>
    <w:rsid w:val="00D47B86"/>
    <w:rsid w:val="00D5002C"/>
    <w:rsid w:val="00D50186"/>
    <w:rsid w:val="00D502F8"/>
    <w:rsid w:val="00D5038B"/>
    <w:rsid w:val="00D50705"/>
    <w:rsid w:val="00D50DF9"/>
    <w:rsid w:val="00D50ECF"/>
    <w:rsid w:val="00D50EDE"/>
    <w:rsid w:val="00D50FE1"/>
    <w:rsid w:val="00D51202"/>
    <w:rsid w:val="00D51275"/>
    <w:rsid w:val="00D51362"/>
    <w:rsid w:val="00D51548"/>
    <w:rsid w:val="00D5161E"/>
    <w:rsid w:val="00D51832"/>
    <w:rsid w:val="00D5183B"/>
    <w:rsid w:val="00D5197B"/>
    <w:rsid w:val="00D51AD5"/>
    <w:rsid w:val="00D51B8D"/>
    <w:rsid w:val="00D51D1E"/>
    <w:rsid w:val="00D51FFE"/>
    <w:rsid w:val="00D52380"/>
    <w:rsid w:val="00D5256C"/>
    <w:rsid w:val="00D5262B"/>
    <w:rsid w:val="00D527E4"/>
    <w:rsid w:val="00D52B49"/>
    <w:rsid w:val="00D52DFA"/>
    <w:rsid w:val="00D52FD6"/>
    <w:rsid w:val="00D535AF"/>
    <w:rsid w:val="00D5365B"/>
    <w:rsid w:val="00D537C0"/>
    <w:rsid w:val="00D537D1"/>
    <w:rsid w:val="00D53B7A"/>
    <w:rsid w:val="00D53B7D"/>
    <w:rsid w:val="00D53BBE"/>
    <w:rsid w:val="00D53C6E"/>
    <w:rsid w:val="00D53FBD"/>
    <w:rsid w:val="00D54041"/>
    <w:rsid w:val="00D54495"/>
    <w:rsid w:val="00D544F4"/>
    <w:rsid w:val="00D54552"/>
    <w:rsid w:val="00D54664"/>
    <w:rsid w:val="00D546EE"/>
    <w:rsid w:val="00D5471C"/>
    <w:rsid w:val="00D5477D"/>
    <w:rsid w:val="00D54858"/>
    <w:rsid w:val="00D54868"/>
    <w:rsid w:val="00D549BE"/>
    <w:rsid w:val="00D549DF"/>
    <w:rsid w:val="00D54C52"/>
    <w:rsid w:val="00D54E0E"/>
    <w:rsid w:val="00D553A1"/>
    <w:rsid w:val="00D5560D"/>
    <w:rsid w:val="00D558A7"/>
    <w:rsid w:val="00D559CD"/>
    <w:rsid w:val="00D55ABF"/>
    <w:rsid w:val="00D55B86"/>
    <w:rsid w:val="00D56063"/>
    <w:rsid w:val="00D56388"/>
    <w:rsid w:val="00D56400"/>
    <w:rsid w:val="00D566E1"/>
    <w:rsid w:val="00D56A68"/>
    <w:rsid w:val="00D56C4C"/>
    <w:rsid w:val="00D56DDF"/>
    <w:rsid w:val="00D56E06"/>
    <w:rsid w:val="00D56F4E"/>
    <w:rsid w:val="00D57010"/>
    <w:rsid w:val="00D5703A"/>
    <w:rsid w:val="00D57069"/>
    <w:rsid w:val="00D570C6"/>
    <w:rsid w:val="00D57176"/>
    <w:rsid w:val="00D5721F"/>
    <w:rsid w:val="00D573CD"/>
    <w:rsid w:val="00D5747D"/>
    <w:rsid w:val="00D57515"/>
    <w:rsid w:val="00D57578"/>
    <w:rsid w:val="00D57733"/>
    <w:rsid w:val="00D577DC"/>
    <w:rsid w:val="00D57877"/>
    <w:rsid w:val="00D578DA"/>
    <w:rsid w:val="00D5793A"/>
    <w:rsid w:val="00D57B08"/>
    <w:rsid w:val="00D57C01"/>
    <w:rsid w:val="00D57CB7"/>
    <w:rsid w:val="00D57CF2"/>
    <w:rsid w:val="00D57ED5"/>
    <w:rsid w:val="00D57F0B"/>
    <w:rsid w:val="00D6004B"/>
    <w:rsid w:val="00D60072"/>
    <w:rsid w:val="00D6013A"/>
    <w:rsid w:val="00D60194"/>
    <w:rsid w:val="00D60312"/>
    <w:rsid w:val="00D60437"/>
    <w:rsid w:val="00D6046A"/>
    <w:rsid w:val="00D60572"/>
    <w:rsid w:val="00D607E6"/>
    <w:rsid w:val="00D60823"/>
    <w:rsid w:val="00D60896"/>
    <w:rsid w:val="00D60AF5"/>
    <w:rsid w:val="00D60B8F"/>
    <w:rsid w:val="00D60D43"/>
    <w:rsid w:val="00D60D55"/>
    <w:rsid w:val="00D60DB5"/>
    <w:rsid w:val="00D60F4A"/>
    <w:rsid w:val="00D60FD8"/>
    <w:rsid w:val="00D612B4"/>
    <w:rsid w:val="00D61341"/>
    <w:rsid w:val="00D61373"/>
    <w:rsid w:val="00D6141A"/>
    <w:rsid w:val="00D61683"/>
    <w:rsid w:val="00D61788"/>
    <w:rsid w:val="00D61987"/>
    <w:rsid w:val="00D619AF"/>
    <w:rsid w:val="00D61A2A"/>
    <w:rsid w:val="00D61AE7"/>
    <w:rsid w:val="00D61B98"/>
    <w:rsid w:val="00D61BE0"/>
    <w:rsid w:val="00D61C32"/>
    <w:rsid w:val="00D61DDC"/>
    <w:rsid w:val="00D61DE9"/>
    <w:rsid w:val="00D6213F"/>
    <w:rsid w:val="00D62169"/>
    <w:rsid w:val="00D6220D"/>
    <w:rsid w:val="00D622B4"/>
    <w:rsid w:val="00D625F6"/>
    <w:rsid w:val="00D62708"/>
    <w:rsid w:val="00D627DC"/>
    <w:rsid w:val="00D62ABE"/>
    <w:rsid w:val="00D62AE8"/>
    <w:rsid w:val="00D62DB1"/>
    <w:rsid w:val="00D62EC7"/>
    <w:rsid w:val="00D62F70"/>
    <w:rsid w:val="00D62FC1"/>
    <w:rsid w:val="00D6304B"/>
    <w:rsid w:val="00D63358"/>
    <w:rsid w:val="00D634B3"/>
    <w:rsid w:val="00D636FC"/>
    <w:rsid w:val="00D637F5"/>
    <w:rsid w:val="00D63833"/>
    <w:rsid w:val="00D63A2A"/>
    <w:rsid w:val="00D63B01"/>
    <w:rsid w:val="00D63D2D"/>
    <w:rsid w:val="00D63E6B"/>
    <w:rsid w:val="00D63EA7"/>
    <w:rsid w:val="00D6424A"/>
    <w:rsid w:val="00D64406"/>
    <w:rsid w:val="00D644D8"/>
    <w:rsid w:val="00D64528"/>
    <w:rsid w:val="00D64541"/>
    <w:rsid w:val="00D6471F"/>
    <w:rsid w:val="00D6480F"/>
    <w:rsid w:val="00D6498E"/>
    <w:rsid w:val="00D64F1C"/>
    <w:rsid w:val="00D64F56"/>
    <w:rsid w:val="00D65201"/>
    <w:rsid w:val="00D6520B"/>
    <w:rsid w:val="00D652DE"/>
    <w:rsid w:val="00D652FB"/>
    <w:rsid w:val="00D653FC"/>
    <w:rsid w:val="00D65406"/>
    <w:rsid w:val="00D65584"/>
    <w:rsid w:val="00D65637"/>
    <w:rsid w:val="00D65D19"/>
    <w:rsid w:val="00D65F58"/>
    <w:rsid w:val="00D66265"/>
    <w:rsid w:val="00D66541"/>
    <w:rsid w:val="00D6656A"/>
    <w:rsid w:val="00D6662B"/>
    <w:rsid w:val="00D66A8A"/>
    <w:rsid w:val="00D66ABE"/>
    <w:rsid w:val="00D6707C"/>
    <w:rsid w:val="00D67356"/>
    <w:rsid w:val="00D6755C"/>
    <w:rsid w:val="00D67A90"/>
    <w:rsid w:val="00D67C3E"/>
    <w:rsid w:val="00D67CDE"/>
    <w:rsid w:val="00D67D3A"/>
    <w:rsid w:val="00D67E5F"/>
    <w:rsid w:val="00D7025A"/>
    <w:rsid w:val="00D70329"/>
    <w:rsid w:val="00D70479"/>
    <w:rsid w:val="00D704FB"/>
    <w:rsid w:val="00D70604"/>
    <w:rsid w:val="00D7085C"/>
    <w:rsid w:val="00D70B0E"/>
    <w:rsid w:val="00D70BBB"/>
    <w:rsid w:val="00D70EA2"/>
    <w:rsid w:val="00D70FEC"/>
    <w:rsid w:val="00D71240"/>
    <w:rsid w:val="00D71247"/>
    <w:rsid w:val="00D71278"/>
    <w:rsid w:val="00D71563"/>
    <w:rsid w:val="00D71586"/>
    <w:rsid w:val="00D715BB"/>
    <w:rsid w:val="00D717D8"/>
    <w:rsid w:val="00D71805"/>
    <w:rsid w:val="00D71821"/>
    <w:rsid w:val="00D7184D"/>
    <w:rsid w:val="00D718E0"/>
    <w:rsid w:val="00D71BA8"/>
    <w:rsid w:val="00D71EC2"/>
    <w:rsid w:val="00D720C8"/>
    <w:rsid w:val="00D721E6"/>
    <w:rsid w:val="00D724E7"/>
    <w:rsid w:val="00D72542"/>
    <w:rsid w:val="00D72613"/>
    <w:rsid w:val="00D72722"/>
    <w:rsid w:val="00D729B8"/>
    <w:rsid w:val="00D72B99"/>
    <w:rsid w:val="00D72C21"/>
    <w:rsid w:val="00D72C63"/>
    <w:rsid w:val="00D732C4"/>
    <w:rsid w:val="00D73333"/>
    <w:rsid w:val="00D73338"/>
    <w:rsid w:val="00D733B4"/>
    <w:rsid w:val="00D734C5"/>
    <w:rsid w:val="00D7361A"/>
    <w:rsid w:val="00D736DC"/>
    <w:rsid w:val="00D7399A"/>
    <w:rsid w:val="00D73B8E"/>
    <w:rsid w:val="00D73BF2"/>
    <w:rsid w:val="00D73DB1"/>
    <w:rsid w:val="00D73E97"/>
    <w:rsid w:val="00D74163"/>
    <w:rsid w:val="00D7422A"/>
    <w:rsid w:val="00D7424A"/>
    <w:rsid w:val="00D74373"/>
    <w:rsid w:val="00D7474F"/>
    <w:rsid w:val="00D748D5"/>
    <w:rsid w:val="00D74B89"/>
    <w:rsid w:val="00D74C24"/>
    <w:rsid w:val="00D74E29"/>
    <w:rsid w:val="00D74E62"/>
    <w:rsid w:val="00D75250"/>
    <w:rsid w:val="00D752DD"/>
    <w:rsid w:val="00D75394"/>
    <w:rsid w:val="00D753F9"/>
    <w:rsid w:val="00D7552D"/>
    <w:rsid w:val="00D75683"/>
    <w:rsid w:val="00D75692"/>
    <w:rsid w:val="00D758C5"/>
    <w:rsid w:val="00D75904"/>
    <w:rsid w:val="00D75AB7"/>
    <w:rsid w:val="00D75ADC"/>
    <w:rsid w:val="00D75DB4"/>
    <w:rsid w:val="00D75E3A"/>
    <w:rsid w:val="00D75EB9"/>
    <w:rsid w:val="00D75EF4"/>
    <w:rsid w:val="00D76131"/>
    <w:rsid w:val="00D7621A"/>
    <w:rsid w:val="00D7629C"/>
    <w:rsid w:val="00D76327"/>
    <w:rsid w:val="00D7637A"/>
    <w:rsid w:val="00D76432"/>
    <w:rsid w:val="00D76450"/>
    <w:rsid w:val="00D768F1"/>
    <w:rsid w:val="00D7693C"/>
    <w:rsid w:val="00D76CD6"/>
    <w:rsid w:val="00D76CD9"/>
    <w:rsid w:val="00D76F03"/>
    <w:rsid w:val="00D7714E"/>
    <w:rsid w:val="00D77155"/>
    <w:rsid w:val="00D77370"/>
    <w:rsid w:val="00D77712"/>
    <w:rsid w:val="00D7771F"/>
    <w:rsid w:val="00D7788B"/>
    <w:rsid w:val="00D77A20"/>
    <w:rsid w:val="00D77A8E"/>
    <w:rsid w:val="00D77AF5"/>
    <w:rsid w:val="00D77B32"/>
    <w:rsid w:val="00D77DF6"/>
    <w:rsid w:val="00D80157"/>
    <w:rsid w:val="00D8015A"/>
    <w:rsid w:val="00D80442"/>
    <w:rsid w:val="00D80457"/>
    <w:rsid w:val="00D80472"/>
    <w:rsid w:val="00D80498"/>
    <w:rsid w:val="00D805AC"/>
    <w:rsid w:val="00D80724"/>
    <w:rsid w:val="00D80781"/>
    <w:rsid w:val="00D807E3"/>
    <w:rsid w:val="00D809F5"/>
    <w:rsid w:val="00D80A80"/>
    <w:rsid w:val="00D80BB2"/>
    <w:rsid w:val="00D80C57"/>
    <w:rsid w:val="00D80DA6"/>
    <w:rsid w:val="00D80EFF"/>
    <w:rsid w:val="00D81223"/>
    <w:rsid w:val="00D81316"/>
    <w:rsid w:val="00D8137B"/>
    <w:rsid w:val="00D81392"/>
    <w:rsid w:val="00D815B7"/>
    <w:rsid w:val="00D817DB"/>
    <w:rsid w:val="00D8195E"/>
    <w:rsid w:val="00D81D02"/>
    <w:rsid w:val="00D81E7D"/>
    <w:rsid w:val="00D82248"/>
    <w:rsid w:val="00D8242F"/>
    <w:rsid w:val="00D8245E"/>
    <w:rsid w:val="00D824D3"/>
    <w:rsid w:val="00D82B14"/>
    <w:rsid w:val="00D82B2C"/>
    <w:rsid w:val="00D82B9D"/>
    <w:rsid w:val="00D82D5C"/>
    <w:rsid w:val="00D830A8"/>
    <w:rsid w:val="00D83144"/>
    <w:rsid w:val="00D83275"/>
    <w:rsid w:val="00D8342A"/>
    <w:rsid w:val="00D835C2"/>
    <w:rsid w:val="00D8360F"/>
    <w:rsid w:val="00D8393C"/>
    <w:rsid w:val="00D83ABD"/>
    <w:rsid w:val="00D83C09"/>
    <w:rsid w:val="00D83CF2"/>
    <w:rsid w:val="00D83D72"/>
    <w:rsid w:val="00D842AF"/>
    <w:rsid w:val="00D843E4"/>
    <w:rsid w:val="00D84520"/>
    <w:rsid w:val="00D84536"/>
    <w:rsid w:val="00D84B26"/>
    <w:rsid w:val="00D84B4D"/>
    <w:rsid w:val="00D85095"/>
    <w:rsid w:val="00D851BC"/>
    <w:rsid w:val="00D85332"/>
    <w:rsid w:val="00D8533F"/>
    <w:rsid w:val="00D853C2"/>
    <w:rsid w:val="00D85446"/>
    <w:rsid w:val="00D856E2"/>
    <w:rsid w:val="00D857E3"/>
    <w:rsid w:val="00D85861"/>
    <w:rsid w:val="00D85911"/>
    <w:rsid w:val="00D85912"/>
    <w:rsid w:val="00D859A1"/>
    <w:rsid w:val="00D85ACB"/>
    <w:rsid w:val="00D85C0D"/>
    <w:rsid w:val="00D85C51"/>
    <w:rsid w:val="00D85E55"/>
    <w:rsid w:val="00D85FCD"/>
    <w:rsid w:val="00D8626A"/>
    <w:rsid w:val="00D863A8"/>
    <w:rsid w:val="00D865C3"/>
    <w:rsid w:val="00D865D2"/>
    <w:rsid w:val="00D867BB"/>
    <w:rsid w:val="00D8691B"/>
    <w:rsid w:val="00D86B39"/>
    <w:rsid w:val="00D86BD0"/>
    <w:rsid w:val="00D86BFC"/>
    <w:rsid w:val="00D86C65"/>
    <w:rsid w:val="00D86CB3"/>
    <w:rsid w:val="00D86E80"/>
    <w:rsid w:val="00D86E9F"/>
    <w:rsid w:val="00D86FAA"/>
    <w:rsid w:val="00D86FB8"/>
    <w:rsid w:val="00D8708D"/>
    <w:rsid w:val="00D87161"/>
    <w:rsid w:val="00D871EB"/>
    <w:rsid w:val="00D87233"/>
    <w:rsid w:val="00D8726A"/>
    <w:rsid w:val="00D87461"/>
    <w:rsid w:val="00D874E1"/>
    <w:rsid w:val="00D875A6"/>
    <w:rsid w:val="00D876DA"/>
    <w:rsid w:val="00D878EF"/>
    <w:rsid w:val="00D879E9"/>
    <w:rsid w:val="00D87C59"/>
    <w:rsid w:val="00D87DA3"/>
    <w:rsid w:val="00D87F55"/>
    <w:rsid w:val="00D90043"/>
    <w:rsid w:val="00D90221"/>
    <w:rsid w:val="00D9053E"/>
    <w:rsid w:val="00D90986"/>
    <w:rsid w:val="00D90A5E"/>
    <w:rsid w:val="00D90C79"/>
    <w:rsid w:val="00D90F61"/>
    <w:rsid w:val="00D90FC0"/>
    <w:rsid w:val="00D910DF"/>
    <w:rsid w:val="00D9129E"/>
    <w:rsid w:val="00D91473"/>
    <w:rsid w:val="00D91498"/>
    <w:rsid w:val="00D91510"/>
    <w:rsid w:val="00D91591"/>
    <w:rsid w:val="00D91596"/>
    <w:rsid w:val="00D915C9"/>
    <w:rsid w:val="00D915E4"/>
    <w:rsid w:val="00D91768"/>
    <w:rsid w:val="00D917E4"/>
    <w:rsid w:val="00D917F2"/>
    <w:rsid w:val="00D91964"/>
    <w:rsid w:val="00D91A27"/>
    <w:rsid w:val="00D91C91"/>
    <w:rsid w:val="00D91DF8"/>
    <w:rsid w:val="00D91EC3"/>
    <w:rsid w:val="00D91F90"/>
    <w:rsid w:val="00D9247C"/>
    <w:rsid w:val="00D926D3"/>
    <w:rsid w:val="00D929A8"/>
    <w:rsid w:val="00D92AA2"/>
    <w:rsid w:val="00D92E81"/>
    <w:rsid w:val="00D93097"/>
    <w:rsid w:val="00D9311D"/>
    <w:rsid w:val="00D93280"/>
    <w:rsid w:val="00D93368"/>
    <w:rsid w:val="00D935D4"/>
    <w:rsid w:val="00D9374C"/>
    <w:rsid w:val="00D937FA"/>
    <w:rsid w:val="00D9383B"/>
    <w:rsid w:val="00D938E6"/>
    <w:rsid w:val="00D938F0"/>
    <w:rsid w:val="00D939FB"/>
    <w:rsid w:val="00D93AE3"/>
    <w:rsid w:val="00D94049"/>
    <w:rsid w:val="00D940A2"/>
    <w:rsid w:val="00D940F2"/>
    <w:rsid w:val="00D94372"/>
    <w:rsid w:val="00D943E9"/>
    <w:rsid w:val="00D9473E"/>
    <w:rsid w:val="00D94890"/>
    <w:rsid w:val="00D948E2"/>
    <w:rsid w:val="00D94AA0"/>
    <w:rsid w:val="00D94B63"/>
    <w:rsid w:val="00D94CAB"/>
    <w:rsid w:val="00D94D7C"/>
    <w:rsid w:val="00D94DCD"/>
    <w:rsid w:val="00D95066"/>
    <w:rsid w:val="00D951B2"/>
    <w:rsid w:val="00D951FF"/>
    <w:rsid w:val="00D95391"/>
    <w:rsid w:val="00D958E4"/>
    <w:rsid w:val="00D95CA4"/>
    <w:rsid w:val="00D95D09"/>
    <w:rsid w:val="00D95FBC"/>
    <w:rsid w:val="00D96234"/>
    <w:rsid w:val="00D966EA"/>
    <w:rsid w:val="00D96951"/>
    <w:rsid w:val="00D96B22"/>
    <w:rsid w:val="00D96C53"/>
    <w:rsid w:val="00D96CAE"/>
    <w:rsid w:val="00D96D01"/>
    <w:rsid w:val="00D96D24"/>
    <w:rsid w:val="00D96EF1"/>
    <w:rsid w:val="00D96EFF"/>
    <w:rsid w:val="00D96F1E"/>
    <w:rsid w:val="00D970D8"/>
    <w:rsid w:val="00D97248"/>
    <w:rsid w:val="00D97251"/>
    <w:rsid w:val="00D972A9"/>
    <w:rsid w:val="00D972AB"/>
    <w:rsid w:val="00D97328"/>
    <w:rsid w:val="00D97361"/>
    <w:rsid w:val="00D975F3"/>
    <w:rsid w:val="00D976E2"/>
    <w:rsid w:val="00D978D8"/>
    <w:rsid w:val="00D97AD0"/>
    <w:rsid w:val="00D97B2B"/>
    <w:rsid w:val="00D97C59"/>
    <w:rsid w:val="00D97CCF"/>
    <w:rsid w:val="00D97D70"/>
    <w:rsid w:val="00D97E1C"/>
    <w:rsid w:val="00D97F96"/>
    <w:rsid w:val="00DA0276"/>
    <w:rsid w:val="00DA0509"/>
    <w:rsid w:val="00DA0521"/>
    <w:rsid w:val="00DA0695"/>
    <w:rsid w:val="00DA079F"/>
    <w:rsid w:val="00DA0829"/>
    <w:rsid w:val="00DA0B38"/>
    <w:rsid w:val="00DA0B73"/>
    <w:rsid w:val="00DA0E5E"/>
    <w:rsid w:val="00DA0F4C"/>
    <w:rsid w:val="00DA1026"/>
    <w:rsid w:val="00DA13CB"/>
    <w:rsid w:val="00DA15F5"/>
    <w:rsid w:val="00DA1725"/>
    <w:rsid w:val="00DA181F"/>
    <w:rsid w:val="00DA1865"/>
    <w:rsid w:val="00DA19A2"/>
    <w:rsid w:val="00DA1C6E"/>
    <w:rsid w:val="00DA1E08"/>
    <w:rsid w:val="00DA1EC3"/>
    <w:rsid w:val="00DA1F0F"/>
    <w:rsid w:val="00DA2024"/>
    <w:rsid w:val="00DA2090"/>
    <w:rsid w:val="00DA2463"/>
    <w:rsid w:val="00DA2562"/>
    <w:rsid w:val="00DA2567"/>
    <w:rsid w:val="00DA2621"/>
    <w:rsid w:val="00DA267E"/>
    <w:rsid w:val="00DA2870"/>
    <w:rsid w:val="00DA2896"/>
    <w:rsid w:val="00DA291D"/>
    <w:rsid w:val="00DA296C"/>
    <w:rsid w:val="00DA298F"/>
    <w:rsid w:val="00DA2D9D"/>
    <w:rsid w:val="00DA2E05"/>
    <w:rsid w:val="00DA2F6E"/>
    <w:rsid w:val="00DA30F4"/>
    <w:rsid w:val="00DA31DA"/>
    <w:rsid w:val="00DA3942"/>
    <w:rsid w:val="00DA3BEF"/>
    <w:rsid w:val="00DA3C5E"/>
    <w:rsid w:val="00DA3CF8"/>
    <w:rsid w:val="00DA3E92"/>
    <w:rsid w:val="00DA40D2"/>
    <w:rsid w:val="00DA424E"/>
    <w:rsid w:val="00DA4291"/>
    <w:rsid w:val="00DA42EC"/>
    <w:rsid w:val="00DA432C"/>
    <w:rsid w:val="00DA47AA"/>
    <w:rsid w:val="00DA47B5"/>
    <w:rsid w:val="00DA48C9"/>
    <w:rsid w:val="00DA493E"/>
    <w:rsid w:val="00DA498D"/>
    <w:rsid w:val="00DA49CA"/>
    <w:rsid w:val="00DA4AFD"/>
    <w:rsid w:val="00DA4B1E"/>
    <w:rsid w:val="00DA4B99"/>
    <w:rsid w:val="00DA4E20"/>
    <w:rsid w:val="00DA4F39"/>
    <w:rsid w:val="00DA4F59"/>
    <w:rsid w:val="00DA5121"/>
    <w:rsid w:val="00DA5481"/>
    <w:rsid w:val="00DA562C"/>
    <w:rsid w:val="00DA569F"/>
    <w:rsid w:val="00DA58D0"/>
    <w:rsid w:val="00DA59D3"/>
    <w:rsid w:val="00DA5AD3"/>
    <w:rsid w:val="00DA5AE8"/>
    <w:rsid w:val="00DA5C19"/>
    <w:rsid w:val="00DA5CEB"/>
    <w:rsid w:val="00DA5EA3"/>
    <w:rsid w:val="00DA5F97"/>
    <w:rsid w:val="00DA607A"/>
    <w:rsid w:val="00DA62A2"/>
    <w:rsid w:val="00DA630F"/>
    <w:rsid w:val="00DA6567"/>
    <w:rsid w:val="00DA6729"/>
    <w:rsid w:val="00DA68F7"/>
    <w:rsid w:val="00DA6A58"/>
    <w:rsid w:val="00DA6F24"/>
    <w:rsid w:val="00DA6F47"/>
    <w:rsid w:val="00DA6F7C"/>
    <w:rsid w:val="00DA7007"/>
    <w:rsid w:val="00DA736D"/>
    <w:rsid w:val="00DA74E1"/>
    <w:rsid w:val="00DA77AB"/>
    <w:rsid w:val="00DA77CC"/>
    <w:rsid w:val="00DA79FA"/>
    <w:rsid w:val="00DA7C7C"/>
    <w:rsid w:val="00DA7E2C"/>
    <w:rsid w:val="00DA7F22"/>
    <w:rsid w:val="00DA7F3C"/>
    <w:rsid w:val="00DB004B"/>
    <w:rsid w:val="00DB00D9"/>
    <w:rsid w:val="00DB01B2"/>
    <w:rsid w:val="00DB01C2"/>
    <w:rsid w:val="00DB0211"/>
    <w:rsid w:val="00DB032C"/>
    <w:rsid w:val="00DB03BB"/>
    <w:rsid w:val="00DB04AE"/>
    <w:rsid w:val="00DB06C1"/>
    <w:rsid w:val="00DB08DD"/>
    <w:rsid w:val="00DB0A11"/>
    <w:rsid w:val="00DB0AD5"/>
    <w:rsid w:val="00DB0BA6"/>
    <w:rsid w:val="00DB0D44"/>
    <w:rsid w:val="00DB0E81"/>
    <w:rsid w:val="00DB1060"/>
    <w:rsid w:val="00DB10A2"/>
    <w:rsid w:val="00DB11A8"/>
    <w:rsid w:val="00DB132B"/>
    <w:rsid w:val="00DB1805"/>
    <w:rsid w:val="00DB1B64"/>
    <w:rsid w:val="00DB1E31"/>
    <w:rsid w:val="00DB213E"/>
    <w:rsid w:val="00DB223C"/>
    <w:rsid w:val="00DB2276"/>
    <w:rsid w:val="00DB25C2"/>
    <w:rsid w:val="00DB2910"/>
    <w:rsid w:val="00DB29A7"/>
    <w:rsid w:val="00DB2C9E"/>
    <w:rsid w:val="00DB2CCE"/>
    <w:rsid w:val="00DB2DE3"/>
    <w:rsid w:val="00DB331D"/>
    <w:rsid w:val="00DB3322"/>
    <w:rsid w:val="00DB335E"/>
    <w:rsid w:val="00DB33B0"/>
    <w:rsid w:val="00DB3536"/>
    <w:rsid w:val="00DB3600"/>
    <w:rsid w:val="00DB3602"/>
    <w:rsid w:val="00DB37BB"/>
    <w:rsid w:val="00DB389E"/>
    <w:rsid w:val="00DB3C48"/>
    <w:rsid w:val="00DB3F2B"/>
    <w:rsid w:val="00DB4091"/>
    <w:rsid w:val="00DB42F0"/>
    <w:rsid w:val="00DB4781"/>
    <w:rsid w:val="00DB4DAB"/>
    <w:rsid w:val="00DB4E05"/>
    <w:rsid w:val="00DB4F05"/>
    <w:rsid w:val="00DB5197"/>
    <w:rsid w:val="00DB52C2"/>
    <w:rsid w:val="00DB541B"/>
    <w:rsid w:val="00DB5433"/>
    <w:rsid w:val="00DB585F"/>
    <w:rsid w:val="00DB59C7"/>
    <w:rsid w:val="00DB5B51"/>
    <w:rsid w:val="00DB5E35"/>
    <w:rsid w:val="00DB5E80"/>
    <w:rsid w:val="00DB6047"/>
    <w:rsid w:val="00DB62D6"/>
    <w:rsid w:val="00DB6304"/>
    <w:rsid w:val="00DB6536"/>
    <w:rsid w:val="00DB65B9"/>
    <w:rsid w:val="00DB69B7"/>
    <w:rsid w:val="00DB69C4"/>
    <w:rsid w:val="00DB6A50"/>
    <w:rsid w:val="00DB6A9B"/>
    <w:rsid w:val="00DB6B84"/>
    <w:rsid w:val="00DB6BDD"/>
    <w:rsid w:val="00DB6C6C"/>
    <w:rsid w:val="00DB6E06"/>
    <w:rsid w:val="00DB6EC7"/>
    <w:rsid w:val="00DB6EF4"/>
    <w:rsid w:val="00DB6F93"/>
    <w:rsid w:val="00DB70A5"/>
    <w:rsid w:val="00DB7403"/>
    <w:rsid w:val="00DB744F"/>
    <w:rsid w:val="00DB7A57"/>
    <w:rsid w:val="00DB7C32"/>
    <w:rsid w:val="00DB7D5D"/>
    <w:rsid w:val="00DB7D94"/>
    <w:rsid w:val="00DC043E"/>
    <w:rsid w:val="00DC0480"/>
    <w:rsid w:val="00DC074C"/>
    <w:rsid w:val="00DC08ED"/>
    <w:rsid w:val="00DC099B"/>
    <w:rsid w:val="00DC0A4D"/>
    <w:rsid w:val="00DC0A75"/>
    <w:rsid w:val="00DC0BF8"/>
    <w:rsid w:val="00DC0D09"/>
    <w:rsid w:val="00DC0DC6"/>
    <w:rsid w:val="00DC0E1E"/>
    <w:rsid w:val="00DC0E3B"/>
    <w:rsid w:val="00DC0ED7"/>
    <w:rsid w:val="00DC0F1C"/>
    <w:rsid w:val="00DC0FF1"/>
    <w:rsid w:val="00DC1109"/>
    <w:rsid w:val="00DC118A"/>
    <w:rsid w:val="00DC11EA"/>
    <w:rsid w:val="00DC12B7"/>
    <w:rsid w:val="00DC15B4"/>
    <w:rsid w:val="00DC1895"/>
    <w:rsid w:val="00DC190F"/>
    <w:rsid w:val="00DC1A5B"/>
    <w:rsid w:val="00DC1B5F"/>
    <w:rsid w:val="00DC1E4A"/>
    <w:rsid w:val="00DC1EE4"/>
    <w:rsid w:val="00DC1F3E"/>
    <w:rsid w:val="00DC20B8"/>
    <w:rsid w:val="00DC2465"/>
    <w:rsid w:val="00DC249C"/>
    <w:rsid w:val="00DC2922"/>
    <w:rsid w:val="00DC2A8C"/>
    <w:rsid w:val="00DC2B38"/>
    <w:rsid w:val="00DC2C5C"/>
    <w:rsid w:val="00DC2C97"/>
    <w:rsid w:val="00DC2D03"/>
    <w:rsid w:val="00DC2F2B"/>
    <w:rsid w:val="00DC2F9C"/>
    <w:rsid w:val="00DC3109"/>
    <w:rsid w:val="00DC333C"/>
    <w:rsid w:val="00DC34DE"/>
    <w:rsid w:val="00DC36EF"/>
    <w:rsid w:val="00DC37B1"/>
    <w:rsid w:val="00DC3B1E"/>
    <w:rsid w:val="00DC3D42"/>
    <w:rsid w:val="00DC41F4"/>
    <w:rsid w:val="00DC46B9"/>
    <w:rsid w:val="00DC47C7"/>
    <w:rsid w:val="00DC48BA"/>
    <w:rsid w:val="00DC48F4"/>
    <w:rsid w:val="00DC48F9"/>
    <w:rsid w:val="00DC498D"/>
    <w:rsid w:val="00DC4C51"/>
    <w:rsid w:val="00DC4DAE"/>
    <w:rsid w:val="00DC515B"/>
    <w:rsid w:val="00DC55EB"/>
    <w:rsid w:val="00DC5615"/>
    <w:rsid w:val="00DC561B"/>
    <w:rsid w:val="00DC5852"/>
    <w:rsid w:val="00DC5FB0"/>
    <w:rsid w:val="00DC60C3"/>
    <w:rsid w:val="00DC621E"/>
    <w:rsid w:val="00DC64ED"/>
    <w:rsid w:val="00DC6511"/>
    <w:rsid w:val="00DC6642"/>
    <w:rsid w:val="00DC6908"/>
    <w:rsid w:val="00DC6946"/>
    <w:rsid w:val="00DC6D00"/>
    <w:rsid w:val="00DC6E07"/>
    <w:rsid w:val="00DC6EBC"/>
    <w:rsid w:val="00DC6FA9"/>
    <w:rsid w:val="00DC71D3"/>
    <w:rsid w:val="00DC7241"/>
    <w:rsid w:val="00DC72A5"/>
    <w:rsid w:val="00DC73E8"/>
    <w:rsid w:val="00DC7452"/>
    <w:rsid w:val="00DC75C8"/>
    <w:rsid w:val="00DC76BC"/>
    <w:rsid w:val="00DC7788"/>
    <w:rsid w:val="00DC7931"/>
    <w:rsid w:val="00DC7C10"/>
    <w:rsid w:val="00DC7C40"/>
    <w:rsid w:val="00DC7D8A"/>
    <w:rsid w:val="00DC7E13"/>
    <w:rsid w:val="00DC7E82"/>
    <w:rsid w:val="00DC7E8A"/>
    <w:rsid w:val="00DC7EE1"/>
    <w:rsid w:val="00DD0365"/>
    <w:rsid w:val="00DD0731"/>
    <w:rsid w:val="00DD079D"/>
    <w:rsid w:val="00DD0AB5"/>
    <w:rsid w:val="00DD0B3F"/>
    <w:rsid w:val="00DD0B70"/>
    <w:rsid w:val="00DD0BB6"/>
    <w:rsid w:val="00DD0E12"/>
    <w:rsid w:val="00DD0EA4"/>
    <w:rsid w:val="00DD0F46"/>
    <w:rsid w:val="00DD112D"/>
    <w:rsid w:val="00DD128B"/>
    <w:rsid w:val="00DD163D"/>
    <w:rsid w:val="00DD1804"/>
    <w:rsid w:val="00DD1949"/>
    <w:rsid w:val="00DD1B29"/>
    <w:rsid w:val="00DD1B40"/>
    <w:rsid w:val="00DD1CA3"/>
    <w:rsid w:val="00DD1DA2"/>
    <w:rsid w:val="00DD1DD5"/>
    <w:rsid w:val="00DD2238"/>
    <w:rsid w:val="00DD229D"/>
    <w:rsid w:val="00DD22CE"/>
    <w:rsid w:val="00DD2814"/>
    <w:rsid w:val="00DD2885"/>
    <w:rsid w:val="00DD296F"/>
    <w:rsid w:val="00DD2A55"/>
    <w:rsid w:val="00DD2D9C"/>
    <w:rsid w:val="00DD2DEF"/>
    <w:rsid w:val="00DD3058"/>
    <w:rsid w:val="00DD30B5"/>
    <w:rsid w:val="00DD3287"/>
    <w:rsid w:val="00DD32D5"/>
    <w:rsid w:val="00DD337B"/>
    <w:rsid w:val="00DD3431"/>
    <w:rsid w:val="00DD346E"/>
    <w:rsid w:val="00DD34DB"/>
    <w:rsid w:val="00DD35AC"/>
    <w:rsid w:val="00DD3644"/>
    <w:rsid w:val="00DD370E"/>
    <w:rsid w:val="00DD3982"/>
    <w:rsid w:val="00DD39D2"/>
    <w:rsid w:val="00DD3C8F"/>
    <w:rsid w:val="00DD4008"/>
    <w:rsid w:val="00DD4146"/>
    <w:rsid w:val="00DD415A"/>
    <w:rsid w:val="00DD41F4"/>
    <w:rsid w:val="00DD4241"/>
    <w:rsid w:val="00DD42F3"/>
    <w:rsid w:val="00DD43B3"/>
    <w:rsid w:val="00DD4473"/>
    <w:rsid w:val="00DD4714"/>
    <w:rsid w:val="00DD4B0E"/>
    <w:rsid w:val="00DD5215"/>
    <w:rsid w:val="00DD529A"/>
    <w:rsid w:val="00DD5667"/>
    <w:rsid w:val="00DD57AB"/>
    <w:rsid w:val="00DD599E"/>
    <w:rsid w:val="00DD5DC6"/>
    <w:rsid w:val="00DD5FF6"/>
    <w:rsid w:val="00DD611B"/>
    <w:rsid w:val="00DD686B"/>
    <w:rsid w:val="00DD68A1"/>
    <w:rsid w:val="00DD6911"/>
    <w:rsid w:val="00DD69E6"/>
    <w:rsid w:val="00DD69FE"/>
    <w:rsid w:val="00DD6CB8"/>
    <w:rsid w:val="00DD6D73"/>
    <w:rsid w:val="00DD6D88"/>
    <w:rsid w:val="00DD6E20"/>
    <w:rsid w:val="00DD6EC5"/>
    <w:rsid w:val="00DD6EE8"/>
    <w:rsid w:val="00DD6EEE"/>
    <w:rsid w:val="00DD6F2B"/>
    <w:rsid w:val="00DD6F98"/>
    <w:rsid w:val="00DD7180"/>
    <w:rsid w:val="00DD7326"/>
    <w:rsid w:val="00DD73EA"/>
    <w:rsid w:val="00DD7465"/>
    <w:rsid w:val="00DD7785"/>
    <w:rsid w:val="00DD77B3"/>
    <w:rsid w:val="00DD78AF"/>
    <w:rsid w:val="00DD7C36"/>
    <w:rsid w:val="00DE00D2"/>
    <w:rsid w:val="00DE025D"/>
    <w:rsid w:val="00DE060D"/>
    <w:rsid w:val="00DE079F"/>
    <w:rsid w:val="00DE0AFC"/>
    <w:rsid w:val="00DE0E5C"/>
    <w:rsid w:val="00DE0E8E"/>
    <w:rsid w:val="00DE110F"/>
    <w:rsid w:val="00DE1615"/>
    <w:rsid w:val="00DE1822"/>
    <w:rsid w:val="00DE183A"/>
    <w:rsid w:val="00DE196D"/>
    <w:rsid w:val="00DE1985"/>
    <w:rsid w:val="00DE19A6"/>
    <w:rsid w:val="00DE1B3B"/>
    <w:rsid w:val="00DE1C1A"/>
    <w:rsid w:val="00DE1F10"/>
    <w:rsid w:val="00DE21BE"/>
    <w:rsid w:val="00DE249E"/>
    <w:rsid w:val="00DE2539"/>
    <w:rsid w:val="00DE2597"/>
    <w:rsid w:val="00DE2773"/>
    <w:rsid w:val="00DE2A4C"/>
    <w:rsid w:val="00DE2B16"/>
    <w:rsid w:val="00DE2B93"/>
    <w:rsid w:val="00DE2CEF"/>
    <w:rsid w:val="00DE2EB4"/>
    <w:rsid w:val="00DE2F47"/>
    <w:rsid w:val="00DE3052"/>
    <w:rsid w:val="00DE30B6"/>
    <w:rsid w:val="00DE30E4"/>
    <w:rsid w:val="00DE31B5"/>
    <w:rsid w:val="00DE3402"/>
    <w:rsid w:val="00DE365A"/>
    <w:rsid w:val="00DE38F6"/>
    <w:rsid w:val="00DE39AD"/>
    <w:rsid w:val="00DE3B96"/>
    <w:rsid w:val="00DE3BEA"/>
    <w:rsid w:val="00DE3E64"/>
    <w:rsid w:val="00DE3FA7"/>
    <w:rsid w:val="00DE41CC"/>
    <w:rsid w:val="00DE43E1"/>
    <w:rsid w:val="00DE43E7"/>
    <w:rsid w:val="00DE44C2"/>
    <w:rsid w:val="00DE4642"/>
    <w:rsid w:val="00DE481B"/>
    <w:rsid w:val="00DE4976"/>
    <w:rsid w:val="00DE4CC5"/>
    <w:rsid w:val="00DE4E59"/>
    <w:rsid w:val="00DE4FD9"/>
    <w:rsid w:val="00DE535B"/>
    <w:rsid w:val="00DE53D0"/>
    <w:rsid w:val="00DE542D"/>
    <w:rsid w:val="00DE545F"/>
    <w:rsid w:val="00DE5552"/>
    <w:rsid w:val="00DE5823"/>
    <w:rsid w:val="00DE58C7"/>
    <w:rsid w:val="00DE58E6"/>
    <w:rsid w:val="00DE5E21"/>
    <w:rsid w:val="00DE637D"/>
    <w:rsid w:val="00DE637E"/>
    <w:rsid w:val="00DE643A"/>
    <w:rsid w:val="00DE64E9"/>
    <w:rsid w:val="00DE6513"/>
    <w:rsid w:val="00DE65DA"/>
    <w:rsid w:val="00DE677F"/>
    <w:rsid w:val="00DE6A24"/>
    <w:rsid w:val="00DE6AF2"/>
    <w:rsid w:val="00DE6BA1"/>
    <w:rsid w:val="00DE6BEE"/>
    <w:rsid w:val="00DE6D57"/>
    <w:rsid w:val="00DE6DA7"/>
    <w:rsid w:val="00DE6EFE"/>
    <w:rsid w:val="00DE70BD"/>
    <w:rsid w:val="00DE71B9"/>
    <w:rsid w:val="00DE71C9"/>
    <w:rsid w:val="00DE71EF"/>
    <w:rsid w:val="00DE7431"/>
    <w:rsid w:val="00DE744C"/>
    <w:rsid w:val="00DE74C6"/>
    <w:rsid w:val="00DE74EA"/>
    <w:rsid w:val="00DE7522"/>
    <w:rsid w:val="00DE7A94"/>
    <w:rsid w:val="00DE7C07"/>
    <w:rsid w:val="00DE7C95"/>
    <w:rsid w:val="00DE7CF9"/>
    <w:rsid w:val="00DE7DA2"/>
    <w:rsid w:val="00DE7DA7"/>
    <w:rsid w:val="00DF00E3"/>
    <w:rsid w:val="00DF0100"/>
    <w:rsid w:val="00DF0156"/>
    <w:rsid w:val="00DF0301"/>
    <w:rsid w:val="00DF0787"/>
    <w:rsid w:val="00DF087B"/>
    <w:rsid w:val="00DF0D3C"/>
    <w:rsid w:val="00DF1236"/>
    <w:rsid w:val="00DF1336"/>
    <w:rsid w:val="00DF141D"/>
    <w:rsid w:val="00DF141E"/>
    <w:rsid w:val="00DF1504"/>
    <w:rsid w:val="00DF1663"/>
    <w:rsid w:val="00DF178E"/>
    <w:rsid w:val="00DF17DD"/>
    <w:rsid w:val="00DF1B61"/>
    <w:rsid w:val="00DF1C96"/>
    <w:rsid w:val="00DF1CBF"/>
    <w:rsid w:val="00DF1CFC"/>
    <w:rsid w:val="00DF1D99"/>
    <w:rsid w:val="00DF1F4E"/>
    <w:rsid w:val="00DF2036"/>
    <w:rsid w:val="00DF21DB"/>
    <w:rsid w:val="00DF2331"/>
    <w:rsid w:val="00DF2398"/>
    <w:rsid w:val="00DF2654"/>
    <w:rsid w:val="00DF28DC"/>
    <w:rsid w:val="00DF2954"/>
    <w:rsid w:val="00DF29B2"/>
    <w:rsid w:val="00DF2C1E"/>
    <w:rsid w:val="00DF2CC6"/>
    <w:rsid w:val="00DF2F06"/>
    <w:rsid w:val="00DF309B"/>
    <w:rsid w:val="00DF33FF"/>
    <w:rsid w:val="00DF3600"/>
    <w:rsid w:val="00DF373C"/>
    <w:rsid w:val="00DF3A26"/>
    <w:rsid w:val="00DF3AA4"/>
    <w:rsid w:val="00DF3BFF"/>
    <w:rsid w:val="00DF3CDA"/>
    <w:rsid w:val="00DF3CF9"/>
    <w:rsid w:val="00DF3F18"/>
    <w:rsid w:val="00DF3F62"/>
    <w:rsid w:val="00DF41EC"/>
    <w:rsid w:val="00DF4300"/>
    <w:rsid w:val="00DF436D"/>
    <w:rsid w:val="00DF43FE"/>
    <w:rsid w:val="00DF45C2"/>
    <w:rsid w:val="00DF4707"/>
    <w:rsid w:val="00DF47D0"/>
    <w:rsid w:val="00DF4955"/>
    <w:rsid w:val="00DF4A2A"/>
    <w:rsid w:val="00DF4A56"/>
    <w:rsid w:val="00DF4B12"/>
    <w:rsid w:val="00DF4CC0"/>
    <w:rsid w:val="00DF507D"/>
    <w:rsid w:val="00DF5122"/>
    <w:rsid w:val="00DF552A"/>
    <w:rsid w:val="00DF55ED"/>
    <w:rsid w:val="00DF55EE"/>
    <w:rsid w:val="00DF5717"/>
    <w:rsid w:val="00DF5884"/>
    <w:rsid w:val="00DF58C1"/>
    <w:rsid w:val="00DF5A31"/>
    <w:rsid w:val="00DF5B23"/>
    <w:rsid w:val="00DF5C06"/>
    <w:rsid w:val="00DF5D64"/>
    <w:rsid w:val="00DF5D70"/>
    <w:rsid w:val="00DF5E77"/>
    <w:rsid w:val="00DF5ECD"/>
    <w:rsid w:val="00DF6002"/>
    <w:rsid w:val="00DF6161"/>
    <w:rsid w:val="00DF6416"/>
    <w:rsid w:val="00DF67B3"/>
    <w:rsid w:val="00DF691B"/>
    <w:rsid w:val="00DF6966"/>
    <w:rsid w:val="00DF69AA"/>
    <w:rsid w:val="00DF69AD"/>
    <w:rsid w:val="00DF6AFA"/>
    <w:rsid w:val="00DF6C35"/>
    <w:rsid w:val="00DF6D25"/>
    <w:rsid w:val="00DF6E45"/>
    <w:rsid w:val="00DF6F4B"/>
    <w:rsid w:val="00DF6F4E"/>
    <w:rsid w:val="00DF7405"/>
    <w:rsid w:val="00DF7553"/>
    <w:rsid w:val="00DF7943"/>
    <w:rsid w:val="00DF7C5E"/>
    <w:rsid w:val="00DF7D9A"/>
    <w:rsid w:val="00E0008B"/>
    <w:rsid w:val="00E001EF"/>
    <w:rsid w:val="00E002A4"/>
    <w:rsid w:val="00E0030D"/>
    <w:rsid w:val="00E00420"/>
    <w:rsid w:val="00E0042C"/>
    <w:rsid w:val="00E00458"/>
    <w:rsid w:val="00E007F4"/>
    <w:rsid w:val="00E008F7"/>
    <w:rsid w:val="00E008FA"/>
    <w:rsid w:val="00E00911"/>
    <w:rsid w:val="00E00BC2"/>
    <w:rsid w:val="00E00BC7"/>
    <w:rsid w:val="00E00C57"/>
    <w:rsid w:val="00E016AB"/>
    <w:rsid w:val="00E017C9"/>
    <w:rsid w:val="00E018AC"/>
    <w:rsid w:val="00E01972"/>
    <w:rsid w:val="00E01B43"/>
    <w:rsid w:val="00E01D18"/>
    <w:rsid w:val="00E01D23"/>
    <w:rsid w:val="00E01D33"/>
    <w:rsid w:val="00E01D42"/>
    <w:rsid w:val="00E01E81"/>
    <w:rsid w:val="00E01E86"/>
    <w:rsid w:val="00E01EF3"/>
    <w:rsid w:val="00E02332"/>
    <w:rsid w:val="00E02395"/>
    <w:rsid w:val="00E024EB"/>
    <w:rsid w:val="00E026BC"/>
    <w:rsid w:val="00E02865"/>
    <w:rsid w:val="00E02E1C"/>
    <w:rsid w:val="00E02E20"/>
    <w:rsid w:val="00E02E5A"/>
    <w:rsid w:val="00E02EBD"/>
    <w:rsid w:val="00E02F84"/>
    <w:rsid w:val="00E03171"/>
    <w:rsid w:val="00E0346D"/>
    <w:rsid w:val="00E03706"/>
    <w:rsid w:val="00E037E7"/>
    <w:rsid w:val="00E03831"/>
    <w:rsid w:val="00E0383E"/>
    <w:rsid w:val="00E038EF"/>
    <w:rsid w:val="00E0395A"/>
    <w:rsid w:val="00E039D7"/>
    <w:rsid w:val="00E03B0D"/>
    <w:rsid w:val="00E03B10"/>
    <w:rsid w:val="00E03BE7"/>
    <w:rsid w:val="00E03F71"/>
    <w:rsid w:val="00E042ED"/>
    <w:rsid w:val="00E0446F"/>
    <w:rsid w:val="00E044AB"/>
    <w:rsid w:val="00E04643"/>
    <w:rsid w:val="00E04969"/>
    <w:rsid w:val="00E049A8"/>
    <w:rsid w:val="00E04DB1"/>
    <w:rsid w:val="00E05001"/>
    <w:rsid w:val="00E05439"/>
    <w:rsid w:val="00E05470"/>
    <w:rsid w:val="00E0549B"/>
    <w:rsid w:val="00E055D2"/>
    <w:rsid w:val="00E05610"/>
    <w:rsid w:val="00E056D9"/>
    <w:rsid w:val="00E057B6"/>
    <w:rsid w:val="00E059D2"/>
    <w:rsid w:val="00E05B4D"/>
    <w:rsid w:val="00E05DB9"/>
    <w:rsid w:val="00E05EDD"/>
    <w:rsid w:val="00E05F6A"/>
    <w:rsid w:val="00E06165"/>
    <w:rsid w:val="00E06168"/>
    <w:rsid w:val="00E06269"/>
    <w:rsid w:val="00E0636B"/>
    <w:rsid w:val="00E0640D"/>
    <w:rsid w:val="00E064A1"/>
    <w:rsid w:val="00E06665"/>
    <w:rsid w:val="00E066CB"/>
    <w:rsid w:val="00E06C8A"/>
    <w:rsid w:val="00E06E16"/>
    <w:rsid w:val="00E06E19"/>
    <w:rsid w:val="00E072F9"/>
    <w:rsid w:val="00E0731B"/>
    <w:rsid w:val="00E0732D"/>
    <w:rsid w:val="00E073F4"/>
    <w:rsid w:val="00E07687"/>
    <w:rsid w:val="00E078D3"/>
    <w:rsid w:val="00E079A5"/>
    <w:rsid w:val="00E07B94"/>
    <w:rsid w:val="00E07BB0"/>
    <w:rsid w:val="00E100B9"/>
    <w:rsid w:val="00E107DB"/>
    <w:rsid w:val="00E10C61"/>
    <w:rsid w:val="00E10CB0"/>
    <w:rsid w:val="00E10E40"/>
    <w:rsid w:val="00E10F19"/>
    <w:rsid w:val="00E10F30"/>
    <w:rsid w:val="00E10F83"/>
    <w:rsid w:val="00E11006"/>
    <w:rsid w:val="00E1103D"/>
    <w:rsid w:val="00E112CA"/>
    <w:rsid w:val="00E11375"/>
    <w:rsid w:val="00E113AE"/>
    <w:rsid w:val="00E113C6"/>
    <w:rsid w:val="00E1152C"/>
    <w:rsid w:val="00E11552"/>
    <w:rsid w:val="00E11585"/>
    <w:rsid w:val="00E116C6"/>
    <w:rsid w:val="00E119CA"/>
    <w:rsid w:val="00E11BC4"/>
    <w:rsid w:val="00E11BC7"/>
    <w:rsid w:val="00E11BE1"/>
    <w:rsid w:val="00E11CDF"/>
    <w:rsid w:val="00E11D9E"/>
    <w:rsid w:val="00E11FF7"/>
    <w:rsid w:val="00E1205E"/>
    <w:rsid w:val="00E12091"/>
    <w:rsid w:val="00E12167"/>
    <w:rsid w:val="00E12191"/>
    <w:rsid w:val="00E1246C"/>
    <w:rsid w:val="00E12472"/>
    <w:rsid w:val="00E12CDF"/>
    <w:rsid w:val="00E12DB7"/>
    <w:rsid w:val="00E12E78"/>
    <w:rsid w:val="00E12FFF"/>
    <w:rsid w:val="00E130FF"/>
    <w:rsid w:val="00E131E8"/>
    <w:rsid w:val="00E133EB"/>
    <w:rsid w:val="00E1348D"/>
    <w:rsid w:val="00E13547"/>
    <w:rsid w:val="00E138AB"/>
    <w:rsid w:val="00E1393C"/>
    <w:rsid w:val="00E13BD9"/>
    <w:rsid w:val="00E13C00"/>
    <w:rsid w:val="00E13C68"/>
    <w:rsid w:val="00E13E22"/>
    <w:rsid w:val="00E13F3F"/>
    <w:rsid w:val="00E1405F"/>
    <w:rsid w:val="00E14098"/>
    <w:rsid w:val="00E140FF"/>
    <w:rsid w:val="00E14139"/>
    <w:rsid w:val="00E14513"/>
    <w:rsid w:val="00E1454B"/>
    <w:rsid w:val="00E14627"/>
    <w:rsid w:val="00E14951"/>
    <w:rsid w:val="00E14B31"/>
    <w:rsid w:val="00E14BEA"/>
    <w:rsid w:val="00E14CBF"/>
    <w:rsid w:val="00E14D39"/>
    <w:rsid w:val="00E14F35"/>
    <w:rsid w:val="00E152AF"/>
    <w:rsid w:val="00E152EC"/>
    <w:rsid w:val="00E155F9"/>
    <w:rsid w:val="00E157BE"/>
    <w:rsid w:val="00E1588B"/>
    <w:rsid w:val="00E159CC"/>
    <w:rsid w:val="00E15ACF"/>
    <w:rsid w:val="00E15B2E"/>
    <w:rsid w:val="00E15D6D"/>
    <w:rsid w:val="00E15E5F"/>
    <w:rsid w:val="00E1605E"/>
    <w:rsid w:val="00E1623F"/>
    <w:rsid w:val="00E162D3"/>
    <w:rsid w:val="00E164C8"/>
    <w:rsid w:val="00E16652"/>
    <w:rsid w:val="00E1669D"/>
    <w:rsid w:val="00E167DD"/>
    <w:rsid w:val="00E16826"/>
    <w:rsid w:val="00E168ED"/>
    <w:rsid w:val="00E16B2E"/>
    <w:rsid w:val="00E16CA9"/>
    <w:rsid w:val="00E16D79"/>
    <w:rsid w:val="00E16DAE"/>
    <w:rsid w:val="00E17040"/>
    <w:rsid w:val="00E1708D"/>
    <w:rsid w:val="00E170F8"/>
    <w:rsid w:val="00E1713F"/>
    <w:rsid w:val="00E1718F"/>
    <w:rsid w:val="00E1744D"/>
    <w:rsid w:val="00E17541"/>
    <w:rsid w:val="00E17806"/>
    <w:rsid w:val="00E17BDB"/>
    <w:rsid w:val="00E17D63"/>
    <w:rsid w:val="00E17F5E"/>
    <w:rsid w:val="00E17FDB"/>
    <w:rsid w:val="00E200E8"/>
    <w:rsid w:val="00E200F6"/>
    <w:rsid w:val="00E202E1"/>
    <w:rsid w:val="00E203BD"/>
    <w:rsid w:val="00E20492"/>
    <w:rsid w:val="00E204A5"/>
    <w:rsid w:val="00E204F3"/>
    <w:rsid w:val="00E2055C"/>
    <w:rsid w:val="00E2066C"/>
    <w:rsid w:val="00E20686"/>
    <w:rsid w:val="00E206D7"/>
    <w:rsid w:val="00E20760"/>
    <w:rsid w:val="00E207EF"/>
    <w:rsid w:val="00E20A12"/>
    <w:rsid w:val="00E20AC6"/>
    <w:rsid w:val="00E20AFF"/>
    <w:rsid w:val="00E20B64"/>
    <w:rsid w:val="00E20DE3"/>
    <w:rsid w:val="00E20FA0"/>
    <w:rsid w:val="00E20FCC"/>
    <w:rsid w:val="00E21086"/>
    <w:rsid w:val="00E210A9"/>
    <w:rsid w:val="00E21109"/>
    <w:rsid w:val="00E21207"/>
    <w:rsid w:val="00E217F3"/>
    <w:rsid w:val="00E2182F"/>
    <w:rsid w:val="00E218B9"/>
    <w:rsid w:val="00E218DC"/>
    <w:rsid w:val="00E21D4E"/>
    <w:rsid w:val="00E21D6C"/>
    <w:rsid w:val="00E21F6F"/>
    <w:rsid w:val="00E21FBB"/>
    <w:rsid w:val="00E2215C"/>
    <w:rsid w:val="00E22354"/>
    <w:rsid w:val="00E22417"/>
    <w:rsid w:val="00E226D4"/>
    <w:rsid w:val="00E2277D"/>
    <w:rsid w:val="00E2285B"/>
    <w:rsid w:val="00E228DA"/>
    <w:rsid w:val="00E22ADF"/>
    <w:rsid w:val="00E22B26"/>
    <w:rsid w:val="00E22C24"/>
    <w:rsid w:val="00E22CD0"/>
    <w:rsid w:val="00E22D6A"/>
    <w:rsid w:val="00E23061"/>
    <w:rsid w:val="00E23084"/>
    <w:rsid w:val="00E23197"/>
    <w:rsid w:val="00E231C9"/>
    <w:rsid w:val="00E231D7"/>
    <w:rsid w:val="00E2324B"/>
    <w:rsid w:val="00E2329D"/>
    <w:rsid w:val="00E232F5"/>
    <w:rsid w:val="00E23645"/>
    <w:rsid w:val="00E23733"/>
    <w:rsid w:val="00E23742"/>
    <w:rsid w:val="00E237D4"/>
    <w:rsid w:val="00E23B20"/>
    <w:rsid w:val="00E23BB2"/>
    <w:rsid w:val="00E23F2D"/>
    <w:rsid w:val="00E23F36"/>
    <w:rsid w:val="00E240F0"/>
    <w:rsid w:val="00E241B1"/>
    <w:rsid w:val="00E24290"/>
    <w:rsid w:val="00E244CF"/>
    <w:rsid w:val="00E24817"/>
    <w:rsid w:val="00E24819"/>
    <w:rsid w:val="00E249CB"/>
    <w:rsid w:val="00E249E4"/>
    <w:rsid w:val="00E24E06"/>
    <w:rsid w:val="00E24E83"/>
    <w:rsid w:val="00E24F35"/>
    <w:rsid w:val="00E24F6A"/>
    <w:rsid w:val="00E24FF3"/>
    <w:rsid w:val="00E25056"/>
    <w:rsid w:val="00E25102"/>
    <w:rsid w:val="00E25545"/>
    <w:rsid w:val="00E2565C"/>
    <w:rsid w:val="00E25682"/>
    <w:rsid w:val="00E25754"/>
    <w:rsid w:val="00E25847"/>
    <w:rsid w:val="00E2589C"/>
    <w:rsid w:val="00E258D1"/>
    <w:rsid w:val="00E258FA"/>
    <w:rsid w:val="00E25A24"/>
    <w:rsid w:val="00E25B33"/>
    <w:rsid w:val="00E25BF3"/>
    <w:rsid w:val="00E25DF0"/>
    <w:rsid w:val="00E25FF8"/>
    <w:rsid w:val="00E2627A"/>
    <w:rsid w:val="00E263FA"/>
    <w:rsid w:val="00E2660F"/>
    <w:rsid w:val="00E26618"/>
    <w:rsid w:val="00E267F4"/>
    <w:rsid w:val="00E26A4A"/>
    <w:rsid w:val="00E26A8C"/>
    <w:rsid w:val="00E26F3D"/>
    <w:rsid w:val="00E270C8"/>
    <w:rsid w:val="00E27284"/>
    <w:rsid w:val="00E279DC"/>
    <w:rsid w:val="00E27A3E"/>
    <w:rsid w:val="00E27BA2"/>
    <w:rsid w:val="00E27D16"/>
    <w:rsid w:val="00E27D8D"/>
    <w:rsid w:val="00E27DD3"/>
    <w:rsid w:val="00E27F17"/>
    <w:rsid w:val="00E27F3A"/>
    <w:rsid w:val="00E300AF"/>
    <w:rsid w:val="00E300CC"/>
    <w:rsid w:val="00E30277"/>
    <w:rsid w:val="00E304F5"/>
    <w:rsid w:val="00E3054C"/>
    <w:rsid w:val="00E30744"/>
    <w:rsid w:val="00E30782"/>
    <w:rsid w:val="00E30D5B"/>
    <w:rsid w:val="00E30E57"/>
    <w:rsid w:val="00E30EFD"/>
    <w:rsid w:val="00E31135"/>
    <w:rsid w:val="00E31191"/>
    <w:rsid w:val="00E312D4"/>
    <w:rsid w:val="00E31678"/>
    <w:rsid w:val="00E3175C"/>
    <w:rsid w:val="00E3176A"/>
    <w:rsid w:val="00E31A53"/>
    <w:rsid w:val="00E31B68"/>
    <w:rsid w:val="00E31DC5"/>
    <w:rsid w:val="00E31ECE"/>
    <w:rsid w:val="00E31F11"/>
    <w:rsid w:val="00E3200A"/>
    <w:rsid w:val="00E320AD"/>
    <w:rsid w:val="00E321B2"/>
    <w:rsid w:val="00E3221F"/>
    <w:rsid w:val="00E32346"/>
    <w:rsid w:val="00E32433"/>
    <w:rsid w:val="00E32461"/>
    <w:rsid w:val="00E32773"/>
    <w:rsid w:val="00E327CA"/>
    <w:rsid w:val="00E32CED"/>
    <w:rsid w:val="00E32E3D"/>
    <w:rsid w:val="00E3308B"/>
    <w:rsid w:val="00E333B1"/>
    <w:rsid w:val="00E3341B"/>
    <w:rsid w:val="00E33426"/>
    <w:rsid w:val="00E33520"/>
    <w:rsid w:val="00E33606"/>
    <w:rsid w:val="00E339B7"/>
    <w:rsid w:val="00E339D8"/>
    <w:rsid w:val="00E339E2"/>
    <w:rsid w:val="00E33B41"/>
    <w:rsid w:val="00E33DCF"/>
    <w:rsid w:val="00E33DE7"/>
    <w:rsid w:val="00E33E30"/>
    <w:rsid w:val="00E33F77"/>
    <w:rsid w:val="00E34369"/>
    <w:rsid w:val="00E34468"/>
    <w:rsid w:val="00E3454D"/>
    <w:rsid w:val="00E346E2"/>
    <w:rsid w:val="00E349D9"/>
    <w:rsid w:val="00E349DD"/>
    <w:rsid w:val="00E34CA5"/>
    <w:rsid w:val="00E34E75"/>
    <w:rsid w:val="00E35001"/>
    <w:rsid w:val="00E35242"/>
    <w:rsid w:val="00E35289"/>
    <w:rsid w:val="00E353B5"/>
    <w:rsid w:val="00E35433"/>
    <w:rsid w:val="00E354D3"/>
    <w:rsid w:val="00E3551F"/>
    <w:rsid w:val="00E356FC"/>
    <w:rsid w:val="00E358D7"/>
    <w:rsid w:val="00E35A7E"/>
    <w:rsid w:val="00E35B03"/>
    <w:rsid w:val="00E35B16"/>
    <w:rsid w:val="00E35F03"/>
    <w:rsid w:val="00E36153"/>
    <w:rsid w:val="00E3622E"/>
    <w:rsid w:val="00E36265"/>
    <w:rsid w:val="00E36287"/>
    <w:rsid w:val="00E363B3"/>
    <w:rsid w:val="00E36591"/>
    <w:rsid w:val="00E36633"/>
    <w:rsid w:val="00E36836"/>
    <w:rsid w:val="00E368B0"/>
    <w:rsid w:val="00E36B1F"/>
    <w:rsid w:val="00E36F3F"/>
    <w:rsid w:val="00E36F64"/>
    <w:rsid w:val="00E372EC"/>
    <w:rsid w:val="00E373A3"/>
    <w:rsid w:val="00E3744A"/>
    <w:rsid w:val="00E3749D"/>
    <w:rsid w:val="00E37660"/>
    <w:rsid w:val="00E37A59"/>
    <w:rsid w:val="00E37B8D"/>
    <w:rsid w:val="00E37CE8"/>
    <w:rsid w:val="00E4052E"/>
    <w:rsid w:val="00E40813"/>
    <w:rsid w:val="00E40926"/>
    <w:rsid w:val="00E40ABC"/>
    <w:rsid w:val="00E40AE6"/>
    <w:rsid w:val="00E40AF8"/>
    <w:rsid w:val="00E40BFE"/>
    <w:rsid w:val="00E40C08"/>
    <w:rsid w:val="00E40C32"/>
    <w:rsid w:val="00E40E64"/>
    <w:rsid w:val="00E40F21"/>
    <w:rsid w:val="00E4117E"/>
    <w:rsid w:val="00E413A3"/>
    <w:rsid w:val="00E413CD"/>
    <w:rsid w:val="00E41444"/>
    <w:rsid w:val="00E414C0"/>
    <w:rsid w:val="00E4197F"/>
    <w:rsid w:val="00E419EE"/>
    <w:rsid w:val="00E41E4F"/>
    <w:rsid w:val="00E41E78"/>
    <w:rsid w:val="00E4206B"/>
    <w:rsid w:val="00E420E5"/>
    <w:rsid w:val="00E42196"/>
    <w:rsid w:val="00E421F2"/>
    <w:rsid w:val="00E422C1"/>
    <w:rsid w:val="00E42335"/>
    <w:rsid w:val="00E4239B"/>
    <w:rsid w:val="00E424A6"/>
    <w:rsid w:val="00E424C4"/>
    <w:rsid w:val="00E425B1"/>
    <w:rsid w:val="00E42603"/>
    <w:rsid w:val="00E428C1"/>
    <w:rsid w:val="00E42AED"/>
    <w:rsid w:val="00E42BF9"/>
    <w:rsid w:val="00E42C40"/>
    <w:rsid w:val="00E42C95"/>
    <w:rsid w:val="00E42D37"/>
    <w:rsid w:val="00E435A2"/>
    <w:rsid w:val="00E4365D"/>
    <w:rsid w:val="00E43855"/>
    <w:rsid w:val="00E43879"/>
    <w:rsid w:val="00E43A99"/>
    <w:rsid w:val="00E43AF7"/>
    <w:rsid w:val="00E43B41"/>
    <w:rsid w:val="00E43B81"/>
    <w:rsid w:val="00E43D82"/>
    <w:rsid w:val="00E43DC7"/>
    <w:rsid w:val="00E43FD5"/>
    <w:rsid w:val="00E440D1"/>
    <w:rsid w:val="00E440FD"/>
    <w:rsid w:val="00E44344"/>
    <w:rsid w:val="00E443E0"/>
    <w:rsid w:val="00E44605"/>
    <w:rsid w:val="00E446E0"/>
    <w:rsid w:val="00E447B1"/>
    <w:rsid w:val="00E44B21"/>
    <w:rsid w:val="00E44CAC"/>
    <w:rsid w:val="00E44E1D"/>
    <w:rsid w:val="00E44E25"/>
    <w:rsid w:val="00E44FB0"/>
    <w:rsid w:val="00E45205"/>
    <w:rsid w:val="00E45454"/>
    <w:rsid w:val="00E4549D"/>
    <w:rsid w:val="00E455A0"/>
    <w:rsid w:val="00E4568A"/>
    <w:rsid w:val="00E456F3"/>
    <w:rsid w:val="00E4577F"/>
    <w:rsid w:val="00E459C0"/>
    <w:rsid w:val="00E45A72"/>
    <w:rsid w:val="00E45B48"/>
    <w:rsid w:val="00E4617B"/>
    <w:rsid w:val="00E4628B"/>
    <w:rsid w:val="00E462EE"/>
    <w:rsid w:val="00E46321"/>
    <w:rsid w:val="00E4650C"/>
    <w:rsid w:val="00E4653F"/>
    <w:rsid w:val="00E46561"/>
    <w:rsid w:val="00E4663C"/>
    <w:rsid w:val="00E46788"/>
    <w:rsid w:val="00E4695C"/>
    <w:rsid w:val="00E46A7B"/>
    <w:rsid w:val="00E46EB6"/>
    <w:rsid w:val="00E46FE9"/>
    <w:rsid w:val="00E471E9"/>
    <w:rsid w:val="00E4733B"/>
    <w:rsid w:val="00E473A0"/>
    <w:rsid w:val="00E474E8"/>
    <w:rsid w:val="00E4755A"/>
    <w:rsid w:val="00E476F4"/>
    <w:rsid w:val="00E47B2E"/>
    <w:rsid w:val="00E47D41"/>
    <w:rsid w:val="00E47DA7"/>
    <w:rsid w:val="00E47E01"/>
    <w:rsid w:val="00E47EBE"/>
    <w:rsid w:val="00E503E2"/>
    <w:rsid w:val="00E50748"/>
    <w:rsid w:val="00E50902"/>
    <w:rsid w:val="00E50C99"/>
    <w:rsid w:val="00E50D14"/>
    <w:rsid w:val="00E511EC"/>
    <w:rsid w:val="00E51473"/>
    <w:rsid w:val="00E515F5"/>
    <w:rsid w:val="00E5175F"/>
    <w:rsid w:val="00E5184A"/>
    <w:rsid w:val="00E518DB"/>
    <w:rsid w:val="00E5197B"/>
    <w:rsid w:val="00E51B52"/>
    <w:rsid w:val="00E51B9B"/>
    <w:rsid w:val="00E51CE7"/>
    <w:rsid w:val="00E51EBB"/>
    <w:rsid w:val="00E51F3F"/>
    <w:rsid w:val="00E5212C"/>
    <w:rsid w:val="00E5215B"/>
    <w:rsid w:val="00E521E8"/>
    <w:rsid w:val="00E521EE"/>
    <w:rsid w:val="00E5239F"/>
    <w:rsid w:val="00E52480"/>
    <w:rsid w:val="00E526FE"/>
    <w:rsid w:val="00E52773"/>
    <w:rsid w:val="00E527CD"/>
    <w:rsid w:val="00E52826"/>
    <w:rsid w:val="00E52B0E"/>
    <w:rsid w:val="00E52CA1"/>
    <w:rsid w:val="00E52CA4"/>
    <w:rsid w:val="00E5300E"/>
    <w:rsid w:val="00E536BD"/>
    <w:rsid w:val="00E53837"/>
    <w:rsid w:val="00E53BBF"/>
    <w:rsid w:val="00E53D11"/>
    <w:rsid w:val="00E53FA2"/>
    <w:rsid w:val="00E540FF"/>
    <w:rsid w:val="00E54163"/>
    <w:rsid w:val="00E5420D"/>
    <w:rsid w:val="00E54462"/>
    <w:rsid w:val="00E545A0"/>
    <w:rsid w:val="00E545D6"/>
    <w:rsid w:val="00E546E6"/>
    <w:rsid w:val="00E547F0"/>
    <w:rsid w:val="00E54838"/>
    <w:rsid w:val="00E54911"/>
    <w:rsid w:val="00E54B2E"/>
    <w:rsid w:val="00E54BCB"/>
    <w:rsid w:val="00E54C8E"/>
    <w:rsid w:val="00E54EC2"/>
    <w:rsid w:val="00E54F3F"/>
    <w:rsid w:val="00E54F87"/>
    <w:rsid w:val="00E551B0"/>
    <w:rsid w:val="00E55219"/>
    <w:rsid w:val="00E55334"/>
    <w:rsid w:val="00E5534D"/>
    <w:rsid w:val="00E554C5"/>
    <w:rsid w:val="00E554D8"/>
    <w:rsid w:val="00E555C7"/>
    <w:rsid w:val="00E555DE"/>
    <w:rsid w:val="00E556AB"/>
    <w:rsid w:val="00E5585E"/>
    <w:rsid w:val="00E55860"/>
    <w:rsid w:val="00E55A11"/>
    <w:rsid w:val="00E55C1B"/>
    <w:rsid w:val="00E55CDE"/>
    <w:rsid w:val="00E55EB2"/>
    <w:rsid w:val="00E56126"/>
    <w:rsid w:val="00E5626A"/>
    <w:rsid w:val="00E5629D"/>
    <w:rsid w:val="00E563CF"/>
    <w:rsid w:val="00E563DD"/>
    <w:rsid w:val="00E56480"/>
    <w:rsid w:val="00E56511"/>
    <w:rsid w:val="00E565F1"/>
    <w:rsid w:val="00E5663B"/>
    <w:rsid w:val="00E56A66"/>
    <w:rsid w:val="00E56B3C"/>
    <w:rsid w:val="00E56E21"/>
    <w:rsid w:val="00E56F5A"/>
    <w:rsid w:val="00E574A2"/>
    <w:rsid w:val="00E57951"/>
    <w:rsid w:val="00E579DD"/>
    <w:rsid w:val="00E57A34"/>
    <w:rsid w:val="00E57BB0"/>
    <w:rsid w:val="00E57C23"/>
    <w:rsid w:val="00E57C55"/>
    <w:rsid w:val="00E57DDE"/>
    <w:rsid w:val="00E57E5F"/>
    <w:rsid w:val="00E57E8A"/>
    <w:rsid w:val="00E60502"/>
    <w:rsid w:val="00E60512"/>
    <w:rsid w:val="00E60648"/>
    <w:rsid w:val="00E6098A"/>
    <w:rsid w:val="00E609A5"/>
    <w:rsid w:val="00E609CC"/>
    <w:rsid w:val="00E60AEB"/>
    <w:rsid w:val="00E60B42"/>
    <w:rsid w:val="00E60D92"/>
    <w:rsid w:val="00E60F20"/>
    <w:rsid w:val="00E60F2D"/>
    <w:rsid w:val="00E60F48"/>
    <w:rsid w:val="00E61055"/>
    <w:rsid w:val="00E61155"/>
    <w:rsid w:val="00E61277"/>
    <w:rsid w:val="00E61287"/>
    <w:rsid w:val="00E61543"/>
    <w:rsid w:val="00E61634"/>
    <w:rsid w:val="00E6174E"/>
    <w:rsid w:val="00E61881"/>
    <w:rsid w:val="00E6197B"/>
    <w:rsid w:val="00E61F63"/>
    <w:rsid w:val="00E61FFD"/>
    <w:rsid w:val="00E621D2"/>
    <w:rsid w:val="00E621DE"/>
    <w:rsid w:val="00E62413"/>
    <w:rsid w:val="00E62576"/>
    <w:rsid w:val="00E625EC"/>
    <w:rsid w:val="00E62725"/>
    <w:rsid w:val="00E62B2A"/>
    <w:rsid w:val="00E62D56"/>
    <w:rsid w:val="00E62E43"/>
    <w:rsid w:val="00E632D4"/>
    <w:rsid w:val="00E6341D"/>
    <w:rsid w:val="00E634C8"/>
    <w:rsid w:val="00E63506"/>
    <w:rsid w:val="00E636C9"/>
    <w:rsid w:val="00E63847"/>
    <w:rsid w:val="00E63967"/>
    <w:rsid w:val="00E63A74"/>
    <w:rsid w:val="00E63B94"/>
    <w:rsid w:val="00E63DD2"/>
    <w:rsid w:val="00E63E4A"/>
    <w:rsid w:val="00E6410A"/>
    <w:rsid w:val="00E644FA"/>
    <w:rsid w:val="00E64534"/>
    <w:rsid w:val="00E646E3"/>
    <w:rsid w:val="00E6496D"/>
    <w:rsid w:val="00E649F9"/>
    <w:rsid w:val="00E64CF5"/>
    <w:rsid w:val="00E64F7F"/>
    <w:rsid w:val="00E65251"/>
    <w:rsid w:val="00E6541C"/>
    <w:rsid w:val="00E655A3"/>
    <w:rsid w:val="00E655F1"/>
    <w:rsid w:val="00E657A5"/>
    <w:rsid w:val="00E65ACB"/>
    <w:rsid w:val="00E65C88"/>
    <w:rsid w:val="00E65D8A"/>
    <w:rsid w:val="00E65DD9"/>
    <w:rsid w:val="00E65E5D"/>
    <w:rsid w:val="00E65F03"/>
    <w:rsid w:val="00E65F23"/>
    <w:rsid w:val="00E660CD"/>
    <w:rsid w:val="00E663A0"/>
    <w:rsid w:val="00E6666C"/>
    <w:rsid w:val="00E668B6"/>
    <w:rsid w:val="00E6693F"/>
    <w:rsid w:val="00E669AC"/>
    <w:rsid w:val="00E66A1C"/>
    <w:rsid w:val="00E66A22"/>
    <w:rsid w:val="00E66BC7"/>
    <w:rsid w:val="00E66BCD"/>
    <w:rsid w:val="00E66BDC"/>
    <w:rsid w:val="00E66D50"/>
    <w:rsid w:val="00E66D71"/>
    <w:rsid w:val="00E66E07"/>
    <w:rsid w:val="00E66E96"/>
    <w:rsid w:val="00E66F42"/>
    <w:rsid w:val="00E67295"/>
    <w:rsid w:val="00E673EF"/>
    <w:rsid w:val="00E675FF"/>
    <w:rsid w:val="00E6786D"/>
    <w:rsid w:val="00E67BFC"/>
    <w:rsid w:val="00E67C85"/>
    <w:rsid w:val="00E67CD5"/>
    <w:rsid w:val="00E67EB0"/>
    <w:rsid w:val="00E67EBF"/>
    <w:rsid w:val="00E7001E"/>
    <w:rsid w:val="00E700CC"/>
    <w:rsid w:val="00E700CF"/>
    <w:rsid w:val="00E701D8"/>
    <w:rsid w:val="00E70291"/>
    <w:rsid w:val="00E70309"/>
    <w:rsid w:val="00E70424"/>
    <w:rsid w:val="00E70904"/>
    <w:rsid w:val="00E70E81"/>
    <w:rsid w:val="00E71110"/>
    <w:rsid w:val="00E716E4"/>
    <w:rsid w:val="00E71799"/>
    <w:rsid w:val="00E71846"/>
    <w:rsid w:val="00E71892"/>
    <w:rsid w:val="00E71AF5"/>
    <w:rsid w:val="00E71B6F"/>
    <w:rsid w:val="00E71CDD"/>
    <w:rsid w:val="00E71D37"/>
    <w:rsid w:val="00E722CF"/>
    <w:rsid w:val="00E7234D"/>
    <w:rsid w:val="00E723EA"/>
    <w:rsid w:val="00E724A0"/>
    <w:rsid w:val="00E7259B"/>
    <w:rsid w:val="00E72768"/>
    <w:rsid w:val="00E72982"/>
    <w:rsid w:val="00E729F8"/>
    <w:rsid w:val="00E72B85"/>
    <w:rsid w:val="00E72C70"/>
    <w:rsid w:val="00E72D6C"/>
    <w:rsid w:val="00E72F0C"/>
    <w:rsid w:val="00E72FBC"/>
    <w:rsid w:val="00E7329A"/>
    <w:rsid w:val="00E7343C"/>
    <w:rsid w:val="00E73749"/>
    <w:rsid w:val="00E739C5"/>
    <w:rsid w:val="00E73A4B"/>
    <w:rsid w:val="00E73A8F"/>
    <w:rsid w:val="00E73BE4"/>
    <w:rsid w:val="00E73CBD"/>
    <w:rsid w:val="00E73DD1"/>
    <w:rsid w:val="00E74021"/>
    <w:rsid w:val="00E742DF"/>
    <w:rsid w:val="00E74831"/>
    <w:rsid w:val="00E74DBA"/>
    <w:rsid w:val="00E74DFF"/>
    <w:rsid w:val="00E74E2C"/>
    <w:rsid w:val="00E74E74"/>
    <w:rsid w:val="00E74EE7"/>
    <w:rsid w:val="00E74EF6"/>
    <w:rsid w:val="00E7523C"/>
    <w:rsid w:val="00E75497"/>
    <w:rsid w:val="00E754B4"/>
    <w:rsid w:val="00E75558"/>
    <w:rsid w:val="00E756D8"/>
    <w:rsid w:val="00E7584F"/>
    <w:rsid w:val="00E75918"/>
    <w:rsid w:val="00E7599A"/>
    <w:rsid w:val="00E75D44"/>
    <w:rsid w:val="00E75E18"/>
    <w:rsid w:val="00E75E3B"/>
    <w:rsid w:val="00E75FFE"/>
    <w:rsid w:val="00E7603C"/>
    <w:rsid w:val="00E76218"/>
    <w:rsid w:val="00E76237"/>
    <w:rsid w:val="00E7623E"/>
    <w:rsid w:val="00E762ED"/>
    <w:rsid w:val="00E76490"/>
    <w:rsid w:val="00E7652B"/>
    <w:rsid w:val="00E765FD"/>
    <w:rsid w:val="00E7668C"/>
    <w:rsid w:val="00E7697A"/>
    <w:rsid w:val="00E76A78"/>
    <w:rsid w:val="00E76D65"/>
    <w:rsid w:val="00E76D69"/>
    <w:rsid w:val="00E770AE"/>
    <w:rsid w:val="00E775F9"/>
    <w:rsid w:val="00E77E35"/>
    <w:rsid w:val="00E77EA3"/>
    <w:rsid w:val="00E801AD"/>
    <w:rsid w:val="00E801D5"/>
    <w:rsid w:val="00E8025A"/>
    <w:rsid w:val="00E80477"/>
    <w:rsid w:val="00E80669"/>
    <w:rsid w:val="00E8072D"/>
    <w:rsid w:val="00E80CA6"/>
    <w:rsid w:val="00E80F00"/>
    <w:rsid w:val="00E80FF7"/>
    <w:rsid w:val="00E81084"/>
    <w:rsid w:val="00E8114E"/>
    <w:rsid w:val="00E81210"/>
    <w:rsid w:val="00E8153A"/>
    <w:rsid w:val="00E8153C"/>
    <w:rsid w:val="00E815FB"/>
    <w:rsid w:val="00E817AC"/>
    <w:rsid w:val="00E8199E"/>
    <w:rsid w:val="00E81A5D"/>
    <w:rsid w:val="00E81E6A"/>
    <w:rsid w:val="00E81F09"/>
    <w:rsid w:val="00E82104"/>
    <w:rsid w:val="00E82281"/>
    <w:rsid w:val="00E82376"/>
    <w:rsid w:val="00E82496"/>
    <w:rsid w:val="00E824E4"/>
    <w:rsid w:val="00E82681"/>
    <w:rsid w:val="00E82742"/>
    <w:rsid w:val="00E8278C"/>
    <w:rsid w:val="00E827C3"/>
    <w:rsid w:val="00E8285F"/>
    <w:rsid w:val="00E8287A"/>
    <w:rsid w:val="00E82AD4"/>
    <w:rsid w:val="00E82BE4"/>
    <w:rsid w:val="00E82C9A"/>
    <w:rsid w:val="00E82F9C"/>
    <w:rsid w:val="00E82FA2"/>
    <w:rsid w:val="00E830AD"/>
    <w:rsid w:val="00E83940"/>
    <w:rsid w:val="00E83B8F"/>
    <w:rsid w:val="00E83C54"/>
    <w:rsid w:val="00E83D03"/>
    <w:rsid w:val="00E83E7F"/>
    <w:rsid w:val="00E83EA6"/>
    <w:rsid w:val="00E83F83"/>
    <w:rsid w:val="00E8425F"/>
    <w:rsid w:val="00E84324"/>
    <w:rsid w:val="00E84721"/>
    <w:rsid w:val="00E847E0"/>
    <w:rsid w:val="00E8487E"/>
    <w:rsid w:val="00E849DC"/>
    <w:rsid w:val="00E84AF0"/>
    <w:rsid w:val="00E84C16"/>
    <w:rsid w:val="00E84C19"/>
    <w:rsid w:val="00E84D7E"/>
    <w:rsid w:val="00E84E49"/>
    <w:rsid w:val="00E84EF7"/>
    <w:rsid w:val="00E85011"/>
    <w:rsid w:val="00E85027"/>
    <w:rsid w:val="00E850D6"/>
    <w:rsid w:val="00E853A8"/>
    <w:rsid w:val="00E85479"/>
    <w:rsid w:val="00E85667"/>
    <w:rsid w:val="00E859B5"/>
    <w:rsid w:val="00E859B7"/>
    <w:rsid w:val="00E85C42"/>
    <w:rsid w:val="00E85D5F"/>
    <w:rsid w:val="00E85D6A"/>
    <w:rsid w:val="00E85E51"/>
    <w:rsid w:val="00E860C4"/>
    <w:rsid w:val="00E860E8"/>
    <w:rsid w:val="00E861B7"/>
    <w:rsid w:val="00E861BB"/>
    <w:rsid w:val="00E8621A"/>
    <w:rsid w:val="00E86239"/>
    <w:rsid w:val="00E863A0"/>
    <w:rsid w:val="00E86514"/>
    <w:rsid w:val="00E8668F"/>
    <w:rsid w:val="00E86696"/>
    <w:rsid w:val="00E868CE"/>
    <w:rsid w:val="00E86AF2"/>
    <w:rsid w:val="00E86B1A"/>
    <w:rsid w:val="00E86EF1"/>
    <w:rsid w:val="00E86FAF"/>
    <w:rsid w:val="00E8700C"/>
    <w:rsid w:val="00E870AF"/>
    <w:rsid w:val="00E87118"/>
    <w:rsid w:val="00E87276"/>
    <w:rsid w:val="00E87545"/>
    <w:rsid w:val="00E875F7"/>
    <w:rsid w:val="00E8762B"/>
    <w:rsid w:val="00E87BE3"/>
    <w:rsid w:val="00E87C57"/>
    <w:rsid w:val="00E8AA8D"/>
    <w:rsid w:val="00E90035"/>
    <w:rsid w:val="00E900A7"/>
    <w:rsid w:val="00E900C7"/>
    <w:rsid w:val="00E90112"/>
    <w:rsid w:val="00E90225"/>
    <w:rsid w:val="00E90242"/>
    <w:rsid w:val="00E907F2"/>
    <w:rsid w:val="00E90B1D"/>
    <w:rsid w:val="00E90C08"/>
    <w:rsid w:val="00E90D32"/>
    <w:rsid w:val="00E90E7E"/>
    <w:rsid w:val="00E90F41"/>
    <w:rsid w:val="00E91060"/>
    <w:rsid w:val="00E91087"/>
    <w:rsid w:val="00E911F8"/>
    <w:rsid w:val="00E91273"/>
    <w:rsid w:val="00E9140B"/>
    <w:rsid w:val="00E91470"/>
    <w:rsid w:val="00E9194A"/>
    <w:rsid w:val="00E919C2"/>
    <w:rsid w:val="00E919D6"/>
    <w:rsid w:val="00E91AD7"/>
    <w:rsid w:val="00E91EA5"/>
    <w:rsid w:val="00E91F69"/>
    <w:rsid w:val="00E91F7E"/>
    <w:rsid w:val="00E91FC9"/>
    <w:rsid w:val="00E92087"/>
    <w:rsid w:val="00E92329"/>
    <w:rsid w:val="00E92344"/>
    <w:rsid w:val="00E92406"/>
    <w:rsid w:val="00E9259E"/>
    <w:rsid w:val="00E9277C"/>
    <w:rsid w:val="00E928DA"/>
    <w:rsid w:val="00E92CD6"/>
    <w:rsid w:val="00E92D84"/>
    <w:rsid w:val="00E92F37"/>
    <w:rsid w:val="00E930A4"/>
    <w:rsid w:val="00E93179"/>
    <w:rsid w:val="00E93324"/>
    <w:rsid w:val="00E9334D"/>
    <w:rsid w:val="00E934B8"/>
    <w:rsid w:val="00E9357F"/>
    <w:rsid w:val="00E936DD"/>
    <w:rsid w:val="00E9373F"/>
    <w:rsid w:val="00E937BF"/>
    <w:rsid w:val="00E937DB"/>
    <w:rsid w:val="00E9386C"/>
    <w:rsid w:val="00E93875"/>
    <w:rsid w:val="00E938F0"/>
    <w:rsid w:val="00E939F8"/>
    <w:rsid w:val="00E93B16"/>
    <w:rsid w:val="00E93BD0"/>
    <w:rsid w:val="00E93E08"/>
    <w:rsid w:val="00E93E30"/>
    <w:rsid w:val="00E93E55"/>
    <w:rsid w:val="00E94121"/>
    <w:rsid w:val="00E94172"/>
    <w:rsid w:val="00E94289"/>
    <w:rsid w:val="00E9432C"/>
    <w:rsid w:val="00E94447"/>
    <w:rsid w:val="00E945EA"/>
    <w:rsid w:val="00E9473D"/>
    <w:rsid w:val="00E94A02"/>
    <w:rsid w:val="00E94A72"/>
    <w:rsid w:val="00E94AA5"/>
    <w:rsid w:val="00E94F98"/>
    <w:rsid w:val="00E950D7"/>
    <w:rsid w:val="00E95313"/>
    <w:rsid w:val="00E955B7"/>
    <w:rsid w:val="00E955DE"/>
    <w:rsid w:val="00E955FA"/>
    <w:rsid w:val="00E958F0"/>
    <w:rsid w:val="00E95A44"/>
    <w:rsid w:val="00E95B7D"/>
    <w:rsid w:val="00E95C49"/>
    <w:rsid w:val="00E95C66"/>
    <w:rsid w:val="00E95CF4"/>
    <w:rsid w:val="00E95E1A"/>
    <w:rsid w:val="00E95F0C"/>
    <w:rsid w:val="00E95F83"/>
    <w:rsid w:val="00E9600E"/>
    <w:rsid w:val="00E96226"/>
    <w:rsid w:val="00E962E9"/>
    <w:rsid w:val="00E965D6"/>
    <w:rsid w:val="00E9661F"/>
    <w:rsid w:val="00E9662D"/>
    <w:rsid w:val="00E96675"/>
    <w:rsid w:val="00E966C1"/>
    <w:rsid w:val="00E966F1"/>
    <w:rsid w:val="00E969B5"/>
    <w:rsid w:val="00E96A32"/>
    <w:rsid w:val="00E96B9A"/>
    <w:rsid w:val="00E96CDE"/>
    <w:rsid w:val="00E96EDC"/>
    <w:rsid w:val="00E96F8A"/>
    <w:rsid w:val="00E96FBF"/>
    <w:rsid w:val="00E97139"/>
    <w:rsid w:val="00E9726E"/>
    <w:rsid w:val="00E9730C"/>
    <w:rsid w:val="00E97582"/>
    <w:rsid w:val="00E9760A"/>
    <w:rsid w:val="00E97A3F"/>
    <w:rsid w:val="00E97B2C"/>
    <w:rsid w:val="00E97B51"/>
    <w:rsid w:val="00E97E0D"/>
    <w:rsid w:val="00E97E16"/>
    <w:rsid w:val="00E97F52"/>
    <w:rsid w:val="00EA002C"/>
    <w:rsid w:val="00EA0197"/>
    <w:rsid w:val="00EA03D0"/>
    <w:rsid w:val="00EA053D"/>
    <w:rsid w:val="00EA0DA7"/>
    <w:rsid w:val="00EA0FD4"/>
    <w:rsid w:val="00EA105F"/>
    <w:rsid w:val="00EA10E7"/>
    <w:rsid w:val="00EA120B"/>
    <w:rsid w:val="00EA1576"/>
    <w:rsid w:val="00EA1919"/>
    <w:rsid w:val="00EA19E1"/>
    <w:rsid w:val="00EA1A97"/>
    <w:rsid w:val="00EA1D00"/>
    <w:rsid w:val="00EA1D94"/>
    <w:rsid w:val="00EA1E01"/>
    <w:rsid w:val="00EA24F2"/>
    <w:rsid w:val="00EA25E9"/>
    <w:rsid w:val="00EA2788"/>
    <w:rsid w:val="00EA2BD8"/>
    <w:rsid w:val="00EA2BDE"/>
    <w:rsid w:val="00EA2D11"/>
    <w:rsid w:val="00EA2D72"/>
    <w:rsid w:val="00EA2EAC"/>
    <w:rsid w:val="00EA308E"/>
    <w:rsid w:val="00EA342E"/>
    <w:rsid w:val="00EA352D"/>
    <w:rsid w:val="00EA3819"/>
    <w:rsid w:val="00EA394E"/>
    <w:rsid w:val="00EA3B17"/>
    <w:rsid w:val="00EA3D72"/>
    <w:rsid w:val="00EA4102"/>
    <w:rsid w:val="00EA41AF"/>
    <w:rsid w:val="00EA4740"/>
    <w:rsid w:val="00EA48B5"/>
    <w:rsid w:val="00EA4986"/>
    <w:rsid w:val="00EA4A40"/>
    <w:rsid w:val="00EA4A73"/>
    <w:rsid w:val="00EA4AB0"/>
    <w:rsid w:val="00EA4B5C"/>
    <w:rsid w:val="00EA4D15"/>
    <w:rsid w:val="00EA51A9"/>
    <w:rsid w:val="00EA51E1"/>
    <w:rsid w:val="00EA530A"/>
    <w:rsid w:val="00EA53C6"/>
    <w:rsid w:val="00EA54E9"/>
    <w:rsid w:val="00EA570A"/>
    <w:rsid w:val="00EA59B8"/>
    <w:rsid w:val="00EA5A79"/>
    <w:rsid w:val="00EA5A7B"/>
    <w:rsid w:val="00EA5F8E"/>
    <w:rsid w:val="00EA5FB2"/>
    <w:rsid w:val="00EA61FE"/>
    <w:rsid w:val="00EA62B0"/>
    <w:rsid w:val="00EA63FD"/>
    <w:rsid w:val="00EA67F8"/>
    <w:rsid w:val="00EA6B41"/>
    <w:rsid w:val="00EA7118"/>
    <w:rsid w:val="00EA715A"/>
    <w:rsid w:val="00EA7317"/>
    <w:rsid w:val="00EA759C"/>
    <w:rsid w:val="00EA7600"/>
    <w:rsid w:val="00EA7715"/>
    <w:rsid w:val="00EA7AC6"/>
    <w:rsid w:val="00EA7AC8"/>
    <w:rsid w:val="00EA7BC3"/>
    <w:rsid w:val="00EA7C5B"/>
    <w:rsid w:val="00EA7C8E"/>
    <w:rsid w:val="00EA7FAA"/>
    <w:rsid w:val="00EB07B2"/>
    <w:rsid w:val="00EB0954"/>
    <w:rsid w:val="00EB0A86"/>
    <w:rsid w:val="00EB0AC6"/>
    <w:rsid w:val="00EB0DF7"/>
    <w:rsid w:val="00EB0F52"/>
    <w:rsid w:val="00EB1169"/>
    <w:rsid w:val="00EB11B9"/>
    <w:rsid w:val="00EB1259"/>
    <w:rsid w:val="00EB1297"/>
    <w:rsid w:val="00EB1616"/>
    <w:rsid w:val="00EB16A2"/>
    <w:rsid w:val="00EB1943"/>
    <w:rsid w:val="00EB1C39"/>
    <w:rsid w:val="00EB1D5A"/>
    <w:rsid w:val="00EB1F9D"/>
    <w:rsid w:val="00EB212C"/>
    <w:rsid w:val="00EB2146"/>
    <w:rsid w:val="00EB228F"/>
    <w:rsid w:val="00EB249B"/>
    <w:rsid w:val="00EB2636"/>
    <w:rsid w:val="00EB2866"/>
    <w:rsid w:val="00EB2A4C"/>
    <w:rsid w:val="00EB2B42"/>
    <w:rsid w:val="00EB2BBC"/>
    <w:rsid w:val="00EB2C64"/>
    <w:rsid w:val="00EB2C9F"/>
    <w:rsid w:val="00EB2D99"/>
    <w:rsid w:val="00EB2FB5"/>
    <w:rsid w:val="00EB3153"/>
    <w:rsid w:val="00EB31CE"/>
    <w:rsid w:val="00EB3232"/>
    <w:rsid w:val="00EB33CF"/>
    <w:rsid w:val="00EB34D8"/>
    <w:rsid w:val="00EB3578"/>
    <w:rsid w:val="00EB38EA"/>
    <w:rsid w:val="00EB38F0"/>
    <w:rsid w:val="00EB3B56"/>
    <w:rsid w:val="00EB3CE1"/>
    <w:rsid w:val="00EB3FB4"/>
    <w:rsid w:val="00EB3FE8"/>
    <w:rsid w:val="00EB4062"/>
    <w:rsid w:val="00EB4206"/>
    <w:rsid w:val="00EB4356"/>
    <w:rsid w:val="00EB437A"/>
    <w:rsid w:val="00EB4544"/>
    <w:rsid w:val="00EB4577"/>
    <w:rsid w:val="00EB473C"/>
    <w:rsid w:val="00EB47F5"/>
    <w:rsid w:val="00EB48F4"/>
    <w:rsid w:val="00EB4B05"/>
    <w:rsid w:val="00EB4C5F"/>
    <w:rsid w:val="00EB4DC1"/>
    <w:rsid w:val="00EB4F11"/>
    <w:rsid w:val="00EB4F41"/>
    <w:rsid w:val="00EB4FDF"/>
    <w:rsid w:val="00EB5061"/>
    <w:rsid w:val="00EB50CB"/>
    <w:rsid w:val="00EB53F2"/>
    <w:rsid w:val="00EB540D"/>
    <w:rsid w:val="00EB5717"/>
    <w:rsid w:val="00EB5990"/>
    <w:rsid w:val="00EB59FF"/>
    <w:rsid w:val="00EB5B4D"/>
    <w:rsid w:val="00EB5C98"/>
    <w:rsid w:val="00EB5D40"/>
    <w:rsid w:val="00EB61C1"/>
    <w:rsid w:val="00EB634E"/>
    <w:rsid w:val="00EB636C"/>
    <w:rsid w:val="00EB66C2"/>
    <w:rsid w:val="00EB66F1"/>
    <w:rsid w:val="00EB6876"/>
    <w:rsid w:val="00EB6AEF"/>
    <w:rsid w:val="00EB6BCD"/>
    <w:rsid w:val="00EB6BCF"/>
    <w:rsid w:val="00EB6C17"/>
    <w:rsid w:val="00EB6E2D"/>
    <w:rsid w:val="00EB6F96"/>
    <w:rsid w:val="00EB72E8"/>
    <w:rsid w:val="00EB7566"/>
    <w:rsid w:val="00EB757D"/>
    <w:rsid w:val="00EB765E"/>
    <w:rsid w:val="00EB7A55"/>
    <w:rsid w:val="00EB7B9A"/>
    <w:rsid w:val="00EB7BE7"/>
    <w:rsid w:val="00EB7CF9"/>
    <w:rsid w:val="00EB7D1D"/>
    <w:rsid w:val="00EC014C"/>
    <w:rsid w:val="00EC03EC"/>
    <w:rsid w:val="00EC054B"/>
    <w:rsid w:val="00EC05F3"/>
    <w:rsid w:val="00EC060D"/>
    <w:rsid w:val="00EC076E"/>
    <w:rsid w:val="00EC07A5"/>
    <w:rsid w:val="00EC08D0"/>
    <w:rsid w:val="00EC09A1"/>
    <w:rsid w:val="00EC0A8B"/>
    <w:rsid w:val="00EC0E61"/>
    <w:rsid w:val="00EC15FE"/>
    <w:rsid w:val="00EC1627"/>
    <w:rsid w:val="00EC169C"/>
    <w:rsid w:val="00EC1A3C"/>
    <w:rsid w:val="00EC1A57"/>
    <w:rsid w:val="00EC1A73"/>
    <w:rsid w:val="00EC1AE4"/>
    <w:rsid w:val="00EC1B3A"/>
    <w:rsid w:val="00EC1C0C"/>
    <w:rsid w:val="00EC1C4A"/>
    <w:rsid w:val="00EC1E2F"/>
    <w:rsid w:val="00EC1E5A"/>
    <w:rsid w:val="00EC20BF"/>
    <w:rsid w:val="00EC2115"/>
    <w:rsid w:val="00EC2221"/>
    <w:rsid w:val="00EC23AD"/>
    <w:rsid w:val="00EC247F"/>
    <w:rsid w:val="00EC2490"/>
    <w:rsid w:val="00EC251F"/>
    <w:rsid w:val="00EC2533"/>
    <w:rsid w:val="00EC2703"/>
    <w:rsid w:val="00EC2B05"/>
    <w:rsid w:val="00EC2C21"/>
    <w:rsid w:val="00EC2D16"/>
    <w:rsid w:val="00EC2F4B"/>
    <w:rsid w:val="00EC303B"/>
    <w:rsid w:val="00EC3098"/>
    <w:rsid w:val="00EC3481"/>
    <w:rsid w:val="00EC35B5"/>
    <w:rsid w:val="00EC376A"/>
    <w:rsid w:val="00EC3896"/>
    <w:rsid w:val="00EC38F3"/>
    <w:rsid w:val="00EC3957"/>
    <w:rsid w:val="00EC3A84"/>
    <w:rsid w:val="00EC3B49"/>
    <w:rsid w:val="00EC3B7B"/>
    <w:rsid w:val="00EC3B92"/>
    <w:rsid w:val="00EC3C74"/>
    <w:rsid w:val="00EC3CD1"/>
    <w:rsid w:val="00EC3CE4"/>
    <w:rsid w:val="00EC3D39"/>
    <w:rsid w:val="00EC3DB3"/>
    <w:rsid w:val="00EC3E99"/>
    <w:rsid w:val="00EC3F7B"/>
    <w:rsid w:val="00EC41DE"/>
    <w:rsid w:val="00EC42A3"/>
    <w:rsid w:val="00EC4631"/>
    <w:rsid w:val="00EC4948"/>
    <w:rsid w:val="00EC4992"/>
    <w:rsid w:val="00EC4A72"/>
    <w:rsid w:val="00EC4D54"/>
    <w:rsid w:val="00EC4DE9"/>
    <w:rsid w:val="00EC4EE7"/>
    <w:rsid w:val="00EC5052"/>
    <w:rsid w:val="00EC51BA"/>
    <w:rsid w:val="00EC5258"/>
    <w:rsid w:val="00EC55B9"/>
    <w:rsid w:val="00EC572A"/>
    <w:rsid w:val="00EC577C"/>
    <w:rsid w:val="00EC5BCA"/>
    <w:rsid w:val="00EC5C05"/>
    <w:rsid w:val="00EC5CB7"/>
    <w:rsid w:val="00EC5E6C"/>
    <w:rsid w:val="00EC5ECE"/>
    <w:rsid w:val="00EC6217"/>
    <w:rsid w:val="00EC626D"/>
    <w:rsid w:val="00EC64B8"/>
    <w:rsid w:val="00EC663B"/>
    <w:rsid w:val="00EC6C56"/>
    <w:rsid w:val="00EC6DF2"/>
    <w:rsid w:val="00EC6E29"/>
    <w:rsid w:val="00EC7013"/>
    <w:rsid w:val="00EC7140"/>
    <w:rsid w:val="00EC7199"/>
    <w:rsid w:val="00EC756C"/>
    <w:rsid w:val="00EC77CF"/>
    <w:rsid w:val="00EC7B9C"/>
    <w:rsid w:val="00EC7D0B"/>
    <w:rsid w:val="00EC7DB4"/>
    <w:rsid w:val="00EC7E4B"/>
    <w:rsid w:val="00EC7F23"/>
    <w:rsid w:val="00ED009D"/>
    <w:rsid w:val="00ED0247"/>
    <w:rsid w:val="00ED032A"/>
    <w:rsid w:val="00ED032B"/>
    <w:rsid w:val="00ED0393"/>
    <w:rsid w:val="00ED03EA"/>
    <w:rsid w:val="00ED044A"/>
    <w:rsid w:val="00ED05F6"/>
    <w:rsid w:val="00ED0A3C"/>
    <w:rsid w:val="00ED1001"/>
    <w:rsid w:val="00ED12B6"/>
    <w:rsid w:val="00ED172D"/>
    <w:rsid w:val="00ED1A15"/>
    <w:rsid w:val="00ED1A2F"/>
    <w:rsid w:val="00ED1AB1"/>
    <w:rsid w:val="00ED1BFC"/>
    <w:rsid w:val="00ED1CD9"/>
    <w:rsid w:val="00ED1EB6"/>
    <w:rsid w:val="00ED2164"/>
    <w:rsid w:val="00ED2307"/>
    <w:rsid w:val="00ED248D"/>
    <w:rsid w:val="00ED24A8"/>
    <w:rsid w:val="00ED27DD"/>
    <w:rsid w:val="00ED29C5"/>
    <w:rsid w:val="00ED2A19"/>
    <w:rsid w:val="00ED2B09"/>
    <w:rsid w:val="00ED2C53"/>
    <w:rsid w:val="00ED2D0E"/>
    <w:rsid w:val="00ED2DEA"/>
    <w:rsid w:val="00ED2E9B"/>
    <w:rsid w:val="00ED32C9"/>
    <w:rsid w:val="00ED398F"/>
    <w:rsid w:val="00ED3BCF"/>
    <w:rsid w:val="00ED3DD1"/>
    <w:rsid w:val="00ED3E55"/>
    <w:rsid w:val="00ED3EEE"/>
    <w:rsid w:val="00ED3F16"/>
    <w:rsid w:val="00ED4639"/>
    <w:rsid w:val="00ED46DA"/>
    <w:rsid w:val="00ED46F7"/>
    <w:rsid w:val="00ED4BF0"/>
    <w:rsid w:val="00ED4D40"/>
    <w:rsid w:val="00ED4DF9"/>
    <w:rsid w:val="00ED4F2D"/>
    <w:rsid w:val="00ED5225"/>
    <w:rsid w:val="00ED535C"/>
    <w:rsid w:val="00ED551A"/>
    <w:rsid w:val="00ED5601"/>
    <w:rsid w:val="00ED5673"/>
    <w:rsid w:val="00ED5700"/>
    <w:rsid w:val="00ED5B2A"/>
    <w:rsid w:val="00ED5BFD"/>
    <w:rsid w:val="00ED5C76"/>
    <w:rsid w:val="00ED5C8C"/>
    <w:rsid w:val="00ED601C"/>
    <w:rsid w:val="00ED6119"/>
    <w:rsid w:val="00ED612A"/>
    <w:rsid w:val="00ED61C0"/>
    <w:rsid w:val="00ED6281"/>
    <w:rsid w:val="00ED636A"/>
    <w:rsid w:val="00ED6491"/>
    <w:rsid w:val="00ED68ED"/>
    <w:rsid w:val="00ED69BC"/>
    <w:rsid w:val="00ED6ABF"/>
    <w:rsid w:val="00ED6B01"/>
    <w:rsid w:val="00ED6ED8"/>
    <w:rsid w:val="00ED706E"/>
    <w:rsid w:val="00ED71B2"/>
    <w:rsid w:val="00ED74DB"/>
    <w:rsid w:val="00ED75C3"/>
    <w:rsid w:val="00ED75D3"/>
    <w:rsid w:val="00ED772F"/>
    <w:rsid w:val="00ED792F"/>
    <w:rsid w:val="00ED7AE8"/>
    <w:rsid w:val="00ED7B17"/>
    <w:rsid w:val="00ED7C06"/>
    <w:rsid w:val="00ED7C08"/>
    <w:rsid w:val="00ED7D99"/>
    <w:rsid w:val="00ED7DD7"/>
    <w:rsid w:val="00ED7E28"/>
    <w:rsid w:val="00ED7EF6"/>
    <w:rsid w:val="00EE0841"/>
    <w:rsid w:val="00EE0939"/>
    <w:rsid w:val="00EE0993"/>
    <w:rsid w:val="00EE0C42"/>
    <w:rsid w:val="00EE0C9B"/>
    <w:rsid w:val="00EE0E5D"/>
    <w:rsid w:val="00EE0ED5"/>
    <w:rsid w:val="00EE0EF1"/>
    <w:rsid w:val="00EE0F65"/>
    <w:rsid w:val="00EE1175"/>
    <w:rsid w:val="00EE1410"/>
    <w:rsid w:val="00EE1529"/>
    <w:rsid w:val="00EE156A"/>
    <w:rsid w:val="00EE1885"/>
    <w:rsid w:val="00EE18B9"/>
    <w:rsid w:val="00EE197D"/>
    <w:rsid w:val="00EE1A70"/>
    <w:rsid w:val="00EE1C14"/>
    <w:rsid w:val="00EE1CCA"/>
    <w:rsid w:val="00EE1DD0"/>
    <w:rsid w:val="00EE1E4B"/>
    <w:rsid w:val="00EE1FD0"/>
    <w:rsid w:val="00EE2138"/>
    <w:rsid w:val="00EE2370"/>
    <w:rsid w:val="00EE2560"/>
    <w:rsid w:val="00EE27AF"/>
    <w:rsid w:val="00EE27FB"/>
    <w:rsid w:val="00EE2942"/>
    <w:rsid w:val="00EE2987"/>
    <w:rsid w:val="00EE2BBE"/>
    <w:rsid w:val="00EE2DAC"/>
    <w:rsid w:val="00EE2FED"/>
    <w:rsid w:val="00EE321E"/>
    <w:rsid w:val="00EE3222"/>
    <w:rsid w:val="00EE34F9"/>
    <w:rsid w:val="00EE35FC"/>
    <w:rsid w:val="00EE361E"/>
    <w:rsid w:val="00EE38B0"/>
    <w:rsid w:val="00EE39A9"/>
    <w:rsid w:val="00EE39F7"/>
    <w:rsid w:val="00EE3B35"/>
    <w:rsid w:val="00EE3BE3"/>
    <w:rsid w:val="00EE3BE8"/>
    <w:rsid w:val="00EE3C4E"/>
    <w:rsid w:val="00EE3CA5"/>
    <w:rsid w:val="00EE3CF1"/>
    <w:rsid w:val="00EE3EE4"/>
    <w:rsid w:val="00EE4064"/>
    <w:rsid w:val="00EE41CB"/>
    <w:rsid w:val="00EE429B"/>
    <w:rsid w:val="00EE4852"/>
    <w:rsid w:val="00EE48A1"/>
    <w:rsid w:val="00EE4DB2"/>
    <w:rsid w:val="00EE4EB3"/>
    <w:rsid w:val="00EE4EFF"/>
    <w:rsid w:val="00EE4F70"/>
    <w:rsid w:val="00EE4FEA"/>
    <w:rsid w:val="00EE55E7"/>
    <w:rsid w:val="00EE5672"/>
    <w:rsid w:val="00EE5844"/>
    <w:rsid w:val="00EE5A17"/>
    <w:rsid w:val="00EE5A6A"/>
    <w:rsid w:val="00EE5AC5"/>
    <w:rsid w:val="00EE5F2C"/>
    <w:rsid w:val="00EE6172"/>
    <w:rsid w:val="00EE61D4"/>
    <w:rsid w:val="00EE63F8"/>
    <w:rsid w:val="00EE662B"/>
    <w:rsid w:val="00EE672D"/>
    <w:rsid w:val="00EE694A"/>
    <w:rsid w:val="00EE6B17"/>
    <w:rsid w:val="00EE6C56"/>
    <w:rsid w:val="00EE6F9D"/>
    <w:rsid w:val="00EE7056"/>
    <w:rsid w:val="00EE7232"/>
    <w:rsid w:val="00EE72B3"/>
    <w:rsid w:val="00EE73A3"/>
    <w:rsid w:val="00EE754D"/>
    <w:rsid w:val="00EE7580"/>
    <w:rsid w:val="00EE7765"/>
    <w:rsid w:val="00EE77FB"/>
    <w:rsid w:val="00EE77FD"/>
    <w:rsid w:val="00EE78A6"/>
    <w:rsid w:val="00EE7989"/>
    <w:rsid w:val="00EE7A21"/>
    <w:rsid w:val="00EE7ABC"/>
    <w:rsid w:val="00EE7AEE"/>
    <w:rsid w:val="00EE7B72"/>
    <w:rsid w:val="00EE7C8B"/>
    <w:rsid w:val="00EE7F7A"/>
    <w:rsid w:val="00EE7FE4"/>
    <w:rsid w:val="00EF044F"/>
    <w:rsid w:val="00EF0620"/>
    <w:rsid w:val="00EF063F"/>
    <w:rsid w:val="00EF06A2"/>
    <w:rsid w:val="00EF070B"/>
    <w:rsid w:val="00EF07BF"/>
    <w:rsid w:val="00EF08DC"/>
    <w:rsid w:val="00EF09B7"/>
    <w:rsid w:val="00EF0A2E"/>
    <w:rsid w:val="00EF0AEB"/>
    <w:rsid w:val="00EF0CD9"/>
    <w:rsid w:val="00EF0D45"/>
    <w:rsid w:val="00EF13F1"/>
    <w:rsid w:val="00EF143F"/>
    <w:rsid w:val="00EF1684"/>
    <w:rsid w:val="00EF1A24"/>
    <w:rsid w:val="00EF1CF0"/>
    <w:rsid w:val="00EF1EA1"/>
    <w:rsid w:val="00EF20F6"/>
    <w:rsid w:val="00EF2195"/>
    <w:rsid w:val="00EF23D9"/>
    <w:rsid w:val="00EF2471"/>
    <w:rsid w:val="00EF26E9"/>
    <w:rsid w:val="00EF2AA9"/>
    <w:rsid w:val="00EF2BBE"/>
    <w:rsid w:val="00EF3150"/>
    <w:rsid w:val="00EF3208"/>
    <w:rsid w:val="00EF321B"/>
    <w:rsid w:val="00EF333D"/>
    <w:rsid w:val="00EF3446"/>
    <w:rsid w:val="00EF358D"/>
    <w:rsid w:val="00EF392D"/>
    <w:rsid w:val="00EF3A86"/>
    <w:rsid w:val="00EF3A98"/>
    <w:rsid w:val="00EF3B2F"/>
    <w:rsid w:val="00EF3B62"/>
    <w:rsid w:val="00EF3D46"/>
    <w:rsid w:val="00EF3EDF"/>
    <w:rsid w:val="00EF3F68"/>
    <w:rsid w:val="00EF3FBD"/>
    <w:rsid w:val="00EF40A0"/>
    <w:rsid w:val="00EF41D6"/>
    <w:rsid w:val="00EF43D0"/>
    <w:rsid w:val="00EF48EE"/>
    <w:rsid w:val="00EF49AF"/>
    <w:rsid w:val="00EF49BC"/>
    <w:rsid w:val="00EF4B54"/>
    <w:rsid w:val="00EF4C3E"/>
    <w:rsid w:val="00EF4CF0"/>
    <w:rsid w:val="00EF4CFD"/>
    <w:rsid w:val="00EF5135"/>
    <w:rsid w:val="00EF53EC"/>
    <w:rsid w:val="00EF5407"/>
    <w:rsid w:val="00EF5558"/>
    <w:rsid w:val="00EF5713"/>
    <w:rsid w:val="00EF5923"/>
    <w:rsid w:val="00EF5A67"/>
    <w:rsid w:val="00EF5CCA"/>
    <w:rsid w:val="00EF6494"/>
    <w:rsid w:val="00EF656A"/>
    <w:rsid w:val="00EF6705"/>
    <w:rsid w:val="00EF67EB"/>
    <w:rsid w:val="00EF680C"/>
    <w:rsid w:val="00EF69DA"/>
    <w:rsid w:val="00EF6BB5"/>
    <w:rsid w:val="00EF6CE9"/>
    <w:rsid w:val="00EF6F7F"/>
    <w:rsid w:val="00EF7192"/>
    <w:rsid w:val="00EF723C"/>
    <w:rsid w:val="00EF7244"/>
    <w:rsid w:val="00EF72AF"/>
    <w:rsid w:val="00EF764C"/>
    <w:rsid w:val="00EF76D2"/>
    <w:rsid w:val="00EF7AF5"/>
    <w:rsid w:val="00EF7CCB"/>
    <w:rsid w:val="00EF7E12"/>
    <w:rsid w:val="00EF7EF5"/>
    <w:rsid w:val="00F00108"/>
    <w:rsid w:val="00F00209"/>
    <w:rsid w:val="00F002EB"/>
    <w:rsid w:val="00F00381"/>
    <w:rsid w:val="00F00826"/>
    <w:rsid w:val="00F009B9"/>
    <w:rsid w:val="00F00B18"/>
    <w:rsid w:val="00F00BDE"/>
    <w:rsid w:val="00F00BF2"/>
    <w:rsid w:val="00F00EB0"/>
    <w:rsid w:val="00F00EB1"/>
    <w:rsid w:val="00F010AC"/>
    <w:rsid w:val="00F01141"/>
    <w:rsid w:val="00F0139F"/>
    <w:rsid w:val="00F014BE"/>
    <w:rsid w:val="00F01554"/>
    <w:rsid w:val="00F015B9"/>
    <w:rsid w:val="00F01A26"/>
    <w:rsid w:val="00F01BC5"/>
    <w:rsid w:val="00F01C69"/>
    <w:rsid w:val="00F01E82"/>
    <w:rsid w:val="00F01F3B"/>
    <w:rsid w:val="00F01F62"/>
    <w:rsid w:val="00F01FCC"/>
    <w:rsid w:val="00F020B2"/>
    <w:rsid w:val="00F022A1"/>
    <w:rsid w:val="00F022D2"/>
    <w:rsid w:val="00F02632"/>
    <w:rsid w:val="00F02731"/>
    <w:rsid w:val="00F02ACB"/>
    <w:rsid w:val="00F02D17"/>
    <w:rsid w:val="00F02FA9"/>
    <w:rsid w:val="00F0312C"/>
    <w:rsid w:val="00F0314D"/>
    <w:rsid w:val="00F031C1"/>
    <w:rsid w:val="00F03215"/>
    <w:rsid w:val="00F03333"/>
    <w:rsid w:val="00F0333A"/>
    <w:rsid w:val="00F0338F"/>
    <w:rsid w:val="00F0375E"/>
    <w:rsid w:val="00F037EE"/>
    <w:rsid w:val="00F03A67"/>
    <w:rsid w:val="00F03E2F"/>
    <w:rsid w:val="00F03FDD"/>
    <w:rsid w:val="00F0402C"/>
    <w:rsid w:val="00F04075"/>
    <w:rsid w:val="00F04510"/>
    <w:rsid w:val="00F04573"/>
    <w:rsid w:val="00F04593"/>
    <w:rsid w:val="00F046AD"/>
    <w:rsid w:val="00F0474A"/>
    <w:rsid w:val="00F04823"/>
    <w:rsid w:val="00F04E6D"/>
    <w:rsid w:val="00F04EB6"/>
    <w:rsid w:val="00F051CA"/>
    <w:rsid w:val="00F053AD"/>
    <w:rsid w:val="00F05523"/>
    <w:rsid w:val="00F0582B"/>
    <w:rsid w:val="00F058A9"/>
    <w:rsid w:val="00F05973"/>
    <w:rsid w:val="00F05C13"/>
    <w:rsid w:val="00F05C9A"/>
    <w:rsid w:val="00F05E64"/>
    <w:rsid w:val="00F05F75"/>
    <w:rsid w:val="00F061B7"/>
    <w:rsid w:val="00F0629C"/>
    <w:rsid w:val="00F063BC"/>
    <w:rsid w:val="00F0683C"/>
    <w:rsid w:val="00F06921"/>
    <w:rsid w:val="00F0724A"/>
    <w:rsid w:val="00F072B4"/>
    <w:rsid w:val="00F076E2"/>
    <w:rsid w:val="00F0779E"/>
    <w:rsid w:val="00F07911"/>
    <w:rsid w:val="00F07A8D"/>
    <w:rsid w:val="00F07D8B"/>
    <w:rsid w:val="00F07E69"/>
    <w:rsid w:val="00F07F87"/>
    <w:rsid w:val="00F07FBB"/>
    <w:rsid w:val="00F0BC40"/>
    <w:rsid w:val="00F101B7"/>
    <w:rsid w:val="00F1034D"/>
    <w:rsid w:val="00F1034E"/>
    <w:rsid w:val="00F10374"/>
    <w:rsid w:val="00F10409"/>
    <w:rsid w:val="00F10482"/>
    <w:rsid w:val="00F10545"/>
    <w:rsid w:val="00F10547"/>
    <w:rsid w:val="00F105CD"/>
    <w:rsid w:val="00F106FF"/>
    <w:rsid w:val="00F1070B"/>
    <w:rsid w:val="00F10851"/>
    <w:rsid w:val="00F10A74"/>
    <w:rsid w:val="00F10B98"/>
    <w:rsid w:val="00F10C5F"/>
    <w:rsid w:val="00F10CE3"/>
    <w:rsid w:val="00F10DE1"/>
    <w:rsid w:val="00F10DFE"/>
    <w:rsid w:val="00F10E18"/>
    <w:rsid w:val="00F10F40"/>
    <w:rsid w:val="00F11453"/>
    <w:rsid w:val="00F1178E"/>
    <w:rsid w:val="00F117D4"/>
    <w:rsid w:val="00F1197C"/>
    <w:rsid w:val="00F11ABC"/>
    <w:rsid w:val="00F11AF3"/>
    <w:rsid w:val="00F11C68"/>
    <w:rsid w:val="00F11CBD"/>
    <w:rsid w:val="00F11CCC"/>
    <w:rsid w:val="00F11D04"/>
    <w:rsid w:val="00F12038"/>
    <w:rsid w:val="00F122A4"/>
    <w:rsid w:val="00F123B7"/>
    <w:rsid w:val="00F123EF"/>
    <w:rsid w:val="00F125B5"/>
    <w:rsid w:val="00F12949"/>
    <w:rsid w:val="00F12AC6"/>
    <w:rsid w:val="00F12C88"/>
    <w:rsid w:val="00F12D90"/>
    <w:rsid w:val="00F12E4E"/>
    <w:rsid w:val="00F12FD4"/>
    <w:rsid w:val="00F130AA"/>
    <w:rsid w:val="00F13145"/>
    <w:rsid w:val="00F1316F"/>
    <w:rsid w:val="00F137B6"/>
    <w:rsid w:val="00F137D5"/>
    <w:rsid w:val="00F138C6"/>
    <w:rsid w:val="00F13A44"/>
    <w:rsid w:val="00F13A70"/>
    <w:rsid w:val="00F13AEE"/>
    <w:rsid w:val="00F13BCE"/>
    <w:rsid w:val="00F13D68"/>
    <w:rsid w:val="00F13D97"/>
    <w:rsid w:val="00F13DF2"/>
    <w:rsid w:val="00F13EEE"/>
    <w:rsid w:val="00F140DF"/>
    <w:rsid w:val="00F1414B"/>
    <w:rsid w:val="00F143EB"/>
    <w:rsid w:val="00F1446C"/>
    <w:rsid w:val="00F14554"/>
    <w:rsid w:val="00F1455B"/>
    <w:rsid w:val="00F146AB"/>
    <w:rsid w:val="00F146E8"/>
    <w:rsid w:val="00F147FA"/>
    <w:rsid w:val="00F148D4"/>
    <w:rsid w:val="00F149FE"/>
    <w:rsid w:val="00F14DC8"/>
    <w:rsid w:val="00F14E28"/>
    <w:rsid w:val="00F14E34"/>
    <w:rsid w:val="00F14E70"/>
    <w:rsid w:val="00F153E2"/>
    <w:rsid w:val="00F154D7"/>
    <w:rsid w:val="00F15531"/>
    <w:rsid w:val="00F155A6"/>
    <w:rsid w:val="00F15864"/>
    <w:rsid w:val="00F15B46"/>
    <w:rsid w:val="00F15CEA"/>
    <w:rsid w:val="00F15EF9"/>
    <w:rsid w:val="00F15FC5"/>
    <w:rsid w:val="00F161A6"/>
    <w:rsid w:val="00F16442"/>
    <w:rsid w:val="00F16513"/>
    <w:rsid w:val="00F16565"/>
    <w:rsid w:val="00F165C5"/>
    <w:rsid w:val="00F167F4"/>
    <w:rsid w:val="00F1692B"/>
    <w:rsid w:val="00F16A21"/>
    <w:rsid w:val="00F16B22"/>
    <w:rsid w:val="00F16B5A"/>
    <w:rsid w:val="00F16D67"/>
    <w:rsid w:val="00F16E60"/>
    <w:rsid w:val="00F16EDF"/>
    <w:rsid w:val="00F16F1C"/>
    <w:rsid w:val="00F16F2F"/>
    <w:rsid w:val="00F170C0"/>
    <w:rsid w:val="00F1710E"/>
    <w:rsid w:val="00F1727B"/>
    <w:rsid w:val="00F173F3"/>
    <w:rsid w:val="00F17466"/>
    <w:rsid w:val="00F175BA"/>
    <w:rsid w:val="00F176FA"/>
    <w:rsid w:val="00F1798E"/>
    <w:rsid w:val="00F17AFF"/>
    <w:rsid w:val="00F17CBE"/>
    <w:rsid w:val="00F17D8A"/>
    <w:rsid w:val="00F17E0D"/>
    <w:rsid w:val="00F203E1"/>
    <w:rsid w:val="00F204F5"/>
    <w:rsid w:val="00F205B6"/>
    <w:rsid w:val="00F2092C"/>
    <w:rsid w:val="00F209B3"/>
    <w:rsid w:val="00F209E1"/>
    <w:rsid w:val="00F20D72"/>
    <w:rsid w:val="00F20D7D"/>
    <w:rsid w:val="00F20F37"/>
    <w:rsid w:val="00F20FEC"/>
    <w:rsid w:val="00F21318"/>
    <w:rsid w:val="00F217EC"/>
    <w:rsid w:val="00F218C7"/>
    <w:rsid w:val="00F21995"/>
    <w:rsid w:val="00F219A9"/>
    <w:rsid w:val="00F219E5"/>
    <w:rsid w:val="00F21AEB"/>
    <w:rsid w:val="00F21C7E"/>
    <w:rsid w:val="00F21D99"/>
    <w:rsid w:val="00F21DD0"/>
    <w:rsid w:val="00F21E4B"/>
    <w:rsid w:val="00F22481"/>
    <w:rsid w:val="00F226AD"/>
    <w:rsid w:val="00F226F4"/>
    <w:rsid w:val="00F229D1"/>
    <w:rsid w:val="00F22A8F"/>
    <w:rsid w:val="00F22C89"/>
    <w:rsid w:val="00F22E4B"/>
    <w:rsid w:val="00F22E89"/>
    <w:rsid w:val="00F23031"/>
    <w:rsid w:val="00F23176"/>
    <w:rsid w:val="00F23209"/>
    <w:rsid w:val="00F23306"/>
    <w:rsid w:val="00F233CD"/>
    <w:rsid w:val="00F234EE"/>
    <w:rsid w:val="00F2362B"/>
    <w:rsid w:val="00F23A57"/>
    <w:rsid w:val="00F23BD1"/>
    <w:rsid w:val="00F23D4E"/>
    <w:rsid w:val="00F23DDB"/>
    <w:rsid w:val="00F23F58"/>
    <w:rsid w:val="00F24017"/>
    <w:rsid w:val="00F2407B"/>
    <w:rsid w:val="00F242EB"/>
    <w:rsid w:val="00F244A3"/>
    <w:rsid w:val="00F244B9"/>
    <w:rsid w:val="00F245E4"/>
    <w:rsid w:val="00F2463B"/>
    <w:rsid w:val="00F24642"/>
    <w:rsid w:val="00F248E8"/>
    <w:rsid w:val="00F2492C"/>
    <w:rsid w:val="00F24AB0"/>
    <w:rsid w:val="00F24B1F"/>
    <w:rsid w:val="00F24DCD"/>
    <w:rsid w:val="00F25021"/>
    <w:rsid w:val="00F25112"/>
    <w:rsid w:val="00F2550E"/>
    <w:rsid w:val="00F25567"/>
    <w:rsid w:val="00F26272"/>
    <w:rsid w:val="00F263C1"/>
    <w:rsid w:val="00F263EE"/>
    <w:rsid w:val="00F2640D"/>
    <w:rsid w:val="00F26594"/>
    <w:rsid w:val="00F26596"/>
    <w:rsid w:val="00F2672B"/>
    <w:rsid w:val="00F2684C"/>
    <w:rsid w:val="00F26C68"/>
    <w:rsid w:val="00F26D64"/>
    <w:rsid w:val="00F26E34"/>
    <w:rsid w:val="00F26F0F"/>
    <w:rsid w:val="00F26FBB"/>
    <w:rsid w:val="00F2731B"/>
    <w:rsid w:val="00F273ED"/>
    <w:rsid w:val="00F27432"/>
    <w:rsid w:val="00F275FD"/>
    <w:rsid w:val="00F2791F"/>
    <w:rsid w:val="00F27BC8"/>
    <w:rsid w:val="00F27C54"/>
    <w:rsid w:val="00F27CA7"/>
    <w:rsid w:val="00F27CED"/>
    <w:rsid w:val="00F27D1A"/>
    <w:rsid w:val="00F27DAA"/>
    <w:rsid w:val="00F27E27"/>
    <w:rsid w:val="00F30079"/>
    <w:rsid w:val="00F30129"/>
    <w:rsid w:val="00F30155"/>
    <w:rsid w:val="00F30455"/>
    <w:rsid w:val="00F3047F"/>
    <w:rsid w:val="00F304A7"/>
    <w:rsid w:val="00F30670"/>
    <w:rsid w:val="00F306A4"/>
    <w:rsid w:val="00F30A76"/>
    <w:rsid w:val="00F30BD2"/>
    <w:rsid w:val="00F30D88"/>
    <w:rsid w:val="00F30E03"/>
    <w:rsid w:val="00F30E7B"/>
    <w:rsid w:val="00F3101B"/>
    <w:rsid w:val="00F310AD"/>
    <w:rsid w:val="00F31130"/>
    <w:rsid w:val="00F31450"/>
    <w:rsid w:val="00F314A1"/>
    <w:rsid w:val="00F314F8"/>
    <w:rsid w:val="00F31555"/>
    <w:rsid w:val="00F315C0"/>
    <w:rsid w:val="00F31616"/>
    <w:rsid w:val="00F31638"/>
    <w:rsid w:val="00F31776"/>
    <w:rsid w:val="00F317CE"/>
    <w:rsid w:val="00F31825"/>
    <w:rsid w:val="00F31888"/>
    <w:rsid w:val="00F31AED"/>
    <w:rsid w:val="00F32110"/>
    <w:rsid w:val="00F32123"/>
    <w:rsid w:val="00F321B0"/>
    <w:rsid w:val="00F322B4"/>
    <w:rsid w:val="00F32362"/>
    <w:rsid w:val="00F3253C"/>
    <w:rsid w:val="00F32806"/>
    <w:rsid w:val="00F329AA"/>
    <w:rsid w:val="00F32A16"/>
    <w:rsid w:val="00F32A47"/>
    <w:rsid w:val="00F32DBA"/>
    <w:rsid w:val="00F32F17"/>
    <w:rsid w:val="00F32F9F"/>
    <w:rsid w:val="00F3306B"/>
    <w:rsid w:val="00F33137"/>
    <w:rsid w:val="00F33589"/>
    <w:rsid w:val="00F335DF"/>
    <w:rsid w:val="00F33AC2"/>
    <w:rsid w:val="00F33E01"/>
    <w:rsid w:val="00F33EE7"/>
    <w:rsid w:val="00F33F47"/>
    <w:rsid w:val="00F34144"/>
    <w:rsid w:val="00F3455D"/>
    <w:rsid w:val="00F34574"/>
    <w:rsid w:val="00F3465D"/>
    <w:rsid w:val="00F34669"/>
    <w:rsid w:val="00F34846"/>
    <w:rsid w:val="00F34C23"/>
    <w:rsid w:val="00F34DD5"/>
    <w:rsid w:val="00F34FA6"/>
    <w:rsid w:val="00F3539D"/>
    <w:rsid w:val="00F35502"/>
    <w:rsid w:val="00F35D63"/>
    <w:rsid w:val="00F35D99"/>
    <w:rsid w:val="00F35DE0"/>
    <w:rsid w:val="00F35EC3"/>
    <w:rsid w:val="00F36013"/>
    <w:rsid w:val="00F36024"/>
    <w:rsid w:val="00F36042"/>
    <w:rsid w:val="00F360E9"/>
    <w:rsid w:val="00F36303"/>
    <w:rsid w:val="00F368F7"/>
    <w:rsid w:val="00F3698A"/>
    <w:rsid w:val="00F36ADA"/>
    <w:rsid w:val="00F36BFB"/>
    <w:rsid w:val="00F36C94"/>
    <w:rsid w:val="00F36CCC"/>
    <w:rsid w:val="00F36D0F"/>
    <w:rsid w:val="00F36D2A"/>
    <w:rsid w:val="00F36D49"/>
    <w:rsid w:val="00F36F20"/>
    <w:rsid w:val="00F36F5D"/>
    <w:rsid w:val="00F37012"/>
    <w:rsid w:val="00F37114"/>
    <w:rsid w:val="00F37420"/>
    <w:rsid w:val="00F3742F"/>
    <w:rsid w:val="00F376C3"/>
    <w:rsid w:val="00F3780E"/>
    <w:rsid w:val="00F37848"/>
    <w:rsid w:val="00F378B0"/>
    <w:rsid w:val="00F37925"/>
    <w:rsid w:val="00F37AC0"/>
    <w:rsid w:val="00F37AC4"/>
    <w:rsid w:val="00F37AD2"/>
    <w:rsid w:val="00F37BE6"/>
    <w:rsid w:val="00F37D39"/>
    <w:rsid w:val="00F37E13"/>
    <w:rsid w:val="00F37E68"/>
    <w:rsid w:val="00F37E6A"/>
    <w:rsid w:val="00F37F98"/>
    <w:rsid w:val="00F37FE5"/>
    <w:rsid w:val="00F400C1"/>
    <w:rsid w:val="00F400CC"/>
    <w:rsid w:val="00F403B8"/>
    <w:rsid w:val="00F403C2"/>
    <w:rsid w:val="00F40505"/>
    <w:rsid w:val="00F405C5"/>
    <w:rsid w:val="00F405D2"/>
    <w:rsid w:val="00F40660"/>
    <w:rsid w:val="00F406A3"/>
    <w:rsid w:val="00F406F0"/>
    <w:rsid w:val="00F408CD"/>
    <w:rsid w:val="00F40B16"/>
    <w:rsid w:val="00F40BE0"/>
    <w:rsid w:val="00F40E09"/>
    <w:rsid w:val="00F40F0D"/>
    <w:rsid w:val="00F40FC2"/>
    <w:rsid w:val="00F41149"/>
    <w:rsid w:val="00F4116F"/>
    <w:rsid w:val="00F41284"/>
    <w:rsid w:val="00F412B6"/>
    <w:rsid w:val="00F41442"/>
    <w:rsid w:val="00F41510"/>
    <w:rsid w:val="00F415A5"/>
    <w:rsid w:val="00F4169A"/>
    <w:rsid w:val="00F41986"/>
    <w:rsid w:val="00F41A89"/>
    <w:rsid w:val="00F41AB5"/>
    <w:rsid w:val="00F41C65"/>
    <w:rsid w:val="00F420A7"/>
    <w:rsid w:val="00F42149"/>
    <w:rsid w:val="00F4223D"/>
    <w:rsid w:val="00F42280"/>
    <w:rsid w:val="00F425A4"/>
    <w:rsid w:val="00F425E4"/>
    <w:rsid w:val="00F42A81"/>
    <w:rsid w:val="00F42B5D"/>
    <w:rsid w:val="00F42D56"/>
    <w:rsid w:val="00F42DD2"/>
    <w:rsid w:val="00F43070"/>
    <w:rsid w:val="00F43096"/>
    <w:rsid w:val="00F430BF"/>
    <w:rsid w:val="00F43297"/>
    <w:rsid w:val="00F43326"/>
    <w:rsid w:val="00F4344C"/>
    <w:rsid w:val="00F435AB"/>
    <w:rsid w:val="00F4369A"/>
    <w:rsid w:val="00F436ED"/>
    <w:rsid w:val="00F43E82"/>
    <w:rsid w:val="00F43F78"/>
    <w:rsid w:val="00F4400A"/>
    <w:rsid w:val="00F44050"/>
    <w:rsid w:val="00F4408E"/>
    <w:rsid w:val="00F440AA"/>
    <w:rsid w:val="00F441CC"/>
    <w:rsid w:val="00F44548"/>
    <w:rsid w:val="00F445D9"/>
    <w:rsid w:val="00F445F6"/>
    <w:rsid w:val="00F44870"/>
    <w:rsid w:val="00F4497E"/>
    <w:rsid w:val="00F449C7"/>
    <w:rsid w:val="00F44A7A"/>
    <w:rsid w:val="00F44BAF"/>
    <w:rsid w:val="00F44C30"/>
    <w:rsid w:val="00F44D1D"/>
    <w:rsid w:val="00F44F64"/>
    <w:rsid w:val="00F4501B"/>
    <w:rsid w:val="00F4533E"/>
    <w:rsid w:val="00F4540A"/>
    <w:rsid w:val="00F458D2"/>
    <w:rsid w:val="00F45946"/>
    <w:rsid w:val="00F45B96"/>
    <w:rsid w:val="00F45E3D"/>
    <w:rsid w:val="00F45FE1"/>
    <w:rsid w:val="00F46060"/>
    <w:rsid w:val="00F46152"/>
    <w:rsid w:val="00F461F9"/>
    <w:rsid w:val="00F46585"/>
    <w:rsid w:val="00F466C3"/>
    <w:rsid w:val="00F46CC2"/>
    <w:rsid w:val="00F46ED8"/>
    <w:rsid w:val="00F46FA9"/>
    <w:rsid w:val="00F47176"/>
    <w:rsid w:val="00F47227"/>
    <w:rsid w:val="00F47250"/>
    <w:rsid w:val="00F47312"/>
    <w:rsid w:val="00F47510"/>
    <w:rsid w:val="00F47546"/>
    <w:rsid w:val="00F4757B"/>
    <w:rsid w:val="00F47590"/>
    <w:rsid w:val="00F4759D"/>
    <w:rsid w:val="00F47B94"/>
    <w:rsid w:val="00F47EBF"/>
    <w:rsid w:val="00F50321"/>
    <w:rsid w:val="00F5034D"/>
    <w:rsid w:val="00F50385"/>
    <w:rsid w:val="00F504FF"/>
    <w:rsid w:val="00F507AB"/>
    <w:rsid w:val="00F50976"/>
    <w:rsid w:val="00F50B87"/>
    <w:rsid w:val="00F50D84"/>
    <w:rsid w:val="00F510E0"/>
    <w:rsid w:val="00F5111E"/>
    <w:rsid w:val="00F5116E"/>
    <w:rsid w:val="00F5121E"/>
    <w:rsid w:val="00F517B4"/>
    <w:rsid w:val="00F517C8"/>
    <w:rsid w:val="00F51812"/>
    <w:rsid w:val="00F51839"/>
    <w:rsid w:val="00F51A30"/>
    <w:rsid w:val="00F51AE1"/>
    <w:rsid w:val="00F51AE3"/>
    <w:rsid w:val="00F51BBB"/>
    <w:rsid w:val="00F51E10"/>
    <w:rsid w:val="00F51EF9"/>
    <w:rsid w:val="00F51F47"/>
    <w:rsid w:val="00F520BE"/>
    <w:rsid w:val="00F524E4"/>
    <w:rsid w:val="00F52526"/>
    <w:rsid w:val="00F52583"/>
    <w:rsid w:val="00F5269E"/>
    <w:rsid w:val="00F52791"/>
    <w:rsid w:val="00F5279C"/>
    <w:rsid w:val="00F52ADE"/>
    <w:rsid w:val="00F52EA0"/>
    <w:rsid w:val="00F52F09"/>
    <w:rsid w:val="00F530D5"/>
    <w:rsid w:val="00F53209"/>
    <w:rsid w:val="00F53216"/>
    <w:rsid w:val="00F53282"/>
    <w:rsid w:val="00F53355"/>
    <w:rsid w:val="00F53718"/>
    <w:rsid w:val="00F53AEC"/>
    <w:rsid w:val="00F53CA9"/>
    <w:rsid w:val="00F53DDB"/>
    <w:rsid w:val="00F53F18"/>
    <w:rsid w:val="00F53F6C"/>
    <w:rsid w:val="00F5402B"/>
    <w:rsid w:val="00F5451A"/>
    <w:rsid w:val="00F54554"/>
    <w:rsid w:val="00F5465C"/>
    <w:rsid w:val="00F5472A"/>
    <w:rsid w:val="00F548D7"/>
    <w:rsid w:val="00F54C55"/>
    <w:rsid w:val="00F54DF5"/>
    <w:rsid w:val="00F54F17"/>
    <w:rsid w:val="00F5502A"/>
    <w:rsid w:val="00F55061"/>
    <w:rsid w:val="00F55285"/>
    <w:rsid w:val="00F5543E"/>
    <w:rsid w:val="00F556E5"/>
    <w:rsid w:val="00F5574A"/>
    <w:rsid w:val="00F5591C"/>
    <w:rsid w:val="00F55ABA"/>
    <w:rsid w:val="00F55B75"/>
    <w:rsid w:val="00F55CEF"/>
    <w:rsid w:val="00F55F4B"/>
    <w:rsid w:val="00F564EF"/>
    <w:rsid w:val="00F56551"/>
    <w:rsid w:val="00F56662"/>
    <w:rsid w:val="00F5682B"/>
    <w:rsid w:val="00F568C7"/>
    <w:rsid w:val="00F5694D"/>
    <w:rsid w:val="00F56A25"/>
    <w:rsid w:val="00F56A26"/>
    <w:rsid w:val="00F56EFC"/>
    <w:rsid w:val="00F56EFD"/>
    <w:rsid w:val="00F57225"/>
    <w:rsid w:val="00F57548"/>
    <w:rsid w:val="00F57575"/>
    <w:rsid w:val="00F5794A"/>
    <w:rsid w:val="00F57A1A"/>
    <w:rsid w:val="00F57D31"/>
    <w:rsid w:val="00F57DD3"/>
    <w:rsid w:val="00F57EBF"/>
    <w:rsid w:val="00F60091"/>
    <w:rsid w:val="00F603BD"/>
    <w:rsid w:val="00F60421"/>
    <w:rsid w:val="00F6047E"/>
    <w:rsid w:val="00F604D6"/>
    <w:rsid w:val="00F604DF"/>
    <w:rsid w:val="00F604F6"/>
    <w:rsid w:val="00F6060B"/>
    <w:rsid w:val="00F60640"/>
    <w:rsid w:val="00F6077B"/>
    <w:rsid w:val="00F608FE"/>
    <w:rsid w:val="00F60981"/>
    <w:rsid w:val="00F60ADD"/>
    <w:rsid w:val="00F60EF8"/>
    <w:rsid w:val="00F61108"/>
    <w:rsid w:val="00F612F8"/>
    <w:rsid w:val="00F61468"/>
    <w:rsid w:val="00F614B6"/>
    <w:rsid w:val="00F615CD"/>
    <w:rsid w:val="00F61825"/>
    <w:rsid w:val="00F618BE"/>
    <w:rsid w:val="00F618EA"/>
    <w:rsid w:val="00F61A3F"/>
    <w:rsid w:val="00F61AF5"/>
    <w:rsid w:val="00F61C2E"/>
    <w:rsid w:val="00F62065"/>
    <w:rsid w:val="00F620F7"/>
    <w:rsid w:val="00F62307"/>
    <w:rsid w:val="00F62335"/>
    <w:rsid w:val="00F62337"/>
    <w:rsid w:val="00F62355"/>
    <w:rsid w:val="00F62369"/>
    <w:rsid w:val="00F6240E"/>
    <w:rsid w:val="00F625B4"/>
    <w:rsid w:val="00F62755"/>
    <w:rsid w:val="00F62951"/>
    <w:rsid w:val="00F62CA9"/>
    <w:rsid w:val="00F62DA1"/>
    <w:rsid w:val="00F62E4D"/>
    <w:rsid w:val="00F62F17"/>
    <w:rsid w:val="00F6332D"/>
    <w:rsid w:val="00F63505"/>
    <w:rsid w:val="00F6351F"/>
    <w:rsid w:val="00F63982"/>
    <w:rsid w:val="00F639C2"/>
    <w:rsid w:val="00F63CDC"/>
    <w:rsid w:val="00F63D52"/>
    <w:rsid w:val="00F63E13"/>
    <w:rsid w:val="00F64068"/>
    <w:rsid w:val="00F64173"/>
    <w:rsid w:val="00F64436"/>
    <w:rsid w:val="00F6462B"/>
    <w:rsid w:val="00F64788"/>
    <w:rsid w:val="00F64A2F"/>
    <w:rsid w:val="00F64DC7"/>
    <w:rsid w:val="00F64E46"/>
    <w:rsid w:val="00F64E4C"/>
    <w:rsid w:val="00F6522C"/>
    <w:rsid w:val="00F652C8"/>
    <w:rsid w:val="00F653A7"/>
    <w:rsid w:val="00F65470"/>
    <w:rsid w:val="00F6554F"/>
    <w:rsid w:val="00F6557A"/>
    <w:rsid w:val="00F6575C"/>
    <w:rsid w:val="00F65785"/>
    <w:rsid w:val="00F6579C"/>
    <w:rsid w:val="00F658DA"/>
    <w:rsid w:val="00F6593B"/>
    <w:rsid w:val="00F65A99"/>
    <w:rsid w:val="00F65CAB"/>
    <w:rsid w:val="00F65CB1"/>
    <w:rsid w:val="00F65DFE"/>
    <w:rsid w:val="00F660A6"/>
    <w:rsid w:val="00F660D7"/>
    <w:rsid w:val="00F6625E"/>
    <w:rsid w:val="00F6627F"/>
    <w:rsid w:val="00F665E8"/>
    <w:rsid w:val="00F667D5"/>
    <w:rsid w:val="00F66B05"/>
    <w:rsid w:val="00F66DAE"/>
    <w:rsid w:val="00F66EBD"/>
    <w:rsid w:val="00F66F0B"/>
    <w:rsid w:val="00F66FA9"/>
    <w:rsid w:val="00F6704C"/>
    <w:rsid w:val="00F670DE"/>
    <w:rsid w:val="00F672E6"/>
    <w:rsid w:val="00F67588"/>
    <w:rsid w:val="00F67928"/>
    <w:rsid w:val="00F67A82"/>
    <w:rsid w:val="00F67B21"/>
    <w:rsid w:val="00F67CB6"/>
    <w:rsid w:val="00F67D88"/>
    <w:rsid w:val="00F7002A"/>
    <w:rsid w:val="00F700AC"/>
    <w:rsid w:val="00F70112"/>
    <w:rsid w:val="00F70216"/>
    <w:rsid w:val="00F70340"/>
    <w:rsid w:val="00F70802"/>
    <w:rsid w:val="00F708E0"/>
    <w:rsid w:val="00F70925"/>
    <w:rsid w:val="00F70C4D"/>
    <w:rsid w:val="00F70D50"/>
    <w:rsid w:val="00F70D84"/>
    <w:rsid w:val="00F70E29"/>
    <w:rsid w:val="00F710AF"/>
    <w:rsid w:val="00F711E6"/>
    <w:rsid w:val="00F71587"/>
    <w:rsid w:val="00F71878"/>
    <w:rsid w:val="00F718D2"/>
    <w:rsid w:val="00F7194F"/>
    <w:rsid w:val="00F71969"/>
    <w:rsid w:val="00F71C44"/>
    <w:rsid w:val="00F71CB7"/>
    <w:rsid w:val="00F7205A"/>
    <w:rsid w:val="00F721E2"/>
    <w:rsid w:val="00F723CB"/>
    <w:rsid w:val="00F727CB"/>
    <w:rsid w:val="00F7284E"/>
    <w:rsid w:val="00F7290A"/>
    <w:rsid w:val="00F72CBA"/>
    <w:rsid w:val="00F72E4C"/>
    <w:rsid w:val="00F72FFA"/>
    <w:rsid w:val="00F730AA"/>
    <w:rsid w:val="00F730C1"/>
    <w:rsid w:val="00F73336"/>
    <w:rsid w:val="00F737EA"/>
    <w:rsid w:val="00F738EE"/>
    <w:rsid w:val="00F73AE0"/>
    <w:rsid w:val="00F73B0B"/>
    <w:rsid w:val="00F73C09"/>
    <w:rsid w:val="00F73C12"/>
    <w:rsid w:val="00F73E10"/>
    <w:rsid w:val="00F73E54"/>
    <w:rsid w:val="00F73EC8"/>
    <w:rsid w:val="00F74361"/>
    <w:rsid w:val="00F74428"/>
    <w:rsid w:val="00F74627"/>
    <w:rsid w:val="00F746DC"/>
    <w:rsid w:val="00F74BA2"/>
    <w:rsid w:val="00F74BED"/>
    <w:rsid w:val="00F74BF2"/>
    <w:rsid w:val="00F74BFC"/>
    <w:rsid w:val="00F74E5A"/>
    <w:rsid w:val="00F753E3"/>
    <w:rsid w:val="00F757DC"/>
    <w:rsid w:val="00F75957"/>
    <w:rsid w:val="00F75A33"/>
    <w:rsid w:val="00F75A9A"/>
    <w:rsid w:val="00F75B5B"/>
    <w:rsid w:val="00F75BC3"/>
    <w:rsid w:val="00F75BF8"/>
    <w:rsid w:val="00F75C37"/>
    <w:rsid w:val="00F75C81"/>
    <w:rsid w:val="00F75C95"/>
    <w:rsid w:val="00F75D3E"/>
    <w:rsid w:val="00F75D60"/>
    <w:rsid w:val="00F75E9A"/>
    <w:rsid w:val="00F75EE9"/>
    <w:rsid w:val="00F75F31"/>
    <w:rsid w:val="00F75F63"/>
    <w:rsid w:val="00F7609C"/>
    <w:rsid w:val="00F76450"/>
    <w:rsid w:val="00F7656E"/>
    <w:rsid w:val="00F7658C"/>
    <w:rsid w:val="00F7664D"/>
    <w:rsid w:val="00F766B7"/>
    <w:rsid w:val="00F76DE1"/>
    <w:rsid w:val="00F76EBF"/>
    <w:rsid w:val="00F770DF"/>
    <w:rsid w:val="00F771F2"/>
    <w:rsid w:val="00F772A0"/>
    <w:rsid w:val="00F772C2"/>
    <w:rsid w:val="00F774D5"/>
    <w:rsid w:val="00F77564"/>
    <w:rsid w:val="00F77636"/>
    <w:rsid w:val="00F77825"/>
    <w:rsid w:val="00F77A09"/>
    <w:rsid w:val="00F77A12"/>
    <w:rsid w:val="00F77B6B"/>
    <w:rsid w:val="00F77BD0"/>
    <w:rsid w:val="00F77CC6"/>
    <w:rsid w:val="00F77E40"/>
    <w:rsid w:val="00F800D4"/>
    <w:rsid w:val="00F801F0"/>
    <w:rsid w:val="00F802A4"/>
    <w:rsid w:val="00F80671"/>
    <w:rsid w:val="00F8072A"/>
    <w:rsid w:val="00F807B9"/>
    <w:rsid w:val="00F8082E"/>
    <w:rsid w:val="00F80BDE"/>
    <w:rsid w:val="00F80BFE"/>
    <w:rsid w:val="00F80DB8"/>
    <w:rsid w:val="00F80F28"/>
    <w:rsid w:val="00F8115B"/>
    <w:rsid w:val="00F812A1"/>
    <w:rsid w:val="00F812B1"/>
    <w:rsid w:val="00F81340"/>
    <w:rsid w:val="00F81349"/>
    <w:rsid w:val="00F81A47"/>
    <w:rsid w:val="00F81E26"/>
    <w:rsid w:val="00F82671"/>
    <w:rsid w:val="00F82721"/>
    <w:rsid w:val="00F8277E"/>
    <w:rsid w:val="00F8278C"/>
    <w:rsid w:val="00F82875"/>
    <w:rsid w:val="00F82961"/>
    <w:rsid w:val="00F829AD"/>
    <w:rsid w:val="00F82AF0"/>
    <w:rsid w:val="00F82B8B"/>
    <w:rsid w:val="00F82E50"/>
    <w:rsid w:val="00F8301A"/>
    <w:rsid w:val="00F83107"/>
    <w:rsid w:val="00F83408"/>
    <w:rsid w:val="00F8378F"/>
    <w:rsid w:val="00F8381B"/>
    <w:rsid w:val="00F838AB"/>
    <w:rsid w:val="00F83A9E"/>
    <w:rsid w:val="00F83B23"/>
    <w:rsid w:val="00F83B36"/>
    <w:rsid w:val="00F83B99"/>
    <w:rsid w:val="00F83BDC"/>
    <w:rsid w:val="00F83CFA"/>
    <w:rsid w:val="00F84238"/>
    <w:rsid w:val="00F8447F"/>
    <w:rsid w:val="00F844B8"/>
    <w:rsid w:val="00F844D0"/>
    <w:rsid w:val="00F84889"/>
    <w:rsid w:val="00F84A7A"/>
    <w:rsid w:val="00F84CAD"/>
    <w:rsid w:val="00F84F15"/>
    <w:rsid w:val="00F84FD6"/>
    <w:rsid w:val="00F850C8"/>
    <w:rsid w:val="00F8512A"/>
    <w:rsid w:val="00F852BA"/>
    <w:rsid w:val="00F85334"/>
    <w:rsid w:val="00F85584"/>
    <w:rsid w:val="00F85662"/>
    <w:rsid w:val="00F856F1"/>
    <w:rsid w:val="00F85792"/>
    <w:rsid w:val="00F857AA"/>
    <w:rsid w:val="00F85838"/>
    <w:rsid w:val="00F85845"/>
    <w:rsid w:val="00F85903"/>
    <w:rsid w:val="00F8590B"/>
    <w:rsid w:val="00F85B11"/>
    <w:rsid w:val="00F85D40"/>
    <w:rsid w:val="00F85D7D"/>
    <w:rsid w:val="00F85EC2"/>
    <w:rsid w:val="00F85EEF"/>
    <w:rsid w:val="00F85FCC"/>
    <w:rsid w:val="00F860EB"/>
    <w:rsid w:val="00F86223"/>
    <w:rsid w:val="00F8654C"/>
    <w:rsid w:val="00F86593"/>
    <w:rsid w:val="00F867DF"/>
    <w:rsid w:val="00F868AE"/>
    <w:rsid w:val="00F86C38"/>
    <w:rsid w:val="00F87194"/>
    <w:rsid w:val="00F872FA"/>
    <w:rsid w:val="00F874B6"/>
    <w:rsid w:val="00F87630"/>
    <w:rsid w:val="00F877F0"/>
    <w:rsid w:val="00F8797C"/>
    <w:rsid w:val="00F87B54"/>
    <w:rsid w:val="00F87DAF"/>
    <w:rsid w:val="00F87DF2"/>
    <w:rsid w:val="00F87EF7"/>
    <w:rsid w:val="00F87FAB"/>
    <w:rsid w:val="00F90172"/>
    <w:rsid w:val="00F901F3"/>
    <w:rsid w:val="00F902A6"/>
    <w:rsid w:val="00F90389"/>
    <w:rsid w:val="00F90507"/>
    <w:rsid w:val="00F90566"/>
    <w:rsid w:val="00F905D2"/>
    <w:rsid w:val="00F905FD"/>
    <w:rsid w:val="00F9069B"/>
    <w:rsid w:val="00F9075C"/>
    <w:rsid w:val="00F90797"/>
    <w:rsid w:val="00F90ADE"/>
    <w:rsid w:val="00F90DF8"/>
    <w:rsid w:val="00F90E4F"/>
    <w:rsid w:val="00F90EE8"/>
    <w:rsid w:val="00F9104B"/>
    <w:rsid w:val="00F91343"/>
    <w:rsid w:val="00F913E6"/>
    <w:rsid w:val="00F915D2"/>
    <w:rsid w:val="00F91742"/>
    <w:rsid w:val="00F918AA"/>
    <w:rsid w:val="00F918CF"/>
    <w:rsid w:val="00F91A08"/>
    <w:rsid w:val="00F91C85"/>
    <w:rsid w:val="00F91CF3"/>
    <w:rsid w:val="00F91F1F"/>
    <w:rsid w:val="00F91F4F"/>
    <w:rsid w:val="00F91FB4"/>
    <w:rsid w:val="00F92111"/>
    <w:rsid w:val="00F9212F"/>
    <w:rsid w:val="00F92246"/>
    <w:rsid w:val="00F9226B"/>
    <w:rsid w:val="00F92361"/>
    <w:rsid w:val="00F9236F"/>
    <w:rsid w:val="00F92636"/>
    <w:rsid w:val="00F92723"/>
    <w:rsid w:val="00F92735"/>
    <w:rsid w:val="00F9288A"/>
    <w:rsid w:val="00F928A5"/>
    <w:rsid w:val="00F92A68"/>
    <w:rsid w:val="00F92CBF"/>
    <w:rsid w:val="00F92D89"/>
    <w:rsid w:val="00F92F15"/>
    <w:rsid w:val="00F92F4D"/>
    <w:rsid w:val="00F92FFD"/>
    <w:rsid w:val="00F93022"/>
    <w:rsid w:val="00F93097"/>
    <w:rsid w:val="00F931D5"/>
    <w:rsid w:val="00F93210"/>
    <w:rsid w:val="00F934C0"/>
    <w:rsid w:val="00F93575"/>
    <w:rsid w:val="00F93591"/>
    <w:rsid w:val="00F935B2"/>
    <w:rsid w:val="00F9365C"/>
    <w:rsid w:val="00F936D8"/>
    <w:rsid w:val="00F93760"/>
    <w:rsid w:val="00F9388B"/>
    <w:rsid w:val="00F93982"/>
    <w:rsid w:val="00F93C45"/>
    <w:rsid w:val="00F93CCD"/>
    <w:rsid w:val="00F93D11"/>
    <w:rsid w:val="00F93D41"/>
    <w:rsid w:val="00F93D9E"/>
    <w:rsid w:val="00F93E19"/>
    <w:rsid w:val="00F93F0D"/>
    <w:rsid w:val="00F9440E"/>
    <w:rsid w:val="00F944BF"/>
    <w:rsid w:val="00F945A2"/>
    <w:rsid w:val="00F948B1"/>
    <w:rsid w:val="00F9499B"/>
    <w:rsid w:val="00F94BC8"/>
    <w:rsid w:val="00F94CB1"/>
    <w:rsid w:val="00F94F96"/>
    <w:rsid w:val="00F95007"/>
    <w:rsid w:val="00F950A4"/>
    <w:rsid w:val="00F95266"/>
    <w:rsid w:val="00F9559F"/>
    <w:rsid w:val="00F9563F"/>
    <w:rsid w:val="00F95838"/>
    <w:rsid w:val="00F958D4"/>
    <w:rsid w:val="00F959FC"/>
    <w:rsid w:val="00F95DD8"/>
    <w:rsid w:val="00F95E8F"/>
    <w:rsid w:val="00F95F59"/>
    <w:rsid w:val="00F964B9"/>
    <w:rsid w:val="00F965FF"/>
    <w:rsid w:val="00F96686"/>
    <w:rsid w:val="00F96769"/>
    <w:rsid w:val="00F9694E"/>
    <w:rsid w:val="00F96991"/>
    <w:rsid w:val="00F96BE7"/>
    <w:rsid w:val="00F96D9A"/>
    <w:rsid w:val="00F96DAC"/>
    <w:rsid w:val="00F96E49"/>
    <w:rsid w:val="00F96EF3"/>
    <w:rsid w:val="00F96F45"/>
    <w:rsid w:val="00F96F52"/>
    <w:rsid w:val="00F971DA"/>
    <w:rsid w:val="00F97207"/>
    <w:rsid w:val="00F97222"/>
    <w:rsid w:val="00F9724E"/>
    <w:rsid w:val="00F97258"/>
    <w:rsid w:val="00F97370"/>
    <w:rsid w:val="00F9737F"/>
    <w:rsid w:val="00F9758B"/>
    <w:rsid w:val="00F97817"/>
    <w:rsid w:val="00F97844"/>
    <w:rsid w:val="00F97983"/>
    <w:rsid w:val="00F97BF2"/>
    <w:rsid w:val="00F97CA5"/>
    <w:rsid w:val="00FA01D4"/>
    <w:rsid w:val="00FA022B"/>
    <w:rsid w:val="00FA03D7"/>
    <w:rsid w:val="00FA04B3"/>
    <w:rsid w:val="00FA05CA"/>
    <w:rsid w:val="00FA0663"/>
    <w:rsid w:val="00FA070F"/>
    <w:rsid w:val="00FA0807"/>
    <w:rsid w:val="00FA0A6C"/>
    <w:rsid w:val="00FA0A87"/>
    <w:rsid w:val="00FA0A9D"/>
    <w:rsid w:val="00FA0DBD"/>
    <w:rsid w:val="00FA0E77"/>
    <w:rsid w:val="00FA0F6F"/>
    <w:rsid w:val="00FA113B"/>
    <w:rsid w:val="00FA11B0"/>
    <w:rsid w:val="00FA136A"/>
    <w:rsid w:val="00FA1470"/>
    <w:rsid w:val="00FA154B"/>
    <w:rsid w:val="00FA189C"/>
    <w:rsid w:val="00FA19E0"/>
    <w:rsid w:val="00FA1C7D"/>
    <w:rsid w:val="00FA1F12"/>
    <w:rsid w:val="00FA204C"/>
    <w:rsid w:val="00FA2213"/>
    <w:rsid w:val="00FA2228"/>
    <w:rsid w:val="00FA22C6"/>
    <w:rsid w:val="00FA23E7"/>
    <w:rsid w:val="00FA2AF5"/>
    <w:rsid w:val="00FA2AF9"/>
    <w:rsid w:val="00FA2B2D"/>
    <w:rsid w:val="00FA2B51"/>
    <w:rsid w:val="00FA2BD5"/>
    <w:rsid w:val="00FA2DFE"/>
    <w:rsid w:val="00FA2ED3"/>
    <w:rsid w:val="00FA319D"/>
    <w:rsid w:val="00FA3323"/>
    <w:rsid w:val="00FA33AD"/>
    <w:rsid w:val="00FA342C"/>
    <w:rsid w:val="00FA3489"/>
    <w:rsid w:val="00FA3564"/>
    <w:rsid w:val="00FA35D5"/>
    <w:rsid w:val="00FA3602"/>
    <w:rsid w:val="00FA3707"/>
    <w:rsid w:val="00FA3B09"/>
    <w:rsid w:val="00FA3C7A"/>
    <w:rsid w:val="00FA3C9C"/>
    <w:rsid w:val="00FA3DEA"/>
    <w:rsid w:val="00FA3EDA"/>
    <w:rsid w:val="00FA3FD5"/>
    <w:rsid w:val="00FA4019"/>
    <w:rsid w:val="00FA406F"/>
    <w:rsid w:val="00FA417A"/>
    <w:rsid w:val="00FA447A"/>
    <w:rsid w:val="00FA4582"/>
    <w:rsid w:val="00FA45B7"/>
    <w:rsid w:val="00FA478D"/>
    <w:rsid w:val="00FA490F"/>
    <w:rsid w:val="00FA4A35"/>
    <w:rsid w:val="00FA4B80"/>
    <w:rsid w:val="00FA4BB2"/>
    <w:rsid w:val="00FA4D18"/>
    <w:rsid w:val="00FA4E3D"/>
    <w:rsid w:val="00FA4E5A"/>
    <w:rsid w:val="00FA4FD8"/>
    <w:rsid w:val="00FA5046"/>
    <w:rsid w:val="00FA515D"/>
    <w:rsid w:val="00FA53A3"/>
    <w:rsid w:val="00FA54EA"/>
    <w:rsid w:val="00FA56D5"/>
    <w:rsid w:val="00FA5702"/>
    <w:rsid w:val="00FA590B"/>
    <w:rsid w:val="00FA5BF7"/>
    <w:rsid w:val="00FA5C95"/>
    <w:rsid w:val="00FA5D23"/>
    <w:rsid w:val="00FA5D74"/>
    <w:rsid w:val="00FA5F08"/>
    <w:rsid w:val="00FA5F6E"/>
    <w:rsid w:val="00FA6134"/>
    <w:rsid w:val="00FA622F"/>
    <w:rsid w:val="00FA62A0"/>
    <w:rsid w:val="00FA6446"/>
    <w:rsid w:val="00FA6607"/>
    <w:rsid w:val="00FA6806"/>
    <w:rsid w:val="00FA68FD"/>
    <w:rsid w:val="00FA69DC"/>
    <w:rsid w:val="00FA6B65"/>
    <w:rsid w:val="00FA6C0D"/>
    <w:rsid w:val="00FA6CC0"/>
    <w:rsid w:val="00FA6CFF"/>
    <w:rsid w:val="00FA6D80"/>
    <w:rsid w:val="00FA6E5D"/>
    <w:rsid w:val="00FA72B3"/>
    <w:rsid w:val="00FA753B"/>
    <w:rsid w:val="00FA758D"/>
    <w:rsid w:val="00FA764B"/>
    <w:rsid w:val="00FA779E"/>
    <w:rsid w:val="00FA77BB"/>
    <w:rsid w:val="00FA77E8"/>
    <w:rsid w:val="00FA7B6C"/>
    <w:rsid w:val="00FA7C12"/>
    <w:rsid w:val="00FA7C35"/>
    <w:rsid w:val="00FA7F35"/>
    <w:rsid w:val="00FA7FA2"/>
    <w:rsid w:val="00FB017A"/>
    <w:rsid w:val="00FB0295"/>
    <w:rsid w:val="00FB03AE"/>
    <w:rsid w:val="00FB075B"/>
    <w:rsid w:val="00FB089E"/>
    <w:rsid w:val="00FB0B2A"/>
    <w:rsid w:val="00FB0B87"/>
    <w:rsid w:val="00FB0CF2"/>
    <w:rsid w:val="00FB0DA4"/>
    <w:rsid w:val="00FB0EFD"/>
    <w:rsid w:val="00FB0F8D"/>
    <w:rsid w:val="00FB104C"/>
    <w:rsid w:val="00FB1095"/>
    <w:rsid w:val="00FB1695"/>
    <w:rsid w:val="00FB16E3"/>
    <w:rsid w:val="00FB178B"/>
    <w:rsid w:val="00FB17E2"/>
    <w:rsid w:val="00FB1870"/>
    <w:rsid w:val="00FB1A66"/>
    <w:rsid w:val="00FB1A7B"/>
    <w:rsid w:val="00FB1B15"/>
    <w:rsid w:val="00FB1CEA"/>
    <w:rsid w:val="00FB2099"/>
    <w:rsid w:val="00FB2278"/>
    <w:rsid w:val="00FB271F"/>
    <w:rsid w:val="00FB27D3"/>
    <w:rsid w:val="00FB285B"/>
    <w:rsid w:val="00FB2914"/>
    <w:rsid w:val="00FB293D"/>
    <w:rsid w:val="00FB2953"/>
    <w:rsid w:val="00FB2A07"/>
    <w:rsid w:val="00FB2AC7"/>
    <w:rsid w:val="00FB2B07"/>
    <w:rsid w:val="00FB2C3D"/>
    <w:rsid w:val="00FB2C56"/>
    <w:rsid w:val="00FB2CDD"/>
    <w:rsid w:val="00FB2D36"/>
    <w:rsid w:val="00FB2EF1"/>
    <w:rsid w:val="00FB3133"/>
    <w:rsid w:val="00FB3369"/>
    <w:rsid w:val="00FB33CA"/>
    <w:rsid w:val="00FB34C8"/>
    <w:rsid w:val="00FB3537"/>
    <w:rsid w:val="00FB3567"/>
    <w:rsid w:val="00FB370C"/>
    <w:rsid w:val="00FB39CD"/>
    <w:rsid w:val="00FB3F2D"/>
    <w:rsid w:val="00FB3FD4"/>
    <w:rsid w:val="00FB3FF6"/>
    <w:rsid w:val="00FB440F"/>
    <w:rsid w:val="00FB4441"/>
    <w:rsid w:val="00FB466A"/>
    <w:rsid w:val="00FB4696"/>
    <w:rsid w:val="00FB46D3"/>
    <w:rsid w:val="00FB4787"/>
    <w:rsid w:val="00FB47EB"/>
    <w:rsid w:val="00FB4872"/>
    <w:rsid w:val="00FB48FF"/>
    <w:rsid w:val="00FB4A18"/>
    <w:rsid w:val="00FB4BA1"/>
    <w:rsid w:val="00FB4DBE"/>
    <w:rsid w:val="00FB4E08"/>
    <w:rsid w:val="00FB4FB0"/>
    <w:rsid w:val="00FB505A"/>
    <w:rsid w:val="00FB505F"/>
    <w:rsid w:val="00FB5089"/>
    <w:rsid w:val="00FB5163"/>
    <w:rsid w:val="00FB51BB"/>
    <w:rsid w:val="00FB5391"/>
    <w:rsid w:val="00FB53F7"/>
    <w:rsid w:val="00FB5922"/>
    <w:rsid w:val="00FB6295"/>
    <w:rsid w:val="00FB6E01"/>
    <w:rsid w:val="00FB71AC"/>
    <w:rsid w:val="00FB71ED"/>
    <w:rsid w:val="00FB78A7"/>
    <w:rsid w:val="00FB7930"/>
    <w:rsid w:val="00FB7961"/>
    <w:rsid w:val="00FB79D3"/>
    <w:rsid w:val="00FB7A16"/>
    <w:rsid w:val="00FB7C94"/>
    <w:rsid w:val="00FB7EC2"/>
    <w:rsid w:val="00FB7F7A"/>
    <w:rsid w:val="00FB7F7C"/>
    <w:rsid w:val="00FC02BC"/>
    <w:rsid w:val="00FC038B"/>
    <w:rsid w:val="00FC03A3"/>
    <w:rsid w:val="00FC04ED"/>
    <w:rsid w:val="00FC069E"/>
    <w:rsid w:val="00FC07CF"/>
    <w:rsid w:val="00FC0965"/>
    <w:rsid w:val="00FC09DA"/>
    <w:rsid w:val="00FC0AD6"/>
    <w:rsid w:val="00FC0F23"/>
    <w:rsid w:val="00FC1131"/>
    <w:rsid w:val="00FC1211"/>
    <w:rsid w:val="00FC12A9"/>
    <w:rsid w:val="00FC148C"/>
    <w:rsid w:val="00FC14A6"/>
    <w:rsid w:val="00FC1503"/>
    <w:rsid w:val="00FC15D3"/>
    <w:rsid w:val="00FC1640"/>
    <w:rsid w:val="00FC1777"/>
    <w:rsid w:val="00FC18C5"/>
    <w:rsid w:val="00FC1AE9"/>
    <w:rsid w:val="00FC1B25"/>
    <w:rsid w:val="00FC1C02"/>
    <w:rsid w:val="00FC20CE"/>
    <w:rsid w:val="00FC22DF"/>
    <w:rsid w:val="00FC23D7"/>
    <w:rsid w:val="00FC2433"/>
    <w:rsid w:val="00FC2586"/>
    <w:rsid w:val="00FC2868"/>
    <w:rsid w:val="00FC2A02"/>
    <w:rsid w:val="00FC2AAD"/>
    <w:rsid w:val="00FC2C06"/>
    <w:rsid w:val="00FC2C2D"/>
    <w:rsid w:val="00FC2C77"/>
    <w:rsid w:val="00FC2E37"/>
    <w:rsid w:val="00FC2F40"/>
    <w:rsid w:val="00FC2F7D"/>
    <w:rsid w:val="00FC2F87"/>
    <w:rsid w:val="00FC31EC"/>
    <w:rsid w:val="00FC33BC"/>
    <w:rsid w:val="00FC3427"/>
    <w:rsid w:val="00FC376D"/>
    <w:rsid w:val="00FC3B1B"/>
    <w:rsid w:val="00FC3B69"/>
    <w:rsid w:val="00FC3D8D"/>
    <w:rsid w:val="00FC4060"/>
    <w:rsid w:val="00FC407A"/>
    <w:rsid w:val="00FC43C4"/>
    <w:rsid w:val="00FC463E"/>
    <w:rsid w:val="00FC487F"/>
    <w:rsid w:val="00FC497A"/>
    <w:rsid w:val="00FC498B"/>
    <w:rsid w:val="00FC4A66"/>
    <w:rsid w:val="00FC4C84"/>
    <w:rsid w:val="00FC4C8C"/>
    <w:rsid w:val="00FC4E94"/>
    <w:rsid w:val="00FC4EEF"/>
    <w:rsid w:val="00FC500E"/>
    <w:rsid w:val="00FC5306"/>
    <w:rsid w:val="00FC5545"/>
    <w:rsid w:val="00FC5563"/>
    <w:rsid w:val="00FC557B"/>
    <w:rsid w:val="00FC56C7"/>
    <w:rsid w:val="00FC5800"/>
    <w:rsid w:val="00FC599C"/>
    <w:rsid w:val="00FC5AF5"/>
    <w:rsid w:val="00FC5B28"/>
    <w:rsid w:val="00FC5B98"/>
    <w:rsid w:val="00FC5D57"/>
    <w:rsid w:val="00FC5EB4"/>
    <w:rsid w:val="00FC6079"/>
    <w:rsid w:val="00FC615C"/>
    <w:rsid w:val="00FC6393"/>
    <w:rsid w:val="00FC645B"/>
    <w:rsid w:val="00FC6525"/>
    <w:rsid w:val="00FC653C"/>
    <w:rsid w:val="00FC66B6"/>
    <w:rsid w:val="00FC673D"/>
    <w:rsid w:val="00FC6753"/>
    <w:rsid w:val="00FC681E"/>
    <w:rsid w:val="00FC6AEB"/>
    <w:rsid w:val="00FC6B64"/>
    <w:rsid w:val="00FC6D2E"/>
    <w:rsid w:val="00FC6D42"/>
    <w:rsid w:val="00FC6DE2"/>
    <w:rsid w:val="00FC6E64"/>
    <w:rsid w:val="00FC715F"/>
    <w:rsid w:val="00FC7335"/>
    <w:rsid w:val="00FC7546"/>
    <w:rsid w:val="00FC7A60"/>
    <w:rsid w:val="00FC7A6D"/>
    <w:rsid w:val="00FD00F4"/>
    <w:rsid w:val="00FD011B"/>
    <w:rsid w:val="00FD01E2"/>
    <w:rsid w:val="00FD0443"/>
    <w:rsid w:val="00FD05C1"/>
    <w:rsid w:val="00FD0606"/>
    <w:rsid w:val="00FD07CC"/>
    <w:rsid w:val="00FD08EC"/>
    <w:rsid w:val="00FD09CF"/>
    <w:rsid w:val="00FD0B99"/>
    <w:rsid w:val="00FD0CF1"/>
    <w:rsid w:val="00FD1043"/>
    <w:rsid w:val="00FD13BA"/>
    <w:rsid w:val="00FD1496"/>
    <w:rsid w:val="00FD15D8"/>
    <w:rsid w:val="00FD178D"/>
    <w:rsid w:val="00FD17CB"/>
    <w:rsid w:val="00FD186A"/>
    <w:rsid w:val="00FD1A12"/>
    <w:rsid w:val="00FD1F96"/>
    <w:rsid w:val="00FD1FB6"/>
    <w:rsid w:val="00FD2090"/>
    <w:rsid w:val="00FD21EE"/>
    <w:rsid w:val="00FD221E"/>
    <w:rsid w:val="00FD22E0"/>
    <w:rsid w:val="00FD2390"/>
    <w:rsid w:val="00FD24AB"/>
    <w:rsid w:val="00FD24CD"/>
    <w:rsid w:val="00FD255B"/>
    <w:rsid w:val="00FD257C"/>
    <w:rsid w:val="00FD25A1"/>
    <w:rsid w:val="00FD2842"/>
    <w:rsid w:val="00FD2925"/>
    <w:rsid w:val="00FD2A0D"/>
    <w:rsid w:val="00FD2A86"/>
    <w:rsid w:val="00FD2AE4"/>
    <w:rsid w:val="00FD2B7F"/>
    <w:rsid w:val="00FD2BFD"/>
    <w:rsid w:val="00FD2F22"/>
    <w:rsid w:val="00FD3030"/>
    <w:rsid w:val="00FD3041"/>
    <w:rsid w:val="00FD306B"/>
    <w:rsid w:val="00FD321E"/>
    <w:rsid w:val="00FD336F"/>
    <w:rsid w:val="00FD3569"/>
    <w:rsid w:val="00FD3B61"/>
    <w:rsid w:val="00FD3BB8"/>
    <w:rsid w:val="00FD3FAD"/>
    <w:rsid w:val="00FD40B9"/>
    <w:rsid w:val="00FD4345"/>
    <w:rsid w:val="00FD4409"/>
    <w:rsid w:val="00FD45CA"/>
    <w:rsid w:val="00FD46B8"/>
    <w:rsid w:val="00FD48D9"/>
    <w:rsid w:val="00FD4A2D"/>
    <w:rsid w:val="00FD4A35"/>
    <w:rsid w:val="00FD4B14"/>
    <w:rsid w:val="00FD4B29"/>
    <w:rsid w:val="00FD4EB4"/>
    <w:rsid w:val="00FD4F60"/>
    <w:rsid w:val="00FD4FBD"/>
    <w:rsid w:val="00FD4FD6"/>
    <w:rsid w:val="00FD5097"/>
    <w:rsid w:val="00FD512D"/>
    <w:rsid w:val="00FD5139"/>
    <w:rsid w:val="00FD514B"/>
    <w:rsid w:val="00FD5299"/>
    <w:rsid w:val="00FD52C1"/>
    <w:rsid w:val="00FD5554"/>
    <w:rsid w:val="00FD5644"/>
    <w:rsid w:val="00FD5A3C"/>
    <w:rsid w:val="00FD5A91"/>
    <w:rsid w:val="00FD5BB4"/>
    <w:rsid w:val="00FD5C57"/>
    <w:rsid w:val="00FD5CF9"/>
    <w:rsid w:val="00FD5EFE"/>
    <w:rsid w:val="00FD63B0"/>
    <w:rsid w:val="00FD6518"/>
    <w:rsid w:val="00FD654B"/>
    <w:rsid w:val="00FD66F3"/>
    <w:rsid w:val="00FD6B9E"/>
    <w:rsid w:val="00FD6BB1"/>
    <w:rsid w:val="00FD6D42"/>
    <w:rsid w:val="00FD6D8C"/>
    <w:rsid w:val="00FD6FB8"/>
    <w:rsid w:val="00FD70C5"/>
    <w:rsid w:val="00FD716E"/>
    <w:rsid w:val="00FD717E"/>
    <w:rsid w:val="00FD72CF"/>
    <w:rsid w:val="00FD748F"/>
    <w:rsid w:val="00FD7977"/>
    <w:rsid w:val="00FD797D"/>
    <w:rsid w:val="00FD7AD2"/>
    <w:rsid w:val="00FD7DBA"/>
    <w:rsid w:val="00FD7F21"/>
    <w:rsid w:val="00FD7FFD"/>
    <w:rsid w:val="00FE00DA"/>
    <w:rsid w:val="00FE02B8"/>
    <w:rsid w:val="00FE035D"/>
    <w:rsid w:val="00FE050F"/>
    <w:rsid w:val="00FE052D"/>
    <w:rsid w:val="00FE0601"/>
    <w:rsid w:val="00FE0608"/>
    <w:rsid w:val="00FE0E79"/>
    <w:rsid w:val="00FE100E"/>
    <w:rsid w:val="00FE11B7"/>
    <w:rsid w:val="00FE1269"/>
    <w:rsid w:val="00FE12A1"/>
    <w:rsid w:val="00FE13F5"/>
    <w:rsid w:val="00FE1611"/>
    <w:rsid w:val="00FE1630"/>
    <w:rsid w:val="00FE1675"/>
    <w:rsid w:val="00FE17CF"/>
    <w:rsid w:val="00FE1845"/>
    <w:rsid w:val="00FE188C"/>
    <w:rsid w:val="00FE1A8A"/>
    <w:rsid w:val="00FE1AA5"/>
    <w:rsid w:val="00FE1CCB"/>
    <w:rsid w:val="00FE1D77"/>
    <w:rsid w:val="00FE1F37"/>
    <w:rsid w:val="00FE1FC8"/>
    <w:rsid w:val="00FE1FD1"/>
    <w:rsid w:val="00FE20E8"/>
    <w:rsid w:val="00FE21BC"/>
    <w:rsid w:val="00FE22CD"/>
    <w:rsid w:val="00FE22E4"/>
    <w:rsid w:val="00FE2424"/>
    <w:rsid w:val="00FE243B"/>
    <w:rsid w:val="00FE26A1"/>
    <w:rsid w:val="00FE285F"/>
    <w:rsid w:val="00FE295F"/>
    <w:rsid w:val="00FE2B6C"/>
    <w:rsid w:val="00FE2D88"/>
    <w:rsid w:val="00FE2DEE"/>
    <w:rsid w:val="00FE2F13"/>
    <w:rsid w:val="00FE3086"/>
    <w:rsid w:val="00FE31AE"/>
    <w:rsid w:val="00FE320E"/>
    <w:rsid w:val="00FE3537"/>
    <w:rsid w:val="00FE357D"/>
    <w:rsid w:val="00FE3603"/>
    <w:rsid w:val="00FE388A"/>
    <w:rsid w:val="00FE3981"/>
    <w:rsid w:val="00FE3A21"/>
    <w:rsid w:val="00FE3AD8"/>
    <w:rsid w:val="00FE3D92"/>
    <w:rsid w:val="00FE3E4B"/>
    <w:rsid w:val="00FE3FE2"/>
    <w:rsid w:val="00FE46AB"/>
    <w:rsid w:val="00FE47AA"/>
    <w:rsid w:val="00FE492C"/>
    <w:rsid w:val="00FE494B"/>
    <w:rsid w:val="00FE4A64"/>
    <w:rsid w:val="00FE4BF6"/>
    <w:rsid w:val="00FE4C5A"/>
    <w:rsid w:val="00FE4CF0"/>
    <w:rsid w:val="00FE4FAF"/>
    <w:rsid w:val="00FE504D"/>
    <w:rsid w:val="00FE507B"/>
    <w:rsid w:val="00FE5180"/>
    <w:rsid w:val="00FE51BC"/>
    <w:rsid w:val="00FE55BD"/>
    <w:rsid w:val="00FE55C4"/>
    <w:rsid w:val="00FE581E"/>
    <w:rsid w:val="00FE58A6"/>
    <w:rsid w:val="00FE5938"/>
    <w:rsid w:val="00FE5A85"/>
    <w:rsid w:val="00FE5D05"/>
    <w:rsid w:val="00FE5F58"/>
    <w:rsid w:val="00FE5F9A"/>
    <w:rsid w:val="00FE6096"/>
    <w:rsid w:val="00FE640A"/>
    <w:rsid w:val="00FE65FD"/>
    <w:rsid w:val="00FE662A"/>
    <w:rsid w:val="00FE67E5"/>
    <w:rsid w:val="00FE6845"/>
    <w:rsid w:val="00FE693C"/>
    <w:rsid w:val="00FE6981"/>
    <w:rsid w:val="00FE6AF3"/>
    <w:rsid w:val="00FE6C48"/>
    <w:rsid w:val="00FE6D1D"/>
    <w:rsid w:val="00FE7003"/>
    <w:rsid w:val="00FE716F"/>
    <w:rsid w:val="00FE724D"/>
    <w:rsid w:val="00FE727D"/>
    <w:rsid w:val="00FE733A"/>
    <w:rsid w:val="00FE7555"/>
    <w:rsid w:val="00FE76DC"/>
    <w:rsid w:val="00FE7837"/>
    <w:rsid w:val="00FE7A70"/>
    <w:rsid w:val="00FE7A7B"/>
    <w:rsid w:val="00FE7BFD"/>
    <w:rsid w:val="00FE7C5E"/>
    <w:rsid w:val="00FE7CDC"/>
    <w:rsid w:val="00FE7D1C"/>
    <w:rsid w:val="00FE7D38"/>
    <w:rsid w:val="00FE7D53"/>
    <w:rsid w:val="00FE7E20"/>
    <w:rsid w:val="00FE7E47"/>
    <w:rsid w:val="00FF0255"/>
    <w:rsid w:val="00FF05EE"/>
    <w:rsid w:val="00FF061E"/>
    <w:rsid w:val="00FF0657"/>
    <w:rsid w:val="00FF065E"/>
    <w:rsid w:val="00FF0744"/>
    <w:rsid w:val="00FF090B"/>
    <w:rsid w:val="00FF0927"/>
    <w:rsid w:val="00FF0A32"/>
    <w:rsid w:val="00FF0A37"/>
    <w:rsid w:val="00FF0A62"/>
    <w:rsid w:val="00FF0C72"/>
    <w:rsid w:val="00FF0CA4"/>
    <w:rsid w:val="00FF0CF3"/>
    <w:rsid w:val="00FF0DFA"/>
    <w:rsid w:val="00FF0F27"/>
    <w:rsid w:val="00FF0F8F"/>
    <w:rsid w:val="00FF0FB2"/>
    <w:rsid w:val="00FF1022"/>
    <w:rsid w:val="00FF102E"/>
    <w:rsid w:val="00FF1259"/>
    <w:rsid w:val="00FF1319"/>
    <w:rsid w:val="00FF1331"/>
    <w:rsid w:val="00FF139B"/>
    <w:rsid w:val="00FF1602"/>
    <w:rsid w:val="00FF1695"/>
    <w:rsid w:val="00FF16F0"/>
    <w:rsid w:val="00FF1B65"/>
    <w:rsid w:val="00FF1BA8"/>
    <w:rsid w:val="00FF1F9A"/>
    <w:rsid w:val="00FF2069"/>
    <w:rsid w:val="00FF2199"/>
    <w:rsid w:val="00FF21A3"/>
    <w:rsid w:val="00FF21C3"/>
    <w:rsid w:val="00FF24CB"/>
    <w:rsid w:val="00FF24EE"/>
    <w:rsid w:val="00FF28AC"/>
    <w:rsid w:val="00FF2B56"/>
    <w:rsid w:val="00FF2C81"/>
    <w:rsid w:val="00FF2C91"/>
    <w:rsid w:val="00FF2CB6"/>
    <w:rsid w:val="00FF2D1E"/>
    <w:rsid w:val="00FF2D99"/>
    <w:rsid w:val="00FF2EC8"/>
    <w:rsid w:val="00FF324E"/>
    <w:rsid w:val="00FF34B3"/>
    <w:rsid w:val="00FF35C1"/>
    <w:rsid w:val="00FF361E"/>
    <w:rsid w:val="00FF3757"/>
    <w:rsid w:val="00FF38AA"/>
    <w:rsid w:val="00FF38F6"/>
    <w:rsid w:val="00FF3AF2"/>
    <w:rsid w:val="00FF3BD8"/>
    <w:rsid w:val="00FF3D32"/>
    <w:rsid w:val="00FF3E3D"/>
    <w:rsid w:val="00FF3FF6"/>
    <w:rsid w:val="00FF4002"/>
    <w:rsid w:val="00FF409B"/>
    <w:rsid w:val="00FF40AD"/>
    <w:rsid w:val="00FF41D8"/>
    <w:rsid w:val="00FF42F6"/>
    <w:rsid w:val="00FF43B0"/>
    <w:rsid w:val="00FF4492"/>
    <w:rsid w:val="00FF45FE"/>
    <w:rsid w:val="00FF49F3"/>
    <w:rsid w:val="00FF4D07"/>
    <w:rsid w:val="00FF4DFC"/>
    <w:rsid w:val="00FF4E7D"/>
    <w:rsid w:val="00FF50E3"/>
    <w:rsid w:val="00FF50EE"/>
    <w:rsid w:val="00FF515C"/>
    <w:rsid w:val="00FF5228"/>
    <w:rsid w:val="00FF5499"/>
    <w:rsid w:val="00FF54C6"/>
    <w:rsid w:val="00FF5608"/>
    <w:rsid w:val="00FF5682"/>
    <w:rsid w:val="00FF575D"/>
    <w:rsid w:val="00FF586F"/>
    <w:rsid w:val="00FF5A2C"/>
    <w:rsid w:val="00FF5AE3"/>
    <w:rsid w:val="00FF5C67"/>
    <w:rsid w:val="00FF5D63"/>
    <w:rsid w:val="00FF60E8"/>
    <w:rsid w:val="00FF6150"/>
    <w:rsid w:val="00FF6171"/>
    <w:rsid w:val="00FF61EE"/>
    <w:rsid w:val="00FF6264"/>
    <w:rsid w:val="00FF6358"/>
    <w:rsid w:val="00FF63C6"/>
    <w:rsid w:val="00FF645F"/>
    <w:rsid w:val="00FF658F"/>
    <w:rsid w:val="00FF68A7"/>
    <w:rsid w:val="00FF68F4"/>
    <w:rsid w:val="00FF6966"/>
    <w:rsid w:val="00FF6A34"/>
    <w:rsid w:val="00FF6E43"/>
    <w:rsid w:val="00FF6F94"/>
    <w:rsid w:val="00FF70A9"/>
    <w:rsid w:val="00FF71DF"/>
    <w:rsid w:val="00FF7489"/>
    <w:rsid w:val="00FF74A0"/>
    <w:rsid w:val="00FF7570"/>
    <w:rsid w:val="00FF75A4"/>
    <w:rsid w:val="00FF768A"/>
    <w:rsid w:val="00FF77FD"/>
    <w:rsid w:val="00FF7A9C"/>
    <w:rsid w:val="00FF7AC2"/>
    <w:rsid w:val="00FF7C80"/>
    <w:rsid w:val="00FF7DAC"/>
    <w:rsid w:val="00FF7E6A"/>
    <w:rsid w:val="00FF7ECD"/>
    <w:rsid w:val="0121D460"/>
    <w:rsid w:val="01295819"/>
    <w:rsid w:val="013EA23C"/>
    <w:rsid w:val="014AAEA4"/>
    <w:rsid w:val="01561142"/>
    <w:rsid w:val="018D8C83"/>
    <w:rsid w:val="018DC4C6"/>
    <w:rsid w:val="01A8896F"/>
    <w:rsid w:val="01E7BA58"/>
    <w:rsid w:val="01FCE4B2"/>
    <w:rsid w:val="020FF172"/>
    <w:rsid w:val="023196E4"/>
    <w:rsid w:val="02333D0C"/>
    <w:rsid w:val="02466BC0"/>
    <w:rsid w:val="0294DBE4"/>
    <w:rsid w:val="02CE07B7"/>
    <w:rsid w:val="02E80B58"/>
    <w:rsid w:val="02EE7CD0"/>
    <w:rsid w:val="02F3BB72"/>
    <w:rsid w:val="02F97F85"/>
    <w:rsid w:val="03126A32"/>
    <w:rsid w:val="0364FC45"/>
    <w:rsid w:val="036A1AC8"/>
    <w:rsid w:val="03847C08"/>
    <w:rsid w:val="03A73836"/>
    <w:rsid w:val="03AE2B6F"/>
    <w:rsid w:val="03C99EAF"/>
    <w:rsid w:val="03D08B56"/>
    <w:rsid w:val="03D0B95B"/>
    <w:rsid w:val="03EDDE39"/>
    <w:rsid w:val="0408CFC4"/>
    <w:rsid w:val="040C2A47"/>
    <w:rsid w:val="0427EA86"/>
    <w:rsid w:val="0447AE12"/>
    <w:rsid w:val="044E1B03"/>
    <w:rsid w:val="044E37A8"/>
    <w:rsid w:val="0478D477"/>
    <w:rsid w:val="04A84642"/>
    <w:rsid w:val="04BA5A35"/>
    <w:rsid w:val="04C69478"/>
    <w:rsid w:val="04D376B7"/>
    <w:rsid w:val="04DDA493"/>
    <w:rsid w:val="04F9D818"/>
    <w:rsid w:val="050F3E1E"/>
    <w:rsid w:val="05133ED0"/>
    <w:rsid w:val="0541DADD"/>
    <w:rsid w:val="05467897"/>
    <w:rsid w:val="054978AF"/>
    <w:rsid w:val="05554C49"/>
    <w:rsid w:val="0580403C"/>
    <w:rsid w:val="0599DE76"/>
    <w:rsid w:val="05A844E5"/>
    <w:rsid w:val="05DBB741"/>
    <w:rsid w:val="05DE3EC2"/>
    <w:rsid w:val="05ED0210"/>
    <w:rsid w:val="062D32A8"/>
    <w:rsid w:val="063A8735"/>
    <w:rsid w:val="067DF4E8"/>
    <w:rsid w:val="069375F5"/>
    <w:rsid w:val="06AAFAC8"/>
    <w:rsid w:val="06AC9DF0"/>
    <w:rsid w:val="06B0AE3F"/>
    <w:rsid w:val="06BFC7E9"/>
    <w:rsid w:val="06C80C09"/>
    <w:rsid w:val="06D7F973"/>
    <w:rsid w:val="06DF9A37"/>
    <w:rsid w:val="074BDD61"/>
    <w:rsid w:val="0792B991"/>
    <w:rsid w:val="07A20080"/>
    <w:rsid w:val="07A6B3D5"/>
    <w:rsid w:val="07F2E77B"/>
    <w:rsid w:val="08120F52"/>
    <w:rsid w:val="082462BE"/>
    <w:rsid w:val="0837B7F4"/>
    <w:rsid w:val="083F704B"/>
    <w:rsid w:val="08419892"/>
    <w:rsid w:val="08544A5A"/>
    <w:rsid w:val="0866212D"/>
    <w:rsid w:val="08BC3919"/>
    <w:rsid w:val="08C15009"/>
    <w:rsid w:val="08DCD83C"/>
    <w:rsid w:val="08DF68F5"/>
    <w:rsid w:val="09045552"/>
    <w:rsid w:val="09232394"/>
    <w:rsid w:val="09527E6F"/>
    <w:rsid w:val="095A07D5"/>
    <w:rsid w:val="09C64DB9"/>
    <w:rsid w:val="0A01F085"/>
    <w:rsid w:val="0A23C19F"/>
    <w:rsid w:val="0A2603AF"/>
    <w:rsid w:val="0A2A90E4"/>
    <w:rsid w:val="0A2BCE7C"/>
    <w:rsid w:val="0A2C767E"/>
    <w:rsid w:val="0A3191DF"/>
    <w:rsid w:val="0A3C8D39"/>
    <w:rsid w:val="0A4258A1"/>
    <w:rsid w:val="0A610875"/>
    <w:rsid w:val="0A7B4747"/>
    <w:rsid w:val="0A7E7C1A"/>
    <w:rsid w:val="0A847EEC"/>
    <w:rsid w:val="0AAA18DD"/>
    <w:rsid w:val="0AB4AB96"/>
    <w:rsid w:val="0AD5D573"/>
    <w:rsid w:val="0AD76750"/>
    <w:rsid w:val="0B0F9710"/>
    <w:rsid w:val="0B160F09"/>
    <w:rsid w:val="0B1E5ADC"/>
    <w:rsid w:val="0B4119BF"/>
    <w:rsid w:val="0B59C459"/>
    <w:rsid w:val="0B670C6C"/>
    <w:rsid w:val="0B96AE7A"/>
    <w:rsid w:val="0BCCDC6B"/>
    <w:rsid w:val="0BD55F67"/>
    <w:rsid w:val="0BD62BDB"/>
    <w:rsid w:val="0BE0E67C"/>
    <w:rsid w:val="0BE76487"/>
    <w:rsid w:val="0C1736FB"/>
    <w:rsid w:val="0C26D25C"/>
    <w:rsid w:val="0C3B9908"/>
    <w:rsid w:val="0C441B65"/>
    <w:rsid w:val="0C5025A5"/>
    <w:rsid w:val="0C7C3EE0"/>
    <w:rsid w:val="0C884151"/>
    <w:rsid w:val="0C88B885"/>
    <w:rsid w:val="0C942D34"/>
    <w:rsid w:val="0C9BFF9C"/>
    <w:rsid w:val="0CA388F9"/>
    <w:rsid w:val="0CA8B5A7"/>
    <w:rsid w:val="0CB8E3A2"/>
    <w:rsid w:val="0CD22315"/>
    <w:rsid w:val="0CD5E6B4"/>
    <w:rsid w:val="0CE01376"/>
    <w:rsid w:val="0CF3318A"/>
    <w:rsid w:val="0CF9F334"/>
    <w:rsid w:val="0D342F78"/>
    <w:rsid w:val="0D4834C9"/>
    <w:rsid w:val="0D67B9E2"/>
    <w:rsid w:val="0D7DF414"/>
    <w:rsid w:val="0D9BFEF2"/>
    <w:rsid w:val="0DA3D86E"/>
    <w:rsid w:val="0DAA35B6"/>
    <w:rsid w:val="0DAC9F0E"/>
    <w:rsid w:val="0DD87FBF"/>
    <w:rsid w:val="0DF6A217"/>
    <w:rsid w:val="0E01A96B"/>
    <w:rsid w:val="0E02942E"/>
    <w:rsid w:val="0E123425"/>
    <w:rsid w:val="0E3C7D2C"/>
    <w:rsid w:val="0E4AC299"/>
    <w:rsid w:val="0E6C812B"/>
    <w:rsid w:val="0E7B5036"/>
    <w:rsid w:val="0E816992"/>
    <w:rsid w:val="0E854E6F"/>
    <w:rsid w:val="0E889B5A"/>
    <w:rsid w:val="0E8AF0FA"/>
    <w:rsid w:val="0EA7C216"/>
    <w:rsid w:val="0EB57835"/>
    <w:rsid w:val="0EB63B6A"/>
    <w:rsid w:val="0EC6B07C"/>
    <w:rsid w:val="0F0B4554"/>
    <w:rsid w:val="0F5536A4"/>
    <w:rsid w:val="0F74B748"/>
    <w:rsid w:val="0F80B412"/>
    <w:rsid w:val="0FB2351D"/>
    <w:rsid w:val="0FCF483E"/>
    <w:rsid w:val="0FD40324"/>
    <w:rsid w:val="0FE317A0"/>
    <w:rsid w:val="10160D31"/>
    <w:rsid w:val="101B5D2D"/>
    <w:rsid w:val="104DC525"/>
    <w:rsid w:val="1063D2AB"/>
    <w:rsid w:val="106B35C9"/>
    <w:rsid w:val="10791349"/>
    <w:rsid w:val="1080411E"/>
    <w:rsid w:val="1096CB6A"/>
    <w:rsid w:val="10A6B323"/>
    <w:rsid w:val="10BE459E"/>
    <w:rsid w:val="10CCF1A0"/>
    <w:rsid w:val="1101E2A5"/>
    <w:rsid w:val="1119F1B7"/>
    <w:rsid w:val="111F62D8"/>
    <w:rsid w:val="115165A7"/>
    <w:rsid w:val="1158CB7E"/>
    <w:rsid w:val="118B65AA"/>
    <w:rsid w:val="11A67CE9"/>
    <w:rsid w:val="11E2D63A"/>
    <w:rsid w:val="11E3E1E1"/>
    <w:rsid w:val="11ECA34B"/>
    <w:rsid w:val="121B7375"/>
    <w:rsid w:val="1220AD4E"/>
    <w:rsid w:val="122EA4E2"/>
    <w:rsid w:val="123986C5"/>
    <w:rsid w:val="12497E60"/>
    <w:rsid w:val="12545522"/>
    <w:rsid w:val="1255702B"/>
    <w:rsid w:val="125767CF"/>
    <w:rsid w:val="127A6529"/>
    <w:rsid w:val="1280AF48"/>
    <w:rsid w:val="128E9566"/>
    <w:rsid w:val="1294DDEF"/>
    <w:rsid w:val="129528D1"/>
    <w:rsid w:val="12ED888A"/>
    <w:rsid w:val="12F70EEF"/>
    <w:rsid w:val="13047DEB"/>
    <w:rsid w:val="131300EA"/>
    <w:rsid w:val="132B8350"/>
    <w:rsid w:val="133D8870"/>
    <w:rsid w:val="136F2DDD"/>
    <w:rsid w:val="137271FA"/>
    <w:rsid w:val="1391A02C"/>
    <w:rsid w:val="13BD3EB5"/>
    <w:rsid w:val="13F91761"/>
    <w:rsid w:val="13F9DBF9"/>
    <w:rsid w:val="13FB6DA2"/>
    <w:rsid w:val="1408FE49"/>
    <w:rsid w:val="140B3EAC"/>
    <w:rsid w:val="144D0873"/>
    <w:rsid w:val="144F86D1"/>
    <w:rsid w:val="148C56D5"/>
    <w:rsid w:val="14B33F1F"/>
    <w:rsid w:val="14B3B139"/>
    <w:rsid w:val="14C12C93"/>
    <w:rsid w:val="14D8A5BF"/>
    <w:rsid w:val="1501C8ED"/>
    <w:rsid w:val="1521B2D9"/>
    <w:rsid w:val="154C1FA5"/>
    <w:rsid w:val="155EFA04"/>
    <w:rsid w:val="156DAE0C"/>
    <w:rsid w:val="15816A28"/>
    <w:rsid w:val="15882DEA"/>
    <w:rsid w:val="1596B3A0"/>
    <w:rsid w:val="159BE6FC"/>
    <w:rsid w:val="15B4B50B"/>
    <w:rsid w:val="15B7E8E5"/>
    <w:rsid w:val="15DE6A75"/>
    <w:rsid w:val="15E08C45"/>
    <w:rsid w:val="16117462"/>
    <w:rsid w:val="1613CAD1"/>
    <w:rsid w:val="1621006D"/>
    <w:rsid w:val="16858E9F"/>
    <w:rsid w:val="1694976C"/>
    <w:rsid w:val="16AD6408"/>
    <w:rsid w:val="16AF9D1D"/>
    <w:rsid w:val="16F3CDCA"/>
    <w:rsid w:val="175367A3"/>
    <w:rsid w:val="175B1B57"/>
    <w:rsid w:val="1779A72C"/>
    <w:rsid w:val="1788B12A"/>
    <w:rsid w:val="178C361A"/>
    <w:rsid w:val="1793FE3C"/>
    <w:rsid w:val="17B0C4E0"/>
    <w:rsid w:val="17B14062"/>
    <w:rsid w:val="17C2CCF4"/>
    <w:rsid w:val="17C5BC42"/>
    <w:rsid w:val="17CA8012"/>
    <w:rsid w:val="17D65E14"/>
    <w:rsid w:val="17F72E7B"/>
    <w:rsid w:val="17FF991B"/>
    <w:rsid w:val="180F3A88"/>
    <w:rsid w:val="18172623"/>
    <w:rsid w:val="184A5F4B"/>
    <w:rsid w:val="18763E0D"/>
    <w:rsid w:val="18879601"/>
    <w:rsid w:val="188B37C8"/>
    <w:rsid w:val="189A3ED2"/>
    <w:rsid w:val="18CAE120"/>
    <w:rsid w:val="18D60D09"/>
    <w:rsid w:val="1902F61E"/>
    <w:rsid w:val="1909FB0A"/>
    <w:rsid w:val="190C229E"/>
    <w:rsid w:val="1948B65B"/>
    <w:rsid w:val="19507195"/>
    <w:rsid w:val="19595CBA"/>
    <w:rsid w:val="195B1681"/>
    <w:rsid w:val="1984E473"/>
    <w:rsid w:val="198D488A"/>
    <w:rsid w:val="198E4F5A"/>
    <w:rsid w:val="19AF9865"/>
    <w:rsid w:val="19B6D048"/>
    <w:rsid w:val="19B7CBD9"/>
    <w:rsid w:val="19BA373E"/>
    <w:rsid w:val="19C52255"/>
    <w:rsid w:val="19FA918D"/>
    <w:rsid w:val="1A52519C"/>
    <w:rsid w:val="1A6402AB"/>
    <w:rsid w:val="1A696B13"/>
    <w:rsid w:val="1A7CCAAB"/>
    <w:rsid w:val="1A7F8D4F"/>
    <w:rsid w:val="1A876E19"/>
    <w:rsid w:val="1A8986FE"/>
    <w:rsid w:val="1A90ADCA"/>
    <w:rsid w:val="1A91A70F"/>
    <w:rsid w:val="1A9BDDAE"/>
    <w:rsid w:val="1AA2C420"/>
    <w:rsid w:val="1AA3FFD8"/>
    <w:rsid w:val="1ACE384A"/>
    <w:rsid w:val="1AE3CE73"/>
    <w:rsid w:val="1B194154"/>
    <w:rsid w:val="1B2263FD"/>
    <w:rsid w:val="1B2C774D"/>
    <w:rsid w:val="1B447D98"/>
    <w:rsid w:val="1B510671"/>
    <w:rsid w:val="1B57CC5F"/>
    <w:rsid w:val="1B6953B0"/>
    <w:rsid w:val="1B758BDA"/>
    <w:rsid w:val="1B791615"/>
    <w:rsid w:val="1B7B5953"/>
    <w:rsid w:val="1BA3944C"/>
    <w:rsid w:val="1BA3D54E"/>
    <w:rsid w:val="1BED70C9"/>
    <w:rsid w:val="1BEE0088"/>
    <w:rsid w:val="1BF92FBC"/>
    <w:rsid w:val="1C01B372"/>
    <w:rsid w:val="1C36779A"/>
    <w:rsid w:val="1C428F9A"/>
    <w:rsid w:val="1C44DD65"/>
    <w:rsid w:val="1CE07E24"/>
    <w:rsid w:val="1CE250AC"/>
    <w:rsid w:val="1CE49C62"/>
    <w:rsid w:val="1CF38B03"/>
    <w:rsid w:val="1D01345B"/>
    <w:rsid w:val="1D0557C2"/>
    <w:rsid w:val="1D2EF92B"/>
    <w:rsid w:val="1D352856"/>
    <w:rsid w:val="1D3573D3"/>
    <w:rsid w:val="1D4743F9"/>
    <w:rsid w:val="1D6578D7"/>
    <w:rsid w:val="1D665D17"/>
    <w:rsid w:val="1D80B19B"/>
    <w:rsid w:val="1D8133D7"/>
    <w:rsid w:val="1D8B361D"/>
    <w:rsid w:val="1DBB759D"/>
    <w:rsid w:val="1DC1292B"/>
    <w:rsid w:val="1DE443EE"/>
    <w:rsid w:val="1DEB0A06"/>
    <w:rsid w:val="1DF39795"/>
    <w:rsid w:val="1DF65D16"/>
    <w:rsid w:val="1E119F26"/>
    <w:rsid w:val="1E1C5C23"/>
    <w:rsid w:val="1E424051"/>
    <w:rsid w:val="1E525802"/>
    <w:rsid w:val="1E54742A"/>
    <w:rsid w:val="1E76BB00"/>
    <w:rsid w:val="1E76C90E"/>
    <w:rsid w:val="1E9A188D"/>
    <w:rsid w:val="1EADB1F3"/>
    <w:rsid w:val="1EB67A49"/>
    <w:rsid w:val="1EC00E15"/>
    <w:rsid w:val="1EC6E32D"/>
    <w:rsid w:val="1EC86BBF"/>
    <w:rsid w:val="1EE7EEDB"/>
    <w:rsid w:val="1EF65051"/>
    <w:rsid w:val="1EF9318D"/>
    <w:rsid w:val="1F014938"/>
    <w:rsid w:val="1F0C56D5"/>
    <w:rsid w:val="1F26C6C5"/>
    <w:rsid w:val="1F6A2152"/>
    <w:rsid w:val="1F738635"/>
    <w:rsid w:val="1F7B7031"/>
    <w:rsid w:val="1F848C07"/>
    <w:rsid w:val="1F8731A6"/>
    <w:rsid w:val="1F9FF672"/>
    <w:rsid w:val="1FA254F8"/>
    <w:rsid w:val="1FC81832"/>
    <w:rsid w:val="1FC8714B"/>
    <w:rsid w:val="1FD0394D"/>
    <w:rsid w:val="1FFA430C"/>
    <w:rsid w:val="1FFFA7B2"/>
    <w:rsid w:val="201FAC63"/>
    <w:rsid w:val="2029D60B"/>
    <w:rsid w:val="2053B564"/>
    <w:rsid w:val="206AE54E"/>
    <w:rsid w:val="206FDB92"/>
    <w:rsid w:val="2085D23D"/>
    <w:rsid w:val="209FEFBE"/>
    <w:rsid w:val="20B5B57F"/>
    <w:rsid w:val="20BA3819"/>
    <w:rsid w:val="20CDD246"/>
    <w:rsid w:val="20EEB888"/>
    <w:rsid w:val="210E3BB6"/>
    <w:rsid w:val="21318468"/>
    <w:rsid w:val="214A18DE"/>
    <w:rsid w:val="214C44B5"/>
    <w:rsid w:val="21599826"/>
    <w:rsid w:val="219DBB90"/>
    <w:rsid w:val="21BAF6EE"/>
    <w:rsid w:val="21CB9942"/>
    <w:rsid w:val="21E54347"/>
    <w:rsid w:val="21ED4D59"/>
    <w:rsid w:val="22006935"/>
    <w:rsid w:val="22103EB8"/>
    <w:rsid w:val="221A3C38"/>
    <w:rsid w:val="2223F07D"/>
    <w:rsid w:val="222E8841"/>
    <w:rsid w:val="22468F14"/>
    <w:rsid w:val="2254930D"/>
    <w:rsid w:val="226B51E9"/>
    <w:rsid w:val="228CB3CE"/>
    <w:rsid w:val="228E4DFC"/>
    <w:rsid w:val="2292DA56"/>
    <w:rsid w:val="22A18F6C"/>
    <w:rsid w:val="22B9CD5D"/>
    <w:rsid w:val="22BACC83"/>
    <w:rsid w:val="22CA58CF"/>
    <w:rsid w:val="22D57425"/>
    <w:rsid w:val="22FF7D4A"/>
    <w:rsid w:val="231CD8D1"/>
    <w:rsid w:val="2325E873"/>
    <w:rsid w:val="2333D747"/>
    <w:rsid w:val="233E5A9C"/>
    <w:rsid w:val="23402422"/>
    <w:rsid w:val="2349B859"/>
    <w:rsid w:val="235EDD1F"/>
    <w:rsid w:val="2372C77F"/>
    <w:rsid w:val="239B067B"/>
    <w:rsid w:val="23B0C40D"/>
    <w:rsid w:val="23C17E66"/>
    <w:rsid w:val="23C839CD"/>
    <w:rsid w:val="23DC1012"/>
    <w:rsid w:val="23DE028A"/>
    <w:rsid w:val="23EB3F2E"/>
    <w:rsid w:val="23EB6490"/>
    <w:rsid w:val="240687BE"/>
    <w:rsid w:val="2414F30A"/>
    <w:rsid w:val="241998D7"/>
    <w:rsid w:val="241EADC5"/>
    <w:rsid w:val="241EEF04"/>
    <w:rsid w:val="2422D1AA"/>
    <w:rsid w:val="24244CBD"/>
    <w:rsid w:val="24367731"/>
    <w:rsid w:val="24656259"/>
    <w:rsid w:val="248B4831"/>
    <w:rsid w:val="249878AC"/>
    <w:rsid w:val="24B9489E"/>
    <w:rsid w:val="24BF522C"/>
    <w:rsid w:val="24CC5015"/>
    <w:rsid w:val="24D99885"/>
    <w:rsid w:val="24EA1207"/>
    <w:rsid w:val="24EBCEFA"/>
    <w:rsid w:val="251B09A7"/>
    <w:rsid w:val="2537CD34"/>
    <w:rsid w:val="257ABEA3"/>
    <w:rsid w:val="25804C09"/>
    <w:rsid w:val="25A7C02E"/>
    <w:rsid w:val="25F5CD9B"/>
    <w:rsid w:val="25F75889"/>
    <w:rsid w:val="261882D5"/>
    <w:rsid w:val="262AAEFF"/>
    <w:rsid w:val="262CC4AF"/>
    <w:rsid w:val="263EAC5D"/>
    <w:rsid w:val="26422C9C"/>
    <w:rsid w:val="264C0121"/>
    <w:rsid w:val="2655D24C"/>
    <w:rsid w:val="265A50B9"/>
    <w:rsid w:val="267BDDEF"/>
    <w:rsid w:val="268B5E01"/>
    <w:rsid w:val="26A11FCC"/>
    <w:rsid w:val="26ACC164"/>
    <w:rsid w:val="26B19098"/>
    <w:rsid w:val="26B84B14"/>
    <w:rsid w:val="271DF720"/>
    <w:rsid w:val="27366ED5"/>
    <w:rsid w:val="2750B74A"/>
    <w:rsid w:val="27586407"/>
    <w:rsid w:val="275D8CAD"/>
    <w:rsid w:val="275DA8DD"/>
    <w:rsid w:val="2780D65E"/>
    <w:rsid w:val="2785E438"/>
    <w:rsid w:val="27B8F16D"/>
    <w:rsid w:val="27BC9FAB"/>
    <w:rsid w:val="27D58038"/>
    <w:rsid w:val="27D679BF"/>
    <w:rsid w:val="27D7C3E6"/>
    <w:rsid w:val="27E4C2CC"/>
    <w:rsid w:val="27EC7FFF"/>
    <w:rsid w:val="280EFFF4"/>
    <w:rsid w:val="2816DEA5"/>
    <w:rsid w:val="2819672B"/>
    <w:rsid w:val="28363847"/>
    <w:rsid w:val="283FAD1D"/>
    <w:rsid w:val="28517BB8"/>
    <w:rsid w:val="28643765"/>
    <w:rsid w:val="287D975C"/>
    <w:rsid w:val="289451E3"/>
    <w:rsid w:val="28CD9716"/>
    <w:rsid w:val="28EF7692"/>
    <w:rsid w:val="2901B7F3"/>
    <w:rsid w:val="2931C4E1"/>
    <w:rsid w:val="296ADE25"/>
    <w:rsid w:val="296E8AAF"/>
    <w:rsid w:val="29976502"/>
    <w:rsid w:val="29A3FBFB"/>
    <w:rsid w:val="29A59CEE"/>
    <w:rsid w:val="29F9584B"/>
    <w:rsid w:val="29FE9661"/>
    <w:rsid w:val="2A0E80A6"/>
    <w:rsid w:val="2A337E3C"/>
    <w:rsid w:val="2A66ED9E"/>
    <w:rsid w:val="2A707F83"/>
    <w:rsid w:val="2A72330B"/>
    <w:rsid w:val="2A9D8854"/>
    <w:rsid w:val="2AA3AF72"/>
    <w:rsid w:val="2AA50D39"/>
    <w:rsid w:val="2AB90D13"/>
    <w:rsid w:val="2ABA3837"/>
    <w:rsid w:val="2AD1D9CC"/>
    <w:rsid w:val="2AD28BFF"/>
    <w:rsid w:val="2AD31077"/>
    <w:rsid w:val="2AE551F9"/>
    <w:rsid w:val="2B4C8F5D"/>
    <w:rsid w:val="2B5BA8F0"/>
    <w:rsid w:val="2B629862"/>
    <w:rsid w:val="2B79046C"/>
    <w:rsid w:val="2B7B7CAB"/>
    <w:rsid w:val="2B7D9601"/>
    <w:rsid w:val="2B8CE8AC"/>
    <w:rsid w:val="2BB9EA0E"/>
    <w:rsid w:val="2BE5E186"/>
    <w:rsid w:val="2C1E4112"/>
    <w:rsid w:val="2C4A0368"/>
    <w:rsid w:val="2C618F5D"/>
    <w:rsid w:val="2C67E105"/>
    <w:rsid w:val="2C80B688"/>
    <w:rsid w:val="2C9785F2"/>
    <w:rsid w:val="2CA25E58"/>
    <w:rsid w:val="2CB520F6"/>
    <w:rsid w:val="2CC84FC6"/>
    <w:rsid w:val="2CDB4572"/>
    <w:rsid w:val="2CEF8301"/>
    <w:rsid w:val="2CFCEA86"/>
    <w:rsid w:val="2D0F6507"/>
    <w:rsid w:val="2D0FD66B"/>
    <w:rsid w:val="2D1AFCAD"/>
    <w:rsid w:val="2D23BE82"/>
    <w:rsid w:val="2D298254"/>
    <w:rsid w:val="2D598D6F"/>
    <w:rsid w:val="2D821E7E"/>
    <w:rsid w:val="2D83B8D6"/>
    <w:rsid w:val="2D85A50A"/>
    <w:rsid w:val="2D9064F8"/>
    <w:rsid w:val="2DA29D82"/>
    <w:rsid w:val="2DD7B982"/>
    <w:rsid w:val="2DDA96F0"/>
    <w:rsid w:val="2DFF3028"/>
    <w:rsid w:val="2E05882E"/>
    <w:rsid w:val="2E0BB6C5"/>
    <w:rsid w:val="2E253865"/>
    <w:rsid w:val="2E361419"/>
    <w:rsid w:val="2E48EC6E"/>
    <w:rsid w:val="2E5FF66D"/>
    <w:rsid w:val="2E8E9A09"/>
    <w:rsid w:val="2EA669BF"/>
    <w:rsid w:val="2EAD4501"/>
    <w:rsid w:val="2ECE9280"/>
    <w:rsid w:val="2EE00C76"/>
    <w:rsid w:val="2EF21E7E"/>
    <w:rsid w:val="2F03C477"/>
    <w:rsid w:val="2F0BBD01"/>
    <w:rsid w:val="2F0CE5DE"/>
    <w:rsid w:val="2F81BDED"/>
    <w:rsid w:val="2FBC0E79"/>
    <w:rsid w:val="2FE8A06F"/>
    <w:rsid w:val="3001CF87"/>
    <w:rsid w:val="3011F461"/>
    <w:rsid w:val="3013CE9D"/>
    <w:rsid w:val="3018B9AC"/>
    <w:rsid w:val="30336F9F"/>
    <w:rsid w:val="303D929E"/>
    <w:rsid w:val="305BD2C5"/>
    <w:rsid w:val="306225FC"/>
    <w:rsid w:val="3070B5A2"/>
    <w:rsid w:val="30757438"/>
    <w:rsid w:val="3088F453"/>
    <w:rsid w:val="3089C7A5"/>
    <w:rsid w:val="308E01B3"/>
    <w:rsid w:val="30945E22"/>
    <w:rsid w:val="309F4AD9"/>
    <w:rsid w:val="30AB7F33"/>
    <w:rsid w:val="30D8C037"/>
    <w:rsid w:val="30ED4ECD"/>
    <w:rsid w:val="30FA54C4"/>
    <w:rsid w:val="31043BC8"/>
    <w:rsid w:val="3105A69B"/>
    <w:rsid w:val="310A60D3"/>
    <w:rsid w:val="311994F2"/>
    <w:rsid w:val="313CF4F5"/>
    <w:rsid w:val="313EC953"/>
    <w:rsid w:val="31489DC2"/>
    <w:rsid w:val="315FD470"/>
    <w:rsid w:val="3172D0A8"/>
    <w:rsid w:val="319A66B8"/>
    <w:rsid w:val="31A0BF7F"/>
    <w:rsid w:val="31A4141D"/>
    <w:rsid w:val="31AB922F"/>
    <w:rsid w:val="31B81A6E"/>
    <w:rsid w:val="32212D41"/>
    <w:rsid w:val="3228F3A2"/>
    <w:rsid w:val="322913B8"/>
    <w:rsid w:val="3255BB42"/>
    <w:rsid w:val="32B304B8"/>
    <w:rsid w:val="32C4D290"/>
    <w:rsid w:val="32C936C1"/>
    <w:rsid w:val="32D6BBA1"/>
    <w:rsid w:val="32F039C2"/>
    <w:rsid w:val="32F5A919"/>
    <w:rsid w:val="3301777E"/>
    <w:rsid w:val="3336C75A"/>
    <w:rsid w:val="3357089A"/>
    <w:rsid w:val="33623969"/>
    <w:rsid w:val="336BCEF6"/>
    <w:rsid w:val="33CFA6F2"/>
    <w:rsid w:val="33EB2F73"/>
    <w:rsid w:val="340BAB36"/>
    <w:rsid w:val="340F593B"/>
    <w:rsid w:val="3414B056"/>
    <w:rsid w:val="34648ADA"/>
    <w:rsid w:val="34682C93"/>
    <w:rsid w:val="34890289"/>
    <w:rsid w:val="34BA9635"/>
    <w:rsid w:val="34C9C551"/>
    <w:rsid w:val="34DA42DE"/>
    <w:rsid w:val="34DFB7A9"/>
    <w:rsid w:val="34F715EC"/>
    <w:rsid w:val="34FCDF26"/>
    <w:rsid w:val="3542DD3F"/>
    <w:rsid w:val="355FBF4F"/>
    <w:rsid w:val="35602708"/>
    <w:rsid w:val="358D5C04"/>
    <w:rsid w:val="359300DA"/>
    <w:rsid w:val="35B09021"/>
    <w:rsid w:val="35B72301"/>
    <w:rsid w:val="35CB2A1B"/>
    <w:rsid w:val="35CDE5F9"/>
    <w:rsid w:val="35F7B101"/>
    <w:rsid w:val="36067155"/>
    <w:rsid w:val="361AD7B6"/>
    <w:rsid w:val="361BCDA6"/>
    <w:rsid w:val="362C3E29"/>
    <w:rsid w:val="363106B7"/>
    <w:rsid w:val="366BD96B"/>
    <w:rsid w:val="368BF501"/>
    <w:rsid w:val="36920A07"/>
    <w:rsid w:val="3693BC39"/>
    <w:rsid w:val="36A9A127"/>
    <w:rsid w:val="36BBA42C"/>
    <w:rsid w:val="36CA2FA8"/>
    <w:rsid w:val="36CAFE70"/>
    <w:rsid w:val="36D784AC"/>
    <w:rsid w:val="36E035A6"/>
    <w:rsid w:val="36EC7992"/>
    <w:rsid w:val="37157A1A"/>
    <w:rsid w:val="37162A2E"/>
    <w:rsid w:val="3720E168"/>
    <w:rsid w:val="3744A700"/>
    <w:rsid w:val="37611FB8"/>
    <w:rsid w:val="37648EB4"/>
    <w:rsid w:val="37824DED"/>
    <w:rsid w:val="3786407B"/>
    <w:rsid w:val="378CDE0A"/>
    <w:rsid w:val="37BFA004"/>
    <w:rsid w:val="37E55608"/>
    <w:rsid w:val="385266E8"/>
    <w:rsid w:val="38679A8A"/>
    <w:rsid w:val="387B1F9E"/>
    <w:rsid w:val="387CA144"/>
    <w:rsid w:val="388DB90F"/>
    <w:rsid w:val="38D7E8B9"/>
    <w:rsid w:val="38DB9971"/>
    <w:rsid w:val="38EC426D"/>
    <w:rsid w:val="38F737E2"/>
    <w:rsid w:val="38F99946"/>
    <w:rsid w:val="390B530D"/>
    <w:rsid w:val="391111B0"/>
    <w:rsid w:val="392EBA07"/>
    <w:rsid w:val="392F5B4A"/>
    <w:rsid w:val="393ADD6E"/>
    <w:rsid w:val="395355E3"/>
    <w:rsid w:val="39A7C622"/>
    <w:rsid w:val="39AE0A63"/>
    <w:rsid w:val="39DAC7A4"/>
    <w:rsid w:val="39E37790"/>
    <w:rsid w:val="39EE6ED9"/>
    <w:rsid w:val="39F149AB"/>
    <w:rsid w:val="3A1AF24E"/>
    <w:rsid w:val="3A1E35A0"/>
    <w:rsid w:val="3A247359"/>
    <w:rsid w:val="3A2907C4"/>
    <w:rsid w:val="3A29BE85"/>
    <w:rsid w:val="3A3E9A11"/>
    <w:rsid w:val="3A56F713"/>
    <w:rsid w:val="3A615037"/>
    <w:rsid w:val="3A839B54"/>
    <w:rsid w:val="3A84E409"/>
    <w:rsid w:val="3A8D6096"/>
    <w:rsid w:val="3A998D80"/>
    <w:rsid w:val="3ABF65A1"/>
    <w:rsid w:val="3AD86973"/>
    <w:rsid w:val="3ADF9DD1"/>
    <w:rsid w:val="3AE3135C"/>
    <w:rsid w:val="3AE35D53"/>
    <w:rsid w:val="3AEF18E0"/>
    <w:rsid w:val="3AFA4681"/>
    <w:rsid w:val="3B0E23EA"/>
    <w:rsid w:val="3B1EE866"/>
    <w:rsid w:val="3B431626"/>
    <w:rsid w:val="3B74AB68"/>
    <w:rsid w:val="3B8C02F5"/>
    <w:rsid w:val="3B8FA5A6"/>
    <w:rsid w:val="3BCFBBB6"/>
    <w:rsid w:val="3C0F2A1C"/>
    <w:rsid w:val="3C391870"/>
    <w:rsid w:val="3C404053"/>
    <w:rsid w:val="3C705835"/>
    <w:rsid w:val="3C775C60"/>
    <w:rsid w:val="3C7F45DF"/>
    <w:rsid w:val="3CB60E79"/>
    <w:rsid w:val="3CB68946"/>
    <w:rsid w:val="3CC3F02D"/>
    <w:rsid w:val="3CC4D585"/>
    <w:rsid w:val="3CE2FB0F"/>
    <w:rsid w:val="3CE49239"/>
    <w:rsid w:val="3CF89D8A"/>
    <w:rsid w:val="3CFDC210"/>
    <w:rsid w:val="3D1C2ED4"/>
    <w:rsid w:val="3D7F19EB"/>
    <w:rsid w:val="3D8F26CD"/>
    <w:rsid w:val="3D938366"/>
    <w:rsid w:val="3DA45678"/>
    <w:rsid w:val="3DB50A55"/>
    <w:rsid w:val="3DECC4BE"/>
    <w:rsid w:val="3DEF9398"/>
    <w:rsid w:val="3DFB054F"/>
    <w:rsid w:val="3DFD27D7"/>
    <w:rsid w:val="3E286631"/>
    <w:rsid w:val="3E2D0DBA"/>
    <w:rsid w:val="3E6962E3"/>
    <w:rsid w:val="3E6DFAA4"/>
    <w:rsid w:val="3E9A5E87"/>
    <w:rsid w:val="3EAC4152"/>
    <w:rsid w:val="3EAF5A38"/>
    <w:rsid w:val="3EAFC001"/>
    <w:rsid w:val="3ECDB2C8"/>
    <w:rsid w:val="3EEBA0EA"/>
    <w:rsid w:val="3F091DC4"/>
    <w:rsid w:val="3F541DA4"/>
    <w:rsid w:val="3F55C175"/>
    <w:rsid w:val="3F6A1FEC"/>
    <w:rsid w:val="3F77E115"/>
    <w:rsid w:val="3FC45614"/>
    <w:rsid w:val="3FD556CC"/>
    <w:rsid w:val="3FDED46A"/>
    <w:rsid w:val="405FADD1"/>
    <w:rsid w:val="4062B3F6"/>
    <w:rsid w:val="4073F53A"/>
    <w:rsid w:val="408B1A4B"/>
    <w:rsid w:val="409AAAB0"/>
    <w:rsid w:val="40C9E9E8"/>
    <w:rsid w:val="40CBE678"/>
    <w:rsid w:val="40D779ED"/>
    <w:rsid w:val="40E15B4D"/>
    <w:rsid w:val="40F0E628"/>
    <w:rsid w:val="40F91DBB"/>
    <w:rsid w:val="41087C3F"/>
    <w:rsid w:val="41204F93"/>
    <w:rsid w:val="413E2492"/>
    <w:rsid w:val="416B6922"/>
    <w:rsid w:val="41741CFE"/>
    <w:rsid w:val="4175D9E9"/>
    <w:rsid w:val="4183D4E7"/>
    <w:rsid w:val="418EDD7E"/>
    <w:rsid w:val="418F7313"/>
    <w:rsid w:val="4195EB5F"/>
    <w:rsid w:val="419C3D93"/>
    <w:rsid w:val="41A22B8E"/>
    <w:rsid w:val="41DAF4B9"/>
    <w:rsid w:val="420B5EF0"/>
    <w:rsid w:val="421ABF76"/>
    <w:rsid w:val="421C9945"/>
    <w:rsid w:val="423FF3F4"/>
    <w:rsid w:val="425B2951"/>
    <w:rsid w:val="426685B1"/>
    <w:rsid w:val="4284C460"/>
    <w:rsid w:val="42BBC9F1"/>
    <w:rsid w:val="42BC165B"/>
    <w:rsid w:val="42CE9ED7"/>
    <w:rsid w:val="42CF1AEA"/>
    <w:rsid w:val="42D6B84B"/>
    <w:rsid w:val="42D85301"/>
    <w:rsid w:val="42E86186"/>
    <w:rsid w:val="42FE5282"/>
    <w:rsid w:val="430BBC0E"/>
    <w:rsid w:val="430EE96B"/>
    <w:rsid w:val="43261E04"/>
    <w:rsid w:val="432649B5"/>
    <w:rsid w:val="437D9D75"/>
    <w:rsid w:val="4383F7EF"/>
    <w:rsid w:val="438F724B"/>
    <w:rsid w:val="439EBFDC"/>
    <w:rsid w:val="43A369FE"/>
    <w:rsid w:val="43AEF232"/>
    <w:rsid w:val="43BBDDE5"/>
    <w:rsid w:val="43D7DB8B"/>
    <w:rsid w:val="43F22082"/>
    <w:rsid w:val="43F5C5C2"/>
    <w:rsid w:val="43FA916D"/>
    <w:rsid w:val="43FD6C32"/>
    <w:rsid w:val="4407AF22"/>
    <w:rsid w:val="443454EA"/>
    <w:rsid w:val="44374E6D"/>
    <w:rsid w:val="447E1136"/>
    <w:rsid w:val="4481AE76"/>
    <w:rsid w:val="4492B3D4"/>
    <w:rsid w:val="44B7ACAE"/>
    <w:rsid w:val="44CF7630"/>
    <w:rsid w:val="44D21D13"/>
    <w:rsid w:val="45191655"/>
    <w:rsid w:val="45338ABA"/>
    <w:rsid w:val="453F1569"/>
    <w:rsid w:val="4540547A"/>
    <w:rsid w:val="4550FCAA"/>
    <w:rsid w:val="4583A958"/>
    <w:rsid w:val="4589999D"/>
    <w:rsid w:val="458A6B6F"/>
    <w:rsid w:val="459097D1"/>
    <w:rsid w:val="459F7FD1"/>
    <w:rsid w:val="459FF8B9"/>
    <w:rsid w:val="45AEFE3C"/>
    <w:rsid w:val="45CCD6DF"/>
    <w:rsid w:val="45E18C85"/>
    <w:rsid w:val="45FEC9AB"/>
    <w:rsid w:val="461B4783"/>
    <w:rsid w:val="4630FCBB"/>
    <w:rsid w:val="4640ED47"/>
    <w:rsid w:val="4669932B"/>
    <w:rsid w:val="467317F0"/>
    <w:rsid w:val="467BB0EF"/>
    <w:rsid w:val="469884BF"/>
    <w:rsid w:val="469E4B62"/>
    <w:rsid w:val="46AD5B2A"/>
    <w:rsid w:val="46E81CC2"/>
    <w:rsid w:val="471082E0"/>
    <w:rsid w:val="471A8DB9"/>
    <w:rsid w:val="472CED98"/>
    <w:rsid w:val="47424CED"/>
    <w:rsid w:val="474B50FE"/>
    <w:rsid w:val="474C229D"/>
    <w:rsid w:val="475027EF"/>
    <w:rsid w:val="4757F45B"/>
    <w:rsid w:val="477B3845"/>
    <w:rsid w:val="4789A127"/>
    <w:rsid w:val="478A20CF"/>
    <w:rsid w:val="47ACF28E"/>
    <w:rsid w:val="47CEDA55"/>
    <w:rsid w:val="47E26DE3"/>
    <w:rsid w:val="47FB2E51"/>
    <w:rsid w:val="480193E1"/>
    <w:rsid w:val="480D71B1"/>
    <w:rsid w:val="481DDF62"/>
    <w:rsid w:val="482A6A26"/>
    <w:rsid w:val="4842AE7B"/>
    <w:rsid w:val="484588CB"/>
    <w:rsid w:val="485F7080"/>
    <w:rsid w:val="486DB402"/>
    <w:rsid w:val="48756B95"/>
    <w:rsid w:val="4876DB21"/>
    <w:rsid w:val="4883A37B"/>
    <w:rsid w:val="48843B7A"/>
    <w:rsid w:val="4889DE59"/>
    <w:rsid w:val="489BB511"/>
    <w:rsid w:val="48A00DF3"/>
    <w:rsid w:val="48BCC120"/>
    <w:rsid w:val="48C0D073"/>
    <w:rsid w:val="48D92441"/>
    <w:rsid w:val="48E0C2EA"/>
    <w:rsid w:val="48E89D62"/>
    <w:rsid w:val="48F51DA9"/>
    <w:rsid w:val="48FA57DE"/>
    <w:rsid w:val="490867AC"/>
    <w:rsid w:val="492E9708"/>
    <w:rsid w:val="49361BA9"/>
    <w:rsid w:val="495455AA"/>
    <w:rsid w:val="4976735F"/>
    <w:rsid w:val="497D6C82"/>
    <w:rsid w:val="49861D10"/>
    <w:rsid w:val="49957A2C"/>
    <w:rsid w:val="49D62D06"/>
    <w:rsid w:val="49EAEAC5"/>
    <w:rsid w:val="4A1AB546"/>
    <w:rsid w:val="4A1FBE04"/>
    <w:rsid w:val="4A65A965"/>
    <w:rsid w:val="4A6C4097"/>
    <w:rsid w:val="4A83D588"/>
    <w:rsid w:val="4AA153E2"/>
    <w:rsid w:val="4AA40594"/>
    <w:rsid w:val="4ADD1503"/>
    <w:rsid w:val="4AEB540F"/>
    <w:rsid w:val="4AF19144"/>
    <w:rsid w:val="4B31D399"/>
    <w:rsid w:val="4B35E111"/>
    <w:rsid w:val="4B39840F"/>
    <w:rsid w:val="4B44F4E2"/>
    <w:rsid w:val="4B467E03"/>
    <w:rsid w:val="4B588538"/>
    <w:rsid w:val="4B7048E3"/>
    <w:rsid w:val="4B8CE249"/>
    <w:rsid w:val="4BA8DC39"/>
    <w:rsid w:val="4BB04EED"/>
    <w:rsid w:val="4BCBCDEF"/>
    <w:rsid w:val="4BD878AC"/>
    <w:rsid w:val="4BE92E9C"/>
    <w:rsid w:val="4BEAC8A0"/>
    <w:rsid w:val="4C3B0351"/>
    <w:rsid w:val="4C435C71"/>
    <w:rsid w:val="4C632C57"/>
    <w:rsid w:val="4C86F175"/>
    <w:rsid w:val="4C88208F"/>
    <w:rsid w:val="4C8E45A0"/>
    <w:rsid w:val="4CED91FE"/>
    <w:rsid w:val="4CF02B11"/>
    <w:rsid w:val="4D0F322B"/>
    <w:rsid w:val="4D38A23C"/>
    <w:rsid w:val="4D4054D0"/>
    <w:rsid w:val="4D585ADB"/>
    <w:rsid w:val="4D60977E"/>
    <w:rsid w:val="4D9FD68E"/>
    <w:rsid w:val="4DA8E9CC"/>
    <w:rsid w:val="4DB11CDD"/>
    <w:rsid w:val="4DD35433"/>
    <w:rsid w:val="4DD76DB4"/>
    <w:rsid w:val="4DF7D0BE"/>
    <w:rsid w:val="4E259E71"/>
    <w:rsid w:val="4E395604"/>
    <w:rsid w:val="4E55C040"/>
    <w:rsid w:val="4E58503D"/>
    <w:rsid w:val="4E5961E0"/>
    <w:rsid w:val="4E82F7AF"/>
    <w:rsid w:val="4E9826B9"/>
    <w:rsid w:val="4EBA45F3"/>
    <w:rsid w:val="4ECAB846"/>
    <w:rsid w:val="4ECB7610"/>
    <w:rsid w:val="4ED3EBE4"/>
    <w:rsid w:val="4EF50739"/>
    <w:rsid w:val="4F23FACA"/>
    <w:rsid w:val="4F2533DA"/>
    <w:rsid w:val="4F2F3C93"/>
    <w:rsid w:val="4F40C978"/>
    <w:rsid w:val="4FC20B24"/>
    <w:rsid w:val="4FF513D1"/>
    <w:rsid w:val="4FFEDF59"/>
    <w:rsid w:val="5014C241"/>
    <w:rsid w:val="5017F0FA"/>
    <w:rsid w:val="5026BE25"/>
    <w:rsid w:val="5034A0AF"/>
    <w:rsid w:val="506F553E"/>
    <w:rsid w:val="5078AB5C"/>
    <w:rsid w:val="508F5764"/>
    <w:rsid w:val="509C0C99"/>
    <w:rsid w:val="50A847A2"/>
    <w:rsid w:val="50C5F478"/>
    <w:rsid w:val="50E02CEC"/>
    <w:rsid w:val="5108AFF0"/>
    <w:rsid w:val="510D906E"/>
    <w:rsid w:val="512310DA"/>
    <w:rsid w:val="512F020C"/>
    <w:rsid w:val="5145EBBA"/>
    <w:rsid w:val="51563EF2"/>
    <w:rsid w:val="51579FC2"/>
    <w:rsid w:val="51790B0C"/>
    <w:rsid w:val="51A85723"/>
    <w:rsid w:val="51BDA2A2"/>
    <w:rsid w:val="51C0201D"/>
    <w:rsid w:val="521F4AC8"/>
    <w:rsid w:val="5229F00C"/>
    <w:rsid w:val="524F4C10"/>
    <w:rsid w:val="5256D1C5"/>
    <w:rsid w:val="5269758A"/>
    <w:rsid w:val="526DEADC"/>
    <w:rsid w:val="529572F5"/>
    <w:rsid w:val="529D8CAB"/>
    <w:rsid w:val="52BF0445"/>
    <w:rsid w:val="52CE49AB"/>
    <w:rsid w:val="52D08561"/>
    <w:rsid w:val="52DAECD7"/>
    <w:rsid w:val="52E2EE68"/>
    <w:rsid w:val="52F76213"/>
    <w:rsid w:val="52FA8FDD"/>
    <w:rsid w:val="52FC8D12"/>
    <w:rsid w:val="52FE26A5"/>
    <w:rsid w:val="534C5D51"/>
    <w:rsid w:val="5358C42A"/>
    <w:rsid w:val="535D9EA1"/>
    <w:rsid w:val="535F357F"/>
    <w:rsid w:val="53714B7C"/>
    <w:rsid w:val="5393E7A6"/>
    <w:rsid w:val="5397837F"/>
    <w:rsid w:val="539B032A"/>
    <w:rsid w:val="53A865E8"/>
    <w:rsid w:val="53AD22F9"/>
    <w:rsid w:val="53B027A8"/>
    <w:rsid w:val="53B9DCF9"/>
    <w:rsid w:val="53CC64FA"/>
    <w:rsid w:val="53DA1D03"/>
    <w:rsid w:val="541C1BD6"/>
    <w:rsid w:val="542AB4B5"/>
    <w:rsid w:val="54317640"/>
    <w:rsid w:val="544C4EDA"/>
    <w:rsid w:val="5489CB2F"/>
    <w:rsid w:val="549B5715"/>
    <w:rsid w:val="54A22EDC"/>
    <w:rsid w:val="54C9D86D"/>
    <w:rsid w:val="54DB8E5A"/>
    <w:rsid w:val="54E4D234"/>
    <w:rsid w:val="54E66F5A"/>
    <w:rsid w:val="551B834A"/>
    <w:rsid w:val="551DB926"/>
    <w:rsid w:val="55324663"/>
    <w:rsid w:val="554A8A9F"/>
    <w:rsid w:val="554FFBE8"/>
    <w:rsid w:val="555C7425"/>
    <w:rsid w:val="55AFA338"/>
    <w:rsid w:val="55C0F33F"/>
    <w:rsid w:val="55CA30A2"/>
    <w:rsid w:val="55D6A37C"/>
    <w:rsid w:val="55DAE4AE"/>
    <w:rsid w:val="55E94298"/>
    <w:rsid w:val="55EACCF6"/>
    <w:rsid w:val="560CFA87"/>
    <w:rsid w:val="5625E75A"/>
    <w:rsid w:val="562B1219"/>
    <w:rsid w:val="5665E1D5"/>
    <w:rsid w:val="56795453"/>
    <w:rsid w:val="567BDCDF"/>
    <w:rsid w:val="56DF264A"/>
    <w:rsid w:val="56EAF2D7"/>
    <w:rsid w:val="56FB57E8"/>
    <w:rsid w:val="56FE3238"/>
    <w:rsid w:val="5708F45D"/>
    <w:rsid w:val="5710C580"/>
    <w:rsid w:val="57127984"/>
    <w:rsid w:val="5734D155"/>
    <w:rsid w:val="573E4511"/>
    <w:rsid w:val="57667F98"/>
    <w:rsid w:val="57A5B745"/>
    <w:rsid w:val="57B76BD7"/>
    <w:rsid w:val="57D32269"/>
    <w:rsid w:val="57E5D853"/>
    <w:rsid w:val="580EA1A2"/>
    <w:rsid w:val="582297A0"/>
    <w:rsid w:val="583F1B1C"/>
    <w:rsid w:val="58AB6981"/>
    <w:rsid w:val="58AE3F04"/>
    <w:rsid w:val="58BC7360"/>
    <w:rsid w:val="58F34BB4"/>
    <w:rsid w:val="58F521CC"/>
    <w:rsid w:val="58FC02E6"/>
    <w:rsid w:val="591D0341"/>
    <w:rsid w:val="592A6FF7"/>
    <w:rsid w:val="5937ED9F"/>
    <w:rsid w:val="59454146"/>
    <w:rsid w:val="596AAAB6"/>
    <w:rsid w:val="599646C5"/>
    <w:rsid w:val="59A2FBB8"/>
    <w:rsid w:val="59E05DF5"/>
    <w:rsid w:val="59F31766"/>
    <w:rsid w:val="5A57FF1D"/>
    <w:rsid w:val="5A6C1282"/>
    <w:rsid w:val="5AAD3848"/>
    <w:rsid w:val="5AAE680A"/>
    <w:rsid w:val="5AC72CFE"/>
    <w:rsid w:val="5AD0BADB"/>
    <w:rsid w:val="5AF2D84B"/>
    <w:rsid w:val="5AFAD76A"/>
    <w:rsid w:val="5B00BF90"/>
    <w:rsid w:val="5B0E6775"/>
    <w:rsid w:val="5B0F8B39"/>
    <w:rsid w:val="5B5BA5AE"/>
    <w:rsid w:val="5B5E5686"/>
    <w:rsid w:val="5B642525"/>
    <w:rsid w:val="5B669C11"/>
    <w:rsid w:val="5B76FEEB"/>
    <w:rsid w:val="5B7F7C9A"/>
    <w:rsid w:val="5B8FF404"/>
    <w:rsid w:val="5BCEFBB8"/>
    <w:rsid w:val="5BFD5A28"/>
    <w:rsid w:val="5C0032EA"/>
    <w:rsid w:val="5C01C75B"/>
    <w:rsid w:val="5C11FF47"/>
    <w:rsid w:val="5C34E5EB"/>
    <w:rsid w:val="5C4A6934"/>
    <w:rsid w:val="5C5CE7FC"/>
    <w:rsid w:val="5C853E3C"/>
    <w:rsid w:val="5C947095"/>
    <w:rsid w:val="5CAF1507"/>
    <w:rsid w:val="5CB36435"/>
    <w:rsid w:val="5CB52E52"/>
    <w:rsid w:val="5CE1B713"/>
    <w:rsid w:val="5CF31559"/>
    <w:rsid w:val="5D00D446"/>
    <w:rsid w:val="5D4EF997"/>
    <w:rsid w:val="5D8128F4"/>
    <w:rsid w:val="5D91DF33"/>
    <w:rsid w:val="5D993B8E"/>
    <w:rsid w:val="5E01350B"/>
    <w:rsid w:val="5E3EF7C2"/>
    <w:rsid w:val="5E6AEDFE"/>
    <w:rsid w:val="5E78B205"/>
    <w:rsid w:val="5E8FCF2F"/>
    <w:rsid w:val="5E9F2350"/>
    <w:rsid w:val="5EEE940B"/>
    <w:rsid w:val="5EFAEF88"/>
    <w:rsid w:val="5F2093BF"/>
    <w:rsid w:val="5F856E2D"/>
    <w:rsid w:val="5F8DE546"/>
    <w:rsid w:val="5F9F2C06"/>
    <w:rsid w:val="5FB96337"/>
    <w:rsid w:val="5FB9A69F"/>
    <w:rsid w:val="5FBD8F46"/>
    <w:rsid w:val="5FD67B73"/>
    <w:rsid w:val="60022ED2"/>
    <w:rsid w:val="600AB220"/>
    <w:rsid w:val="6015D1EF"/>
    <w:rsid w:val="6022CDDA"/>
    <w:rsid w:val="602C3D6F"/>
    <w:rsid w:val="60398556"/>
    <w:rsid w:val="607DDAC1"/>
    <w:rsid w:val="60A54F12"/>
    <w:rsid w:val="60B4AFDB"/>
    <w:rsid w:val="60CA9AF1"/>
    <w:rsid w:val="60F15D57"/>
    <w:rsid w:val="61259557"/>
    <w:rsid w:val="61272991"/>
    <w:rsid w:val="61294074"/>
    <w:rsid w:val="613074F8"/>
    <w:rsid w:val="61426583"/>
    <w:rsid w:val="6156838E"/>
    <w:rsid w:val="619950EF"/>
    <w:rsid w:val="61D10AEF"/>
    <w:rsid w:val="61DF162A"/>
    <w:rsid w:val="61F6913F"/>
    <w:rsid w:val="61F721D3"/>
    <w:rsid w:val="620E619A"/>
    <w:rsid w:val="6229D387"/>
    <w:rsid w:val="625695C5"/>
    <w:rsid w:val="626BDD8D"/>
    <w:rsid w:val="6274CC0D"/>
    <w:rsid w:val="62870731"/>
    <w:rsid w:val="62A32278"/>
    <w:rsid w:val="62AD8DBF"/>
    <w:rsid w:val="62C8D2C4"/>
    <w:rsid w:val="62F031C4"/>
    <w:rsid w:val="632A51B9"/>
    <w:rsid w:val="633A2F99"/>
    <w:rsid w:val="63577A99"/>
    <w:rsid w:val="6378FA1C"/>
    <w:rsid w:val="6388284C"/>
    <w:rsid w:val="639C9EBA"/>
    <w:rsid w:val="63B36937"/>
    <w:rsid w:val="63D228AA"/>
    <w:rsid w:val="63F217C2"/>
    <w:rsid w:val="640148D0"/>
    <w:rsid w:val="640C6180"/>
    <w:rsid w:val="644538CA"/>
    <w:rsid w:val="644B0E51"/>
    <w:rsid w:val="6459CFDC"/>
    <w:rsid w:val="64769029"/>
    <w:rsid w:val="64871050"/>
    <w:rsid w:val="64932121"/>
    <w:rsid w:val="64AE9242"/>
    <w:rsid w:val="64C7EB38"/>
    <w:rsid w:val="64D2AA38"/>
    <w:rsid w:val="64EB25FF"/>
    <w:rsid w:val="650E0D0C"/>
    <w:rsid w:val="6519EB47"/>
    <w:rsid w:val="651B511C"/>
    <w:rsid w:val="6538B771"/>
    <w:rsid w:val="653B49F9"/>
    <w:rsid w:val="6570824E"/>
    <w:rsid w:val="6579ADD1"/>
    <w:rsid w:val="659937B3"/>
    <w:rsid w:val="65AE6440"/>
    <w:rsid w:val="65B9881A"/>
    <w:rsid w:val="65BAFC68"/>
    <w:rsid w:val="65C16FBC"/>
    <w:rsid w:val="65CF8BD1"/>
    <w:rsid w:val="65D4C286"/>
    <w:rsid w:val="65EFA01E"/>
    <w:rsid w:val="65FBA41B"/>
    <w:rsid w:val="66042794"/>
    <w:rsid w:val="662CF97C"/>
    <w:rsid w:val="66692D32"/>
    <w:rsid w:val="666B4782"/>
    <w:rsid w:val="666DBEE8"/>
    <w:rsid w:val="667C5136"/>
    <w:rsid w:val="668BA8FB"/>
    <w:rsid w:val="66981066"/>
    <w:rsid w:val="66A00E5D"/>
    <w:rsid w:val="66B02FC8"/>
    <w:rsid w:val="66B06E7A"/>
    <w:rsid w:val="66B96C54"/>
    <w:rsid w:val="66C0AD32"/>
    <w:rsid w:val="66DC0B36"/>
    <w:rsid w:val="6716A700"/>
    <w:rsid w:val="6729B88F"/>
    <w:rsid w:val="675460A8"/>
    <w:rsid w:val="6762E0C4"/>
    <w:rsid w:val="6768DB67"/>
    <w:rsid w:val="676F3BCD"/>
    <w:rsid w:val="67B2FFD4"/>
    <w:rsid w:val="67E69740"/>
    <w:rsid w:val="67E6FFB9"/>
    <w:rsid w:val="67F50CD7"/>
    <w:rsid w:val="67FA50B0"/>
    <w:rsid w:val="68028D63"/>
    <w:rsid w:val="682670A6"/>
    <w:rsid w:val="685971E3"/>
    <w:rsid w:val="686D0555"/>
    <w:rsid w:val="6876B210"/>
    <w:rsid w:val="6876CD78"/>
    <w:rsid w:val="688A8A5F"/>
    <w:rsid w:val="68A785CC"/>
    <w:rsid w:val="68E409EB"/>
    <w:rsid w:val="68F95BD1"/>
    <w:rsid w:val="691EA910"/>
    <w:rsid w:val="69767C87"/>
    <w:rsid w:val="69893CF7"/>
    <w:rsid w:val="69929754"/>
    <w:rsid w:val="69953708"/>
    <w:rsid w:val="69974477"/>
    <w:rsid w:val="69AA4BF2"/>
    <w:rsid w:val="69D168A9"/>
    <w:rsid w:val="69D54A59"/>
    <w:rsid w:val="69D6AF7D"/>
    <w:rsid w:val="69EBD332"/>
    <w:rsid w:val="6A1203AF"/>
    <w:rsid w:val="6A204270"/>
    <w:rsid w:val="6A28D821"/>
    <w:rsid w:val="6A37A855"/>
    <w:rsid w:val="6A3A15AA"/>
    <w:rsid w:val="6A3ECDE2"/>
    <w:rsid w:val="6A686AF8"/>
    <w:rsid w:val="6A8A3160"/>
    <w:rsid w:val="6A8D0C48"/>
    <w:rsid w:val="6AA09A85"/>
    <w:rsid w:val="6AA10C1B"/>
    <w:rsid w:val="6AAFF992"/>
    <w:rsid w:val="6AB4E719"/>
    <w:rsid w:val="6ABA7971"/>
    <w:rsid w:val="6ABCA1E2"/>
    <w:rsid w:val="6ACF3F97"/>
    <w:rsid w:val="6AD1EC6B"/>
    <w:rsid w:val="6AD9BB93"/>
    <w:rsid w:val="6ADCC341"/>
    <w:rsid w:val="6B44FDE9"/>
    <w:rsid w:val="6B67163B"/>
    <w:rsid w:val="6B88D929"/>
    <w:rsid w:val="6B8BAC6E"/>
    <w:rsid w:val="6BA2A666"/>
    <w:rsid w:val="6BAD721B"/>
    <w:rsid w:val="6BCF7F71"/>
    <w:rsid w:val="6BEFC24B"/>
    <w:rsid w:val="6BF1E745"/>
    <w:rsid w:val="6BFA3692"/>
    <w:rsid w:val="6C0CB06B"/>
    <w:rsid w:val="6C1F2F90"/>
    <w:rsid w:val="6C1F3F4E"/>
    <w:rsid w:val="6C569710"/>
    <w:rsid w:val="6C7A6892"/>
    <w:rsid w:val="6C946A68"/>
    <w:rsid w:val="6CB9D8D1"/>
    <w:rsid w:val="6CC02B34"/>
    <w:rsid w:val="6CD0CFE8"/>
    <w:rsid w:val="6CE73FE3"/>
    <w:rsid w:val="6D058B82"/>
    <w:rsid w:val="6D2F780E"/>
    <w:rsid w:val="6D3A7C3C"/>
    <w:rsid w:val="6D3A8D49"/>
    <w:rsid w:val="6D3C64D6"/>
    <w:rsid w:val="6D447DD5"/>
    <w:rsid w:val="6D44FD72"/>
    <w:rsid w:val="6D49BC34"/>
    <w:rsid w:val="6D55D9D3"/>
    <w:rsid w:val="6D67D1BB"/>
    <w:rsid w:val="6D7CF4F5"/>
    <w:rsid w:val="6DA48BBE"/>
    <w:rsid w:val="6DA4BB64"/>
    <w:rsid w:val="6DA9BA37"/>
    <w:rsid w:val="6DAD8482"/>
    <w:rsid w:val="6DD89908"/>
    <w:rsid w:val="6DEB423F"/>
    <w:rsid w:val="6DECE1DC"/>
    <w:rsid w:val="6E09DCA4"/>
    <w:rsid w:val="6E97287D"/>
    <w:rsid w:val="6E99928A"/>
    <w:rsid w:val="6EA2FA2A"/>
    <w:rsid w:val="6EAFB261"/>
    <w:rsid w:val="6EB3506C"/>
    <w:rsid w:val="6EBE2868"/>
    <w:rsid w:val="6EC97C22"/>
    <w:rsid w:val="6ED7F0E8"/>
    <w:rsid w:val="6EDCA610"/>
    <w:rsid w:val="6EE29F71"/>
    <w:rsid w:val="6F09DD0F"/>
    <w:rsid w:val="6F184DA4"/>
    <w:rsid w:val="6F1F8865"/>
    <w:rsid w:val="6F273E01"/>
    <w:rsid w:val="6F80A6A6"/>
    <w:rsid w:val="6F9BFA12"/>
    <w:rsid w:val="6FD5E173"/>
    <w:rsid w:val="6FE35DA4"/>
    <w:rsid w:val="7013CEA7"/>
    <w:rsid w:val="7016230F"/>
    <w:rsid w:val="701710CC"/>
    <w:rsid w:val="701FF358"/>
    <w:rsid w:val="7030C905"/>
    <w:rsid w:val="7036A924"/>
    <w:rsid w:val="70454BA0"/>
    <w:rsid w:val="706180A2"/>
    <w:rsid w:val="7088F141"/>
    <w:rsid w:val="70B1EBFC"/>
    <w:rsid w:val="70BC6078"/>
    <w:rsid w:val="70DD4BFE"/>
    <w:rsid w:val="70EA4C0F"/>
    <w:rsid w:val="70EF6DFF"/>
    <w:rsid w:val="70F62859"/>
    <w:rsid w:val="7108D5E4"/>
    <w:rsid w:val="711E2DBC"/>
    <w:rsid w:val="71268806"/>
    <w:rsid w:val="713AC3F6"/>
    <w:rsid w:val="716AE295"/>
    <w:rsid w:val="716B286D"/>
    <w:rsid w:val="71B7BF84"/>
    <w:rsid w:val="71CA49B4"/>
    <w:rsid w:val="72188CC6"/>
    <w:rsid w:val="7223F665"/>
    <w:rsid w:val="722C52D4"/>
    <w:rsid w:val="72305777"/>
    <w:rsid w:val="7237B602"/>
    <w:rsid w:val="72571326"/>
    <w:rsid w:val="725E06BA"/>
    <w:rsid w:val="726440B1"/>
    <w:rsid w:val="7274CC6F"/>
    <w:rsid w:val="7279824C"/>
    <w:rsid w:val="72969B84"/>
    <w:rsid w:val="72A13ED1"/>
    <w:rsid w:val="72B2A8D0"/>
    <w:rsid w:val="72CB87D5"/>
    <w:rsid w:val="72F5118B"/>
    <w:rsid w:val="72F5795A"/>
    <w:rsid w:val="73002599"/>
    <w:rsid w:val="73140D09"/>
    <w:rsid w:val="731DAB7E"/>
    <w:rsid w:val="7321A6D5"/>
    <w:rsid w:val="732C8D17"/>
    <w:rsid w:val="7335B04A"/>
    <w:rsid w:val="733BCFB0"/>
    <w:rsid w:val="735D5A0C"/>
    <w:rsid w:val="736F5F2C"/>
    <w:rsid w:val="7375E5B7"/>
    <w:rsid w:val="737925BC"/>
    <w:rsid w:val="7381C423"/>
    <w:rsid w:val="738789D8"/>
    <w:rsid w:val="738C15D2"/>
    <w:rsid w:val="738D60DA"/>
    <w:rsid w:val="73A59402"/>
    <w:rsid w:val="73A7B647"/>
    <w:rsid w:val="73AE2492"/>
    <w:rsid w:val="73C6BECC"/>
    <w:rsid w:val="73E8AF1D"/>
    <w:rsid w:val="740B8DB6"/>
    <w:rsid w:val="744BE654"/>
    <w:rsid w:val="745A387A"/>
    <w:rsid w:val="7466B671"/>
    <w:rsid w:val="7473BA44"/>
    <w:rsid w:val="748F19F7"/>
    <w:rsid w:val="74A75532"/>
    <w:rsid w:val="74D17AB9"/>
    <w:rsid w:val="74E56CCA"/>
    <w:rsid w:val="74FA268C"/>
    <w:rsid w:val="751E800C"/>
    <w:rsid w:val="754394B2"/>
    <w:rsid w:val="75577A00"/>
    <w:rsid w:val="755A7253"/>
    <w:rsid w:val="75704933"/>
    <w:rsid w:val="75719C73"/>
    <w:rsid w:val="75869F80"/>
    <w:rsid w:val="758DBB56"/>
    <w:rsid w:val="75911731"/>
    <w:rsid w:val="759EDD07"/>
    <w:rsid w:val="75D841DC"/>
    <w:rsid w:val="75DFBF40"/>
    <w:rsid w:val="761440BA"/>
    <w:rsid w:val="76528D9D"/>
    <w:rsid w:val="765A604A"/>
    <w:rsid w:val="7692F9AA"/>
    <w:rsid w:val="769B42F5"/>
    <w:rsid w:val="76C69244"/>
    <w:rsid w:val="76D48D40"/>
    <w:rsid w:val="76E0E5BA"/>
    <w:rsid w:val="7712799F"/>
    <w:rsid w:val="77294797"/>
    <w:rsid w:val="77325251"/>
    <w:rsid w:val="773A79FA"/>
    <w:rsid w:val="774AEAC5"/>
    <w:rsid w:val="7755CBB4"/>
    <w:rsid w:val="775FE69A"/>
    <w:rsid w:val="7783992F"/>
    <w:rsid w:val="778B1045"/>
    <w:rsid w:val="77953308"/>
    <w:rsid w:val="77A9249B"/>
    <w:rsid w:val="77DF382A"/>
    <w:rsid w:val="7803DE33"/>
    <w:rsid w:val="780C885E"/>
    <w:rsid w:val="780F89D5"/>
    <w:rsid w:val="78425242"/>
    <w:rsid w:val="784A63E3"/>
    <w:rsid w:val="784F2F87"/>
    <w:rsid w:val="785749BB"/>
    <w:rsid w:val="787258E7"/>
    <w:rsid w:val="787975EC"/>
    <w:rsid w:val="78838090"/>
    <w:rsid w:val="78985217"/>
    <w:rsid w:val="78AF5D65"/>
    <w:rsid w:val="78B101EF"/>
    <w:rsid w:val="78BD8254"/>
    <w:rsid w:val="78CC6F2B"/>
    <w:rsid w:val="78D15C76"/>
    <w:rsid w:val="78E0C623"/>
    <w:rsid w:val="793E8678"/>
    <w:rsid w:val="79411C9D"/>
    <w:rsid w:val="79692224"/>
    <w:rsid w:val="796E4ECC"/>
    <w:rsid w:val="7971375D"/>
    <w:rsid w:val="798A9990"/>
    <w:rsid w:val="798A99F9"/>
    <w:rsid w:val="798D283C"/>
    <w:rsid w:val="79AA2C4F"/>
    <w:rsid w:val="79B31080"/>
    <w:rsid w:val="79C75BE7"/>
    <w:rsid w:val="79D16109"/>
    <w:rsid w:val="79DE7466"/>
    <w:rsid w:val="79E55330"/>
    <w:rsid w:val="7A046839"/>
    <w:rsid w:val="7A2F2C97"/>
    <w:rsid w:val="7A2FEE93"/>
    <w:rsid w:val="7A38DF8A"/>
    <w:rsid w:val="7A498706"/>
    <w:rsid w:val="7A8D5DFD"/>
    <w:rsid w:val="7A9E82CF"/>
    <w:rsid w:val="7AB917C7"/>
    <w:rsid w:val="7ABEE666"/>
    <w:rsid w:val="7AC445C1"/>
    <w:rsid w:val="7AD806BA"/>
    <w:rsid w:val="7ADD6832"/>
    <w:rsid w:val="7AE2F743"/>
    <w:rsid w:val="7AF9EFBF"/>
    <w:rsid w:val="7B1E769F"/>
    <w:rsid w:val="7B2E0869"/>
    <w:rsid w:val="7B3C97BE"/>
    <w:rsid w:val="7B6E3527"/>
    <w:rsid w:val="7B7251B5"/>
    <w:rsid w:val="7B87858E"/>
    <w:rsid w:val="7BA40B88"/>
    <w:rsid w:val="7BAAC207"/>
    <w:rsid w:val="7BC4602E"/>
    <w:rsid w:val="7BCEC34F"/>
    <w:rsid w:val="7BCF2121"/>
    <w:rsid w:val="7BCFE2AD"/>
    <w:rsid w:val="7BD6A52F"/>
    <w:rsid w:val="7BF6B08E"/>
    <w:rsid w:val="7C33517F"/>
    <w:rsid w:val="7C5DD324"/>
    <w:rsid w:val="7C5E5223"/>
    <w:rsid w:val="7C71514D"/>
    <w:rsid w:val="7C7A6A55"/>
    <w:rsid w:val="7C9F12E4"/>
    <w:rsid w:val="7CCA081A"/>
    <w:rsid w:val="7CE47A44"/>
    <w:rsid w:val="7CEB6946"/>
    <w:rsid w:val="7D148AAB"/>
    <w:rsid w:val="7D151AA5"/>
    <w:rsid w:val="7D3C50D2"/>
    <w:rsid w:val="7D3F5B2F"/>
    <w:rsid w:val="7D44C8FB"/>
    <w:rsid w:val="7D50F596"/>
    <w:rsid w:val="7D760985"/>
    <w:rsid w:val="7D8B4F28"/>
    <w:rsid w:val="7D9836AF"/>
    <w:rsid w:val="7DC84D23"/>
    <w:rsid w:val="7E100DD1"/>
    <w:rsid w:val="7E2D32C1"/>
    <w:rsid w:val="7E330138"/>
    <w:rsid w:val="7E34F75B"/>
    <w:rsid w:val="7E6BFBC5"/>
    <w:rsid w:val="7E963256"/>
    <w:rsid w:val="7EA9C613"/>
    <w:rsid w:val="7EFCFD0F"/>
    <w:rsid w:val="7F2F1F93"/>
    <w:rsid w:val="7F6203B8"/>
    <w:rsid w:val="7F633043"/>
    <w:rsid w:val="7F7028D4"/>
    <w:rsid w:val="7F7959C5"/>
    <w:rsid w:val="7F7C1235"/>
    <w:rsid w:val="7F92CF9D"/>
    <w:rsid w:val="7F9665C9"/>
    <w:rsid w:val="7FACE9D9"/>
    <w:rsid w:val="7FBB7D79"/>
    <w:rsid w:val="7FBC18D0"/>
    <w:rsid w:val="7FEF7142"/>
  </w:rsids>
  <m:mathPr>
    <m:mathFont m:val="Cambria Math"/>
    <m:brkBin m:val="before"/>
    <m:brkBinSub m:val="--"/>
    <m:smallFrac m:val="0"/>
    <m:dispDef m:val="0"/>
    <m:lMargin m:val="0"/>
    <m:rMargin m:val="0"/>
    <m:defJc m:val="centerGroup"/>
    <m:wrapRight/>
    <m:intLim m:val="subSup"/>
    <m:naryLim m:val="subSup"/>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864582D"/>
  <w15:docId w15:val="{867DB08E-2727-466E-B771-FAF566A2C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80"/>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C531D"/>
    <w:pPr>
      <w:spacing w:after="180"/>
    </w:pPr>
    <w:rPr>
      <w:rFonts w:ascii="Arial" w:hAnsi="Arial"/>
      <w:color w:val="7F7F7F" w:themeColor="text1" w:themeTint="80"/>
      <w:sz w:val="20"/>
    </w:rPr>
  </w:style>
  <w:style w:type="paragraph" w:styleId="Heading1">
    <w:name w:val="heading 1"/>
    <w:basedOn w:val="Normal"/>
    <w:next w:val="Normal"/>
    <w:link w:val="Heading1Char"/>
    <w:uiPriority w:val="9"/>
    <w:rsid w:val="00320A8D"/>
    <w:pPr>
      <w:keepNext/>
      <w:keepLines/>
      <w:spacing w:before="360" w:after="0"/>
      <w:outlineLvl w:val="0"/>
    </w:pPr>
    <w:rPr>
      <w:rFonts w:ascii="Tahoma" w:eastAsiaTheme="majorEastAsia" w:hAnsi="Tahoma" w:cs="Times New Roman (Headings CS)"/>
      <w:bCs/>
      <w:color w:val="595959" w:themeColor="text2" w:themeTint="A6"/>
      <w:spacing w:val="20"/>
      <w:sz w:val="48"/>
      <w:szCs w:val="28"/>
    </w:rPr>
  </w:style>
  <w:style w:type="paragraph" w:styleId="Heading2">
    <w:name w:val="heading 2"/>
    <w:basedOn w:val="Normal"/>
    <w:next w:val="Normal"/>
    <w:link w:val="Heading2Char"/>
    <w:uiPriority w:val="9"/>
    <w:unhideWhenUsed/>
    <w:rsid w:val="00320A8D"/>
    <w:pPr>
      <w:keepNext/>
      <w:keepLines/>
      <w:spacing w:before="120" w:after="0"/>
      <w:outlineLvl w:val="1"/>
    </w:pPr>
    <w:rPr>
      <w:rFonts w:eastAsiaTheme="majorEastAsia" w:cstheme="majorBidi"/>
      <w:b/>
      <w:bCs/>
      <w:color w:val="26664E" w:themeColor="accent1"/>
      <w:sz w:val="28"/>
      <w:szCs w:val="26"/>
    </w:rPr>
  </w:style>
  <w:style w:type="paragraph" w:styleId="Heading3">
    <w:name w:val="heading 3"/>
    <w:basedOn w:val="Normal"/>
    <w:next w:val="Normal"/>
    <w:link w:val="Heading3Char"/>
    <w:uiPriority w:val="9"/>
    <w:unhideWhenUsed/>
    <w:rsid w:val="00320A8D"/>
    <w:pPr>
      <w:keepNext/>
      <w:keepLines/>
      <w:spacing w:before="20" w:after="0"/>
      <w:outlineLvl w:val="2"/>
    </w:pPr>
    <w:rPr>
      <w:rFonts w:asciiTheme="majorHAnsi" w:eastAsiaTheme="majorEastAsia" w:hAnsiTheme="majorHAnsi" w:cstheme="majorBidi"/>
      <w:bCs/>
      <w:color w:val="000000" w:themeColor="text2"/>
      <w:spacing w:val="14"/>
      <w:sz w:val="24"/>
    </w:rPr>
  </w:style>
  <w:style w:type="paragraph" w:styleId="Heading4">
    <w:name w:val="heading 4"/>
    <w:basedOn w:val="Normal"/>
    <w:next w:val="Normal"/>
    <w:link w:val="Heading4Char"/>
    <w:uiPriority w:val="9"/>
    <w:unhideWhenUsed/>
    <w:rsid w:val="00320A8D"/>
    <w:pPr>
      <w:keepNext/>
      <w:keepLines/>
      <w:spacing w:before="200" w:after="0"/>
      <w:outlineLvl w:val="3"/>
    </w:pPr>
    <w:rPr>
      <w:rFonts w:eastAsiaTheme="majorEastAsia" w:cstheme="majorBidi"/>
      <w:b/>
      <w:bCs/>
      <w:i/>
      <w:iCs/>
      <w:color w:val="000000"/>
      <w:sz w:val="24"/>
    </w:rPr>
  </w:style>
  <w:style w:type="paragraph" w:styleId="Heading5">
    <w:name w:val="heading 5"/>
    <w:basedOn w:val="Normal"/>
    <w:next w:val="Normal"/>
    <w:link w:val="Heading5Char"/>
    <w:uiPriority w:val="9"/>
    <w:unhideWhenUsed/>
    <w:rsid w:val="00320A8D"/>
    <w:pPr>
      <w:keepNext/>
      <w:keepLines/>
      <w:spacing w:before="200" w:after="0"/>
      <w:outlineLvl w:val="4"/>
    </w:pPr>
    <w:rPr>
      <w:rFonts w:asciiTheme="majorHAnsi" w:eastAsiaTheme="majorEastAsia" w:hAnsiTheme="majorHAnsi" w:cstheme="majorBidi"/>
      <w:color w:val="000000"/>
      <w:sz w:val="22"/>
    </w:rPr>
  </w:style>
  <w:style w:type="paragraph" w:styleId="Heading6">
    <w:name w:val="heading 6"/>
    <w:basedOn w:val="Normal"/>
    <w:next w:val="Normal"/>
    <w:link w:val="Heading6Char"/>
    <w:uiPriority w:val="9"/>
    <w:unhideWhenUsed/>
    <w:rsid w:val="00320A8D"/>
    <w:pPr>
      <w:keepNext/>
      <w:keepLines/>
      <w:spacing w:before="200" w:after="0"/>
      <w:outlineLvl w:val="5"/>
    </w:pPr>
    <w:rPr>
      <w:rFonts w:asciiTheme="majorHAnsi" w:eastAsiaTheme="majorEastAsia" w:hAnsiTheme="majorHAnsi" w:cstheme="majorBidi"/>
      <w:iCs/>
      <w:color w:val="26664E" w:themeColor="accent1"/>
      <w:sz w:val="22"/>
    </w:rPr>
  </w:style>
  <w:style w:type="paragraph" w:styleId="Heading7">
    <w:name w:val="heading 7"/>
    <w:basedOn w:val="Normal"/>
    <w:next w:val="Normal"/>
    <w:link w:val="Heading7Char"/>
    <w:uiPriority w:val="9"/>
    <w:semiHidden/>
    <w:unhideWhenUsed/>
    <w:qFormat/>
    <w:rsid w:val="00320A8D"/>
    <w:pPr>
      <w:keepNext/>
      <w:keepLines/>
      <w:spacing w:before="200" w:after="0"/>
      <w:outlineLvl w:val="6"/>
    </w:pPr>
    <w:rPr>
      <w:rFonts w:asciiTheme="majorHAnsi" w:eastAsiaTheme="majorEastAsia" w:hAnsiTheme="majorHAnsi" w:cstheme="majorBidi"/>
      <w:i/>
      <w:iCs/>
      <w:color w:val="000000"/>
      <w:sz w:val="22"/>
    </w:rPr>
  </w:style>
  <w:style w:type="paragraph" w:styleId="Heading8">
    <w:name w:val="heading 8"/>
    <w:basedOn w:val="Normal"/>
    <w:next w:val="Normal"/>
    <w:link w:val="Heading8Char"/>
    <w:uiPriority w:val="9"/>
    <w:semiHidden/>
    <w:unhideWhenUsed/>
    <w:qFormat/>
    <w:rsid w:val="00320A8D"/>
    <w:pPr>
      <w:keepNext/>
      <w:keepLines/>
      <w:spacing w:before="200" w:after="0"/>
      <w:outlineLvl w:val="7"/>
    </w:pPr>
    <w:rPr>
      <w:rFonts w:asciiTheme="majorHAnsi" w:eastAsiaTheme="majorEastAsia" w:hAnsiTheme="majorHAnsi" w:cstheme="majorBidi"/>
      <w:color w:val="000000"/>
      <w:szCs w:val="20"/>
    </w:rPr>
  </w:style>
  <w:style w:type="paragraph" w:styleId="Heading9">
    <w:name w:val="heading 9"/>
    <w:basedOn w:val="Normal"/>
    <w:next w:val="Normal"/>
    <w:link w:val="Heading9Char"/>
    <w:uiPriority w:val="9"/>
    <w:semiHidden/>
    <w:unhideWhenUsed/>
    <w:qFormat/>
    <w:rsid w:val="00320A8D"/>
    <w:pPr>
      <w:keepNext/>
      <w:keepLines/>
      <w:spacing w:before="200" w:after="0"/>
      <w:outlineLvl w:val="8"/>
    </w:pPr>
    <w:rPr>
      <w:rFonts w:asciiTheme="majorHAnsi" w:eastAsiaTheme="majorEastAsia" w:hAnsiTheme="majorHAnsi" w:cstheme="majorBidi"/>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inatable">
    <w:name w:val="Bullets in a table"/>
    <w:link w:val="BulletsinatableChar"/>
    <w:qFormat/>
    <w:locked/>
    <w:rsid w:val="00655E46"/>
    <w:pPr>
      <w:numPr>
        <w:numId w:val="3"/>
      </w:numPr>
      <w:spacing w:after="0"/>
    </w:pPr>
    <w:rPr>
      <w:rFonts w:ascii="Calibri Light" w:hAnsi="Calibri Light" w:cs="Arial"/>
      <w:bCs/>
      <w:color w:val="4D4D4D" w:themeColor="accent6"/>
      <w:szCs w:val="20"/>
    </w:rPr>
  </w:style>
  <w:style w:type="character" w:customStyle="1" w:styleId="BulletsinatableChar">
    <w:name w:val="Bullets in a table Char"/>
    <w:basedOn w:val="DefaultParagraphFont"/>
    <w:link w:val="Bulletsinatable"/>
    <w:rsid w:val="00655E46"/>
    <w:rPr>
      <w:rFonts w:ascii="Calibri Light" w:hAnsi="Calibri Light" w:cs="Arial"/>
      <w:bCs/>
      <w:color w:val="4D4D4D" w:themeColor="accent6"/>
      <w:szCs w:val="20"/>
    </w:rPr>
  </w:style>
  <w:style w:type="paragraph" w:customStyle="1" w:styleId="Tableheading">
    <w:name w:val="Table heading"/>
    <w:link w:val="TableheadingChar"/>
    <w:qFormat/>
    <w:locked/>
    <w:rsid w:val="00F771F2"/>
    <w:pPr>
      <w:spacing w:before="180" w:after="60"/>
    </w:pPr>
    <w:rPr>
      <w:rFonts w:ascii="Calibri Light" w:hAnsi="Calibri Light" w:cs="Arial"/>
      <w:b/>
      <w:color w:val="4D4D4D" w:themeColor="accent6"/>
      <w:sz w:val="24"/>
    </w:rPr>
  </w:style>
  <w:style w:type="character" w:customStyle="1" w:styleId="TableheadingChar">
    <w:name w:val="Table heading Char"/>
    <w:basedOn w:val="DefaultParagraphFont"/>
    <w:link w:val="Tableheading"/>
    <w:rsid w:val="00F771F2"/>
    <w:rPr>
      <w:rFonts w:ascii="Calibri Light" w:hAnsi="Calibri Light" w:cs="Arial"/>
      <w:b/>
      <w:color w:val="4D4D4D" w:themeColor="accent6"/>
      <w:sz w:val="24"/>
    </w:rPr>
  </w:style>
  <w:style w:type="paragraph" w:customStyle="1" w:styleId="Figureheading">
    <w:name w:val="Figure heading"/>
    <w:basedOn w:val="Tableheading"/>
    <w:link w:val="FigureheadingChar"/>
    <w:qFormat/>
    <w:locked/>
    <w:rsid w:val="006B3E9B"/>
    <w:pPr>
      <w:keepNext/>
    </w:pPr>
    <w:rPr>
      <w:color w:val="26664E" w:themeColor="accent1"/>
      <w:szCs w:val="20"/>
    </w:rPr>
  </w:style>
  <w:style w:type="character" w:customStyle="1" w:styleId="FigureheadingChar">
    <w:name w:val="Figure heading Char"/>
    <w:basedOn w:val="TableheadingChar"/>
    <w:link w:val="Figureheading"/>
    <w:rsid w:val="00F771F2"/>
    <w:rPr>
      <w:rFonts w:ascii="Calibri Light" w:hAnsi="Calibri Light" w:cs="Arial"/>
      <w:b/>
      <w:color w:val="26664E" w:themeColor="accent1"/>
      <w:sz w:val="24"/>
      <w:szCs w:val="20"/>
    </w:rPr>
  </w:style>
  <w:style w:type="character" w:customStyle="1" w:styleId="Heading1Char">
    <w:name w:val="Heading 1 Char"/>
    <w:basedOn w:val="DefaultParagraphFont"/>
    <w:link w:val="Heading1"/>
    <w:uiPriority w:val="9"/>
    <w:rsid w:val="00320A8D"/>
    <w:rPr>
      <w:rFonts w:ascii="Tahoma" w:eastAsiaTheme="majorEastAsia" w:hAnsi="Tahoma" w:cs="Times New Roman (Headings CS)"/>
      <w:b w:val="0"/>
      <w:bCs/>
      <w:i w:val="0"/>
      <w:color w:val="595959" w:themeColor="text2" w:themeTint="A6"/>
      <w:spacing w:val="20"/>
      <w:sz w:val="48"/>
      <w:szCs w:val="28"/>
    </w:rPr>
  </w:style>
  <w:style w:type="character" w:customStyle="1" w:styleId="Heading2Char">
    <w:name w:val="Heading 2 Char"/>
    <w:basedOn w:val="DefaultParagraphFont"/>
    <w:link w:val="Heading2"/>
    <w:uiPriority w:val="9"/>
    <w:rsid w:val="00320A8D"/>
    <w:rPr>
      <w:rFonts w:ascii="Arial" w:eastAsiaTheme="majorEastAsia" w:hAnsi="Arial" w:cstheme="majorBidi"/>
      <w:b/>
      <w:bCs/>
      <w:i w:val="0"/>
      <w:color w:val="26664E" w:themeColor="accent1"/>
      <w:sz w:val="28"/>
      <w:szCs w:val="26"/>
    </w:rPr>
  </w:style>
  <w:style w:type="character" w:customStyle="1" w:styleId="Heading3Char">
    <w:name w:val="Heading 3 Char"/>
    <w:basedOn w:val="DefaultParagraphFont"/>
    <w:link w:val="Heading3"/>
    <w:uiPriority w:val="9"/>
    <w:rsid w:val="00320A8D"/>
    <w:rPr>
      <w:rFonts w:asciiTheme="majorHAnsi" w:eastAsiaTheme="majorEastAsia" w:hAnsiTheme="majorHAnsi" w:cstheme="majorBidi"/>
      <w:b w:val="0"/>
      <w:bCs/>
      <w:i w:val="0"/>
      <w:color w:val="000000" w:themeColor="text2"/>
      <w:spacing w:val="14"/>
      <w:sz w:val="24"/>
    </w:rPr>
  </w:style>
  <w:style w:type="character" w:customStyle="1" w:styleId="Heading4Char">
    <w:name w:val="Heading 4 Char"/>
    <w:basedOn w:val="DefaultParagraphFont"/>
    <w:link w:val="Heading4"/>
    <w:uiPriority w:val="9"/>
    <w:rsid w:val="00320A8D"/>
    <w:rPr>
      <w:rFonts w:ascii="Arial" w:eastAsiaTheme="majorEastAsia" w:hAnsi="Arial" w:cstheme="majorBidi"/>
      <w:b/>
      <w:bCs/>
      <w:i/>
      <w:iCs/>
      <w:color w:val="000000"/>
      <w:sz w:val="24"/>
    </w:rPr>
  </w:style>
  <w:style w:type="character" w:customStyle="1" w:styleId="Heading5Char">
    <w:name w:val="Heading 5 Char"/>
    <w:basedOn w:val="DefaultParagraphFont"/>
    <w:link w:val="Heading5"/>
    <w:uiPriority w:val="9"/>
    <w:rsid w:val="00320A8D"/>
    <w:rPr>
      <w:rFonts w:asciiTheme="majorHAnsi" w:eastAsiaTheme="majorEastAsia" w:hAnsiTheme="majorHAnsi" w:cstheme="majorBidi"/>
      <w:b w:val="0"/>
      <w:i w:val="0"/>
      <w:color w:val="000000"/>
      <w:sz w:val="20"/>
    </w:rPr>
  </w:style>
  <w:style w:type="character" w:customStyle="1" w:styleId="Heading6Char">
    <w:name w:val="Heading 6 Char"/>
    <w:basedOn w:val="DefaultParagraphFont"/>
    <w:link w:val="Heading6"/>
    <w:uiPriority w:val="9"/>
    <w:rsid w:val="00320A8D"/>
    <w:rPr>
      <w:rFonts w:asciiTheme="majorHAnsi" w:eastAsiaTheme="majorEastAsia" w:hAnsiTheme="majorHAnsi" w:cstheme="majorBidi"/>
      <w:b w:val="0"/>
      <w:i w:val="0"/>
      <w:iCs/>
      <w:color w:val="26664E" w:themeColor="accent1"/>
      <w:sz w:val="20"/>
    </w:rPr>
  </w:style>
  <w:style w:type="character" w:customStyle="1" w:styleId="Heading7Char">
    <w:name w:val="Heading 7 Char"/>
    <w:basedOn w:val="DefaultParagraphFont"/>
    <w:link w:val="Heading7"/>
    <w:uiPriority w:val="9"/>
    <w:semiHidden/>
    <w:rsid w:val="00320A8D"/>
    <w:rPr>
      <w:rFonts w:asciiTheme="majorHAnsi" w:eastAsiaTheme="majorEastAsia" w:hAnsiTheme="majorHAnsi" w:cstheme="majorBidi"/>
      <w:b w:val="0"/>
      <w:i/>
      <w:iCs/>
      <w:color w:val="000000"/>
      <w:sz w:val="20"/>
    </w:rPr>
  </w:style>
  <w:style w:type="character" w:customStyle="1" w:styleId="Heading8Char">
    <w:name w:val="Heading 8 Char"/>
    <w:basedOn w:val="DefaultParagraphFont"/>
    <w:link w:val="Heading8"/>
    <w:uiPriority w:val="9"/>
    <w:semiHidden/>
    <w:rsid w:val="00320A8D"/>
    <w:rPr>
      <w:rFonts w:asciiTheme="majorHAnsi" w:eastAsiaTheme="majorEastAsia" w:hAnsiTheme="majorHAnsi" w:cstheme="majorBidi"/>
      <w:b w:val="0"/>
      <w:i w:val="0"/>
      <w:color w:val="000000"/>
      <w:sz w:val="20"/>
      <w:szCs w:val="20"/>
    </w:rPr>
  </w:style>
  <w:style w:type="character" w:customStyle="1" w:styleId="Heading9Char">
    <w:name w:val="Heading 9 Char"/>
    <w:basedOn w:val="DefaultParagraphFont"/>
    <w:link w:val="Heading9"/>
    <w:uiPriority w:val="9"/>
    <w:semiHidden/>
    <w:rsid w:val="00320A8D"/>
    <w:rPr>
      <w:rFonts w:asciiTheme="majorHAnsi" w:eastAsiaTheme="majorEastAsia" w:hAnsiTheme="majorHAnsi" w:cstheme="majorBidi"/>
      <w:b w:val="0"/>
      <w:i/>
      <w:iCs/>
      <w:color w:val="000000"/>
      <w:sz w:val="20"/>
      <w:szCs w:val="20"/>
    </w:rPr>
  </w:style>
  <w:style w:type="paragraph" w:customStyle="1" w:styleId="Footnotes">
    <w:name w:val="Footnotes"/>
    <w:link w:val="FootnotesChar"/>
    <w:qFormat/>
    <w:locked/>
    <w:rsid w:val="00F771F2"/>
    <w:pPr>
      <w:spacing w:after="0"/>
    </w:pPr>
    <w:rPr>
      <w:rFonts w:ascii="Calibri Light" w:hAnsi="Calibri Light" w:cs="Times New Roman (Body CS)"/>
      <w:color w:val="4D4D4D" w:themeColor="accent6"/>
      <w:spacing w:val="-6"/>
      <w:sz w:val="18"/>
      <w:szCs w:val="72"/>
    </w:rPr>
  </w:style>
  <w:style w:type="character" w:customStyle="1" w:styleId="FootnotesChar">
    <w:name w:val="Footnotes Char"/>
    <w:basedOn w:val="DefaultParagraphFont"/>
    <w:link w:val="Footnotes"/>
    <w:rsid w:val="00F771F2"/>
    <w:rPr>
      <w:rFonts w:ascii="Calibri Light" w:hAnsi="Calibri Light" w:cs="Times New Roman (Body CS)"/>
      <w:color w:val="4D4D4D" w:themeColor="accent6"/>
      <w:spacing w:val="-6"/>
      <w:sz w:val="18"/>
      <w:szCs w:val="72"/>
    </w:rPr>
  </w:style>
  <w:style w:type="table" w:styleId="ListTable3-Accent2">
    <w:name w:val="List Table 3 Accent 2"/>
    <w:basedOn w:val="TableNormal"/>
    <w:uiPriority w:val="48"/>
    <w:rsid w:val="00F771F2"/>
    <w:pPr>
      <w:spacing w:after="0"/>
    </w:pPr>
    <w:rPr>
      <w:rFonts w:ascii="Calibri Light" w:hAnsi="Calibri Light"/>
    </w:rPr>
    <w:tblPr>
      <w:tblStyleRowBandSize w:val="1"/>
      <w:tblStyleColBandSize w:val="1"/>
      <w:tblBorders>
        <w:top w:val="single" w:sz="4" w:space="0" w:color="148A5D" w:themeColor="accent2"/>
        <w:bottom w:val="single" w:sz="4" w:space="0" w:color="148A5D" w:themeColor="accent2"/>
        <w:insideH w:val="single" w:sz="4" w:space="0" w:color="148A5D" w:themeColor="accent2"/>
      </w:tblBorders>
    </w:tblPr>
    <w:tblStylePr w:type="firstRow">
      <w:rPr>
        <w:b/>
        <w:bCs/>
        <w:color w:val="FFFFFF" w:themeColor="background1"/>
      </w:rPr>
      <w:tblPr/>
      <w:tcPr>
        <w:shd w:val="clear" w:color="auto" w:fill="148A5D" w:themeFill="accent2"/>
      </w:tcPr>
    </w:tblStylePr>
    <w:tblStylePr w:type="lastRow">
      <w:rPr>
        <w:b/>
        <w:bCs/>
      </w:rPr>
      <w:tblPr/>
      <w:tcPr>
        <w:tcBorders>
          <w:top w:val="double" w:sz="4" w:space="0" w:color="148A5D" w:themeColor="accent2"/>
        </w:tcBorders>
        <w:shd w:val="clear" w:color="auto" w:fill="FFFFFF" w:themeFill="background1"/>
      </w:tcPr>
    </w:tblStylePr>
    <w:tblStylePr w:type="firstCol">
      <w:rPr>
        <w:b w:val="0"/>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48A5D" w:themeColor="accent2"/>
          <w:right w:val="single" w:sz="4" w:space="0" w:color="148A5D" w:themeColor="accent2"/>
        </w:tcBorders>
      </w:tcPr>
    </w:tblStylePr>
    <w:tblStylePr w:type="band1Horz">
      <w:tblPr/>
      <w:tcPr>
        <w:tcBorders>
          <w:top w:val="single" w:sz="4" w:space="0" w:color="148A5D" w:themeColor="accent2"/>
          <w:bottom w:val="single" w:sz="4" w:space="0" w:color="148A5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themeColor="accent2"/>
          <w:left w:val="nil"/>
        </w:tcBorders>
      </w:tcPr>
    </w:tblStylePr>
    <w:tblStylePr w:type="swCell">
      <w:tblPr/>
      <w:tcPr>
        <w:tcBorders>
          <w:top w:val="double" w:sz="4" w:space="0" w:color="148A5D" w:themeColor="accent2"/>
          <w:right w:val="nil"/>
        </w:tcBorders>
      </w:tcPr>
    </w:tblStylePr>
  </w:style>
  <w:style w:type="paragraph" w:customStyle="1" w:styleId="Notesfortablesfigures">
    <w:name w:val="Notes for tables/figures"/>
    <w:link w:val="NotesfortablesfiguresChar"/>
    <w:qFormat/>
    <w:locked/>
    <w:rsid w:val="00F771F2"/>
    <w:pPr>
      <w:spacing w:after="0"/>
    </w:pPr>
    <w:rPr>
      <w:rFonts w:ascii="Calibri Light" w:hAnsi="Calibri Light"/>
      <w:color w:val="4D4D4D" w:themeColor="accent6"/>
      <w:sz w:val="18"/>
      <w:szCs w:val="20"/>
    </w:rPr>
  </w:style>
  <w:style w:type="character" w:customStyle="1" w:styleId="NotesfortablesfiguresChar">
    <w:name w:val="Notes for tables/figures Char"/>
    <w:basedOn w:val="DefaultParagraphFont"/>
    <w:link w:val="Notesfortablesfigures"/>
    <w:rsid w:val="00F771F2"/>
    <w:rPr>
      <w:rFonts w:ascii="Calibri Light" w:hAnsi="Calibri Light"/>
      <w:color w:val="4D4D4D" w:themeColor="accent6"/>
      <w:sz w:val="18"/>
      <w:szCs w:val="20"/>
    </w:rPr>
  </w:style>
  <w:style w:type="paragraph" w:customStyle="1" w:styleId="Paragraph">
    <w:name w:val="Paragraph"/>
    <w:qFormat/>
    <w:locked/>
    <w:rsid w:val="00F771F2"/>
    <w:pPr>
      <w:spacing w:before="180" w:after="180" w:line="276" w:lineRule="auto"/>
      <w:jc w:val="both"/>
    </w:pPr>
    <w:rPr>
      <w:rFonts w:ascii="Calibri Light" w:hAnsi="Calibri Light" w:cs="Arial"/>
      <w:color w:val="4D4D4D" w:themeColor="accent6"/>
      <w:sz w:val="26"/>
      <w:szCs w:val="20"/>
    </w:rPr>
  </w:style>
  <w:style w:type="paragraph" w:customStyle="1" w:styleId="Parapraphbeforeabulletlist">
    <w:name w:val="Parapraph before a bullet list"/>
    <w:basedOn w:val="Paragraph"/>
    <w:link w:val="ParapraphbeforeabulletlistChar"/>
    <w:locked/>
    <w:rsid w:val="00F771F2"/>
    <w:pPr>
      <w:spacing w:after="120"/>
    </w:pPr>
    <w:rPr>
      <w:rFonts w:ascii="@MS PMincho" w:hAnsi="@MS PMincho" w:cs="@MS PMincho"/>
      <w:szCs w:val="44"/>
    </w:rPr>
  </w:style>
  <w:style w:type="character" w:customStyle="1" w:styleId="ParapraphbeforeabulletlistChar">
    <w:name w:val="Parapraph before a bullet list Char"/>
    <w:basedOn w:val="DefaultParagraphFont"/>
    <w:link w:val="Parapraphbeforeabulletlist"/>
    <w:rsid w:val="00F771F2"/>
    <w:rPr>
      <w:rFonts w:ascii="@MS PMincho" w:hAnsi="@MS PMincho" w:cs="@MS PMincho"/>
      <w:color w:val="4D4D4D" w:themeColor="accent6"/>
      <w:sz w:val="26"/>
      <w:szCs w:val="44"/>
    </w:rPr>
  </w:style>
  <w:style w:type="paragraph" w:customStyle="1" w:styleId="Sourcefortablesfigures">
    <w:name w:val="Source for tables/figures"/>
    <w:basedOn w:val="Normal"/>
    <w:link w:val="SourcefortablesfiguresChar"/>
    <w:qFormat/>
    <w:locked/>
    <w:rsid w:val="00F771F2"/>
    <w:pPr>
      <w:spacing w:after="240"/>
      <w:ind w:right="-149"/>
      <w:contextualSpacing/>
    </w:pPr>
    <w:rPr>
      <w:rFonts w:ascii="Calibri Light" w:hAnsi="Calibri Light"/>
      <w:color w:val="4D4D4D" w:themeColor="accent6"/>
      <w:sz w:val="18"/>
      <w:szCs w:val="20"/>
    </w:rPr>
  </w:style>
  <w:style w:type="character" w:customStyle="1" w:styleId="SourcefortablesfiguresChar">
    <w:name w:val="Source for tables/figures Char"/>
    <w:basedOn w:val="DefaultParagraphFont"/>
    <w:link w:val="Sourcefortablesfigures"/>
    <w:rsid w:val="00F771F2"/>
    <w:rPr>
      <w:rFonts w:ascii="Calibri Light" w:hAnsi="Calibri Light"/>
      <w:color w:val="4D4D4D" w:themeColor="accent6"/>
      <w:sz w:val="18"/>
      <w:szCs w:val="20"/>
    </w:rPr>
  </w:style>
  <w:style w:type="paragraph" w:customStyle="1" w:styleId="Tabletext">
    <w:name w:val="Table text"/>
    <w:link w:val="TabletextChar"/>
    <w:qFormat/>
    <w:locked/>
    <w:rsid w:val="00F771F2"/>
    <w:pPr>
      <w:spacing w:after="0"/>
    </w:pPr>
    <w:rPr>
      <w:rFonts w:ascii="Calibri Light" w:hAnsi="Calibri Light"/>
      <w:color w:val="4D4D4D" w:themeColor="accent6"/>
    </w:rPr>
  </w:style>
  <w:style w:type="character" w:customStyle="1" w:styleId="TabletextChar">
    <w:name w:val="Table text Char"/>
    <w:basedOn w:val="DefaultParagraphFont"/>
    <w:link w:val="Tabletext"/>
    <w:rsid w:val="00F771F2"/>
    <w:rPr>
      <w:rFonts w:ascii="Calibri Light" w:hAnsi="Calibri Light"/>
      <w:color w:val="4D4D4D" w:themeColor="accent6"/>
    </w:rPr>
  </w:style>
  <w:style w:type="paragraph" w:customStyle="1" w:styleId="VIRTBreakouttext">
    <w:name w:val="VIRT Breakout text"/>
    <w:basedOn w:val="Normal"/>
    <w:link w:val="VIRTBreakouttextChar"/>
    <w:qFormat/>
    <w:locked/>
    <w:rsid w:val="00845CD0"/>
    <w:pPr>
      <w:tabs>
        <w:tab w:val="center" w:pos="4680"/>
        <w:tab w:val="right" w:pos="9360"/>
      </w:tabs>
      <w:spacing w:before="180" w:line="276" w:lineRule="auto"/>
      <w:ind w:left="567" w:right="567"/>
      <w:mirrorIndents/>
      <w:jc w:val="both"/>
    </w:pPr>
    <w:rPr>
      <w:rFonts w:ascii="Calibri Light" w:hAnsi="Calibri Light" w:cs="Times New Roman (Body CS)"/>
      <w:i/>
      <w:color w:val="0E7650"/>
      <w:spacing w:val="-6"/>
      <w:sz w:val="26"/>
    </w:rPr>
  </w:style>
  <w:style w:type="character" w:customStyle="1" w:styleId="VIRTBreakouttextChar">
    <w:name w:val="VIRT Breakout text Char"/>
    <w:basedOn w:val="DefaultParagraphFont"/>
    <w:link w:val="VIRTBreakouttext"/>
    <w:rsid w:val="00845CD0"/>
    <w:rPr>
      <w:rFonts w:ascii="Calibri Light" w:hAnsi="Calibri Light" w:cs="Times New Roman (Body CS)"/>
      <w:i/>
      <w:color w:val="0E7650"/>
      <w:spacing w:val="-6"/>
      <w:sz w:val="26"/>
    </w:rPr>
  </w:style>
  <w:style w:type="paragraph" w:customStyle="1" w:styleId="VIRTBulletpoints">
    <w:name w:val="VIRT Bullet points"/>
    <w:link w:val="VIRTBulletpointsChar"/>
    <w:qFormat/>
    <w:locked/>
    <w:rsid w:val="00F771F2"/>
    <w:pPr>
      <w:numPr>
        <w:numId w:val="4"/>
      </w:numPr>
      <w:spacing w:before="120" w:after="120" w:line="259" w:lineRule="auto"/>
      <w:contextualSpacing/>
    </w:pPr>
    <w:rPr>
      <w:rFonts w:ascii="Calibri Light" w:hAnsi="Calibri Light" w:cs="Arial"/>
      <w:color w:val="4D4D4D" w:themeColor="accent6"/>
      <w:sz w:val="26"/>
      <w:szCs w:val="20"/>
    </w:rPr>
  </w:style>
  <w:style w:type="character" w:customStyle="1" w:styleId="VIRTBulletpointsChar">
    <w:name w:val="VIRT Bullet points Char"/>
    <w:basedOn w:val="DefaultParagraphFont"/>
    <w:link w:val="VIRTBulletpoints"/>
    <w:locked/>
    <w:rsid w:val="00F771F2"/>
    <w:rPr>
      <w:rFonts w:ascii="Calibri Light" w:hAnsi="Calibri Light" w:cs="Arial"/>
      <w:color w:val="4D4D4D" w:themeColor="accent6"/>
      <w:sz w:val="26"/>
      <w:szCs w:val="20"/>
    </w:rPr>
  </w:style>
  <w:style w:type="paragraph" w:customStyle="1" w:styleId="VIRTHeading2">
    <w:name w:val="VIRT Heading 2"/>
    <w:basedOn w:val="Normal"/>
    <w:link w:val="VIRTHeading2Char"/>
    <w:qFormat/>
    <w:locked/>
    <w:rsid w:val="00071E95"/>
    <w:pPr>
      <w:keepNext/>
      <w:spacing w:before="240" w:after="240"/>
      <w:outlineLvl w:val="1"/>
    </w:pPr>
    <w:rPr>
      <w:rFonts w:ascii="Rockwell" w:hAnsi="Rockwell" w:cs="Times New Roman (Body CS)"/>
      <w:color w:val="007449"/>
      <w:sz w:val="44"/>
      <w:szCs w:val="44"/>
    </w:rPr>
  </w:style>
  <w:style w:type="character" w:customStyle="1" w:styleId="VIRTHeading2Char">
    <w:name w:val="VIRT Heading 2 Char"/>
    <w:basedOn w:val="DefaultParagraphFont"/>
    <w:link w:val="VIRTHeading2"/>
    <w:rsid w:val="00F771F2"/>
    <w:rPr>
      <w:rFonts w:ascii="Rockwell" w:hAnsi="Rockwell" w:cs="Times New Roman (Body CS)"/>
      <w:color w:val="007449"/>
      <w:sz w:val="44"/>
      <w:szCs w:val="44"/>
    </w:rPr>
  </w:style>
  <w:style w:type="paragraph" w:customStyle="1" w:styleId="VIRTHeading3">
    <w:name w:val="VIRT Heading 3"/>
    <w:basedOn w:val="Normal"/>
    <w:link w:val="VIRTHeading3Char"/>
    <w:qFormat/>
    <w:locked/>
    <w:rsid w:val="00F771F2"/>
    <w:pPr>
      <w:spacing w:before="240" w:after="240"/>
      <w:outlineLvl w:val="2"/>
    </w:pPr>
    <w:rPr>
      <w:rFonts w:ascii="Rockwell" w:hAnsi="Rockwell" w:cs="Arial"/>
      <w:color w:val="0F6745" w:themeColor="accent2" w:themeShade="BF"/>
      <w:spacing w:val="-6"/>
      <w:sz w:val="30"/>
    </w:rPr>
  </w:style>
  <w:style w:type="character" w:customStyle="1" w:styleId="VIRTHeading3Char">
    <w:name w:val="VIRT Heading 3 Char"/>
    <w:basedOn w:val="DefaultParagraphFont"/>
    <w:link w:val="VIRTHeading3"/>
    <w:locked/>
    <w:rsid w:val="00F771F2"/>
    <w:rPr>
      <w:rFonts w:ascii="Rockwell" w:hAnsi="Rockwell" w:cs="Arial"/>
      <w:color w:val="0F6745" w:themeColor="accent2" w:themeShade="BF"/>
      <w:spacing w:val="-6"/>
      <w:sz w:val="30"/>
    </w:rPr>
  </w:style>
  <w:style w:type="paragraph" w:customStyle="1" w:styleId="VIRTheading4">
    <w:name w:val="VIRT heading 4"/>
    <w:link w:val="VIRTheading4Char"/>
    <w:qFormat/>
    <w:locked/>
    <w:rsid w:val="00071E95"/>
    <w:pPr>
      <w:keepNext/>
      <w:spacing w:before="120" w:after="120"/>
    </w:pPr>
    <w:rPr>
      <w:rFonts w:ascii="Calibri Light" w:hAnsi="Calibri Light" w:cs="Arial"/>
      <w:b/>
      <w:color w:val="148A5D" w:themeColor="accent2"/>
      <w:sz w:val="26"/>
      <w:szCs w:val="20"/>
    </w:rPr>
  </w:style>
  <w:style w:type="character" w:customStyle="1" w:styleId="VIRTheading4Char">
    <w:name w:val="VIRT heading 4 Char"/>
    <w:basedOn w:val="DefaultParagraphFont"/>
    <w:link w:val="VIRTheading4"/>
    <w:rsid w:val="00F771F2"/>
    <w:rPr>
      <w:rFonts w:ascii="Calibri Light" w:hAnsi="Calibri Light" w:cs="Arial"/>
      <w:b/>
      <w:color w:val="148A5D" w:themeColor="accent2"/>
      <w:sz w:val="26"/>
      <w:szCs w:val="20"/>
    </w:rPr>
  </w:style>
  <w:style w:type="paragraph" w:styleId="BalloonText">
    <w:name w:val="Balloon Text"/>
    <w:basedOn w:val="Normal"/>
    <w:link w:val="BalloonTextChar"/>
    <w:uiPriority w:val="99"/>
    <w:semiHidden/>
    <w:unhideWhenUsed/>
    <w:rsid w:val="00F771F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71F2"/>
    <w:rPr>
      <w:rFonts w:ascii="Segoe UI" w:hAnsi="Segoe UI" w:cs="Segoe UI"/>
      <w:color w:val="7F7F7F" w:themeColor="text1" w:themeTint="80"/>
      <w:sz w:val="18"/>
      <w:szCs w:val="18"/>
    </w:rPr>
  </w:style>
  <w:style w:type="paragraph" w:customStyle="1" w:styleId="Chapterheading">
    <w:name w:val="Chapter heading"/>
    <w:link w:val="ChapterheadingChar"/>
    <w:qFormat/>
    <w:rsid w:val="008829E5"/>
    <w:pPr>
      <w:spacing w:after="720"/>
    </w:pPr>
    <w:rPr>
      <w:rFonts w:ascii="Rockwell" w:hAnsi="Rockwell"/>
      <w:color w:val="26664E" w:themeColor="accent1"/>
      <w:sz w:val="72"/>
    </w:rPr>
  </w:style>
  <w:style w:type="character" w:customStyle="1" w:styleId="ChapterheadingChar">
    <w:name w:val="Chapter heading Char"/>
    <w:basedOn w:val="DefaultParagraphFont"/>
    <w:link w:val="Chapterheading"/>
    <w:rsid w:val="008829E5"/>
    <w:rPr>
      <w:rFonts w:ascii="Rockwell" w:hAnsi="Rockwell"/>
      <w:color w:val="26664E" w:themeColor="accent1"/>
      <w:sz w:val="72"/>
    </w:rPr>
  </w:style>
  <w:style w:type="paragraph" w:styleId="Revision">
    <w:name w:val="Revision"/>
    <w:hidden/>
    <w:uiPriority w:val="99"/>
    <w:rsid w:val="00096A78"/>
    <w:pPr>
      <w:spacing w:after="0"/>
    </w:pPr>
    <w:rPr>
      <w:rFonts w:ascii="Arial" w:hAnsi="Arial"/>
      <w:color w:val="7F7F7F" w:themeColor="text1" w:themeTint="80"/>
      <w:sz w:val="20"/>
    </w:rPr>
  </w:style>
  <w:style w:type="paragraph" w:customStyle="1" w:styleId="Revision2">
    <w:name w:val="Revision2"/>
    <w:next w:val="Revision"/>
    <w:hidden/>
    <w:uiPriority w:val="71"/>
    <w:rsid w:val="00452A54"/>
    <w:pPr>
      <w:spacing w:after="0"/>
    </w:pPr>
    <w:rPr>
      <w:rFonts w:ascii="Arial" w:hAnsi="Arial"/>
      <w:color w:val="7F7F7F"/>
      <w:sz w:val="20"/>
    </w:rPr>
  </w:style>
  <w:style w:type="paragraph" w:styleId="Header">
    <w:name w:val="header"/>
    <w:basedOn w:val="Normal"/>
    <w:link w:val="HeaderChar"/>
    <w:unhideWhenUsed/>
    <w:rsid w:val="0006640C"/>
    <w:pPr>
      <w:tabs>
        <w:tab w:val="center" w:pos="4513"/>
        <w:tab w:val="right" w:pos="9026"/>
      </w:tabs>
      <w:spacing w:after="0"/>
    </w:pPr>
  </w:style>
  <w:style w:type="character" w:customStyle="1" w:styleId="HeaderChar">
    <w:name w:val="Header Char"/>
    <w:basedOn w:val="DefaultParagraphFont"/>
    <w:link w:val="Header"/>
    <w:rsid w:val="0006640C"/>
    <w:rPr>
      <w:rFonts w:ascii="Arial" w:hAnsi="Arial"/>
      <w:color w:val="7F7F7F" w:themeColor="text1" w:themeTint="80"/>
      <w:sz w:val="20"/>
    </w:rPr>
  </w:style>
  <w:style w:type="paragraph" w:styleId="Footer">
    <w:name w:val="footer"/>
    <w:basedOn w:val="Normal"/>
    <w:link w:val="FooterChar"/>
    <w:uiPriority w:val="99"/>
    <w:unhideWhenUsed/>
    <w:rsid w:val="0006640C"/>
    <w:pPr>
      <w:tabs>
        <w:tab w:val="center" w:pos="4513"/>
        <w:tab w:val="right" w:pos="9026"/>
      </w:tabs>
      <w:spacing w:after="0"/>
    </w:pPr>
  </w:style>
  <w:style w:type="character" w:customStyle="1" w:styleId="FooterChar">
    <w:name w:val="Footer Char"/>
    <w:basedOn w:val="DefaultParagraphFont"/>
    <w:link w:val="Footer"/>
    <w:uiPriority w:val="99"/>
    <w:rsid w:val="0006640C"/>
    <w:rPr>
      <w:rFonts w:ascii="Arial" w:hAnsi="Arial"/>
      <w:color w:val="7F7F7F" w:themeColor="text1" w:themeTint="80"/>
      <w:sz w:val="20"/>
    </w:rPr>
  </w:style>
  <w:style w:type="table" w:customStyle="1" w:styleId="Style1">
    <w:name w:val="Style1"/>
    <w:basedOn w:val="TableNormal"/>
    <w:uiPriority w:val="99"/>
    <w:rsid w:val="00622042"/>
    <w:pPr>
      <w:spacing w:after="0"/>
    </w:pPr>
    <w:rPr>
      <w:rFonts w:ascii="Calibri Light" w:hAnsi="Calibri Light"/>
    </w:rPr>
    <w:tblPr>
      <w:tblBorders>
        <w:bottom w:val="single" w:sz="4" w:space="0" w:color="148A5D" w:themeColor="accent2"/>
        <w:insideH w:val="single" w:sz="4" w:space="0" w:color="148A5D" w:themeColor="accent2"/>
      </w:tblBorders>
    </w:tblPr>
    <w:tcPr>
      <w:shd w:val="clear" w:color="auto" w:fill="auto"/>
    </w:tcPr>
    <w:tblStylePr w:type="firstRow">
      <w:rPr>
        <w:rFonts w:ascii="Calibri Light" w:hAnsi="Calibri Light"/>
        <w:b/>
        <w:color w:val="FFFFFF" w:themeColor="background1"/>
        <w:sz w:val="22"/>
      </w:rPr>
      <w:tblPr/>
      <w:tcPr>
        <w:shd w:val="clear" w:color="auto" w:fill="148A5D" w:themeFill="accent2"/>
      </w:tcPr>
    </w:tblStylePr>
  </w:style>
  <w:style w:type="character" w:styleId="Hyperlink">
    <w:name w:val="Hyperlink"/>
    <w:basedOn w:val="DefaultParagraphFont"/>
    <w:uiPriority w:val="99"/>
    <w:unhideWhenUsed/>
    <w:rsid w:val="00B76457"/>
    <w:rPr>
      <w:color w:val="5F5F5F" w:themeColor="hyperlink"/>
      <w:u w:val="single"/>
    </w:rPr>
  </w:style>
  <w:style w:type="paragraph" w:styleId="TOC1">
    <w:name w:val="toc 1"/>
    <w:basedOn w:val="Paragraph"/>
    <w:next w:val="Paragraph"/>
    <w:uiPriority w:val="39"/>
    <w:unhideWhenUsed/>
    <w:rsid w:val="00B76457"/>
    <w:pPr>
      <w:spacing w:before="120" w:after="120"/>
    </w:pPr>
    <w:rPr>
      <w:b/>
    </w:rPr>
  </w:style>
  <w:style w:type="paragraph" w:styleId="TOC2">
    <w:name w:val="toc 2"/>
    <w:next w:val="Paragraph"/>
    <w:uiPriority w:val="39"/>
    <w:unhideWhenUsed/>
    <w:rsid w:val="00096FB8"/>
    <w:pPr>
      <w:spacing w:before="120" w:after="120"/>
      <w:ind w:left="510"/>
    </w:pPr>
    <w:rPr>
      <w:rFonts w:ascii="Calibri Light" w:hAnsi="Calibri Light"/>
      <w:color w:val="4D4D4D" w:themeColor="accent6"/>
      <w:sz w:val="26"/>
    </w:rPr>
  </w:style>
  <w:style w:type="paragraph" w:styleId="TOC3">
    <w:name w:val="toc 3"/>
    <w:basedOn w:val="Normal"/>
    <w:next w:val="Normal"/>
    <w:autoRedefine/>
    <w:uiPriority w:val="39"/>
    <w:unhideWhenUsed/>
    <w:rsid w:val="00096FB8"/>
    <w:pPr>
      <w:spacing w:after="100"/>
      <w:ind w:left="400"/>
    </w:pPr>
  </w:style>
  <w:style w:type="paragraph" w:styleId="TableofFigures">
    <w:name w:val="table of figures"/>
    <w:basedOn w:val="Normal"/>
    <w:next w:val="Normal"/>
    <w:uiPriority w:val="99"/>
    <w:unhideWhenUsed/>
    <w:rsid w:val="00096FB8"/>
    <w:pPr>
      <w:spacing w:before="120" w:after="120"/>
    </w:pPr>
    <w:rPr>
      <w:rFonts w:ascii="Calibri Light" w:hAnsi="Calibri Light"/>
      <w:color w:val="4D4D4D" w:themeColor="accent6"/>
      <w:sz w:val="26"/>
    </w:rPr>
  </w:style>
  <w:style w:type="table" w:styleId="TableGrid">
    <w:name w:val="Table Grid"/>
    <w:basedOn w:val="TableNormal"/>
    <w:uiPriority w:val="39"/>
    <w:rsid w:val="0062204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qFormat/>
    <w:rsid w:val="00B3023F"/>
    <w:pPr>
      <w:spacing w:after="0"/>
    </w:pPr>
    <w:rPr>
      <w:szCs w:val="20"/>
    </w:rPr>
  </w:style>
  <w:style w:type="character" w:customStyle="1" w:styleId="FootnoteTextChar">
    <w:name w:val="Footnote Text Char"/>
    <w:basedOn w:val="DefaultParagraphFont"/>
    <w:link w:val="FootnoteText"/>
    <w:uiPriority w:val="99"/>
    <w:semiHidden/>
    <w:rsid w:val="00B3023F"/>
    <w:rPr>
      <w:rFonts w:ascii="Arial" w:hAnsi="Arial"/>
      <w:color w:val="7F7F7F" w:themeColor="text1" w:themeTint="80"/>
      <w:sz w:val="20"/>
      <w:szCs w:val="20"/>
    </w:rPr>
  </w:style>
  <w:style w:type="character" w:styleId="FootnoteReference">
    <w:name w:val="footnote reference"/>
    <w:basedOn w:val="DefaultParagraphFont"/>
    <w:uiPriority w:val="99"/>
    <w:semiHidden/>
    <w:unhideWhenUsed/>
    <w:rsid w:val="00B3023F"/>
    <w:rPr>
      <w:vertAlign w:val="superscript"/>
    </w:rPr>
  </w:style>
  <w:style w:type="character" w:styleId="CommentReference">
    <w:name w:val="annotation reference"/>
    <w:basedOn w:val="DefaultParagraphFont"/>
    <w:uiPriority w:val="99"/>
    <w:semiHidden/>
    <w:unhideWhenUsed/>
    <w:rsid w:val="00FB79D3"/>
    <w:rPr>
      <w:sz w:val="16"/>
      <w:szCs w:val="16"/>
    </w:rPr>
  </w:style>
  <w:style w:type="paragraph" w:styleId="CommentText">
    <w:name w:val="annotation text"/>
    <w:basedOn w:val="Normal"/>
    <w:link w:val="CommentTextChar"/>
    <w:uiPriority w:val="99"/>
    <w:unhideWhenUsed/>
    <w:rsid w:val="00FB79D3"/>
    <w:rPr>
      <w:szCs w:val="20"/>
    </w:rPr>
  </w:style>
  <w:style w:type="character" w:customStyle="1" w:styleId="CommentTextChar">
    <w:name w:val="Comment Text Char"/>
    <w:basedOn w:val="DefaultParagraphFont"/>
    <w:link w:val="CommentText"/>
    <w:uiPriority w:val="99"/>
    <w:rsid w:val="00FB79D3"/>
    <w:rPr>
      <w:rFonts w:ascii="Arial" w:hAnsi="Arial"/>
      <w:color w:val="7F7F7F" w:themeColor="text1" w:themeTint="80"/>
      <w:sz w:val="20"/>
      <w:szCs w:val="20"/>
    </w:rPr>
  </w:style>
  <w:style w:type="paragraph" w:styleId="CommentSubject">
    <w:name w:val="annotation subject"/>
    <w:basedOn w:val="CommentText"/>
    <w:next w:val="CommentText"/>
    <w:link w:val="CommentSubjectChar"/>
    <w:uiPriority w:val="99"/>
    <w:semiHidden/>
    <w:unhideWhenUsed/>
    <w:rsid w:val="00FB79D3"/>
    <w:rPr>
      <w:b/>
      <w:bCs/>
    </w:rPr>
  </w:style>
  <w:style w:type="character" w:customStyle="1" w:styleId="CommentSubjectChar">
    <w:name w:val="Comment Subject Char"/>
    <w:basedOn w:val="CommentTextChar"/>
    <w:link w:val="CommentSubject"/>
    <w:uiPriority w:val="99"/>
    <w:semiHidden/>
    <w:rsid w:val="00FB79D3"/>
    <w:rPr>
      <w:rFonts w:ascii="Arial" w:hAnsi="Arial"/>
      <w:b/>
      <w:bCs/>
      <w:color w:val="7F7F7F" w:themeColor="text1" w:themeTint="80"/>
      <w:sz w:val="20"/>
      <w:szCs w:val="20"/>
    </w:rPr>
  </w:style>
  <w:style w:type="paragraph" w:customStyle="1" w:styleId="Textinthetable">
    <w:name w:val="Text in the table"/>
    <w:link w:val="TextinthetableChar"/>
    <w:autoRedefine/>
    <w:qFormat/>
    <w:rsid w:val="00676B84"/>
    <w:pPr>
      <w:spacing w:after="0"/>
      <w:contextualSpacing/>
    </w:pPr>
    <w:rPr>
      <w:rFonts w:ascii="Calibri Light" w:eastAsia="Rockwell" w:hAnsi="Calibri Light" w:cs="Arial"/>
      <w:b/>
      <w:bCs/>
      <w:color w:val="4D4D4D" w:themeColor="accent6"/>
      <w:lang w:val="en-US"/>
    </w:rPr>
  </w:style>
  <w:style w:type="character" w:customStyle="1" w:styleId="TextinthetableChar">
    <w:name w:val="Text in the table Char"/>
    <w:basedOn w:val="DefaultParagraphFont"/>
    <w:link w:val="Textinthetable"/>
    <w:rsid w:val="0051398A"/>
    <w:rPr>
      <w:rFonts w:ascii="Calibri Light" w:eastAsia="Rockwell" w:hAnsi="Calibri Light" w:cs="Arial"/>
      <w:b/>
      <w:bCs/>
      <w:color w:val="4D4D4D" w:themeColor="accent6"/>
      <w:lang w:val="en-US"/>
    </w:rPr>
  </w:style>
  <w:style w:type="paragraph" w:customStyle="1" w:styleId="Parabeforeabulletlist">
    <w:name w:val="Para before a bullet list"/>
    <w:basedOn w:val="Normal"/>
    <w:link w:val="ParabeforeabulletlistChar"/>
    <w:qFormat/>
    <w:rsid w:val="00B9267A"/>
    <w:pPr>
      <w:spacing w:before="240" w:after="120" w:line="276" w:lineRule="auto"/>
      <w:jc w:val="both"/>
    </w:pPr>
    <w:rPr>
      <w:rFonts w:ascii="Calibri Light" w:hAnsi="Calibri Light" w:cs="Times New Roman (Body CS)"/>
      <w:color w:val="4D4D4D" w:themeColor="accent6"/>
      <w:sz w:val="26"/>
      <w:szCs w:val="44"/>
    </w:rPr>
  </w:style>
  <w:style w:type="character" w:customStyle="1" w:styleId="ParabeforeabulletlistChar">
    <w:name w:val="Para before a bullet list Char"/>
    <w:basedOn w:val="DefaultParagraphFont"/>
    <w:link w:val="Parabeforeabulletlist"/>
    <w:rsid w:val="00B9267A"/>
    <w:rPr>
      <w:rFonts w:ascii="Calibri Light" w:hAnsi="Calibri Light" w:cs="Times New Roman (Body CS)"/>
      <w:color w:val="4D4D4D" w:themeColor="accent6"/>
      <w:sz w:val="26"/>
      <w:szCs w:val="44"/>
    </w:rPr>
  </w:style>
  <w:style w:type="paragraph" w:styleId="Caption">
    <w:name w:val="caption"/>
    <w:basedOn w:val="Normal"/>
    <w:next w:val="Normal"/>
    <w:uiPriority w:val="35"/>
    <w:unhideWhenUsed/>
    <w:qFormat/>
    <w:rsid w:val="00481F5A"/>
    <w:pPr>
      <w:spacing w:after="200"/>
    </w:pPr>
    <w:rPr>
      <w:i/>
      <w:iCs/>
      <w:color w:val="000000" w:themeColor="text2"/>
      <w:sz w:val="18"/>
      <w:szCs w:val="18"/>
    </w:rPr>
  </w:style>
  <w:style w:type="character" w:styleId="FollowedHyperlink">
    <w:name w:val="FollowedHyperlink"/>
    <w:basedOn w:val="DefaultParagraphFont"/>
    <w:uiPriority w:val="99"/>
    <w:semiHidden/>
    <w:unhideWhenUsed/>
    <w:rsid w:val="00B83A6E"/>
    <w:rPr>
      <w:color w:val="919191" w:themeColor="followedHyperlink"/>
      <w:u w:val="single"/>
    </w:rPr>
  </w:style>
  <w:style w:type="character" w:styleId="UnresolvedMention">
    <w:name w:val="Unresolved Mention"/>
    <w:basedOn w:val="DefaultParagraphFont"/>
    <w:uiPriority w:val="99"/>
    <w:semiHidden/>
    <w:unhideWhenUsed/>
    <w:rsid w:val="00E25847"/>
    <w:rPr>
      <w:color w:val="605E5C"/>
      <w:shd w:val="clear" w:color="auto" w:fill="E1DFDD"/>
    </w:rPr>
  </w:style>
  <w:style w:type="character" w:styleId="BookTitle">
    <w:name w:val="Book Title"/>
    <w:basedOn w:val="DefaultParagraphFont"/>
    <w:uiPriority w:val="33"/>
    <w:rsid w:val="0003672D"/>
    <w:rPr>
      <w:rFonts w:ascii="Arial" w:hAnsi="Arial"/>
      <w:b/>
      <w:bCs/>
      <w:i w:val="0"/>
      <w:caps/>
      <w:smallCaps w:val="0"/>
      <w:color w:val="000000" w:themeColor="text2"/>
      <w:spacing w:val="10"/>
      <w:sz w:val="20"/>
    </w:rPr>
  </w:style>
  <w:style w:type="character" w:customStyle="1" w:styleId="ParabeforebulletlistChar">
    <w:name w:val="Para before bullet list Char"/>
    <w:basedOn w:val="DefaultParagraphFont"/>
    <w:link w:val="Parabeforebulletlist"/>
    <w:locked/>
    <w:rsid w:val="0003672D"/>
    <w:rPr>
      <w:rFonts w:ascii="Calibri Light" w:hAnsi="Calibri Light"/>
      <w:color w:val="4D4D4D" w:themeColor="accent6"/>
      <w:sz w:val="26"/>
    </w:rPr>
  </w:style>
  <w:style w:type="paragraph" w:customStyle="1" w:styleId="Parabeforebulletlist">
    <w:name w:val="Para before bullet list"/>
    <w:link w:val="ParabeforebulletlistChar"/>
    <w:autoRedefine/>
    <w:rsid w:val="0003672D"/>
    <w:pPr>
      <w:keepNext/>
      <w:spacing w:before="120" w:after="120" w:line="276" w:lineRule="auto"/>
      <w:jc w:val="both"/>
    </w:pPr>
    <w:rPr>
      <w:rFonts w:ascii="Calibri Light" w:hAnsi="Calibri Light"/>
      <w:color w:val="4D4D4D" w:themeColor="accent6"/>
      <w:sz w:val="26"/>
    </w:rPr>
  </w:style>
  <w:style w:type="paragraph" w:styleId="TOCHeading">
    <w:name w:val="TOC Heading"/>
    <w:basedOn w:val="Heading1"/>
    <w:next w:val="Normal"/>
    <w:uiPriority w:val="39"/>
    <w:unhideWhenUsed/>
    <w:qFormat/>
    <w:rsid w:val="001E105B"/>
    <w:pPr>
      <w:spacing w:before="240" w:line="259" w:lineRule="auto"/>
      <w:outlineLvl w:val="9"/>
    </w:pPr>
    <w:rPr>
      <w:rFonts w:asciiTheme="majorHAnsi" w:hAnsiTheme="majorHAnsi" w:cstheme="majorBidi"/>
      <w:bCs w:val="0"/>
      <w:color w:val="1C4C3A" w:themeColor="accent1" w:themeShade="BF"/>
      <w:spacing w:val="0"/>
      <w:sz w:val="32"/>
      <w:szCs w:val="32"/>
      <w:lang w:val="en-US"/>
    </w:rPr>
  </w:style>
  <w:style w:type="paragraph" w:customStyle="1" w:styleId="Default">
    <w:name w:val="Default"/>
    <w:rsid w:val="001E105B"/>
    <w:pPr>
      <w:autoSpaceDE w:val="0"/>
      <w:autoSpaceDN w:val="0"/>
      <w:adjustRightInd w:val="0"/>
      <w:spacing w:after="0"/>
    </w:pPr>
    <w:rPr>
      <w:rFonts w:ascii="Arial" w:hAnsi="Arial" w:cs="Arial"/>
      <w:color w:val="000000"/>
      <w:sz w:val="24"/>
      <w:szCs w:val="24"/>
    </w:rPr>
  </w:style>
  <w:style w:type="paragraph" w:customStyle="1" w:styleId="gmail-p1">
    <w:name w:val="gmail-p1"/>
    <w:basedOn w:val="Normal"/>
    <w:rsid w:val="00C75D17"/>
    <w:pPr>
      <w:spacing w:before="100" w:beforeAutospacing="1" w:after="100" w:afterAutospacing="1"/>
    </w:pPr>
    <w:rPr>
      <w:rFonts w:ascii="Calibri" w:hAnsi="Calibri" w:cs="Calibri"/>
      <w:color w:val="auto"/>
      <w:sz w:val="22"/>
      <w:lang w:eastAsia="en-AU"/>
    </w:rPr>
  </w:style>
  <w:style w:type="paragraph" w:customStyle="1" w:styleId="gmail-p2">
    <w:name w:val="gmail-p2"/>
    <w:basedOn w:val="Normal"/>
    <w:rsid w:val="00C75D17"/>
    <w:pPr>
      <w:spacing w:before="100" w:beforeAutospacing="1" w:after="100" w:afterAutospacing="1"/>
    </w:pPr>
    <w:rPr>
      <w:rFonts w:ascii="Calibri" w:hAnsi="Calibri" w:cs="Calibri"/>
      <w:color w:val="auto"/>
      <w:sz w:val="22"/>
      <w:lang w:eastAsia="en-AU"/>
    </w:rPr>
  </w:style>
  <w:style w:type="character" w:customStyle="1" w:styleId="gmail-apple-converted-space">
    <w:name w:val="gmail-apple-converted-space"/>
    <w:basedOn w:val="DefaultParagraphFont"/>
    <w:rsid w:val="00C75D17"/>
  </w:style>
  <w:style w:type="paragraph" w:styleId="ListParagraph">
    <w:name w:val="List Paragraph"/>
    <w:basedOn w:val="Normal"/>
    <w:uiPriority w:val="34"/>
    <w:qFormat/>
    <w:rsid w:val="00243F6C"/>
    <w:pPr>
      <w:ind w:left="720"/>
      <w:contextualSpacing/>
    </w:pPr>
  </w:style>
  <w:style w:type="paragraph" w:styleId="Bibliography">
    <w:name w:val="Bibliography"/>
    <w:basedOn w:val="Normal"/>
    <w:next w:val="Normal"/>
    <w:uiPriority w:val="37"/>
    <w:semiHidden/>
    <w:unhideWhenUsed/>
    <w:rsid w:val="007A4F80"/>
  </w:style>
  <w:style w:type="paragraph" w:styleId="BlockText">
    <w:name w:val="Block Text"/>
    <w:basedOn w:val="Normal"/>
    <w:uiPriority w:val="99"/>
    <w:semiHidden/>
    <w:unhideWhenUsed/>
    <w:rsid w:val="007A4F80"/>
    <w:pPr>
      <w:pBdr>
        <w:top w:val="single" w:sz="2" w:space="10" w:color="26664E" w:themeColor="accent1"/>
        <w:left w:val="single" w:sz="2" w:space="10" w:color="26664E" w:themeColor="accent1"/>
        <w:bottom w:val="single" w:sz="2" w:space="10" w:color="26664E" w:themeColor="accent1"/>
        <w:right w:val="single" w:sz="2" w:space="10" w:color="26664E" w:themeColor="accent1"/>
      </w:pBdr>
      <w:ind w:left="1152" w:right="1152"/>
    </w:pPr>
    <w:rPr>
      <w:rFonts w:asciiTheme="minorHAnsi" w:eastAsiaTheme="minorEastAsia" w:hAnsiTheme="minorHAnsi"/>
      <w:i/>
      <w:iCs/>
      <w:color w:val="26664E" w:themeColor="accent1"/>
    </w:rPr>
  </w:style>
  <w:style w:type="paragraph" w:styleId="BodyText">
    <w:name w:val="Body Text"/>
    <w:basedOn w:val="Normal"/>
    <w:link w:val="BodyTextChar"/>
    <w:semiHidden/>
    <w:unhideWhenUsed/>
    <w:rsid w:val="007A4F80"/>
    <w:pPr>
      <w:spacing w:after="120"/>
    </w:pPr>
  </w:style>
  <w:style w:type="character" w:customStyle="1" w:styleId="BodyTextChar">
    <w:name w:val="Body Text Char"/>
    <w:basedOn w:val="DefaultParagraphFont"/>
    <w:link w:val="BodyText"/>
    <w:semiHidden/>
    <w:rsid w:val="007A4F80"/>
    <w:rPr>
      <w:rFonts w:ascii="Arial" w:hAnsi="Arial"/>
      <w:color w:val="7F7F7F" w:themeColor="text1" w:themeTint="80"/>
      <w:sz w:val="20"/>
    </w:rPr>
  </w:style>
  <w:style w:type="paragraph" w:styleId="BodyText2">
    <w:name w:val="Body Text 2"/>
    <w:basedOn w:val="Normal"/>
    <w:link w:val="BodyText2Char"/>
    <w:uiPriority w:val="99"/>
    <w:semiHidden/>
    <w:unhideWhenUsed/>
    <w:rsid w:val="007A4F80"/>
    <w:pPr>
      <w:spacing w:after="120" w:line="480" w:lineRule="auto"/>
    </w:pPr>
  </w:style>
  <w:style w:type="character" w:customStyle="1" w:styleId="BodyText2Char">
    <w:name w:val="Body Text 2 Char"/>
    <w:basedOn w:val="DefaultParagraphFont"/>
    <w:link w:val="BodyText2"/>
    <w:uiPriority w:val="99"/>
    <w:semiHidden/>
    <w:rsid w:val="007A4F80"/>
    <w:rPr>
      <w:rFonts w:ascii="Arial" w:hAnsi="Arial"/>
      <w:color w:val="7F7F7F" w:themeColor="text1" w:themeTint="80"/>
      <w:sz w:val="20"/>
    </w:rPr>
  </w:style>
  <w:style w:type="paragraph" w:styleId="BodyText3">
    <w:name w:val="Body Text 3"/>
    <w:basedOn w:val="Normal"/>
    <w:link w:val="BodyText3Char"/>
    <w:uiPriority w:val="99"/>
    <w:semiHidden/>
    <w:unhideWhenUsed/>
    <w:rsid w:val="007A4F80"/>
    <w:pPr>
      <w:spacing w:after="120"/>
    </w:pPr>
    <w:rPr>
      <w:sz w:val="16"/>
      <w:szCs w:val="16"/>
    </w:rPr>
  </w:style>
  <w:style w:type="character" w:customStyle="1" w:styleId="BodyText3Char">
    <w:name w:val="Body Text 3 Char"/>
    <w:basedOn w:val="DefaultParagraphFont"/>
    <w:link w:val="BodyText3"/>
    <w:uiPriority w:val="99"/>
    <w:semiHidden/>
    <w:rsid w:val="007A4F80"/>
    <w:rPr>
      <w:rFonts w:ascii="Arial" w:hAnsi="Arial"/>
      <w:color w:val="7F7F7F" w:themeColor="text1" w:themeTint="80"/>
      <w:sz w:val="16"/>
      <w:szCs w:val="16"/>
    </w:rPr>
  </w:style>
  <w:style w:type="paragraph" w:styleId="BodyTextFirstIndent">
    <w:name w:val="Body Text First Indent"/>
    <w:basedOn w:val="BodyText"/>
    <w:link w:val="BodyTextFirstIndentChar"/>
    <w:uiPriority w:val="99"/>
    <w:semiHidden/>
    <w:unhideWhenUsed/>
    <w:rsid w:val="007A4F80"/>
    <w:pPr>
      <w:spacing w:after="180"/>
      <w:ind w:firstLine="360"/>
    </w:pPr>
  </w:style>
  <w:style w:type="character" w:customStyle="1" w:styleId="BodyTextFirstIndentChar">
    <w:name w:val="Body Text First Indent Char"/>
    <w:basedOn w:val="BodyTextChar"/>
    <w:link w:val="BodyTextFirstIndent"/>
    <w:uiPriority w:val="99"/>
    <w:semiHidden/>
    <w:rsid w:val="007A4F80"/>
    <w:rPr>
      <w:rFonts w:ascii="Arial" w:hAnsi="Arial"/>
      <w:color w:val="7F7F7F" w:themeColor="text1" w:themeTint="80"/>
      <w:sz w:val="20"/>
    </w:rPr>
  </w:style>
  <w:style w:type="paragraph" w:styleId="BodyTextIndent">
    <w:name w:val="Body Text Indent"/>
    <w:basedOn w:val="Normal"/>
    <w:link w:val="BodyTextIndentChar"/>
    <w:uiPriority w:val="99"/>
    <w:semiHidden/>
    <w:unhideWhenUsed/>
    <w:rsid w:val="007A4F80"/>
    <w:pPr>
      <w:spacing w:after="120"/>
      <w:ind w:left="283"/>
    </w:pPr>
  </w:style>
  <w:style w:type="character" w:customStyle="1" w:styleId="BodyTextIndentChar">
    <w:name w:val="Body Text Indent Char"/>
    <w:basedOn w:val="DefaultParagraphFont"/>
    <w:link w:val="BodyTextIndent"/>
    <w:uiPriority w:val="99"/>
    <w:semiHidden/>
    <w:rsid w:val="007A4F80"/>
    <w:rPr>
      <w:rFonts w:ascii="Arial" w:hAnsi="Arial"/>
      <w:color w:val="7F7F7F" w:themeColor="text1" w:themeTint="80"/>
      <w:sz w:val="20"/>
    </w:rPr>
  </w:style>
  <w:style w:type="paragraph" w:styleId="BodyTextFirstIndent2">
    <w:name w:val="Body Text First Indent 2"/>
    <w:basedOn w:val="BodyTextIndent"/>
    <w:link w:val="BodyTextFirstIndent2Char"/>
    <w:uiPriority w:val="99"/>
    <w:semiHidden/>
    <w:unhideWhenUsed/>
    <w:rsid w:val="007A4F80"/>
    <w:pPr>
      <w:spacing w:after="180"/>
      <w:ind w:left="360" w:firstLine="360"/>
    </w:pPr>
  </w:style>
  <w:style w:type="character" w:customStyle="1" w:styleId="BodyTextFirstIndent2Char">
    <w:name w:val="Body Text First Indent 2 Char"/>
    <w:basedOn w:val="BodyTextIndentChar"/>
    <w:link w:val="BodyTextFirstIndent2"/>
    <w:uiPriority w:val="99"/>
    <w:semiHidden/>
    <w:rsid w:val="007A4F80"/>
    <w:rPr>
      <w:rFonts w:ascii="Arial" w:hAnsi="Arial"/>
      <w:color w:val="7F7F7F" w:themeColor="text1" w:themeTint="80"/>
      <w:sz w:val="20"/>
    </w:rPr>
  </w:style>
  <w:style w:type="paragraph" w:styleId="BodyTextIndent2">
    <w:name w:val="Body Text Indent 2"/>
    <w:basedOn w:val="Normal"/>
    <w:link w:val="BodyTextIndent2Char"/>
    <w:uiPriority w:val="99"/>
    <w:semiHidden/>
    <w:unhideWhenUsed/>
    <w:rsid w:val="007A4F80"/>
    <w:pPr>
      <w:spacing w:after="120" w:line="480" w:lineRule="auto"/>
      <w:ind w:left="283"/>
    </w:pPr>
  </w:style>
  <w:style w:type="character" w:customStyle="1" w:styleId="BodyTextIndent2Char">
    <w:name w:val="Body Text Indent 2 Char"/>
    <w:basedOn w:val="DefaultParagraphFont"/>
    <w:link w:val="BodyTextIndent2"/>
    <w:uiPriority w:val="99"/>
    <w:semiHidden/>
    <w:rsid w:val="007A4F80"/>
    <w:rPr>
      <w:rFonts w:ascii="Arial" w:hAnsi="Arial"/>
      <w:color w:val="7F7F7F" w:themeColor="text1" w:themeTint="80"/>
      <w:sz w:val="20"/>
    </w:rPr>
  </w:style>
  <w:style w:type="paragraph" w:styleId="BodyTextIndent3">
    <w:name w:val="Body Text Indent 3"/>
    <w:basedOn w:val="Normal"/>
    <w:link w:val="BodyTextIndent3Char"/>
    <w:uiPriority w:val="99"/>
    <w:semiHidden/>
    <w:unhideWhenUsed/>
    <w:rsid w:val="007A4F8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7A4F80"/>
    <w:rPr>
      <w:rFonts w:ascii="Arial" w:hAnsi="Arial"/>
      <w:color w:val="7F7F7F" w:themeColor="text1" w:themeTint="80"/>
      <w:sz w:val="16"/>
      <w:szCs w:val="16"/>
    </w:rPr>
  </w:style>
  <w:style w:type="paragraph" w:styleId="Closing">
    <w:name w:val="Closing"/>
    <w:basedOn w:val="Normal"/>
    <w:link w:val="ClosingChar"/>
    <w:uiPriority w:val="99"/>
    <w:semiHidden/>
    <w:unhideWhenUsed/>
    <w:rsid w:val="007A4F80"/>
    <w:pPr>
      <w:spacing w:after="0"/>
      <w:ind w:left="4252"/>
    </w:pPr>
  </w:style>
  <w:style w:type="character" w:customStyle="1" w:styleId="ClosingChar">
    <w:name w:val="Closing Char"/>
    <w:basedOn w:val="DefaultParagraphFont"/>
    <w:link w:val="Closing"/>
    <w:uiPriority w:val="99"/>
    <w:semiHidden/>
    <w:rsid w:val="007A4F80"/>
    <w:rPr>
      <w:rFonts w:ascii="Arial" w:hAnsi="Arial"/>
      <w:color w:val="7F7F7F" w:themeColor="text1" w:themeTint="80"/>
      <w:sz w:val="20"/>
    </w:rPr>
  </w:style>
  <w:style w:type="paragraph" w:styleId="Date">
    <w:name w:val="Date"/>
    <w:basedOn w:val="Normal"/>
    <w:next w:val="Normal"/>
    <w:link w:val="DateChar"/>
    <w:uiPriority w:val="99"/>
    <w:semiHidden/>
    <w:unhideWhenUsed/>
    <w:rsid w:val="007A4F80"/>
  </w:style>
  <w:style w:type="character" w:customStyle="1" w:styleId="DateChar">
    <w:name w:val="Date Char"/>
    <w:basedOn w:val="DefaultParagraphFont"/>
    <w:link w:val="Date"/>
    <w:uiPriority w:val="99"/>
    <w:semiHidden/>
    <w:rsid w:val="007A4F80"/>
    <w:rPr>
      <w:rFonts w:ascii="Arial" w:hAnsi="Arial"/>
      <w:color w:val="7F7F7F" w:themeColor="text1" w:themeTint="80"/>
      <w:sz w:val="20"/>
    </w:rPr>
  </w:style>
  <w:style w:type="paragraph" w:styleId="DocumentMap">
    <w:name w:val="Document Map"/>
    <w:basedOn w:val="Normal"/>
    <w:link w:val="DocumentMapChar"/>
    <w:uiPriority w:val="99"/>
    <w:semiHidden/>
    <w:unhideWhenUsed/>
    <w:rsid w:val="007A4F80"/>
    <w:pPr>
      <w:spacing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A4F80"/>
    <w:rPr>
      <w:rFonts w:ascii="Segoe UI" w:hAnsi="Segoe UI" w:cs="Segoe UI"/>
      <w:color w:val="7F7F7F" w:themeColor="text1" w:themeTint="80"/>
      <w:sz w:val="16"/>
      <w:szCs w:val="16"/>
    </w:rPr>
  </w:style>
  <w:style w:type="paragraph" w:styleId="E-mailSignature">
    <w:name w:val="E-mail Signature"/>
    <w:basedOn w:val="Normal"/>
    <w:link w:val="E-mailSignatureChar"/>
    <w:uiPriority w:val="99"/>
    <w:semiHidden/>
    <w:unhideWhenUsed/>
    <w:rsid w:val="007A4F80"/>
    <w:pPr>
      <w:spacing w:after="0"/>
    </w:pPr>
  </w:style>
  <w:style w:type="character" w:customStyle="1" w:styleId="E-mailSignatureChar">
    <w:name w:val="E-mail Signature Char"/>
    <w:basedOn w:val="DefaultParagraphFont"/>
    <w:link w:val="E-mailSignature"/>
    <w:uiPriority w:val="99"/>
    <w:semiHidden/>
    <w:rsid w:val="007A4F80"/>
    <w:rPr>
      <w:rFonts w:ascii="Arial" w:hAnsi="Arial"/>
      <w:color w:val="7F7F7F" w:themeColor="text1" w:themeTint="80"/>
      <w:sz w:val="20"/>
    </w:rPr>
  </w:style>
  <w:style w:type="paragraph" w:styleId="EndnoteText">
    <w:name w:val="endnote text"/>
    <w:basedOn w:val="Normal"/>
    <w:link w:val="EndnoteTextChar"/>
    <w:semiHidden/>
    <w:unhideWhenUsed/>
    <w:rsid w:val="007A4F80"/>
    <w:pPr>
      <w:spacing w:after="0"/>
    </w:pPr>
    <w:rPr>
      <w:szCs w:val="20"/>
    </w:rPr>
  </w:style>
  <w:style w:type="character" w:customStyle="1" w:styleId="EndnoteTextChar">
    <w:name w:val="Endnote Text Char"/>
    <w:basedOn w:val="DefaultParagraphFont"/>
    <w:link w:val="EndnoteText"/>
    <w:semiHidden/>
    <w:rsid w:val="007A4F80"/>
    <w:rPr>
      <w:rFonts w:ascii="Arial" w:hAnsi="Arial"/>
      <w:color w:val="7F7F7F" w:themeColor="text1" w:themeTint="80"/>
      <w:sz w:val="20"/>
      <w:szCs w:val="20"/>
    </w:rPr>
  </w:style>
  <w:style w:type="paragraph" w:styleId="EnvelopeAddress">
    <w:name w:val="envelope address"/>
    <w:basedOn w:val="Normal"/>
    <w:uiPriority w:val="99"/>
    <w:semiHidden/>
    <w:unhideWhenUsed/>
    <w:rsid w:val="007A4F80"/>
    <w:pPr>
      <w:framePr w:w="7920" w:h="1980" w:hRule="exact" w:hSpace="180" w:wrap="auto" w:hAnchor="page" w:xAlign="center" w:yAlign="bottom"/>
      <w:spacing w:after="0"/>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7A4F80"/>
    <w:pPr>
      <w:spacing w:after="0"/>
    </w:pPr>
    <w:rPr>
      <w:rFonts w:asciiTheme="majorHAnsi" w:eastAsiaTheme="majorEastAsia" w:hAnsiTheme="majorHAnsi" w:cstheme="majorBidi"/>
      <w:szCs w:val="20"/>
    </w:rPr>
  </w:style>
  <w:style w:type="paragraph" w:styleId="HTMLAddress">
    <w:name w:val="HTML Address"/>
    <w:basedOn w:val="Normal"/>
    <w:link w:val="HTMLAddressChar"/>
    <w:uiPriority w:val="99"/>
    <w:semiHidden/>
    <w:unhideWhenUsed/>
    <w:rsid w:val="007A4F80"/>
    <w:pPr>
      <w:spacing w:after="0"/>
    </w:pPr>
    <w:rPr>
      <w:i/>
      <w:iCs/>
    </w:rPr>
  </w:style>
  <w:style w:type="character" w:customStyle="1" w:styleId="HTMLAddressChar">
    <w:name w:val="HTML Address Char"/>
    <w:basedOn w:val="DefaultParagraphFont"/>
    <w:link w:val="HTMLAddress"/>
    <w:uiPriority w:val="99"/>
    <w:semiHidden/>
    <w:rsid w:val="007A4F80"/>
    <w:rPr>
      <w:rFonts w:ascii="Arial" w:hAnsi="Arial"/>
      <w:i/>
      <w:iCs/>
      <w:color w:val="7F7F7F" w:themeColor="text1" w:themeTint="80"/>
      <w:sz w:val="20"/>
    </w:rPr>
  </w:style>
  <w:style w:type="paragraph" w:styleId="HTMLPreformatted">
    <w:name w:val="HTML Preformatted"/>
    <w:basedOn w:val="Normal"/>
    <w:link w:val="HTMLPreformattedChar"/>
    <w:uiPriority w:val="99"/>
    <w:semiHidden/>
    <w:unhideWhenUsed/>
    <w:rsid w:val="007A4F80"/>
    <w:pPr>
      <w:spacing w:after="0"/>
    </w:pPr>
    <w:rPr>
      <w:rFonts w:ascii="Consolas" w:hAnsi="Consolas"/>
      <w:szCs w:val="20"/>
    </w:rPr>
  </w:style>
  <w:style w:type="character" w:customStyle="1" w:styleId="HTMLPreformattedChar">
    <w:name w:val="HTML Preformatted Char"/>
    <w:basedOn w:val="DefaultParagraphFont"/>
    <w:link w:val="HTMLPreformatted"/>
    <w:uiPriority w:val="99"/>
    <w:semiHidden/>
    <w:rsid w:val="007A4F80"/>
    <w:rPr>
      <w:rFonts w:ascii="Consolas" w:hAnsi="Consolas"/>
      <w:color w:val="7F7F7F" w:themeColor="text1" w:themeTint="80"/>
      <w:sz w:val="20"/>
      <w:szCs w:val="20"/>
    </w:rPr>
  </w:style>
  <w:style w:type="paragraph" w:styleId="Index1">
    <w:name w:val="index 1"/>
    <w:basedOn w:val="Normal"/>
    <w:next w:val="Normal"/>
    <w:autoRedefine/>
    <w:uiPriority w:val="99"/>
    <w:semiHidden/>
    <w:unhideWhenUsed/>
    <w:rsid w:val="007A4F80"/>
    <w:pPr>
      <w:spacing w:after="0"/>
      <w:ind w:left="200" w:hanging="200"/>
    </w:pPr>
  </w:style>
  <w:style w:type="paragraph" w:styleId="Index2">
    <w:name w:val="index 2"/>
    <w:basedOn w:val="Normal"/>
    <w:next w:val="Normal"/>
    <w:autoRedefine/>
    <w:uiPriority w:val="99"/>
    <w:semiHidden/>
    <w:unhideWhenUsed/>
    <w:rsid w:val="007A4F80"/>
    <w:pPr>
      <w:spacing w:after="0"/>
      <w:ind w:left="400" w:hanging="200"/>
    </w:pPr>
  </w:style>
  <w:style w:type="paragraph" w:styleId="Index3">
    <w:name w:val="index 3"/>
    <w:basedOn w:val="Normal"/>
    <w:next w:val="Normal"/>
    <w:autoRedefine/>
    <w:uiPriority w:val="99"/>
    <w:semiHidden/>
    <w:unhideWhenUsed/>
    <w:rsid w:val="007A4F80"/>
    <w:pPr>
      <w:spacing w:after="0"/>
      <w:ind w:left="600" w:hanging="200"/>
    </w:pPr>
  </w:style>
  <w:style w:type="paragraph" w:styleId="Index4">
    <w:name w:val="index 4"/>
    <w:basedOn w:val="Normal"/>
    <w:next w:val="Normal"/>
    <w:autoRedefine/>
    <w:uiPriority w:val="99"/>
    <w:semiHidden/>
    <w:unhideWhenUsed/>
    <w:rsid w:val="007A4F80"/>
    <w:pPr>
      <w:spacing w:after="0"/>
      <w:ind w:left="800" w:hanging="200"/>
    </w:pPr>
  </w:style>
  <w:style w:type="paragraph" w:styleId="Index5">
    <w:name w:val="index 5"/>
    <w:basedOn w:val="Normal"/>
    <w:next w:val="Normal"/>
    <w:autoRedefine/>
    <w:uiPriority w:val="99"/>
    <w:semiHidden/>
    <w:unhideWhenUsed/>
    <w:rsid w:val="007A4F80"/>
    <w:pPr>
      <w:spacing w:after="0"/>
      <w:ind w:left="1000" w:hanging="200"/>
    </w:pPr>
  </w:style>
  <w:style w:type="paragraph" w:styleId="Index6">
    <w:name w:val="index 6"/>
    <w:basedOn w:val="Normal"/>
    <w:next w:val="Normal"/>
    <w:autoRedefine/>
    <w:uiPriority w:val="99"/>
    <w:semiHidden/>
    <w:unhideWhenUsed/>
    <w:rsid w:val="007A4F80"/>
    <w:pPr>
      <w:spacing w:after="0"/>
      <w:ind w:left="1200" w:hanging="200"/>
    </w:pPr>
  </w:style>
  <w:style w:type="paragraph" w:styleId="Index7">
    <w:name w:val="index 7"/>
    <w:basedOn w:val="Normal"/>
    <w:next w:val="Normal"/>
    <w:autoRedefine/>
    <w:uiPriority w:val="99"/>
    <w:semiHidden/>
    <w:unhideWhenUsed/>
    <w:rsid w:val="007A4F80"/>
    <w:pPr>
      <w:spacing w:after="0"/>
      <w:ind w:left="1400" w:hanging="200"/>
    </w:pPr>
  </w:style>
  <w:style w:type="paragraph" w:styleId="Index8">
    <w:name w:val="index 8"/>
    <w:basedOn w:val="Normal"/>
    <w:next w:val="Normal"/>
    <w:autoRedefine/>
    <w:uiPriority w:val="99"/>
    <w:semiHidden/>
    <w:unhideWhenUsed/>
    <w:rsid w:val="007A4F80"/>
    <w:pPr>
      <w:spacing w:after="0"/>
      <w:ind w:left="1600" w:hanging="200"/>
    </w:pPr>
  </w:style>
  <w:style w:type="paragraph" w:styleId="Index9">
    <w:name w:val="index 9"/>
    <w:basedOn w:val="Normal"/>
    <w:next w:val="Normal"/>
    <w:autoRedefine/>
    <w:uiPriority w:val="99"/>
    <w:semiHidden/>
    <w:unhideWhenUsed/>
    <w:rsid w:val="007A4F80"/>
    <w:pPr>
      <w:spacing w:after="0"/>
      <w:ind w:left="1800" w:hanging="200"/>
    </w:pPr>
  </w:style>
  <w:style w:type="paragraph" w:styleId="IndexHeading">
    <w:name w:val="index heading"/>
    <w:basedOn w:val="Normal"/>
    <w:next w:val="Index1"/>
    <w:uiPriority w:val="99"/>
    <w:semiHidden/>
    <w:unhideWhenUsed/>
    <w:rsid w:val="007A4F80"/>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7A4F80"/>
    <w:pPr>
      <w:pBdr>
        <w:top w:val="single" w:sz="4" w:space="10" w:color="26664E" w:themeColor="accent1"/>
        <w:bottom w:val="single" w:sz="4" w:space="10" w:color="26664E" w:themeColor="accent1"/>
      </w:pBdr>
      <w:spacing w:before="360" w:after="360"/>
      <w:ind w:left="864" w:right="864"/>
      <w:jc w:val="center"/>
    </w:pPr>
    <w:rPr>
      <w:i/>
      <w:iCs/>
      <w:color w:val="26664E" w:themeColor="accent1"/>
    </w:rPr>
  </w:style>
  <w:style w:type="character" w:customStyle="1" w:styleId="IntenseQuoteChar">
    <w:name w:val="Intense Quote Char"/>
    <w:basedOn w:val="DefaultParagraphFont"/>
    <w:link w:val="IntenseQuote"/>
    <w:uiPriority w:val="30"/>
    <w:rsid w:val="007A4F80"/>
    <w:rPr>
      <w:rFonts w:ascii="Arial" w:hAnsi="Arial"/>
      <w:i/>
      <w:iCs/>
      <w:color w:val="26664E" w:themeColor="accent1"/>
      <w:sz w:val="20"/>
    </w:rPr>
  </w:style>
  <w:style w:type="paragraph" w:styleId="List">
    <w:name w:val="List"/>
    <w:basedOn w:val="Normal"/>
    <w:uiPriority w:val="99"/>
    <w:semiHidden/>
    <w:unhideWhenUsed/>
    <w:rsid w:val="007A4F80"/>
    <w:pPr>
      <w:ind w:left="283" w:hanging="283"/>
      <w:contextualSpacing/>
    </w:pPr>
  </w:style>
  <w:style w:type="paragraph" w:styleId="List2">
    <w:name w:val="List 2"/>
    <w:basedOn w:val="Normal"/>
    <w:uiPriority w:val="99"/>
    <w:semiHidden/>
    <w:unhideWhenUsed/>
    <w:rsid w:val="007A4F80"/>
    <w:pPr>
      <w:ind w:left="566" w:hanging="283"/>
      <w:contextualSpacing/>
    </w:pPr>
  </w:style>
  <w:style w:type="paragraph" w:styleId="List3">
    <w:name w:val="List 3"/>
    <w:basedOn w:val="Normal"/>
    <w:uiPriority w:val="99"/>
    <w:semiHidden/>
    <w:unhideWhenUsed/>
    <w:rsid w:val="007A4F80"/>
    <w:pPr>
      <w:ind w:left="849" w:hanging="283"/>
      <w:contextualSpacing/>
    </w:pPr>
  </w:style>
  <w:style w:type="paragraph" w:styleId="List4">
    <w:name w:val="List 4"/>
    <w:basedOn w:val="Normal"/>
    <w:uiPriority w:val="99"/>
    <w:semiHidden/>
    <w:unhideWhenUsed/>
    <w:rsid w:val="007A4F80"/>
    <w:pPr>
      <w:ind w:left="1132" w:hanging="283"/>
      <w:contextualSpacing/>
    </w:pPr>
  </w:style>
  <w:style w:type="paragraph" w:styleId="List5">
    <w:name w:val="List 5"/>
    <w:basedOn w:val="Normal"/>
    <w:uiPriority w:val="99"/>
    <w:semiHidden/>
    <w:unhideWhenUsed/>
    <w:rsid w:val="007A4F80"/>
    <w:pPr>
      <w:ind w:left="1415" w:hanging="283"/>
      <w:contextualSpacing/>
    </w:pPr>
  </w:style>
  <w:style w:type="paragraph" w:styleId="ListBullet">
    <w:name w:val="List Bullet"/>
    <w:basedOn w:val="Normal"/>
    <w:uiPriority w:val="99"/>
    <w:semiHidden/>
    <w:unhideWhenUsed/>
    <w:rsid w:val="007A4F80"/>
    <w:pPr>
      <w:numPr>
        <w:numId w:val="30"/>
      </w:numPr>
      <w:contextualSpacing/>
    </w:pPr>
  </w:style>
  <w:style w:type="paragraph" w:styleId="ListBullet2">
    <w:name w:val="List Bullet 2"/>
    <w:basedOn w:val="Normal"/>
    <w:uiPriority w:val="99"/>
    <w:semiHidden/>
    <w:unhideWhenUsed/>
    <w:rsid w:val="007A4F80"/>
    <w:pPr>
      <w:numPr>
        <w:numId w:val="31"/>
      </w:numPr>
      <w:contextualSpacing/>
    </w:pPr>
  </w:style>
  <w:style w:type="paragraph" w:styleId="ListBullet3">
    <w:name w:val="List Bullet 3"/>
    <w:basedOn w:val="Normal"/>
    <w:uiPriority w:val="99"/>
    <w:semiHidden/>
    <w:unhideWhenUsed/>
    <w:rsid w:val="007A4F80"/>
    <w:pPr>
      <w:numPr>
        <w:numId w:val="32"/>
      </w:numPr>
      <w:contextualSpacing/>
    </w:pPr>
  </w:style>
  <w:style w:type="paragraph" w:styleId="ListBullet4">
    <w:name w:val="List Bullet 4"/>
    <w:basedOn w:val="Normal"/>
    <w:uiPriority w:val="99"/>
    <w:semiHidden/>
    <w:unhideWhenUsed/>
    <w:rsid w:val="007A4F80"/>
    <w:pPr>
      <w:numPr>
        <w:numId w:val="33"/>
      </w:numPr>
      <w:contextualSpacing/>
    </w:pPr>
  </w:style>
  <w:style w:type="paragraph" w:styleId="ListBullet5">
    <w:name w:val="List Bullet 5"/>
    <w:basedOn w:val="Normal"/>
    <w:uiPriority w:val="99"/>
    <w:semiHidden/>
    <w:unhideWhenUsed/>
    <w:rsid w:val="007A4F80"/>
    <w:pPr>
      <w:numPr>
        <w:numId w:val="34"/>
      </w:numPr>
      <w:contextualSpacing/>
    </w:pPr>
  </w:style>
  <w:style w:type="paragraph" w:styleId="ListContinue">
    <w:name w:val="List Continue"/>
    <w:basedOn w:val="Normal"/>
    <w:uiPriority w:val="99"/>
    <w:semiHidden/>
    <w:unhideWhenUsed/>
    <w:rsid w:val="007A4F80"/>
    <w:pPr>
      <w:spacing w:after="120"/>
      <w:ind w:left="283"/>
      <w:contextualSpacing/>
    </w:pPr>
  </w:style>
  <w:style w:type="paragraph" w:styleId="ListContinue2">
    <w:name w:val="List Continue 2"/>
    <w:basedOn w:val="Normal"/>
    <w:uiPriority w:val="99"/>
    <w:semiHidden/>
    <w:unhideWhenUsed/>
    <w:rsid w:val="007A4F80"/>
    <w:pPr>
      <w:spacing w:after="120"/>
      <w:ind w:left="566"/>
      <w:contextualSpacing/>
    </w:pPr>
  </w:style>
  <w:style w:type="paragraph" w:styleId="ListContinue3">
    <w:name w:val="List Continue 3"/>
    <w:basedOn w:val="Normal"/>
    <w:uiPriority w:val="99"/>
    <w:semiHidden/>
    <w:unhideWhenUsed/>
    <w:rsid w:val="007A4F80"/>
    <w:pPr>
      <w:spacing w:after="120"/>
      <w:ind w:left="849"/>
      <w:contextualSpacing/>
    </w:pPr>
  </w:style>
  <w:style w:type="paragraph" w:styleId="ListContinue4">
    <w:name w:val="List Continue 4"/>
    <w:basedOn w:val="Normal"/>
    <w:uiPriority w:val="99"/>
    <w:semiHidden/>
    <w:unhideWhenUsed/>
    <w:rsid w:val="007A4F80"/>
    <w:pPr>
      <w:spacing w:after="120"/>
      <w:ind w:left="1132"/>
      <w:contextualSpacing/>
    </w:pPr>
  </w:style>
  <w:style w:type="paragraph" w:styleId="ListContinue5">
    <w:name w:val="List Continue 5"/>
    <w:basedOn w:val="Normal"/>
    <w:uiPriority w:val="99"/>
    <w:semiHidden/>
    <w:unhideWhenUsed/>
    <w:rsid w:val="007A4F80"/>
    <w:pPr>
      <w:spacing w:after="120"/>
      <w:ind w:left="1415"/>
      <w:contextualSpacing/>
    </w:pPr>
  </w:style>
  <w:style w:type="paragraph" w:styleId="ListNumber">
    <w:name w:val="List Number"/>
    <w:basedOn w:val="Normal"/>
    <w:uiPriority w:val="99"/>
    <w:semiHidden/>
    <w:unhideWhenUsed/>
    <w:rsid w:val="007A4F80"/>
    <w:pPr>
      <w:numPr>
        <w:numId w:val="35"/>
      </w:numPr>
      <w:contextualSpacing/>
    </w:pPr>
  </w:style>
  <w:style w:type="paragraph" w:styleId="ListNumber2">
    <w:name w:val="List Number 2"/>
    <w:basedOn w:val="Normal"/>
    <w:uiPriority w:val="99"/>
    <w:semiHidden/>
    <w:unhideWhenUsed/>
    <w:rsid w:val="007A4F80"/>
    <w:pPr>
      <w:numPr>
        <w:numId w:val="36"/>
      </w:numPr>
      <w:contextualSpacing/>
    </w:pPr>
  </w:style>
  <w:style w:type="paragraph" w:styleId="ListNumber3">
    <w:name w:val="List Number 3"/>
    <w:basedOn w:val="Normal"/>
    <w:uiPriority w:val="99"/>
    <w:semiHidden/>
    <w:unhideWhenUsed/>
    <w:rsid w:val="007A4F80"/>
    <w:pPr>
      <w:numPr>
        <w:numId w:val="37"/>
      </w:numPr>
      <w:contextualSpacing/>
    </w:pPr>
  </w:style>
  <w:style w:type="paragraph" w:styleId="ListNumber4">
    <w:name w:val="List Number 4"/>
    <w:basedOn w:val="Normal"/>
    <w:uiPriority w:val="99"/>
    <w:semiHidden/>
    <w:unhideWhenUsed/>
    <w:rsid w:val="007A4F80"/>
    <w:pPr>
      <w:numPr>
        <w:numId w:val="38"/>
      </w:numPr>
      <w:contextualSpacing/>
    </w:pPr>
  </w:style>
  <w:style w:type="paragraph" w:styleId="ListNumber5">
    <w:name w:val="List Number 5"/>
    <w:basedOn w:val="Normal"/>
    <w:uiPriority w:val="99"/>
    <w:semiHidden/>
    <w:unhideWhenUsed/>
    <w:rsid w:val="007A4F80"/>
    <w:pPr>
      <w:numPr>
        <w:numId w:val="39"/>
      </w:numPr>
      <w:contextualSpacing/>
    </w:pPr>
  </w:style>
  <w:style w:type="paragraph" w:styleId="MacroText">
    <w:name w:val="macro"/>
    <w:link w:val="MacroTextChar"/>
    <w:uiPriority w:val="99"/>
    <w:semiHidden/>
    <w:unhideWhenUsed/>
    <w:rsid w:val="007A4F8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olor w:val="7F7F7F" w:themeColor="text1" w:themeTint="80"/>
      <w:sz w:val="20"/>
      <w:szCs w:val="20"/>
    </w:rPr>
  </w:style>
  <w:style w:type="character" w:customStyle="1" w:styleId="MacroTextChar">
    <w:name w:val="Macro Text Char"/>
    <w:basedOn w:val="DefaultParagraphFont"/>
    <w:link w:val="MacroText"/>
    <w:uiPriority w:val="99"/>
    <w:semiHidden/>
    <w:rsid w:val="007A4F80"/>
    <w:rPr>
      <w:rFonts w:ascii="Consolas" w:hAnsi="Consolas"/>
      <w:color w:val="7F7F7F" w:themeColor="text1" w:themeTint="80"/>
      <w:sz w:val="20"/>
      <w:szCs w:val="20"/>
    </w:rPr>
  </w:style>
  <w:style w:type="paragraph" w:styleId="MessageHeader">
    <w:name w:val="Message Header"/>
    <w:basedOn w:val="Normal"/>
    <w:link w:val="MessageHeaderChar"/>
    <w:uiPriority w:val="99"/>
    <w:semiHidden/>
    <w:unhideWhenUsed/>
    <w:rsid w:val="007A4F80"/>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A4F80"/>
    <w:rPr>
      <w:rFonts w:asciiTheme="majorHAnsi" w:eastAsiaTheme="majorEastAsia" w:hAnsiTheme="majorHAnsi" w:cstheme="majorBidi"/>
      <w:color w:val="7F7F7F" w:themeColor="text1" w:themeTint="80"/>
      <w:sz w:val="24"/>
      <w:szCs w:val="24"/>
      <w:shd w:val="pct20" w:color="auto" w:fill="auto"/>
    </w:rPr>
  </w:style>
  <w:style w:type="paragraph" w:styleId="NoSpacing">
    <w:name w:val="No Spacing"/>
    <w:uiPriority w:val="1"/>
    <w:rsid w:val="007A4F80"/>
    <w:pPr>
      <w:spacing w:after="0"/>
    </w:pPr>
    <w:rPr>
      <w:rFonts w:ascii="Arial" w:hAnsi="Arial"/>
      <w:color w:val="7F7F7F" w:themeColor="text1" w:themeTint="80"/>
      <w:sz w:val="20"/>
    </w:rPr>
  </w:style>
  <w:style w:type="paragraph" w:styleId="NormalWeb">
    <w:name w:val="Normal (Web)"/>
    <w:basedOn w:val="Normal"/>
    <w:uiPriority w:val="99"/>
    <w:semiHidden/>
    <w:unhideWhenUsed/>
    <w:rsid w:val="007A4F80"/>
    <w:rPr>
      <w:rFonts w:ascii="Times New Roman" w:hAnsi="Times New Roman" w:cs="Times New Roman"/>
      <w:sz w:val="24"/>
      <w:szCs w:val="24"/>
    </w:rPr>
  </w:style>
  <w:style w:type="paragraph" w:styleId="NormalIndent">
    <w:name w:val="Normal Indent"/>
    <w:basedOn w:val="Normal"/>
    <w:uiPriority w:val="99"/>
    <w:semiHidden/>
    <w:unhideWhenUsed/>
    <w:rsid w:val="007A4F80"/>
    <w:pPr>
      <w:ind w:left="720"/>
    </w:pPr>
  </w:style>
  <w:style w:type="paragraph" w:styleId="NoteHeading">
    <w:name w:val="Note Heading"/>
    <w:basedOn w:val="Normal"/>
    <w:next w:val="Normal"/>
    <w:link w:val="NoteHeadingChar"/>
    <w:uiPriority w:val="99"/>
    <w:semiHidden/>
    <w:unhideWhenUsed/>
    <w:rsid w:val="007A4F80"/>
    <w:pPr>
      <w:spacing w:after="0"/>
    </w:pPr>
  </w:style>
  <w:style w:type="character" w:customStyle="1" w:styleId="NoteHeadingChar">
    <w:name w:val="Note Heading Char"/>
    <w:basedOn w:val="DefaultParagraphFont"/>
    <w:link w:val="NoteHeading"/>
    <w:uiPriority w:val="99"/>
    <w:semiHidden/>
    <w:rsid w:val="007A4F80"/>
    <w:rPr>
      <w:rFonts w:ascii="Arial" w:hAnsi="Arial"/>
      <w:color w:val="7F7F7F" w:themeColor="text1" w:themeTint="80"/>
      <w:sz w:val="20"/>
    </w:rPr>
  </w:style>
  <w:style w:type="paragraph" w:styleId="PlainText">
    <w:name w:val="Plain Text"/>
    <w:basedOn w:val="Normal"/>
    <w:link w:val="PlainTextChar"/>
    <w:uiPriority w:val="99"/>
    <w:semiHidden/>
    <w:unhideWhenUsed/>
    <w:rsid w:val="007A4F80"/>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7A4F80"/>
    <w:rPr>
      <w:rFonts w:ascii="Consolas" w:hAnsi="Consolas"/>
      <w:color w:val="7F7F7F" w:themeColor="text1" w:themeTint="80"/>
      <w:sz w:val="21"/>
      <w:szCs w:val="21"/>
    </w:rPr>
  </w:style>
  <w:style w:type="paragraph" w:styleId="Quote">
    <w:name w:val="Quote"/>
    <w:basedOn w:val="Normal"/>
    <w:next w:val="Normal"/>
    <w:link w:val="QuoteChar"/>
    <w:uiPriority w:val="29"/>
    <w:rsid w:val="007A4F8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A4F80"/>
    <w:rPr>
      <w:rFonts w:ascii="Arial" w:hAnsi="Arial"/>
      <w:i/>
      <w:iCs/>
      <w:color w:val="404040" w:themeColor="text1" w:themeTint="BF"/>
      <w:sz w:val="20"/>
    </w:rPr>
  </w:style>
  <w:style w:type="paragraph" w:styleId="Salutation">
    <w:name w:val="Salutation"/>
    <w:basedOn w:val="Normal"/>
    <w:next w:val="Normal"/>
    <w:link w:val="SalutationChar"/>
    <w:uiPriority w:val="99"/>
    <w:semiHidden/>
    <w:unhideWhenUsed/>
    <w:rsid w:val="007A4F80"/>
  </w:style>
  <w:style w:type="character" w:customStyle="1" w:styleId="SalutationChar">
    <w:name w:val="Salutation Char"/>
    <w:basedOn w:val="DefaultParagraphFont"/>
    <w:link w:val="Salutation"/>
    <w:uiPriority w:val="99"/>
    <w:semiHidden/>
    <w:rsid w:val="007A4F80"/>
    <w:rPr>
      <w:rFonts w:ascii="Arial" w:hAnsi="Arial"/>
      <w:color w:val="7F7F7F" w:themeColor="text1" w:themeTint="80"/>
      <w:sz w:val="20"/>
    </w:rPr>
  </w:style>
  <w:style w:type="paragraph" w:styleId="Signature">
    <w:name w:val="Signature"/>
    <w:basedOn w:val="Normal"/>
    <w:link w:val="SignatureChar"/>
    <w:uiPriority w:val="99"/>
    <w:semiHidden/>
    <w:unhideWhenUsed/>
    <w:rsid w:val="007A4F80"/>
    <w:pPr>
      <w:spacing w:after="0"/>
      <w:ind w:left="4252"/>
    </w:pPr>
  </w:style>
  <w:style w:type="character" w:customStyle="1" w:styleId="SignatureChar">
    <w:name w:val="Signature Char"/>
    <w:basedOn w:val="DefaultParagraphFont"/>
    <w:link w:val="Signature"/>
    <w:uiPriority w:val="99"/>
    <w:semiHidden/>
    <w:rsid w:val="007A4F80"/>
    <w:rPr>
      <w:rFonts w:ascii="Arial" w:hAnsi="Arial"/>
      <w:color w:val="7F7F7F" w:themeColor="text1" w:themeTint="80"/>
      <w:sz w:val="20"/>
    </w:rPr>
  </w:style>
  <w:style w:type="paragraph" w:styleId="Subtitle">
    <w:name w:val="Subtitle"/>
    <w:basedOn w:val="Normal"/>
    <w:next w:val="Normal"/>
    <w:link w:val="SubtitleChar"/>
    <w:uiPriority w:val="11"/>
    <w:rsid w:val="007A4F80"/>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7A4F80"/>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7A4F80"/>
    <w:pPr>
      <w:spacing w:after="0"/>
      <w:ind w:left="200" w:hanging="200"/>
    </w:pPr>
  </w:style>
  <w:style w:type="paragraph" w:styleId="Title">
    <w:name w:val="Title"/>
    <w:basedOn w:val="Normal"/>
    <w:next w:val="Normal"/>
    <w:link w:val="TitleChar"/>
    <w:uiPriority w:val="10"/>
    <w:rsid w:val="007A4F80"/>
    <w:pPr>
      <w:spacing w:after="0"/>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7A4F80"/>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7A4F80"/>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7A4F80"/>
    <w:pPr>
      <w:spacing w:after="100"/>
      <w:ind w:left="600"/>
    </w:pPr>
  </w:style>
  <w:style w:type="paragraph" w:styleId="TOC5">
    <w:name w:val="toc 5"/>
    <w:basedOn w:val="Normal"/>
    <w:next w:val="Normal"/>
    <w:autoRedefine/>
    <w:semiHidden/>
    <w:unhideWhenUsed/>
    <w:rsid w:val="007A4F80"/>
    <w:pPr>
      <w:spacing w:after="100"/>
      <w:ind w:left="800"/>
    </w:pPr>
  </w:style>
  <w:style w:type="paragraph" w:styleId="TOC6">
    <w:name w:val="toc 6"/>
    <w:basedOn w:val="Normal"/>
    <w:next w:val="Normal"/>
    <w:autoRedefine/>
    <w:semiHidden/>
    <w:unhideWhenUsed/>
    <w:rsid w:val="007A4F80"/>
    <w:pPr>
      <w:spacing w:after="100"/>
      <w:ind w:left="1000"/>
    </w:pPr>
  </w:style>
  <w:style w:type="paragraph" w:styleId="TOC7">
    <w:name w:val="toc 7"/>
    <w:basedOn w:val="Normal"/>
    <w:next w:val="Normal"/>
    <w:autoRedefine/>
    <w:semiHidden/>
    <w:unhideWhenUsed/>
    <w:rsid w:val="007A4F80"/>
    <w:pPr>
      <w:spacing w:after="100"/>
      <w:ind w:left="1200"/>
    </w:pPr>
  </w:style>
  <w:style w:type="paragraph" w:styleId="TOC8">
    <w:name w:val="toc 8"/>
    <w:basedOn w:val="Normal"/>
    <w:next w:val="Normal"/>
    <w:autoRedefine/>
    <w:semiHidden/>
    <w:unhideWhenUsed/>
    <w:rsid w:val="007A4F80"/>
    <w:pPr>
      <w:spacing w:after="100"/>
      <w:ind w:left="1400"/>
    </w:pPr>
  </w:style>
  <w:style w:type="paragraph" w:styleId="TOC9">
    <w:name w:val="toc 9"/>
    <w:basedOn w:val="Normal"/>
    <w:next w:val="Normal"/>
    <w:autoRedefine/>
    <w:semiHidden/>
    <w:unhideWhenUsed/>
    <w:rsid w:val="007A4F80"/>
    <w:pPr>
      <w:spacing w:after="100"/>
      <w:ind w:left="1600"/>
    </w:pPr>
  </w:style>
  <w:style w:type="character" w:customStyle="1" w:styleId="CommentTextChar1">
    <w:name w:val="Comment Text Char1"/>
    <w:basedOn w:val="DefaultParagraphFont"/>
    <w:uiPriority w:val="99"/>
    <w:rsid w:val="00691224"/>
    <w:rPr>
      <w:rFonts w:ascii="Arial" w:hAnsi="Arial"/>
      <w:color w:val="7F7F7F" w:themeColor="text1" w:themeTint="80"/>
      <w:sz w:val="20"/>
      <w:szCs w:val="20"/>
    </w:rPr>
  </w:style>
  <w:style w:type="paragraph" w:customStyle="1" w:styleId="paragraph0">
    <w:name w:val="paragraph"/>
    <w:basedOn w:val="Normal"/>
    <w:rsid w:val="00376BA8"/>
    <w:pPr>
      <w:spacing w:before="100" w:beforeAutospacing="1" w:after="100" w:afterAutospacing="1"/>
    </w:pPr>
    <w:rPr>
      <w:rFonts w:ascii="Times New Roman" w:eastAsia="Times New Roman" w:hAnsi="Times New Roman" w:cs="Times New Roman"/>
      <w:color w:val="auto"/>
      <w:sz w:val="24"/>
      <w:szCs w:val="24"/>
      <w:lang w:eastAsia="en-AU"/>
    </w:rPr>
  </w:style>
  <w:style w:type="character" w:customStyle="1" w:styleId="normaltextrun">
    <w:name w:val="normaltextrun"/>
    <w:basedOn w:val="DefaultParagraphFont"/>
    <w:rsid w:val="00376BA8"/>
  </w:style>
  <w:style w:type="character" w:customStyle="1" w:styleId="eop">
    <w:name w:val="eop"/>
    <w:basedOn w:val="DefaultParagraphFont"/>
    <w:rsid w:val="00376BA8"/>
  </w:style>
  <w:style w:type="paragraph" w:customStyle="1" w:styleId="outlineelement">
    <w:name w:val="outlineelement"/>
    <w:basedOn w:val="Normal"/>
    <w:rsid w:val="00376BA8"/>
    <w:pPr>
      <w:spacing w:before="100" w:beforeAutospacing="1" w:after="100" w:afterAutospacing="1"/>
    </w:pPr>
    <w:rPr>
      <w:rFonts w:ascii="Times New Roman" w:eastAsia="Times New Roman" w:hAnsi="Times New Roman" w:cs="Times New Roman"/>
      <w:color w:val="auto"/>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6691">
      <w:bodyDiv w:val="1"/>
      <w:marLeft w:val="0"/>
      <w:marRight w:val="0"/>
      <w:marTop w:val="0"/>
      <w:marBottom w:val="0"/>
      <w:divBdr>
        <w:top w:val="none" w:sz="0" w:space="0" w:color="auto"/>
        <w:left w:val="none" w:sz="0" w:space="0" w:color="auto"/>
        <w:bottom w:val="none" w:sz="0" w:space="0" w:color="auto"/>
        <w:right w:val="none" w:sz="0" w:space="0" w:color="auto"/>
      </w:divBdr>
    </w:div>
    <w:div w:id="18507038">
      <w:bodyDiv w:val="1"/>
      <w:marLeft w:val="0"/>
      <w:marRight w:val="0"/>
      <w:marTop w:val="0"/>
      <w:marBottom w:val="0"/>
      <w:divBdr>
        <w:top w:val="none" w:sz="0" w:space="0" w:color="auto"/>
        <w:left w:val="none" w:sz="0" w:space="0" w:color="auto"/>
        <w:bottom w:val="none" w:sz="0" w:space="0" w:color="auto"/>
        <w:right w:val="none" w:sz="0" w:space="0" w:color="auto"/>
      </w:divBdr>
    </w:div>
    <w:div w:id="26763769">
      <w:bodyDiv w:val="1"/>
      <w:marLeft w:val="0"/>
      <w:marRight w:val="0"/>
      <w:marTop w:val="0"/>
      <w:marBottom w:val="0"/>
      <w:divBdr>
        <w:top w:val="none" w:sz="0" w:space="0" w:color="auto"/>
        <w:left w:val="none" w:sz="0" w:space="0" w:color="auto"/>
        <w:bottom w:val="none" w:sz="0" w:space="0" w:color="auto"/>
        <w:right w:val="none" w:sz="0" w:space="0" w:color="auto"/>
      </w:divBdr>
    </w:div>
    <w:div w:id="55401741">
      <w:bodyDiv w:val="1"/>
      <w:marLeft w:val="0"/>
      <w:marRight w:val="0"/>
      <w:marTop w:val="0"/>
      <w:marBottom w:val="0"/>
      <w:divBdr>
        <w:top w:val="none" w:sz="0" w:space="0" w:color="auto"/>
        <w:left w:val="none" w:sz="0" w:space="0" w:color="auto"/>
        <w:bottom w:val="none" w:sz="0" w:space="0" w:color="auto"/>
        <w:right w:val="none" w:sz="0" w:space="0" w:color="auto"/>
      </w:divBdr>
    </w:div>
    <w:div w:id="74472166">
      <w:bodyDiv w:val="1"/>
      <w:marLeft w:val="0"/>
      <w:marRight w:val="0"/>
      <w:marTop w:val="0"/>
      <w:marBottom w:val="0"/>
      <w:divBdr>
        <w:top w:val="none" w:sz="0" w:space="0" w:color="auto"/>
        <w:left w:val="none" w:sz="0" w:space="0" w:color="auto"/>
        <w:bottom w:val="none" w:sz="0" w:space="0" w:color="auto"/>
        <w:right w:val="none" w:sz="0" w:space="0" w:color="auto"/>
      </w:divBdr>
    </w:div>
    <w:div w:id="89084316">
      <w:bodyDiv w:val="1"/>
      <w:marLeft w:val="0"/>
      <w:marRight w:val="0"/>
      <w:marTop w:val="0"/>
      <w:marBottom w:val="0"/>
      <w:divBdr>
        <w:top w:val="none" w:sz="0" w:space="0" w:color="auto"/>
        <w:left w:val="none" w:sz="0" w:space="0" w:color="auto"/>
        <w:bottom w:val="none" w:sz="0" w:space="0" w:color="auto"/>
        <w:right w:val="none" w:sz="0" w:space="0" w:color="auto"/>
      </w:divBdr>
    </w:div>
    <w:div w:id="91165822">
      <w:bodyDiv w:val="1"/>
      <w:marLeft w:val="0"/>
      <w:marRight w:val="0"/>
      <w:marTop w:val="0"/>
      <w:marBottom w:val="0"/>
      <w:divBdr>
        <w:top w:val="none" w:sz="0" w:space="0" w:color="auto"/>
        <w:left w:val="none" w:sz="0" w:space="0" w:color="auto"/>
        <w:bottom w:val="none" w:sz="0" w:space="0" w:color="auto"/>
        <w:right w:val="none" w:sz="0" w:space="0" w:color="auto"/>
      </w:divBdr>
    </w:div>
    <w:div w:id="95904215">
      <w:bodyDiv w:val="1"/>
      <w:marLeft w:val="0"/>
      <w:marRight w:val="0"/>
      <w:marTop w:val="0"/>
      <w:marBottom w:val="0"/>
      <w:divBdr>
        <w:top w:val="none" w:sz="0" w:space="0" w:color="auto"/>
        <w:left w:val="none" w:sz="0" w:space="0" w:color="auto"/>
        <w:bottom w:val="none" w:sz="0" w:space="0" w:color="auto"/>
        <w:right w:val="none" w:sz="0" w:space="0" w:color="auto"/>
      </w:divBdr>
    </w:div>
    <w:div w:id="98179496">
      <w:bodyDiv w:val="1"/>
      <w:marLeft w:val="0"/>
      <w:marRight w:val="0"/>
      <w:marTop w:val="0"/>
      <w:marBottom w:val="0"/>
      <w:divBdr>
        <w:top w:val="none" w:sz="0" w:space="0" w:color="auto"/>
        <w:left w:val="none" w:sz="0" w:space="0" w:color="auto"/>
        <w:bottom w:val="none" w:sz="0" w:space="0" w:color="auto"/>
        <w:right w:val="none" w:sz="0" w:space="0" w:color="auto"/>
      </w:divBdr>
    </w:div>
    <w:div w:id="108359864">
      <w:bodyDiv w:val="1"/>
      <w:marLeft w:val="0"/>
      <w:marRight w:val="0"/>
      <w:marTop w:val="0"/>
      <w:marBottom w:val="0"/>
      <w:divBdr>
        <w:top w:val="none" w:sz="0" w:space="0" w:color="auto"/>
        <w:left w:val="none" w:sz="0" w:space="0" w:color="auto"/>
        <w:bottom w:val="none" w:sz="0" w:space="0" w:color="auto"/>
        <w:right w:val="none" w:sz="0" w:space="0" w:color="auto"/>
      </w:divBdr>
      <w:divsChild>
        <w:div w:id="595014610">
          <w:marLeft w:val="547"/>
          <w:marRight w:val="0"/>
          <w:marTop w:val="0"/>
          <w:marBottom w:val="0"/>
          <w:divBdr>
            <w:top w:val="none" w:sz="0" w:space="0" w:color="auto"/>
            <w:left w:val="none" w:sz="0" w:space="0" w:color="auto"/>
            <w:bottom w:val="none" w:sz="0" w:space="0" w:color="auto"/>
            <w:right w:val="none" w:sz="0" w:space="0" w:color="auto"/>
          </w:divBdr>
        </w:div>
        <w:div w:id="2093701646">
          <w:marLeft w:val="547"/>
          <w:marRight w:val="0"/>
          <w:marTop w:val="0"/>
          <w:marBottom w:val="0"/>
          <w:divBdr>
            <w:top w:val="none" w:sz="0" w:space="0" w:color="auto"/>
            <w:left w:val="none" w:sz="0" w:space="0" w:color="auto"/>
            <w:bottom w:val="none" w:sz="0" w:space="0" w:color="auto"/>
            <w:right w:val="none" w:sz="0" w:space="0" w:color="auto"/>
          </w:divBdr>
        </w:div>
      </w:divsChild>
    </w:div>
    <w:div w:id="118378000">
      <w:bodyDiv w:val="1"/>
      <w:marLeft w:val="0"/>
      <w:marRight w:val="0"/>
      <w:marTop w:val="0"/>
      <w:marBottom w:val="0"/>
      <w:divBdr>
        <w:top w:val="none" w:sz="0" w:space="0" w:color="auto"/>
        <w:left w:val="none" w:sz="0" w:space="0" w:color="auto"/>
        <w:bottom w:val="none" w:sz="0" w:space="0" w:color="auto"/>
        <w:right w:val="none" w:sz="0" w:space="0" w:color="auto"/>
      </w:divBdr>
    </w:div>
    <w:div w:id="124859985">
      <w:bodyDiv w:val="1"/>
      <w:marLeft w:val="0"/>
      <w:marRight w:val="0"/>
      <w:marTop w:val="0"/>
      <w:marBottom w:val="0"/>
      <w:divBdr>
        <w:top w:val="none" w:sz="0" w:space="0" w:color="auto"/>
        <w:left w:val="none" w:sz="0" w:space="0" w:color="auto"/>
        <w:bottom w:val="none" w:sz="0" w:space="0" w:color="auto"/>
        <w:right w:val="none" w:sz="0" w:space="0" w:color="auto"/>
      </w:divBdr>
      <w:divsChild>
        <w:div w:id="1298995288">
          <w:marLeft w:val="0"/>
          <w:marRight w:val="0"/>
          <w:marTop w:val="0"/>
          <w:marBottom w:val="0"/>
          <w:divBdr>
            <w:top w:val="none" w:sz="0" w:space="0" w:color="auto"/>
            <w:left w:val="none" w:sz="0" w:space="0" w:color="auto"/>
            <w:bottom w:val="none" w:sz="0" w:space="0" w:color="auto"/>
            <w:right w:val="none" w:sz="0" w:space="0" w:color="auto"/>
          </w:divBdr>
        </w:div>
      </w:divsChild>
    </w:div>
    <w:div w:id="162742493">
      <w:bodyDiv w:val="1"/>
      <w:marLeft w:val="0"/>
      <w:marRight w:val="0"/>
      <w:marTop w:val="0"/>
      <w:marBottom w:val="0"/>
      <w:divBdr>
        <w:top w:val="none" w:sz="0" w:space="0" w:color="auto"/>
        <w:left w:val="none" w:sz="0" w:space="0" w:color="auto"/>
        <w:bottom w:val="none" w:sz="0" w:space="0" w:color="auto"/>
        <w:right w:val="none" w:sz="0" w:space="0" w:color="auto"/>
      </w:divBdr>
    </w:div>
    <w:div w:id="185411904">
      <w:bodyDiv w:val="1"/>
      <w:marLeft w:val="0"/>
      <w:marRight w:val="0"/>
      <w:marTop w:val="0"/>
      <w:marBottom w:val="0"/>
      <w:divBdr>
        <w:top w:val="none" w:sz="0" w:space="0" w:color="auto"/>
        <w:left w:val="none" w:sz="0" w:space="0" w:color="auto"/>
        <w:bottom w:val="none" w:sz="0" w:space="0" w:color="auto"/>
        <w:right w:val="none" w:sz="0" w:space="0" w:color="auto"/>
      </w:divBdr>
    </w:div>
    <w:div w:id="205340208">
      <w:bodyDiv w:val="1"/>
      <w:marLeft w:val="0"/>
      <w:marRight w:val="0"/>
      <w:marTop w:val="0"/>
      <w:marBottom w:val="0"/>
      <w:divBdr>
        <w:top w:val="none" w:sz="0" w:space="0" w:color="auto"/>
        <w:left w:val="none" w:sz="0" w:space="0" w:color="auto"/>
        <w:bottom w:val="none" w:sz="0" w:space="0" w:color="auto"/>
        <w:right w:val="none" w:sz="0" w:space="0" w:color="auto"/>
      </w:divBdr>
    </w:div>
    <w:div w:id="207886144">
      <w:bodyDiv w:val="1"/>
      <w:marLeft w:val="0"/>
      <w:marRight w:val="0"/>
      <w:marTop w:val="0"/>
      <w:marBottom w:val="0"/>
      <w:divBdr>
        <w:top w:val="none" w:sz="0" w:space="0" w:color="auto"/>
        <w:left w:val="none" w:sz="0" w:space="0" w:color="auto"/>
        <w:bottom w:val="none" w:sz="0" w:space="0" w:color="auto"/>
        <w:right w:val="none" w:sz="0" w:space="0" w:color="auto"/>
      </w:divBdr>
    </w:div>
    <w:div w:id="242956654">
      <w:bodyDiv w:val="1"/>
      <w:marLeft w:val="0"/>
      <w:marRight w:val="0"/>
      <w:marTop w:val="0"/>
      <w:marBottom w:val="0"/>
      <w:divBdr>
        <w:top w:val="none" w:sz="0" w:space="0" w:color="auto"/>
        <w:left w:val="none" w:sz="0" w:space="0" w:color="auto"/>
        <w:bottom w:val="none" w:sz="0" w:space="0" w:color="auto"/>
        <w:right w:val="none" w:sz="0" w:space="0" w:color="auto"/>
      </w:divBdr>
    </w:div>
    <w:div w:id="255285834">
      <w:bodyDiv w:val="1"/>
      <w:marLeft w:val="0"/>
      <w:marRight w:val="0"/>
      <w:marTop w:val="0"/>
      <w:marBottom w:val="0"/>
      <w:divBdr>
        <w:top w:val="none" w:sz="0" w:space="0" w:color="auto"/>
        <w:left w:val="none" w:sz="0" w:space="0" w:color="auto"/>
        <w:bottom w:val="none" w:sz="0" w:space="0" w:color="auto"/>
        <w:right w:val="none" w:sz="0" w:space="0" w:color="auto"/>
      </w:divBdr>
    </w:div>
    <w:div w:id="267397135">
      <w:bodyDiv w:val="1"/>
      <w:marLeft w:val="0"/>
      <w:marRight w:val="0"/>
      <w:marTop w:val="0"/>
      <w:marBottom w:val="0"/>
      <w:divBdr>
        <w:top w:val="none" w:sz="0" w:space="0" w:color="auto"/>
        <w:left w:val="none" w:sz="0" w:space="0" w:color="auto"/>
        <w:bottom w:val="none" w:sz="0" w:space="0" w:color="auto"/>
        <w:right w:val="none" w:sz="0" w:space="0" w:color="auto"/>
      </w:divBdr>
    </w:div>
    <w:div w:id="270430688">
      <w:bodyDiv w:val="1"/>
      <w:marLeft w:val="0"/>
      <w:marRight w:val="0"/>
      <w:marTop w:val="0"/>
      <w:marBottom w:val="0"/>
      <w:divBdr>
        <w:top w:val="none" w:sz="0" w:space="0" w:color="auto"/>
        <w:left w:val="none" w:sz="0" w:space="0" w:color="auto"/>
        <w:bottom w:val="none" w:sz="0" w:space="0" w:color="auto"/>
        <w:right w:val="none" w:sz="0" w:space="0" w:color="auto"/>
      </w:divBdr>
    </w:div>
    <w:div w:id="275646467">
      <w:bodyDiv w:val="1"/>
      <w:marLeft w:val="0"/>
      <w:marRight w:val="0"/>
      <w:marTop w:val="0"/>
      <w:marBottom w:val="0"/>
      <w:divBdr>
        <w:top w:val="none" w:sz="0" w:space="0" w:color="auto"/>
        <w:left w:val="none" w:sz="0" w:space="0" w:color="auto"/>
        <w:bottom w:val="none" w:sz="0" w:space="0" w:color="auto"/>
        <w:right w:val="none" w:sz="0" w:space="0" w:color="auto"/>
      </w:divBdr>
    </w:div>
    <w:div w:id="289827213">
      <w:bodyDiv w:val="1"/>
      <w:marLeft w:val="0"/>
      <w:marRight w:val="0"/>
      <w:marTop w:val="0"/>
      <w:marBottom w:val="0"/>
      <w:divBdr>
        <w:top w:val="none" w:sz="0" w:space="0" w:color="auto"/>
        <w:left w:val="none" w:sz="0" w:space="0" w:color="auto"/>
        <w:bottom w:val="none" w:sz="0" w:space="0" w:color="auto"/>
        <w:right w:val="none" w:sz="0" w:space="0" w:color="auto"/>
      </w:divBdr>
    </w:div>
    <w:div w:id="324285993">
      <w:bodyDiv w:val="1"/>
      <w:marLeft w:val="0"/>
      <w:marRight w:val="0"/>
      <w:marTop w:val="0"/>
      <w:marBottom w:val="0"/>
      <w:divBdr>
        <w:top w:val="none" w:sz="0" w:space="0" w:color="auto"/>
        <w:left w:val="none" w:sz="0" w:space="0" w:color="auto"/>
        <w:bottom w:val="none" w:sz="0" w:space="0" w:color="auto"/>
        <w:right w:val="none" w:sz="0" w:space="0" w:color="auto"/>
      </w:divBdr>
    </w:div>
    <w:div w:id="327638454">
      <w:bodyDiv w:val="1"/>
      <w:marLeft w:val="0"/>
      <w:marRight w:val="0"/>
      <w:marTop w:val="0"/>
      <w:marBottom w:val="0"/>
      <w:divBdr>
        <w:top w:val="none" w:sz="0" w:space="0" w:color="auto"/>
        <w:left w:val="none" w:sz="0" w:space="0" w:color="auto"/>
        <w:bottom w:val="none" w:sz="0" w:space="0" w:color="auto"/>
        <w:right w:val="none" w:sz="0" w:space="0" w:color="auto"/>
      </w:divBdr>
    </w:div>
    <w:div w:id="354692457">
      <w:bodyDiv w:val="1"/>
      <w:marLeft w:val="0"/>
      <w:marRight w:val="0"/>
      <w:marTop w:val="0"/>
      <w:marBottom w:val="0"/>
      <w:divBdr>
        <w:top w:val="none" w:sz="0" w:space="0" w:color="auto"/>
        <w:left w:val="none" w:sz="0" w:space="0" w:color="auto"/>
        <w:bottom w:val="none" w:sz="0" w:space="0" w:color="auto"/>
        <w:right w:val="none" w:sz="0" w:space="0" w:color="auto"/>
      </w:divBdr>
    </w:div>
    <w:div w:id="356079267">
      <w:bodyDiv w:val="1"/>
      <w:marLeft w:val="0"/>
      <w:marRight w:val="0"/>
      <w:marTop w:val="0"/>
      <w:marBottom w:val="0"/>
      <w:divBdr>
        <w:top w:val="none" w:sz="0" w:space="0" w:color="auto"/>
        <w:left w:val="none" w:sz="0" w:space="0" w:color="auto"/>
        <w:bottom w:val="none" w:sz="0" w:space="0" w:color="auto"/>
        <w:right w:val="none" w:sz="0" w:space="0" w:color="auto"/>
      </w:divBdr>
    </w:div>
    <w:div w:id="360664082">
      <w:bodyDiv w:val="1"/>
      <w:marLeft w:val="0"/>
      <w:marRight w:val="0"/>
      <w:marTop w:val="0"/>
      <w:marBottom w:val="0"/>
      <w:divBdr>
        <w:top w:val="none" w:sz="0" w:space="0" w:color="auto"/>
        <w:left w:val="none" w:sz="0" w:space="0" w:color="auto"/>
        <w:bottom w:val="none" w:sz="0" w:space="0" w:color="auto"/>
        <w:right w:val="none" w:sz="0" w:space="0" w:color="auto"/>
      </w:divBdr>
      <w:divsChild>
        <w:div w:id="297999162">
          <w:marLeft w:val="547"/>
          <w:marRight w:val="0"/>
          <w:marTop w:val="120"/>
          <w:marBottom w:val="120"/>
          <w:divBdr>
            <w:top w:val="none" w:sz="0" w:space="0" w:color="auto"/>
            <w:left w:val="none" w:sz="0" w:space="0" w:color="auto"/>
            <w:bottom w:val="none" w:sz="0" w:space="0" w:color="auto"/>
            <w:right w:val="none" w:sz="0" w:space="0" w:color="auto"/>
          </w:divBdr>
        </w:div>
        <w:div w:id="1638990753">
          <w:marLeft w:val="547"/>
          <w:marRight w:val="0"/>
          <w:marTop w:val="120"/>
          <w:marBottom w:val="120"/>
          <w:divBdr>
            <w:top w:val="none" w:sz="0" w:space="0" w:color="auto"/>
            <w:left w:val="none" w:sz="0" w:space="0" w:color="auto"/>
            <w:bottom w:val="none" w:sz="0" w:space="0" w:color="auto"/>
            <w:right w:val="none" w:sz="0" w:space="0" w:color="auto"/>
          </w:divBdr>
        </w:div>
        <w:div w:id="1838882488">
          <w:marLeft w:val="547"/>
          <w:marRight w:val="0"/>
          <w:marTop w:val="120"/>
          <w:marBottom w:val="120"/>
          <w:divBdr>
            <w:top w:val="none" w:sz="0" w:space="0" w:color="auto"/>
            <w:left w:val="none" w:sz="0" w:space="0" w:color="auto"/>
            <w:bottom w:val="none" w:sz="0" w:space="0" w:color="auto"/>
            <w:right w:val="none" w:sz="0" w:space="0" w:color="auto"/>
          </w:divBdr>
        </w:div>
      </w:divsChild>
    </w:div>
    <w:div w:id="381832517">
      <w:bodyDiv w:val="1"/>
      <w:marLeft w:val="0"/>
      <w:marRight w:val="0"/>
      <w:marTop w:val="0"/>
      <w:marBottom w:val="0"/>
      <w:divBdr>
        <w:top w:val="none" w:sz="0" w:space="0" w:color="auto"/>
        <w:left w:val="none" w:sz="0" w:space="0" w:color="auto"/>
        <w:bottom w:val="none" w:sz="0" w:space="0" w:color="auto"/>
        <w:right w:val="none" w:sz="0" w:space="0" w:color="auto"/>
      </w:divBdr>
    </w:div>
    <w:div w:id="386495062">
      <w:bodyDiv w:val="1"/>
      <w:marLeft w:val="0"/>
      <w:marRight w:val="0"/>
      <w:marTop w:val="0"/>
      <w:marBottom w:val="0"/>
      <w:divBdr>
        <w:top w:val="none" w:sz="0" w:space="0" w:color="auto"/>
        <w:left w:val="none" w:sz="0" w:space="0" w:color="auto"/>
        <w:bottom w:val="none" w:sz="0" w:space="0" w:color="auto"/>
        <w:right w:val="none" w:sz="0" w:space="0" w:color="auto"/>
      </w:divBdr>
    </w:div>
    <w:div w:id="393891442">
      <w:bodyDiv w:val="1"/>
      <w:marLeft w:val="0"/>
      <w:marRight w:val="0"/>
      <w:marTop w:val="0"/>
      <w:marBottom w:val="0"/>
      <w:divBdr>
        <w:top w:val="none" w:sz="0" w:space="0" w:color="auto"/>
        <w:left w:val="none" w:sz="0" w:space="0" w:color="auto"/>
        <w:bottom w:val="none" w:sz="0" w:space="0" w:color="auto"/>
        <w:right w:val="none" w:sz="0" w:space="0" w:color="auto"/>
      </w:divBdr>
    </w:div>
    <w:div w:id="405693063">
      <w:bodyDiv w:val="1"/>
      <w:marLeft w:val="0"/>
      <w:marRight w:val="0"/>
      <w:marTop w:val="0"/>
      <w:marBottom w:val="0"/>
      <w:divBdr>
        <w:top w:val="none" w:sz="0" w:space="0" w:color="auto"/>
        <w:left w:val="none" w:sz="0" w:space="0" w:color="auto"/>
        <w:bottom w:val="none" w:sz="0" w:space="0" w:color="auto"/>
        <w:right w:val="none" w:sz="0" w:space="0" w:color="auto"/>
      </w:divBdr>
    </w:div>
    <w:div w:id="407264051">
      <w:bodyDiv w:val="1"/>
      <w:marLeft w:val="0"/>
      <w:marRight w:val="0"/>
      <w:marTop w:val="0"/>
      <w:marBottom w:val="0"/>
      <w:divBdr>
        <w:top w:val="none" w:sz="0" w:space="0" w:color="auto"/>
        <w:left w:val="none" w:sz="0" w:space="0" w:color="auto"/>
        <w:bottom w:val="none" w:sz="0" w:space="0" w:color="auto"/>
        <w:right w:val="none" w:sz="0" w:space="0" w:color="auto"/>
      </w:divBdr>
    </w:div>
    <w:div w:id="412706025">
      <w:bodyDiv w:val="1"/>
      <w:marLeft w:val="0"/>
      <w:marRight w:val="0"/>
      <w:marTop w:val="0"/>
      <w:marBottom w:val="0"/>
      <w:divBdr>
        <w:top w:val="none" w:sz="0" w:space="0" w:color="auto"/>
        <w:left w:val="none" w:sz="0" w:space="0" w:color="auto"/>
        <w:bottom w:val="none" w:sz="0" w:space="0" w:color="auto"/>
        <w:right w:val="none" w:sz="0" w:space="0" w:color="auto"/>
      </w:divBdr>
    </w:div>
    <w:div w:id="419251793">
      <w:bodyDiv w:val="1"/>
      <w:marLeft w:val="0"/>
      <w:marRight w:val="0"/>
      <w:marTop w:val="0"/>
      <w:marBottom w:val="0"/>
      <w:divBdr>
        <w:top w:val="none" w:sz="0" w:space="0" w:color="auto"/>
        <w:left w:val="none" w:sz="0" w:space="0" w:color="auto"/>
        <w:bottom w:val="none" w:sz="0" w:space="0" w:color="auto"/>
        <w:right w:val="none" w:sz="0" w:space="0" w:color="auto"/>
      </w:divBdr>
    </w:div>
    <w:div w:id="421150404">
      <w:bodyDiv w:val="1"/>
      <w:marLeft w:val="0"/>
      <w:marRight w:val="0"/>
      <w:marTop w:val="0"/>
      <w:marBottom w:val="0"/>
      <w:divBdr>
        <w:top w:val="none" w:sz="0" w:space="0" w:color="auto"/>
        <w:left w:val="none" w:sz="0" w:space="0" w:color="auto"/>
        <w:bottom w:val="none" w:sz="0" w:space="0" w:color="auto"/>
        <w:right w:val="none" w:sz="0" w:space="0" w:color="auto"/>
      </w:divBdr>
    </w:div>
    <w:div w:id="456416890">
      <w:bodyDiv w:val="1"/>
      <w:marLeft w:val="0"/>
      <w:marRight w:val="0"/>
      <w:marTop w:val="0"/>
      <w:marBottom w:val="0"/>
      <w:divBdr>
        <w:top w:val="none" w:sz="0" w:space="0" w:color="auto"/>
        <w:left w:val="none" w:sz="0" w:space="0" w:color="auto"/>
        <w:bottom w:val="none" w:sz="0" w:space="0" w:color="auto"/>
        <w:right w:val="none" w:sz="0" w:space="0" w:color="auto"/>
      </w:divBdr>
    </w:div>
    <w:div w:id="468783544">
      <w:bodyDiv w:val="1"/>
      <w:marLeft w:val="0"/>
      <w:marRight w:val="0"/>
      <w:marTop w:val="0"/>
      <w:marBottom w:val="0"/>
      <w:divBdr>
        <w:top w:val="none" w:sz="0" w:space="0" w:color="auto"/>
        <w:left w:val="none" w:sz="0" w:space="0" w:color="auto"/>
        <w:bottom w:val="none" w:sz="0" w:space="0" w:color="auto"/>
        <w:right w:val="none" w:sz="0" w:space="0" w:color="auto"/>
      </w:divBdr>
    </w:div>
    <w:div w:id="482893957">
      <w:bodyDiv w:val="1"/>
      <w:marLeft w:val="0"/>
      <w:marRight w:val="0"/>
      <w:marTop w:val="0"/>
      <w:marBottom w:val="0"/>
      <w:divBdr>
        <w:top w:val="none" w:sz="0" w:space="0" w:color="auto"/>
        <w:left w:val="none" w:sz="0" w:space="0" w:color="auto"/>
        <w:bottom w:val="none" w:sz="0" w:space="0" w:color="auto"/>
        <w:right w:val="none" w:sz="0" w:space="0" w:color="auto"/>
      </w:divBdr>
    </w:div>
    <w:div w:id="483473342">
      <w:bodyDiv w:val="1"/>
      <w:marLeft w:val="0"/>
      <w:marRight w:val="0"/>
      <w:marTop w:val="0"/>
      <w:marBottom w:val="0"/>
      <w:divBdr>
        <w:top w:val="none" w:sz="0" w:space="0" w:color="auto"/>
        <w:left w:val="none" w:sz="0" w:space="0" w:color="auto"/>
        <w:bottom w:val="none" w:sz="0" w:space="0" w:color="auto"/>
        <w:right w:val="none" w:sz="0" w:space="0" w:color="auto"/>
      </w:divBdr>
    </w:div>
    <w:div w:id="506821790">
      <w:bodyDiv w:val="1"/>
      <w:marLeft w:val="0"/>
      <w:marRight w:val="0"/>
      <w:marTop w:val="0"/>
      <w:marBottom w:val="0"/>
      <w:divBdr>
        <w:top w:val="none" w:sz="0" w:space="0" w:color="auto"/>
        <w:left w:val="none" w:sz="0" w:space="0" w:color="auto"/>
        <w:bottom w:val="none" w:sz="0" w:space="0" w:color="auto"/>
        <w:right w:val="none" w:sz="0" w:space="0" w:color="auto"/>
      </w:divBdr>
    </w:div>
    <w:div w:id="535966096">
      <w:bodyDiv w:val="1"/>
      <w:marLeft w:val="0"/>
      <w:marRight w:val="0"/>
      <w:marTop w:val="0"/>
      <w:marBottom w:val="0"/>
      <w:divBdr>
        <w:top w:val="none" w:sz="0" w:space="0" w:color="auto"/>
        <w:left w:val="none" w:sz="0" w:space="0" w:color="auto"/>
        <w:bottom w:val="none" w:sz="0" w:space="0" w:color="auto"/>
        <w:right w:val="none" w:sz="0" w:space="0" w:color="auto"/>
      </w:divBdr>
    </w:div>
    <w:div w:id="545919642">
      <w:bodyDiv w:val="1"/>
      <w:marLeft w:val="0"/>
      <w:marRight w:val="0"/>
      <w:marTop w:val="0"/>
      <w:marBottom w:val="0"/>
      <w:divBdr>
        <w:top w:val="none" w:sz="0" w:space="0" w:color="auto"/>
        <w:left w:val="none" w:sz="0" w:space="0" w:color="auto"/>
        <w:bottom w:val="none" w:sz="0" w:space="0" w:color="auto"/>
        <w:right w:val="none" w:sz="0" w:space="0" w:color="auto"/>
      </w:divBdr>
    </w:div>
    <w:div w:id="553548337">
      <w:bodyDiv w:val="1"/>
      <w:marLeft w:val="0"/>
      <w:marRight w:val="0"/>
      <w:marTop w:val="0"/>
      <w:marBottom w:val="0"/>
      <w:divBdr>
        <w:top w:val="none" w:sz="0" w:space="0" w:color="auto"/>
        <w:left w:val="none" w:sz="0" w:space="0" w:color="auto"/>
        <w:bottom w:val="none" w:sz="0" w:space="0" w:color="auto"/>
        <w:right w:val="none" w:sz="0" w:space="0" w:color="auto"/>
      </w:divBdr>
      <w:divsChild>
        <w:div w:id="1360006599">
          <w:marLeft w:val="0"/>
          <w:marRight w:val="0"/>
          <w:marTop w:val="0"/>
          <w:marBottom w:val="0"/>
          <w:divBdr>
            <w:top w:val="none" w:sz="0" w:space="0" w:color="auto"/>
            <w:left w:val="none" w:sz="0" w:space="0" w:color="auto"/>
            <w:bottom w:val="none" w:sz="0" w:space="0" w:color="auto"/>
            <w:right w:val="none" w:sz="0" w:space="0" w:color="auto"/>
          </w:divBdr>
        </w:div>
      </w:divsChild>
    </w:div>
    <w:div w:id="556278172">
      <w:bodyDiv w:val="1"/>
      <w:marLeft w:val="0"/>
      <w:marRight w:val="0"/>
      <w:marTop w:val="0"/>
      <w:marBottom w:val="0"/>
      <w:divBdr>
        <w:top w:val="none" w:sz="0" w:space="0" w:color="auto"/>
        <w:left w:val="none" w:sz="0" w:space="0" w:color="auto"/>
        <w:bottom w:val="none" w:sz="0" w:space="0" w:color="auto"/>
        <w:right w:val="none" w:sz="0" w:space="0" w:color="auto"/>
      </w:divBdr>
    </w:div>
    <w:div w:id="584073947">
      <w:bodyDiv w:val="1"/>
      <w:marLeft w:val="0"/>
      <w:marRight w:val="0"/>
      <w:marTop w:val="0"/>
      <w:marBottom w:val="0"/>
      <w:divBdr>
        <w:top w:val="none" w:sz="0" w:space="0" w:color="auto"/>
        <w:left w:val="none" w:sz="0" w:space="0" w:color="auto"/>
        <w:bottom w:val="none" w:sz="0" w:space="0" w:color="auto"/>
        <w:right w:val="none" w:sz="0" w:space="0" w:color="auto"/>
      </w:divBdr>
    </w:div>
    <w:div w:id="596405761">
      <w:bodyDiv w:val="1"/>
      <w:marLeft w:val="0"/>
      <w:marRight w:val="0"/>
      <w:marTop w:val="0"/>
      <w:marBottom w:val="0"/>
      <w:divBdr>
        <w:top w:val="none" w:sz="0" w:space="0" w:color="auto"/>
        <w:left w:val="none" w:sz="0" w:space="0" w:color="auto"/>
        <w:bottom w:val="none" w:sz="0" w:space="0" w:color="auto"/>
        <w:right w:val="none" w:sz="0" w:space="0" w:color="auto"/>
      </w:divBdr>
    </w:div>
    <w:div w:id="599802915">
      <w:bodyDiv w:val="1"/>
      <w:marLeft w:val="0"/>
      <w:marRight w:val="0"/>
      <w:marTop w:val="0"/>
      <w:marBottom w:val="0"/>
      <w:divBdr>
        <w:top w:val="none" w:sz="0" w:space="0" w:color="auto"/>
        <w:left w:val="none" w:sz="0" w:space="0" w:color="auto"/>
        <w:bottom w:val="none" w:sz="0" w:space="0" w:color="auto"/>
        <w:right w:val="none" w:sz="0" w:space="0" w:color="auto"/>
      </w:divBdr>
    </w:div>
    <w:div w:id="626813102">
      <w:bodyDiv w:val="1"/>
      <w:marLeft w:val="0"/>
      <w:marRight w:val="0"/>
      <w:marTop w:val="0"/>
      <w:marBottom w:val="0"/>
      <w:divBdr>
        <w:top w:val="none" w:sz="0" w:space="0" w:color="auto"/>
        <w:left w:val="none" w:sz="0" w:space="0" w:color="auto"/>
        <w:bottom w:val="none" w:sz="0" w:space="0" w:color="auto"/>
        <w:right w:val="none" w:sz="0" w:space="0" w:color="auto"/>
      </w:divBdr>
    </w:div>
    <w:div w:id="628702299">
      <w:bodyDiv w:val="1"/>
      <w:marLeft w:val="0"/>
      <w:marRight w:val="0"/>
      <w:marTop w:val="0"/>
      <w:marBottom w:val="0"/>
      <w:divBdr>
        <w:top w:val="none" w:sz="0" w:space="0" w:color="auto"/>
        <w:left w:val="none" w:sz="0" w:space="0" w:color="auto"/>
        <w:bottom w:val="none" w:sz="0" w:space="0" w:color="auto"/>
        <w:right w:val="none" w:sz="0" w:space="0" w:color="auto"/>
      </w:divBdr>
    </w:div>
    <w:div w:id="628781033">
      <w:bodyDiv w:val="1"/>
      <w:marLeft w:val="0"/>
      <w:marRight w:val="0"/>
      <w:marTop w:val="0"/>
      <w:marBottom w:val="0"/>
      <w:divBdr>
        <w:top w:val="none" w:sz="0" w:space="0" w:color="auto"/>
        <w:left w:val="none" w:sz="0" w:space="0" w:color="auto"/>
        <w:bottom w:val="none" w:sz="0" w:space="0" w:color="auto"/>
        <w:right w:val="none" w:sz="0" w:space="0" w:color="auto"/>
      </w:divBdr>
    </w:div>
    <w:div w:id="640188400">
      <w:bodyDiv w:val="1"/>
      <w:marLeft w:val="0"/>
      <w:marRight w:val="0"/>
      <w:marTop w:val="0"/>
      <w:marBottom w:val="0"/>
      <w:divBdr>
        <w:top w:val="none" w:sz="0" w:space="0" w:color="auto"/>
        <w:left w:val="none" w:sz="0" w:space="0" w:color="auto"/>
        <w:bottom w:val="none" w:sz="0" w:space="0" w:color="auto"/>
        <w:right w:val="none" w:sz="0" w:space="0" w:color="auto"/>
      </w:divBdr>
    </w:div>
    <w:div w:id="655307085">
      <w:bodyDiv w:val="1"/>
      <w:marLeft w:val="0"/>
      <w:marRight w:val="0"/>
      <w:marTop w:val="0"/>
      <w:marBottom w:val="0"/>
      <w:divBdr>
        <w:top w:val="none" w:sz="0" w:space="0" w:color="auto"/>
        <w:left w:val="none" w:sz="0" w:space="0" w:color="auto"/>
        <w:bottom w:val="none" w:sz="0" w:space="0" w:color="auto"/>
        <w:right w:val="none" w:sz="0" w:space="0" w:color="auto"/>
      </w:divBdr>
    </w:div>
    <w:div w:id="667750283">
      <w:bodyDiv w:val="1"/>
      <w:marLeft w:val="0"/>
      <w:marRight w:val="0"/>
      <w:marTop w:val="0"/>
      <w:marBottom w:val="0"/>
      <w:divBdr>
        <w:top w:val="none" w:sz="0" w:space="0" w:color="auto"/>
        <w:left w:val="none" w:sz="0" w:space="0" w:color="auto"/>
        <w:bottom w:val="none" w:sz="0" w:space="0" w:color="auto"/>
        <w:right w:val="none" w:sz="0" w:space="0" w:color="auto"/>
      </w:divBdr>
    </w:div>
    <w:div w:id="668144474">
      <w:bodyDiv w:val="1"/>
      <w:marLeft w:val="0"/>
      <w:marRight w:val="0"/>
      <w:marTop w:val="0"/>
      <w:marBottom w:val="0"/>
      <w:divBdr>
        <w:top w:val="none" w:sz="0" w:space="0" w:color="auto"/>
        <w:left w:val="none" w:sz="0" w:space="0" w:color="auto"/>
        <w:bottom w:val="none" w:sz="0" w:space="0" w:color="auto"/>
        <w:right w:val="none" w:sz="0" w:space="0" w:color="auto"/>
      </w:divBdr>
    </w:div>
    <w:div w:id="678309845">
      <w:bodyDiv w:val="1"/>
      <w:marLeft w:val="0"/>
      <w:marRight w:val="0"/>
      <w:marTop w:val="0"/>
      <w:marBottom w:val="0"/>
      <w:divBdr>
        <w:top w:val="none" w:sz="0" w:space="0" w:color="auto"/>
        <w:left w:val="none" w:sz="0" w:space="0" w:color="auto"/>
        <w:bottom w:val="none" w:sz="0" w:space="0" w:color="auto"/>
        <w:right w:val="none" w:sz="0" w:space="0" w:color="auto"/>
      </w:divBdr>
    </w:div>
    <w:div w:id="685836961">
      <w:bodyDiv w:val="1"/>
      <w:marLeft w:val="0"/>
      <w:marRight w:val="0"/>
      <w:marTop w:val="0"/>
      <w:marBottom w:val="0"/>
      <w:divBdr>
        <w:top w:val="none" w:sz="0" w:space="0" w:color="auto"/>
        <w:left w:val="none" w:sz="0" w:space="0" w:color="auto"/>
        <w:bottom w:val="none" w:sz="0" w:space="0" w:color="auto"/>
        <w:right w:val="none" w:sz="0" w:space="0" w:color="auto"/>
      </w:divBdr>
    </w:div>
    <w:div w:id="692459813">
      <w:bodyDiv w:val="1"/>
      <w:marLeft w:val="0"/>
      <w:marRight w:val="0"/>
      <w:marTop w:val="0"/>
      <w:marBottom w:val="0"/>
      <w:divBdr>
        <w:top w:val="none" w:sz="0" w:space="0" w:color="auto"/>
        <w:left w:val="none" w:sz="0" w:space="0" w:color="auto"/>
        <w:bottom w:val="none" w:sz="0" w:space="0" w:color="auto"/>
        <w:right w:val="none" w:sz="0" w:space="0" w:color="auto"/>
      </w:divBdr>
    </w:div>
    <w:div w:id="694112001">
      <w:bodyDiv w:val="1"/>
      <w:marLeft w:val="0"/>
      <w:marRight w:val="0"/>
      <w:marTop w:val="0"/>
      <w:marBottom w:val="0"/>
      <w:divBdr>
        <w:top w:val="none" w:sz="0" w:space="0" w:color="auto"/>
        <w:left w:val="none" w:sz="0" w:space="0" w:color="auto"/>
        <w:bottom w:val="none" w:sz="0" w:space="0" w:color="auto"/>
        <w:right w:val="none" w:sz="0" w:space="0" w:color="auto"/>
      </w:divBdr>
      <w:divsChild>
        <w:div w:id="273250974">
          <w:marLeft w:val="0"/>
          <w:marRight w:val="0"/>
          <w:marTop w:val="0"/>
          <w:marBottom w:val="0"/>
          <w:divBdr>
            <w:top w:val="none" w:sz="0" w:space="0" w:color="auto"/>
            <w:left w:val="none" w:sz="0" w:space="0" w:color="auto"/>
            <w:bottom w:val="none" w:sz="0" w:space="0" w:color="auto"/>
            <w:right w:val="none" w:sz="0" w:space="0" w:color="auto"/>
          </w:divBdr>
        </w:div>
      </w:divsChild>
    </w:div>
    <w:div w:id="701437788">
      <w:bodyDiv w:val="1"/>
      <w:marLeft w:val="0"/>
      <w:marRight w:val="0"/>
      <w:marTop w:val="0"/>
      <w:marBottom w:val="0"/>
      <w:divBdr>
        <w:top w:val="none" w:sz="0" w:space="0" w:color="auto"/>
        <w:left w:val="none" w:sz="0" w:space="0" w:color="auto"/>
        <w:bottom w:val="none" w:sz="0" w:space="0" w:color="auto"/>
        <w:right w:val="none" w:sz="0" w:space="0" w:color="auto"/>
      </w:divBdr>
    </w:div>
    <w:div w:id="713579714">
      <w:bodyDiv w:val="1"/>
      <w:marLeft w:val="0"/>
      <w:marRight w:val="0"/>
      <w:marTop w:val="0"/>
      <w:marBottom w:val="0"/>
      <w:divBdr>
        <w:top w:val="none" w:sz="0" w:space="0" w:color="auto"/>
        <w:left w:val="none" w:sz="0" w:space="0" w:color="auto"/>
        <w:bottom w:val="none" w:sz="0" w:space="0" w:color="auto"/>
        <w:right w:val="none" w:sz="0" w:space="0" w:color="auto"/>
      </w:divBdr>
    </w:div>
    <w:div w:id="716665701">
      <w:bodyDiv w:val="1"/>
      <w:marLeft w:val="0"/>
      <w:marRight w:val="0"/>
      <w:marTop w:val="0"/>
      <w:marBottom w:val="0"/>
      <w:divBdr>
        <w:top w:val="none" w:sz="0" w:space="0" w:color="auto"/>
        <w:left w:val="none" w:sz="0" w:space="0" w:color="auto"/>
        <w:bottom w:val="none" w:sz="0" w:space="0" w:color="auto"/>
        <w:right w:val="none" w:sz="0" w:space="0" w:color="auto"/>
      </w:divBdr>
      <w:divsChild>
        <w:div w:id="200481608">
          <w:marLeft w:val="0"/>
          <w:marRight w:val="0"/>
          <w:marTop w:val="0"/>
          <w:marBottom w:val="0"/>
          <w:divBdr>
            <w:top w:val="none" w:sz="0" w:space="0" w:color="auto"/>
            <w:left w:val="none" w:sz="0" w:space="0" w:color="auto"/>
            <w:bottom w:val="none" w:sz="0" w:space="0" w:color="auto"/>
            <w:right w:val="none" w:sz="0" w:space="0" w:color="auto"/>
          </w:divBdr>
        </w:div>
      </w:divsChild>
    </w:div>
    <w:div w:id="719788091">
      <w:bodyDiv w:val="1"/>
      <w:marLeft w:val="0"/>
      <w:marRight w:val="0"/>
      <w:marTop w:val="0"/>
      <w:marBottom w:val="0"/>
      <w:divBdr>
        <w:top w:val="none" w:sz="0" w:space="0" w:color="auto"/>
        <w:left w:val="none" w:sz="0" w:space="0" w:color="auto"/>
        <w:bottom w:val="none" w:sz="0" w:space="0" w:color="auto"/>
        <w:right w:val="none" w:sz="0" w:space="0" w:color="auto"/>
      </w:divBdr>
      <w:divsChild>
        <w:div w:id="201334961">
          <w:marLeft w:val="0"/>
          <w:marRight w:val="0"/>
          <w:marTop w:val="0"/>
          <w:marBottom w:val="0"/>
          <w:divBdr>
            <w:top w:val="none" w:sz="0" w:space="0" w:color="auto"/>
            <w:left w:val="none" w:sz="0" w:space="0" w:color="auto"/>
            <w:bottom w:val="none" w:sz="0" w:space="0" w:color="auto"/>
            <w:right w:val="none" w:sz="0" w:space="0" w:color="auto"/>
          </w:divBdr>
        </w:div>
      </w:divsChild>
    </w:div>
    <w:div w:id="720401360">
      <w:bodyDiv w:val="1"/>
      <w:marLeft w:val="0"/>
      <w:marRight w:val="0"/>
      <w:marTop w:val="0"/>
      <w:marBottom w:val="0"/>
      <w:divBdr>
        <w:top w:val="none" w:sz="0" w:space="0" w:color="auto"/>
        <w:left w:val="none" w:sz="0" w:space="0" w:color="auto"/>
        <w:bottom w:val="none" w:sz="0" w:space="0" w:color="auto"/>
        <w:right w:val="none" w:sz="0" w:space="0" w:color="auto"/>
      </w:divBdr>
    </w:div>
    <w:div w:id="724062199">
      <w:bodyDiv w:val="1"/>
      <w:marLeft w:val="0"/>
      <w:marRight w:val="0"/>
      <w:marTop w:val="0"/>
      <w:marBottom w:val="0"/>
      <w:divBdr>
        <w:top w:val="none" w:sz="0" w:space="0" w:color="auto"/>
        <w:left w:val="none" w:sz="0" w:space="0" w:color="auto"/>
        <w:bottom w:val="none" w:sz="0" w:space="0" w:color="auto"/>
        <w:right w:val="none" w:sz="0" w:space="0" w:color="auto"/>
      </w:divBdr>
    </w:div>
    <w:div w:id="733622404">
      <w:bodyDiv w:val="1"/>
      <w:marLeft w:val="0"/>
      <w:marRight w:val="0"/>
      <w:marTop w:val="0"/>
      <w:marBottom w:val="0"/>
      <w:divBdr>
        <w:top w:val="none" w:sz="0" w:space="0" w:color="auto"/>
        <w:left w:val="none" w:sz="0" w:space="0" w:color="auto"/>
        <w:bottom w:val="none" w:sz="0" w:space="0" w:color="auto"/>
        <w:right w:val="none" w:sz="0" w:space="0" w:color="auto"/>
      </w:divBdr>
    </w:div>
    <w:div w:id="752974413">
      <w:bodyDiv w:val="1"/>
      <w:marLeft w:val="0"/>
      <w:marRight w:val="0"/>
      <w:marTop w:val="0"/>
      <w:marBottom w:val="0"/>
      <w:divBdr>
        <w:top w:val="none" w:sz="0" w:space="0" w:color="auto"/>
        <w:left w:val="none" w:sz="0" w:space="0" w:color="auto"/>
        <w:bottom w:val="none" w:sz="0" w:space="0" w:color="auto"/>
        <w:right w:val="none" w:sz="0" w:space="0" w:color="auto"/>
      </w:divBdr>
    </w:div>
    <w:div w:id="766383739">
      <w:bodyDiv w:val="1"/>
      <w:marLeft w:val="0"/>
      <w:marRight w:val="0"/>
      <w:marTop w:val="0"/>
      <w:marBottom w:val="0"/>
      <w:divBdr>
        <w:top w:val="none" w:sz="0" w:space="0" w:color="auto"/>
        <w:left w:val="none" w:sz="0" w:space="0" w:color="auto"/>
        <w:bottom w:val="none" w:sz="0" w:space="0" w:color="auto"/>
        <w:right w:val="none" w:sz="0" w:space="0" w:color="auto"/>
      </w:divBdr>
    </w:div>
    <w:div w:id="771365818">
      <w:bodyDiv w:val="1"/>
      <w:marLeft w:val="0"/>
      <w:marRight w:val="0"/>
      <w:marTop w:val="0"/>
      <w:marBottom w:val="0"/>
      <w:divBdr>
        <w:top w:val="none" w:sz="0" w:space="0" w:color="auto"/>
        <w:left w:val="none" w:sz="0" w:space="0" w:color="auto"/>
        <w:bottom w:val="none" w:sz="0" w:space="0" w:color="auto"/>
        <w:right w:val="none" w:sz="0" w:space="0" w:color="auto"/>
      </w:divBdr>
    </w:div>
    <w:div w:id="773718663">
      <w:bodyDiv w:val="1"/>
      <w:marLeft w:val="0"/>
      <w:marRight w:val="0"/>
      <w:marTop w:val="0"/>
      <w:marBottom w:val="0"/>
      <w:divBdr>
        <w:top w:val="none" w:sz="0" w:space="0" w:color="auto"/>
        <w:left w:val="none" w:sz="0" w:space="0" w:color="auto"/>
        <w:bottom w:val="none" w:sz="0" w:space="0" w:color="auto"/>
        <w:right w:val="none" w:sz="0" w:space="0" w:color="auto"/>
      </w:divBdr>
    </w:div>
    <w:div w:id="789740486">
      <w:bodyDiv w:val="1"/>
      <w:marLeft w:val="0"/>
      <w:marRight w:val="0"/>
      <w:marTop w:val="0"/>
      <w:marBottom w:val="0"/>
      <w:divBdr>
        <w:top w:val="none" w:sz="0" w:space="0" w:color="auto"/>
        <w:left w:val="none" w:sz="0" w:space="0" w:color="auto"/>
        <w:bottom w:val="none" w:sz="0" w:space="0" w:color="auto"/>
        <w:right w:val="none" w:sz="0" w:space="0" w:color="auto"/>
      </w:divBdr>
      <w:divsChild>
        <w:div w:id="244069598">
          <w:marLeft w:val="0"/>
          <w:marRight w:val="0"/>
          <w:marTop w:val="0"/>
          <w:marBottom w:val="0"/>
          <w:divBdr>
            <w:top w:val="none" w:sz="0" w:space="0" w:color="auto"/>
            <w:left w:val="none" w:sz="0" w:space="0" w:color="auto"/>
            <w:bottom w:val="none" w:sz="0" w:space="0" w:color="auto"/>
            <w:right w:val="none" w:sz="0" w:space="0" w:color="auto"/>
          </w:divBdr>
        </w:div>
      </w:divsChild>
    </w:div>
    <w:div w:id="809398907">
      <w:bodyDiv w:val="1"/>
      <w:marLeft w:val="0"/>
      <w:marRight w:val="0"/>
      <w:marTop w:val="0"/>
      <w:marBottom w:val="0"/>
      <w:divBdr>
        <w:top w:val="none" w:sz="0" w:space="0" w:color="auto"/>
        <w:left w:val="none" w:sz="0" w:space="0" w:color="auto"/>
        <w:bottom w:val="none" w:sz="0" w:space="0" w:color="auto"/>
        <w:right w:val="none" w:sz="0" w:space="0" w:color="auto"/>
      </w:divBdr>
      <w:divsChild>
        <w:div w:id="1570993662">
          <w:marLeft w:val="0"/>
          <w:marRight w:val="0"/>
          <w:marTop w:val="0"/>
          <w:marBottom w:val="0"/>
          <w:divBdr>
            <w:top w:val="none" w:sz="0" w:space="0" w:color="auto"/>
            <w:left w:val="none" w:sz="0" w:space="0" w:color="auto"/>
            <w:bottom w:val="none" w:sz="0" w:space="0" w:color="auto"/>
            <w:right w:val="none" w:sz="0" w:space="0" w:color="auto"/>
          </w:divBdr>
        </w:div>
      </w:divsChild>
    </w:div>
    <w:div w:id="812336465">
      <w:bodyDiv w:val="1"/>
      <w:marLeft w:val="0"/>
      <w:marRight w:val="0"/>
      <w:marTop w:val="0"/>
      <w:marBottom w:val="0"/>
      <w:divBdr>
        <w:top w:val="none" w:sz="0" w:space="0" w:color="auto"/>
        <w:left w:val="none" w:sz="0" w:space="0" w:color="auto"/>
        <w:bottom w:val="none" w:sz="0" w:space="0" w:color="auto"/>
        <w:right w:val="none" w:sz="0" w:space="0" w:color="auto"/>
      </w:divBdr>
    </w:div>
    <w:div w:id="816413401">
      <w:bodyDiv w:val="1"/>
      <w:marLeft w:val="0"/>
      <w:marRight w:val="0"/>
      <w:marTop w:val="0"/>
      <w:marBottom w:val="0"/>
      <w:divBdr>
        <w:top w:val="none" w:sz="0" w:space="0" w:color="auto"/>
        <w:left w:val="none" w:sz="0" w:space="0" w:color="auto"/>
        <w:bottom w:val="none" w:sz="0" w:space="0" w:color="auto"/>
        <w:right w:val="none" w:sz="0" w:space="0" w:color="auto"/>
      </w:divBdr>
    </w:div>
    <w:div w:id="843013692">
      <w:bodyDiv w:val="1"/>
      <w:marLeft w:val="0"/>
      <w:marRight w:val="0"/>
      <w:marTop w:val="0"/>
      <w:marBottom w:val="0"/>
      <w:divBdr>
        <w:top w:val="none" w:sz="0" w:space="0" w:color="auto"/>
        <w:left w:val="none" w:sz="0" w:space="0" w:color="auto"/>
        <w:bottom w:val="none" w:sz="0" w:space="0" w:color="auto"/>
        <w:right w:val="none" w:sz="0" w:space="0" w:color="auto"/>
      </w:divBdr>
    </w:div>
    <w:div w:id="848324878">
      <w:bodyDiv w:val="1"/>
      <w:marLeft w:val="0"/>
      <w:marRight w:val="0"/>
      <w:marTop w:val="0"/>
      <w:marBottom w:val="0"/>
      <w:divBdr>
        <w:top w:val="none" w:sz="0" w:space="0" w:color="auto"/>
        <w:left w:val="none" w:sz="0" w:space="0" w:color="auto"/>
        <w:bottom w:val="none" w:sz="0" w:space="0" w:color="auto"/>
        <w:right w:val="none" w:sz="0" w:space="0" w:color="auto"/>
      </w:divBdr>
    </w:div>
    <w:div w:id="858273479">
      <w:bodyDiv w:val="1"/>
      <w:marLeft w:val="0"/>
      <w:marRight w:val="0"/>
      <w:marTop w:val="0"/>
      <w:marBottom w:val="0"/>
      <w:divBdr>
        <w:top w:val="none" w:sz="0" w:space="0" w:color="auto"/>
        <w:left w:val="none" w:sz="0" w:space="0" w:color="auto"/>
        <w:bottom w:val="none" w:sz="0" w:space="0" w:color="auto"/>
        <w:right w:val="none" w:sz="0" w:space="0" w:color="auto"/>
      </w:divBdr>
      <w:divsChild>
        <w:div w:id="838274360">
          <w:marLeft w:val="0"/>
          <w:marRight w:val="0"/>
          <w:marTop w:val="0"/>
          <w:marBottom w:val="0"/>
          <w:divBdr>
            <w:top w:val="none" w:sz="0" w:space="0" w:color="auto"/>
            <w:left w:val="none" w:sz="0" w:space="0" w:color="auto"/>
            <w:bottom w:val="none" w:sz="0" w:space="0" w:color="auto"/>
            <w:right w:val="none" w:sz="0" w:space="0" w:color="auto"/>
          </w:divBdr>
        </w:div>
      </w:divsChild>
    </w:div>
    <w:div w:id="864253118">
      <w:bodyDiv w:val="1"/>
      <w:marLeft w:val="0"/>
      <w:marRight w:val="0"/>
      <w:marTop w:val="0"/>
      <w:marBottom w:val="0"/>
      <w:divBdr>
        <w:top w:val="none" w:sz="0" w:space="0" w:color="auto"/>
        <w:left w:val="none" w:sz="0" w:space="0" w:color="auto"/>
        <w:bottom w:val="none" w:sz="0" w:space="0" w:color="auto"/>
        <w:right w:val="none" w:sz="0" w:space="0" w:color="auto"/>
      </w:divBdr>
    </w:div>
    <w:div w:id="881555856">
      <w:bodyDiv w:val="1"/>
      <w:marLeft w:val="0"/>
      <w:marRight w:val="0"/>
      <w:marTop w:val="0"/>
      <w:marBottom w:val="0"/>
      <w:divBdr>
        <w:top w:val="none" w:sz="0" w:space="0" w:color="auto"/>
        <w:left w:val="none" w:sz="0" w:space="0" w:color="auto"/>
        <w:bottom w:val="none" w:sz="0" w:space="0" w:color="auto"/>
        <w:right w:val="none" w:sz="0" w:space="0" w:color="auto"/>
      </w:divBdr>
    </w:div>
    <w:div w:id="896087069">
      <w:bodyDiv w:val="1"/>
      <w:marLeft w:val="0"/>
      <w:marRight w:val="0"/>
      <w:marTop w:val="0"/>
      <w:marBottom w:val="0"/>
      <w:divBdr>
        <w:top w:val="none" w:sz="0" w:space="0" w:color="auto"/>
        <w:left w:val="none" w:sz="0" w:space="0" w:color="auto"/>
        <w:bottom w:val="none" w:sz="0" w:space="0" w:color="auto"/>
        <w:right w:val="none" w:sz="0" w:space="0" w:color="auto"/>
      </w:divBdr>
    </w:div>
    <w:div w:id="897981708">
      <w:bodyDiv w:val="1"/>
      <w:marLeft w:val="0"/>
      <w:marRight w:val="0"/>
      <w:marTop w:val="0"/>
      <w:marBottom w:val="0"/>
      <w:divBdr>
        <w:top w:val="none" w:sz="0" w:space="0" w:color="auto"/>
        <w:left w:val="none" w:sz="0" w:space="0" w:color="auto"/>
        <w:bottom w:val="none" w:sz="0" w:space="0" w:color="auto"/>
        <w:right w:val="none" w:sz="0" w:space="0" w:color="auto"/>
      </w:divBdr>
    </w:div>
    <w:div w:id="902906106">
      <w:bodyDiv w:val="1"/>
      <w:marLeft w:val="0"/>
      <w:marRight w:val="0"/>
      <w:marTop w:val="0"/>
      <w:marBottom w:val="0"/>
      <w:divBdr>
        <w:top w:val="none" w:sz="0" w:space="0" w:color="auto"/>
        <w:left w:val="none" w:sz="0" w:space="0" w:color="auto"/>
        <w:bottom w:val="none" w:sz="0" w:space="0" w:color="auto"/>
        <w:right w:val="none" w:sz="0" w:space="0" w:color="auto"/>
      </w:divBdr>
    </w:div>
    <w:div w:id="906452997">
      <w:bodyDiv w:val="1"/>
      <w:marLeft w:val="0"/>
      <w:marRight w:val="0"/>
      <w:marTop w:val="0"/>
      <w:marBottom w:val="0"/>
      <w:divBdr>
        <w:top w:val="none" w:sz="0" w:space="0" w:color="auto"/>
        <w:left w:val="none" w:sz="0" w:space="0" w:color="auto"/>
        <w:bottom w:val="none" w:sz="0" w:space="0" w:color="auto"/>
        <w:right w:val="none" w:sz="0" w:space="0" w:color="auto"/>
      </w:divBdr>
    </w:div>
    <w:div w:id="914583273">
      <w:bodyDiv w:val="1"/>
      <w:marLeft w:val="0"/>
      <w:marRight w:val="0"/>
      <w:marTop w:val="0"/>
      <w:marBottom w:val="0"/>
      <w:divBdr>
        <w:top w:val="none" w:sz="0" w:space="0" w:color="auto"/>
        <w:left w:val="none" w:sz="0" w:space="0" w:color="auto"/>
        <w:bottom w:val="none" w:sz="0" w:space="0" w:color="auto"/>
        <w:right w:val="none" w:sz="0" w:space="0" w:color="auto"/>
      </w:divBdr>
    </w:div>
    <w:div w:id="918712534">
      <w:bodyDiv w:val="1"/>
      <w:marLeft w:val="0"/>
      <w:marRight w:val="0"/>
      <w:marTop w:val="0"/>
      <w:marBottom w:val="0"/>
      <w:divBdr>
        <w:top w:val="none" w:sz="0" w:space="0" w:color="auto"/>
        <w:left w:val="none" w:sz="0" w:space="0" w:color="auto"/>
        <w:bottom w:val="none" w:sz="0" w:space="0" w:color="auto"/>
        <w:right w:val="none" w:sz="0" w:space="0" w:color="auto"/>
      </w:divBdr>
    </w:div>
    <w:div w:id="918714632">
      <w:bodyDiv w:val="1"/>
      <w:marLeft w:val="0"/>
      <w:marRight w:val="0"/>
      <w:marTop w:val="0"/>
      <w:marBottom w:val="0"/>
      <w:divBdr>
        <w:top w:val="none" w:sz="0" w:space="0" w:color="auto"/>
        <w:left w:val="none" w:sz="0" w:space="0" w:color="auto"/>
        <w:bottom w:val="none" w:sz="0" w:space="0" w:color="auto"/>
        <w:right w:val="none" w:sz="0" w:space="0" w:color="auto"/>
      </w:divBdr>
    </w:div>
    <w:div w:id="937760438">
      <w:bodyDiv w:val="1"/>
      <w:marLeft w:val="0"/>
      <w:marRight w:val="0"/>
      <w:marTop w:val="0"/>
      <w:marBottom w:val="0"/>
      <w:divBdr>
        <w:top w:val="none" w:sz="0" w:space="0" w:color="auto"/>
        <w:left w:val="none" w:sz="0" w:space="0" w:color="auto"/>
        <w:bottom w:val="none" w:sz="0" w:space="0" w:color="auto"/>
        <w:right w:val="none" w:sz="0" w:space="0" w:color="auto"/>
      </w:divBdr>
    </w:div>
    <w:div w:id="942493254">
      <w:bodyDiv w:val="1"/>
      <w:marLeft w:val="0"/>
      <w:marRight w:val="0"/>
      <w:marTop w:val="0"/>
      <w:marBottom w:val="0"/>
      <w:divBdr>
        <w:top w:val="none" w:sz="0" w:space="0" w:color="auto"/>
        <w:left w:val="none" w:sz="0" w:space="0" w:color="auto"/>
        <w:bottom w:val="none" w:sz="0" w:space="0" w:color="auto"/>
        <w:right w:val="none" w:sz="0" w:space="0" w:color="auto"/>
      </w:divBdr>
    </w:div>
    <w:div w:id="946085904">
      <w:bodyDiv w:val="1"/>
      <w:marLeft w:val="0"/>
      <w:marRight w:val="0"/>
      <w:marTop w:val="0"/>
      <w:marBottom w:val="0"/>
      <w:divBdr>
        <w:top w:val="none" w:sz="0" w:space="0" w:color="auto"/>
        <w:left w:val="none" w:sz="0" w:space="0" w:color="auto"/>
        <w:bottom w:val="none" w:sz="0" w:space="0" w:color="auto"/>
        <w:right w:val="none" w:sz="0" w:space="0" w:color="auto"/>
      </w:divBdr>
    </w:div>
    <w:div w:id="948582728">
      <w:bodyDiv w:val="1"/>
      <w:marLeft w:val="0"/>
      <w:marRight w:val="0"/>
      <w:marTop w:val="0"/>
      <w:marBottom w:val="0"/>
      <w:divBdr>
        <w:top w:val="none" w:sz="0" w:space="0" w:color="auto"/>
        <w:left w:val="none" w:sz="0" w:space="0" w:color="auto"/>
        <w:bottom w:val="none" w:sz="0" w:space="0" w:color="auto"/>
        <w:right w:val="none" w:sz="0" w:space="0" w:color="auto"/>
      </w:divBdr>
    </w:div>
    <w:div w:id="953294921">
      <w:bodyDiv w:val="1"/>
      <w:marLeft w:val="0"/>
      <w:marRight w:val="0"/>
      <w:marTop w:val="0"/>
      <w:marBottom w:val="0"/>
      <w:divBdr>
        <w:top w:val="none" w:sz="0" w:space="0" w:color="auto"/>
        <w:left w:val="none" w:sz="0" w:space="0" w:color="auto"/>
        <w:bottom w:val="none" w:sz="0" w:space="0" w:color="auto"/>
        <w:right w:val="none" w:sz="0" w:space="0" w:color="auto"/>
      </w:divBdr>
    </w:div>
    <w:div w:id="967660402">
      <w:bodyDiv w:val="1"/>
      <w:marLeft w:val="0"/>
      <w:marRight w:val="0"/>
      <w:marTop w:val="0"/>
      <w:marBottom w:val="0"/>
      <w:divBdr>
        <w:top w:val="none" w:sz="0" w:space="0" w:color="auto"/>
        <w:left w:val="none" w:sz="0" w:space="0" w:color="auto"/>
        <w:bottom w:val="none" w:sz="0" w:space="0" w:color="auto"/>
        <w:right w:val="none" w:sz="0" w:space="0" w:color="auto"/>
      </w:divBdr>
      <w:divsChild>
        <w:div w:id="321930553">
          <w:marLeft w:val="0"/>
          <w:marRight w:val="0"/>
          <w:marTop w:val="0"/>
          <w:marBottom w:val="0"/>
          <w:divBdr>
            <w:top w:val="none" w:sz="0" w:space="0" w:color="auto"/>
            <w:left w:val="none" w:sz="0" w:space="0" w:color="auto"/>
            <w:bottom w:val="none" w:sz="0" w:space="0" w:color="auto"/>
            <w:right w:val="none" w:sz="0" w:space="0" w:color="auto"/>
          </w:divBdr>
        </w:div>
      </w:divsChild>
    </w:div>
    <w:div w:id="976489881">
      <w:bodyDiv w:val="1"/>
      <w:marLeft w:val="0"/>
      <w:marRight w:val="0"/>
      <w:marTop w:val="0"/>
      <w:marBottom w:val="0"/>
      <w:divBdr>
        <w:top w:val="none" w:sz="0" w:space="0" w:color="auto"/>
        <w:left w:val="none" w:sz="0" w:space="0" w:color="auto"/>
        <w:bottom w:val="none" w:sz="0" w:space="0" w:color="auto"/>
        <w:right w:val="none" w:sz="0" w:space="0" w:color="auto"/>
      </w:divBdr>
      <w:divsChild>
        <w:div w:id="645283873">
          <w:marLeft w:val="446"/>
          <w:marRight w:val="0"/>
          <w:marTop w:val="120"/>
          <w:marBottom w:val="120"/>
          <w:divBdr>
            <w:top w:val="none" w:sz="0" w:space="0" w:color="auto"/>
            <w:left w:val="none" w:sz="0" w:space="0" w:color="auto"/>
            <w:bottom w:val="none" w:sz="0" w:space="0" w:color="auto"/>
            <w:right w:val="none" w:sz="0" w:space="0" w:color="auto"/>
          </w:divBdr>
        </w:div>
        <w:div w:id="1741827443">
          <w:marLeft w:val="446"/>
          <w:marRight w:val="0"/>
          <w:marTop w:val="120"/>
          <w:marBottom w:val="120"/>
          <w:divBdr>
            <w:top w:val="none" w:sz="0" w:space="0" w:color="auto"/>
            <w:left w:val="none" w:sz="0" w:space="0" w:color="auto"/>
            <w:bottom w:val="none" w:sz="0" w:space="0" w:color="auto"/>
            <w:right w:val="none" w:sz="0" w:space="0" w:color="auto"/>
          </w:divBdr>
        </w:div>
      </w:divsChild>
    </w:div>
    <w:div w:id="976641092">
      <w:bodyDiv w:val="1"/>
      <w:marLeft w:val="0"/>
      <w:marRight w:val="0"/>
      <w:marTop w:val="0"/>
      <w:marBottom w:val="0"/>
      <w:divBdr>
        <w:top w:val="none" w:sz="0" w:space="0" w:color="auto"/>
        <w:left w:val="none" w:sz="0" w:space="0" w:color="auto"/>
        <w:bottom w:val="none" w:sz="0" w:space="0" w:color="auto"/>
        <w:right w:val="none" w:sz="0" w:space="0" w:color="auto"/>
      </w:divBdr>
    </w:div>
    <w:div w:id="1008293337">
      <w:bodyDiv w:val="1"/>
      <w:marLeft w:val="0"/>
      <w:marRight w:val="0"/>
      <w:marTop w:val="0"/>
      <w:marBottom w:val="0"/>
      <w:divBdr>
        <w:top w:val="none" w:sz="0" w:space="0" w:color="auto"/>
        <w:left w:val="none" w:sz="0" w:space="0" w:color="auto"/>
        <w:bottom w:val="none" w:sz="0" w:space="0" w:color="auto"/>
        <w:right w:val="none" w:sz="0" w:space="0" w:color="auto"/>
      </w:divBdr>
    </w:div>
    <w:div w:id="1017661001">
      <w:bodyDiv w:val="1"/>
      <w:marLeft w:val="0"/>
      <w:marRight w:val="0"/>
      <w:marTop w:val="0"/>
      <w:marBottom w:val="0"/>
      <w:divBdr>
        <w:top w:val="none" w:sz="0" w:space="0" w:color="auto"/>
        <w:left w:val="none" w:sz="0" w:space="0" w:color="auto"/>
        <w:bottom w:val="none" w:sz="0" w:space="0" w:color="auto"/>
        <w:right w:val="none" w:sz="0" w:space="0" w:color="auto"/>
      </w:divBdr>
    </w:div>
    <w:div w:id="1019311790">
      <w:bodyDiv w:val="1"/>
      <w:marLeft w:val="0"/>
      <w:marRight w:val="0"/>
      <w:marTop w:val="0"/>
      <w:marBottom w:val="0"/>
      <w:divBdr>
        <w:top w:val="none" w:sz="0" w:space="0" w:color="auto"/>
        <w:left w:val="none" w:sz="0" w:space="0" w:color="auto"/>
        <w:bottom w:val="none" w:sz="0" w:space="0" w:color="auto"/>
        <w:right w:val="none" w:sz="0" w:space="0" w:color="auto"/>
      </w:divBdr>
      <w:divsChild>
        <w:div w:id="712655628">
          <w:marLeft w:val="0"/>
          <w:marRight w:val="0"/>
          <w:marTop w:val="0"/>
          <w:marBottom w:val="0"/>
          <w:divBdr>
            <w:top w:val="none" w:sz="0" w:space="0" w:color="auto"/>
            <w:left w:val="none" w:sz="0" w:space="0" w:color="auto"/>
            <w:bottom w:val="none" w:sz="0" w:space="0" w:color="auto"/>
            <w:right w:val="none" w:sz="0" w:space="0" w:color="auto"/>
          </w:divBdr>
        </w:div>
      </w:divsChild>
    </w:div>
    <w:div w:id="1040477735">
      <w:bodyDiv w:val="1"/>
      <w:marLeft w:val="0"/>
      <w:marRight w:val="0"/>
      <w:marTop w:val="0"/>
      <w:marBottom w:val="0"/>
      <w:divBdr>
        <w:top w:val="none" w:sz="0" w:space="0" w:color="auto"/>
        <w:left w:val="none" w:sz="0" w:space="0" w:color="auto"/>
        <w:bottom w:val="none" w:sz="0" w:space="0" w:color="auto"/>
        <w:right w:val="none" w:sz="0" w:space="0" w:color="auto"/>
      </w:divBdr>
    </w:div>
    <w:div w:id="1057318610">
      <w:bodyDiv w:val="1"/>
      <w:marLeft w:val="0"/>
      <w:marRight w:val="0"/>
      <w:marTop w:val="0"/>
      <w:marBottom w:val="0"/>
      <w:divBdr>
        <w:top w:val="none" w:sz="0" w:space="0" w:color="auto"/>
        <w:left w:val="none" w:sz="0" w:space="0" w:color="auto"/>
        <w:bottom w:val="none" w:sz="0" w:space="0" w:color="auto"/>
        <w:right w:val="none" w:sz="0" w:space="0" w:color="auto"/>
      </w:divBdr>
    </w:div>
    <w:div w:id="1059013276">
      <w:bodyDiv w:val="1"/>
      <w:marLeft w:val="0"/>
      <w:marRight w:val="0"/>
      <w:marTop w:val="0"/>
      <w:marBottom w:val="0"/>
      <w:divBdr>
        <w:top w:val="none" w:sz="0" w:space="0" w:color="auto"/>
        <w:left w:val="none" w:sz="0" w:space="0" w:color="auto"/>
        <w:bottom w:val="none" w:sz="0" w:space="0" w:color="auto"/>
        <w:right w:val="none" w:sz="0" w:space="0" w:color="auto"/>
      </w:divBdr>
    </w:div>
    <w:div w:id="1066684116">
      <w:bodyDiv w:val="1"/>
      <w:marLeft w:val="0"/>
      <w:marRight w:val="0"/>
      <w:marTop w:val="0"/>
      <w:marBottom w:val="0"/>
      <w:divBdr>
        <w:top w:val="none" w:sz="0" w:space="0" w:color="auto"/>
        <w:left w:val="none" w:sz="0" w:space="0" w:color="auto"/>
        <w:bottom w:val="none" w:sz="0" w:space="0" w:color="auto"/>
        <w:right w:val="none" w:sz="0" w:space="0" w:color="auto"/>
      </w:divBdr>
    </w:div>
    <w:div w:id="1068305887">
      <w:bodyDiv w:val="1"/>
      <w:marLeft w:val="0"/>
      <w:marRight w:val="0"/>
      <w:marTop w:val="0"/>
      <w:marBottom w:val="0"/>
      <w:divBdr>
        <w:top w:val="none" w:sz="0" w:space="0" w:color="auto"/>
        <w:left w:val="none" w:sz="0" w:space="0" w:color="auto"/>
        <w:bottom w:val="none" w:sz="0" w:space="0" w:color="auto"/>
        <w:right w:val="none" w:sz="0" w:space="0" w:color="auto"/>
      </w:divBdr>
    </w:div>
    <w:div w:id="1072585757">
      <w:bodyDiv w:val="1"/>
      <w:marLeft w:val="0"/>
      <w:marRight w:val="0"/>
      <w:marTop w:val="0"/>
      <w:marBottom w:val="0"/>
      <w:divBdr>
        <w:top w:val="none" w:sz="0" w:space="0" w:color="auto"/>
        <w:left w:val="none" w:sz="0" w:space="0" w:color="auto"/>
        <w:bottom w:val="none" w:sz="0" w:space="0" w:color="auto"/>
        <w:right w:val="none" w:sz="0" w:space="0" w:color="auto"/>
      </w:divBdr>
    </w:div>
    <w:div w:id="1073510875">
      <w:bodyDiv w:val="1"/>
      <w:marLeft w:val="0"/>
      <w:marRight w:val="0"/>
      <w:marTop w:val="0"/>
      <w:marBottom w:val="0"/>
      <w:divBdr>
        <w:top w:val="none" w:sz="0" w:space="0" w:color="auto"/>
        <w:left w:val="none" w:sz="0" w:space="0" w:color="auto"/>
        <w:bottom w:val="none" w:sz="0" w:space="0" w:color="auto"/>
        <w:right w:val="none" w:sz="0" w:space="0" w:color="auto"/>
      </w:divBdr>
    </w:div>
    <w:div w:id="1084227693">
      <w:bodyDiv w:val="1"/>
      <w:marLeft w:val="0"/>
      <w:marRight w:val="0"/>
      <w:marTop w:val="0"/>
      <w:marBottom w:val="0"/>
      <w:divBdr>
        <w:top w:val="none" w:sz="0" w:space="0" w:color="auto"/>
        <w:left w:val="none" w:sz="0" w:space="0" w:color="auto"/>
        <w:bottom w:val="none" w:sz="0" w:space="0" w:color="auto"/>
        <w:right w:val="none" w:sz="0" w:space="0" w:color="auto"/>
      </w:divBdr>
    </w:div>
    <w:div w:id="1090391246">
      <w:bodyDiv w:val="1"/>
      <w:marLeft w:val="0"/>
      <w:marRight w:val="0"/>
      <w:marTop w:val="0"/>
      <w:marBottom w:val="0"/>
      <w:divBdr>
        <w:top w:val="none" w:sz="0" w:space="0" w:color="auto"/>
        <w:left w:val="none" w:sz="0" w:space="0" w:color="auto"/>
        <w:bottom w:val="none" w:sz="0" w:space="0" w:color="auto"/>
        <w:right w:val="none" w:sz="0" w:space="0" w:color="auto"/>
      </w:divBdr>
    </w:div>
    <w:div w:id="1096294896">
      <w:bodyDiv w:val="1"/>
      <w:marLeft w:val="0"/>
      <w:marRight w:val="0"/>
      <w:marTop w:val="0"/>
      <w:marBottom w:val="0"/>
      <w:divBdr>
        <w:top w:val="none" w:sz="0" w:space="0" w:color="auto"/>
        <w:left w:val="none" w:sz="0" w:space="0" w:color="auto"/>
        <w:bottom w:val="none" w:sz="0" w:space="0" w:color="auto"/>
        <w:right w:val="none" w:sz="0" w:space="0" w:color="auto"/>
      </w:divBdr>
    </w:div>
    <w:div w:id="1098062983">
      <w:bodyDiv w:val="1"/>
      <w:marLeft w:val="0"/>
      <w:marRight w:val="0"/>
      <w:marTop w:val="0"/>
      <w:marBottom w:val="0"/>
      <w:divBdr>
        <w:top w:val="none" w:sz="0" w:space="0" w:color="auto"/>
        <w:left w:val="none" w:sz="0" w:space="0" w:color="auto"/>
        <w:bottom w:val="none" w:sz="0" w:space="0" w:color="auto"/>
        <w:right w:val="none" w:sz="0" w:space="0" w:color="auto"/>
      </w:divBdr>
    </w:div>
    <w:div w:id="1114901916">
      <w:bodyDiv w:val="1"/>
      <w:marLeft w:val="0"/>
      <w:marRight w:val="0"/>
      <w:marTop w:val="0"/>
      <w:marBottom w:val="0"/>
      <w:divBdr>
        <w:top w:val="none" w:sz="0" w:space="0" w:color="auto"/>
        <w:left w:val="none" w:sz="0" w:space="0" w:color="auto"/>
        <w:bottom w:val="none" w:sz="0" w:space="0" w:color="auto"/>
        <w:right w:val="none" w:sz="0" w:space="0" w:color="auto"/>
      </w:divBdr>
    </w:div>
    <w:div w:id="1116868467">
      <w:bodyDiv w:val="1"/>
      <w:marLeft w:val="0"/>
      <w:marRight w:val="0"/>
      <w:marTop w:val="0"/>
      <w:marBottom w:val="0"/>
      <w:divBdr>
        <w:top w:val="none" w:sz="0" w:space="0" w:color="auto"/>
        <w:left w:val="none" w:sz="0" w:space="0" w:color="auto"/>
        <w:bottom w:val="none" w:sz="0" w:space="0" w:color="auto"/>
        <w:right w:val="none" w:sz="0" w:space="0" w:color="auto"/>
      </w:divBdr>
    </w:div>
    <w:div w:id="1121997059">
      <w:bodyDiv w:val="1"/>
      <w:marLeft w:val="0"/>
      <w:marRight w:val="0"/>
      <w:marTop w:val="0"/>
      <w:marBottom w:val="0"/>
      <w:divBdr>
        <w:top w:val="none" w:sz="0" w:space="0" w:color="auto"/>
        <w:left w:val="none" w:sz="0" w:space="0" w:color="auto"/>
        <w:bottom w:val="none" w:sz="0" w:space="0" w:color="auto"/>
        <w:right w:val="none" w:sz="0" w:space="0" w:color="auto"/>
      </w:divBdr>
    </w:div>
    <w:div w:id="1140152040">
      <w:bodyDiv w:val="1"/>
      <w:marLeft w:val="0"/>
      <w:marRight w:val="0"/>
      <w:marTop w:val="0"/>
      <w:marBottom w:val="0"/>
      <w:divBdr>
        <w:top w:val="none" w:sz="0" w:space="0" w:color="auto"/>
        <w:left w:val="none" w:sz="0" w:space="0" w:color="auto"/>
        <w:bottom w:val="none" w:sz="0" w:space="0" w:color="auto"/>
        <w:right w:val="none" w:sz="0" w:space="0" w:color="auto"/>
      </w:divBdr>
    </w:div>
    <w:div w:id="1148203263">
      <w:bodyDiv w:val="1"/>
      <w:marLeft w:val="0"/>
      <w:marRight w:val="0"/>
      <w:marTop w:val="0"/>
      <w:marBottom w:val="0"/>
      <w:divBdr>
        <w:top w:val="none" w:sz="0" w:space="0" w:color="auto"/>
        <w:left w:val="none" w:sz="0" w:space="0" w:color="auto"/>
        <w:bottom w:val="none" w:sz="0" w:space="0" w:color="auto"/>
        <w:right w:val="none" w:sz="0" w:space="0" w:color="auto"/>
      </w:divBdr>
    </w:div>
    <w:div w:id="1157385264">
      <w:bodyDiv w:val="1"/>
      <w:marLeft w:val="0"/>
      <w:marRight w:val="0"/>
      <w:marTop w:val="0"/>
      <w:marBottom w:val="0"/>
      <w:divBdr>
        <w:top w:val="none" w:sz="0" w:space="0" w:color="auto"/>
        <w:left w:val="none" w:sz="0" w:space="0" w:color="auto"/>
        <w:bottom w:val="none" w:sz="0" w:space="0" w:color="auto"/>
        <w:right w:val="none" w:sz="0" w:space="0" w:color="auto"/>
      </w:divBdr>
    </w:div>
    <w:div w:id="1161241354">
      <w:bodyDiv w:val="1"/>
      <w:marLeft w:val="0"/>
      <w:marRight w:val="0"/>
      <w:marTop w:val="0"/>
      <w:marBottom w:val="0"/>
      <w:divBdr>
        <w:top w:val="none" w:sz="0" w:space="0" w:color="auto"/>
        <w:left w:val="none" w:sz="0" w:space="0" w:color="auto"/>
        <w:bottom w:val="none" w:sz="0" w:space="0" w:color="auto"/>
        <w:right w:val="none" w:sz="0" w:space="0" w:color="auto"/>
      </w:divBdr>
    </w:div>
    <w:div w:id="1172718504">
      <w:bodyDiv w:val="1"/>
      <w:marLeft w:val="0"/>
      <w:marRight w:val="0"/>
      <w:marTop w:val="0"/>
      <w:marBottom w:val="0"/>
      <w:divBdr>
        <w:top w:val="none" w:sz="0" w:space="0" w:color="auto"/>
        <w:left w:val="none" w:sz="0" w:space="0" w:color="auto"/>
        <w:bottom w:val="none" w:sz="0" w:space="0" w:color="auto"/>
        <w:right w:val="none" w:sz="0" w:space="0" w:color="auto"/>
      </w:divBdr>
    </w:div>
    <w:div w:id="1185752732">
      <w:bodyDiv w:val="1"/>
      <w:marLeft w:val="0"/>
      <w:marRight w:val="0"/>
      <w:marTop w:val="0"/>
      <w:marBottom w:val="0"/>
      <w:divBdr>
        <w:top w:val="none" w:sz="0" w:space="0" w:color="auto"/>
        <w:left w:val="none" w:sz="0" w:space="0" w:color="auto"/>
        <w:bottom w:val="none" w:sz="0" w:space="0" w:color="auto"/>
        <w:right w:val="none" w:sz="0" w:space="0" w:color="auto"/>
      </w:divBdr>
    </w:div>
    <w:div w:id="1199319157">
      <w:bodyDiv w:val="1"/>
      <w:marLeft w:val="0"/>
      <w:marRight w:val="0"/>
      <w:marTop w:val="0"/>
      <w:marBottom w:val="0"/>
      <w:divBdr>
        <w:top w:val="none" w:sz="0" w:space="0" w:color="auto"/>
        <w:left w:val="none" w:sz="0" w:space="0" w:color="auto"/>
        <w:bottom w:val="none" w:sz="0" w:space="0" w:color="auto"/>
        <w:right w:val="none" w:sz="0" w:space="0" w:color="auto"/>
      </w:divBdr>
    </w:div>
    <w:div w:id="1207839386">
      <w:bodyDiv w:val="1"/>
      <w:marLeft w:val="0"/>
      <w:marRight w:val="0"/>
      <w:marTop w:val="0"/>
      <w:marBottom w:val="0"/>
      <w:divBdr>
        <w:top w:val="none" w:sz="0" w:space="0" w:color="auto"/>
        <w:left w:val="none" w:sz="0" w:space="0" w:color="auto"/>
        <w:bottom w:val="none" w:sz="0" w:space="0" w:color="auto"/>
        <w:right w:val="none" w:sz="0" w:space="0" w:color="auto"/>
      </w:divBdr>
    </w:div>
    <w:div w:id="1214462065">
      <w:bodyDiv w:val="1"/>
      <w:marLeft w:val="0"/>
      <w:marRight w:val="0"/>
      <w:marTop w:val="0"/>
      <w:marBottom w:val="0"/>
      <w:divBdr>
        <w:top w:val="none" w:sz="0" w:space="0" w:color="auto"/>
        <w:left w:val="none" w:sz="0" w:space="0" w:color="auto"/>
        <w:bottom w:val="none" w:sz="0" w:space="0" w:color="auto"/>
        <w:right w:val="none" w:sz="0" w:space="0" w:color="auto"/>
      </w:divBdr>
    </w:div>
    <w:div w:id="1236933834">
      <w:bodyDiv w:val="1"/>
      <w:marLeft w:val="0"/>
      <w:marRight w:val="0"/>
      <w:marTop w:val="0"/>
      <w:marBottom w:val="0"/>
      <w:divBdr>
        <w:top w:val="none" w:sz="0" w:space="0" w:color="auto"/>
        <w:left w:val="none" w:sz="0" w:space="0" w:color="auto"/>
        <w:bottom w:val="none" w:sz="0" w:space="0" w:color="auto"/>
        <w:right w:val="none" w:sz="0" w:space="0" w:color="auto"/>
      </w:divBdr>
    </w:div>
    <w:div w:id="1237739065">
      <w:bodyDiv w:val="1"/>
      <w:marLeft w:val="0"/>
      <w:marRight w:val="0"/>
      <w:marTop w:val="0"/>
      <w:marBottom w:val="0"/>
      <w:divBdr>
        <w:top w:val="none" w:sz="0" w:space="0" w:color="auto"/>
        <w:left w:val="none" w:sz="0" w:space="0" w:color="auto"/>
        <w:bottom w:val="none" w:sz="0" w:space="0" w:color="auto"/>
        <w:right w:val="none" w:sz="0" w:space="0" w:color="auto"/>
      </w:divBdr>
    </w:div>
    <w:div w:id="1256016162">
      <w:bodyDiv w:val="1"/>
      <w:marLeft w:val="0"/>
      <w:marRight w:val="0"/>
      <w:marTop w:val="0"/>
      <w:marBottom w:val="0"/>
      <w:divBdr>
        <w:top w:val="none" w:sz="0" w:space="0" w:color="auto"/>
        <w:left w:val="none" w:sz="0" w:space="0" w:color="auto"/>
        <w:bottom w:val="none" w:sz="0" w:space="0" w:color="auto"/>
        <w:right w:val="none" w:sz="0" w:space="0" w:color="auto"/>
      </w:divBdr>
    </w:div>
    <w:div w:id="1270628961">
      <w:bodyDiv w:val="1"/>
      <w:marLeft w:val="0"/>
      <w:marRight w:val="0"/>
      <w:marTop w:val="0"/>
      <w:marBottom w:val="0"/>
      <w:divBdr>
        <w:top w:val="none" w:sz="0" w:space="0" w:color="auto"/>
        <w:left w:val="none" w:sz="0" w:space="0" w:color="auto"/>
        <w:bottom w:val="none" w:sz="0" w:space="0" w:color="auto"/>
        <w:right w:val="none" w:sz="0" w:space="0" w:color="auto"/>
      </w:divBdr>
    </w:div>
    <w:div w:id="1273249107">
      <w:bodyDiv w:val="1"/>
      <w:marLeft w:val="0"/>
      <w:marRight w:val="0"/>
      <w:marTop w:val="0"/>
      <w:marBottom w:val="0"/>
      <w:divBdr>
        <w:top w:val="none" w:sz="0" w:space="0" w:color="auto"/>
        <w:left w:val="none" w:sz="0" w:space="0" w:color="auto"/>
        <w:bottom w:val="none" w:sz="0" w:space="0" w:color="auto"/>
        <w:right w:val="none" w:sz="0" w:space="0" w:color="auto"/>
      </w:divBdr>
    </w:div>
    <w:div w:id="1283002353">
      <w:bodyDiv w:val="1"/>
      <w:marLeft w:val="0"/>
      <w:marRight w:val="0"/>
      <w:marTop w:val="0"/>
      <w:marBottom w:val="0"/>
      <w:divBdr>
        <w:top w:val="none" w:sz="0" w:space="0" w:color="auto"/>
        <w:left w:val="none" w:sz="0" w:space="0" w:color="auto"/>
        <w:bottom w:val="none" w:sz="0" w:space="0" w:color="auto"/>
        <w:right w:val="none" w:sz="0" w:space="0" w:color="auto"/>
      </w:divBdr>
    </w:div>
    <w:div w:id="1288388541">
      <w:bodyDiv w:val="1"/>
      <w:marLeft w:val="0"/>
      <w:marRight w:val="0"/>
      <w:marTop w:val="0"/>
      <w:marBottom w:val="0"/>
      <w:divBdr>
        <w:top w:val="none" w:sz="0" w:space="0" w:color="auto"/>
        <w:left w:val="none" w:sz="0" w:space="0" w:color="auto"/>
        <w:bottom w:val="none" w:sz="0" w:space="0" w:color="auto"/>
        <w:right w:val="none" w:sz="0" w:space="0" w:color="auto"/>
      </w:divBdr>
      <w:divsChild>
        <w:div w:id="566501453">
          <w:marLeft w:val="0"/>
          <w:marRight w:val="0"/>
          <w:marTop w:val="0"/>
          <w:marBottom w:val="0"/>
          <w:divBdr>
            <w:top w:val="none" w:sz="0" w:space="0" w:color="auto"/>
            <w:left w:val="none" w:sz="0" w:space="0" w:color="auto"/>
            <w:bottom w:val="none" w:sz="0" w:space="0" w:color="auto"/>
            <w:right w:val="none" w:sz="0" w:space="0" w:color="auto"/>
          </w:divBdr>
        </w:div>
      </w:divsChild>
    </w:div>
    <w:div w:id="1295716477">
      <w:bodyDiv w:val="1"/>
      <w:marLeft w:val="0"/>
      <w:marRight w:val="0"/>
      <w:marTop w:val="0"/>
      <w:marBottom w:val="0"/>
      <w:divBdr>
        <w:top w:val="none" w:sz="0" w:space="0" w:color="auto"/>
        <w:left w:val="none" w:sz="0" w:space="0" w:color="auto"/>
        <w:bottom w:val="none" w:sz="0" w:space="0" w:color="auto"/>
        <w:right w:val="none" w:sz="0" w:space="0" w:color="auto"/>
      </w:divBdr>
    </w:div>
    <w:div w:id="1321615793">
      <w:bodyDiv w:val="1"/>
      <w:marLeft w:val="0"/>
      <w:marRight w:val="0"/>
      <w:marTop w:val="0"/>
      <w:marBottom w:val="0"/>
      <w:divBdr>
        <w:top w:val="none" w:sz="0" w:space="0" w:color="auto"/>
        <w:left w:val="none" w:sz="0" w:space="0" w:color="auto"/>
        <w:bottom w:val="none" w:sz="0" w:space="0" w:color="auto"/>
        <w:right w:val="none" w:sz="0" w:space="0" w:color="auto"/>
      </w:divBdr>
    </w:div>
    <w:div w:id="1342706018">
      <w:bodyDiv w:val="1"/>
      <w:marLeft w:val="0"/>
      <w:marRight w:val="0"/>
      <w:marTop w:val="0"/>
      <w:marBottom w:val="0"/>
      <w:divBdr>
        <w:top w:val="none" w:sz="0" w:space="0" w:color="auto"/>
        <w:left w:val="none" w:sz="0" w:space="0" w:color="auto"/>
        <w:bottom w:val="none" w:sz="0" w:space="0" w:color="auto"/>
        <w:right w:val="none" w:sz="0" w:space="0" w:color="auto"/>
      </w:divBdr>
    </w:div>
    <w:div w:id="1368067351">
      <w:bodyDiv w:val="1"/>
      <w:marLeft w:val="0"/>
      <w:marRight w:val="0"/>
      <w:marTop w:val="0"/>
      <w:marBottom w:val="0"/>
      <w:divBdr>
        <w:top w:val="none" w:sz="0" w:space="0" w:color="auto"/>
        <w:left w:val="none" w:sz="0" w:space="0" w:color="auto"/>
        <w:bottom w:val="none" w:sz="0" w:space="0" w:color="auto"/>
        <w:right w:val="none" w:sz="0" w:space="0" w:color="auto"/>
      </w:divBdr>
    </w:div>
    <w:div w:id="1397821338">
      <w:bodyDiv w:val="1"/>
      <w:marLeft w:val="0"/>
      <w:marRight w:val="0"/>
      <w:marTop w:val="0"/>
      <w:marBottom w:val="0"/>
      <w:divBdr>
        <w:top w:val="none" w:sz="0" w:space="0" w:color="auto"/>
        <w:left w:val="none" w:sz="0" w:space="0" w:color="auto"/>
        <w:bottom w:val="none" w:sz="0" w:space="0" w:color="auto"/>
        <w:right w:val="none" w:sz="0" w:space="0" w:color="auto"/>
      </w:divBdr>
    </w:div>
    <w:div w:id="1408184496">
      <w:bodyDiv w:val="1"/>
      <w:marLeft w:val="0"/>
      <w:marRight w:val="0"/>
      <w:marTop w:val="0"/>
      <w:marBottom w:val="0"/>
      <w:divBdr>
        <w:top w:val="none" w:sz="0" w:space="0" w:color="auto"/>
        <w:left w:val="none" w:sz="0" w:space="0" w:color="auto"/>
        <w:bottom w:val="none" w:sz="0" w:space="0" w:color="auto"/>
        <w:right w:val="none" w:sz="0" w:space="0" w:color="auto"/>
      </w:divBdr>
    </w:div>
    <w:div w:id="1413312670">
      <w:bodyDiv w:val="1"/>
      <w:marLeft w:val="0"/>
      <w:marRight w:val="0"/>
      <w:marTop w:val="0"/>
      <w:marBottom w:val="0"/>
      <w:divBdr>
        <w:top w:val="none" w:sz="0" w:space="0" w:color="auto"/>
        <w:left w:val="none" w:sz="0" w:space="0" w:color="auto"/>
        <w:bottom w:val="none" w:sz="0" w:space="0" w:color="auto"/>
        <w:right w:val="none" w:sz="0" w:space="0" w:color="auto"/>
      </w:divBdr>
    </w:div>
    <w:div w:id="1415517766">
      <w:bodyDiv w:val="1"/>
      <w:marLeft w:val="0"/>
      <w:marRight w:val="0"/>
      <w:marTop w:val="0"/>
      <w:marBottom w:val="0"/>
      <w:divBdr>
        <w:top w:val="none" w:sz="0" w:space="0" w:color="auto"/>
        <w:left w:val="none" w:sz="0" w:space="0" w:color="auto"/>
        <w:bottom w:val="none" w:sz="0" w:space="0" w:color="auto"/>
        <w:right w:val="none" w:sz="0" w:space="0" w:color="auto"/>
      </w:divBdr>
    </w:div>
    <w:div w:id="1416704261">
      <w:bodyDiv w:val="1"/>
      <w:marLeft w:val="0"/>
      <w:marRight w:val="0"/>
      <w:marTop w:val="0"/>
      <w:marBottom w:val="0"/>
      <w:divBdr>
        <w:top w:val="none" w:sz="0" w:space="0" w:color="auto"/>
        <w:left w:val="none" w:sz="0" w:space="0" w:color="auto"/>
        <w:bottom w:val="none" w:sz="0" w:space="0" w:color="auto"/>
        <w:right w:val="none" w:sz="0" w:space="0" w:color="auto"/>
      </w:divBdr>
    </w:div>
    <w:div w:id="1429883742">
      <w:bodyDiv w:val="1"/>
      <w:marLeft w:val="0"/>
      <w:marRight w:val="0"/>
      <w:marTop w:val="0"/>
      <w:marBottom w:val="0"/>
      <w:divBdr>
        <w:top w:val="none" w:sz="0" w:space="0" w:color="auto"/>
        <w:left w:val="none" w:sz="0" w:space="0" w:color="auto"/>
        <w:bottom w:val="none" w:sz="0" w:space="0" w:color="auto"/>
        <w:right w:val="none" w:sz="0" w:space="0" w:color="auto"/>
      </w:divBdr>
    </w:div>
    <w:div w:id="1432043889">
      <w:bodyDiv w:val="1"/>
      <w:marLeft w:val="0"/>
      <w:marRight w:val="0"/>
      <w:marTop w:val="0"/>
      <w:marBottom w:val="0"/>
      <w:divBdr>
        <w:top w:val="none" w:sz="0" w:space="0" w:color="auto"/>
        <w:left w:val="none" w:sz="0" w:space="0" w:color="auto"/>
        <w:bottom w:val="none" w:sz="0" w:space="0" w:color="auto"/>
        <w:right w:val="none" w:sz="0" w:space="0" w:color="auto"/>
      </w:divBdr>
    </w:div>
    <w:div w:id="1433474427">
      <w:bodyDiv w:val="1"/>
      <w:marLeft w:val="0"/>
      <w:marRight w:val="0"/>
      <w:marTop w:val="0"/>
      <w:marBottom w:val="0"/>
      <w:divBdr>
        <w:top w:val="none" w:sz="0" w:space="0" w:color="auto"/>
        <w:left w:val="none" w:sz="0" w:space="0" w:color="auto"/>
        <w:bottom w:val="none" w:sz="0" w:space="0" w:color="auto"/>
        <w:right w:val="none" w:sz="0" w:space="0" w:color="auto"/>
      </w:divBdr>
    </w:div>
    <w:div w:id="1478306254">
      <w:bodyDiv w:val="1"/>
      <w:marLeft w:val="0"/>
      <w:marRight w:val="0"/>
      <w:marTop w:val="0"/>
      <w:marBottom w:val="0"/>
      <w:divBdr>
        <w:top w:val="none" w:sz="0" w:space="0" w:color="auto"/>
        <w:left w:val="none" w:sz="0" w:space="0" w:color="auto"/>
        <w:bottom w:val="none" w:sz="0" w:space="0" w:color="auto"/>
        <w:right w:val="none" w:sz="0" w:space="0" w:color="auto"/>
      </w:divBdr>
    </w:div>
    <w:div w:id="1486506573">
      <w:bodyDiv w:val="1"/>
      <w:marLeft w:val="0"/>
      <w:marRight w:val="0"/>
      <w:marTop w:val="0"/>
      <w:marBottom w:val="0"/>
      <w:divBdr>
        <w:top w:val="none" w:sz="0" w:space="0" w:color="auto"/>
        <w:left w:val="none" w:sz="0" w:space="0" w:color="auto"/>
        <w:bottom w:val="none" w:sz="0" w:space="0" w:color="auto"/>
        <w:right w:val="none" w:sz="0" w:space="0" w:color="auto"/>
      </w:divBdr>
    </w:div>
    <w:div w:id="1508596275">
      <w:bodyDiv w:val="1"/>
      <w:marLeft w:val="0"/>
      <w:marRight w:val="0"/>
      <w:marTop w:val="0"/>
      <w:marBottom w:val="0"/>
      <w:divBdr>
        <w:top w:val="none" w:sz="0" w:space="0" w:color="auto"/>
        <w:left w:val="none" w:sz="0" w:space="0" w:color="auto"/>
        <w:bottom w:val="none" w:sz="0" w:space="0" w:color="auto"/>
        <w:right w:val="none" w:sz="0" w:space="0" w:color="auto"/>
      </w:divBdr>
    </w:div>
    <w:div w:id="1516574708">
      <w:bodyDiv w:val="1"/>
      <w:marLeft w:val="0"/>
      <w:marRight w:val="0"/>
      <w:marTop w:val="0"/>
      <w:marBottom w:val="0"/>
      <w:divBdr>
        <w:top w:val="none" w:sz="0" w:space="0" w:color="auto"/>
        <w:left w:val="none" w:sz="0" w:space="0" w:color="auto"/>
        <w:bottom w:val="none" w:sz="0" w:space="0" w:color="auto"/>
        <w:right w:val="none" w:sz="0" w:space="0" w:color="auto"/>
      </w:divBdr>
    </w:div>
    <w:div w:id="1523474624">
      <w:bodyDiv w:val="1"/>
      <w:marLeft w:val="0"/>
      <w:marRight w:val="0"/>
      <w:marTop w:val="0"/>
      <w:marBottom w:val="0"/>
      <w:divBdr>
        <w:top w:val="none" w:sz="0" w:space="0" w:color="auto"/>
        <w:left w:val="none" w:sz="0" w:space="0" w:color="auto"/>
        <w:bottom w:val="none" w:sz="0" w:space="0" w:color="auto"/>
        <w:right w:val="none" w:sz="0" w:space="0" w:color="auto"/>
      </w:divBdr>
    </w:div>
    <w:div w:id="1527057607">
      <w:bodyDiv w:val="1"/>
      <w:marLeft w:val="0"/>
      <w:marRight w:val="0"/>
      <w:marTop w:val="0"/>
      <w:marBottom w:val="0"/>
      <w:divBdr>
        <w:top w:val="none" w:sz="0" w:space="0" w:color="auto"/>
        <w:left w:val="none" w:sz="0" w:space="0" w:color="auto"/>
        <w:bottom w:val="none" w:sz="0" w:space="0" w:color="auto"/>
        <w:right w:val="none" w:sz="0" w:space="0" w:color="auto"/>
      </w:divBdr>
    </w:div>
    <w:div w:id="1532263296">
      <w:bodyDiv w:val="1"/>
      <w:marLeft w:val="0"/>
      <w:marRight w:val="0"/>
      <w:marTop w:val="0"/>
      <w:marBottom w:val="0"/>
      <w:divBdr>
        <w:top w:val="none" w:sz="0" w:space="0" w:color="auto"/>
        <w:left w:val="none" w:sz="0" w:space="0" w:color="auto"/>
        <w:bottom w:val="none" w:sz="0" w:space="0" w:color="auto"/>
        <w:right w:val="none" w:sz="0" w:space="0" w:color="auto"/>
      </w:divBdr>
    </w:div>
    <w:div w:id="1535998562">
      <w:bodyDiv w:val="1"/>
      <w:marLeft w:val="0"/>
      <w:marRight w:val="0"/>
      <w:marTop w:val="0"/>
      <w:marBottom w:val="0"/>
      <w:divBdr>
        <w:top w:val="none" w:sz="0" w:space="0" w:color="auto"/>
        <w:left w:val="none" w:sz="0" w:space="0" w:color="auto"/>
        <w:bottom w:val="none" w:sz="0" w:space="0" w:color="auto"/>
        <w:right w:val="none" w:sz="0" w:space="0" w:color="auto"/>
      </w:divBdr>
    </w:div>
    <w:div w:id="1561138001">
      <w:bodyDiv w:val="1"/>
      <w:marLeft w:val="0"/>
      <w:marRight w:val="0"/>
      <w:marTop w:val="0"/>
      <w:marBottom w:val="0"/>
      <w:divBdr>
        <w:top w:val="none" w:sz="0" w:space="0" w:color="auto"/>
        <w:left w:val="none" w:sz="0" w:space="0" w:color="auto"/>
        <w:bottom w:val="none" w:sz="0" w:space="0" w:color="auto"/>
        <w:right w:val="none" w:sz="0" w:space="0" w:color="auto"/>
      </w:divBdr>
    </w:div>
    <w:div w:id="1585263895">
      <w:bodyDiv w:val="1"/>
      <w:marLeft w:val="0"/>
      <w:marRight w:val="0"/>
      <w:marTop w:val="0"/>
      <w:marBottom w:val="0"/>
      <w:divBdr>
        <w:top w:val="none" w:sz="0" w:space="0" w:color="auto"/>
        <w:left w:val="none" w:sz="0" w:space="0" w:color="auto"/>
        <w:bottom w:val="none" w:sz="0" w:space="0" w:color="auto"/>
        <w:right w:val="none" w:sz="0" w:space="0" w:color="auto"/>
      </w:divBdr>
    </w:div>
    <w:div w:id="1588073499">
      <w:bodyDiv w:val="1"/>
      <w:marLeft w:val="0"/>
      <w:marRight w:val="0"/>
      <w:marTop w:val="0"/>
      <w:marBottom w:val="0"/>
      <w:divBdr>
        <w:top w:val="none" w:sz="0" w:space="0" w:color="auto"/>
        <w:left w:val="none" w:sz="0" w:space="0" w:color="auto"/>
        <w:bottom w:val="none" w:sz="0" w:space="0" w:color="auto"/>
        <w:right w:val="none" w:sz="0" w:space="0" w:color="auto"/>
      </w:divBdr>
      <w:divsChild>
        <w:div w:id="733964121">
          <w:marLeft w:val="0"/>
          <w:marRight w:val="0"/>
          <w:marTop w:val="0"/>
          <w:marBottom w:val="0"/>
          <w:divBdr>
            <w:top w:val="none" w:sz="0" w:space="0" w:color="auto"/>
            <w:left w:val="none" w:sz="0" w:space="0" w:color="auto"/>
            <w:bottom w:val="none" w:sz="0" w:space="0" w:color="auto"/>
            <w:right w:val="none" w:sz="0" w:space="0" w:color="auto"/>
          </w:divBdr>
        </w:div>
      </w:divsChild>
    </w:div>
    <w:div w:id="1593783405">
      <w:bodyDiv w:val="1"/>
      <w:marLeft w:val="0"/>
      <w:marRight w:val="0"/>
      <w:marTop w:val="0"/>
      <w:marBottom w:val="0"/>
      <w:divBdr>
        <w:top w:val="none" w:sz="0" w:space="0" w:color="auto"/>
        <w:left w:val="none" w:sz="0" w:space="0" w:color="auto"/>
        <w:bottom w:val="none" w:sz="0" w:space="0" w:color="auto"/>
        <w:right w:val="none" w:sz="0" w:space="0" w:color="auto"/>
      </w:divBdr>
    </w:div>
    <w:div w:id="1599825000">
      <w:bodyDiv w:val="1"/>
      <w:marLeft w:val="0"/>
      <w:marRight w:val="0"/>
      <w:marTop w:val="0"/>
      <w:marBottom w:val="0"/>
      <w:divBdr>
        <w:top w:val="none" w:sz="0" w:space="0" w:color="auto"/>
        <w:left w:val="none" w:sz="0" w:space="0" w:color="auto"/>
        <w:bottom w:val="none" w:sz="0" w:space="0" w:color="auto"/>
        <w:right w:val="none" w:sz="0" w:space="0" w:color="auto"/>
      </w:divBdr>
    </w:div>
    <w:div w:id="1603026436">
      <w:bodyDiv w:val="1"/>
      <w:marLeft w:val="0"/>
      <w:marRight w:val="0"/>
      <w:marTop w:val="0"/>
      <w:marBottom w:val="0"/>
      <w:divBdr>
        <w:top w:val="none" w:sz="0" w:space="0" w:color="auto"/>
        <w:left w:val="none" w:sz="0" w:space="0" w:color="auto"/>
        <w:bottom w:val="none" w:sz="0" w:space="0" w:color="auto"/>
        <w:right w:val="none" w:sz="0" w:space="0" w:color="auto"/>
      </w:divBdr>
    </w:div>
    <w:div w:id="1613131431">
      <w:bodyDiv w:val="1"/>
      <w:marLeft w:val="0"/>
      <w:marRight w:val="0"/>
      <w:marTop w:val="0"/>
      <w:marBottom w:val="0"/>
      <w:divBdr>
        <w:top w:val="none" w:sz="0" w:space="0" w:color="auto"/>
        <w:left w:val="none" w:sz="0" w:space="0" w:color="auto"/>
        <w:bottom w:val="none" w:sz="0" w:space="0" w:color="auto"/>
        <w:right w:val="none" w:sz="0" w:space="0" w:color="auto"/>
      </w:divBdr>
    </w:div>
    <w:div w:id="1615400841">
      <w:bodyDiv w:val="1"/>
      <w:marLeft w:val="0"/>
      <w:marRight w:val="0"/>
      <w:marTop w:val="0"/>
      <w:marBottom w:val="0"/>
      <w:divBdr>
        <w:top w:val="none" w:sz="0" w:space="0" w:color="auto"/>
        <w:left w:val="none" w:sz="0" w:space="0" w:color="auto"/>
        <w:bottom w:val="none" w:sz="0" w:space="0" w:color="auto"/>
        <w:right w:val="none" w:sz="0" w:space="0" w:color="auto"/>
      </w:divBdr>
    </w:div>
    <w:div w:id="1620838048">
      <w:bodyDiv w:val="1"/>
      <w:marLeft w:val="0"/>
      <w:marRight w:val="0"/>
      <w:marTop w:val="0"/>
      <w:marBottom w:val="0"/>
      <w:divBdr>
        <w:top w:val="none" w:sz="0" w:space="0" w:color="auto"/>
        <w:left w:val="none" w:sz="0" w:space="0" w:color="auto"/>
        <w:bottom w:val="none" w:sz="0" w:space="0" w:color="auto"/>
        <w:right w:val="none" w:sz="0" w:space="0" w:color="auto"/>
      </w:divBdr>
    </w:div>
    <w:div w:id="1636445893">
      <w:bodyDiv w:val="1"/>
      <w:marLeft w:val="0"/>
      <w:marRight w:val="0"/>
      <w:marTop w:val="0"/>
      <w:marBottom w:val="0"/>
      <w:divBdr>
        <w:top w:val="none" w:sz="0" w:space="0" w:color="auto"/>
        <w:left w:val="none" w:sz="0" w:space="0" w:color="auto"/>
        <w:bottom w:val="none" w:sz="0" w:space="0" w:color="auto"/>
        <w:right w:val="none" w:sz="0" w:space="0" w:color="auto"/>
      </w:divBdr>
    </w:div>
    <w:div w:id="1643728948">
      <w:bodyDiv w:val="1"/>
      <w:marLeft w:val="0"/>
      <w:marRight w:val="0"/>
      <w:marTop w:val="0"/>
      <w:marBottom w:val="0"/>
      <w:divBdr>
        <w:top w:val="none" w:sz="0" w:space="0" w:color="auto"/>
        <w:left w:val="none" w:sz="0" w:space="0" w:color="auto"/>
        <w:bottom w:val="none" w:sz="0" w:space="0" w:color="auto"/>
        <w:right w:val="none" w:sz="0" w:space="0" w:color="auto"/>
      </w:divBdr>
    </w:div>
    <w:div w:id="1648437097">
      <w:bodyDiv w:val="1"/>
      <w:marLeft w:val="0"/>
      <w:marRight w:val="0"/>
      <w:marTop w:val="0"/>
      <w:marBottom w:val="0"/>
      <w:divBdr>
        <w:top w:val="none" w:sz="0" w:space="0" w:color="auto"/>
        <w:left w:val="none" w:sz="0" w:space="0" w:color="auto"/>
        <w:bottom w:val="none" w:sz="0" w:space="0" w:color="auto"/>
        <w:right w:val="none" w:sz="0" w:space="0" w:color="auto"/>
      </w:divBdr>
      <w:divsChild>
        <w:div w:id="1283076769">
          <w:marLeft w:val="0"/>
          <w:marRight w:val="0"/>
          <w:marTop w:val="0"/>
          <w:marBottom w:val="0"/>
          <w:divBdr>
            <w:top w:val="none" w:sz="0" w:space="0" w:color="auto"/>
            <w:left w:val="none" w:sz="0" w:space="0" w:color="auto"/>
            <w:bottom w:val="none" w:sz="0" w:space="0" w:color="auto"/>
            <w:right w:val="none" w:sz="0" w:space="0" w:color="auto"/>
          </w:divBdr>
        </w:div>
      </w:divsChild>
    </w:div>
    <w:div w:id="1654598749">
      <w:bodyDiv w:val="1"/>
      <w:marLeft w:val="0"/>
      <w:marRight w:val="0"/>
      <w:marTop w:val="0"/>
      <w:marBottom w:val="0"/>
      <w:divBdr>
        <w:top w:val="none" w:sz="0" w:space="0" w:color="auto"/>
        <w:left w:val="none" w:sz="0" w:space="0" w:color="auto"/>
        <w:bottom w:val="none" w:sz="0" w:space="0" w:color="auto"/>
        <w:right w:val="none" w:sz="0" w:space="0" w:color="auto"/>
      </w:divBdr>
    </w:div>
    <w:div w:id="1661347590">
      <w:bodyDiv w:val="1"/>
      <w:marLeft w:val="0"/>
      <w:marRight w:val="0"/>
      <w:marTop w:val="0"/>
      <w:marBottom w:val="0"/>
      <w:divBdr>
        <w:top w:val="none" w:sz="0" w:space="0" w:color="auto"/>
        <w:left w:val="none" w:sz="0" w:space="0" w:color="auto"/>
        <w:bottom w:val="none" w:sz="0" w:space="0" w:color="auto"/>
        <w:right w:val="none" w:sz="0" w:space="0" w:color="auto"/>
      </w:divBdr>
      <w:divsChild>
        <w:div w:id="524253763">
          <w:marLeft w:val="1166"/>
          <w:marRight w:val="0"/>
          <w:marTop w:val="67"/>
          <w:marBottom w:val="0"/>
          <w:divBdr>
            <w:top w:val="none" w:sz="0" w:space="0" w:color="auto"/>
            <w:left w:val="none" w:sz="0" w:space="0" w:color="auto"/>
            <w:bottom w:val="none" w:sz="0" w:space="0" w:color="auto"/>
            <w:right w:val="none" w:sz="0" w:space="0" w:color="auto"/>
          </w:divBdr>
        </w:div>
        <w:div w:id="613630926">
          <w:marLeft w:val="1166"/>
          <w:marRight w:val="0"/>
          <w:marTop w:val="67"/>
          <w:marBottom w:val="0"/>
          <w:divBdr>
            <w:top w:val="none" w:sz="0" w:space="0" w:color="auto"/>
            <w:left w:val="none" w:sz="0" w:space="0" w:color="auto"/>
            <w:bottom w:val="none" w:sz="0" w:space="0" w:color="auto"/>
            <w:right w:val="none" w:sz="0" w:space="0" w:color="auto"/>
          </w:divBdr>
        </w:div>
        <w:div w:id="1022517555">
          <w:marLeft w:val="1166"/>
          <w:marRight w:val="0"/>
          <w:marTop w:val="67"/>
          <w:marBottom w:val="0"/>
          <w:divBdr>
            <w:top w:val="none" w:sz="0" w:space="0" w:color="auto"/>
            <w:left w:val="none" w:sz="0" w:space="0" w:color="auto"/>
            <w:bottom w:val="none" w:sz="0" w:space="0" w:color="auto"/>
            <w:right w:val="none" w:sz="0" w:space="0" w:color="auto"/>
          </w:divBdr>
        </w:div>
        <w:div w:id="1710255762">
          <w:marLeft w:val="1166"/>
          <w:marRight w:val="0"/>
          <w:marTop w:val="67"/>
          <w:marBottom w:val="0"/>
          <w:divBdr>
            <w:top w:val="none" w:sz="0" w:space="0" w:color="auto"/>
            <w:left w:val="none" w:sz="0" w:space="0" w:color="auto"/>
            <w:bottom w:val="none" w:sz="0" w:space="0" w:color="auto"/>
            <w:right w:val="none" w:sz="0" w:space="0" w:color="auto"/>
          </w:divBdr>
        </w:div>
      </w:divsChild>
    </w:div>
    <w:div w:id="1675958184">
      <w:bodyDiv w:val="1"/>
      <w:marLeft w:val="0"/>
      <w:marRight w:val="0"/>
      <w:marTop w:val="0"/>
      <w:marBottom w:val="0"/>
      <w:divBdr>
        <w:top w:val="none" w:sz="0" w:space="0" w:color="auto"/>
        <w:left w:val="none" w:sz="0" w:space="0" w:color="auto"/>
        <w:bottom w:val="none" w:sz="0" w:space="0" w:color="auto"/>
        <w:right w:val="none" w:sz="0" w:space="0" w:color="auto"/>
      </w:divBdr>
    </w:div>
    <w:div w:id="1677223960">
      <w:bodyDiv w:val="1"/>
      <w:marLeft w:val="0"/>
      <w:marRight w:val="0"/>
      <w:marTop w:val="0"/>
      <w:marBottom w:val="0"/>
      <w:divBdr>
        <w:top w:val="none" w:sz="0" w:space="0" w:color="auto"/>
        <w:left w:val="none" w:sz="0" w:space="0" w:color="auto"/>
        <w:bottom w:val="none" w:sz="0" w:space="0" w:color="auto"/>
        <w:right w:val="none" w:sz="0" w:space="0" w:color="auto"/>
      </w:divBdr>
    </w:div>
    <w:div w:id="1696998456">
      <w:bodyDiv w:val="1"/>
      <w:marLeft w:val="0"/>
      <w:marRight w:val="0"/>
      <w:marTop w:val="0"/>
      <w:marBottom w:val="0"/>
      <w:divBdr>
        <w:top w:val="none" w:sz="0" w:space="0" w:color="auto"/>
        <w:left w:val="none" w:sz="0" w:space="0" w:color="auto"/>
        <w:bottom w:val="none" w:sz="0" w:space="0" w:color="auto"/>
        <w:right w:val="none" w:sz="0" w:space="0" w:color="auto"/>
      </w:divBdr>
      <w:divsChild>
        <w:div w:id="1317369850">
          <w:marLeft w:val="0"/>
          <w:marRight w:val="0"/>
          <w:marTop w:val="0"/>
          <w:marBottom w:val="0"/>
          <w:divBdr>
            <w:top w:val="none" w:sz="0" w:space="0" w:color="auto"/>
            <w:left w:val="none" w:sz="0" w:space="0" w:color="auto"/>
            <w:bottom w:val="none" w:sz="0" w:space="0" w:color="auto"/>
            <w:right w:val="none" w:sz="0" w:space="0" w:color="auto"/>
          </w:divBdr>
        </w:div>
      </w:divsChild>
    </w:div>
    <w:div w:id="1722170958">
      <w:bodyDiv w:val="1"/>
      <w:marLeft w:val="0"/>
      <w:marRight w:val="0"/>
      <w:marTop w:val="0"/>
      <w:marBottom w:val="0"/>
      <w:divBdr>
        <w:top w:val="none" w:sz="0" w:space="0" w:color="auto"/>
        <w:left w:val="none" w:sz="0" w:space="0" w:color="auto"/>
        <w:bottom w:val="none" w:sz="0" w:space="0" w:color="auto"/>
        <w:right w:val="none" w:sz="0" w:space="0" w:color="auto"/>
      </w:divBdr>
    </w:div>
    <w:div w:id="1723165067">
      <w:bodyDiv w:val="1"/>
      <w:marLeft w:val="0"/>
      <w:marRight w:val="0"/>
      <w:marTop w:val="0"/>
      <w:marBottom w:val="0"/>
      <w:divBdr>
        <w:top w:val="none" w:sz="0" w:space="0" w:color="auto"/>
        <w:left w:val="none" w:sz="0" w:space="0" w:color="auto"/>
        <w:bottom w:val="none" w:sz="0" w:space="0" w:color="auto"/>
        <w:right w:val="none" w:sz="0" w:space="0" w:color="auto"/>
      </w:divBdr>
    </w:div>
    <w:div w:id="1727602810">
      <w:bodyDiv w:val="1"/>
      <w:marLeft w:val="0"/>
      <w:marRight w:val="0"/>
      <w:marTop w:val="0"/>
      <w:marBottom w:val="0"/>
      <w:divBdr>
        <w:top w:val="none" w:sz="0" w:space="0" w:color="auto"/>
        <w:left w:val="none" w:sz="0" w:space="0" w:color="auto"/>
        <w:bottom w:val="none" w:sz="0" w:space="0" w:color="auto"/>
        <w:right w:val="none" w:sz="0" w:space="0" w:color="auto"/>
      </w:divBdr>
    </w:div>
    <w:div w:id="1729570554">
      <w:bodyDiv w:val="1"/>
      <w:marLeft w:val="0"/>
      <w:marRight w:val="0"/>
      <w:marTop w:val="0"/>
      <w:marBottom w:val="0"/>
      <w:divBdr>
        <w:top w:val="none" w:sz="0" w:space="0" w:color="auto"/>
        <w:left w:val="none" w:sz="0" w:space="0" w:color="auto"/>
        <w:bottom w:val="none" w:sz="0" w:space="0" w:color="auto"/>
        <w:right w:val="none" w:sz="0" w:space="0" w:color="auto"/>
      </w:divBdr>
    </w:div>
    <w:div w:id="1746293435">
      <w:bodyDiv w:val="1"/>
      <w:marLeft w:val="0"/>
      <w:marRight w:val="0"/>
      <w:marTop w:val="0"/>
      <w:marBottom w:val="0"/>
      <w:divBdr>
        <w:top w:val="none" w:sz="0" w:space="0" w:color="auto"/>
        <w:left w:val="none" w:sz="0" w:space="0" w:color="auto"/>
        <w:bottom w:val="none" w:sz="0" w:space="0" w:color="auto"/>
        <w:right w:val="none" w:sz="0" w:space="0" w:color="auto"/>
      </w:divBdr>
      <w:divsChild>
        <w:div w:id="466365025">
          <w:marLeft w:val="0"/>
          <w:marRight w:val="0"/>
          <w:marTop w:val="0"/>
          <w:marBottom w:val="0"/>
          <w:divBdr>
            <w:top w:val="none" w:sz="0" w:space="0" w:color="auto"/>
            <w:left w:val="none" w:sz="0" w:space="0" w:color="auto"/>
            <w:bottom w:val="none" w:sz="0" w:space="0" w:color="auto"/>
            <w:right w:val="none" w:sz="0" w:space="0" w:color="auto"/>
          </w:divBdr>
        </w:div>
      </w:divsChild>
    </w:div>
    <w:div w:id="1747340761">
      <w:bodyDiv w:val="1"/>
      <w:marLeft w:val="0"/>
      <w:marRight w:val="0"/>
      <w:marTop w:val="0"/>
      <w:marBottom w:val="0"/>
      <w:divBdr>
        <w:top w:val="none" w:sz="0" w:space="0" w:color="auto"/>
        <w:left w:val="none" w:sz="0" w:space="0" w:color="auto"/>
        <w:bottom w:val="none" w:sz="0" w:space="0" w:color="auto"/>
        <w:right w:val="none" w:sz="0" w:space="0" w:color="auto"/>
      </w:divBdr>
    </w:div>
    <w:div w:id="1760904466">
      <w:bodyDiv w:val="1"/>
      <w:marLeft w:val="0"/>
      <w:marRight w:val="0"/>
      <w:marTop w:val="0"/>
      <w:marBottom w:val="0"/>
      <w:divBdr>
        <w:top w:val="none" w:sz="0" w:space="0" w:color="auto"/>
        <w:left w:val="none" w:sz="0" w:space="0" w:color="auto"/>
        <w:bottom w:val="none" w:sz="0" w:space="0" w:color="auto"/>
        <w:right w:val="none" w:sz="0" w:space="0" w:color="auto"/>
      </w:divBdr>
      <w:divsChild>
        <w:div w:id="767654236">
          <w:marLeft w:val="0"/>
          <w:marRight w:val="0"/>
          <w:marTop w:val="0"/>
          <w:marBottom w:val="0"/>
          <w:divBdr>
            <w:top w:val="none" w:sz="0" w:space="0" w:color="auto"/>
            <w:left w:val="none" w:sz="0" w:space="0" w:color="auto"/>
            <w:bottom w:val="none" w:sz="0" w:space="0" w:color="auto"/>
            <w:right w:val="none" w:sz="0" w:space="0" w:color="auto"/>
          </w:divBdr>
        </w:div>
      </w:divsChild>
    </w:div>
    <w:div w:id="1766801537">
      <w:bodyDiv w:val="1"/>
      <w:marLeft w:val="0"/>
      <w:marRight w:val="0"/>
      <w:marTop w:val="0"/>
      <w:marBottom w:val="0"/>
      <w:divBdr>
        <w:top w:val="none" w:sz="0" w:space="0" w:color="auto"/>
        <w:left w:val="none" w:sz="0" w:space="0" w:color="auto"/>
        <w:bottom w:val="none" w:sz="0" w:space="0" w:color="auto"/>
        <w:right w:val="none" w:sz="0" w:space="0" w:color="auto"/>
      </w:divBdr>
    </w:div>
    <w:div w:id="1778014521">
      <w:bodyDiv w:val="1"/>
      <w:marLeft w:val="0"/>
      <w:marRight w:val="0"/>
      <w:marTop w:val="0"/>
      <w:marBottom w:val="0"/>
      <w:divBdr>
        <w:top w:val="none" w:sz="0" w:space="0" w:color="auto"/>
        <w:left w:val="none" w:sz="0" w:space="0" w:color="auto"/>
        <w:bottom w:val="none" w:sz="0" w:space="0" w:color="auto"/>
        <w:right w:val="none" w:sz="0" w:space="0" w:color="auto"/>
      </w:divBdr>
    </w:div>
    <w:div w:id="1782454950">
      <w:bodyDiv w:val="1"/>
      <w:marLeft w:val="0"/>
      <w:marRight w:val="0"/>
      <w:marTop w:val="0"/>
      <w:marBottom w:val="0"/>
      <w:divBdr>
        <w:top w:val="none" w:sz="0" w:space="0" w:color="auto"/>
        <w:left w:val="none" w:sz="0" w:space="0" w:color="auto"/>
        <w:bottom w:val="none" w:sz="0" w:space="0" w:color="auto"/>
        <w:right w:val="none" w:sz="0" w:space="0" w:color="auto"/>
      </w:divBdr>
    </w:div>
    <w:div w:id="1798257030">
      <w:bodyDiv w:val="1"/>
      <w:marLeft w:val="0"/>
      <w:marRight w:val="0"/>
      <w:marTop w:val="0"/>
      <w:marBottom w:val="0"/>
      <w:divBdr>
        <w:top w:val="none" w:sz="0" w:space="0" w:color="auto"/>
        <w:left w:val="none" w:sz="0" w:space="0" w:color="auto"/>
        <w:bottom w:val="none" w:sz="0" w:space="0" w:color="auto"/>
        <w:right w:val="none" w:sz="0" w:space="0" w:color="auto"/>
      </w:divBdr>
      <w:divsChild>
        <w:div w:id="1085807267">
          <w:marLeft w:val="0"/>
          <w:marRight w:val="0"/>
          <w:marTop w:val="0"/>
          <w:marBottom w:val="0"/>
          <w:divBdr>
            <w:top w:val="none" w:sz="0" w:space="0" w:color="auto"/>
            <w:left w:val="none" w:sz="0" w:space="0" w:color="auto"/>
            <w:bottom w:val="none" w:sz="0" w:space="0" w:color="auto"/>
            <w:right w:val="none" w:sz="0" w:space="0" w:color="auto"/>
          </w:divBdr>
        </w:div>
      </w:divsChild>
    </w:div>
    <w:div w:id="1811632771">
      <w:bodyDiv w:val="1"/>
      <w:marLeft w:val="0"/>
      <w:marRight w:val="0"/>
      <w:marTop w:val="0"/>
      <w:marBottom w:val="0"/>
      <w:divBdr>
        <w:top w:val="none" w:sz="0" w:space="0" w:color="auto"/>
        <w:left w:val="none" w:sz="0" w:space="0" w:color="auto"/>
        <w:bottom w:val="none" w:sz="0" w:space="0" w:color="auto"/>
        <w:right w:val="none" w:sz="0" w:space="0" w:color="auto"/>
      </w:divBdr>
    </w:div>
    <w:div w:id="1819877336">
      <w:bodyDiv w:val="1"/>
      <w:marLeft w:val="0"/>
      <w:marRight w:val="0"/>
      <w:marTop w:val="0"/>
      <w:marBottom w:val="0"/>
      <w:divBdr>
        <w:top w:val="none" w:sz="0" w:space="0" w:color="auto"/>
        <w:left w:val="none" w:sz="0" w:space="0" w:color="auto"/>
        <w:bottom w:val="none" w:sz="0" w:space="0" w:color="auto"/>
        <w:right w:val="none" w:sz="0" w:space="0" w:color="auto"/>
      </w:divBdr>
    </w:div>
    <w:div w:id="1822190004">
      <w:bodyDiv w:val="1"/>
      <w:marLeft w:val="0"/>
      <w:marRight w:val="0"/>
      <w:marTop w:val="0"/>
      <w:marBottom w:val="0"/>
      <w:divBdr>
        <w:top w:val="none" w:sz="0" w:space="0" w:color="auto"/>
        <w:left w:val="none" w:sz="0" w:space="0" w:color="auto"/>
        <w:bottom w:val="none" w:sz="0" w:space="0" w:color="auto"/>
        <w:right w:val="none" w:sz="0" w:space="0" w:color="auto"/>
      </w:divBdr>
    </w:div>
    <w:div w:id="1841314689">
      <w:bodyDiv w:val="1"/>
      <w:marLeft w:val="0"/>
      <w:marRight w:val="0"/>
      <w:marTop w:val="0"/>
      <w:marBottom w:val="0"/>
      <w:divBdr>
        <w:top w:val="none" w:sz="0" w:space="0" w:color="auto"/>
        <w:left w:val="none" w:sz="0" w:space="0" w:color="auto"/>
        <w:bottom w:val="none" w:sz="0" w:space="0" w:color="auto"/>
        <w:right w:val="none" w:sz="0" w:space="0" w:color="auto"/>
      </w:divBdr>
    </w:div>
    <w:div w:id="1851555127">
      <w:bodyDiv w:val="1"/>
      <w:marLeft w:val="0"/>
      <w:marRight w:val="0"/>
      <w:marTop w:val="0"/>
      <w:marBottom w:val="0"/>
      <w:divBdr>
        <w:top w:val="none" w:sz="0" w:space="0" w:color="auto"/>
        <w:left w:val="none" w:sz="0" w:space="0" w:color="auto"/>
        <w:bottom w:val="none" w:sz="0" w:space="0" w:color="auto"/>
        <w:right w:val="none" w:sz="0" w:space="0" w:color="auto"/>
      </w:divBdr>
    </w:div>
    <w:div w:id="1854764872">
      <w:bodyDiv w:val="1"/>
      <w:marLeft w:val="0"/>
      <w:marRight w:val="0"/>
      <w:marTop w:val="0"/>
      <w:marBottom w:val="0"/>
      <w:divBdr>
        <w:top w:val="none" w:sz="0" w:space="0" w:color="auto"/>
        <w:left w:val="none" w:sz="0" w:space="0" w:color="auto"/>
        <w:bottom w:val="none" w:sz="0" w:space="0" w:color="auto"/>
        <w:right w:val="none" w:sz="0" w:space="0" w:color="auto"/>
      </w:divBdr>
    </w:div>
    <w:div w:id="1864705066">
      <w:bodyDiv w:val="1"/>
      <w:marLeft w:val="0"/>
      <w:marRight w:val="0"/>
      <w:marTop w:val="0"/>
      <w:marBottom w:val="0"/>
      <w:divBdr>
        <w:top w:val="none" w:sz="0" w:space="0" w:color="auto"/>
        <w:left w:val="none" w:sz="0" w:space="0" w:color="auto"/>
        <w:bottom w:val="none" w:sz="0" w:space="0" w:color="auto"/>
        <w:right w:val="none" w:sz="0" w:space="0" w:color="auto"/>
      </w:divBdr>
    </w:div>
    <w:div w:id="1870800049">
      <w:bodyDiv w:val="1"/>
      <w:marLeft w:val="0"/>
      <w:marRight w:val="0"/>
      <w:marTop w:val="0"/>
      <w:marBottom w:val="0"/>
      <w:divBdr>
        <w:top w:val="none" w:sz="0" w:space="0" w:color="auto"/>
        <w:left w:val="none" w:sz="0" w:space="0" w:color="auto"/>
        <w:bottom w:val="none" w:sz="0" w:space="0" w:color="auto"/>
        <w:right w:val="none" w:sz="0" w:space="0" w:color="auto"/>
      </w:divBdr>
    </w:div>
    <w:div w:id="1881815713">
      <w:bodyDiv w:val="1"/>
      <w:marLeft w:val="0"/>
      <w:marRight w:val="0"/>
      <w:marTop w:val="0"/>
      <w:marBottom w:val="0"/>
      <w:divBdr>
        <w:top w:val="none" w:sz="0" w:space="0" w:color="auto"/>
        <w:left w:val="none" w:sz="0" w:space="0" w:color="auto"/>
        <w:bottom w:val="none" w:sz="0" w:space="0" w:color="auto"/>
        <w:right w:val="none" w:sz="0" w:space="0" w:color="auto"/>
      </w:divBdr>
    </w:div>
    <w:div w:id="1881866682">
      <w:bodyDiv w:val="1"/>
      <w:marLeft w:val="0"/>
      <w:marRight w:val="0"/>
      <w:marTop w:val="0"/>
      <w:marBottom w:val="0"/>
      <w:divBdr>
        <w:top w:val="none" w:sz="0" w:space="0" w:color="auto"/>
        <w:left w:val="none" w:sz="0" w:space="0" w:color="auto"/>
        <w:bottom w:val="none" w:sz="0" w:space="0" w:color="auto"/>
        <w:right w:val="none" w:sz="0" w:space="0" w:color="auto"/>
      </w:divBdr>
    </w:div>
    <w:div w:id="1914660764">
      <w:bodyDiv w:val="1"/>
      <w:marLeft w:val="0"/>
      <w:marRight w:val="0"/>
      <w:marTop w:val="0"/>
      <w:marBottom w:val="0"/>
      <w:divBdr>
        <w:top w:val="none" w:sz="0" w:space="0" w:color="auto"/>
        <w:left w:val="none" w:sz="0" w:space="0" w:color="auto"/>
        <w:bottom w:val="none" w:sz="0" w:space="0" w:color="auto"/>
        <w:right w:val="none" w:sz="0" w:space="0" w:color="auto"/>
      </w:divBdr>
    </w:div>
    <w:div w:id="1928149760">
      <w:bodyDiv w:val="1"/>
      <w:marLeft w:val="0"/>
      <w:marRight w:val="0"/>
      <w:marTop w:val="0"/>
      <w:marBottom w:val="0"/>
      <w:divBdr>
        <w:top w:val="none" w:sz="0" w:space="0" w:color="auto"/>
        <w:left w:val="none" w:sz="0" w:space="0" w:color="auto"/>
        <w:bottom w:val="none" w:sz="0" w:space="0" w:color="auto"/>
        <w:right w:val="none" w:sz="0" w:space="0" w:color="auto"/>
      </w:divBdr>
    </w:div>
    <w:div w:id="1942643576">
      <w:bodyDiv w:val="1"/>
      <w:marLeft w:val="0"/>
      <w:marRight w:val="0"/>
      <w:marTop w:val="0"/>
      <w:marBottom w:val="0"/>
      <w:divBdr>
        <w:top w:val="none" w:sz="0" w:space="0" w:color="auto"/>
        <w:left w:val="none" w:sz="0" w:space="0" w:color="auto"/>
        <w:bottom w:val="none" w:sz="0" w:space="0" w:color="auto"/>
        <w:right w:val="none" w:sz="0" w:space="0" w:color="auto"/>
      </w:divBdr>
    </w:div>
    <w:div w:id="1953853922">
      <w:bodyDiv w:val="1"/>
      <w:marLeft w:val="0"/>
      <w:marRight w:val="0"/>
      <w:marTop w:val="0"/>
      <w:marBottom w:val="0"/>
      <w:divBdr>
        <w:top w:val="none" w:sz="0" w:space="0" w:color="auto"/>
        <w:left w:val="none" w:sz="0" w:space="0" w:color="auto"/>
        <w:bottom w:val="none" w:sz="0" w:space="0" w:color="auto"/>
        <w:right w:val="none" w:sz="0" w:space="0" w:color="auto"/>
      </w:divBdr>
    </w:div>
    <w:div w:id="1960254033">
      <w:bodyDiv w:val="1"/>
      <w:marLeft w:val="0"/>
      <w:marRight w:val="0"/>
      <w:marTop w:val="0"/>
      <w:marBottom w:val="0"/>
      <w:divBdr>
        <w:top w:val="none" w:sz="0" w:space="0" w:color="auto"/>
        <w:left w:val="none" w:sz="0" w:space="0" w:color="auto"/>
        <w:bottom w:val="none" w:sz="0" w:space="0" w:color="auto"/>
        <w:right w:val="none" w:sz="0" w:space="0" w:color="auto"/>
      </w:divBdr>
    </w:div>
    <w:div w:id="1973751305">
      <w:bodyDiv w:val="1"/>
      <w:marLeft w:val="0"/>
      <w:marRight w:val="0"/>
      <w:marTop w:val="0"/>
      <w:marBottom w:val="0"/>
      <w:divBdr>
        <w:top w:val="none" w:sz="0" w:space="0" w:color="auto"/>
        <w:left w:val="none" w:sz="0" w:space="0" w:color="auto"/>
        <w:bottom w:val="none" w:sz="0" w:space="0" w:color="auto"/>
        <w:right w:val="none" w:sz="0" w:space="0" w:color="auto"/>
      </w:divBdr>
    </w:div>
    <w:div w:id="2049528774">
      <w:bodyDiv w:val="1"/>
      <w:marLeft w:val="0"/>
      <w:marRight w:val="0"/>
      <w:marTop w:val="0"/>
      <w:marBottom w:val="0"/>
      <w:divBdr>
        <w:top w:val="none" w:sz="0" w:space="0" w:color="auto"/>
        <w:left w:val="none" w:sz="0" w:space="0" w:color="auto"/>
        <w:bottom w:val="none" w:sz="0" w:space="0" w:color="auto"/>
        <w:right w:val="none" w:sz="0" w:space="0" w:color="auto"/>
      </w:divBdr>
    </w:div>
    <w:div w:id="2073842719">
      <w:bodyDiv w:val="1"/>
      <w:marLeft w:val="0"/>
      <w:marRight w:val="0"/>
      <w:marTop w:val="0"/>
      <w:marBottom w:val="0"/>
      <w:divBdr>
        <w:top w:val="none" w:sz="0" w:space="0" w:color="auto"/>
        <w:left w:val="none" w:sz="0" w:space="0" w:color="auto"/>
        <w:bottom w:val="none" w:sz="0" w:space="0" w:color="auto"/>
        <w:right w:val="none" w:sz="0" w:space="0" w:color="auto"/>
      </w:divBdr>
    </w:div>
    <w:div w:id="2074154270">
      <w:bodyDiv w:val="1"/>
      <w:marLeft w:val="0"/>
      <w:marRight w:val="0"/>
      <w:marTop w:val="0"/>
      <w:marBottom w:val="0"/>
      <w:divBdr>
        <w:top w:val="none" w:sz="0" w:space="0" w:color="auto"/>
        <w:left w:val="none" w:sz="0" w:space="0" w:color="auto"/>
        <w:bottom w:val="none" w:sz="0" w:space="0" w:color="auto"/>
        <w:right w:val="none" w:sz="0" w:space="0" w:color="auto"/>
      </w:divBdr>
    </w:div>
    <w:div w:id="2074542181">
      <w:bodyDiv w:val="1"/>
      <w:marLeft w:val="0"/>
      <w:marRight w:val="0"/>
      <w:marTop w:val="0"/>
      <w:marBottom w:val="0"/>
      <w:divBdr>
        <w:top w:val="none" w:sz="0" w:space="0" w:color="auto"/>
        <w:left w:val="none" w:sz="0" w:space="0" w:color="auto"/>
        <w:bottom w:val="none" w:sz="0" w:space="0" w:color="auto"/>
        <w:right w:val="none" w:sz="0" w:space="0" w:color="auto"/>
      </w:divBdr>
    </w:div>
    <w:div w:id="2075465905">
      <w:bodyDiv w:val="1"/>
      <w:marLeft w:val="0"/>
      <w:marRight w:val="0"/>
      <w:marTop w:val="0"/>
      <w:marBottom w:val="0"/>
      <w:divBdr>
        <w:top w:val="none" w:sz="0" w:space="0" w:color="auto"/>
        <w:left w:val="none" w:sz="0" w:space="0" w:color="auto"/>
        <w:bottom w:val="none" w:sz="0" w:space="0" w:color="auto"/>
        <w:right w:val="none" w:sz="0" w:space="0" w:color="auto"/>
      </w:divBdr>
    </w:div>
    <w:div w:id="2094885947">
      <w:bodyDiv w:val="1"/>
      <w:marLeft w:val="0"/>
      <w:marRight w:val="0"/>
      <w:marTop w:val="0"/>
      <w:marBottom w:val="0"/>
      <w:divBdr>
        <w:top w:val="none" w:sz="0" w:space="0" w:color="auto"/>
        <w:left w:val="none" w:sz="0" w:space="0" w:color="auto"/>
        <w:bottom w:val="none" w:sz="0" w:space="0" w:color="auto"/>
        <w:right w:val="none" w:sz="0" w:space="0" w:color="auto"/>
      </w:divBdr>
      <w:divsChild>
        <w:div w:id="1243299010">
          <w:marLeft w:val="0"/>
          <w:marRight w:val="0"/>
          <w:marTop w:val="0"/>
          <w:marBottom w:val="0"/>
          <w:divBdr>
            <w:top w:val="none" w:sz="0" w:space="0" w:color="auto"/>
            <w:left w:val="none" w:sz="0" w:space="0" w:color="auto"/>
            <w:bottom w:val="none" w:sz="0" w:space="0" w:color="auto"/>
            <w:right w:val="none" w:sz="0" w:space="0" w:color="auto"/>
          </w:divBdr>
        </w:div>
      </w:divsChild>
    </w:div>
    <w:div w:id="2109081502">
      <w:bodyDiv w:val="1"/>
      <w:marLeft w:val="0"/>
      <w:marRight w:val="0"/>
      <w:marTop w:val="0"/>
      <w:marBottom w:val="0"/>
      <w:divBdr>
        <w:top w:val="none" w:sz="0" w:space="0" w:color="auto"/>
        <w:left w:val="none" w:sz="0" w:space="0" w:color="auto"/>
        <w:bottom w:val="none" w:sz="0" w:space="0" w:color="auto"/>
        <w:right w:val="none" w:sz="0" w:space="0" w:color="auto"/>
      </w:divBdr>
    </w:div>
    <w:div w:id="2110393719">
      <w:bodyDiv w:val="1"/>
      <w:marLeft w:val="0"/>
      <w:marRight w:val="0"/>
      <w:marTop w:val="0"/>
      <w:marBottom w:val="0"/>
      <w:divBdr>
        <w:top w:val="none" w:sz="0" w:space="0" w:color="auto"/>
        <w:left w:val="none" w:sz="0" w:space="0" w:color="auto"/>
        <w:bottom w:val="none" w:sz="0" w:space="0" w:color="auto"/>
        <w:right w:val="none" w:sz="0" w:space="0" w:color="auto"/>
      </w:divBdr>
    </w:div>
    <w:div w:id="2111851451">
      <w:bodyDiv w:val="1"/>
      <w:marLeft w:val="0"/>
      <w:marRight w:val="0"/>
      <w:marTop w:val="0"/>
      <w:marBottom w:val="0"/>
      <w:divBdr>
        <w:top w:val="none" w:sz="0" w:space="0" w:color="auto"/>
        <w:left w:val="none" w:sz="0" w:space="0" w:color="auto"/>
        <w:bottom w:val="none" w:sz="0" w:space="0" w:color="auto"/>
        <w:right w:val="none" w:sz="0" w:space="0" w:color="auto"/>
      </w:divBdr>
    </w:div>
    <w:div w:id="2130120756">
      <w:bodyDiv w:val="1"/>
      <w:marLeft w:val="0"/>
      <w:marRight w:val="0"/>
      <w:marTop w:val="0"/>
      <w:marBottom w:val="0"/>
      <w:divBdr>
        <w:top w:val="none" w:sz="0" w:space="0" w:color="auto"/>
        <w:left w:val="none" w:sz="0" w:space="0" w:color="auto"/>
        <w:bottom w:val="none" w:sz="0" w:space="0" w:color="auto"/>
        <w:right w:val="none" w:sz="0" w:space="0" w:color="auto"/>
      </w:divBdr>
      <w:divsChild>
        <w:div w:id="492525210">
          <w:marLeft w:val="0"/>
          <w:marRight w:val="0"/>
          <w:marTop w:val="0"/>
          <w:marBottom w:val="0"/>
          <w:divBdr>
            <w:top w:val="none" w:sz="0" w:space="0" w:color="auto"/>
            <w:left w:val="none" w:sz="0" w:space="0" w:color="auto"/>
            <w:bottom w:val="none" w:sz="0" w:space="0" w:color="auto"/>
            <w:right w:val="none" w:sz="0" w:space="0" w:color="auto"/>
          </w:divBdr>
        </w:div>
      </w:divsChild>
    </w:div>
    <w:div w:id="2133208850">
      <w:bodyDiv w:val="1"/>
      <w:marLeft w:val="0"/>
      <w:marRight w:val="0"/>
      <w:marTop w:val="0"/>
      <w:marBottom w:val="0"/>
      <w:divBdr>
        <w:top w:val="none" w:sz="0" w:space="0" w:color="auto"/>
        <w:left w:val="none" w:sz="0" w:space="0" w:color="auto"/>
        <w:bottom w:val="none" w:sz="0" w:space="0" w:color="auto"/>
        <w:right w:val="none" w:sz="0" w:space="0" w:color="auto"/>
      </w:divBdr>
    </w:div>
    <w:div w:id="21385282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footer" Target="footer2.xml"/><Relationship Id="rId42" Type="http://schemas.openxmlformats.org/officeDocument/2006/relationships/header" Target="header7.xml"/><Relationship Id="rId47" Type="http://schemas.openxmlformats.org/officeDocument/2006/relationships/header" Target="header12.xml"/><Relationship Id="rId63" Type="http://schemas.openxmlformats.org/officeDocument/2006/relationships/image" Target="media/image24.png"/><Relationship Id="rId68" Type="http://schemas.openxmlformats.org/officeDocument/2006/relationships/header" Target="header16.xml"/><Relationship Id="rId84" Type="http://schemas.openxmlformats.org/officeDocument/2006/relationships/image" Target="media/image33.png"/><Relationship Id="rId89" Type="http://schemas.openxmlformats.org/officeDocument/2006/relationships/image" Target="media/image38.png"/><Relationship Id="rId7" Type="http://schemas.openxmlformats.org/officeDocument/2006/relationships/styles" Target="styles.xml"/><Relationship Id="rId71" Type="http://schemas.openxmlformats.org/officeDocument/2006/relationships/image" Target="media/image29.png"/><Relationship Id="rId92" Type="http://schemas.openxmlformats.org/officeDocument/2006/relationships/image" Target="media/image41.png"/><Relationship Id="rId2" Type="http://schemas.openxmlformats.org/officeDocument/2006/relationships/customXml" Target="../customXml/item2.xml"/><Relationship Id="rId16" Type="http://schemas.openxmlformats.org/officeDocument/2006/relationships/image" Target="media/image4.emf"/><Relationship Id="rId29" Type="http://schemas.openxmlformats.org/officeDocument/2006/relationships/image" Target="media/image11.png"/><Relationship Id="rId107" Type="http://schemas.openxmlformats.org/officeDocument/2006/relationships/fontTable" Target="fontTable.xml"/><Relationship Id="rId11" Type="http://schemas.openxmlformats.org/officeDocument/2006/relationships/endnotes" Target="endnotes.xml"/><Relationship Id="rId24" Type="http://schemas.openxmlformats.org/officeDocument/2006/relationships/image" Target="media/image5.png"/><Relationship Id="rId32" Type="http://schemas.openxmlformats.org/officeDocument/2006/relationships/footer" Target="footer5.xml"/><Relationship Id="rId37" Type="http://schemas.openxmlformats.org/officeDocument/2006/relationships/header" Target="header5.xml"/><Relationship Id="rId40" Type="http://schemas.openxmlformats.org/officeDocument/2006/relationships/footer" Target="footer7.xml"/><Relationship Id="rId45" Type="http://schemas.openxmlformats.org/officeDocument/2006/relationships/header" Target="header10.xml"/><Relationship Id="rId53" Type="http://schemas.openxmlformats.org/officeDocument/2006/relationships/header" Target="header15.xml"/><Relationship Id="rId58" Type="http://schemas.microsoft.com/office/2007/relationships/hdphoto" Target="media/hdphoto1.wdp"/><Relationship Id="rId66" Type="http://schemas.openxmlformats.org/officeDocument/2006/relationships/image" Target="media/image27.svg"/><Relationship Id="rId74" Type="http://schemas.openxmlformats.org/officeDocument/2006/relationships/header" Target="header19.xml"/><Relationship Id="rId79" Type="http://schemas.openxmlformats.org/officeDocument/2006/relationships/header" Target="header23.xml"/><Relationship Id="rId87" Type="http://schemas.openxmlformats.org/officeDocument/2006/relationships/image" Target="media/image36.png"/><Relationship Id="rId102" Type="http://schemas.openxmlformats.org/officeDocument/2006/relationships/header" Target="header25.xml"/><Relationship Id="rId5" Type="http://schemas.openxmlformats.org/officeDocument/2006/relationships/customXml" Target="../customXml/item5.xml"/><Relationship Id="rId61" Type="http://schemas.openxmlformats.org/officeDocument/2006/relationships/image" Target="media/image23.png"/><Relationship Id="rId82" Type="http://schemas.openxmlformats.org/officeDocument/2006/relationships/hyperlink" Target="file:///C:\Users\vicxf5x\TRIM\Offline%20Records%20(PP)\Draft%20chapters(26)\www.remunerationtribunal.vic.gov.au" TargetMode="External"/><Relationship Id="rId90" Type="http://schemas.openxmlformats.org/officeDocument/2006/relationships/image" Target="media/image39.png"/><Relationship Id="rId95" Type="http://schemas.openxmlformats.org/officeDocument/2006/relationships/image" Target="media/image44.png"/><Relationship Id="rId19" Type="http://schemas.openxmlformats.org/officeDocument/2006/relationships/header" Target="header2.xml"/><Relationship Id="rId22" Type="http://schemas.openxmlformats.org/officeDocument/2006/relationships/header" Target="header3.xml"/><Relationship Id="rId27" Type="http://schemas.openxmlformats.org/officeDocument/2006/relationships/image" Target="media/image8.png"/><Relationship Id="rId30" Type="http://schemas.openxmlformats.org/officeDocument/2006/relationships/image" Target="media/image12.png"/><Relationship Id="rId35" Type="http://schemas.openxmlformats.org/officeDocument/2006/relationships/image" Target="media/image13.png"/><Relationship Id="rId43" Type="http://schemas.openxmlformats.org/officeDocument/2006/relationships/header" Target="header8.xml"/><Relationship Id="rId48" Type="http://schemas.openxmlformats.org/officeDocument/2006/relationships/image" Target="media/image15.png"/><Relationship Id="rId56" Type="http://schemas.openxmlformats.org/officeDocument/2006/relationships/image" Target="media/image19.png"/><Relationship Id="rId64" Type="http://schemas.openxmlformats.org/officeDocument/2006/relationships/image" Target="media/image25.svg"/><Relationship Id="rId69" Type="http://schemas.openxmlformats.org/officeDocument/2006/relationships/header" Target="header17.xml"/><Relationship Id="rId77" Type="http://schemas.openxmlformats.org/officeDocument/2006/relationships/hyperlink" Target="https://vpsc.vic.gov.au/about-public-sector/the-victorian-public-sector/" TargetMode="External"/><Relationship Id="rId100" Type="http://schemas.openxmlformats.org/officeDocument/2006/relationships/image" Target="media/image49.png"/><Relationship Id="rId105" Type="http://schemas.openxmlformats.org/officeDocument/2006/relationships/header" Target="header26.xml"/><Relationship Id="rId8" Type="http://schemas.openxmlformats.org/officeDocument/2006/relationships/settings" Target="settings.xml"/><Relationship Id="rId51" Type="http://schemas.openxmlformats.org/officeDocument/2006/relationships/header" Target="header13.xml"/><Relationship Id="rId72" Type="http://schemas.openxmlformats.org/officeDocument/2006/relationships/image" Target="media/image30.png"/><Relationship Id="rId80" Type="http://schemas.openxmlformats.org/officeDocument/2006/relationships/footer" Target="footer8.xml"/><Relationship Id="rId85" Type="http://schemas.openxmlformats.org/officeDocument/2006/relationships/image" Target="media/image34.png"/><Relationship Id="rId93" Type="http://schemas.openxmlformats.org/officeDocument/2006/relationships/image" Target="media/image42.png"/><Relationship Id="rId98" Type="http://schemas.openxmlformats.org/officeDocument/2006/relationships/image" Target="media/image47.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6.png"/><Relationship Id="rId33" Type="http://schemas.openxmlformats.org/officeDocument/2006/relationships/image" Target="media/image9.png"/><Relationship Id="rId38" Type="http://schemas.openxmlformats.org/officeDocument/2006/relationships/footer" Target="footer6.xml"/><Relationship Id="rId46" Type="http://schemas.openxmlformats.org/officeDocument/2006/relationships/header" Target="header11.xml"/><Relationship Id="rId59" Type="http://schemas.openxmlformats.org/officeDocument/2006/relationships/image" Target="media/image21.png"/><Relationship Id="rId67" Type="http://schemas.openxmlformats.org/officeDocument/2006/relationships/image" Target="media/image28.png"/><Relationship Id="rId103" Type="http://schemas.openxmlformats.org/officeDocument/2006/relationships/footer" Target="footer10.xml"/><Relationship Id="rId108" Type="http://schemas.openxmlformats.org/officeDocument/2006/relationships/theme" Target="theme/theme1.xml"/><Relationship Id="rId20" Type="http://schemas.openxmlformats.org/officeDocument/2006/relationships/footer" Target="footer1.xml"/><Relationship Id="rId41" Type="http://schemas.openxmlformats.org/officeDocument/2006/relationships/image" Target="media/image14.png"/><Relationship Id="rId54" Type="http://schemas.openxmlformats.org/officeDocument/2006/relationships/image" Target="media/image17.png"/><Relationship Id="rId62" Type="http://schemas.microsoft.com/office/2007/relationships/hdphoto" Target="media/hdphoto2.wdp"/><Relationship Id="rId70" Type="http://schemas.openxmlformats.org/officeDocument/2006/relationships/header" Target="header18.xml"/><Relationship Id="rId75" Type="http://schemas.openxmlformats.org/officeDocument/2006/relationships/header" Target="header20.xml"/><Relationship Id="rId83" Type="http://schemas.openxmlformats.org/officeDocument/2006/relationships/image" Target="media/image32.png"/><Relationship Id="rId88" Type="http://schemas.openxmlformats.org/officeDocument/2006/relationships/image" Target="media/image37.png"/><Relationship Id="rId91" Type="http://schemas.openxmlformats.org/officeDocument/2006/relationships/image" Target="media/image40.png"/><Relationship Id="rId96"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3.xml"/><Relationship Id="rId28" Type="http://schemas.openxmlformats.org/officeDocument/2006/relationships/image" Target="media/image10.png"/><Relationship Id="rId36" Type="http://schemas.openxmlformats.org/officeDocument/2006/relationships/header" Target="header4.xml"/><Relationship Id="rId49" Type="http://schemas.openxmlformats.org/officeDocument/2006/relationships/hyperlink" Target="https://vpsc.vic.gov.au/about-public-sector/the-victorian-public-sector/" TargetMode="External"/><Relationship Id="rId57" Type="http://schemas.openxmlformats.org/officeDocument/2006/relationships/image" Target="media/image20.png"/><Relationship Id="rId106" Type="http://schemas.openxmlformats.org/officeDocument/2006/relationships/footer" Target="footer12.xml"/><Relationship Id="rId10" Type="http://schemas.openxmlformats.org/officeDocument/2006/relationships/footnotes" Target="footnotes.xml"/><Relationship Id="rId31" Type="http://schemas.openxmlformats.org/officeDocument/2006/relationships/footer" Target="footer4.xml"/><Relationship Id="rId44" Type="http://schemas.openxmlformats.org/officeDocument/2006/relationships/header" Target="header9.xml"/><Relationship Id="rId52" Type="http://schemas.openxmlformats.org/officeDocument/2006/relationships/header" Target="header14.xml"/><Relationship Id="rId60" Type="http://schemas.openxmlformats.org/officeDocument/2006/relationships/image" Target="media/image22.svg"/><Relationship Id="rId65" Type="http://schemas.openxmlformats.org/officeDocument/2006/relationships/image" Target="media/image26.png"/><Relationship Id="rId73" Type="http://schemas.openxmlformats.org/officeDocument/2006/relationships/image" Target="media/image31.png"/><Relationship Id="rId78" Type="http://schemas.openxmlformats.org/officeDocument/2006/relationships/header" Target="header22.xml"/><Relationship Id="rId81" Type="http://schemas.openxmlformats.org/officeDocument/2006/relationships/footer" Target="footer9.xml"/><Relationship Id="rId86" Type="http://schemas.openxmlformats.org/officeDocument/2006/relationships/image" Target="media/image35.png"/><Relationship Id="rId94" Type="http://schemas.openxmlformats.org/officeDocument/2006/relationships/image" Target="media/image43.png"/><Relationship Id="rId99" Type="http://schemas.openxmlformats.org/officeDocument/2006/relationships/image" Target="media/image48.png"/><Relationship Id="rId101" Type="http://schemas.openxmlformats.org/officeDocument/2006/relationships/header" Target="header24.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header" Target="header1.xml"/><Relationship Id="rId39" Type="http://schemas.openxmlformats.org/officeDocument/2006/relationships/header" Target="header6.xml"/><Relationship Id="rId34" Type="http://schemas.openxmlformats.org/officeDocument/2006/relationships/image" Target="media/image10.emf"/><Relationship Id="rId50" Type="http://schemas.openxmlformats.org/officeDocument/2006/relationships/image" Target="media/image16.png"/><Relationship Id="rId55" Type="http://schemas.openxmlformats.org/officeDocument/2006/relationships/image" Target="media/image18.svg"/><Relationship Id="rId76" Type="http://schemas.openxmlformats.org/officeDocument/2006/relationships/header" Target="header21.xml"/><Relationship Id="rId97" Type="http://schemas.openxmlformats.org/officeDocument/2006/relationships/image" Target="media/image46.png"/><Relationship Id="rId104" Type="http://schemas.openxmlformats.org/officeDocument/2006/relationships/footer" Target="footer11.xml"/></Relationships>
</file>

<file path=word/_rels/footer12.xml.rels><?xml version="1.0" encoding="UTF-8" standalone="yes"?>
<Relationships xmlns="http://schemas.openxmlformats.org/package/2006/relationships"><Relationship Id="rId1" Type="http://schemas.openxmlformats.org/officeDocument/2006/relationships/image" Target="media/image50.png"/></Relationships>
</file>

<file path=word/theme/theme1.xml><?xml version="1.0" encoding="utf-8"?>
<a:theme xmlns:a="http://schemas.openxmlformats.org/drawingml/2006/main" name="Office Theme">
  <a:themeElements>
    <a:clrScheme name="Tribunal colours">
      <a:dk1>
        <a:sysClr val="windowText" lastClr="000000"/>
      </a:dk1>
      <a:lt1>
        <a:sysClr val="window" lastClr="FFFFFF"/>
      </a:lt1>
      <a:dk2>
        <a:srgbClr val="000000"/>
      </a:dk2>
      <a:lt2>
        <a:srgbClr val="FFFFFF"/>
      </a:lt2>
      <a:accent1>
        <a:srgbClr val="26664E"/>
      </a:accent1>
      <a:accent2>
        <a:srgbClr val="148A5D"/>
      </a:accent2>
      <a:accent3>
        <a:srgbClr val="70BA85"/>
      </a:accent3>
      <a:accent4>
        <a:srgbClr val="618179"/>
      </a:accent4>
      <a:accent5>
        <a:srgbClr val="29C598"/>
      </a:accent5>
      <a:accent6>
        <a:srgbClr val="4D4D4D"/>
      </a:accent6>
      <a:hlink>
        <a:srgbClr val="5F5F5F"/>
      </a:hlink>
      <a:folHlink>
        <a:srgbClr val="919191"/>
      </a:folHlink>
    </a:clrScheme>
    <a:fontScheme name="Tw Cen MT-Rockwell">
      <a:majorFont>
        <a:latin typeface="Tw Cen MT" panose="020B0602020104020603"/>
        <a:ea typeface=""/>
        <a:cs typeface=""/>
        <a:font script="Grek" typeface="Calibri"/>
        <a:font script="Cyrl" typeface="Calibri"/>
        <a:font script="Jpan" typeface="HGPｺﾞｼｯｸE"/>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Rockwell" panose="02060603020205020403"/>
        <a:ea typeface=""/>
        <a:cs typeface=""/>
        <a:font script="Grek" typeface="Cambria"/>
        <a:font script="Cyrl" typeface="Cambria"/>
        <a:font script="Jpan" typeface="HG明朝B"/>
        <a:font script="Hang" typeface="바탕"/>
        <a:font script="Hans" typeface="方正姚体"/>
        <a:font script="Hant" typeface="標楷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Gas17</b:Tag>
    <b:SourceType>Report</b:SourceType>
    <b:Guid>{C0C5876A-B0AF-4276-AE08-18DD871FA9EA}</b:Guid>
    <b:Title>Building government’s Commercial Capability </b:Title>
    <b:City>London</b:City>
    <b:Year>2017</b:Year>
    <b:Author>
      <b:Author>
        <b:NameList>
          <b:Person>
            <b:Last>Gash</b:Last>
            <b:First>Tom</b:First>
          </b:Person>
        </b:NameList>
      </b:Author>
    </b:Author>
    <b:Publisher>Institute for Government</b:Publisher>
    <b:RefOrder>1</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30F8F5EC57BE3C42900C2D1C380D62D3" ma:contentTypeVersion="11" ma:contentTypeDescription="Create a new document." ma:contentTypeScope="" ma:versionID="e6e3e5646a8c1280e2209fc8789c30fe">
  <xsd:schema xmlns:xsd="http://www.w3.org/2001/XMLSchema" xmlns:xs="http://www.w3.org/2001/XMLSchema" xmlns:p="http://schemas.microsoft.com/office/2006/metadata/properties" xmlns:ns3="bcc863f4-e078-442c-8a56-ce5f82981abc" xmlns:ns4="3c139c9a-2274-4258-8d7c-b469c61b2e23" targetNamespace="http://schemas.microsoft.com/office/2006/metadata/properties" ma:root="true" ma:fieldsID="043bf444ac0d2c323b433786a75343a5" ns3:_="" ns4:_="">
    <xsd:import namespace="bcc863f4-e078-442c-8a56-ce5f82981abc"/>
    <xsd:import namespace="3c139c9a-2274-4258-8d7c-b469c61b2e2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c863f4-e078-442c-8a56-ce5f82981a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c139c9a-2274-4258-8d7c-b469c61b2e2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1 6 " ? > < K a p i s h F i l e n a m e T o U r i M a p p i n g s   x m l n s : x s i = " h t t p : / / w w w . w 3 . o r g / 2 0 0 1 / X M L S c h e m a - i n s t a n c e "   x m l n s : x s d = " h t t p : / / w w w . w 3 . o r g / 2 0 0 1 / X M L S c h e m a " / > 
</file>

<file path=customXml/itemProps1.xml><?xml version="1.0" encoding="utf-8"?>
<ds:datastoreItem xmlns:ds="http://schemas.openxmlformats.org/officeDocument/2006/customXml" ds:itemID="{0FDE9B41-C7DA-47AC-AB2A-8D274FAF7CB8}">
  <ds:schemaRefs>
    <ds:schemaRef ds:uri="http://schemas.openxmlformats.org/officeDocument/2006/bibliography"/>
  </ds:schemaRefs>
</ds:datastoreItem>
</file>

<file path=customXml/itemProps2.xml><?xml version="1.0" encoding="utf-8"?>
<ds:datastoreItem xmlns:ds="http://schemas.openxmlformats.org/officeDocument/2006/customXml" ds:itemID="{1583BBFF-4A77-4663-B80D-6C7F52B43C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c863f4-e078-442c-8a56-ce5f82981abc"/>
    <ds:schemaRef ds:uri="3c139c9a-2274-4258-8d7c-b469c61b2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35EEBD3-4CCC-40CC-9E61-78DD41F898F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001CA7C-8C1D-40B5-AC42-F89B2EDB10F9}">
  <ds:schemaRefs>
    <ds:schemaRef ds:uri="http://schemas.microsoft.com/sharepoint/v3/contenttype/forms"/>
  </ds:schemaRefs>
</ds:datastoreItem>
</file>

<file path=customXml/itemProps5.xml><?xml version="1.0" encoding="utf-8"?>
<ds:datastoreItem xmlns:ds="http://schemas.openxmlformats.org/officeDocument/2006/customXml" ds:itemID="{559C4091-70D7-462B-8426-28344195179D}">
  <ds:schemaRefs>
    <ds:schemaRef ds:uri="http://www.w3.org/2001/XMLSchema"/>
  </ds:schemaRefs>
</ds:datastoreItem>
</file>

<file path=docMetadata/LabelInfo.xml><?xml version="1.0" encoding="utf-8"?>
<clbl:labelList xmlns:clbl="http://schemas.microsoft.com/office/2020/mipLabelMetadata"/>
</file>

<file path=docMetadata/LabelInfo0.xml><?xml version="1.0" encoding="utf-8"?>
<clbl:labelList xmlns:clbl="http://schemas.microsoft.com/office/2020/mipLabelMetadata"/>
</file>

<file path=docMetadata/LabelInfo1.xml><?xml version="1.0" encoding="utf-8"?>
<clbl:labelList xmlns:clbl="http://schemas.microsoft.com/office/2020/mipLabelMetadata"/>
</file>

<file path=docMetadata/LabelInfo10.xml><?xml version="1.0" encoding="utf-8"?>
<clbl:labelList xmlns:clbl="http://schemas.microsoft.com/office/2020/mipLabelMetadata"/>
</file>

<file path=docMetadata/LabelInfo11.xml><?xml version="1.0" encoding="utf-8"?>
<clbl:labelList xmlns:clbl="http://schemas.microsoft.com/office/2020/mipLabelMetadata"/>
</file>

<file path=docMetadata/LabelInfo12.xml><?xml version="1.0" encoding="utf-8"?>
<clbl:labelList xmlns:clbl="http://schemas.microsoft.com/office/2020/mipLabelMetadata"/>
</file>

<file path=docMetadata/LabelInfo13.xml><?xml version="1.0" encoding="utf-8"?>
<clbl:labelList xmlns:clbl="http://schemas.microsoft.com/office/2020/mipLabelMetadata"/>
</file>

<file path=docMetadata/LabelInfo14.xml><?xml version="1.0" encoding="utf-8"?>
<clbl:labelList xmlns:clbl="http://schemas.microsoft.com/office/2020/mipLabelMetadata"/>
</file>

<file path=docMetadata/LabelInfo15.xml><?xml version="1.0" encoding="utf-8"?>
<clbl:labelList xmlns:clbl="http://schemas.microsoft.com/office/2020/mipLabelMetadata"/>
</file>

<file path=docMetadata/LabelInfo16.xml><?xml version="1.0" encoding="utf-8"?>
<clbl:labelList xmlns:clbl="http://schemas.microsoft.com/office/2020/mipLabelMetadata"/>
</file>

<file path=docMetadata/LabelInfo17.xml><?xml version="1.0" encoding="utf-8"?>
<clbl:labelList xmlns:clbl="http://schemas.microsoft.com/office/2020/mipLabelMetadata"/>
</file>

<file path=docMetadata/LabelInfo18.xml><?xml version="1.0" encoding="utf-8"?>
<clbl:labelList xmlns:clbl="http://schemas.microsoft.com/office/2020/mipLabelMetadata"/>
</file>

<file path=docMetadata/LabelInfo19.xml><?xml version="1.0" encoding="utf-8"?>
<clbl:labelList xmlns:clbl="http://schemas.microsoft.com/office/2020/mipLabelMetadata"/>
</file>

<file path=docMetadata/LabelInfo2.xml><?xml version="1.0" encoding="utf-8"?>
<clbl:labelList xmlns:clbl="http://schemas.microsoft.com/office/2020/mipLabelMetadata"/>
</file>

<file path=docMetadata/LabelInfo20.xml><?xml version="1.0" encoding="utf-8"?>
<clbl:labelList xmlns:clbl="http://schemas.microsoft.com/office/2020/mipLabelMetadata"/>
</file>

<file path=docMetadata/LabelInfo21.xml><?xml version="1.0" encoding="utf-8"?>
<clbl:labelList xmlns:clbl="http://schemas.microsoft.com/office/2020/mipLabelMetadata"/>
</file>

<file path=docMetadata/LabelInfo22.xml><?xml version="1.0" encoding="utf-8"?>
<clbl:labelList xmlns:clbl="http://schemas.microsoft.com/office/2020/mipLabelMetadata"/>
</file>

<file path=docMetadata/LabelInfo23.xml><?xml version="1.0" encoding="utf-8"?>
<clbl:labelList xmlns:clbl="http://schemas.microsoft.com/office/2020/mipLabelMetadata"/>
</file>

<file path=docMetadata/LabelInfo24.xml><?xml version="1.0" encoding="utf-8"?>
<clbl:labelList xmlns:clbl="http://schemas.microsoft.com/office/2020/mipLabelMetadata"/>
</file>

<file path=docMetadata/LabelInfo25.xml><?xml version="1.0" encoding="utf-8"?>
<clbl:labelList xmlns:clbl="http://schemas.microsoft.com/office/2020/mipLabelMetadata"/>
</file>

<file path=docMetadata/LabelInfo26.xml><?xml version="1.0" encoding="utf-8"?>
<clbl:labelList xmlns:clbl="http://schemas.microsoft.com/office/2020/mipLabelMetadata"/>
</file>

<file path=docMetadata/LabelInfo27.xml><?xml version="1.0" encoding="utf-8"?>
<clbl:labelList xmlns:clbl="http://schemas.microsoft.com/office/2020/mipLabelMetadata"/>
</file>

<file path=docMetadata/LabelInfo28.xml><?xml version="1.0" encoding="utf-8"?>
<clbl:labelList xmlns:clbl="http://schemas.microsoft.com/office/2020/mipLabelMetadata"/>
</file>

<file path=docMetadata/LabelInfo29.xml><?xml version="1.0" encoding="utf-8"?>
<clbl:labelList xmlns:clbl="http://schemas.microsoft.com/office/2020/mipLabelMetadata"/>
</file>

<file path=docMetadata/LabelInfo3.xml><?xml version="1.0" encoding="utf-8"?>
<clbl:labelList xmlns:clbl="http://schemas.microsoft.com/office/2020/mipLabelMetadata"/>
</file>

<file path=docMetadata/LabelInfo30.xml><?xml version="1.0" encoding="utf-8"?>
<clbl:labelList xmlns:clbl="http://schemas.microsoft.com/office/2020/mipLabelMetadata"/>
</file>

<file path=docMetadata/LabelInfo31.xml><?xml version="1.0" encoding="utf-8"?>
<clbl:labelList xmlns:clbl="http://schemas.microsoft.com/office/2020/mipLabelMetadata"/>
</file>

<file path=docMetadata/LabelInfo32.xml><?xml version="1.0" encoding="utf-8"?>
<clbl:labelList xmlns:clbl="http://schemas.microsoft.com/office/2020/mipLabelMetadata"/>
</file>

<file path=docMetadata/LabelInfo33.xml><?xml version="1.0" encoding="utf-8"?>
<clbl:labelList xmlns:clbl="http://schemas.microsoft.com/office/2020/mipLabelMetadata"/>
</file>

<file path=docMetadata/LabelInfo34.xml><?xml version="1.0" encoding="utf-8"?>
<clbl:labelList xmlns:clbl="http://schemas.microsoft.com/office/2020/mipLabelMetadata"/>
</file>

<file path=docMetadata/LabelInfo35.xml><?xml version="1.0" encoding="utf-8"?>
<clbl:labelList xmlns:clbl="http://schemas.microsoft.com/office/2020/mipLabelMetadata"/>
</file>

<file path=docMetadata/LabelInfo4.xml><?xml version="1.0" encoding="utf-8"?>
<clbl:labelList xmlns:clbl="http://schemas.microsoft.com/office/2020/mipLabelMetadata"/>
</file>

<file path=docMetadata/LabelInfo5.xml><?xml version="1.0" encoding="utf-8"?>
<clbl:labelList xmlns:clbl="http://schemas.microsoft.com/office/2020/mipLabelMetadata"/>
</file>

<file path=docMetadata/LabelInfo6.xml><?xml version="1.0" encoding="utf-8"?>
<clbl:labelList xmlns:clbl="http://schemas.microsoft.com/office/2020/mipLabelMetadata"/>
</file>

<file path=docMetadata/LabelInfo7.xml><?xml version="1.0" encoding="utf-8"?>
<clbl:labelList xmlns:clbl="http://schemas.microsoft.com/office/2020/mipLabelMetadata"/>
</file>

<file path=docMetadata/LabelInfo8.xml><?xml version="1.0" encoding="utf-8"?>
<clbl:labelList xmlns:clbl="http://schemas.microsoft.com/office/2020/mipLabelMetadata"/>
</file>

<file path=docMetadata/LabelInfo9.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dotm</Template>
  <TotalTime>1</TotalTime>
  <Pages>145</Pages>
  <Words>31461</Words>
  <Characters>186722</Characters>
  <Application>Microsoft Office Word</Application>
  <DocSecurity>8</DocSecurity>
  <Lines>4243</Lines>
  <Paragraphs>218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6002</CharactersWithSpaces>
  <SharedDoc>false</SharedDoc>
  <HLinks>
    <vt:vector size="516" baseType="variant">
      <vt:variant>
        <vt:i4>4849676</vt:i4>
      </vt:variant>
      <vt:variant>
        <vt:i4>510</vt:i4>
      </vt:variant>
      <vt:variant>
        <vt:i4>0</vt:i4>
      </vt:variant>
      <vt:variant>
        <vt:i4>5</vt:i4>
      </vt:variant>
      <vt:variant>
        <vt:lpwstr>C:\Users\vicxf5x\TRIM\Offline Records (PP)\Draft chapters(26)\www.remunerationtribunal.vic.gov.au</vt:lpwstr>
      </vt:variant>
      <vt:variant>
        <vt:lpwstr/>
      </vt:variant>
      <vt:variant>
        <vt:i4>1310734</vt:i4>
      </vt:variant>
      <vt:variant>
        <vt:i4>507</vt:i4>
      </vt:variant>
      <vt:variant>
        <vt:i4>0</vt:i4>
      </vt:variant>
      <vt:variant>
        <vt:i4>5</vt:i4>
      </vt:variant>
      <vt:variant>
        <vt:lpwstr>https://vpsc.vic.gov.au/about-public-sector/the-victorian-public-sector/</vt:lpwstr>
      </vt:variant>
      <vt:variant>
        <vt:lpwstr/>
      </vt:variant>
      <vt:variant>
        <vt:i4>1310734</vt:i4>
      </vt:variant>
      <vt:variant>
        <vt:i4>504</vt:i4>
      </vt:variant>
      <vt:variant>
        <vt:i4>0</vt:i4>
      </vt:variant>
      <vt:variant>
        <vt:i4>5</vt:i4>
      </vt:variant>
      <vt:variant>
        <vt:lpwstr>https://vpsc.vic.gov.au/about-public-sector/the-victorian-public-sector/</vt:lpwstr>
      </vt:variant>
      <vt:variant>
        <vt:lpwstr/>
      </vt:variant>
      <vt:variant>
        <vt:i4>1048628</vt:i4>
      </vt:variant>
      <vt:variant>
        <vt:i4>497</vt:i4>
      </vt:variant>
      <vt:variant>
        <vt:i4>0</vt:i4>
      </vt:variant>
      <vt:variant>
        <vt:i4>5</vt:i4>
      </vt:variant>
      <vt:variant>
        <vt:lpwstr/>
      </vt:variant>
      <vt:variant>
        <vt:lpwstr>_Toc59127478</vt:lpwstr>
      </vt:variant>
      <vt:variant>
        <vt:i4>2031668</vt:i4>
      </vt:variant>
      <vt:variant>
        <vt:i4>491</vt:i4>
      </vt:variant>
      <vt:variant>
        <vt:i4>0</vt:i4>
      </vt:variant>
      <vt:variant>
        <vt:i4>5</vt:i4>
      </vt:variant>
      <vt:variant>
        <vt:lpwstr/>
      </vt:variant>
      <vt:variant>
        <vt:lpwstr>_Toc59127477</vt:lpwstr>
      </vt:variant>
      <vt:variant>
        <vt:i4>1966132</vt:i4>
      </vt:variant>
      <vt:variant>
        <vt:i4>485</vt:i4>
      </vt:variant>
      <vt:variant>
        <vt:i4>0</vt:i4>
      </vt:variant>
      <vt:variant>
        <vt:i4>5</vt:i4>
      </vt:variant>
      <vt:variant>
        <vt:lpwstr/>
      </vt:variant>
      <vt:variant>
        <vt:lpwstr>_Toc59127476</vt:lpwstr>
      </vt:variant>
      <vt:variant>
        <vt:i4>1900596</vt:i4>
      </vt:variant>
      <vt:variant>
        <vt:i4>479</vt:i4>
      </vt:variant>
      <vt:variant>
        <vt:i4>0</vt:i4>
      </vt:variant>
      <vt:variant>
        <vt:i4>5</vt:i4>
      </vt:variant>
      <vt:variant>
        <vt:lpwstr/>
      </vt:variant>
      <vt:variant>
        <vt:lpwstr>_Toc59127475</vt:lpwstr>
      </vt:variant>
      <vt:variant>
        <vt:i4>1835060</vt:i4>
      </vt:variant>
      <vt:variant>
        <vt:i4>473</vt:i4>
      </vt:variant>
      <vt:variant>
        <vt:i4>0</vt:i4>
      </vt:variant>
      <vt:variant>
        <vt:i4>5</vt:i4>
      </vt:variant>
      <vt:variant>
        <vt:lpwstr/>
      </vt:variant>
      <vt:variant>
        <vt:lpwstr>_Toc59127474</vt:lpwstr>
      </vt:variant>
      <vt:variant>
        <vt:i4>1769524</vt:i4>
      </vt:variant>
      <vt:variant>
        <vt:i4>467</vt:i4>
      </vt:variant>
      <vt:variant>
        <vt:i4>0</vt:i4>
      </vt:variant>
      <vt:variant>
        <vt:i4>5</vt:i4>
      </vt:variant>
      <vt:variant>
        <vt:lpwstr/>
      </vt:variant>
      <vt:variant>
        <vt:lpwstr>_Toc59127473</vt:lpwstr>
      </vt:variant>
      <vt:variant>
        <vt:i4>1703988</vt:i4>
      </vt:variant>
      <vt:variant>
        <vt:i4>461</vt:i4>
      </vt:variant>
      <vt:variant>
        <vt:i4>0</vt:i4>
      </vt:variant>
      <vt:variant>
        <vt:i4>5</vt:i4>
      </vt:variant>
      <vt:variant>
        <vt:lpwstr/>
      </vt:variant>
      <vt:variant>
        <vt:lpwstr>_Toc59127472</vt:lpwstr>
      </vt:variant>
      <vt:variant>
        <vt:i4>1638452</vt:i4>
      </vt:variant>
      <vt:variant>
        <vt:i4>455</vt:i4>
      </vt:variant>
      <vt:variant>
        <vt:i4>0</vt:i4>
      </vt:variant>
      <vt:variant>
        <vt:i4>5</vt:i4>
      </vt:variant>
      <vt:variant>
        <vt:lpwstr/>
      </vt:variant>
      <vt:variant>
        <vt:lpwstr>_Toc59127471</vt:lpwstr>
      </vt:variant>
      <vt:variant>
        <vt:i4>1572916</vt:i4>
      </vt:variant>
      <vt:variant>
        <vt:i4>449</vt:i4>
      </vt:variant>
      <vt:variant>
        <vt:i4>0</vt:i4>
      </vt:variant>
      <vt:variant>
        <vt:i4>5</vt:i4>
      </vt:variant>
      <vt:variant>
        <vt:lpwstr/>
      </vt:variant>
      <vt:variant>
        <vt:lpwstr>_Toc59127470</vt:lpwstr>
      </vt:variant>
      <vt:variant>
        <vt:i4>1114165</vt:i4>
      </vt:variant>
      <vt:variant>
        <vt:i4>443</vt:i4>
      </vt:variant>
      <vt:variant>
        <vt:i4>0</vt:i4>
      </vt:variant>
      <vt:variant>
        <vt:i4>5</vt:i4>
      </vt:variant>
      <vt:variant>
        <vt:lpwstr/>
      </vt:variant>
      <vt:variant>
        <vt:lpwstr>_Toc59127469</vt:lpwstr>
      </vt:variant>
      <vt:variant>
        <vt:i4>1048629</vt:i4>
      </vt:variant>
      <vt:variant>
        <vt:i4>437</vt:i4>
      </vt:variant>
      <vt:variant>
        <vt:i4>0</vt:i4>
      </vt:variant>
      <vt:variant>
        <vt:i4>5</vt:i4>
      </vt:variant>
      <vt:variant>
        <vt:lpwstr/>
      </vt:variant>
      <vt:variant>
        <vt:lpwstr>_Toc59127468</vt:lpwstr>
      </vt:variant>
      <vt:variant>
        <vt:i4>2031669</vt:i4>
      </vt:variant>
      <vt:variant>
        <vt:i4>431</vt:i4>
      </vt:variant>
      <vt:variant>
        <vt:i4>0</vt:i4>
      </vt:variant>
      <vt:variant>
        <vt:i4>5</vt:i4>
      </vt:variant>
      <vt:variant>
        <vt:lpwstr/>
      </vt:variant>
      <vt:variant>
        <vt:lpwstr>_Toc59127467</vt:lpwstr>
      </vt:variant>
      <vt:variant>
        <vt:i4>1966133</vt:i4>
      </vt:variant>
      <vt:variant>
        <vt:i4>425</vt:i4>
      </vt:variant>
      <vt:variant>
        <vt:i4>0</vt:i4>
      </vt:variant>
      <vt:variant>
        <vt:i4>5</vt:i4>
      </vt:variant>
      <vt:variant>
        <vt:lpwstr/>
      </vt:variant>
      <vt:variant>
        <vt:lpwstr>_Toc59127466</vt:lpwstr>
      </vt:variant>
      <vt:variant>
        <vt:i4>1900597</vt:i4>
      </vt:variant>
      <vt:variant>
        <vt:i4>419</vt:i4>
      </vt:variant>
      <vt:variant>
        <vt:i4>0</vt:i4>
      </vt:variant>
      <vt:variant>
        <vt:i4>5</vt:i4>
      </vt:variant>
      <vt:variant>
        <vt:lpwstr/>
      </vt:variant>
      <vt:variant>
        <vt:lpwstr>_Toc59127465</vt:lpwstr>
      </vt:variant>
      <vt:variant>
        <vt:i4>1835061</vt:i4>
      </vt:variant>
      <vt:variant>
        <vt:i4>413</vt:i4>
      </vt:variant>
      <vt:variant>
        <vt:i4>0</vt:i4>
      </vt:variant>
      <vt:variant>
        <vt:i4>5</vt:i4>
      </vt:variant>
      <vt:variant>
        <vt:lpwstr/>
      </vt:variant>
      <vt:variant>
        <vt:lpwstr>_Toc59127464</vt:lpwstr>
      </vt:variant>
      <vt:variant>
        <vt:i4>1769525</vt:i4>
      </vt:variant>
      <vt:variant>
        <vt:i4>407</vt:i4>
      </vt:variant>
      <vt:variant>
        <vt:i4>0</vt:i4>
      </vt:variant>
      <vt:variant>
        <vt:i4>5</vt:i4>
      </vt:variant>
      <vt:variant>
        <vt:lpwstr/>
      </vt:variant>
      <vt:variant>
        <vt:lpwstr>_Toc59127463</vt:lpwstr>
      </vt:variant>
      <vt:variant>
        <vt:i4>1703989</vt:i4>
      </vt:variant>
      <vt:variant>
        <vt:i4>401</vt:i4>
      </vt:variant>
      <vt:variant>
        <vt:i4>0</vt:i4>
      </vt:variant>
      <vt:variant>
        <vt:i4>5</vt:i4>
      </vt:variant>
      <vt:variant>
        <vt:lpwstr/>
      </vt:variant>
      <vt:variant>
        <vt:lpwstr>_Toc59127462</vt:lpwstr>
      </vt:variant>
      <vt:variant>
        <vt:i4>1638453</vt:i4>
      </vt:variant>
      <vt:variant>
        <vt:i4>395</vt:i4>
      </vt:variant>
      <vt:variant>
        <vt:i4>0</vt:i4>
      </vt:variant>
      <vt:variant>
        <vt:i4>5</vt:i4>
      </vt:variant>
      <vt:variant>
        <vt:lpwstr/>
      </vt:variant>
      <vt:variant>
        <vt:lpwstr>_Toc59127461</vt:lpwstr>
      </vt:variant>
      <vt:variant>
        <vt:i4>1572917</vt:i4>
      </vt:variant>
      <vt:variant>
        <vt:i4>389</vt:i4>
      </vt:variant>
      <vt:variant>
        <vt:i4>0</vt:i4>
      </vt:variant>
      <vt:variant>
        <vt:i4>5</vt:i4>
      </vt:variant>
      <vt:variant>
        <vt:lpwstr/>
      </vt:variant>
      <vt:variant>
        <vt:lpwstr>_Toc59127460</vt:lpwstr>
      </vt:variant>
      <vt:variant>
        <vt:i4>1114166</vt:i4>
      </vt:variant>
      <vt:variant>
        <vt:i4>383</vt:i4>
      </vt:variant>
      <vt:variant>
        <vt:i4>0</vt:i4>
      </vt:variant>
      <vt:variant>
        <vt:i4>5</vt:i4>
      </vt:variant>
      <vt:variant>
        <vt:lpwstr/>
      </vt:variant>
      <vt:variant>
        <vt:lpwstr>_Toc59127459</vt:lpwstr>
      </vt:variant>
      <vt:variant>
        <vt:i4>1048630</vt:i4>
      </vt:variant>
      <vt:variant>
        <vt:i4>377</vt:i4>
      </vt:variant>
      <vt:variant>
        <vt:i4>0</vt:i4>
      </vt:variant>
      <vt:variant>
        <vt:i4>5</vt:i4>
      </vt:variant>
      <vt:variant>
        <vt:lpwstr/>
      </vt:variant>
      <vt:variant>
        <vt:lpwstr>_Toc59127458</vt:lpwstr>
      </vt:variant>
      <vt:variant>
        <vt:i4>2031670</vt:i4>
      </vt:variant>
      <vt:variant>
        <vt:i4>374</vt:i4>
      </vt:variant>
      <vt:variant>
        <vt:i4>0</vt:i4>
      </vt:variant>
      <vt:variant>
        <vt:i4>5</vt:i4>
      </vt:variant>
      <vt:variant>
        <vt:lpwstr/>
      </vt:variant>
      <vt:variant>
        <vt:lpwstr>_Toc59127457</vt:lpwstr>
      </vt:variant>
      <vt:variant>
        <vt:i4>1507380</vt:i4>
      </vt:variant>
      <vt:variant>
        <vt:i4>365</vt:i4>
      </vt:variant>
      <vt:variant>
        <vt:i4>0</vt:i4>
      </vt:variant>
      <vt:variant>
        <vt:i4>5</vt:i4>
      </vt:variant>
      <vt:variant>
        <vt:lpwstr/>
      </vt:variant>
      <vt:variant>
        <vt:lpwstr>_Toc59090212</vt:lpwstr>
      </vt:variant>
      <vt:variant>
        <vt:i4>1310772</vt:i4>
      </vt:variant>
      <vt:variant>
        <vt:i4>359</vt:i4>
      </vt:variant>
      <vt:variant>
        <vt:i4>0</vt:i4>
      </vt:variant>
      <vt:variant>
        <vt:i4>5</vt:i4>
      </vt:variant>
      <vt:variant>
        <vt:lpwstr/>
      </vt:variant>
      <vt:variant>
        <vt:lpwstr>_Toc59090211</vt:lpwstr>
      </vt:variant>
      <vt:variant>
        <vt:i4>1376308</vt:i4>
      </vt:variant>
      <vt:variant>
        <vt:i4>353</vt:i4>
      </vt:variant>
      <vt:variant>
        <vt:i4>0</vt:i4>
      </vt:variant>
      <vt:variant>
        <vt:i4>5</vt:i4>
      </vt:variant>
      <vt:variant>
        <vt:lpwstr/>
      </vt:variant>
      <vt:variant>
        <vt:lpwstr>_Toc59090210</vt:lpwstr>
      </vt:variant>
      <vt:variant>
        <vt:i4>1835061</vt:i4>
      </vt:variant>
      <vt:variant>
        <vt:i4>347</vt:i4>
      </vt:variant>
      <vt:variant>
        <vt:i4>0</vt:i4>
      </vt:variant>
      <vt:variant>
        <vt:i4>5</vt:i4>
      </vt:variant>
      <vt:variant>
        <vt:lpwstr/>
      </vt:variant>
      <vt:variant>
        <vt:lpwstr>_Toc59090209</vt:lpwstr>
      </vt:variant>
      <vt:variant>
        <vt:i4>1900597</vt:i4>
      </vt:variant>
      <vt:variant>
        <vt:i4>341</vt:i4>
      </vt:variant>
      <vt:variant>
        <vt:i4>0</vt:i4>
      </vt:variant>
      <vt:variant>
        <vt:i4>5</vt:i4>
      </vt:variant>
      <vt:variant>
        <vt:lpwstr/>
      </vt:variant>
      <vt:variant>
        <vt:lpwstr>_Toc59090208</vt:lpwstr>
      </vt:variant>
      <vt:variant>
        <vt:i4>1179701</vt:i4>
      </vt:variant>
      <vt:variant>
        <vt:i4>335</vt:i4>
      </vt:variant>
      <vt:variant>
        <vt:i4>0</vt:i4>
      </vt:variant>
      <vt:variant>
        <vt:i4>5</vt:i4>
      </vt:variant>
      <vt:variant>
        <vt:lpwstr/>
      </vt:variant>
      <vt:variant>
        <vt:lpwstr>_Toc59090207</vt:lpwstr>
      </vt:variant>
      <vt:variant>
        <vt:i4>1048629</vt:i4>
      </vt:variant>
      <vt:variant>
        <vt:i4>329</vt:i4>
      </vt:variant>
      <vt:variant>
        <vt:i4>0</vt:i4>
      </vt:variant>
      <vt:variant>
        <vt:i4>5</vt:i4>
      </vt:variant>
      <vt:variant>
        <vt:lpwstr/>
      </vt:variant>
      <vt:variant>
        <vt:lpwstr>_Toc59090205</vt:lpwstr>
      </vt:variant>
      <vt:variant>
        <vt:i4>1114165</vt:i4>
      </vt:variant>
      <vt:variant>
        <vt:i4>323</vt:i4>
      </vt:variant>
      <vt:variant>
        <vt:i4>0</vt:i4>
      </vt:variant>
      <vt:variant>
        <vt:i4>5</vt:i4>
      </vt:variant>
      <vt:variant>
        <vt:lpwstr/>
      </vt:variant>
      <vt:variant>
        <vt:lpwstr>_Toc59090204</vt:lpwstr>
      </vt:variant>
      <vt:variant>
        <vt:i4>1441845</vt:i4>
      </vt:variant>
      <vt:variant>
        <vt:i4>317</vt:i4>
      </vt:variant>
      <vt:variant>
        <vt:i4>0</vt:i4>
      </vt:variant>
      <vt:variant>
        <vt:i4>5</vt:i4>
      </vt:variant>
      <vt:variant>
        <vt:lpwstr/>
      </vt:variant>
      <vt:variant>
        <vt:lpwstr>_Toc59090203</vt:lpwstr>
      </vt:variant>
      <vt:variant>
        <vt:i4>1507381</vt:i4>
      </vt:variant>
      <vt:variant>
        <vt:i4>311</vt:i4>
      </vt:variant>
      <vt:variant>
        <vt:i4>0</vt:i4>
      </vt:variant>
      <vt:variant>
        <vt:i4>5</vt:i4>
      </vt:variant>
      <vt:variant>
        <vt:lpwstr/>
      </vt:variant>
      <vt:variant>
        <vt:lpwstr>_Toc59090202</vt:lpwstr>
      </vt:variant>
      <vt:variant>
        <vt:i4>1310773</vt:i4>
      </vt:variant>
      <vt:variant>
        <vt:i4>305</vt:i4>
      </vt:variant>
      <vt:variant>
        <vt:i4>0</vt:i4>
      </vt:variant>
      <vt:variant>
        <vt:i4>5</vt:i4>
      </vt:variant>
      <vt:variant>
        <vt:lpwstr/>
      </vt:variant>
      <vt:variant>
        <vt:lpwstr>_Toc59090201</vt:lpwstr>
      </vt:variant>
      <vt:variant>
        <vt:i4>1376309</vt:i4>
      </vt:variant>
      <vt:variant>
        <vt:i4>299</vt:i4>
      </vt:variant>
      <vt:variant>
        <vt:i4>0</vt:i4>
      </vt:variant>
      <vt:variant>
        <vt:i4>5</vt:i4>
      </vt:variant>
      <vt:variant>
        <vt:lpwstr/>
      </vt:variant>
      <vt:variant>
        <vt:lpwstr>_Toc59090200</vt:lpwstr>
      </vt:variant>
      <vt:variant>
        <vt:i4>2031676</vt:i4>
      </vt:variant>
      <vt:variant>
        <vt:i4>293</vt:i4>
      </vt:variant>
      <vt:variant>
        <vt:i4>0</vt:i4>
      </vt:variant>
      <vt:variant>
        <vt:i4>5</vt:i4>
      </vt:variant>
      <vt:variant>
        <vt:lpwstr/>
      </vt:variant>
      <vt:variant>
        <vt:lpwstr>_Toc59090199</vt:lpwstr>
      </vt:variant>
      <vt:variant>
        <vt:i4>1966140</vt:i4>
      </vt:variant>
      <vt:variant>
        <vt:i4>287</vt:i4>
      </vt:variant>
      <vt:variant>
        <vt:i4>0</vt:i4>
      </vt:variant>
      <vt:variant>
        <vt:i4>5</vt:i4>
      </vt:variant>
      <vt:variant>
        <vt:lpwstr/>
      </vt:variant>
      <vt:variant>
        <vt:lpwstr>_Toc59090198</vt:lpwstr>
      </vt:variant>
      <vt:variant>
        <vt:i4>1376307</vt:i4>
      </vt:variant>
      <vt:variant>
        <vt:i4>278</vt:i4>
      </vt:variant>
      <vt:variant>
        <vt:i4>0</vt:i4>
      </vt:variant>
      <vt:variant>
        <vt:i4>5</vt:i4>
      </vt:variant>
      <vt:variant>
        <vt:lpwstr/>
      </vt:variant>
      <vt:variant>
        <vt:lpwstr>_Toc59090163</vt:lpwstr>
      </vt:variant>
      <vt:variant>
        <vt:i4>1310771</vt:i4>
      </vt:variant>
      <vt:variant>
        <vt:i4>272</vt:i4>
      </vt:variant>
      <vt:variant>
        <vt:i4>0</vt:i4>
      </vt:variant>
      <vt:variant>
        <vt:i4>5</vt:i4>
      </vt:variant>
      <vt:variant>
        <vt:lpwstr/>
      </vt:variant>
      <vt:variant>
        <vt:lpwstr>_Toc59090162</vt:lpwstr>
      </vt:variant>
      <vt:variant>
        <vt:i4>1507379</vt:i4>
      </vt:variant>
      <vt:variant>
        <vt:i4>266</vt:i4>
      </vt:variant>
      <vt:variant>
        <vt:i4>0</vt:i4>
      </vt:variant>
      <vt:variant>
        <vt:i4>5</vt:i4>
      </vt:variant>
      <vt:variant>
        <vt:lpwstr/>
      </vt:variant>
      <vt:variant>
        <vt:lpwstr>_Toc59090161</vt:lpwstr>
      </vt:variant>
      <vt:variant>
        <vt:i4>1441843</vt:i4>
      </vt:variant>
      <vt:variant>
        <vt:i4>260</vt:i4>
      </vt:variant>
      <vt:variant>
        <vt:i4>0</vt:i4>
      </vt:variant>
      <vt:variant>
        <vt:i4>5</vt:i4>
      </vt:variant>
      <vt:variant>
        <vt:lpwstr/>
      </vt:variant>
      <vt:variant>
        <vt:lpwstr>_Toc59090160</vt:lpwstr>
      </vt:variant>
      <vt:variant>
        <vt:i4>2031664</vt:i4>
      </vt:variant>
      <vt:variant>
        <vt:i4>254</vt:i4>
      </vt:variant>
      <vt:variant>
        <vt:i4>0</vt:i4>
      </vt:variant>
      <vt:variant>
        <vt:i4>5</vt:i4>
      </vt:variant>
      <vt:variant>
        <vt:lpwstr/>
      </vt:variant>
      <vt:variant>
        <vt:lpwstr>_Toc59090159</vt:lpwstr>
      </vt:variant>
      <vt:variant>
        <vt:i4>1966128</vt:i4>
      </vt:variant>
      <vt:variant>
        <vt:i4>248</vt:i4>
      </vt:variant>
      <vt:variant>
        <vt:i4>0</vt:i4>
      </vt:variant>
      <vt:variant>
        <vt:i4>5</vt:i4>
      </vt:variant>
      <vt:variant>
        <vt:lpwstr/>
      </vt:variant>
      <vt:variant>
        <vt:lpwstr>_Toc59090158</vt:lpwstr>
      </vt:variant>
      <vt:variant>
        <vt:i4>1114160</vt:i4>
      </vt:variant>
      <vt:variant>
        <vt:i4>242</vt:i4>
      </vt:variant>
      <vt:variant>
        <vt:i4>0</vt:i4>
      </vt:variant>
      <vt:variant>
        <vt:i4>5</vt:i4>
      </vt:variant>
      <vt:variant>
        <vt:lpwstr/>
      </vt:variant>
      <vt:variant>
        <vt:lpwstr>_Toc59090157</vt:lpwstr>
      </vt:variant>
      <vt:variant>
        <vt:i4>1048624</vt:i4>
      </vt:variant>
      <vt:variant>
        <vt:i4>236</vt:i4>
      </vt:variant>
      <vt:variant>
        <vt:i4>0</vt:i4>
      </vt:variant>
      <vt:variant>
        <vt:i4>5</vt:i4>
      </vt:variant>
      <vt:variant>
        <vt:lpwstr/>
      </vt:variant>
      <vt:variant>
        <vt:lpwstr>_Toc59090156</vt:lpwstr>
      </vt:variant>
      <vt:variant>
        <vt:i4>1245232</vt:i4>
      </vt:variant>
      <vt:variant>
        <vt:i4>230</vt:i4>
      </vt:variant>
      <vt:variant>
        <vt:i4>0</vt:i4>
      </vt:variant>
      <vt:variant>
        <vt:i4>5</vt:i4>
      </vt:variant>
      <vt:variant>
        <vt:lpwstr/>
      </vt:variant>
      <vt:variant>
        <vt:lpwstr>_Toc59090155</vt:lpwstr>
      </vt:variant>
      <vt:variant>
        <vt:i4>1179696</vt:i4>
      </vt:variant>
      <vt:variant>
        <vt:i4>224</vt:i4>
      </vt:variant>
      <vt:variant>
        <vt:i4>0</vt:i4>
      </vt:variant>
      <vt:variant>
        <vt:i4>5</vt:i4>
      </vt:variant>
      <vt:variant>
        <vt:lpwstr/>
      </vt:variant>
      <vt:variant>
        <vt:lpwstr>_Toc59090154</vt:lpwstr>
      </vt:variant>
      <vt:variant>
        <vt:i4>1376304</vt:i4>
      </vt:variant>
      <vt:variant>
        <vt:i4>218</vt:i4>
      </vt:variant>
      <vt:variant>
        <vt:i4>0</vt:i4>
      </vt:variant>
      <vt:variant>
        <vt:i4>5</vt:i4>
      </vt:variant>
      <vt:variant>
        <vt:lpwstr/>
      </vt:variant>
      <vt:variant>
        <vt:lpwstr>_Toc59090153</vt:lpwstr>
      </vt:variant>
      <vt:variant>
        <vt:i4>1310768</vt:i4>
      </vt:variant>
      <vt:variant>
        <vt:i4>212</vt:i4>
      </vt:variant>
      <vt:variant>
        <vt:i4>0</vt:i4>
      </vt:variant>
      <vt:variant>
        <vt:i4>5</vt:i4>
      </vt:variant>
      <vt:variant>
        <vt:lpwstr/>
      </vt:variant>
      <vt:variant>
        <vt:lpwstr>_Toc59090152</vt:lpwstr>
      </vt:variant>
      <vt:variant>
        <vt:i4>1507376</vt:i4>
      </vt:variant>
      <vt:variant>
        <vt:i4>206</vt:i4>
      </vt:variant>
      <vt:variant>
        <vt:i4>0</vt:i4>
      </vt:variant>
      <vt:variant>
        <vt:i4>5</vt:i4>
      </vt:variant>
      <vt:variant>
        <vt:lpwstr/>
      </vt:variant>
      <vt:variant>
        <vt:lpwstr>_Toc59090151</vt:lpwstr>
      </vt:variant>
      <vt:variant>
        <vt:i4>1441840</vt:i4>
      </vt:variant>
      <vt:variant>
        <vt:i4>200</vt:i4>
      </vt:variant>
      <vt:variant>
        <vt:i4>0</vt:i4>
      </vt:variant>
      <vt:variant>
        <vt:i4>5</vt:i4>
      </vt:variant>
      <vt:variant>
        <vt:lpwstr/>
      </vt:variant>
      <vt:variant>
        <vt:lpwstr>_Toc59090150</vt:lpwstr>
      </vt:variant>
      <vt:variant>
        <vt:i4>2031665</vt:i4>
      </vt:variant>
      <vt:variant>
        <vt:i4>194</vt:i4>
      </vt:variant>
      <vt:variant>
        <vt:i4>0</vt:i4>
      </vt:variant>
      <vt:variant>
        <vt:i4>5</vt:i4>
      </vt:variant>
      <vt:variant>
        <vt:lpwstr/>
      </vt:variant>
      <vt:variant>
        <vt:lpwstr>_Toc59090149</vt:lpwstr>
      </vt:variant>
      <vt:variant>
        <vt:i4>1966129</vt:i4>
      </vt:variant>
      <vt:variant>
        <vt:i4>188</vt:i4>
      </vt:variant>
      <vt:variant>
        <vt:i4>0</vt:i4>
      </vt:variant>
      <vt:variant>
        <vt:i4>5</vt:i4>
      </vt:variant>
      <vt:variant>
        <vt:lpwstr/>
      </vt:variant>
      <vt:variant>
        <vt:lpwstr>_Toc59090148</vt:lpwstr>
      </vt:variant>
      <vt:variant>
        <vt:i4>1114161</vt:i4>
      </vt:variant>
      <vt:variant>
        <vt:i4>182</vt:i4>
      </vt:variant>
      <vt:variant>
        <vt:i4>0</vt:i4>
      </vt:variant>
      <vt:variant>
        <vt:i4>5</vt:i4>
      </vt:variant>
      <vt:variant>
        <vt:lpwstr/>
      </vt:variant>
      <vt:variant>
        <vt:lpwstr>_Toc59090147</vt:lpwstr>
      </vt:variant>
      <vt:variant>
        <vt:i4>1048625</vt:i4>
      </vt:variant>
      <vt:variant>
        <vt:i4>176</vt:i4>
      </vt:variant>
      <vt:variant>
        <vt:i4>0</vt:i4>
      </vt:variant>
      <vt:variant>
        <vt:i4>5</vt:i4>
      </vt:variant>
      <vt:variant>
        <vt:lpwstr/>
      </vt:variant>
      <vt:variant>
        <vt:lpwstr>_Toc59090146</vt:lpwstr>
      </vt:variant>
      <vt:variant>
        <vt:i4>1245233</vt:i4>
      </vt:variant>
      <vt:variant>
        <vt:i4>170</vt:i4>
      </vt:variant>
      <vt:variant>
        <vt:i4>0</vt:i4>
      </vt:variant>
      <vt:variant>
        <vt:i4>5</vt:i4>
      </vt:variant>
      <vt:variant>
        <vt:lpwstr/>
      </vt:variant>
      <vt:variant>
        <vt:lpwstr>_Toc59090145</vt:lpwstr>
      </vt:variant>
      <vt:variant>
        <vt:i4>1179697</vt:i4>
      </vt:variant>
      <vt:variant>
        <vt:i4>164</vt:i4>
      </vt:variant>
      <vt:variant>
        <vt:i4>0</vt:i4>
      </vt:variant>
      <vt:variant>
        <vt:i4>5</vt:i4>
      </vt:variant>
      <vt:variant>
        <vt:lpwstr/>
      </vt:variant>
      <vt:variant>
        <vt:lpwstr>_Toc59090144</vt:lpwstr>
      </vt:variant>
      <vt:variant>
        <vt:i4>1376305</vt:i4>
      </vt:variant>
      <vt:variant>
        <vt:i4>158</vt:i4>
      </vt:variant>
      <vt:variant>
        <vt:i4>0</vt:i4>
      </vt:variant>
      <vt:variant>
        <vt:i4>5</vt:i4>
      </vt:variant>
      <vt:variant>
        <vt:lpwstr/>
      </vt:variant>
      <vt:variant>
        <vt:lpwstr>_Toc59090143</vt:lpwstr>
      </vt:variant>
      <vt:variant>
        <vt:i4>1310769</vt:i4>
      </vt:variant>
      <vt:variant>
        <vt:i4>152</vt:i4>
      </vt:variant>
      <vt:variant>
        <vt:i4>0</vt:i4>
      </vt:variant>
      <vt:variant>
        <vt:i4>5</vt:i4>
      </vt:variant>
      <vt:variant>
        <vt:lpwstr/>
      </vt:variant>
      <vt:variant>
        <vt:lpwstr>_Toc59090142</vt:lpwstr>
      </vt:variant>
      <vt:variant>
        <vt:i4>1507377</vt:i4>
      </vt:variant>
      <vt:variant>
        <vt:i4>146</vt:i4>
      </vt:variant>
      <vt:variant>
        <vt:i4>0</vt:i4>
      </vt:variant>
      <vt:variant>
        <vt:i4>5</vt:i4>
      </vt:variant>
      <vt:variant>
        <vt:lpwstr/>
      </vt:variant>
      <vt:variant>
        <vt:lpwstr>_Toc59090141</vt:lpwstr>
      </vt:variant>
      <vt:variant>
        <vt:i4>1441841</vt:i4>
      </vt:variant>
      <vt:variant>
        <vt:i4>140</vt:i4>
      </vt:variant>
      <vt:variant>
        <vt:i4>0</vt:i4>
      </vt:variant>
      <vt:variant>
        <vt:i4>5</vt:i4>
      </vt:variant>
      <vt:variant>
        <vt:lpwstr/>
      </vt:variant>
      <vt:variant>
        <vt:lpwstr>_Toc59090140</vt:lpwstr>
      </vt:variant>
      <vt:variant>
        <vt:i4>2031670</vt:i4>
      </vt:variant>
      <vt:variant>
        <vt:i4>134</vt:i4>
      </vt:variant>
      <vt:variant>
        <vt:i4>0</vt:i4>
      </vt:variant>
      <vt:variant>
        <vt:i4>5</vt:i4>
      </vt:variant>
      <vt:variant>
        <vt:lpwstr/>
      </vt:variant>
      <vt:variant>
        <vt:lpwstr>_Toc59090139</vt:lpwstr>
      </vt:variant>
      <vt:variant>
        <vt:i4>1966134</vt:i4>
      </vt:variant>
      <vt:variant>
        <vt:i4>128</vt:i4>
      </vt:variant>
      <vt:variant>
        <vt:i4>0</vt:i4>
      </vt:variant>
      <vt:variant>
        <vt:i4>5</vt:i4>
      </vt:variant>
      <vt:variant>
        <vt:lpwstr/>
      </vt:variant>
      <vt:variant>
        <vt:lpwstr>_Toc59090138</vt:lpwstr>
      </vt:variant>
      <vt:variant>
        <vt:i4>1114166</vt:i4>
      </vt:variant>
      <vt:variant>
        <vt:i4>122</vt:i4>
      </vt:variant>
      <vt:variant>
        <vt:i4>0</vt:i4>
      </vt:variant>
      <vt:variant>
        <vt:i4>5</vt:i4>
      </vt:variant>
      <vt:variant>
        <vt:lpwstr/>
      </vt:variant>
      <vt:variant>
        <vt:lpwstr>_Toc59090137</vt:lpwstr>
      </vt:variant>
      <vt:variant>
        <vt:i4>1048630</vt:i4>
      </vt:variant>
      <vt:variant>
        <vt:i4>116</vt:i4>
      </vt:variant>
      <vt:variant>
        <vt:i4>0</vt:i4>
      </vt:variant>
      <vt:variant>
        <vt:i4>5</vt:i4>
      </vt:variant>
      <vt:variant>
        <vt:lpwstr/>
      </vt:variant>
      <vt:variant>
        <vt:lpwstr>_Toc59090136</vt:lpwstr>
      </vt:variant>
      <vt:variant>
        <vt:i4>1245238</vt:i4>
      </vt:variant>
      <vt:variant>
        <vt:i4>110</vt:i4>
      </vt:variant>
      <vt:variant>
        <vt:i4>0</vt:i4>
      </vt:variant>
      <vt:variant>
        <vt:i4>5</vt:i4>
      </vt:variant>
      <vt:variant>
        <vt:lpwstr/>
      </vt:variant>
      <vt:variant>
        <vt:lpwstr>_Toc59090135</vt:lpwstr>
      </vt:variant>
      <vt:variant>
        <vt:i4>1179702</vt:i4>
      </vt:variant>
      <vt:variant>
        <vt:i4>104</vt:i4>
      </vt:variant>
      <vt:variant>
        <vt:i4>0</vt:i4>
      </vt:variant>
      <vt:variant>
        <vt:i4>5</vt:i4>
      </vt:variant>
      <vt:variant>
        <vt:lpwstr/>
      </vt:variant>
      <vt:variant>
        <vt:lpwstr>_Toc59090134</vt:lpwstr>
      </vt:variant>
      <vt:variant>
        <vt:i4>1376310</vt:i4>
      </vt:variant>
      <vt:variant>
        <vt:i4>98</vt:i4>
      </vt:variant>
      <vt:variant>
        <vt:i4>0</vt:i4>
      </vt:variant>
      <vt:variant>
        <vt:i4>5</vt:i4>
      </vt:variant>
      <vt:variant>
        <vt:lpwstr/>
      </vt:variant>
      <vt:variant>
        <vt:lpwstr>_Toc59090133</vt:lpwstr>
      </vt:variant>
      <vt:variant>
        <vt:i4>1310774</vt:i4>
      </vt:variant>
      <vt:variant>
        <vt:i4>92</vt:i4>
      </vt:variant>
      <vt:variant>
        <vt:i4>0</vt:i4>
      </vt:variant>
      <vt:variant>
        <vt:i4>5</vt:i4>
      </vt:variant>
      <vt:variant>
        <vt:lpwstr/>
      </vt:variant>
      <vt:variant>
        <vt:lpwstr>_Toc59090132</vt:lpwstr>
      </vt:variant>
      <vt:variant>
        <vt:i4>1507382</vt:i4>
      </vt:variant>
      <vt:variant>
        <vt:i4>86</vt:i4>
      </vt:variant>
      <vt:variant>
        <vt:i4>0</vt:i4>
      </vt:variant>
      <vt:variant>
        <vt:i4>5</vt:i4>
      </vt:variant>
      <vt:variant>
        <vt:lpwstr/>
      </vt:variant>
      <vt:variant>
        <vt:lpwstr>_Toc59090131</vt:lpwstr>
      </vt:variant>
      <vt:variant>
        <vt:i4>1441846</vt:i4>
      </vt:variant>
      <vt:variant>
        <vt:i4>80</vt:i4>
      </vt:variant>
      <vt:variant>
        <vt:i4>0</vt:i4>
      </vt:variant>
      <vt:variant>
        <vt:i4>5</vt:i4>
      </vt:variant>
      <vt:variant>
        <vt:lpwstr/>
      </vt:variant>
      <vt:variant>
        <vt:lpwstr>_Toc59090130</vt:lpwstr>
      </vt:variant>
      <vt:variant>
        <vt:i4>2031671</vt:i4>
      </vt:variant>
      <vt:variant>
        <vt:i4>74</vt:i4>
      </vt:variant>
      <vt:variant>
        <vt:i4>0</vt:i4>
      </vt:variant>
      <vt:variant>
        <vt:i4>5</vt:i4>
      </vt:variant>
      <vt:variant>
        <vt:lpwstr/>
      </vt:variant>
      <vt:variant>
        <vt:lpwstr>_Toc59090129</vt:lpwstr>
      </vt:variant>
      <vt:variant>
        <vt:i4>1966135</vt:i4>
      </vt:variant>
      <vt:variant>
        <vt:i4>68</vt:i4>
      </vt:variant>
      <vt:variant>
        <vt:i4>0</vt:i4>
      </vt:variant>
      <vt:variant>
        <vt:i4>5</vt:i4>
      </vt:variant>
      <vt:variant>
        <vt:lpwstr/>
      </vt:variant>
      <vt:variant>
        <vt:lpwstr>_Toc59090128</vt:lpwstr>
      </vt:variant>
      <vt:variant>
        <vt:i4>1114167</vt:i4>
      </vt:variant>
      <vt:variant>
        <vt:i4>62</vt:i4>
      </vt:variant>
      <vt:variant>
        <vt:i4>0</vt:i4>
      </vt:variant>
      <vt:variant>
        <vt:i4>5</vt:i4>
      </vt:variant>
      <vt:variant>
        <vt:lpwstr/>
      </vt:variant>
      <vt:variant>
        <vt:lpwstr>_Toc59090127</vt:lpwstr>
      </vt:variant>
      <vt:variant>
        <vt:i4>1048631</vt:i4>
      </vt:variant>
      <vt:variant>
        <vt:i4>56</vt:i4>
      </vt:variant>
      <vt:variant>
        <vt:i4>0</vt:i4>
      </vt:variant>
      <vt:variant>
        <vt:i4>5</vt:i4>
      </vt:variant>
      <vt:variant>
        <vt:lpwstr/>
      </vt:variant>
      <vt:variant>
        <vt:lpwstr>_Toc59090126</vt:lpwstr>
      </vt:variant>
      <vt:variant>
        <vt:i4>1245239</vt:i4>
      </vt:variant>
      <vt:variant>
        <vt:i4>50</vt:i4>
      </vt:variant>
      <vt:variant>
        <vt:i4>0</vt:i4>
      </vt:variant>
      <vt:variant>
        <vt:i4>5</vt:i4>
      </vt:variant>
      <vt:variant>
        <vt:lpwstr/>
      </vt:variant>
      <vt:variant>
        <vt:lpwstr>_Toc59090125</vt:lpwstr>
      </vt:variant>
      <vt:variant>
        <vt:i4>1179703</vt:i4>
      </vt:variant>
      <vt:variant>
        <vt:i4>44</vt:i4>
      </vt:variant>
      <vt:variant>
        <vt:i4>0</vt:i4>
      </vt:variant>
      <vt:variant>
        <vt:i4>5</vt:i4>
      </vt:variant>
      <vt:variant>
        <vt:lpwstr/>
      </vt:variant>
      <vt:variant>
        <vt:lpwstr>_Toc59090124</vt:lpwstr>
      </vt:variant>
      <vt:variant>
        <vt:i4>1376311</vt:i4>
      </vt:variant>
      <vt:variant>
        <vt:i4>38</vt:i4>
      </vt:variant>
      <vt:variant>
        <vt:i4>0</vt:i4>
      </vt:variant>
      <vt:variant>
        <vt:i4>5</vt:i4>
      </vt:variant>
      <vt:variant>
        <vt:lpwstr/>
      </vt:variant>
      <vt:variant>
        <vt:lpwstr>_Toc59090123</vt:lpwstr>
      </vt:variant>
      <vt:variant>
        <vt:i4>1310775</vt:i4>
      </vt:variant>
      <vt:variant>
        <vt:i4>32</vt:i4>
      </vt:variant>
      <vt:variant>
        <vt:i4>0</vt:i4>
      </vt:variant>
      <vt:variant>
        <vt:i4>5</vt:i4>
      </vt:variant>
      <vt:variant>
        <vt:lpwstr/>
      </vt:variant>
      <vt:variant>
        <vt:lpwstr>_Toc59090122</vt:lpwstr>
      </vt:variant>
      <vt:variant>
        <vt:i4>1507383</vt:i4>
      </vt:variant>
      <vt:variant>
        <vt:i4>26</vt:i4>
      </vt:variant>
      <vt:variant>
        <vt:i4>0</vt:i4>
      </vt:variant>
      <vt:variant>
        <vt:i4>5</vt:i4>
      </vt:variant>
      <vt:variant>
        <vt:lpwstr/>
      </vt:variant>
      <vt:variant>
        <vt:lpwstr>_Toc59090121</vt:lpwstr>
      </vt:variant>
      <vt:variant>
        <vt:i4>1441847</vt:i4>
      </vt:variant>
      <vt:variant>
        <vt:i4>20</vt:i4>
      </vt:variant>
      <vt:variant>
        <vt:i4>0</vt:i4>
      </vt:variant>
      <vt:variant>
        <vt:i4>5</vt:i4>
      </vt:variant>
      <vt:variant>
        <vt:lpwstr/>
      </vt:variant>
      <vt:variant>
        <vt:lpwstr>_Toc59090120</vt:lpwstr>
      </vt:variant>
      <vt:variant>
        <vt:i4>2031668</vt:i4>
      </vt:variant>
      <vt:variant>
        <vt:i4>14</vt:i4>
      </vt:variant>
      <vt:variant>
        <vt:i4>0</vt:i4>
      </vt:variant>
      <vt:variant>
        <vt:i4>5</vt:i4>
      </vt:variant>
      <vt:variant>
        <vt:lpwstr/>
      </vt:variant>
      <vt:variant>
        <vt:lpwstr>_Toc59090119</vt:lpwstr>
      </vt:variant>
      <vt:variant>
        <vt:i4>1966132</vt:i4>
      </vt:variant>
      <vt:variant>
        <vt:i4>8</vt:i4>
      </vt:variant>
      <vt:variant>
        <vt:i4>0</vt:i4>
      </vt:variant>
      <vt:variant>
        <vt:i4>5</vt:i4>
      </vt:variant>
      <vt:variant>
        <vt:lpwstr/>
      </vt:variant>
      <vt:variant>
        <vt:lpwstr>_Toc59090118</vt:lpwstr>
      </vt:variant>
      <vt:variant>
        <vt:i4>1114164</vt:i4>
      </vt:variant>
      <vt:variant>
        <vt:i4>2</vt:i4>
      </vt:variant>
      <vt:variant>
        <vt:i4>0</vt:i4>
      </vt:variant>
      <vt:variant>
        <vt:i4>5</vt:i4>
      </vt:variant>
      <vt:variant>
        <vt:lpwstr/>
      </vt:variant>
      <vt:variant>
        <vt:lpwstr>_Toc5909011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Bullock</dc:creator>
  <cp:keywords/>
  <dc:description/>
  <cp:lastModifiedBy>Julie McMillan (DPC)</cp:lastModifiedBy>
  <cp:revision>2</cp:revision>
  <cp:lastPrinted>2020-12-16T21:03:00Z</cp:lastPrinted>
  <dcterms:created xsi:type="dcterms:W3CDTF">2021-01-28T01:51:00Z</dcterms:created>
  <dcterms:modified xsi:type="dcterms:W3CDTF">2021-01-28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87f7b4e8-b6f9-47ba-9908-e9f333e1dc92</vt:lpwstr>
  </property>
  <property fmtid="{D5CDD505-2E9C-101B-9397-08002B2CF9AE}" pid="3" name="PSPFClassification">
    <vt:lpwstr>Do Not Mark</vt:lpwstr>
  </property>
  <property fmtid="{D5CDD505-2E9C-101B-9397-08002B2CF9AE}" pid="4" name="ZOTERO_PREF_2">
    <vt:lpwstr> name="fieldType" value="Field"/&gt;&lt;/prefs&gt;&lt;/data&gt;</vt:lpwstr>
  </property>
  <property fmtid="{D5CDD505-2E9C-101B-9397-08002B2CF9AE}" pid="5" name="ContentTypeId">
    <vt:lpwstr>0x01010030F8F5EC57BE3C42900C2D1C380D62D3</vt:lpwstr>
  </property>
  <property fmtid="{D5CDD505-2E9C-101B-9397-08002B2CF9AE}" pid="6" name="ZOTERO_PREF_1">
    <vt:lpwstr>&lt;data data-version="3" zotero-version="5.0.74"&gt;&lt;session id="FBM6ATKm"/&gt;&lt;style id="http://www.zotero.org/styles/chicago-fullnote-bibliography" locale="en-GB" hasBibliography="1" bibliographyStyleHasBeenSet="1"/&gt;&lt;prefs&gt;&lt;pref name="noteType" value="1"/&gt;&lt;pref</vt:lpwstr>
  </property>
  <property fmtid="{D5CDD505-2E9C-101B-9397-08002B2CF9AE}" pid="7" name="MSIP_Label_7e644455-948d-415b-86c4-b59e4837616a_Enabled">
    <vt:lpwstr>True</vt:lpwstr>
  </property>
  <property fmtid="{D5CDD505-2E9C-101B-9397-08002B2CF9AE}" pid="8" name="MSIP_Label_7e644455-948d-415b-86c4-b59e4837616a_SiteId">
    <vt:lpwstr>722ea0be-3e1c-4b11-ad6f-9401d6856e24</vt:lpwstr>
  </property>
  <property fmtid="{D5CDD505-2E9C-101B-9397-08002B2CF9AE}" pid="9" name="MSIP_Label_7e644455-948d-415b-86c4-b59e4837616a_Owner">
    <vt:lpwstr>Julie.McMillan@dpc.vic.gov.au</vt:lpwstr>
  </property>
  <property fmtid="{D5CDD505-2E9C-101B-9397-08002B2CF9AE}" pid="10" name="MSIP_Label_7e644455-948d-415b-86c4-b59e4837616a_SetDate">
    <vt:lpwstr>2021-01-28T01:47:50.4969605Z</vt:lpwstr>
  </property>
  <property fmtid="{D5CDD505-2E9C-101B-9397-08002B2CF9AE}" pid="11" name="MSIP_Label_7e644455-948d-415b-86c4-b59e4837616a_Name">
    <vt:lpwstr>DO NOT MARK</vt:lpwstr>
  </property>
  <property fmtid="{D5CDD505-2E9C-101B-9397-08002B2CF9AE}" pid="12" name="MSIP_Label_7e644455-948d-415b-86c4-b59e4837616a_Application">
    <vt:lpwstr>Microsoft Azure Information Protection</vt:lpwstr>
  </property>
  <property fmtid="{D5CDD505-2E9C-101B-9397-08002B2CF9AE}" pid="13" name="MSIP_Label_7e644455-948d-415b-86c4-b59e4837616a_Extended_MSFT_Method">
    <vt:lpwstr>Manual</vt:lpwstr>
  </property>
  <property fmtid="{D5CDD505-2E9C-101B-9397-08002B2CF9AE}" pid="14" name="Sensitivity">
    <vt:lpwstr>DO NOT MARK</vt:lpwstr>
  </property>
</Properties>
</file>